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C40F74" w14:textId="518BA3B0" w:rsidR="00F55591" w:rsidRPr="00F55591" w:rsidRDefault="00E63B52" w:rsidP="00F55591">
      <w:pPr>
        <w:rPr>
          <w:noProof/>
          <w:kern w:val="2"/>
          <w14:ligatures w14:val="standardContextual"/>
        </w:rPr>
      </w:pPr>
      <w:r>
        <w:rPr>
          <w:noProof/>
          <w:kern w:val="2"/>
          <w14:ligatures w14:val="standardContextual"/>
        </w:rPr>
        <w:t xml:space="preserve"> </w:t>
      </w:r>
      <w:r w:rsidR="00F55591" w:rsidRPr="00F55591">
        <w:rPr>
          <w:noProof/>
          <w:kern w:val="2"/>
          <w14:ligatures w14:val="standardContextual"/>
        </w:rPr>
        <w:drawing>
          <wp:inline distT="0" distB="0" distL="0" distR="0" wp14:anchorId="33BCDB69" wp14:editId="418E16FB">
            <wp:extent cx="6120000" cy="1857600"/>
            <wp:effectExtent l="0" t="0" r="0" b="9525"/>
            <wp:docPr id="2142191132" name="Picture 1" descr="A purpl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91132" name="Picture 1" descr="A purple text on a black backgrou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20000" cy="1857600"/>
                    </a:xfrm>
                    <a:prstGeom prst="rect">
                      <a:avLst/>
                    </a:prstGeom>
                  </pic:spPr>
                </pic:pic>
              </a:graphicData>
            </a:graphic>
          </wp:inline>
        </w:drawing>
      </w:r>
    </w:p>
    <w:p w14:paraId="5991840B" w14:textId="77777777" w:rsidR="00F55591" w:rsidRPr="00F55591" w:rsidRDefault="00F55591" w:rsidP="00F55591">
      <w:pPr>
        <w:rPr>
          <w:noProof/>
          <w:kern w:val="2"/>
          <w14:ligatures w14:val="standardContextual"/>
        </w:rPr>
      </w:pPr>
    </w:p>
    <w:p w14:paraId="3E838EF6" w14:textId="77777777" w:rsidR="00F55591" w:rsidRPr="00F55591" w:rsidRDefault="00F55591" w:rsidP="00F55591">
      <w:pPr>
        <w:rPr>
          <w:kern w:val="2"/>
          <w14:ligatures w14:val="standardContextual"/>
        </w:rPr>
      </w:pPr>
    </w:p>
    <w:p w14:paraId="5810529A" w14:textId="77777777" w:rsidR="00F55591" w:rsidRPr="00F55591" w:rsidRDefault="00F55591" w:rsidP="00F55591">
      <w:pPr>
        <w:rPr>
          <w:kern w:val="2"/>
          <w14:ligatures w14:val="standardContextual"/>
        </w:rPr>
      </w:pPr>
    </w:p>
    <w:p w14:paraId="053DB29E" w14:textId="77777777" w:rsidR="00F55591" w:rsidRPr="00F55591" w:rsidRDefault="00F55591" w:rsidP="00F55591">
      <w:pPr>
        <w:jc w:val="center"/>
        <w:rPr>
          <w:rFonts w:cstheme="minorHAnsi"/>
          <w:b/>
          <w:bCs/>
          <w:kern w:val="2"/>
          <w:sz w:val="32"/>
          <w:szCs w:val="32"/>
          <w14:ligatures w14:val="standardContextual"/>
        </w:rPr>
      </w:pPr>
      <w:r w:rsidRPr="00F55591">
        <w:rPr>
          <w:rFonts w:cstheme="minorHAnsi"/>
          <w:b/>
          <w:bCs/>
          <w:kern w:val="2"/>
          <w:sz w:val="32"/>
          <w:szCs w:val="32"/>
          <w14:ligatures w14:val="standardContextual"/>
        </w:rPr>
        <w:t>Public involvement in palliative care research: a qualitative evidence synthesis and case study approach</w:t>
      </w:r>
    </w:p>
    <w:p w14:paraId="2AFA149E" w14:textId="77777777" w:rsidR="00F55591" w:rsidRPr="00F55591" w:rsidRDefault="00F55591" w:rsidP="00F55591">
      <w:pPr>
        <w:jc w:val="center"/>
        <w:rPr>
          <w:rFonts w:cstheme="minorHAnsi"/>
          <w:b/>
          <w:bCs/>
          <w:kern w:val="2"/>
          <w:sz w:val="32"/>
          <w:szCs w:val="32"/>
          <w14:ligatures w14:val="standardContextual"/>
        </w:rPr>
      </w:pPr>
    </w:p>
    <w:p w14:paraId="56F5B43C" w14:textId="77777777" w:rsidR="00F55591" w:rsidRPr="00F55591" w:rsidRDefault="00F55591" w:rsidP="00F55591">
      <w:pPr>
        <w:jc w:val="center"/>
        <w:rPr>
          <w:rFonts w:cstheme="minorHAnsi"/>
          <w:b/>
          <w:bCs/>
          <w:kern w:val="2"/>
          <w:sz w:val="32"/>
          <w:szCs w:val="32"/>
          <w14:ligatures w14:val="standardContextual"/>
        </w:rPr>
      </w:pPr>
    </w:p>
    <w:p w14:paraId="2B103C89" w14:textId="77777777" w:rsidR="00F55591" w:rsidRPr="00F55591" w:rsidRDefault="00F55591" w:rsidP="00F55591">
      <w:pPr>
        <w:jc w:val="center"/>
        <w:rPr>
          <w:rFonts w:cstheme="minorHAnsi"/>
          <w:b/>
          <w:bCs/>
          <w:kern w:val="2"/>
          <w:sz w:val="32"/>
          <w:szCs w:val="32"/>
          <w14:ligatures w14:val="standardContextual"/>
        </w:rPr>
      </w:pPr>
      <w:r w:rsidRPr="00F55591">
        <w:rPr>
          <w:rFonts w:cstheme="minorHAnsi"/>
          <w:b/>
          <w:bCs/>
          <w:kern w:val="2"/>
          <w:sz w:val="32"/>
          <w:szCs w:val="32"/>
          <w14:ligatures w14:val="standardContextual"/>
        </w:rPr>
        <w:t>Eleni Chambers</w:t>
      </w:r>
    </w:p>
    <w:p w14:paraId="28EF2C56" w14:textId="77777777" w:rsidR="00F55591" w:rsidRPr="00F55591" w:rsidRDefault="00F55591" w:rsidP="00F55591">
      <w:pPr>
        <w:jc w:val="center"/>
        <w:rPr>
          <w:rFonts w:cstheme="minorHAnsi"/>
          <w:b/>
          <w:bCs/>
          <w:kern w:val="2"/>
          <w:sz w:val="32"/>
          <w:szCs w:val="32"/>
          <w14:ligatures w14:val="standardContextual"/>
        </w:rPr>
      </w:pPr>
    </w:p>
    <w:p w14:paraId="7A84AD8A" w14:textId="77777777" w:rsidR="00F55591" w:rsidRPr="00F55591" w:rsidRDefault="00F55591" w:rsidP="00F55591">
      <w:pPr>
        <w:jc w:val="center"/>
        <w:rPr>
          <w:rFonts w:cstheme="minorHAnsi"/>
          <w:b/>
          <w:bCs/>
          <w:kern w:val="2"/>
          <w:sz w:val="24"/>
          <w:szCs w:val="24"/>
          <w14:ligatures w14:val="standardContextual"/>
        </w:rPr>
      </w:pPr>
    </w:p>
    <w:p w14:paraId="4F028037" w14:textId="77777777" w:rsidR="00F55591" w:rsidRPr="00F55591" w:rsidRDefault="00F55591" w:rsidP="00F55591">
      <w:pPr>
        <w:autoSpaceDE w:val="0"/>
        <w:autoSpaceDN w:val="0"/>
        <w:adjustRightInd w:val="0"/>
        <w:spacing w:after="0" w:line="240" w:lineRule="auto"/>
        <w:jc w:val="center"/>
        <w:rPr>
          <w:rFonts w:cstheme="minorHAnsi"/>
          <w:b/>
          <w:bCs/>
          <w:kern w:val="2"/>
          <w:sz w:val="32"/>
          <w:szCs w:val="32"/>
          <w14:ligatures w14:val="standardContextual"/>
        </w:rPr>
      </w:pPr>
      <w:r w:rsidRPr="00F55591">
        <w:rPr>
          <w:rFonts w:cstheme="minorHAnsi"/>
          <w:b/>
          <w:bCs/>
          <w:kern w:val="2"/>
          <w:sz w:val="32"/>
          <w:szCs w:val="32"/>
          <w14:ligatures w14:val="standardContextual"/>
        </w:rPr>
        <w:t xml:space="preserve">A thesis submitted in partial fulfilment of the requirements for the degree of Doctor of Philosophy </w:t>
      </w:r>
    </w:p>
    <w:p w14:paraId="2DFDAC34" w14:textId="77777777" w:rsidR="00F55591" w:rsidRPr="00F55591" w:rsidRDefault="00F55591" w:rsidP="00F55591">
      <w:pPr>
        <w:rPr>
          <w:rFonts w:cstheme="minorHAnsi"/>
          <w:b/>
          <w:bCs/>
          <w:kern w:val="2"/>
          <w:sz w:val="32"/>
          <w:szCs w:val="32"/>
          <w14:ligatures w14:val="standardContextual"/>
        </w:rPr>
      </w:pPr>
    </w:p>
    <w:p w14:paraId="77C401C8" w14:textId="77777777" w:rsidR="00F55591" w:rsidRPr="00F55591" w:rsidRDefault="00F55591" w:rsidP="00F55591">
      <w:pPr>
        <w:rPr>
          <w:rFonts w:cstheme="minorHAnsi"/>
          <w:b/>
          <w:bCs/>
          <w:kern w:val="2"/>
          <w:sz w:val="32"/>
          <w:szCs w:val="32"/>
          <w14:ligatures w14:val="standardContextual"/>
        </w:rPr>
      </w:pPr>
    </w:p>
    <w:p w14:paraId="35854D05" w14:textId="77777777" w:rsidR="00F55591" w:rsidRPr="00F55591" w:rsidRDefault="00F55591" w:rsidP="00F55591">
      <w:pPr>
        <w:jc w:val="center"/>
        <w:rPr>
          <w:rFonts w:cstheme="minorHAnsi"/>
          <w:b/>
          <w:bCs/>
          <w:kern w:val="2"/>
          <w:sz w:val="32"/>
          <w:szCs w:val="32"/>
          <w14:ligatures w14:val="standardContextual"/>
        </w:rPr>
      </w:pPr>
    </w:p>
    <w:p w14:paraId="55E879EE" w14:textId="77777777" w:rsidR="00F55591" w:rsidRPr="00F55591" w:rsidRDefault="00F55591" w:rsidP="00F55591">
      <w:pPr>
        <w:jc w:val="center"/>
        <w:rPr>
          <w:rFonts w:cstheme="minorHAnsi"/>
          <w:b/>
          <w:bCs/>
          <w:kern w:val="2"/>
          <w:sz w:val="32"/>
          <w:szCs w:val="32"/>
          <w14:ligatures w14:val="standardContextual"/>
        </w:rPr>
      </w:pPr>
      <w:r w:rsidRPr="00F55591">
        <w:rPr>
          <w:rFonts w:cstheme="minorHAnsi"/>
          <w:b/>
          <w:bCs/>
          <w:kern w:val="2"/>
          <w:sz w:val="32"/>
          <w:szCs w:val="32"/>
          <w14:ligatures w14:val="standardContextual"/>
        </w:rPr>
        <w:t>The University of Sheffield</w:t>
      </w:r>
    </w:p>
    <w:p w14:paraId="529A7361" w14:textId="77777777" w:rsidR="00F55591" w:rsidRPr="00F55591" w:rsidRDefault="00F55591" w:rsidP="00F55591">
      <w:pPr>
        <w:jc w:val="center"/>
        <w:rPr>
          <w:rFonts w:cstheme="minorHAnsi"/>
          <w:b/>
          <w:bCs/>
          <w:kern w:val="2"/>
          <w:sz w:val="32"/>
          <w:szCs w:val="32"/>
          <w14:ligatures w14:val="standardContextual"/>
        </w:rPr>
      </w:pPr>
      <w:r w:rsidRPr="00F55591">
        <w:rPr>
          <w:rFonts w:cstheme="minorHAnsi"/>
          <w:b/>
          <w:bCs/>
          <w:kern w:val="2"/>
          <w:sz w:val="32"/>
          <w:szCs w:val="32"/>
          <w14:ligatures w14:val="standardContextual"/>
        </w:rPr>
        <w:t>Faculty of Health</w:t>
      </w:r>
    </w:p>
    <w:p w14:paraId="0A493ADD" w14:textId="77777777" w:rsidR="00F55591" w:rsidRPr="00F55591" w:rsidRDefault="00F55591" w:rsidP="00F55591">
      <w:pPr>
        <w:jc w:val="center"/>
        <w:rPr>
          <w:b/>
          <w:bCs/>
          <w:color w:val="000000"/>
          <w:kern w:val="2"/>
          <w:sz w:val="32"/>
          <w:szCs w:val="32"/>
          <w14:ligatures w14:val="standardContextual"/>
        </w:rPr>
      </w:pPr>
      <w:r w:rsidRPr="00F55591">
        <w:rPr>
          <w:b/>
          <w:bCs/>
          <w:color w:val="000000"/>
          <w:kern w:val="2"/>
          <w:sz w:val="32"/>
          <w:szCs w:val="32"/>
          <w14:ligatures w14:val="standardContextual"/>
        </w:rPr>
        <w:t>School of Allied Health Professions, Nursing and Midwifery</w:t>
      </w:r>
    </w:p>
    <w:p w14:paraId="3663F5F8" w14:textId="77777777" w:rsidR="00F55591" w:rsidRPr="00F55591" w:rsidRDefault="00F55591" w:rsidP="00F55591">
      <w:pPr>
        <w:jc w:val="center"/>
        <w:rPr>
          <w:b/>
          <w:bCs/>
          <w:color w:val="000000"/>
          <w:kern w:val="2"/>
          <w:sz w:val="32"/>
          <w:szCs w:val="32"/>
          <w14:ligatures w14:val="standardContextual"/>
        </w:rPr>
      </w:pPr>
    </w:p>
    <w:p w14:paraId="33E00216" w14:textId="77777777" w:rsidR="00F55591" w:rsidRPr="00F55591" w:rsidRDefault="00F55591" w:rsidP="00F55591">
      <w:pPr>
        <w:jc w:val="center"/>
        <w:rPr>
          <w:rFonts w:cstheme="minorHAnsi"/>
          <w:b/>
          <w:bCs/>
          <w:kern w:val="2"/>
          <w:sz w:val="32"/>
          <w:szCs w:val="32"/>
          <w14:ligatures w14:val="standardContextual"/>
        </w:rPr>
      </w:pPr>
      <w:r w:rsidRPr="00F55591">
        <w:rPr>
          <w:b/>
          <w:bCs/>
          <w:color w:val="000000"/>
          <w:kern w:val="2"/>
          <w:sz w:val="32"/>
          <w:szCs w:val="32"/>
          <w14:ligatures w14:val="standardContextual"/>
        </w:rPr>
        <w:t>December 2023</w:t>
      </w:r>
    </w:p>
    <w:p w14:paraId="652BCA9E" w14:textId="77777777" w:rsidR="00F55591" w:rsidRDefault="00F55591">
      <w:pPr>
        <w:rPr>
          <w:b/>
        </w:rPr>
      </w:pPr>
      <w:r>
        <w:rPr>
          <w:b/>
        </w:rPr>
        <w:br w:type="page"/>
      </w:r>
    </w:p>
    <w:p w14:paraId="5FA9ACBB" w14:textId="77777777" w:rsidR="0094049E" w:rsidRPr="006C0782" w:rsidRDefault="0094049E" w:rsidP="0094049E">
      <w:pPr>
        <w:spacing w:after="0" w:line="240" w:lineRule="auto"/>
        <w:rPr>
          <w:b/>
          <w:bCs/>
          <w:kern w:val="2"/>
          <w:sz w:val="28"/>
          <w:szCs w:val="28"/>
          <w14:ligatures w14:val="standardContextual"/>
        </w:rPr>
      </w:pPr>
      <w:bookmarkStart w:id="0" w:name="Acknowledgements"/>
      <w:bookmarkEnd w:id="0"/>
      <w:r w:rsidRPr="006C0782">
        <w:rPr>
          <w:b/>
          <w:bCs/>
          <w:kern w:val="2"/>
          <w:sz w:val="28"/>
          <w:szCs w:val="28"/>
          <w14:ligatures w14:val="standardContextual"/>
        </w:rPr>
        <w:lastRenderedPageBreak/>
        <w:t>Acknowledgements</w:t>
      </w:r>
    </w:p>
    <w:p w14:paraId="0B546CA3" w14:textId="77777777" w:rsidR="0094049E" w:rsidRPr="006C0782" w:rsidRDefault="0094049E" w:rsidP="0094049E">
      <w:pPr>
        <w:spacing w:after="0" w:line="240" w:lineRule="auto"/>
        <w:rPr>
          <w:rFonts w:cstheme="minorHAnsi"/>
          <w:kern w:val="2"/>
          <w:sz w:val="24"/>
          <w:szCs w:val="24"/>
          <w14:ligatures w14:val="standardContextual"/>
        </w:rPr>
      </w:pPr>
    </w:p>
    <w:p w14:paraId="40D84F81" w14:textId="77777777" w:rsidR="0094049E" w:rsidRPr="006C0782" w:rsidRDefault="0094049E" w:rsidP="0094049E">
      <w:pPr>
        <w:keepNext/>
        <w:keepLines/>
        <w:spacing w:after="0" w:line="240" w:lineRule="auto"/>
        <w:outlineLvl w:val="4"/>
        <w:rPr>
          <w:rFonts w:eastAsiaTheme="majorEastAsia" w:cstheme="minorHAnsi"/>
          <w:kern w:val="2"/>
          <w:sz w:val="24"/>
          <w:szCs w:val="24"/>
          <w14:ligatures w14:val="standardContextual"/>
        </w:rPr>
      </w:pPr>
      <w:r w:rsidRPr="006C0782">
        <w:rPr>
          <w:rFonts w:eastAsiaTheme="majorEastAsia" w:cstheme="minorHAnsi"/>
          <w:kern w:val="2"/>
          <w:sz w:val="24"/>
          <w:szCs w:val="24"/>
          <w14:ligatures w14:val="standardContextual"/>
        </w:rPr>
        <w:t>With many thanks to the two case study sites,  t</w:t>
      </w:r>
      <w:r w:rsidRPr="006C0782">
        <w:rPr>
          <w:rFonts w:eastAsia="Times New Roman" w:cstheme="minorHAnsi"/>
          <w:sz w:val="24"/>
          <w:szCs w:val="24"/>
          <w:lang w:eastAsia="en-GB"/>
        </w:rPr>
        <w:t xml:space="preserve">he Wolfson Palliative Care Research Centre and the </w:t>
      </w:r>
      <w:hyperlink r:id="rId8" w:tooltip="Cicely Saunders Institute of Palliative Care, Policy &amp; Rehabilitation homepage" w:history="1">
        <w:r w:rsidRPr="006C0782">
          <w:rPr>
            <w:rFonts w:eastAsiaTheme="majorEastAsia" w:cstheme="minorHAnsi"/>
            <w:kern w:val="2"/>
            <w:sz w:val="24"/>
            <w:szCs w:val="24"/>
            <w14:ligatures w14:val="standardContextual"/>
          </w:rPr>
          <w:t>Cicely Saunders Institute of Palliative Care, Policy &amp; Rehabilitation</w:t>
        </w:r>
      </w:hyperlink>
      <w:r w:rsidRPr="006C0782">
        <w:rPr>
          <w:rFonts w:eastAsiaTheme="majorEastAsia" w:cstheme="minorHAnsi"/>
          <w:kern w:val="2"/>
          <w:sz w:val="24"/>
          <w:szCs w:val="24"/>
          <w14:ligatures w14:val="standardContextual"/>
        </w:rPr>
        <w:t>. In particular, thanks to the involvement coordinators within the centres, members of staff who acted as a liaison, and all the public members and staff who participated in the study.</w:t>
      </w:r>
    </w:p>
    <w:p w14:paraId="456EDABC" w14:textId="77777777" w:rsidR="0094049E" w:rsidRPr="006C0782" w:rsidRDefault="0094049E" w:rsidP="0094049E">
      <w:pPr>
        <w:spacing w:after="0" w:line="240" w:lineRule="auto"/>
        <w:rPr>
          <w:kern w:val="2"/>
          <w:lang w:eastAsia="en-GB"/>
          <w14:ligatures w14:val="standardContextual"/>
        </w:rPr>
      </w:pPr>
    </w:p>
    <w:p w14:paraId="48CA3417" w14:textId="77777777" w:rsidR="0094049E" w:rsidRPr="006C0782" w:rsidRDefault="0094049E" w:rsidP="0094049E">
      <w:pPr>
        <w:spacing w:after="0" w:line="240" w:lineRule="auto"/>
        <w:rPr>
          <w:rFonts w:cstheme="minorHAnsi"/>
          <w:kern w:val="2"/>
          <w:sz w:val="24"/>
          <w:szCs w:val="24"/>
          <w14:ligatures w14:val="standardContextual"/>
        </w:rPr>
      </w:pPr>
      <w:r w:rsidRPr="006C0782">
        <w:rPr>
          <w:rFonts w:cstheme="minorHAnsi"/>
          <w:kern w:val="2"/>
          <w:sz w:val="24"/>
          <w:szCs w:val="24"/>
          <w14:ligatures w14:val="standardContextual"/>
        </w:rPr>
        <w:t>Particular thanks also to the patients and carers who formed the Reference Group for this study, whose involvement was invaluable throughout.</w:t>
      </w:r>
    </w:p>
    <w:p w14:paraId="103D2F60" w14:textId="77777777" w:rsidR="0094049E" w:rsidRPr="006C0782" w:rsidRDefault="0094049E" w:rsidP="0094049E">
      <w:pPr>
        <w:spacing w:after="0" w:line="240" w:lineRule="auto"/>
        <w:rPr>
          <w:rFonts w:cstheme="minorHAnsi"/>
          <w:kern w:val="2"/>
          <w:sz w:val="24"/>
          <w:szCs w:val="24"/>
          <w14:ligatures w14:val="standardContextual"/>
        </w:rPr>
      </w:pPr>
    </w:p>
    <w:p w14:paraId="164F2143" w14:textId="77777777" w:rsidR="0094049E" w:rsidRPr="006C0782" w:rsidRDefault="0094049E" w:rsidP="0094049E">
      <w:pPr>
        <w:spacing w:after="0" w:line="240" w:lineRule="auto"/>
        <w:rPr>
          <w:rFonts w:cstheme="minorHAnsi"/>
          <w:kern w:val="2"/>
          <w:sz w:val="24"/>
          <w:szCs w:val="24"/>
          <w14:ligatures w14:val="standardContextual"/>
        </w:rPr>
      </w:pPr>
      <w:r w:rsidRPr="006C0782">
        <w:rPr>
          <w:rFonts w:cstheme="minorHAnsi"/>
          <w:kern w:val="2"/>
          <w:sz w:val="24"/>
          <w:szCs w:val="24"/>
          <w14:ligatures w14:val="standardContextual"/>
        </w:rPr>
        <w:t>Finally, thanks to my supervisors, Clare Gardiner, Jill Thompson and Jane Seymour, for their advice and support over the years.</w:t>
      </w:r>
    </w:p>
    <w:p w14:paraId="74BBC155" w14:textId="77777777" w:rsidR="0094049E" w:rsidRPr="006C0782" w:rsidRDefault="0094049E" w:rsidP="0094049E">
      <w:pPr>
        <w:spacing w:after="0" w:line="240" w:lineRule="auto"/>
        <w:rPr>
          <w:rFonts w:cstheme="minorHAnsi"/>
          <w:kern w:val="2"/>
          <w:sz w:val="24"/>
          <w:szCs w:val="24"/>
          <w14:ligatures w14:val="standardContextual"/>
        </w:rPr>
      </w:pPr>
    </w:p>
    <w:p w14:paraId="61F4CA58" w14:textId="77777777" w:rsidR="0094049E" w:rsidRPr="006C0782" w:rsidRDefault="0094049E" w:rsidP="0094049E">
      <w:pPr>
        <w:spacing w:after="0" w:line="240" w:lineRule="auto"/>
        <w:rPr>
          <w:rFonts w:cstheme="minorHAnsi"/>
          <w:kern w:val="2"/>
          <w:sz w:val="24"/>
          <w:szCs w:val="24"/>
          <w14:ligatures w14:val="standardContextual"/>
        </w:rPr>
      </w:pPr>
      <w:r w:rsidRPr="006C0782">
        <w:rPr>
          <w:rFonts w:cstheme="minorHAnsi"/>
          <w:kern w:val="2"/>
          <w:sz w:val="24"/>
          <w:szCs w:val="24"/>
          <w14:ligatures w14:val="standardContextual"/>
        </w:rPr>
        <w:t>This research has been funded from a Doctoral Academy Scholarship, awarded jointly from the School of Allied Health Professions, Nursing and Midwifery and the Faculty of Health, University of Sheffield.</w:t>
      </w:r>
    </w:p>
    <w:p w14:paraId="553F3683" w14:textId="77777777" w:rsidR="007B31FD" w:rsidRDefault="007B31FD">
      <w:pPr>
        <w:rPr>
          <w:b/>
          <w:bCs/>
          <w:kern w:val="2"/>
          <w:sz w:val="28"/>
          <w:szCs w:val="28"/>
          <w14:ligatures w14:val="standardContextual"/>
        </w:rPr>
      </w:pPr>
    </w:p>
    <w:p w14:paraId="2B41076B" w14:textId="77777777" w:rsidR="007B31FD" w:rsidRDefault="007B31FD">
      <w:pPr>
        <w:rPr>
          <w:b/>
          <w:bCs/>
          <w:kern w:val="2"/>
          <w:sz w:val="28"/>
          <w:szCs w:val="28"/>
          <w14:ligatures w14:val="standardContextual"/>
        </w:rPr>
      </w:pPr>
    </w:p>
    <w:p w14:paraId="3340FFFF" w14:textId="751B16A7" w:rsidR="0094049E" w:rsidRDefault="0094049E">
      <w:pPr>
        <w:rPr>
          <w:b/>
          <w:bCs/>
          <w:kern w:val="2"/>
          <w:sz w:val="28"/>
          <w:szCs w:val="28"/>
          <w14:ligatures w14:val="standardContextual"/>
        </w:rPr>
      </w:pPr>
      <w:r>
        <w:rPr>
          <w:b/>
          <w:bCs/>
          <w:kern w:val="2"/>
          <w:sz w:val="28"/>
          <w:szCs w:val="28"/>
          <w14:ligatures w14:val="standardContextual"/>
        </w:rPr>
        <w:br w:type="page"/>
      </w:r>
    </w:p>
    <w:p w14:paraId="219DFB77" w14:textId="77777777" w:rsidR="00E21F7A" w:rsidRDefault="00E21F7A" w:rsidP="00F55591">
      <w:pPr>
        <w:rPr>
          <w:b/>
          <w:bCs/>
          <w:kern w:val="2"/>
          <w:sz w:val="28"/>
          <w:szCs w:val="28"/>
          <w14:ligatures w14:val="standardContextual"/>
        </w:rPr>
        <w:sectPr w:rsidR="00E21F7A" w:rsidSect="00DB7D4A">
          <w:footerReference w:type="default" r:id="rId9"/>
          <w:pgSz w:w="11906" w:h="16838" w:code="9"/>
          <w:pgMar w:top="1134" w:right="1134" w:bottom="1134" w:left="1134" w:header="709" w:footer="709" w:gutter="0"/>
          <w:pgNumType w:start="0"/>
          <w:cols w:space="708"/>
          <w:titlePg/>
          <w:docGrid w:linePitch="360"/>
        </w:sectPr>
      </w:pPr>
    </w:p>
    <w:p w14:paraId="68748EF6" w14:textId="77777777" w:rsidR="008722F2" w:rsidRPr="00D61AC4" w:rsidRDefault="008722F2" w:rsidP="008722F2">
      <w:pPr>
        <w:spacing w:before="100" w:beforeAutospacing="1" w:after="100" w:afterAutospacing="1" w:line="240" w:lineRule="auto"/>
        <w:rPr>
          <w:rFonts w:eastAsia="Times New Roman" w:cstheme="minorHAnsi"/>
          <w:sz w:val="24"/>
          <w:szCs w:val="24"/>
        </w:rPr>
      </w:pPr>
      <w:bookmarkStart w:id="1" w:name="Abstract"/>
      <w:bookmarkEnd w:id="1"/>
      <w:r w:rsidRPr="00D61AC4">
        <w:rPr>
          <w:rFonts w:eastAsia="Times New Roman" w:cstheme="minorHAnsi"/>
          <w:b/>
          <w:bCs/>
          <w:sz w:val="24"/>
          <w:szCs w:val="24"/>
        </w:rPr>
        <w:lastRenderedPageBreak/>
        <w:t>Abstract</w:t>
      </w:r>
    </w:p>
    <w:p w14:paraId="5A9D70DF" w14:textId="77777777"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b/>
          <w:bCs/>
          <w:sz w:val="24"/>
          <w:szCs w:val="24"/>
        </w:rPr>
        <w:t>Introduction</w:t>
      </w:r>
    </w:p>
    <w:p w14:paraId="64FFFE5D" w14:textId="3EE2AC1A" w:rsidR="008722F2"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sz w:val="24"/>
          <w:szCs w:val="24"/>
        </w:rPr>
        <w:t>Although public involvement has grown in prominence</w:t>
      </w:r>
      <w:r>
        <w:rPr>
          <w:rFonts w:eastAsia="Times New Roman" w:cstheme="minorHAnsi"/>
          <w:sz w:val="24"/>
          <w:szCs w:val="24"/>
        </w:rPr>
        <w:t>,</w:t>
      </w:r>
      <w:r w:rsidRPr="00D61AC4">
        <w:rPr>
          <w:rFonts w:eastAsia="Times New Roman" w:cstheme="minorHAnsi"/>
          <w:sz w:val="24"/>
          <w:szCs w:val="24"/>
        </w:rPr>
        <w:t xml:space="preserve"> there is a lack of evidence o</w:t>
      </w:r>
      <w:r w:rsidR="00D63205">
        <w:rPr>
          <w:rFonts w:eastAsia="Times New Roman" w:cstheme="minorHAnsi"/>
          <w:sz w:val="24"/>
          <w:szCs w:val="24"/>
        </w:rPr>
        <w:t>n</w:t>
      </w:r>
      <w:r w:rsidRPr="00D61AC4">
        <w:rPr>
          <w:rFonts w:eastAsia="Times New Roman" w:cstheme="minorHAnsi"/>
          <w:sz w:val="24"/>
          <w:szCs w:val="24"/>
        </w:rPr>
        <w:t xml:space="preserve"> involvement in palliative care research compared to elsewhere in health and social care. Considering the ageing population, the need for palliative care service provision and research will grow,</w:t>
      </w:r>
      <w:r>
        <w:rPr>
          <w:rFonts w:eastAsia="Times New Roman" w:cstheme="minorHAnsi"/>
          <w:sz w:val="24"/>
          <w:szCs w:val="24"/>
        </w:rPr>
        <w:t xml:space="preserve"> </w:t>
      </w:r>
      <w:r w:rsidRPr="00D61AC4">
        <w:rPr>
          <w:rFonts w:eastAsia="Times New Roman" w:cstheme="minorHAnsi"/>
          <w:sz w:val="24"/>
          <w:szCs w:val="24"/>
        </w:rPr>
        <w:t xml:space="preserve">increasing the significance of involvement in this area. </w:t>
      </w:r>
    </w:p>
    <w:p w14:paraId="4BCE3071" w14:textId="77777777"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sz w:val="24"/>
          <w:szCs w:val="24"/>
        </w:rPr>
        <w:t xml:space="preserve">This study aimed to explore </w:t>
      </w:r>
      <w:r>
        <w:rPr>
          <w:rFonts w:eastAsia="Times New Roman" w:cstheme="minorHAnsi"/>
          <w:sz w:val="24"/>
          <w:szCs w:val="24"/>
        </w:rPr>
        <w:t>involvement</w:t>
      </w:r>
      <w:r w:rsidRPr="00D61AC4">
        <w:rPr>
          <w:rFonts w:eastAsia="Times New Roman" w:cstheme="minorHAnsi"/>
          <w:sz w:val="24"/>
          <w:szCs w:val="24"/>
        </w:rPr>
        <w:t xml:space="preserve"> in palliative care research</w:t>
      </w:r>
      <w:r>
        <w:rPr>
          <w:rFonts w:eastAsia="Times New Roman" w:cstheme="minorHAnsi"/>
          <w:sz w:val="24"/>
          <w:szCs w:val="24"/>
        </w:rPr>
        <w:t xml:space="preserve"> by </w:t>
      </w:r>
      <w:r w:rsidRPr="00D61AC4">
        <w:rPr>
          <w:rFonts w:eastAsia="Times New Roman" w:cstheme="minorHAnsi"/>
          <w:sz w:val="24"/>
          <w:szCs w:val="24"/>
        </w:rPr>
        <w:t xml:space="preserve">identifying facilitators and barriers for </w:t>
      </w:r>
      <w:r>
        <w:rPr>
          <w:rFonts w:eastAsia="Times New Roman" w:cstheme="minorHAnsi"/>
          <w:sz w:val="24"/>
          <w:szCs w:val="24"/>
        </w:rPr>
        <w:t>involvement,</w:t>
      </w:r>
      <w:r w:rsidRPr="00D61AC4">
        <w:rPr>
          <w:rFonts w:eastAsia="Times New Roman" w:cstheme="minorHAnsi"/>
          <w:sz w:val="24"/>
          <w:szCs w:val="24"/>
        </w:rPr>
        <w:t xml:space="preserve"> and gaps in the evidence base. Furthermore, to explore the</w:t>
      </w:r>
      <w:r w:rsidRPr="00D61AC4">
        <w:rPr>
          <w:rFonts w:eastAsia="Times New Roman" w:cstheme="minorHAnsi"/>
          <w:sz w:val="24"/>
          <w:szCs w:val="24"/>
          <w:lang w:val="en-US"/>
        </w:rPr>
        <w:t> effectiveness of involvement in palliative care research and how prominent issues have been addressed.</w:t>
      </w:r>
    </w:p>
    <w:p w14:paraId="40254627" w14:textId="77777777" w:rsidR="008722F2" w:rsidRPr="00D61AC4" w:rsidRDefault="008722F2" w:rsidP="008722F2">
      <w:pPr>
        <w:spacing w:after="0" w:line="240" w:lineRule="auto"/>
        <w:rPr>
          <w:rFonts w:eastAsia="Times New Roman" w:cstheme="minorHAnsi"/>
          <w:sz w:val="24"/>
          <w:szCs w:val="24"/>
        </w:rPr>
      </w:pPr>
      <w:r w:rsidRPr="00D61AC4">
        <w:rPr>
          <w:rFonts w:eastAsia="Times New Roman" w:cstheme="minorHAnsi"/>
          <w:noProof/>
          <w:sz w:val="24"/>
          <w:szCs w:val="24"/>
        </w:rPr>
        <w:drawing>
          <wp:inline distT="0" distB="0" distL="0" distR="0" wp14:anchorId="6805BDBB" wp14:editId="3F4CACAA">
            <wp:extent cx="7620" cy="7620"/>
            <wp:effectExtent l="0" t="0" r="0" b="0"/>
            <wp:docPr id="185552727" name="Picture 185552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D61AC4">
        <w:rPr>
          <w:rFonts w:eastAsia="Times New Roman" w:cstheme="minorHAnsi"/>
          <w:b/>
          <w:bCs/>
          <w:sz w:val="24"/>
          <w:szCs w:val="24"/>
        </w:rPr>
        <w:t>Methods</w:t>
      </w:r>
    </w:p>
    <w:p w14:paraId="71011D9B" w14:textId="0409302A"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sz w:val="24"/>
          <w:szCs w:val="24"/>
        </w:rPr>
        <w:t xml:space="preserve">A multi-methods design was used. A qualitative evidence synthesis was undertaken.  </w:t>
      </w:r>
      <w:r w:rsidR="00581034">
        <w:rPr>
          <w:rFonts w:eastAsia="Times New Roman" w:cstheme="minorHAnsi"/>
          <w:sz w:val="24"/>
          <w:szCs w:val="24"/>
        </w:rPr>
        <w:t>S</w:t>
      </w:r>
      <w:r w:rsidRPr="00D61AC4">
        <w:rPr>
          <w:rFonts w:eastAsia="Times New Roman" w:cstheme="minorHAnsi"/>
          <w:sz w:val="24"/>
          <w:szCs w:val="24"/>
        </w:rPr>
        <w:t xml:space="preserve">ubsequently, a case study approach focussed on two palliative care research centres, as exemplars of involvement. Qualitative methods were used, including documentary analysis and interviews with public members and staff. </w:t>
      </w:r>
    </w:p>
    <w:p w14:paraId="52D9C289" w14:textId="77777777"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sz w:val="24"/>
          <w:szCs w:val="24"/>
        </w:rPr>
        <w:t>Reflexivity and an emphasis on involvement throughout the study, by working with a Patient and Carer Reference Group, improved both the quality and comprehensiveness.</w:t>
      </w:r>
    </w:p>
    <w:p w14:paraId="0708EC19" w14:textId="77777777"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b/>
          <w:bCs/>
          <w:sz w:val="24"/>
          <w:szCs w:val="24"/>
        </w:rPr>
        <w:t>Findings</w:t>
      </w:r>
    </w:p>
    <w:p w14:paraId="7C5624E3" w14:textId="77777777"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sz w:val="24"/>
          <w:szCs w:val="24"/>
        </w:rPr>
        <w:t xml:space="preserve">Although some believe involvement in this field to be complex and challenging, many similarities to involvement elsewhere were found. These include values and principles, diversity and inclusion, and the need for adequate resources, particularly for organisational level involvement. Other factors highlighted differences in involvement, largely due to palliative care bringing emotive and sensitive issues, resulting in increased staff, time and funding </w:t>
      </w:r>
      <w:r>
        <w:rPr>
          <w:rFonts w:eastAsia="Times New Roman" w:cstheme="minorHAnsi"/>
          <w:sz w:val="24"/>
          <w:szCs w:val="24"/>
        </w:rPr>
        <w:t xml:space="preserve">all being </w:t>
      </w:r>
      <w:r w:rsidRPr="00D61AC4">
        <w:rPr>
          <w:rFonts w:eastAsia="Times New Roman" w:cstheme="minorHAnsi"/>
          <w:sz w:val="24"/>
          <w:szCs w:val="24"/>
        </w:rPr>
        <w:t xml:space="preserve">required. Power was also significant, </w:t>
      </w:r>
      <w:r>
        <w:rPr>
          <w:rFonts w:eastAsia="Times New Roman" w:cstheme="minorHAnsi"/>
          <w:sz w:val="24"/>
          <w:szCs w:val="24"/>
        </w:rPr>
        <w:t>notably</w:t>
      </w:r>
      <w:r w:rsidRPr="00D61AC4">
        <w:rPr>
          <w:rFonts w:eastAsia="Times New Roman" w:cstheme="minorHAnsi"/>
          <w:sz w:val="24"/>
          <w:szCs w:val="24"/>
        </w:rPr>
        <w:t xml:space="preserve"> the exclusion of public members with experience of palliative care cannot be justified because of their perceived vulnerability.</w:t>
      </w:r>
    </w:p>
    <w:p w14:paraId="0FD2264F" w14:textId="77777777"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b/>
          <w:bCs/>
          <w:sz w:val="24"/>
          <w:szCs w:val="24"/>
        </w:rPr>
        <w:t>Discussion</w:t>
      </w:r>
    </w:p>
    <w:p w14:paraId="0C145256" w14:textId="77777777" w:rsidR="008722F2" w:rsidRPr="00D61AC4" w:rsidRDefault="008722F2" w:rsidP="008722F2">
      <w:pPr>
        <w:spacing w:before="100" w:beforeAutospacing="1" w:after="100" w:afterAutospacing="1" w:line="240" w:lineRule="auto"/>
        <w:rPr>
          <w:rFonts w:eastAsia="Times New Roman" w:cstheme="minorHAnsi"/>
          <w:sz w:val="24"/>
          <w:szCs w:val="24"/>
        </w:rPr>
      </w:pPr>
      <w:r w:rsidRPr="00D61AC4">
        <w:rPr>
          <w:rFonts w:eastAsia="Times New Roman" w:cstheme="minorHAnsi"/>
          <w:sz w:val="24"/>
          <w:szCs w:val="24"/>
        </w:rPr>
        <w:t xml:space="preserve">This study has identified factors common to all areas of involvement, including a need to develop and resource infrastructure to support </w:t>
      </w:r>
      <w:r>
        <w:rPr>
          <w:rFonts w:eastAsia="Times New Roman" w:cstheme="minorHAnsi"/>
          <w:sz w:val="24"/>
          <w:szCs w:val="24"/>
        </w:rPr>
        <w:t xml:space="preserve">both </w:t>
      </w:r>
      <w:r w:rsidRPr="00D61AC4">
        <w:rPr>
          <w:rFonts w:eastAsia="Times New Roman" w:cstheme="minorHAnsi"/>
          <w:sz w:val="24"/>
          <w:szCs w:val="24"/>
        </w:rPr>
        <w:t>research studies and organisational level involvement</w:t>
      </w:r>
      <w:r>
        <w:rPr>
          <w:rFonts w:eastAsia="Times New Roman" w:cstheme="minorHAnsi"/>
          <w:sz w:val="24"/>
          <w:szCs w:val="24"/>
        </w:rPr>
        <w:t>,</w:t>
      </w:r>
      <w:r w:rsidRPr="00D61AC4">
        <w:rPr>
          <w:rFonts w:eastAsia="Times New Roman" w:cstheme="minorHAnsi"/>
          <w:sz w:val="24"/>
          <w:szCs w:val="24"/>
        </w:rPr>
        <w:t xml:space="preserve"> and the development of a positive culture. Factors specific to palliative care research include the need for additional resources for involvement to be undertaken effectively. </w:t>
      </w:r>
    </w:p>
    <w:p w14:paraId="02A7521C" w14:textId="77777777" w:rsidR="008722F2" w:rsidRPr="00D61AC4" w:rsidRDefault="008722F2" w:rsidP="008722F2">
      <w:pPr>
        <w:rPr>
          <w:rFonts w:cstheme="minorHAnsi"/>
          <w:sz w:val="24"/>
          <w:szCs w:val="24"/>
        </w:rPr>
      </w:pPr>
    </w:p>
    <w:p w14:paraId="0BDBD3A7" w14:textId="77777777" w:rsidR="00157B46" w:rsidRDefault="00157B46" w:rsidP="00DB7D4A">
      <w:pPr>
        <w:rPr>
          <w:rFonts w:eastAsia="Times New Roman" w:cstheme="minorHAnsi"/>
          <w:sz w:val="24"/>
          <w:szCs w:val="24"/>
          <w:lang w:eastAsia="en-GB"/>
        </w:rPr>
      </w:pPr>
    </w:p>
    <w:p w14:paraId="193E348E" w14:textId="77777777" w:rsidR="00157B46" w:rsidRDefault="00157B46" w:rsidP="00DB7D4A">
      <w:pPr>
        <w:rPr>
          <w:rFonts w:eastAsia="Times New Roman" w:cstheme="minorHAnsi"/>
          <w:sz w:val="24"/>
          <w:szCs w:val="24"/>
          <w:lang w:eastAsia="en-GB"/>
        </w:rPr>
      </w:pPr>
    </w:p>
    <w:p w14:paraId="091ABF9B" w14:textId="77777777" w:rsidR="00983E1B" w:rsidRDefault="00983E1B">
      <w:pPr>
        <w:rPr>
          <w:rFonts w:cstheme="minorHAnsi"/>
          <w:b/>
          <w:bCs/>
          <w:kern w:val="2"/>
          <w:sz w:val="28"/>
          <w:szCs w:val="28"/>
          <w14:ligatures w14:val="standardContextual"/>
        </w:rPr>
      </w:pPr>
      <w:r>
        <w:rPr>
          <w:rFonts w:cstheme="minorHAnsi"/>
          <w:b/>
          <w:bCs/>
          <w:kern w:val="2"/>
          <w:sz w:val="28"/>
          <w:szCs w:val="28"/>
          <w14:ligatures w14:val="standardContextual"/>
        </w:rPr>
        <w:br w:type="page"/>
      </w:r>
    </w:p>
    <w:p w14:paraId="6458CD1F" w14:textId="64D3C09F" w:rsidR="00D376E2" w:rsidRPr="00B87E06" w:rsidRDefault="00D376E2" w:rsidP="00B87E06">
      <w:pPr>
        <w:rPr>
          <w:kern w:val="2"/>
          <w:sz w:val="24"/>
          <w:szCs w:val="24"/>
          <w14:ligatures w14:val="standardContextual"/>
        </w:rPr>
        <w:sectPr w:rsidR="00D376E2" w:rsidRPr="00B87E06" w:rsidSect="00AF6588">
          <w:headerReference w:type="first" r:id="rId11"/>
          <w:footerReference w:type="first" r:id="rId12"/>
          <w:pgSz w:w="11906" w:h="16838" w:code="9"/>
          <w:pgMar w:top="1134" w:right="1134" w:bottom="1134" w:left="1134" w:header="709" w:footer="709" w:gutter="0"/>
          <w:pgNumType w:start="0"/>
          <w:cols w:space="708"/>
          <w:titlePg/>
          <w:docGrid w:linePitch="360"/>
        </w:sectPr>
      </w:pPr>
      <w:bookmarkStart w:id="2" w:name="Listoftables"/>
      <w:bookmarkStart w:id="3" w:name="Declaration"/>
      <w:bookmarkEnd w:id="2"/>
      <w:bookmarkEnd w:id="3"/>
    </w:p>
    <w:p w14:paraId="297D96B3" w14:textId="77777777" w:rsidR="006C0782" w:rsidRPr="00D376E2" w:rsidRDefault="006C0782" w:rsidP="006C0782">
      <w:pPr>
        <w:spacing w:after="0" w:line="240" w:lineRule="auto"/>
        <w:rPr>
          <w:rFonts w:cstheme="minorHAnsi"/>
          <w:b/>
          <w:bCs/>
          <w:kern w:val="2"/>
          <w:sz w:val="28"/>
          <w:szCs w:val="28"/>
          <w14:ligatures w14:val="standardContextual"/>
        </w:rPr>
      </w:pPr>
      <w:bookmarkStart w:id="4" w:name="Contents"/>
      <w:bookmarkEnd w:id="4"/>
      <w:r w:rsidRPr="00D376E2">
        <w:rPr>
          <w:rFonts w:cstheme="minorHAnsi"/>
          <w:b/>
          <w:bCs/>
          <w:kern w:val="2"/>
          <w:sz w:val="28"/>
          <w:szCs w:val="28"/>
          <w14:ligatures w14:val="standardContextual"/>
        </w:rPr>
        <w:lastRenderedPageBreak/>
        <w:t>Contents</w:t>
      </w:r>
    </w:p>
    <w:p w14:paraId="520B1403" w14:textId="77777777" w:rsidR="006C0782" w:rsidRDefault="006C0782" w:rsidP="006C0782">
      <w:pPr>
        <w:spacing w:after="0" w:line="240" w:lineRule="auto"/>
        <w:rPr>
          <w:rFonts w:cstheme="minorHAnsi"/>
          <w:b/>
          <w:bCs/>
          <w:kern w:val="2"/>
          <w:sz w:val="24"/>
          <w:szCs w:val="24"/>
          <w14:ligatures w14:val="standardContextual"/>
        </w:rPr>
      </w:pPr>
    </w:p>
    <w:p w14:paraId="688F32E2" w14:textId="514F7304" w:rsidR="00DB7D4A" w:rsidRPr="00DB7D4A" w:rsidRDefault="00720C20" w:rsidP="006C0782">
      <w:pPr>
        <w:spacing w:after="0" w:line="240" w:lineRule="auto"/>
        <w:rPr>
          <w:rFonts w:cstheme="minorHAnsi"/>
          <w:kern w:val="2"/>
          <w:sz w:val="24"/>
          <w:szCs w:val="24"/>
          <w14:ligatures w14:val="standardContextual"/>
        </w:rPr>
      </w:pPr>
      <w:hyperlink w:anchor="Acknowledgements" w:history="1">
        <w:r w:rsidR="00DB7D4A" w:rsidRPr="002B6DF0">
          <w:rPr>
            <w:rStyle w:val="Hyperlink"/>
            <w:rFonts w:cstheme="minorHAnsi"/>
            <w:kern w:val="2"/>
            <w:sz w:val="24"/>
            <w:szCs w:val="24"/>
            <w14:ligatures w14:val="standardContextual"/>
          </w:rPr>
          <w:t>Acknowledgements</w:t>
        </w:r>
      </w:hyperlink>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t>i</w:t>
      </w:r>
    </w:p>
    <w:p w14:paraId="37B9CACC" w14:textId="7500E49F" w:rsidR="00DB7D4A" w:rsidRPr="00DB7D4A" w:rsidRDefault="00720C20" w:rsidP="006C0782">
      <w:pPr>
        <w:spacing w:after="0" w:line="240" w:lineRule="auto"/>
        <w:rPr>
          <w:rFonts w:cstheme="minorHAnsi"/>
          <w:kern w:val="2"/>
          <w:sz w:val="24"/>
          <w:szCs w:val="24"/>
          <w14:ligatures w14:val="standardContextual"/>
        </w:rPr>
      </w:pPr>
      <w:hyperlink w:anchor="Abstract" w:history="1">
        <w:r w:rsidR="00DB7D4A" w:rsidRPr="002B6DF0">
          <w:rPr>
            <w:rStyle w:val="Hyperlink"/>
            <w:rFonts w:cstheme="minorHAnsi"/>
            <w:kern w:val="2"/>
            <w:sz w:val="24"/>
            <w:szCs w:val="24"/>
            <w14:ligatures w14:val="standardContextual"/>
          </w:rPr>
          <w:t>Abstract</w:t>
        </w:r>
      </w:hyperlink>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t>ii</w:t>
      </w:r>
    </w:p>
    <w:p w14:paraId="4E4AA905" w14:textId="2BB5D03C" w:rsidR="00B87E06" w:rsidRDefault="00720C20" w:rsidP="006C0782">
      <w:pPr>
        <w:spacing w:after="0" w:line="240" w:lineRule="auto"/>
        <w:rPr>
          <w:rFonts w:cstheme="minorHAnsi"/>
          <w:kern w:val="2"/>
          <w:sz w:val="24"/>
          <w:szCs w:val="24"/>
          <w14:ligatures w14:val="standardContextual"/>
        </w:rPr>
      </w:pPr>
      <w:hyperlink w:anchor="Contents" w:history="1">
        <w:r w:rsidR="00B87E06" w:rsidRPr="002B6DF0">
          <w:rPr>
            <w:rStyle w:val="Hyperlink"/>
            <w:rFonts w:cstheme="minorHAnsi"/>
            <w:kern w:val="2"/>
            <w:sz w:val="24"/>
            <w:szCs w:val="24"/>
            <w14:ligatures w14:val="standardContextual"/>
          </w:rPr>
          <w:t>Contents</w:t>
        </w:r>
      </w:hyperlink>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r>
      <w:r w:rsidR="00B87E06">
        <w:rPr>
          <w:rFonts w:cstheme="minorHAnsi"/>
          <w:kern w:val="2"/>
          <w:sz w:val="24"/>
          <w:szCs w:val="24"/>
          <w14:ligatures w14:val="standardContextual"/>
        </w:rPr>
        <w:tab/>
        <w:t>iii</w:t>
      </w:r>
    </w:p>
    <w:p w14:paraId="4CF74B5F" w14:textId="2841D4D2" w:rsidR="00DB7D4A" w:rsidRPr="00DB7D4A" w:rsidRDefault="00720C20" w:rsidP="006C0782">
      <w:pPr>
        <w:spacing w:after="0" w:line="240" w:lineRule="auto"/>
        <w:rPr>
          <w:rFonts w:cstheme="minorHAnsi"/>
          <w:kern w:val="2"/>
          <w:sz w:val="24"/>
          <w:szCs w:val="24"/>
          <w14:ligatures w14:val="standardContextual"/>
        </w:rPr>
      </w:pPr>
      <w:hyperlink w:anchor="Listoftables" w:history="1">
        <w:r w:rsidR="00DB7D4A" w:rsidRPr="002B6DF0">
          <w:rPr>
            <w:rStyle w:val="Hyperlink"/>
            <w:rFonts w:cstheme="minorHAnsi"/>
            <w:kern w:val="2"/>
            <w:sz w:val="24"/>
            <w:szCs w:val="24"/>
            <w14:ligatures w14:val="standardContextual"/>
          </w:rPr>
          <w:t>List of tables</w:t>
        </w:r>
      </w:hyperlink>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E03AEC">
        <w:rPr>
          <w:rFonts w:cstheme="minorHAnsi"/>
          <w:kern w:val="2"/>
          <w:sz w:val="24"/>
          <w:szCs w:val="24"/>
          <w14:ligatures w14:val="standardContextual"/>
        </w:rPr>
        <w:t>ix</w:t>
      </w:r>
    </w:p>
    <w:p w14:paraId="1B2F5F53" w14:textId="584C8AEC" w:rsidR="00DB7D4A" w:rsidRPr="00DB7D4A" w:rsidRDefault="00720C20" w:rsidP="006C0782">
      <w:pPr>
        <w:spacing w:after="0" w:line="240" w:lineRule="auto"/>
        <w:rPr>
          <w:rFonts w:cstheme="minorHAnsi"/>
          <w:kern w:val="2"/>
          <w:sz w:val="24"/>
          <w:szCs w:val="24"/>
          <w14:ligatures w14:val="standardContextual"/>
        </w:rPr>
      </w:pPr>
      <w:hyperlink w:anchor="Listoffigures" w:history="1">
        <w:r w:rsidR="00DB7D4A" w:rsidRPr="002B6DF0">
          <w:rPr>
            <w:rStyle w:val="Hyperlink"/>
            <w:rFonts w:cstheme="minorHAnsi"/>
            <w:kern w:val="2"/>
            <w:sz w:val="24"/>
            <w:szCs w:val="24"/>
            <w14:ligatures w14:val="standardContextual"/>
          </w:rPr>
          <w:t>List of figures</w:t>
        </w:r>
      </w:hyperlink>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E03AEC">
        <w:rPr>
          <w:rFonts w:cstheme="minorHAnsi"/>
          <w:kern w:val="2"/>
          <w:sz w:val="24"/>
          <w:szCs w:val="24"/>
          <w14:ligatures w14:val="standardContextual"/>
        </w:rPr>
        <w:t>ix</w:t>
      </w:r>
    </w:p>
    <w:p w14:paraId="474BA509" w14:textId="78BA8B26" w:rsidR="00DB7D4A" w:rsidRPr="00DB7D4A" w:rsidRDefault="00720C20" w:rsidP="006C0782">
      <w:pPr>
        <w:spacing w:after="0" w:line="240" w:lineRule="auto"/>
        <w:rPr>
          <w:rFonts w:cstheme="minorHAnsi"/>
          <w:kern w:val="2"/>
          <w:sz w:val="24"/>
          <w:szCs w:val="24"/>
          <w14:ligatures w14:val="standardContextual"/>
        </w:rPr>
      </w:pPr>
      <w:hyperlink w:anchor="Listofvignettes" w:history="1">
        <w:r w:rsidR="00DB7D4A" w:rsidRPr="002B6DF0">
          <w:rPr>
            <w:rStyle w:val="Hyperlink"/>
            <w:rFonts w:cstheme="minorHAnsi"/>
            <w:kern w:val="2"/>
            <w:sz w:val="24"/>
            <w:szCs w:val="24"/>
            <w14:ligatures w14:val="standardContextual"/>
          </w:rPr>
          <w:t>List of vignettes</w:t>
        </w:r>
      </w:hyperlink>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370763">
        <w:rPr>
          <w:rFonts w:cstheme="minorHAnsi"/>
          <w:kern w:val="2"/>
          <w:sz w:val="24"/>
          <w:szCs w:val="24"/>
          <w14:ligatures w14:val="standardContextual"/>
        </w:rPr>
        <w:tab/>
      </w:r>
      <w:r w:rsidR="00E03AEC">
        <w:rPr>
          <w:rFonts w:cstheme="minorHAnsi"/>
          <w:kern w:val="2"/>
          <w:sz w:val="24"/>
          <w:szCs w:val="24"/>
          <w14:ligatures w14:val="standardContextual"/>
        </w:rPr>
        <w:t>ix</w:t>
      </w:r>
    </w:p>
    <w:p w14:paraId="01074A9E" w14:textId="182C9B1C" w:rsidR="007B31FD" w:rsidRPr="00907968" w:rsidRDefault="00720C20" w:rsidP="006C0782">
      <w:pPr>
        <w:spacing w:after="0" w:line="240" w:lineRule="auto"/>
        <w:rPr>
          <w:rFonts w:cstheme="minorHAnsi"/>
          <w:kern w:val="2"/>
          <w:sz w:val="24"/>
          <w:szCs w:val="24"/>
          <w14:ligatures w14:val="standardContextual"/>
        </w:rPr>
      </w:pPr>
      <w:hyperlink w:anchor="Declaration" w:history="1">
        <w:r w:rsidR="007B31FD" w:rsidRPr="002B6DF0">
          <w:rPr>
            <w:rStyle w:val="Hyperlink"/>
            <w:rFonts w:cstheme="minorHAnsi"/>
            <w:kern w:val="2"/>
            <w:sz w:val="24"/>
            <w:szCs w:val="24"/>
            <w14:ligatures w14:val="standardContextual"/>
          </w:rPr>
          <w:t>Declaration</w:t>
        </w:r>
      </w:hyperlink>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Pr>
          <w:rFonts w:cstheme="minorHAnsi"/>
          <w:kern w:val="2"/>
          <w:sz w:val="24"/>
          <w:szCs w:val="24"/>
          <w14:ligatures w14:val="standardContextual"/>
        </w:rPr>
        <w:tab/>
      </w:r>
      <w:r w:rsidR="007B31FD" w:rsidRPr="00907968">
        <w:rPr>
          <w:rFonts w:cstheme="minorHAnsi"/>
          <w:kern w:val="2"/>
          <w:sz w:val="24"/>
          <w:szCs w:val="24"/>
          <w14:ligatures w14:val="standardContextual"/>
        </w:rPr>
        <w:tab/>
      </w:r>
      <w:r w:rsidR="007B31FD" w:rsidRPr="00907968">
        <w:rPr>
          <w:rFonts w:cstheme="minorHAnsi"/>
          <w:kern w:val="2"/>
          <w:sz w:val="24"/>
          <w:szCs w:val="24"/>
          <w14:ligatures w14:val="standardContextual"/>
        </w:rPr>
        <w:tab/>
      </w:r>
      <w:r w:rsidR="00E03AEC">
        <w:rPr>
          <w:rFonts w:cstheme="minorHAnsi"/>
          <w:kern w:val="2"/>
          <w:sz w:val="24"/>
          <w:szCs w:val="24"/>
          <w14:ligatures w14:val="standardContextual"/>
        </w:rPr>
        <w:t>x</w:t>
      </w:r>
    </w:p>
    <w:p w14:paraId="25639DBF" w14:textId="3F4928DF" w:rsidR="00DB7D4A" w:rsidRPr="00907968" w:rsidRDefault="00720C20" w:rsidP="006C0782">
      <w:pPr>
        <w:spacing w:after="0" w:line="240" w:lineRule="auto"/>
        <w:rPr>
          <w:rFonts w:cstheme="minorHAnsi"/>
          <w:kern w:val="2"/>
          <w:sz w:val="24"/>
          <w:szCs w:val="24"/>
          <w14:ligatures w14:val="standardContextual"/>
        </w:rPr>
      </w:pPr>
      <w:hyperlink w:anchor="Publications" w:history="1">
        <w:r w:rsidR="00907968" w:rsidRPr="002B6DF0">
          <w:rPr>
            <w:rStyle w:val="Hyperlink"/>
            <w:rFonts w:cstheme="minorHAnsi"/>
            <w:kern w:val="2"/>
            <w:sz w:val="24"/>
            <w:szCs w:val="24"/>
            <w14:ligatures w14:val="standardContextual"/>
          </w:rPr>
          <w:t>Publications arising from the thesis</w:t>
        </w:r>
      </w:hyperlink>
      <w:r w:rsidR="00907968" w:rsidRPr="00907968">
        <w:rPr>
          <w:rFonts w:cstheme="minorHAnsi"/>
          <w:kern w:val="2"/>
          <w:sz w:val="24"/>
          <w:szCs w:val="24"/>
          <w14:ligatures w14:val="standardContextual"/>
        </w:rPr>
        <w:tab/>
      </w:r>
      <w:r w:rsidR="00907968" w:rsidRPr="00907968">
        <w:rPr>
          <w:rFonts w:cstheme="minorHAnsi"/>
          <w:kern w:val="2"/>
          <w:sz w:val="24"/>
          <w:szCs w:val="24"/>
          <w14:ligatures w14:val="standardContextual"/>
        </w:rPr>
        <w:tab/>
      </w:r>
      <w:r w:rsidR="00907968" w:rsidRPr="00907968">
        <w:rPr>
          <w:rFonts w:cstheme="minorHAnsi"/>
          <w:kern w:val="2"/>
          <w:sz w:val="24"/>
          <w:szCs w:val="24"/>
          <w14:ligatures w14:val="standardContextual"/>
        </w:rPr>
        <w:tab/>
      </w:r>
      <w:r w:rsidR="00907968" w:rsidRPr="00907968">
        <w:rPr>
          <w:rFonts w:cstheme="minorHAnsi"/>
          <w:kern w:val="2"/>
          <w:sz w:val="24"/>
          <w:szCs w:val="24"/>
          <w14:ligatures w14:val="standardContextual"/>
        </w:rPr>
        <w:tab/>
      </w:r>
      <w:r w:rsidR="00907968" w:rsidRPr="00907968">
        <w:rPr>
          <w:rFonts w:cstheme="minorHAnsi"/>
          <w:kern w:val="2"/>
          <w:sz w:val="24"/>
          <w:szCs w:val="24"/>
          <w14:ligatures w14:val="standardContextual"/>
        </w:rPr>
        <w:tab/>
      </w:r>
      <w:r w:rsidR="00907968" w:rsidRPr="00907968">
        <w:rPr>
          <w:rFonts w:cstheme="minorHAnsi"/>
          <w:kern w:val="2"/>
          <w:sz w:val="24"/>
          <w:szCs w:val="24"/>
          <w14:ligatures w14:val="standardContextual"/>
        </w:rPr>
        <w:tab/>
      </w:r>
      <w:r w:rsidR="00907968" w:rsidRPr="00907968">
        <w:rPr>
          <w:rFonts w:cstheme="minorHAnsi"/>
          <w:kern w:val="2"/>
          <w:sz w:val="24"/>
          <w:szCs w:val="24"/>
          <w14:ligatures w14:val="standardContextual"/>
        </w:rPr>
        <w:tab/>
      </w:r>
      <w:r w:rsidR="00907968" w:rsidRPr="00907968">
        <w:rPr>
          <w:rFonts w:cstheme="minorHAnsi"/>
          <w:kern w:val="2"/>
          <w:sz w:val="24"/>
          <w:szCs w:val="24"/>
          <w14:ligatures w14:val="standardContextual"/>
        </w:rPr>
        <w:tab/>
      </w:r>
      <w:r w:rsidR="00E03AEC">
        <w:rPr>
          <w:rFonts w:cstheme="minorHAnsi"/>
          <w:kern w:val="2"/>
          <w:sz w:val="24"/>
          <w:szCs w:val="24"/>
          <w14:ligatures w14:val="standardContextual"/>
        </w:rPr>
        <w:t>x</w:t>
      </w:r>
    </w:p>
    <w:p w14:paraId="47D72604" w14:textId="77777777" w:rsidR="00907968" w:rsidRPr="006C0782" w:rsidRDefault="00907968" w:rsidP="006C0782">
      <w:pPr>
        <w:spacing w:after="0" w:line="240" w:lineRule="auto"/>
        <w:rPr>
          <w:rFonts w:cstheme="minorHAnsi"/>
          <w:b/>
          <w:bCs/>
          <w:kern w:val="2"/>
          <w:sz w:val="24"/>
          <w:szCs w:val="24"/>
          <w14:ligatures w14:val="standardContextual"/>
        </w:rPr>
      </w:pPr>
    </w:p>
    <w:p w14:paraId="26195EFE" w14:textId="1F16456B" w:rsidR="001E1C71" w:rsidRPr="002B6DF0" w:rsidRDefault="006C0782" w:rsidP="006C0782">
      <w:pPr>
        <w:spacing w:after="0" w:line="240" w:lineRule="auto"/>
        <w:rPr>
          <w:rStyle w:val="Hyperlink"/>
          <w:rFonts w:cstheme="minorHAnsi"/>
          <w:b/>
          <w:bCs/>
          <w:kern w:val="2"/>
          <w:sz w:val="24"/>
          <w:szCs w:val="24"/>
          <w14:ligatures w14:val="standardContextual"/>
        </w:rPr>
      </w:pPr>
      <w:r w:rsidRPr="002B6DF0">
        <w:rPr>
          <w:rFonts w:cstheme="minorHAnsi"/>
          <w:b/>
          <w:bCs/>
          <w:kern w:val="2"/>
          <w:sz w:val="24"/>
          <w:szCs w:val="24"/>
          <w14:ligatures w14:val="standardContextual"/>
        </w:rPr>
        <w:t>Part 1</w:t>
      </w:r>
      <w:r w:rsidRPr="002B6DF0">
        <w:rPr>
          <w:rFonts w:cstheme="minorHAnsi"/>
          <w:kern w:val="2"/>
          <w:sz w:val="24"/>
          <w:szCs w:val="24"/>
          <w14:ligatures w14:val="standardContextual"/>
        </w:rPr>
        <w:tab/>
      </w:r>
      <w:r w:rsidRPr="002B6DF0">
        <w:rPr>
          <w:rFonts w:cstheme="minorHAnsi"/>
          <w:kern w:val="2"/>
          <w:sz w:val="24"/>
          <w:szCs w:val="24"/>
          <w14:ligatures w14:val="standardContextual"/>
        </w:rPr>
        <w:tab/>
      </w:r>
      <w:r w:rsidR="002B6DF0">
        <w:rPr>
          <w:rFonts w:cstheme="minorHAnsi"/>
          <w:b/>
          <w:bCs/>
          <w:kern w:val="2"/>
          <w:sz w:val="24"/>
          <w:szCs w:val="24"/>
          <w14:ligatures w14:val="standardContextual"/>
        </w:rPr>
        <w:fldChar w:fldCharType="begin"/>
      </w:r>
      <w:r w:rsidR="002B6DF0">
        <w:rPr>
          <w:rFonts w:cstheme="minorHAnsi"/>
          <w:b/>
          <w:bCs/>
          <w:kern w:val="2"/>
          <w:sz w:val="24"/>
          <w:szCs w:val="24"/>
          <w14:ligatures w14:val="standardContextual"/>
        </w:rPr>
        <w:instrText>HYPERLINK  \l "Part1"</w:instrText>
      </w:r>
      <w:r w:rsidR="002B6DF0">
        <w:rPr>
          <w:rFonts w:cstheme="minorHAnsi"/>
          <w:b/>
          <w:bCs/>
          <w:kern w:val="2"/>
          <w:sz w:val="24"/>
          <w:szCs w:val="24"/>
          <w14:ligatures w14:val="standardContextual"/>
        </w:rPr>
      </w:r>
      <w:r w:rsidR="002B6DF0">
        <w:rPr>
          <w:rFonts w:cstheme="minorHAnsi"/>
          <w:b/>
          <w:bCs/>
          <w:kern w:val="2"/>
          <w:sz w:val="24"/>
          <w:szCs w:val="24"/>
          <w14:ligatures w14:val="standardContextual"/>
        </w:rPr>
        <w:fldChar w:fldCharType="separate"/>
      </w:r>
      <w:r w:rsidRPr="002B6DF0">
        <w:rPr>
          <w:rStyle w:val="Hyperlink"/>
          <w:rFonts w:cstheme="minorHAnsi"/>
          <w:b/>
          <w:bCs/>
          <w:kern w:val="2"/>
          <w:sz w:val="24"/>
          <w:szCs w:val="24"/>
          <w14:ligatures w14:val="standardContextual"/>
        </w:rPr>
        <w:t>Introduction, Qualitative Evidence Synthesis and Methods of Case</w:t>
      </w:r>
    </w:p>
    <w:p w14:paraId="0E0B9FC5" w14:textId="3992F036" w:rsidR="006C0782" w:rsidRPr="006C0782" w:rsidRDefault="006C0782" w:rsidP="001E1C71">
      <w:pPr>
        <w:spacing w:after="0" w:line="240" w:lineRule="auto"/>
        <w:ind w:left="720" w:firstLine="720"/>
        <w:rPr>
          <w:rFonts w:cstheme="minorHAnsi"/>
          <w:b/>
          <w:bCs/>
          <w:kern w:val="2"/>
          <w:sz w:val="24"/>
          <w:szCs w:val="24"/>
          <w14:ligatures w14:val="standardContextual"/>
        </w:rPr>
      </w:pPr>
      <w:r w:rsidRPr="002B6DF0">
        <w:rPr>
          <w:rStyle w:val="Hyperlink"/>
          <w:rFonts w:cstheme="minorHAnsi"/>
          <w:b/>
          <w:bCs/>
          <w:kern w:val="2"/>
          <w:sz w:val="24"/>
          <w:szCs w:val="24"/>
          <w14:ligatures w14:val="standardContextual"/>
        </w:rPr>
        <w:t>Study Approach</w:t>
      </w:r>
      <w:r w:rsidR="002B6DF0">
        <w:rPr>
          <w:rFonts w:cstheme="minorHAnsi"/>
          <w:b/>
          <w:bCs/>
          <w:kern w:val="2"/>
          <w:sz w:val="24"/>
          <w:szCs w:val="24"/>
          <w14:ligatures w14:val="standardContextual"/>
        </w:rPr>
        <w:fldChar w:fldCharType="end"/>
      </w:r>
      <w:r w:rsidR="001E1C71">
        <w:rPr>
          <w:rFonts w:cstheme="minorHAnsi"/>
          <w:b/>
          <w:bCs/>
          <w:kern w:val="2"/>
          <w:sz w:val="24"/>
          <w:szCs w:val="24"/>
          <w14:ligatures w14:val="standardContextual"/>
        </w:rPr>
        <w:tab/>
      </w:r>
      <w:r w:rsidR="001E1C71">
        <w:rPr>
          <w:rFonts w:cstheme="minorHAnsi"/>
          <w:b/>
          <w:bCs/>
          <w:kern w:val="2"/>
          <w:sz w:val="24"/>
          <w:szCs w:val="24"/>
          <w14:ligatures w14:val="standardContextual"/>
        </w:rPr>
        <w:tab/>
      </w:r>
      <w:r w:rsidR="001E1C71">
        <w:rPr>
          <w:rFonts w:cstheme="minorHAnsi"/>
          <w:b/>
          <w:bCs/>
          <w:kern w:val="2"/>
          <w:sz w:val="24"/>
          <w:szCs w:val="24"/>
          <w14:ligatures w14:val="standardContextual"/>
        </w:rPr>
        <w:tab/>
      </w:r>
      <w:r w:rsidR="001E1C71">
        <w:rPr>
          <w:rFonts w:cstheme="minorHAnsi"/>
          <w:b/>
          <w:bCs/>
          <w:kern w:val="2"/>
          <w:sz w:val="24"/>
          <w:szCs w:val="24"/>
          <w14:ligatures w14:val="standardContextual"/>
        </w:rPr>
        <w:tab/>
      </w:r>
      <w:r w:rsidR="001E1C71">
        <w:rPr>
          <w:rFonts w:cstheme="minorHAnsi"/>
          <w:b/>
          <w:bCs/>
          <w:kern w:val="2"/>
          <w:sz w:val="24"/>
          <w:szCs w:val="24"/>
          <w14:ligatures w14:val="standardContextual"/>
        </w:rPr>
        <w:tab/>
      </w:r>
      <w:r w:rsidR="001E1C71">
        <w:rPr>
          <w:rFonts w:cstheme="minorHAnsi"/>
          <w:b/>
          <w:bCs/>
          <w:kern w:val="2"/>
          <w:sz w:val="24"/>
          <w:szCs w:val="24"/>
          <w14:ligatures w14:val="standardContextual"/>
        </w:rPr>
        <w:tab/>
      </w:r>
      <w:r w:rsidR="001E1C71">
        <w:rPr>
          <w:rFonts w:cstheme="minorHAnsi"/>
          <w:b/>
          <w:bCs/>
          <w:kern w:val="2"/>
          <w:sz w:val="24"/>
          <w:szCs w:val="24"/>
          <w14:ligatures w14:val="standardContextual"/>
        </w:rPr>
        <w:tab/>
      </w:r>
      <w:r w:rsidR="001E1C71">
        <w:rPr>
          <w:rFonts w:cstheme="minorHAnsi"/>
          <w:b/>
          <w:bCs/>
          <w:kern w:val="2"/>
          <w:sz w:val="24"/>
          <w:szCs w:val="24"/>
          <w14:ligatures w14:val="standardContextual"/>
        </w:rPr>
        <w:tab/>
        <w:t>1</w:t>
      </w:r>
    </w:p>
    <w:p w14:paraId="6EFCF286" w14:textId="77777777" w:rsidR="006C0782" w:rsidRPr="006C0782" w:rsidRDefault="006C0782" w:rsidP="006C0782">
      <w:pPr>
        <w:spacing w:after="0" w:line="240" w:lineRule="auto"/>
        <w:rPr>
          <w:rFonts w:cstheme="minorHAnsi"/>
          <w:kern w:val="2"/>
          <w:sz w:val="24"/>
          <w:szCs w:val="24"/>
          <w14:ligatures w14:val="standardContextual"/>
        </w:rPr>
      </w:pPr>
    </w:p>
    <w:p w14:paraId="78F0F417" w14:textId="185EF968" w:rsidR="006C0782" w:rsidRPr="006C0782" w:rsidRDefault="006C0782" w:rsidP="006C0782">
      <w:pPr>
        <w:spacing w:after="0" w:line="240" w:lineRule="auto"/>
        <w:rPr>
          <w:rFonts w:cstheme="minorHAnsi"/>
          <w:b/>
          <w:bCs/>
          <w:kern w:val="2"/>
          <w:sz w:val="24"/>
          <w:szCs w:val="24"/>
          <w14:ligatures w14:val="standardContextual"/>
        </w:rPr>
      </w:pPr>
      <w:r w:rsidRPr="002B6DF0">
        <w:rPr>
          <w:rFonts w:cstheme="minorHAnsi"/>
          <w:b/>
          <w:bCs/>
          <w:kern w:val="2"/>
          <w:sz w:val="24"/>
          <w:szCs w:val="24"/>
          <w14:ligatures w14:val="standardContextual"/>
        </w:rPr>
        <w:t>Chapter 1</w:t>
      </w:r>
      <w:r w:rsidRPr="002B6DF0">
        <w:rPr>
          <w:rFonts w:cstheme="minorHAnsi"/>
          <w:b/>
          <w:bCs/>
          <w:kern w:val="2"/>
          <w:sz w:val="24"/>
          <w:szCs w:val="24"/>
          <w14:ligatures w14:val="standardContextual"/>
        </w:rPr>
        <w:tab/>
      </w:r>
      <w:hyperlink w:anchor="Chapter1" w:history="1">
        <w:r w:rsidRPr="002B6DF0">
          <w:rPr>
            <w:rStyle w:val="Hyperlink"/>
            <w:rFonts w:cstheme="minorHAnsi"/>
            <w:b/>
            <w:bCs/>
            <w:kern w:val="2"/>
            <w:sz w:val="24"/>
            <w:szCs w:val="24"/>
            <w14:ligatures w14:val="standardContextual"/>
          </w:rPr>
          <w:t>Introduction</w:t>
        </w:r>
      </w:hyperlink>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r>
      <w:r w:rsidR="0076532E">
        <w:rPr>
          <w:rFonts w:cstheme="minorHAnsi"/>
          <w:b/>
          <w:bCs/>
          <w:kern w:val="2"/>
          <w:sz w:val="24"/>
          <w:szCs w:val="24"/>
          <w14:ligatures w14:val="standardContextual"/>
        </w:rPr>
        <w:tab/>
        <w:t>1</w:t>
      </w:r>
    </w:p>
    <w:p w14:paraId="4ED10878" w14:textId="77777777" w:rsidR="006C0782" w:rsidRPr="006C0782" w:rsidRDefault="006C0782" w:rsidP="006C0782">
      <w:pPr>
        <w:spacing w:after="0" w:line="240" w:lineRule="auto"/>
        <w:rPr>
          <w:rFonts w:cstheme="minorHAnsi"/>
          <w:b/>
          <w:bCs/>
          <w:kern w:val="2"/>
          <w:sz w:val="24"/>
          <w:szCs w:val="24"/>
          <w14:ligatures w14:val="standardContextual"/>
        </w:rPr>
      </w:pPr>
    </w:p>
    <w:p w14:paraId="443ED602" w14:textId="5F764253" w:rsidR="006C0782" w:rsidRPr="006C0782" w:rsidRDefault="00720C20" w:rsidP="001C5C34">
      <w:pPr>
        <w:numPr>
          <w:ilvl w:val="1"/>
          <w:numId w:val="22"/>
        </w:numPr>
        <w:spacing w:after="0" w:line="240" w:lineRule="auto"/>
        <w:contextualSpacing/>
        <w:rPr>
          <w:rFonts w:cstheme="minorHAnsi"/>
          <w:sz w:val="24"/>
          <w:szCs w:val="24"/>
        </w:rPr>
      </w:pPr>
      <w:hyperlink w:anchor="Introduction11" w:history="1">
        <w:r w:rsidR="006C0782" w:rsidRPr="002B6DF0">
          <w:rPr>
            <w:rStyle w:val="Hyperlink"/>
            <w:rFonts w:cstheme="minorHAnsi"/>
            <w:sz w:val="24"/>
            <w:szCs w:val="24"/>
          </w:rPr>
          <w:t>Introduction</w:t>
        </w:r>
      </w:hyperlink>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t>1</w:t>
      </w:r>
    </w:p>
    <w:p w14:paraId="39A4F294" w14:textId="7913E824" w:rsidR="006C0782" w:rsidRPr="006C0782" w:rsidRDefault="00720C20" w:rsidP="001C5C34">
      <w:pPr>
        <w:numPr>
          <w:ilvl w:val="1"/>
          <w:numId w:val="22"/>
        </w:numPr>
        <w:spacing w:after="0" w:line="240" w:lineRule="auto"/>
        <w:contextualSpacing/>
        <w:rPr>
          <w:rFonts w:cstheme="minorHAnsi"/>
          <w:sz w:val="24"/>
          <w:szCs w:val="24"/>
        </w:rPr>
      </w:pPr>
      <w:hyperlink w:anchor="Terms12" w:history="1">
        <w:r w:rsidR="006C0782" w:rsidRPr="002B6DF0">
          <w:rPr>
            <w:rStyle w:val="Hyperlink"/>
            <w:rFonts w:cstheme="minorHAnsi"/>
            <w:sz w:val="24"/>
            <w:szCs w:val="24"/>
          </w:rPr>
          <w:t>Terms, definitions and scope</w:t>
        </w:r>
      </w:hyperlink>
    </w:p>
    <w:p w14:paraId="07FAE82B" w14:textId="35E61AA8" w:rsidR="006C0782" w:rsidRPr="006C0782" w:rsidRDefault="00720C20" w:rsidP="001C5C34">
      <w:pPr>
        <w:numPr>
          <w:ilvl w:val="2"/>
          <w:numId w:val="22"/>
        </w:numPr>
        <w:spacing w:after="0" w:line="240" w:lineRule="auto"/>
        <w:ind w:left="2268" w:hanging="828"/>
        <w:contextualSpacing/>
        <w:rPr>
          <w:rFonts w:cstheme="minorHAnsi"/>
          <w:sz w:val="24"/>
          <w:szCs w:val="24"/>
        </w:rPr>
      </w:pPr>
      <w:hyperlink w:anchor="Whatispall121" w:history="1">
        <w:r w:rsidR="006C0782" w:rsidRPr="002B6DF0">
          <w:rPr>
            <w:rStyle w:val="Hyperlink"/>
            <w:rFonts w:cstheme="minorHAnsi"/>
            <w:sz w:val="24"/>
            <w:szCs w:val="24"/>
          </w:rPr>
          <w:t>What is palliative care?</w:t>
        </w:r>
      </w:hyperlink>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t>1</w:t>
      </w:r>
    </w:p>
    <w:p w14:paraId="3FA96947" w14:textId="25383E6A" w:rsidR="006C0782" w:rsidRPr="006C0782" w:rsidRDefault="00720C20" w:rsidP="001C5C34">
      <w:pPr>
        <w:numPr>
          <w:ilvl w:val="2"/>
          <w:numId w:val="22"/>
        </w:numPr>
        <w:spacing w:after="0" w:line="240" w:lineRule="auto"/>
        <w:ind w:left="2268" w:hanging="828"/>
        <w:contextualSpacing/>
        <w:rPr>
          <w:rFonts w:cstheme="minorHAnsi"/>
          <w:sz w:val="24"/>
          <w:szCs w:val="24"/>
        </w:rPr>
      </w:pPr>
      <w:hyperlink w:anchor="Whatispublic122" w:history="1">
        <w:r w:rsidR="006C0782" w:rsidRPr="002B6DF0">
          <w:rPr>
            <w:rStyle w:val="Hyperlink"/>
            <w:rFonts w:cstheme="minorHAnsi"/>
            <w:sz w:val="24"/>
            <w:szCs w:val="24"/>
          </w:rPr>
          <w:t>What is public involvement?</w:t>
        </w:r>
      </w:hyperlink>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t>2</w:t>
      </w:r>
    </w:p>
    <w:p w14:paraId="61389059" w14:textId="57345A0B" w:rsidR="006C0782" w:rsidRPr="006C0782" w:rsidRDefault="00720C20" w:rsidP="001C5C34">
      <w:pPr>
        <w:numPr>
          <w:ilvl w:val="1"/>
          <w:numId w:val="22"/>
        </w:numPr>
        <w:spacing w:after="0" w:line="240" w:lineRule="auto"/>
        <w:contextualSpacing/>
        <w:rPr>
          <w:rFonts w:cstheme="minorHAnsi"/>
          <w:sz w:val="24"/>
          <w:szCs w:val="24"/>
        </w:rPr>
      </w:pPr>
      <w:hyperlink w:anchor="Background13" w:history="1">
        <w:r w:rsidR="006C0782" w:rsidRPr="002B6DF0">
          <w:rPr>
            <w:rStyle w:val="Hyperlink"/>
            <w:rFonts w:cstheme="minorHAnsi"/>
            <w:sz w:val="24"/>
            <w:szCs w:val="24"/>
          </w:rPr>
          <w:t>Background and context</w:t>
        </w:r>
      </w:hyperlink>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t>3</w:t>
      </w:r>
    </w:p>
    <w:p w14:paraId="52069214" w14:textId="4107C49C" w:rsidR="006C0782" w:rsidRPr="006C0782" w:rsidRDefault="00720C20" w:rsidP="001C5C34">
      <w:pPr>
        <w:numPr>
          <w:ilvl w:val="1"/>
          <w:numId w:val="22"/>
        </w:numPr>
        <w:spacing w:after="0" w:line="240" w:lineRule="auto"/>
        <w:contextualSpacing/>
        <w:rPr>
          <w:rFonts w:cstheme="minorHAnsi"/>
          <w:sz w:val="24"/>
          <w:szCs w:val="24"/>
        </w:rPr>
      </w:pPr>
      <w:hyperlink w:anchor="Aims14" w:history="1">
        <w:r w:rsidR="006C0782" w:rsidRPr="002B6DF0">
          <w:rPr>
            <w:rStyle w:val="Hyperlink"/>
            <w:rFonts w:cstheme="minorHAnsi"/>
            <w:sz w:val="24"/>
            <w:szCs w:val="24"/>
          </w:rPr>
          <w:t>Aims and research questions</w:t>
        </w:r>
      </w:hyperlink>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r>
      <w:r w:rsidR="0076532E">
        <w:rPr>
          <w:rFonts w:cstheme="minorHAnsi"/>
          <w:sz w:val="24"/>
          <w:szCs w:val="24"/>
        </w:rPr>
        <w:tab/>
        <w:t>5</w:t>
      </w:r>
    </w:p>
    <w:p w14:paraId="611EEABF" w14:textId="3E3D5BA6" w:rsidR="006C0782" w:rsidRPr="006C0782" w:rsidRDefault="00720C20" w:rsidP="001C5C34">
      <w:pPr>
        <w:numPr>
          <w:ilvl w:val="1"/>
          <w:numId w:val="22"/>
        </w:numPr>
        <w:spacing w:after="0" w:line="240" w:lineRule="auto"/>
        <w:contextualSpacing/>
        <w:rPr>
          <w:rFonts w:cstheme="minorHAnsi"/>
          <w:sz w:val="24"/>
          <w:szCs w:val="24"/>
        </w:rPr>
      </w:pPr>
      <w:hyperlink w:anchor="Personal15" w:history="1">
        <w:r w:rsidR="006C0782" w:rsidRPr="002B6DF0">
          <w:rPr>
            <w:rStyle w:val="Hyperlink"/>
            <w:rFonts w:cstheme="minorHAnsi"/>
            <w:sz w:val="24"/>
            <w:szCs w:val="24"/>
          </w:rPr>
          <w:t>Personal reflections</w:t>
        </w:r>
      </w:hyperlink>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t>5</w:t>
      </w:r>
    </w:p>
    <w:p w14:paraId="7A208749" w14:textId="55DD4EB6" w:rsidR="006C0782" w:rsidRPr="006C0782" w:rsidRDefault="00720C20" w:rsidP="001C5C34">
      <w:pPr>
        <w:numPr>
          <w:ilvl w:val="1"/>
          <w:numId w:val="22"/>
        </w:numPr>
        <w:spacing w:after="0" w:line="240" w:lineRule="auto"/>
        <w:contextualSpacing/>
        <w:rPr>
          <w:rFonts w:cstheme="minorHAnsi"/>
          <w:sz w:val="24"/>
          <w:szCs w:val="24"/>
        </w:rPr>
      </w:pPr>
      <w:hyperlink w:anchor="Public16" w:history="1">
        <w:r w:rsidR="006C0782" w:rsidRPr="002B6DF0">
          <w:rPr>
            <w:rStyle w:val="Hyperlink"/>
            <w:rFonts w:cstheme="minorHAnsi"/>
            <w:sz w:val="24"/>
            <w:szCs w:val="24"/>
          </w:rPr>
          <w:t>Public involvement in this study</w:t>
        </w:r>
      </w:hyperlink>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t>6</w:t>
      </w:r>
    </w:p>
    <w:p w14:paraId="4CF2FCEC" w14:textId="72B7975E" w:rsidR="006C0782" w:rsidRPr="006C0782" w:rsidRDefault="00720C20" w:rsidP="001C5C34">
      <w:pPr>
        <w:numPr>
          <w:ilvl w:val="1"/>
          <w:numId w:val="22"/>
        </w:numPr>
        <w:spacing w:after="0" w:line="240" w:lineRule="auto"/>
        <w:contextualSpacing/>
        <w:rPr>
          <w:rFonts w:cstheme="minorHAnsi"/>
          <w:sz w:val="24"/>
          <w:szCs w:val="24"/>
        </w:rPr>
      </w:pPr>
      <w:hyperlink w:anchor="Structure17" w:history="1">
        <w:r w:rsidR="006C0782" w:rsidRPr="002B6DF0">
          <w:rPr>
            <w:rStyle w:val="Hyperlink"/>
            <w:rFonts w:cstheme="minorHAnsi"/>
            <w:sz w:val="24"/>
            <w:szCs w:val="24"/>
          </w:rPr>
          <w:t>Structure of the thesis</w:t>
        </w:r>
      </w:hyperlink>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t>6</w:t>
      </w:r>
    </w:p>
    <w:p w14:paraId="20DDB7E3" w14:textId="466782C9" w:rsidR="006C0782" w:rsidRPr="006C0782" w:rsidRDefault="00720C20" w:rsidP="001C5C34">
      <w:pPr>
        <w:numPr>
          <w:ilvl w:val="2"/>
          <w:numId w:val="22"/>
        </w:numPr>
        <w:spacing w:after="0" w:line="240" w:lineRule="auto"/>
        <w:contextualSpacing/>
        <w:rPr>
          <w:rFonts w:cstheme="minorHAnsi"/>
          <w:sz w:val="24"/>
          <w:szCs w:val="24"/>
        </w:rPr>
      </w:pPr>
      <w:hyperlink w:anchor="Overview171" w:history="1">
        <w:r w:rsidR="006C0782" w:rsidRPr="002B6DF0">
          <w:rPr>
            <w:rStyle w:val="Hyperlink"/>
            <w:rFonts w:cstheme="minorHAnsi"/>
            <w:sz w:val="24"/>
            <w:szCs w:val="24"/>
          </w:rPr>
          <w:t>Overview</w:t>
        </w:r>
      </w:hyperlink>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t>6</w:t>
      </w:r>
    </w:p>
    <w:p w14:paraId="74E4443F" w14:textId="19C1741A" w:rsidR="006C0782" w:rsidRPr="006C0782" w:rsidRDefault="00720C20" w:rsidP="001C5C34">
      <w:pPr>
        <w:numPr>
          <w:ilvl w:val="2"/>
          <w:numId w:val="22"/>
        </w:numPr>
        <w:spacing w:after="0" w:line="240" w:lineRule="auto"/>
        <w:contextualSpacing/>
        <w:rPr>
          <w:rFonts w:cstheme="minorHAnsi"/>
          <w:sz w:val="24"/>
          <w:szCs w:val="24"/>
        </w:rPr>
      </w:pPr>
      <w:hyperlink w:anchor="Part1172" w:history="1">
        <w:r w:rsidR="006C0782" w:rsidRPr="002B6DF0">
          <w:rPr>
            <w:rStyle w:val="Hyperlink"/>
            <w:rFonts w:cstheme="minorHAnsi"/>
            <w:sz w:val="24"/>
            <w:szCs w:val="24"/>
          </w:rPr>
          <w:t>Part 1</w:t>
        </w:r>
      </w:hyperlink>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t>6</w:t>
      </w:r>
    </w:p>
    <w:p w14:paraId="741B1B58" w14:textId="7DEAF831" w:rsidR="006C0782" w:rsidRPr="006C0782" w:rsidRDefault="00720C20" w:rsidP="001C5C34">
      <w:pPr>
        <w:numPr>
          <w:ilvl w:val="2"/>
          <w:numId w:val="22"/>
        </w:numPr>
        <w:spacing w:after="0" w:line="240" w:lineRule="auto"/>
        <w:contextualSpacing/>
        <w:rPr>
          <w:rFonts w:cstheme="minorHAnsi"/>
          <w:sz w:val="24"/>
          <w:szCs w:val="24"/>
        </w:rPr>
      </w:pPr>
      <w:hyperlink w:anchor="Part2173" w:history="1">
        <w:r w:rsidR="006C0782" w:rsidRPr="002B6DF0">
          <w:rPr>
            <w:rStyle w:val="Hyperlink"/>
            <w:rFonts w:cstheme="minorHAnsi"/>
            <w:sz w:val="24"/>
            <w:szCs w:val="24"/>
          </w:rPr>
          <w:t>Part 2</w:t>
        </w:r>
      </w:hyperlink>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t>7</w:t>
      </w:r>
    </w:p>
    <w:p w14:paraId="4EF505EA" w14:textId="2F7C1C1E" w:rsidR="006C0782" w:rsidRPr="006C0782" w:rsidRDefault="00720C20" w:rsidP="001C5C34">
      <w:pPr>
        <w:numPr>
          <w:ilvl w:val="2"/>
          <w:numId w:val="22"/>
        </w:numPr>
        <w:spacing w:after="0" w:line="240" w:lineRule="auto"/>
        <w:contextualSpacing/>
        <w:rPr>
          <w:rFonts w:cstheme="minorHAnsi"/>
          <w:sz w:val="24"/>
          <w:szCs w:val="24"/>
        </w:rPr>
      </w:pPr>
      <w:hyperlink w:anchor="Part3174" w:history="1">
        <w:r w:rsidR="006C0782" w:rsidRPr="002B6DF0">
          <w:rPr>
            <w:rStyle w:val="Hyperlink"/>
            <w:rFonts w:cstheme="minorHAnsi"/>
            <w:sz w:val="24"/>
            <w:szCs w:val="24"/>
          </w:rPr>
          <w:t>Part 3</w:t>
        </w:r>
      </w:hyperlink>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r>
      <w:r w:rsidR="009A0F0D">
        <w:rPr>
          <w:rFonts w:cstheme="minorHAnsi"/>
          <w:sz w:val="24"/>
          <w:szCs w:val="24"/>
        </w:rPr>
        <w:tab/>
        <w:t>7</w:t>
      </w:r>
    </w:p>
    <w:p w14:paraId="28F0C118" w14:textId="77777777" w:rsidR="006C0782" w:rsidRPr="006C0782" w:rsidRDefault="006C0782" w:rsidP="006C0782">
      <w:pPr>
        <w:spacing w:after="0" w:line="240" w:lineRule="auto"/>
        <w:ind w:left="1440"/>
        <w:contextualSpacing/>
        <w:rPr>
          <w:rFonts w:cstheme="minorHAnsi"/>
          <w:sz w:val="24"/>
          <w:szCs w:val="24"/>
        </w:rPr>
      </w:pPr>
    </w:p>
    <w:p w14:paraId="372C7C74" w14:textId="005F21EF" w:rsidR="006C0782" w:rsidRPr="006C0782" w:rsidRDefault="006C0782" w:rsidP="006C0782">
      <w:pPr>
        <w:spacing w:after="0" w:line="240" w:lineRule="auto"/>
        <w:rPr>
          <w:rFonts w:cstheme="minorHAnsi"/>
          <w:b/>
          <w:bCs/>
          <w:kern w:val="2"/>
          <w:sz w:val="24"/>
          <w:szCs w:val="24"/>
          <w14:ligatures w14:val="standardContextual"/>
        </w:rPr>
      </w:pPr>
      <w:r w:rsidRPr="002B6DF0">
        <w:rPr>
          <w:rFonts w:cstheme="minorHAnsi"/>
          <w:b/>
          <w:bCs/>
          <w:kern w:val="2"/>
          <w:sz w:val="24"/>
          <w:szCs w:val="24"/>
          <w14:ligatures w14:val="standardContextual"/>
        </w:rPr>
        <w:t>Chapter 2</w:t>
      </w:r>
      <w:r w:rsidRPr="002B6DF0">
        <w:rPr>
          <w:rFonts w:cstheme="minorHAnsi"/>
          <w:b/>
          <w:bCs/>
          <w:kern w:val="2"/>
          <w:sz w:val="24"/>
          <w:szCs w:val="24"/>
          <w14:ligatures w14:val="standardContextual"/>
        </w:rPr>
        <w:tab/>
      </w:r>
      <w:hyperlink w:anchor="Chapter2" w:history="1">
        <w:r w:rsidRPr="002B6DF0">
          <w:rPr>
            <w:rStyle w:val="Hyperlink"/>
            <w:rFonts w:cstheme="minorHAnsi"/>
            <w:b/>
            <w:bCs/>
            <w:kern w:val="2"/>
            <w:sz w:val="24"/>
            <w:szCs w:val="24"/>
            <w14:ligatures w14:val="standardContextual"/>
          </w:rPr>
          <w:t>Study stage 1: Qualitative Evidence Synthesis</w:t>
        </w:r>
      </w:hyperlink>
      <w:r w:rsidR="00E4441D">
        <w:rPr>
          <w:rFonts w:cstheme="minorHAnsi"/>
          <w:b/>
          <w:bCs/>
          <w:kern w:val="2"/>
          <w:sz w:val="24"/>
          <w:szCs w:val="24"/>
          <w14:ligatures w14:val="standardContextual"/>
        </w:rPr>
        <w:tab/>
      </w:r>
      <w:r w:rsidR="00E4441D">
        <w:rPr>
          <w:rFonts w:cstheme="minorHAnsi"/>
          <w:b/>
          <w:bCs/>
          <w:kern w:val="2"/>
          <w:sz w:val="24"/>
          <w:szCs w:val="24"/>
          <w14:ligatures w14:val="standardContextual"/>
        </w:rPr>
        <w:tab/>
      </w:r>
      <w:r w:rsidR="00E4441D">
        <w:rPr>
          <w:rFonts w:cstheme="minorHAnsi"/>
          <w:b/>
          <w:bCs/>
          <w:kern w:val="2"/>
          <w:sz w:val="24"/>
          <w:szCs w:val="24"/>
          <w14:ligatures w14:val="standardContextual"/>
        </w:rPr>
        <w:tab/>
      </w:r>
      <w:r w:rsidR="00E4441D">
        <w:rPr>
          <w:rFonts w:cstheme="minorHAnsi"/>
          <w:b/>
          <w:bCs/>
          <w:kern w:val="2"/>
          <w:sz w:val="24"/>
          <w:szCs w:val="24"/>
          <w14:ligatures w14:val="standardContextual"/>
        </w:rPr>
        <w:tab/>
        <w:t>8</w:t>
      </w:r>
    </w:p>
    <w:p w14:paraId="40AF3399" w14:textId="77777777" w:rsidR="006C0782" w:rsidRPr="006C0782" w:rsidRDefault="006C0782" w:rsidP="006C0782">
      <w:pPr>
        <w:spacing w:after="0" w:line="240" w:lineRule="auto"/>
        <w:rPr>
          <w:rFonts w:cstheme="minorHAnsi"/>
          <w:b/>
          <w:bCs/>
          <w:kern w:val="2"/>
          <w:sz w:val="24"/>
          <w:szCs w:val="24"/>
          <w14:ligatures w14:val="standardContextual"/>
        </w:rPr>
      </w:pPr>
    </w:p>
    <w:p w14:paraId="1C5B5D09" w14:textId="5E8DD981" w:rsidR="006C0782" w:rsidRPr="006C0782" w:rsidRDefault="006C0782" w:rsidP="006C0782">
      <w:pPr>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1</w:t>
      </w:r>
      <w:r w:rsidRPr="006C0782">
        <w:rPr>
          <w:rFonts w:cstheme="minorHAnsi"/>
          <w:kern w:val="2"/>
          <w:sz w:val="24"/>
          <w:szCs w:val="24"/>
          <w14:ligatures w14:val="standardContextual"/>
        </w:rPr>
        <w:tab/>
      </w:r>
      <w:hyperlink w:anchor="Introduction21" w:history="1">
        <w:r w:rsidRPr="002B6DF0">
          <w:rPr>
            <w:rStyle w:val="Hyperlink"/>
            <w:rFonts w:cstheme="minorHAnsi"/>
            <w:kern w:val="2"/>
            <w:sz w:val="24"/>
            <w:szCs w:val="24"/>
            <w14:ligatures w14:val="standardContextual"/>
          </w:rPr>
          <w:t>Introduction</w:t>
        </w:r>
      </w:hyperlink>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t>8</w:t>
      </w:r>
    </w:p>
    <w:p w14:paraId="780CDDAF" w14:textId="777F7A3B" w:rsidR="006C0782" w:rsidRPr="006C0782" w:rsidRDefault="006C0782" w:rsidP="006C0782">
      <w:pPr>
        <w:spacing w:after="0" w:line="240" w:lineRule="auto"/>
        <w:ind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2</w:t>
      </w:r>
      <w:r w:rsidRPr="006C0782">
        <w:rPr>
          <w:rFonts w:cstheme="minorHAnsi"/>
          <w:kern w:val="2"/>
          <w:sz w:val="24"/>
          <w:szCs w:val="24"/>
          <w14:ligatures w14:val="standardContextual"/>
        </w:rPr>
        <w:tab/>
      </w:r>
      <w:hyperlink w:anchor="Aims22" w:history="1">
        <w:r w:rsidRPr="002B6DF0">
          <w:rPr>
            <w:rStyle w:val="Hyperlink"/>
            <w:rFonts w:cstheme="minorHAnsi"/>
            <w:kern w:val="2"/>
            <w:sz w:val="24"/>
            <w:szCs w:val="24"/>
            <w14:ligatures w14:val="standardContextual"/>
          </w:rPr>
          <w:t>Aims</w:t>
        </w:r>
      </w:hyperlink>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t>8</w:t>
      </w:r>
    </w:p>
    <w:p w14:paraId="20A1845A" w14:textId="1061D958" w:rsidR="006C0782" w:rsidRPr="006C0782" w:rsidRDefault="006C0782" w:rsidP="006C0782">
      <w:pPr>
        <w:spacing w:after="0" w:line="240" w:lineRule="auto"/>
        <w:ind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3</w:t>
      </w:r>
      <w:r w:rsidRPr="006C0782">
        <w:rPr>
          <w:rFonts w:cstheme="minorHAnsi"/>
          <w:kern w:val="2"/>
          <w:sz w:val="24"/>
          <w:szCs w:val="24"/>
          <w14:ligatures w14:val="standardContextual"/>
        </w:rPr>
        <w:tab/>
      </w:r>
      <w:hyperlink w:anchor="Methods23" w:history="1">
        <w:r w:rsidRPr="002B6DF0">
          <w:rPr>
            <w:rStyle w:val="Hyperlink"/>
            <w:rFonts w:cstheme="minorHAnsi"/>
            <w:kern w:val="2"/>
            <w:sz w:val="24"/>
            <w:szCs w:val="24"/>
            <w14:ligatures w14:val="standardContextual"/>
          </w:rPr>
          <w:t>Methods</w:t>
        </w:r>
      </w:hyperlink>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t>8</w:t>
      </w:r>
    </w:p>
    <w:p w14:paraId="6F5F3B3F" w14:textId="40301D21" w:rsidR="006C0782" w:rsidRPr="006C0782" w:rsidRDefault="006C0782" w:rsidP="006C0782">
      <w:pPr>
        <w:tabs>
          <w:tab w:val="left" w:pos="2268"/>
        </w:tabs>
        <w:spacing w:after="0" w:line="240" w:lineRule="auto"/>
        <w:ind w:firstLine="1418"/>
        <w:contextualSpacing/>
        <w:rPr>
          <w:rFonts w:cstheme="minorHAnsi"/>
          <w:kern w:val="2"/>
          <w:sz w:val="24"/>
          <w:szCs w:val="24"/>
          <w14:ligatures w14:val="standardContextual"/>
        </w:rPr>
      </w:pPr>
      <w:r w:rsidRPr="006C0782">
        <w:rPr>
          <w:rFonts w:cstheme="minorHAnsi"/>
          <w:kern w:val="2"/>
          <w:sz w:val="24"/>
          <w:szCs w:val="24"/>
          <w14:ligatures w14:val="standardContextual"/>
        </w:rPr>
        <w:t>2.3.1</w:t>
      </w:r>
      <w:r w:rsidRPr="006C0782">
        <w:rPr>
          <w:rFonts w:cstheme="minorHAnsi"/>
          <w:kern w:val="2"/>
          <w:sz w:val="24"/>
          <w:szCs w:val="24"/>
          <w14:ligatures w14:val="standardContextual"/>
        </w:rPr>
        <w:tab/>
      </w:r>
      <w:hyperlink w:anchor="Eligibility231" w:history="1">
        <w:r w:rsidRPr="002B6DF0">
          <w:rPr>
            <w:rStyle w:val="Hyperlink"/>
            <w:rFonts w:cstheme="minorHAnsi"/>
            <w:kern w:val="2"/>
            <w:sz w:val="24"/>
            <w:szCs w:val="24"/>
            <w14:ligatures w14:val="standardContextual"/>
          </w:rPr>
          <w:t>Eligibility criteria</w:t>
        </w:r>
      </w:hyperlink>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r>
      <w:r w:rsidR="00E4441D">
        <w:rPr>
          <w:rFonts w:cstheme="minorHAnsi"/>
          <w:kern w:val="2"/>
          <w:sz w:val="24"/>
          <w:szCs w:val="24"/>
          <w14:ligatures w14:val="standardContextual"/>
        </w:rPr>
        <w:tab/>
        <w:t>9</w:t>
      </w:r>
    </w:p>
    <w:p w14:paraId="3370D5D3" w14:textId="26CFA150" w:rsidR="006C0782" w:rsidRPr="006C0782" w:rsidRDefault="006C0782" w:rsidP="006C0782">
      <w:pPr>
        <w:tabs>
          <w:tab w:val="left" w:pos="2268"/>
        </w:tabs>
        <w:spacing w:after="0" w:line="240" w:lineRule="auto"/>
        <w:ind w:firstLine="1418"/>
        <w:contextualSpacing/>
        <w:rPr>
          <w:rFonts w:cstheme="minorHAnsi"/>
          <w:kern w:val="2"/>
          <w:sz w:val="24"/>
          <w:szCs w:val="24"/>
          <w14:ligatures w14:val="standardContextual"/>
        </w:rPr>
      </w:pPr>
      <w:r w:rsidRPr="006C0782">
        <w:rPr>
          <w:rFonts w:cstheme="minorHAnsi"/>
          <w:kern w:val="2"/>
          <w:sz w:val="24"/>
          <w:szCs w:val="24"/>
          <w14:ligatures w14:val="standardContextual"/>
        </w:rPr>
        <w:t>2.3.2</w:t>
      </w:r>
      <w:r w:rsidRPr="006C0782">
        <w:rPr>
          <w:rFonts w:cstheme="minorHAnsi"/>
          <w:kern w:val="2"/>
          <w:sz w:val="24"/>
          <w:szCs w:val="24"/>
          <w14:ligatures w14:val="standardContextual"/>
        </w:rPr>
        <w:tab/>
      </w:r>
      <w:hyperlink w:anchor="Information232" w:history="1">
        <w:r w:rsidRPr="002B6DF0">
          <w:rPr>
            <w:rStyle w:val="Hyperlink"/>
            <w:rFonts w:cstheme="minorHAnsi"/>
            <w:kern w:val="2"/>
            <w:sz w:val="24"/>
            <w:szCs w:val="24"/>
            <w14:ligatures w14:val="standardContextual"/>
          </w:rPr>
          <w:t>Information sources and search</w:t>
        </w:r>
      </w:hyperlink>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F417CB">
        <w:rPr>
          <w:rFonts w:cstheme="minorHAnsi"/>
          <w:kern w:val="2"/>
          <w:sz w:val="24"/>
          <w:szCs w:val="24"/>
          <w14:ligatures w14:val="standardContextual"/>
        </w:rPr>
        <w:t>10</w:t>
      </w:r>
    </w:p>
    <w:p w14:paraId="0AC7D5E6" w14:textId="04E43635" w:rsidR="006C0782" w:rsidRPr="006C0782" w:rsidRDefault="006C0782" w:rsidP="006C0782">
      <w:pPr>
        <w:tabs>
          <w:tab w:val="left" w:pos="2268"/>
        </w:tabs>
        <w:spacing w:after="0" w:line="240" w:lineRule="auto"/>
        <w:ind w:left="720"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3.3</w:t>
      </w:r>
      <w:r w:rsidRPr="006C0782">
        <w:rPr>
          <w:rFonts w:cstheme="minorHAnsi"/>
          <w:kern w:val="2"/>
          <w:sz w:val="24"/>
          <w:szCs w:val="24"/>
          <w14:ligatures w14:val="standardContextual"/>
        </w:rPr>
        <w:tab/>
      </w:r>
      <w:hyperlink w:anchor="Evidence233" w:history="1">
        <w:r w:rsidRPr="002B6DF0">
          <w:rPr>
            <w:rStyle w:val="Hyperlink"/>
            <w:rFonts w:cstheme="minorHAnsi"/>
            <w:kern w:val="2"/>
            <w:sz w:val="24"/>
            <w:szCs w:val="24"/>
            <w14:ligatures w14:val="standardContextual"/>
          </w:rPr>
          <w:t>Evidence selection</w:t>
        </w:r>
      </w:hyperlink>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t>1</w:t>
      </w:r>
      <w:r w:rsidR="00F417CB">
        <w:rPr>
          <w:rFonts w:cstheme="minorHAnsi"/>
          <w:kern w:val="2"/>
          <w:sz w:val="24"/>
          <w:szCs w:val="24"/>
          <w14:ligatures w14:val="standardContextual"/>
        </w:rPr>
        <w:t>0</w:t>
      </w:r>
    </w:p>
    <w:p w14:paraId="2F658EA7" w14:textId="5B5FCF03" w:rsidR="006C0782" w:rsidRPr="006C0782" w:rsidRDefault="006C0782" w:rsidP="006C0782">
      <w:pPr>
        <w:tabs>
          <w:tab w:val="left" w:pos="2268"/>
        </w:tabs>
        <w:spacing w:after="0" w:line="240" w:lineRule="auto"/>
        <w:ind w:left="720"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3.4</w:t>
      </w:r>
      <w:r w:rsidRPr="006C0782">
        <w:rPr>
          <w:rFonts w:cstheme="minorHAnsi"/>
          <w:kern w:val="2"/>
          <w:sz w:val="24"/>
          <w:szCs w:val="24"/>
          <w14:ligatures w14:val="standardContextual"/>
        </w:rPr>
        <w:tab/>
      </w:r>
      <w:hyperlink w:anchor="Data234" w:history="1">
        <w:r w:rsidRPr="002B6DF0">
          <w:rPr>
            <w:rStyle w:val="Hyperlink"/>
            <w:rFonts w:cstheme="minorHAnsi"/>
            <w:kern w:val="2"/>
            <w:sz w:val="24"/>
            <w:szCs w:val="24"/>
            <w14:ligatures w14:val="standardContextual"/>
          </w:rPr>
          <w:t>Data collection process</w:t>
        </w:r>
      </w:hyperlink>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t>11</w:t>
      </w:r>
    </w:p>
    <w:p w14:paraId="661E7C0D" w14:textId="27BA8233" w:rsidR="006C0782" w:rsidRPr="006C0782" w:rsidRDefault="006C0782" w:rsidP="006C0782">
      <w:pPr>
        <w:tabs>
          <w:tab w:val="left" w:pos="2268"/>
        </w:tabs>
        <w:spacing w:after="0" w:line="240" w:lineRule="auto"/>
        <w:ind w:left="720"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3.5</w:t>
      </w:r>
      <w:r w:rsidRPr="006C0782">
        <w:rPr>
          <w:rFonts w:cstheme="minorHAnsi"/>
          <w:kern w:val="2"/>
          <w:sz w:val="24"/>
          <w:szCs w:val="24"/>
          <w14:ligatures w14:val="standardContextual"/>
        </w:rPr>
        <w:tab/>
      </w:r>
      <w:hyperlink w:anchor="Quality235" w:history="1">
        <w:r w:rsidRPr="009E24C1">
          <w:rPr>
            <w:rStyle w:val="Hyperlink"/>
            <w:rFonts w:cstheme="minorHAnsi"/>
            <w:kern w:val="2"/>
            <w:sz w:val="24"/>
            <w:szCs w:val="24"/>
            <w14:ligatures w14:val="standardContextual"/>
          </w:rPr>
          <w:t>Quality assessment</w:t>
        </w:r>
      </w:hyperlink>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t>11</w:t>
      </w:r>
    </w:p>
    <w:p w14:paraId="3A89E154" w14:textId="5BC31684" w:rsidR="006C0782" w:rsidRPr="006C0782" w:rsidRDefault="006C0782" w:rsidP="006C0782">
      <w:pPr>
        <w:tabs>
          <w:tab w:val="left" w:pos="2268"/>
        </w:tabs>
        <w:spacing w:after="0" w:line="240" w:lineRule="auto"/>
        <w:ind w:left="720"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3.6</w:t>
      </w:r>
      <w:r w:rsidRPr="006C0782">
        <w:rPr>
          <w:rFonts w:cstheme="minorHAnsi"/>
          <w:kern w:val="2"/>
          <w:sz w:val="24"/>
          <w:szCs w:val="24"/>
          <w14:ligatures w14:val="standardContextual"/>
        </w:rPr>
        <w:tab/>
      </w:r>
      <w:hyperlink w:anchor="Independent236" w:history="1">
        <w:r w:rsidRPr="009E24C1">
          <w:rPr>
            <w:rStyle w:val="Hyperlink"/>
            <w:rFonts w:cstheme="minorHAnsi"/>
            <w:kern w:val="2"/>
            <w:sz w:val="24"/>
            <w:szCs w:val="24"/>
            <w14:ligatures w14:val="standardContextual"/>
          </w:rPr>
          <w:t>Independent verification</w:t>
        </w:r>
      </w:hyperlink>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t>11</w:t>
      </w:r>
    </w:p>
    <w:p w14:paraId="56962EDA" w14:textId="6217CBF5" w:rsidR="006C0782" w:rsidRPr="006C0782" w:rsidRDefault="006C0782" w:rsidP="006C0782">
      <w:pPr>
        <w:tabs>
          <w:tab w:val="left" w:pos="2268"/>
        </w:tabs>
        <w:spacing w:after="0" w:line="240" w:lineRule="auto"/>
        <w:ind w:left="720"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3.7</w:t>
      </w:r>
      <w:r w:rsidRPr="006C0782">
        <w:rPr>
          <w:rFonts w:cstheme="minorHAnsi"/>
          <w:kern w:val="2"/>
          <w:sz w:val="24"/>
          <w:szCs w:val="24"/>
          <w14:ligatures w14:val="standardContextual"/>
        </w:rPr>
        <w:tab/>
      </w:r>
      <w:hyperlink w:anchor="Synthesis237" w:history="1">
        <w:r w:rsidRPr="009E24C1">
          <w:rPr>
            <w:rStyle w:val="Hyperlink"/>
            <w:rFonts w:cstheme="minorHAnsi"/>
            <w:kern w:val="2"/>
            <w:sz w:val="24"/>
            <w:szCs w:val="24"/>
            <w14:ligatures w14:val="standardContextual"/>
          </w:rPr>
          <w:t>Synthesis of results</w:t>
        </w:r>
        <w:r w:rsidR="001E1C71" w:rsidRPr="009E24C1">
          <w:rPr>
            <w:rStyle w:val="Hyperlink"/>
            <w:rFonts w:cstheme="minorHAnsi"/>
            <w:kern w:val="2"/>
            <w:sz w:val="24"/>
            <w:szCs w:val="24"/>
            <w:u w:val="none"/>
            <w14:ligatures w14:val="standardContextual"/>
          </w:rPr>
          <w:tab/>
        </w:r>
      </w:hyperlink>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r>
      <w:r w:rsidR="001E1C71">
        <w:rPr>
          <w:rFonts w:cstheme="minorHAnsi"/>
          <w:kern w:val="2"/>
          <w:sz w:val="24"/>
          <w:szCs w:val="24"/>
          <w14:ligatures w14:val="standardContextual"/>
        </w:rPr>
        <w:tab/>
        <w:t>11</w:t>
      </w:r>
    </w:p>
    <w:p w14:paraId="5A904B25" w14:textId="219547F6" w:rsidR="006C0782" w:rsidRDefault="006C0782" w:rsidP="006C0782">
      <w:pPr>
        <w:tabs>
          <w:tab w:val="left" w:pos="2268"/>
        </w:tabs>
        <w:spacing w:after="0" w:line="240" w:lineRule="auto"/>
        <w:ind w:left="720"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3.8</w:t>
      </w:r>
      <w:r w:rsidRPr="006C0782">
        <w:rPr>
          <w:rFonts w:cstheme="minorHAnsi"/>
          <w:kern w:val="2"/>
          <w:sz w:val="24"/>
          <w:szCs w:val="24"/>
          <w14:ligatures w14:val="standardContextual"/>
        </w:rPr>
        <w:tab/>
      </w:r>
      <w:hyperlink w:anchor="Public238" w:history="1">
        <w:r w:rsidRPr="009E24C1">
          <w:rPr>
            <w:rStyle w:val="Hyperlink"/>
            <w:rFonts w:cstheme="minorHAnsi"/>
            <w:kern w:val="2"/>
            <w:sz w:val="24"/>
            <w:szCs w:val="24"/>
            <w14:ligatures w14:val="standardContextual"/>
          </w:rPr>
          <w:t>Public involvement in the Qualitative Evidence Synthesis</w:t>
        </w:r>
      </w:hyperlink>
      <w:r w:rsidR="001E1C71">
        <w:rPr>
          <w:rFonts w:cstheme="minorHAnsi"/>
          <w:kern w:val="2"/>
          <w:sz w:val="24"/>
          <w:szCs w:val="24"/>
          <w14:ligatures w14:val="standardContextual"/>
        </w:rPr>
        <w:tab/>
      </w:r>
      <w:r w:rsidR="001E1C71">
        <w:rPr>
          <w:rFonts w:cstheme="minorHAnsi"/>
          <w:kern w:val="2"/>
          <w:sz w:val="24"/>
          <w:szCs w:val="24"/>
          <w14:ligatures w14:val="standardContextual"/>
        </w:rPr>
        <w:tab/>
        <w:t>12</w:t>
      </w:r>
    </w:p>
    <w:p w14:paraId="6C9F9E22" w14:textId="7D2C1700" w:rsidR="006C0782" w:rsidRPr="006C0782" w:rsidRDefault="006C0782" w:rsidP="006C0782">
      <w:pPr>
        <w:spacing w:after="0" w:line="240" w:lineRule="auto"/>
        <w:ind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4</w:t>
      </w:r>
      <w:r w:rsidRPr="006C0782">
        <w:rPr>
          <w:rFonts w:cstheme="minorHAnsi"/>
          <w:kern w:val="2"/>
          <w:sz w:val="24"/>
          <w:szCs w:val="24"/>
          <w14:ligatures w14:val="standardContextual"/>
        </w:rPr>
        <w:tab/>
      </w:r>
      <w:hyperlink w:anchor="Results24" w:history="1">
        <w:r w:rsidRPr="009E24C1">
          <w:rPr>
            <w:rStyle w:val="Hyperlink"/>
            <w:rFonts w:cstheme="minorHAnsi"/>
            <w:kern w:val="2"/>
            <w:sz w:val="24"/>
            <w:szCs w:val="24"/>
            <w14:ligatures w14:val="standardContextual"/>
          </w:rPr>
          <w:t>Results</w:t>
        </w:r>
        <w:r w:rsidR="00817E54" w:rsidRPr="009E24C1">
          <w:rPr>
            <w:rStyle w:val="Hyperlink"/>
            <w:rFonts w:cstheme="minorHAnsi"/>
            <w:kern w:val="2"/>
            <w:sz w:val="24"/>
            <w:szCs w:val="24"/>
            <w14:ligatures w14:val="standardContextual"/>
          </w:rPr>
          <w:tab/>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2</w:t>
      </w:r>
    </w:p>
    <w:p w14:paraId="42827A6F" w14:textId="40E3ED3A" w:rsidR="006C0782" w:rsidRPr="006C0782" w:rsidRDefault="006C0782" w:rsidP="006C0782">
      <w:pPr>
        <w:tabs>
          <w:tab w:val="left" w:pos="1418"/>
          <w:tab w:val="left" w:pos="2268"/>
        </w:tabs>
        <w:spacing w:after="0" w:line="240" w:lineRule="auto"/>
        <w:ind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ab/>
        <w:t>2.4.1</w:t>
      </w:r>
      <w:r w:rsidRPr="006C0782">
        <w:rPr>
          <w:rFonts w:cstheme="minorHAnsi"/>
          <w:kern w:val="2"/>
          <w:sz w:val="24"/>
          <w:szCs w:val="24"/>
          <w14:ligatures w14:val="standardContextual"/>
        </w:rPr>
        <w:tab/>
      </w:r>
      <w:hyperlink w:anchor="Evidence241" w:history="1">
        <w:r w:rsidRPr="009E24C1">
          <w:rPr>
            <w:rStyle w:val="Hyperlink"/>
            <w:rFonts w:cstheme="minorHAnsi"/>
            <w:kern w:val="2"/>
            <w:sz w:val="24"/>
            <w:szCs w:val="24"/>
            <w14:ligatures w14:val="standardContextual"/>
          </w:rPr>
          <w:t>Evidence selection and characteristics</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2</w:t>
      </w:r>
    </w:p>
    <w:p w14:paraId="229FC65F" w14:textId="30BFC10C" w:rsidR="006C0782" w:rsidRPr="006C0782" w:rsidRDefault="006C0782" w:rsidP="006C0782">
      <w:pPr>
        <w:tabs>
          <w:tab w:val="left" w:pos="2268"/>
        </w:tabs>
        <w:spacing w:after="0" w:line="240" w:lineRule="auto"/>
        <w:ind w:left="720" w:firstLine="720"/>
        <w:contextualSpacing/>
        <w:rPr>
          <w:rFonts w:cstheme="minorHAnsi"/>
          <w:kern w:val="2"/>
          <w:sz w:val="24"/>
          <w:szCs w:val="24"/>
          <w14:ligatures w14:val="standardContextual"/>
        </w:rPr>
      </w:pPr>
      <w:r w:rsidRPr="006C0782">
        <w:rPr>
          <w:rFonts w:cstheme="minorHAnsi"/>
          <w:kern w:val="2"/>
          <w:sz w:val="24"/>
          <w:szCs w:val="24"/>
          <w14:ligatures w14:val="standardContextual"/>
        </w:rPr>
        <w:t>2.4.2</w:t>
      </w:r>
      <w:r w:rsidRPr="006C0782">
        <w:rPr>
          <w:rFonts w:cstheme="minorHAnsi"/>
          <w:kern w:val="2"/>
          <w:sz w:val="24"/>
          <w:szCs w:val="24"/>
          <w14:ligatures w14:val="standardContextual"/>
        </w:rPr>
        <w:tab/>
      </w:r>
      <w:hyperlink w:anchor="Thematic242" w:history="1">
        <w:r w:rsidRPr="009E24C1">
          <w:rPr>
            <w:rStyle w:val="Hyperlink"/>
            <w:rFonts w:cstheme="minorHAnsi"/>
            <w:kern w:val="2"/>
            <w:sz w:val="24"/>
            <w:szCs w:val="24"/>
            <w14:ligatures w14:val="standardContextual"/>
          </w:rPr>
          <w:t>Thematic findings</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4</w:t>
      </w:r>
    </w:p>
    <w:p w14:paraId="668A0061" w14:textId="6BDE2DBB" w:rsidR="006C0782" w:rsidRPr="006C0782" w:rsidRDefault="006C0782" w:rsidP="006C0782">
      <w:pPr>
        <w:tabs>
          <w:tab w:val="left" w:pos="3402"/>
        </w:tabs>
        <w:spacing w:after="0" w:line="240" w:lineRule="auto"/>
        <w:ind w:left="1440" w:firstLine="828"/>
        <w:contextualSpacing/>
        <w:rPr>
          <w:rFonts w:cstheme="minorHAnsi"/>
          <w:kern w:val="2"/>
          <w:sz w:val="24"/>
          <w:szCs w:val="24"/>
          <w14:ligatures w14:val="standardContextual"/>
        </w:rPr>
      </w:pPr>
      <w:r w:rsidRPr="006C0782">
        <w:rPr>
          <w:rFonts w:cstheme="minorHAnsi"/>
          <w:kern w:val="2"/>
          <w:sz w:val="24"/>
          <w:szCs w:val="24"/>
          <w14:ligatures w14:val="standardContextual"/>
        </w:rPr>
        <w:t>2.4.2.1</w:t>
      </w:r>
      <w:r w:rsidRPr="006C0782">
        <w:rPr>
          <w:rFonts w:cstheme="minorHAnsi"/>
          <w:kern w:val="2"/>
          <w:sz w:val="24"/>
          <w:szCs w:val="24"/>
          <w14:ligatures w14:val="standardContextual"/>
        </w:rPr>
        <w:tab/>
      </w:r>
      <w:hyperlink w:anchor="Descriptive2421" w:history="1">
        <w:r w:rsidRPr="009E24C1">
          <w:rPr>
            <w:rStyle w:val="Hyperlink"/>
            <w:rFonts w:cstheme="minorHAnsi"/>
            <w:kern w:val="2"/>
            <w:sz w:val="24"/>
            <w:szCs w:val="24"/>
            <w14:ligatures w14:val="standardContextual"/>
          </w:rPr>
          <w:t>Descriptive findings</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4</w:t>
      </w:r>
    </w:p>
    <w:p w14:paraId="573D6938" w14:textId="6FB701D8" w:rsidR="006C0782" w:rsidRPr="006C0782" w:rsidRDefault="006C0782" w:rsidP="006C0782">
      <w:pPr>
        <w:tabs>
          <w:tab w:val="left" w:pos="2268"/>
          <w:tab w:val="left" w:pos="3402"/>
        </w:tabs>
        <w:spacing w:after="0" w:line="240" w:lineRule="auto"/>
        <w:ind w:left="720" w:firstLine="828"/>
        <w:contextualSpacing/>
        <w:rPr>
          <w:rFonts w:cstheme="minorHAnsi"/>
          <w:kern w:val="2"/>
          <w:sz w:val="24"/>
          <w:szCs w:val="24"/>
          <w14:ligatures w14:val="standardContextual"/>
        </w:rPr>
      </w:pPr>
      <w:r w:rsidRPr="006C0782">
        <w:rPr>
          <w:rFonts w:cstheme="minorHAnsi"/>
          <w:kern w:val="2"/>
          <w:sz w:val="24"/>
          <w:szCs w:val="24"/>
          <w14:ligatures w14:val="standardContextual"/>
        </w:rPr>
        <w:tab/>
        <w:t>2.4.2.2</w:t>
      </w:r>
      <w:r w:rsidRPr="006C0782">
        <w:rPr>
          <w:rFonts w:cstheme="minorHAnsi"/>
          <w:kern w:val="2"/>
          <w:sz w:val="24"/>
          <w:szCs w:val="24"/>
          <w14:ligatures w14:val="standardContextual"/>
        </w:rPr>
        <w:tab/>
      </w:r>
      <w:hyperlink w:anchor="Analytic2422" w:history="1">
        <w:r w:rsidRPr="009E24C1">
          <w:rPr>
            <w:rStyle w:val="Hyperlink"/>
            <w:rFonts w:cstheme="minorHAnsi"/>
            <w:kern w:val="2"/>
            <w:sz w:val="24"/>
            <w:szCs w:val="24"/>
            <w14:ligatures w14:val="standardContextual"/>
          </w:rPr>
          <w:t>Analytic findings</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4</w:t>
      </w:r>
    </w:p>
    <w:p w14:paraId="69FA7D55" w14:textId="53260B20" w:rsidR="006C0782" w:rsidRP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4.3</w:t>
      </w:r>
      <w:r w:rsidRPr="006C0782">
        <w:rPr>
          <w:rFonts w:cstheme="minorHAnsi"/>
          <w:kern w:val="2"/>
          <w:sz w:val="24"/>
          <w:szCs w:val="24"/>
          <w14:ligatures w14:val="standardContextual"/>
        </w:rPr>
        <w:tab/>
      </w:r>
      <w:hyperlink w:anchor="Definitions243" w:history="1">
        <w:r w:rsidRPr="009E24C1">
          <w:rPr>
            <w:rStyle w:val="Hyperlink"/>
            <w:rFonts w:cstheme="minorHAnsi"/>
            <w:kern w:val="2"/>
            <w:sz w:val="24"/>
            <w:szCs w:val="24"/>
            <w14:ligatures w14:val="standardContextual"/>
          </w:rPr>
          <w:t>Definitions and roles</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5</w:t>
      </w:r>
    </w:p>
    <w:p w14:paraId="49A7069C" w14:textId="3B15084E" w:rsidR="006C0782" w:rsidRP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lastRenderedPageBreak/>
        <w:tab/>
        <w:t>2.4.4</w:t>
      </w:r>
      <w:r w:rsidRPr="006C0782">
        <w:rPr>
          <w:rFonts w:cstheme="minorHAnsi"/>
          <w:kern w:val="2"/>
          <w:sz w:val="24"/>
          <w:szCs w:val="24"/>
          <w14:ligatures w14:val="standardContextual"/>
        </w:rPr>
        <w:tab/>
      </w:r>
      <w:hyperlink w:anchor="Values244" w:history="1">
        <w:r w:rsidRPr="009E24C1">
          <w:rPr>
            <w:rStyle w:val="Hyperlink"/>
            <w:rFonts w:cstheme="minorHAnsi"/>
            <w:kern w:val="2"/>
            <w:sz w:val="24"/>
            <w:szCs w:val="24"/>
            <w14:ligatures w14:val="standardContextual"/>
          </w:rPr>
          <w:t>Values and principles</w:t>
        </w:r>
        <w:r w:rsidR="00817E54" w:rsidRPr="009E24C1">
          <w:rPr>
            <w:rStyle w:val="Hyperlink"/>
            <w:rFonts w:cstheme="minorHAnsi"/>
            <w:kern w:val="2"/>
            <w:sz w:val="24"/>
            <w:szCs w:val="24"/>
            <w14:ligatures w14:val="standardContextual"/>
          </w:rPr>
          <w:tab/>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6</w:t>
      </w:r>
    </w:p>
    <w:p w14:paraId="27B57B9F" w14:textId="655FBF7D" w:rsidR="006C0782" w:rsidRP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4.5</w:t>
      </w:r>
      <w:r w:rsidRPr="006C0782">
        <w:rPr>
          <w:rFonts w:cstheme="minorHAnsi"/>
          <w:kern w:val="2"/>
          <w:sz w:val="24"/>
          <w:szCs w:val="24"/>
          <w14:ligatures w14:val="standardContextual"/>
        </w:rPr>
        <w:tab/>
      </w:r>
      <w:hyperlink w:anchor="Organisations245" w:history="1">
        <w:r w:rsidRPr="009E24C1">
          <w:rPr>
            <w:rStyle w:val="Hyperlink"/>
            <w:rFonts w:cstheme="minorHAnsi"/>
            <w:kern w:val="2"/>
            <w:sz w:val="24"/>
            <w:szCs w:val="24"/>
            <w14:ligatures w14:val="standardContextual"/>
          </w:rPr>
          <w:t>Organisations and culture</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18</w:t>
      </w:r>
    </w:p>
    <w:p w14:paraId="78543A48" w14:textId="17320C90" w:rsidR="006C0782" w:rsidRP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4.6</w:t>
      </w:r>
      <w:r w:rsidRPr="006C0782">
        <w:rPr>
          <w:rFonts w:cstheme="minorHAnsi"/>
          <w:kern w:val="2"/>
          <w:sz w:val="24"/>
          <w:szCs w:val="24"/>
          <w14:ligatures w14:val="standardContextual"/>
        </w:rPr>
        <w:tab/>
      </w:r>
      <w:hyperlink w:anchor="Training246" w:history="1">
        <w:r w:rsidRPr="009E24C1">
          <w:rPr>
            <w:rStyle w:val="Hyperlink"/>
            <w:rFonts w:cstheme="minorHAnsi"/>
            <w:kern w:val="2"/>
            <w:sz w:val="24"/>
            <w:szCs w:val="24"/>
            <w14:ligatures w14:val="standardContextual"/>
          </w:rPr>
          <w:t>Training and support</w:t>
        </w:r>
        <w:r w:rsidR="00817E54" w:rsidRPr="009E24C1">
          <w:rPr>
            <w:rStyle w:val="Hyperlink"/>
            <w:rFonts w:cstheme="minorHAnsi"/>
            <w:kern w:val="2"/>
            <w:sz w:val="24"/>
            <w:szCs w:val="24"/>
            <w14:ligatures w14:val="standardContextual"/>
          </w:rPr>
          <w:tab/>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20</w:t>
      </w:r>
    </w:p>
    <w:p w14:paraId="524CCCD9" w14:textId="080E03EA" w:rsidR="006C0782" w:rsidRP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4.7</w:t>
      </w:r>
      <w:r w:rsidRPr="006C0782">
        <w:rPr>
          <w:rFonts w:cstheme="minorHAnsi"/>
          <w:kern w:val="2"/>
          <w:sz w:val="24"/>
          <w:szCs w:val="24"/>
          <w14:ligatures w14:val="standardContextual"/>
        </w:rPr>
        <w:tab/>
      </w:r>
      <w:hyperlink w:anchor="Networking247" w:history="1">
        <w:r w:rsidRPr="009E24C1">
          <w:rPr>
            <w:rStyle w:val="Hyperlink"/>
            <w:rFonts w:cstheme="minorHAnsi"/>
            <w:kern w:val="2"/>
            <w:sz w:val="24"/>
            <w:szCs w:val="24"/>
            <w14:ligatures w14:val="standardContextual"/>
          </w:rPr>
          <w:t>Networking and groups</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21</w:t>
      </w:r>
    </w:p>
    <w:p w14:paraId="675B81DD" w14:textId="06F31A1F" w:rsidR="006C0782" w:rsidRP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4.8</w:t>
      </w:r>
      <w:r w:rsidRPr="006C0782">
        <w:rPr>
          <w:rFonts w:cstheme="minorHAnsi"/>
          <w:kern w:val="2"/>
          <w:sz w:val="24"/>
          <w:szCs w:val="24"/>
          <w14:ligatures w14:val="standardContextual"/>
        </w:rPr>
        <w:tab/>
      </w:r>
      <w:hyperlink w:anchor="Perspectives248" w:history="1">
        <w:r w:rsidRPr="009E24C1">
          <w:rPr>
            <w:rStyle w:val="Hyperlink"/>
            <w:rFonts w:cstheme="minorHAnsi"/>
            <w:kern w:val="2"/>
            <w:sz w:val="24"/>
            <w:szCs w:val="24"/>
            <w14:ligatures w14:val="standardContextual"/>
          </w:rPr>
          <w:t>Perspectives and diversity</w:t>
        </w:r>
        <w:r w:rsidR="00817E54" w:rsidRPr="009E24C1">
          <w:rPr>
            <w:rStyle w:val="Hyperlink"/>
            <w:rFonts w:cstheme="minorHAnsi"/>
            <w:kern w:val="2"/>
            <w:sz w:val="24"/>
            <w:szCs w:val="24"/>
            <w:u w:val="none"/>
            <w14:ligatures w14:val="standardContextual"/>
          </w:rPr>
          <w:tab/>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23</w:t>
      </w:r>
    </w:p>
    <w:p w14:paraId="3C91DDBE" w14:textId="16372324" w:rsidR="006C0782" w:rsidRP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4.9</w:t>
      </w:r>
      <w:r w:rsidRPr="006C0782">
        <w:rPr>
          <w:rFonts w:cstheme="minorHAnsi"/>
          <w:kern w:val="2"/>
          <w:sz w:val="24"/>
          <w:szCs w:val="24"/>
          <w14:ligatures w14:val="standardContextual"/>
        </w:rPr>
        <w:tab/>
      </w:r>
      <w:hyperlink w:anchor="Relationships249" w:history="1">
        <w:r w:rsidRPr="009E24C1">
          <w:rPr>
            <w:rStyle w:val="Hyperlink"/>
            <w:rFonts w:cstheme="minorHAnsi"/>
            <w:kern w:val="2"/>
            <w:sz w:val="24"/>
            <w:szCs w:val="24"/>
            <w14:ligatures w14:val="standardContextual"/>
          </w:rPr>
          <w:t>Relationships and communication</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26</w:t>
      </w:r>
    </w:p>
    <w:p w14:paraId="42F48F6D" w14:textId="060AE8C0" w:rsidR="006C0782" w:rsidRDefault="006C0782" w:rsidP="006C0782">
      <w:pPr>
        <w:tabs>
          <w:tab w:val="left" w:pos="1418"/>
          <w:tab w:val="left" w:pos="2268"/>
          <w:tab w:val="left" w:pos="3402"/>
        </w:tabs>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2.4.10</w:t>
      </w:r>
      <w:r w:rsidRPr="006C0782">
        <w:rPr>
          <w:rFonts w:cstheme="minorHAnsi"/>
          <w:kern w:val="2"/>
          <w:sz w:val="24"/>
          <w:szCs w:val="24"/>
          <w14:ligatures w14:val="standardContextual"/>
        </w:rPr>
        <w:tab/>
      </w:r>
      <w:hyperlink w:anchor="Emotions2410" w:history="1">
        <w:r w:rsidRPr="009E24C1">
          <w:rPr>
            <w:rStyle w:val="Hyperlink"/>
            <w:rFonts w:cstheme="minorHAnsi"/>
            <w:kern w:val="2"/>
            <w:sz w:val="24"/>
            <w:szCs w:val="24"/>
            <w14:ligatures w14:val="standardContextual"/>
          </w:rPr>
          <w:t>Emotions and impact</w:t>
        </w:r>
      </w:hyperlink>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r>
      <w:r w:rsidR="00817E54">
        <w:rPr>
          <w:rFonts w:cstheme="minorHAnsi"/>
          <w:kern w:val="2"/>
          <w:sz w:val="24"/>
          <w:szCs w:val="24"/>
          <w14:ligatures w14:val="standardContextual"/>
        </w:rPr>
        <w:tab/>
        <w:t>27</w:t>
      </w:r>
    </w:p>
    <w:p w14:paraId="0C7B9D6E" w14:textId="7B32AC1F" w:rsidR="00817E54" w:rsidRDefault="00817E54" w:rsidP="00817E54">
      <w:pPr>
        <w:tabs>
          <w:tab w:val="left" w:pos="709"/>
          <w:tab w:val="left" w:pos="1418"/>
          <w:tab w:val="left" w:pos="3402"/>
        </w:tabs>
        <w:spacing w:after="0" w:line="240" w:lineRule="auto"/>
        <w:contextualSpacing/>
        <w:rPr>
          <w:rFonts w:cstheme="minorHAnsi"/>
          <w:kern w:val="2"/>
          <w:sz w:val="24"/>
          <w:szCs w:val="24"/>
          <w14:ligatures w14:val="standardContextual"/>
        </w:rPr>
      </w:pPr>
      <w:r>
        <w:rPr>
          <w:rFonts w:cstheme="minorHAnsi"/>
          <w:kern w:val="2"/>
          <w:sz w:val="24"/>
          <w:szCs w:val="24"/>
          <w14:ligatures w14:val="standardContextual"/>
        </w:rPr>
        <w:tab/>
        <w:t>2.5</w:t>
      </w:r>
      <w:r>
        <w:rPr>
          <w:rFonts w:cstheme="minorHAnsi"/>
          <w:kern w:val="2"/>
          <w:sz w:val="24"/>
          <w:szCs w:val="24"/>
          <w14:ligatures w14:val="standardContextual"/>
        </w:rPr>
        <w:tab/>
      </w:r>
      <w:hyperlink w:anchor="Discussion25" w:history="1">
        <w:r w:rsidRPr="009E24C1">
          <w:rPr>
            <w:rStyle w:val="Hyperlink"/>
            <w:rFonts w:cstheme="minorHAnsi"/>
            <w:kern w:val="2"/>
            <w:sz w:val="24"/>
            <w:szCs w:val="24"/>
            <w14:ligatures w14:val="standardContextual"/>
          </w:rPr>
          <w:t>Discussion</w:t>
        </w:r>
      </w:hyperlink>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t>29</w:t>
      </w:r>
    </w:p>
    <w:p w14:paraId="60740EF6" w14:textId="6FA11DD2" w:rsidR="00817E54" w:rsidRDefault="00817E54" w:rsidP="00817E54">
      <w:pPr>
        <w:tabs>
          <w:tab w:val="left" w:pos="709"/>
          <w:tab w:val="left" w:pos="1418"/>
          <w:tab w:val="left" w:pos="2268"/>
        </w:tabs>
        <w:spacing w:after="0" w:line="240" w:lineRule="auto"/>
        <w:contextualSpacing/>
        <w:rPr>
          <w:rFonts w:cstheme="minorHAnsi"/>
          <w:kern w:val="2"/>
          <w:sz w:val="24"/>
          <w:szCs w:val="24"/>
          <w14:ligatures w14:val="standardContextual"/>
        </w:rPr>
      </w:pPr>
      <w:r>
        <w:rPr>
          <w:rFonts w:cstheme="minorHAnsi"/>
          <w:kern w:val="2"/>
          <w:sz w:val="24"/>
          <w:szCs w:val="24"/>
          <w14:ligatures w14:val="standardContextual"/>
        </w:rPr>
        <w:tab/>
      </w:r>
      <w:r>
        <w:rPr>
          <w:rFonts w:cstheme="minorHAnsi"/>
          <w:kern w:val="2"/>
          <w:sz w:val="24"/>
          <w:szCs w:val="24"/>
          <w14:ligatures w14:val="standardContextual"/>
        </w:rPr>
        <w:tab/>
        <w:t>2.5.1</w:t>
      </w:r>
      <w:r>
        <w:rPr>
          <w:rFonts w:cstheme="minorHAnsi"/>
          <w:kern w:val="2"/>
          <w:sz w:val="24"/>
          <w:szCs w:val="24"/>
          <w14:ligatures w14:val="standardContextual"/>
        </w:rPr>
        <w:tab/>
      </w:r>
      <w:hyperlink w:anchor="Strengths251" w:history="1">
        <w:r w:rsidRPr="009E24C1">
          <w:rPr>
            <w:rStyle w:val="Hyperlink"/>
            <w:rFonts w:cstheme="minorHAnsi"/>
            <w:kern w:val="2"/>
            <w:sz w:val="24"/>
            <w:szCs w:val="24"/>
            <w14:ligatures w14:val="standardContextual"/>
          </w:rPr>
          <w:t>Strengths and limitations</w:t>
        </w:r>
      </w:hyperlink>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t>30</w:t>
      </w:r>
    </w:p>
    <w:p w14:paraId="4DB73B51" w14:textId="0817F7D3" w:rsidR="00817E54" w:rsidRDefault="009D257C" w:rsidP="00817E54">
      <w:pPr>
        <w:tabs>
          <w:tab w:val="left" w:pos="709"/>
          <w:tab w:val="left" w:pos="1418"/>
          <w:tab w:val="left" w:pos="2268"/>
        </w:tabs>
        <w:spacing w:after="0" w:line="240" w:lineRule="auto"/>
        <w:contextualSpacing/>
        <w:rPr>
          <w:rFonts w:cstheme="minorHAnsi"/>
          <w:kern w:val="2"/>
          <w:sz w:val="24"/>
          <w:szCs w:val="24"/>
          <w14:ligatures w14:val="standardContextual"/>
        </w:rPr>
      </w:pPr>
      <w:r>
        <w:rPr>
          <w:rFonts w:cstheme="minorHAnsi"/>
          <w:kern w:val="2"/>
          <w:sz w:val="24"/>
          <w:szCs w:val="24"/>
          <w14:ligatures w14:val="standardContextual"/>
        </w:rPr>
        <w:tab/>
      </w:r>
      <w:r>
        <w:rPr>
          <w:rFonts w:cstheme="minorHAnsi"/>
          <w:kern w:val="2"/>
          <w:sz w:val="24"/>
          <w:szCs w:val="24"/>
          <w14:ligatures w14:val="standardContextual"/>
        </w:rPr>
        <w:tab/>
        <w:t>2.5.2</w:t>
      </w:r>
      <w:r>
        <w:rPr>
          <w:rFonts w:cstheme="minorHAnsi"/>
          <w:kern w:val="2"/>
          <w:sz w:val="24"/>
          <w:szCs w:val="24"/>
          <w14:ligatures w14:val="standardContextual"/>
        </w:rPr>
        <w:tab/>
      </w:r>
      <w:hyperlink w:anchor="Implications252" w:history="1">
        <w:r w:rsidRPr="009E24C1">
          <w:rPr>
            <w:rStyle w:val="Hyperlink"/>
            <w:rFonts w:cstheme="minorHAnsi"/>
            <w:kern w:val="2"/>
            <w:sz w:val="24"/>
            <w:szCs w:val="24"/>
            <w14:ligatures w14:val="standardContextual"/>
          </w:rPr>
          <w:t>Implications for future research and development</w:t>
        </w:r>
      </w:hyperlink>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t>31</w:t>
      </w:r>
    </w:p>
    <w:p w14:paraId="3B2F146D" w14:textId="722460DD" w:rsidR="006C0782" w:rsidRPr="006C0782" w:rsidRDefault="009D257C" w:rsidP="009D257C">
      <w:pPr>
        <w:tabs>
          <w:tab w:val="left" w:pos="709"/>
          <w:tab w:val="left" w:pos="1418"/>
          <w:tab w:val="left" w:pos="2268"/>
        </w:tabs>
        <w:spacing w:after="0" w:line="240" w:lineRule="auto"/>
        <w:contextualSpacing/>
        <w:rPr>
          <w:rFonts w:cstheme="minorHAnsi"/>
          <w:kern w:val="2"/>
          <w:sz w:val="24"/>
          <w:szCs w:val="24"/>
          <w14:ligatures w14:val="standardContextual"/>
        </w:rPr>
      </w:pPr>
      <w:r>
        <w:rPr>
          <w:rFonts w:cstheme="minorHAnsi"/>
          <w:kern w:val="2"/>
          <w:sz w:val="24"/>
          <w:szCs w:val="24"/>
          <w14:ligatures w14:val="standardContextual"/>
        </w:rPr>
        <w:tab/>
        <w:t>2.6</w:t>
      </w:r>
      <w:r>
        <w:rPr>
          <w:rFonts w:cstheme="minorHAnsi"/>
          <w:kern w:val="2"/>
          <w:sz w:val="24"/>
          <w:szCs w:val="24"/>
          <w14:ligatures w14:val="standardContextual"/>
        </w:rPr>
        <w:tab/>
      </w:r>
      <w:hyperlink w:anchor="Conclusion26" w:history="1">
        <w:r w:rsidRPr="009E24C1">
          <w:rPr>
            <w:rStyle w:val="Hyperlink"/>
            <w:rFonts w:cstheme="minorHAnsi"/>
            <w:kern w:val="2"/>
            <w:sz w:val="24"/>
            <w:szCs w:val="24"/>
            <w14:ligatures w14:val="standardContextual"/>
          </w:rPr>
          <w:t>Conclusion</w:t>
        </w:r>
      </w:hyperlink>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t>32</w:t>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Pr>
          <w:rFonts w:cstheme="minorHAnsi"/>
          <w:kern w:val="2"/>
          <w:sz w:val="24"/>
          <w:szCs w:val="24"/>
          <w14:ligatures w14:val="standardContextual"/>
        </w:rPr>
        <w:tab/>
      </w:r>
      <w:r w:rsidR="006C0782" w:rsidRPr="006C0782">
        <w:rPr>
          <w:rFonts w:cstheme="minorHAnsi"/>
          <w:kern w:val="2"/>
          <w:sz w:val="24"/>
          <w:szCs w:val="24"/>
          <w14:ligatures w14:val="standardContextual"/>
        </w:rPr>
        <w:tab/>
      </w:r>
    </w:p>
    <w:p w14:paraId="182F6C8C" w14:textId="0287EB0F" w:rsidR="006C0782" w:rsidRPr="006C0782" w:rsidRDefault="00720C20" w:rsidP="006C0782">
      <w:pPr>
        <w:spacing w:after="0" w:line="240" w:lineRule="auto"/>
        <w:contextualSpacing/>
        <w:rPr>
          <w:rFonts w:cstheme="minorHAnsi"/>
          <w:b/>
          <w:bCs/>
          <w:kern w:val="2"/>
          <w:sz w:val="24"/>
          <w:szCs w:val="24"/>
          <w14:ligatures w14:val="standardContextual"/>
        </w:rPr>
      </w:pPr>
      <w:hyperlink w:anchor="Chapter3" w:history="1">
        <w:r w:rsidR="006C0782" w:rsidRPr="00F13E28">
          <w:rPr>
            <w:rStyle w:val="Hyperlink"/>
            <w:rFonts w:cstheme="minorHAnsi"/>
            <w:b/>
            <w:bCs/>
            <w:kern w:val="2"/>
            <w:sz w:val="24"/>
            <w:szCs w:val="24"/>
            <w14:ligatures w14:val="standardContextual"/>
          </w:rPr>
          <w:t>Chapter 3</w:t>
        </w:r>
        <w:r w:rsidR="006C0782" w:rsidRPr="00F13E28">
          <w:rPr>
            <w:rStyle w:val="Hyperlink"/>
            <w:rFonts w:cstheme="minorHAnsi"/>
            <w:b/>
            <w:bCs/>
            <w:kern w:val="2"/>
            <w:sz w:val="24"/>
            <w:szCs w:val="24"/>
            <w:u w:val="none"/>
            <w14:ligatures w14:val="standardContextual"/>
          </w:rPr>
          <w:tab/>
        </w:r>
        <w:r w:rsidR="006C0782" w:rsidRPr="00F13E28">
          <w:rPr>
            <w:rStyle w:val="Hyperlink"/>
            <w:rFonts w:cstheme="minorHAnsi"/>
            <w:b/>
            <w:bCs/>
            <w:kern w:val="2"/>
            <w:sz w:val="24"/>
            <w:szCs w:val="24"/>
            <w14:ligatures w14:val="standardContextual"/>
          </w:rPr>
          <w:t>Study stage 2: Methods of Case Study Approach</w:t>
        </w:r>
      </w:hyperlink>
      <w:r w:rsidR="007B57C3">
        <w:rPr>
          <w:rFonts w:cstheme="minorHAnsi"/>
          <w:b/>
          <w:bCs/>
          <w:kern w:val="2"/>
          <w:sz w:val="24"/>
          <w:szCs w:val="24"/>
          <w14:ligatures w14:val="standardContextual"/>
        </w:rPr>
        <w:tab/>
      </w:r>
      <w:r w:rsidR="007B57C3">
        <w:rPr>
          <w:rFonts w:cstheme="minorHAnsi"/>
          <w:b/>
          <w:bCs/>
          <w:kern w:val="2"/>
          <w:sz w:val="24"/>
          <w:szCs w:val="24"/>
          <w14:ligatures w14:val="standardContextual"/>
        </w:rPr>
        <w:tab/>
      </w:r>
      <w:r w:rsidR="007B57C3">
        <w:rPr>
          <w:rFonts w:cstheme="minorHAnsi"/>
          <w:b/>
          <w:bCs/>
          <w:kern w:val="2"/>
          <w:sz w:val="24"/>
          <w:szCs w:val="24"/>
          <w14:ligatures w14:val="standardContextual"/>
        </w:rPr>
        <w:tab/>
      </w:r>
      <w:r w:rsidR="007B57C3">
        <w:rPr>
          <w:rFonts w:cstheme="minorHAnsi"/>
          <w:b/>
          <w:bCs/>
          <w:kern w:val="2"/>
          <w:sz w:val="24"/>
          <w:szCs w:val="24"/>
          <w14:ligatures w14:val="standardContextual"/>
        </w:rPr>
        <w:tab/>
        <w:t>33</w:t>
      </w:r>
    </w:p>
    <w:p w14:paraId="6E63ED41" w14:textId="77777777" w:rsidR="006C0782" w:rsidRPr="006C0782" w:rsidRDefault="006C0782" w:rsidP="006C0782">
      <w:pPr>
        <w:spacing w:after="0" w:line="240" w:lineRule="auto"/>
        <w:contextualSpacing/>
        <w:rPr>
          <w:rFonts w:cstheme="minorHAnsi"/>
          <w:kern w:val="2"/>
          <w:sz w:val="24"/>
          <w:szCs w:val="24"/>
          <w14:ligatures w14:val="standardContextual"/>
        </w:rPr>
      </w:pPr>
    </w:p>
    <w:p w14:paraId="0A91D1E0" w14:textId="689F4C43" w:rsidR="006C0782" w:rsidRPr="006C0782" w:rsidRDefault="006C0782" w:rsidP="006C0782">
      <w:pPr>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3.1</w:t>
      </w:r>
      <w:r w:rsidRPr="006C0782">
        <w:rPr>
          <w:rFonts w:cstheme="minorHAnsi"/>
          <w:kern w:val="2"/>
          <w:sz w:val="24"/>
          <w:szCs w:val="24"/>
          <w14:ligatures w14:val="standardContextual"/>
        </w:rPr>
        <w:tab/>
      </w:r>
      <w:hyperlink w:anchor="Introduction31" w:history="1">
        <w:r w:rsidRPr="009E24C1">
          <w:rPr>
            <w:rStyle w:val="Hyperlink"/>
            <w:rFonts w:cstheme="minorHAnsi"/>
            <w:kern w:val="2"/>
            <w:sz w:val="24"/>
            <w:szCs w:val="24"/>
            <w14:ligatures w14:val="standardContextual"/>
          </w:rPr>
          <w:t>Introduction</w:t>
        </w:r>
      </w:hyperlink>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t>33</w:t>
      </w:r>
    </w:p>
    <w:p w14:paraId="172D2A36" w14:textId="38A46AED" w:rsidR="006C0782" w:rsidRPr="006C0782" w:rsidRDefault="006C0782" w:rsidP="006C0782">
      <w:pPr>
        <w:spacing w:after="0" w:line="240" w:lineRule="auto"/>
        <w:contextualSpacing/>
        <w:rPr>
          <w:rFonts w:cstheme="minorHAnsi"/>
          <w:kern w:val="2"/>
          <w:sz w:val="24"/>
          <w:szCs w:val="24"/>
          <w14:ligatures w14:val="standardContextual"/>
        </w:rPr>
      </w:pPr>
      <w:r w:rsidRPr="006C0782">
        <w:rPr>
          <w:rFonts w:cstheme="minorHAnsi"/>
          <w:kern w:val="2"/>
          <w:sz w:val="24"/>
          <w:szCs w:val="24"/>
          <w14:ligatures w14:val="standardContextual"/>
        </w:rPr>
        <w:tab/>
        <w:t>3.2</w:t>
      </w:r>
      <w:r w:rsidRPr="006C0782">
        <w:rPr>
          <w:rFonts w:cstheme="minorHAnsi"/>
          <w:kern w:val="2"/>
          <w:sz w:val="24"/>
          <w:szCs w:val="24"/>
          <w14:ligatures w14:val="standardContextual"/>
        </w:rPr>
        <w:tab/>
      </w:r>
      <w:hyperlink w:anchor="Aim32" w:history="1">
        <w:r w:rsidRPr="009E24C1">
          <w:rPr>
            <w:rStyle w:val="Hyperlink"/>
            <w:rFonts w:cstheme="minorHAnsi"/>
            <w:kern w:val="2"/>
            <w:sz w:val="24"/>
            <w:szCs w:val="24"/>
            <w14:ligatures w14:val="standardContextual"/>
          </w:rPr>
          <w:t>Aim and research questions</w:t>
        </w:r>
      </w:hyperlink>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r>
      <w:r w:rsidR="007B57C3">
        <w:rPr>
          <w:rFonts w:cstheme="minorHAnsi"/>
          <w:kern w:val="2"/>
          <w:sz w:val="24"/>
          <w:szCs w:val="24"/>
          <w14:ligatures w14:val="standardContextual"/>
        </w:rPr>
        <w:tab/>
        <w:t>33</w:t>
      </w:r>
    </w:p>
    <w:p w14:paraId="3AB9170F" w14:textId="14237326" w:rsidR="006C0782" w:rsidRPr="006C0782" w:rsidRDefault="006C0782" w:rsidP="006C0782">
      <w:pPr>
        <w:spacing w:after="0" w:line="240" w:lineRule="auto"/>
        <w:rPr>
          <w:rFonts w:cstheme="minorHAnsi"/>
          <w:sz w:val="24"/>
          <w:szCs w:val="24"/>
          <w:u w:color="000000"/>
          <w:lang w:val="en-US" w:eastAsia="en-GB"/>
        </w:rPr>
      </w:pPr>
      <w:r w:rsidRPr="006C0782">
        <w:rPr>
          <w:rFonts w:cstheme="minorHAnsi"/>
          <w:kern w:val="2"/>
          <w:sz w:val="24"/>
          <w:szCs w:val="24"/>
          <w14:ligatures w14:val="standardContextual"/>
        </w:rPr>
        <w:tab/>
        <w:t>3.3</w:t>
      </w:r>
      <w:r w:rsidRPr="006C0782">
        <w:rPr>
          <w:rFonts w:cstheme="minorHAnsi"/>
          <w:kern w:val="2"/>
          <w:sz w:val="24"/>
          <w:szCs w:val="24"/>
          <w14:ligatures w14:val="standardContextual"/>
        </w:rPr>
        <w:tab/>
      </w:r>
      <w:bookmarkStart w:id="5" w:name="_Hlk524007764"/>
      <w:bookmarkStart w:id="6" w:name="_Toc524691541"/>
      <w:bookmarkStart w:id="7" w:name="_Toc12807399"/>
      <w:bookmarkStart w:id="8" w:name="_Hlk524018263"/>
      <w:r w:rsidR="009E24C1">
        <w:rPr>
          <w:rFonts w:cstheme="minorHAnsi"/>
          <w:sz w:val="24"/>
          <w:szCs w:val="24"/>
          <w:lang w:val="en-US" w:eastAsia="en-GB"/>
        </w:rPr>
        <w:fldChar w:fldCharType="begin"/>
      </w:r>
      <w:r w:rsidR="009E24C1">
        <w:rPr>
          <w:rFonts w:cstheme="minorHAnsi"/>
          <w:sz w:val="24"/>
          <w:szCs w:val="24"/>
          <w:lang w:val="en-US" w:eastAsia="en-GB"/>
        </w:rPr>
        <w:instrText>HYPERLINK  \l "Epistemological33"</w:instrText>
      </w:r>
      <w:r w:rsidR="009E24C1">
        <w:rPr>
          <w:rFonts w:cstheme="minorHAnsi"/>
          <w:sz w:val="24"/>
          <w:szCs w:val="24"/>
          <w:lang w:val="en-US" w:eastAsia="en-GB"/>
        </w:rPr>
      </w:r>
      <w:r w:rsidR="009E24C1">
        <w:rPr>
          <w:rFonts w:cstheme="minorHAnsi"/>
          <w:sz w:val="24"/>
          <w:szCs w:val="24"/>
          <w:lang w:val="en-US" w:eastAsia="en-GB"/>
        </w:rPr>
        <w:fldChar w:fldCharType="separate"/>
      </w:r>
      <w:r w:rsidRPr="009E24C1">
        <w:rPr>
          <w:rStyle w:val="Hyperlink"/>
          <w:rFonts w:cstheme="minorHAnsi"/>
          <w:sz w:val="24"/>
          <w:szCs w:val="24"/>
          <w:lang w:val="en-US" w:eastAsia="en-GB"/>
        </w:rPr>
        <w:t>Epistemological</w:t>
      </w:r>
      <w:bookmarkEnd w:id="5"/>
      <w:r w:rsidRPr="009E24C1">
        <w:rPr>
          <w:rStyle w:val="Hyperlink"/>
          <w:rFonts w:cstheme="minorHAnsi"/>
          <w:sz w:val="24"/>
          <w:szCs w:val="24"/>
          <w:lang w:val="en-US" w:eastAsia="en-GB"/>
        </w:rPr>
        <w:t xml:space="preserve"> and theoretical influences</w:t>
      </w:r>
      <w:bookmarkEnd w:id="6"/>
      <w:bookmarkEnd w:id="7"/>
      <w:r w:rsidRPr="009E24C1">
        <w:rPr>
          <w:rStyle w:val="Hyperlink"/>
          <w:rFonts w:cstheme="minorHAnsi"/>
          <w:sz w:val="24"/>
          <w:szCs w:val="24"/>
          <w:lang w:val="en-US" w:eastAsia="en-GB"/>
        </w:rPr>
        <w:t xml:space="preserve"> of the Case Study Approach</w:t>
      </w:r>
      <w:r w:rsidR="009E24C1">
        <w:rPr>
          <w:rFonts w:cstheme="minorHAnsi"/>
          <w:sz w:val="24"/>
          <w:szCs w:val="24"/>
          <w:lang w:val="en-US" w:eastAsia="en-GB"/>
        </w:rPr>
        <w:fldChar w:fldCharType="end"/>
      </w:r>
      <w:r w:rsidR="007B57C3">
        <w:rPr>
          <w:rFonts w:cstheme="minorHAnsi"/>
          <w:sz w:val="24"/>
          <w:szCs w:val="24"/>
          <w:u w:color="000000"/>
          <w:lang w:val="en-US" w:eastAsia="en-GB"/>
        </w:rPr>
        <w:tab/>
        <w:t>3</w:t>
      </w:r>
      <w:r w:rsidR="00F417CB">
        <w:rPr>
          <w:rFonts w:cstheme="minorHAnsi"/>
          <w:sz w:val="24"/>
          <w:szCs w:val="24"/>
          <w:u w:color="000000"/>
          <w:lang w:val="en-US" w:eastAsia="en-GB"/>
        </w:rPr>
        <w:t>4</w:t>
      </w:r>
    </w:p>
    <w:p w14:paraId="69B67230" w14:textId="27C7625C" w:rsidR="006C0782" w:rsidRPr="006C0782" w:rsidRDefault="006C0782" w:rsidP="006C0782">
      <w:pPr>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4</w:t>
      </w:r>
      <w:r w:rsidRPr="006C0782">
        <w:rPr>
          <w:rFonts w:cstheme="minorHAnsi"/>
          <w:sz w:val="24"/>
          <w:szCs w:val="24"/>
          <w:u w:color="000000"/>
          <w:lang w:val="en-US" w:eastAsia="en-GB"/>
        </w:rPr>
        <w:tab/>
      </w:r>
      <w:hyperlink w:anchor="Public34" w:history="1">
        <w:r w:rsidRPr="009E24C1">
          <w:rPr>
            <w:rStyle w:val="Hyperlink"/>
            <w:rFonts w:cstheme="minorHAnsi"/>
            <w:sz w:val="24"/>
            <w:szCs w:val="24"/>
            <w:lang w:val="en-US" w:eastAsia="en-GB"/>
          </w:rPr>
          <w:t>Public involvement in the Case Study Approach</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4</w:t>
      </w:r>
    </w:p>
    <w:p w14:paraId="1747902E" w14:textId="6F7339D0" w:rsidR="006C0782" w:rsidRPr="006C0782" w:rsidRDefault="006C0782" w:rsidP="006C0782">
      <w:pPr>
        <w:tabs>
          <w:tab w:val="left" w:pos="1418"/>
          <w:tab w:val="left" w:pos="226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4.1</w:t>
      </w:r>
      <w:r w:rsidRPr="006C0782">
        <w:rPr>
          <w:rFonts w:cstheme="minorHAnsi"/>
          <w:sz w:val="24"/>
          <w:szCs w:val="24"/>
          <w:u w:color="000000"/>
          <w:lang w:val="en-US" w:eastAsia="en-GB"/>
        </w:rPr>
        <w:tab/>
      </w:r>
      <w:hyperlink w:anchor="Recruitment341" w:history="1">
        <w:r w:rsidRPr="009E24C1">
          <w:rPr>
            <w:rStyle w:val="Hyperlink"/>
            <w:rFonts w:cstheme="minorHAnsi"/>
            <w:sz w:val="24"/>
            <w:szCs w:val="24"/>
            <w:lang w:val="en-US" w:eastAsia="en-GB"/>
          </w:rPr>
          <w:t>Recruitment of patient and carer reference group</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5</w:t>
      </w:r>
    </w:p>
    <w:p w14:paraId="2F72E80A" w14:textId="64AE5B3C" w:rsidR="006C0782" w:rsidRPr="006C0782" w:rsidRDefault="006C0782" w:rsidP="006C0782">
      <w:pPr>
        <w:tabs>
          <w:tab w:val="left" w:pos="1418"/>
          <w:tab w:val="left" w:pos="226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4.2</w:t>
      </w:r>
      <w:r w:rsidRPr="006C0782">
        <w:rPr>
          <w:rFonts w:cstheme="minorHAnsi"/>
          <w:sz w:val="24"/>
          <w:szCs w:val="24"/>
          <w:u w:color="000000"/>
          <w:lang w:val="en-US" w:eastAsia="en-GB"/>
        </w:rPr>
        <w:tab/>
      </w:r>
      <w:hyperlink w:anchor="First342" w:history="1">
        <w:r w:rsidRPr="009E24C1">
          <w:rPr>
            <w:rStyle w:val="Hyperlink"/>
            <w:rFonts w:cstheme="minorHAnsi"/>
            <w:sz w:val="24"/>
            <w:szCs w:val="24"/>
            <w:lang w:val="en-US" w:eastAsia="en-GB"/>
          </w:rPr>
          <w:t>First meeting</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5</w:t>
      </w:r>
    </w:p>
    <w:p w14:paraId="663C8B5E" w14:textId="0174D642" w:rsidR="006C0782" w:rsidRPr="006C0782" w:rsidRDefault="006C0782" w:rsidP="006C0782">
      <w:pPr>
        <w:tabs>
          <w:tab w:val="left" w:pos="1418"/>
          <w:tab w:val="left" w:pos="226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4.3</w:t>
      </w:r>
      <w:r w:rsidRPr="006C0782">
        <w:rPr>
          <w:rFonts w:cstheme="minorHAnsi"/>
          <w:sz w:val="24"/>
          <w:szCs w:val="24"/>
          <w:u w:color="000000"/>
          <w:lang w:val="en-US" w:eastAsia="en-GB"/>
        </w:rPr>
        <w:tab/>
      </w:r>
      <w:hyperlink w:anchor="Ethics343" w:history="1">
        <w:r w:rsidRPr="009E24C1">
          <w:rPr>
            <w:rStyle w:val="Hyperlink"/>
            <w:rFonts w:cstheme="minorHAnsi"/>
            <w:sz w:val="24"/>
            <w:szCs w:val="24"/>
            <w:lang w:val="en-US" w:eastAsia="en-GB"/>
          </w:rPr>
          <w:t>Ethics application</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5</w:t>
      </w:r>
    </w:p>
    <w:p w14:paraId="3BBB76C8" w14:textId="4AADB5DA" w:rsidR="006C0782" w:rsidRPr="006C0782" w:rsidRDefault="006C0782" w:rsidP="006C0782">
      <w:pPr>
        <w:tabs>
          <w:tab w:val="left" w:pos="1418"/>
          <w:tab w:val="left" w:pos="226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4.4</w:t>
      </w:r>
      <w:r w:rsidRPr="006C0782">
        <w:rPr>
          <w:rFonts w:cstheme="minorHAnsi"/>
          <w:sz w:val="24"/>
          <w:szCs w:val="24"/>
          <w:u w:color="000000"/>
          <w:lang w:val="en-US" w:eastAsia="en-GB"/>
        </w:rPr>
        <w:tab/>
      </w:r>
      <w:hyperlink w:anchor="Second344" w:history="1">
        <w:r w:rsidRPr="009E24C1">
          <w:rPr>
            <w:rStyle w:val="Hyperlink"/>
            <w:rFonts w:cstheme="minorHAnsi"/>
            <w:sz w:val="24"/>
            <w:szCs w:val="24"/>
            <w:lang w:val="en-US" w:eastAsia="en-GB"/>
          </w:rPr>
          <w:t>Second meeting</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6</w:t>
      </w:r>
    </w:p>
    <w:p w14:paraId="21C8A422" w14:textId="3698CC7F" w:rsidR="006C0782" w:rsidRDefault="006C0782" w:rsidP="006C0782">
      <w:pPr>
        <w:tabs>
          <w:tab w:val="left" w:pos="1418"/>
          <w:tab w:val="left" w:pos="226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4.5</w:t>
      </w:r>
      <w:r w:rsidRPr="006C0782">
        <w:rPr>
          <w:rFonts w:cstheme="minorHAnsi"/>
          <w:sz w:val="24"/>
          <w:szCs w:val="24"/>
          <w:u w:color="000000"/>
          <w:lang w:val="en-US" w:eastAsia="en-GB"/>
        </w:rPr>
        <w:tab/>
      </w:r>
      <w:hyperlink w:anchor="Interview345" w:history="1">
        <w:r w:rsidR="009E24C1" w:rsidRPr="009E24C1">
          <w:rPr>
            <w:rStyle w:val="Hyperlink"/>
            <w:rFonts w:cstheme="minorHAnsi"/>
            <w:sz w:val="24"/>
            <w:szCs w:val="24"/>
            <w:lang w:val="en-US" w:eastAsia="en-GB"/>
          </w:rPr>
          <w:t>I</w:t>
        </w:r>
        <w:r w:rsidRPr="009E24C1">
          <w:rPr>
            <w:rStyle w:val="Hyperlink"/>
            <w:rFonts w:cstheme="minorHAnsi"/>
            <w:sz w:val="24"/>
            <w:szCs w:val="24"/>
            <w:lang w:val="en-US" w:eastAsia="en-GB"/>
          </w:rPr>
          <w:t>nterview analysi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6</w:t>
      </w:r>
    </w:p>
    <w:p w14:paraId="766661F8" w14:textId="42163533" w:rsidR="00F417CB" w:rsidRPr="006C0782" w:rsidRDefault="00F417CB" w:rsidP="006C0782">
      <w:pPr>
        <w:tabs>
          <w:tab w:val="left" w:pos="1418"/>
          <w:tab w:val="left" w:pos="2268"/>
        </w:tabs>
        <w:spacing w:after="0" w:line="240" w:lineRule="auto"/>
        <w:rPr>
          <w:rFonts w:cstheme="minorHAnsi"/>
          <w:sz w:val="24"/>
          <w:szCs w:val="24"/>
          <w:u w:color="000000"/>
          <w:lang w:val="en-US" w:eastAsia="en-GB"/>
        </w:rPr>
      </w:pPr>
      <w:r>
        <w:rPr>
          <w:rFonts w:cstheme="minorHAnsi"/>
          <w:sz w:val="24"/>
          <w:szCs w:val="24"/>
          <w:u w:color="000000"/>
          <w:lang w:val="en-US" w:eastAsia="en-GB"/>
        </w:rPr>
        <w:tab/>
        <w:t>3.4.6</w:t>
      </w:r>
      <w:r>
        <w:rPr>
          <w:rFonts w:cstheme="minorHAnsi"/>
          <w:sz w:val="24"/>
          <w:szCs w:val="24"/>
          <w:u w:color="000000"/>
          <w:lang w:val="en-US" w:eastAsia="en-GB"/>
        </w:rPr>
        <w:tab/>
      </w:r>
      <w:hyperlink w:anchor="Writing346" w:history="1">
        <w:r w:rsidRPr="00F417CB">
          <w:rPr>
            <w:rStyle w:val="Hyperlink"/>
            <w:rFonts w:cstheme="minorHAnsi"/>
            <w:sz w:val="24"/>
            <w:szCs w:val="24"/>
            <w:lang w:val="en-US" w:eastAsia="en-GB"/>
          </w:rPr>
          <w:t>Writing the thesis</w:t>
        </w:r>
      </w:hyperlink>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t>37</w:t>
      </w:r>
    </w:p>
    <w:p w14:paraId="294D7F26" w14:textId="4FA90CA1" w:rsidR="006C0782" w:rsidRPr="006C0782" w:rsidRDefault="006C0782" w:rsidP="006C0782">
      <w:pPr>
        <w:tabs>
          <w:tab w:val="left" w:pos="709"/>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5</w:t>
      </w:r>
      <w:r w:rsidRPr="006C0782">
        <w:rPr>
          <w:rFonts w:cstheme="minorHAnsi"/>
          <w:sz w:val="24"/>
          <w:szCs w:val="24"/>
          <w:u w:color="000000"/>
          <w:lang w:val="en-US" w:eastAsia="en-GB"/>
        </w:rPr>
        <w:tab/>
      </w:r>
      <w:hyperlink w:anchor="Multi35" w:history="1">
        <w:r w:rsidRPr="009E24C1">
          <w:rPr>
            <w:rStyle w:val="Hyperlink"/>
            <w:rFonts w:cstheme="minorHAnsi"/>
            <w:sz w:val="24"/>
            <w:szCs w:val="24"/>
            <w:lang w:val="en-US" w:eastAsia="en-GB"/>
          </w:rPr>
          <w:t>Multi-methods design</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w:t>
      </w:r>
      <w:r w:rsidR="00F417CB">
        <w:rPr>
          <w:rFonts w:cstheme="minorHAnsi"/>
          <w:sz w:val="24"/>
          <w:szCs w:val="24"/>
          <w:u w:color="000000"/>
          <w:lang w:val="en-US" w:eastAsia="en-GB"/>
        </w:rPr>
        <w:t>8</w:t>
      </w:r>
    </w:p>
    <w:p w14:paraId="1D13A3A2" w14:textId="450F0599" w:rsidR="006C0782" w:rsidRDefault="006C0782" w:rsidP="006C0782">
      <w:pPr>
        <w:tabs>
          <w:tab w:val="left" w:pos="709"/>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6</w:t>
      </w:r>
      <w:r w:rsidRPr="006C0782">
        <w:rPr>
          <w:rFonts w:cstheme="minorHAnsi"/>
          <w:sz w:val="24"/>
          <w:szCs w:val="24"/>
          <w:u w:color="000000"/>
          <w:lang w:val="en-US" w:eastAsia="en-GB"/>
        </w:rPr>
        <w:tab/>
      </w:r>
      <w:hyperlink w:anchor="Thecase36" w:history="1">
        <w:r w:rsidRPr="009E24C1">
          <w:rPr>
            <w:rStyle w:val="Hyperlink"/>
            <w:rFonts w:cstheme="minorHAnsi"/>
            <w:sz w:val="24"/>
            <w:szCs w:val="24"/>
            <w:lang w:val="en-US" w:eastAsia="en-GB"/>
          </w:rPr>
          <w:t>The Case Study Approach</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3</w:t>
      </w:r>
      <w:r w:rsidR="00F417CB">
        <w:rPr>
          <w:rFonts w:cstheme="minorHAnsi"/>
          <w:sz w:val="24"/>
          <w:szCs w:val="24"/>
          <w:u w:color="000000"/>
          <w:lang w:val="en-US" w:eastAsia="en-GB"/>
        </w:rPr>
        <w:t>8</w:t>
      </w:r>
    </w:p>
    <w:p w14:paraId="26005302" w14:textId="41716D32" w:rsidR="00B64848" w:rsidRPr="006C0782" w:rsidRDefault="00B64848" w:rsidP="006C0782">
      <w:pPr>
        <w:tabs>
          <w:tab w:val="left" w:pos="709"/>
        </w:tabs>
        <w:spacing w:after="0" w:line="240" w:lineRule="auto"/>
        <w:rPr>
          <w:rFonts w:cstheme="minorHAnsi"/>
          <w:sz w:val="24"/>
          <w:szCs w:val="24"/>
          <w:u w:color="000000"/>
          <w:lang w:val="en-US" w:eastAsia="en-GB"/>
        </w:rPr>
      </w:pPr>
      <w:r>
        <w:rPr>
          <w:rFonts w:cstheme="minorHAnsi"/>
          <w:sz w:val="24"/>
          <w:szCs w:val="24"/>
          <w:u w:color="000000"/>
          <w:lang w:val="en-US" w:eastAsia="en-GB"/>
        </w:rPr>
        <w:tab/>
        <w:t>3.7</w:t>
      </w:r>
      <w:r>
        <w:rPr>
          <w:rFonts w:cstheme="minorHAnsi"/>
          <w:sz w:val="24"/>
          <w:szCs w:val="24"/>
          <w:u w:color="000000"/>
          <w:lang w:val="en-US" w:eastAsia="en-GB"/>
        </w:rPr>
        <w:tab/>
      </w:r>
      <w:hyperlink w:anchor="Theresearcher37" w:history="1">
        <w:r w:rsidRPr="00B64848">
          <w:rPr>
            <w:rStyle w:val="Hyperlink"/>
            <w:rFonts w:cstheme="minorHAnsi"/>
            <w:sz w:val="24"/>
            <w:szCs w:val="24"/>
            <w:lang w:val="en-US" w:eastAsia="en-GB"/>
          </w:rPr>
          <w:t>‘The researcher self’</w:t>
        </w:r>
      </w:hyperlink>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sidR="00F417CB">
        <w:rPr>
          <w:rFonts w:cstheme="minorHAnsi"/>
          <w:sz w:val="24"/>
          <w:szCs w:val="24"/>
          <w:u w:color="000000"/>
          <w:lang w:val="en-US" w:eastAsia="en-GB"/>
        </w:rPr>
        <w:t>40</w:t>
      </w:r>
    </w:p>
    <w:p w14:paraId="65E4AF7F" w14:textId="661766EB" w:rsidR="006C0782" w:rsidRPr="006C0782" w:rsidRDefault="006C0782" w:rsidP="00B64848">
      <w:pPr>
        <w:tabs>
          <w:tab w:val="left" w:pos="709"/>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r>
      <w:r w:rsidRPr="006C0782">
        <w:rPr>
          <w:rFonts w:cstheme="minorHAnsi"/>
          <w:sz w:val="24"/>
          <w:szCs w:val="24"/>
          <w:u w:color="000000"/>
          <w:lang w:val="en-US" w:eastAsia="en-GB"/>
        </w:rPr>
        <w:tab/>
        <w:t>3.7.1</w:t>
      </w:r>
      <w:r w:rsidRPr="006C0782">
        <w:rPr>
          <w:rFonts w:cstheme="minorHAnsi"/>
          <w:sz w:val="24"/>
          <w:szCs w:val="24"/>
          <w:u w:color="000000"/>
          <w:lang w:val="en-US" w:eastAsia="en-GB"/>
        </w:rPr>
        <w:tab/>
      </w:r>
      <w:hyperlink w:anchor="Reflexive371" w:history="1">
        <w:r w:rsidRPr="002247E6">
          <w:rPr>
            <w:rStyle w:val="Hyperlink"/>
            <w:rFonts w:cstheme="minorHAnsi"/>
            <w:sz w:val="24"/>
            <w:szCs w:val="24"/>
            <w:lang w:val="en-US" w:eastAsia="en-GB"/>
          </w:rPr>
          <w:t>Reflexive exercise, Identifying my subjective selve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B64848">
        <w:rPr>
          <w:rFonts w:cstheme="minorHAnsi"/>
          <w:sz w:val="24"/>
          <w:szCs w:val="24"/>
          <w:u w:color="000000"/>
          <w:lang w:val="en-US" w:eastAsia="en-GB"/>
        </w:rPr>
        <w:tab/>
      </w:r>
      <w:r w:rsidR="007B57C3">
        <w:rPr>
          <w:rFonts w:cstheme="minorHAnsi"/>
          <w:sz w:val="24"/>
          <w:szCs w:val="24"/>
          <w:u w:color="000000"/>
          <w:lang w:val="en-US" w:eastAsia="en-GB"/>
        </w:rPr>
        <w:t>4</w:t>
      </w:r>
      <w:r w:rsidR="00F417CB">
        <w:rPr>
          <w:rFonts w:cstheme="minorHAnsi"/>
          <w:sz w:val="24"/>
          <w:szCs w:val="24"/>
          <w:u w:color="000000"/>
          <w:lang w:val="en-US" w:eastAsia="en-GB"/>
        </w:rPr>
        <w:t>1</w:t>
      </w:r>
    </w:p>
    <w:p w14:paraId="112D7F05" w14:textId="2781A37F" w:rsidR="006C0782" w:rsidRPr="006C0782" w:rsidRDefault="006C0782" w:rsidP="006C0782">
      <w:pPr>
        <w:tabs>
          <w:tab w:val="left" w:pos="709"/>
          <w:tab w:val="left" w:pos="2268"/>
          <w:tab w:val="left" w:pos="3402"/>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t>3.7.1.1</w:t>
      </w:r>
      <w:r w:rsidRPr="006C0782">
        <w:rPr>
          <w:rFonts w:cstheme="minorHAnsi"/>
          <w:sz w:val="24"/>
          <w:szCs w:val="24"/>
          <w:u w:color="000000"/>
          <w:lang w:val="en-US" w:eastAsia="en-GB"/>
        </w:rPr>
        <w:tab/>
      </w:r>
      <w:hyperlink w:anchor="Patient3711" w:history="1">
        <w:r w:rsidRPr="002247E6">
          <w:rPr>
            <w:rStyle w:val="Hyperlink"/>
            <w:rFonts w:cstheme="minorHAnsi"/>
            <w:sz w:val="24"/>
            <w:szCs w:val="24"/>
            <w:lang w:val="en-US" w:eastAsia="en-GB"/>
          </w:rPr>
          <w:t>Patient and disabled person</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1</w:t>
      </w:r>
    </w:p>
    <w:p w14:paraId="196E9B2A" w14:textId="067B5572" w:rsidR="006C0782" w:rsidRPr="006C0782" w:rsidRDefault="006C0782" w:rsidP="006C0782">
      <w:pPr>
        <w:tabs>
          <w:tab w:val="left" w:pos="709"/>
          <w:tab w:val="left" w:pos="2268"/>
          <w:tab w:val="left" w:pos="3402"/>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t>3.7.1.2</w:t>
      </w:r>
      <w:r w:rsidRPr="006C0782">
        <w:rPr>
          <w:rFonts w:cstheme="minorHAnsi"/>
          <w:sz w:val="24"/>
          <w:szCs w:val="24"/>
          <w:u w:color="000000"/>
          <w:lang w:val="en-US" w:eastAsia="en-GB"/>
        </w:rPr>
        <w:tab/>
      </w:r>
      <w:hyperlink w:anchor="Activist3712" w:history="1">
        <w:r w:rsidRPr="002247E6">
          <w:rPr>
            <w:rStyle w:val="Hyperlink"/>
            <w:rFonts w:cstheme="minorHAnsi"/>
            <w:sz w:val="24"/>
            <w:szCs w:val="24"/>
            <w:lang w:val="en-US" w:eastAsia="en-GB"/>
          </w:rPr>
          <w:t>Activist and involved person</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2</w:t>
      </w:r>
    </w:p>
    <w:p w14:paraId="43436483" w14:textId="728647A2" w:rsidR="006C0782" w:rsidRPr="006C0782" w:rsidRDefault="006C0782" w:rsidP="006C0782">
      <w:pPr>
        <w:tabs>
          <w:tab w:val="left" w:pos="709"/>
          <w:tab w:val="left" w:pos="2268"/>
          <w:tab w:val="left" w:pos="3402"/>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t>3.7.1.3</w:t>
      </w:r>
      <w:r w:rsidRPr="006C0782">
        <w:rPr>
          <w:rFonts w:cstheme="minorHAnsi"/>
          <w:sz w:val="24"/>
          <w:szCs w:val="24"/>
          <w:u w:color="000000"/>
          <w:lang w:val="en-US" w:eastAsia="en-GB"/>
        </w:rPr>
        <w:tab/>
      </w:r>
      <w:hyperlink w:anchor="Professional3713" w:history="1">
        <w:r w:rsidRPr="002247E6">
          <w:rPr>
            <w:rStyle w:val="Hyperlink"/>
            <w:rFonts w:cstheme="minorHAnsi"/>
            <w:sz w:val="24"/>
            <w:szCs w:val="24"/>
            <w:lang w:val="en-US" w:eastAsia="en-GB"/>
          </w:rPr>
          <w:t>Professional researcher</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3</w:t>
      </w:r>
    </w:p>
    <w:p w14:paraId="0B73CFA8" w14:textId="042255AF" w:rsidR="006C0782" w:rsidRPr="006C0782" w:rsidRDefault="006C0782" w:rsidP="006C0782">
      <w:pPr>
        <w:tabs>
          <w:tab w:val="left" w:pos="709"/>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8</w:t>
      </w:r>
      <w:r w:rsidRPr="006C0782">
        <w:rPr>
          <w:rFonts w:cstheme="minorHAnsi"/>
          <w:sz w:val="24"/>
          <w:szCs w:val="24"/>
          <w:u w:color="000000"/>
          <w:lang w:val="en-US" w:eastAsia="en-GB"/>
        </w:rPr>
        <w:tab/>
      </w:r>
      <w:hyperlink w:anchor="Selection38" w:history="1">
        <w:r w:rsidRPr="002247E6">
          <w:rPr>
            <w:rStyle w:val="Hyperlink"/>
            <w:rFonts w:cstheme="minorHAnsi"/>
            <w:sz w:val="24"/>
            <w:szCs w:val="24"/>
            <w:lang w:val="en-US" w:eastAsia="en-GB"/>
          </w:rPr>
          <w:t>Selection of case study site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3</w:t>
      </w:r>
    </w:p>
    <w:p w14:paraId="74F2203E" w14:textId="44B45C43" w:rsidR="006C0782" w:rsidRPr="006C0782" w:rsidRDefault="006C0782" w:rsidP="006C0782">
      <w:pPr>
        <w:tabs>
          <w:tab w:val="left" w:pos="709"/>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9</w:t>
      </w:r>
      <w:r w:rsidRPr="006C0782">
        <w:rPr>
          <w:rFonts w:cstheme="minorHAnsi"/>
          <w:sz w:val="24"/>
          <w:szCs w:val="24"/>
          <w:u w:color="000000"/>
          <w:lang w:val="en-US" w:eastAsia="en-GB"/>
        </w:rPr>
        <w:tab/>
      </w:r>
      <w:hyperlink w:anchor="Access39" w:history="1">
        <w:r w:rsidRPr="002247E6">
          <w:rPr>
            <w:rStyle w:val="Hyperlink"/>
            <w:rFonts w:cstheme="minorHAnsi"/>
            <w:sz w:val="24"/>
            <w:szCs w:val="24"/>
            <w:lang w:val="en-US" w:eastAsia="en-GB"/>
          </w:rPr>
          <w:t>Access to case study site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4</w:t>
      </w:r>
    </w:p>
    <w:p w14:paraId="07CBDDEB" w14:textId="1588691A" w:rsidR="006C0782" w:rsidRPr="006C0782" w:rsidRDefault="006C0782" w:rsidP="006C0782">
      <w:pPr>
        <w:tabs>
          <w:tab w:val="left" w:pos="709"/>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10</w:t>
      </w:r>
      <w:r w:rsidRPr="006C0782">
        <w:rPr>
          <w:rFonts w:cstheme="minorHAnsi"/>
          <w:sz w:val="24"/>
          <w:szCs w:val="24"/>
          <w:u w:color="000000"/>
          <w:lang w:val="en-US" w:eastAsia="en-GB"/>
        </w:rPr>
        <w:tab/>
      </w:r>
      <w:hyperlink w:anchor="Qualitative310" w:history="1">
        <w:r w:rsidRPr="002247E6">
          <w:rPr>
            <w:rStyle w:val="Hyperlink"/>
            <w:rFonts w:cstheme="minorHAnsi"/>
            <w:sz w:val="24"/>
            <w:szCs w:val="24"/>
            <w:lang w:val="en-US" w:eastAsia="en-GB"/>
          </w:rPr>
          <w:t>Qualitative method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4</w:t>
      </w:r>
    </w:p>
    <w:p w14:paraId="330D295C" w14:textId="5CCE283D" w:rsidR="006C0782" w:rsidRPr="006C0782" w:rsidRDefault="006C0782" w:rsidP="006C0782">
      <w:pPr>
        <w:tabs>
          <w:tab w:val="left" w:pos="709"/>
          <w:tab w:val="left" w:pos="1276"/>
          <w:tab w:val="left" w:pos="1418"/>
          <w:tab w:val="left" w:pos="226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r>
      <w:r w:rsidRPr="006C0782">
        <w:rPr>
          <w:rFonts w:cstheme="minorHAnsi"/>
          <w:sz w:val="24"/>
          <w:szCs w:val="24"/>
          <w:u w:color="000000"/>
          <w:lang w:val="en-US" w:eastAsia="en-GB"/>
        </w:rPr>
        <w:tab/>
        <w:t>3.10.1</w:t>
      </w:r>
      <w:r w:rsidRPr="006C0782">
        <w:rPr>
          <w:rFonts w:cstheme="minorHAnsi"/>
          <w:sz w:val="24"/>
          <w:szCs w:val="24"/>
          <w:u w:color="000000"/>
          <w:lang w:val="en-US" w:eastAsia="en-GB"/>
        </w:rPr>
        <w:tab/>
      </w:r>
      <w:hyperlink w:anchor="Interviews3101" w:history="1">
        <w:r w:rsidRPr="002247E6">
          <w:rPr>
            <w:rStyle w:val="Hyperlink"/>
            <w:rFonts w:cstheme="minorHAnsi"/>
            <w:sz w:val="24"/>
            <w:szCs w:val="24"/>
            <w:lang w:val="en-US" w:eastAsia="en-GB"/>
          </w:rPr>
          <w:t>Interview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5</w:t>
      </w:r>
    </w:p>
    <w:p w14:paraId="07AB5DAD" w14:textId="05AEF3F5" w:rsidR="007B57C3" w:rsidRPr="002247E6" w:rsidRDefault="006C0782" w:rsidP="006C0782">
      <w:pPr>
        <w:tabs>
          <w:tab w:val="left" w:pos="2268"/>
          <w:tab w:val="left" w:pos="3402"/>
        </w:tabs>
        <w:spacing w:after="0" w:line="240" w:lineRule="auto"/>
        <w:rPr>
          <w:rStyle w:val="Hyperlink"/>
          <w:rFonts w:cstheme="minorHAnsi"/>
          <w:sz w:val="24"/>
          <w:szCs w:val="24"/>
          <w:lang w:val="en-US" w:eastAsia="en-GB"/>
        </w:rPr>
      </w:pPr>
      <w:r w:rsidRPr="006C0782">
        <w:rPr>
          <w:rFonts w:cstheme="minorHAnsi"/>
          <w:sz w:val="24"/>
          <w:szCs w:val="24"/>
          <w:u w:color="000000"/>
          <w:lang w:val="en-US" w:eastAsia="en-GB"/>
        </w:rPr>
        <w:tab/>
        <w:t>3.10.1.1</w:t>
      </w:r>
      <w:r w:rsidRPr="006C0782">
        <w:rPr>
          <w:rFonts w:cstheme="minorHAnsi"/>
          <w:sz w:val="24"/>
          <w:szCs w:val="24"/>
          <w:u w:color="000000"/>
          <w:lang w:val="en-US" w:eastAsia="en-GB"/>
        </w:rPr>
        <w:tab/>
      </w:r>
      <w:r w:rsidR="002247E6">
        <w:rPr>
          <w:rFonts w:cstheme="minorHAnsi"/>
          <w:sz w:val="24"/>
          <w:szCs w:val="24"/>
          <w:u w:color="000000"/>
          <w:lang w:val="en-US" w:eastAsia="en-GB"/>
        </w:rPr>
        <w:fldChar w:fldCharType="begin"/>
      </w:r>
      <w:r w:rsidR="002247E6">
        <w:rPr>
          <w:rFonts w:cstheme="minorHAnsi"/>
          <w:sz w:val="24"/>
          <w:szCs w:val="24"/>
          <w:u w:color="000000"/>
          <w:lang w:val="en-US" w:eastAsia="en-GB"/>
        </w:rPr>
        <w:instrText>HYPERLINK  \l "Epistemological31011"</w:instrText>
      </w:r>
      <w:r w:rsidR="002247E6">
        <w:rPr>
          <w:rFonts w:cstheme="minorHAnsi"/>
          <w:sz w:val="24"/>
          <w:szCs w:val="24"/>
          <w:u w:color="000000"/>
          <w:lang w:val="en-US" w:eastAsia="en-GB"/>
        </w:rPr>
      </w:r>
      <w:r w:rsidR="002247E6">
        <w:rPr>
          <w:rFonts w:cstheme="minorHAnsi"/>
          <w:sz w:val="24"/>
          <w:szCs w:val="24"/>
          <w:u w:color="000000"/>
          <w:lang w:val="en-US" w:eastAsia="en-GB"/>
        </w:rPr>
        <w:fldChar w:fldCharType="separate"/>
      </w:r>
      <w:r w:rsidRPr="002247E6">
        <w:rPr>
          <w:rStyle w:val="Hyperlink"/>
          <w:rFonts w:cstheme="minorHAnsi"/>
          <w:sz w:val="24"/>
          <w:szCs w:val="24"/>
          <w:lang w:val="en-US" w:eastAsia="en-GB"/>
        </w:rPr>
        <w:t>Epistemological and theoretical influences of</w:t>
      </w:r>
    </w:p>
    <w:p w14:paraId="1AF86F9D" w14:textId="225C7A8F" w:rsidR="006C0782" w:rsidRPr="006C0782" w:rsidRDefault="007B57C3" w:rsidP="006C0782">
      <w:pPr>
        <w:tabs>
          <w:tab w:val="left" w:pos="2268"/>
          <w:tab w:val="left" w:pos="3402"/>
        </w:tabs>
        <w:spacing w:after="0" w:line="240" w:lineRule="auto"/>
        <w:rPr>
          <w:rFonts w:cstheme="minorHAnsi"/>
          <w:sz w:val="24"/>
          <w:szCs w:val="24"/>
          <w:u w:color="000000"/>
          <w:lang w:val="en-US" w:eastAsia="en-GB"/>
        </w:rPr>
      </w:pPr>
      <w:r w:rsidRPr="002247E6">
        <w:rPr>
          <w:rStyle w:val="Hyperlink"/>
          <w:rFonts w:cstheme="minorHAnsi"/>
          <w:sz w:val="24"/>
          <w:szCs w:val="24"/>
          <w:u w:val="none"/>
          <w:lang w:val="en-US" w:eastAsia="en-GB"/>
        </w:rPr>
        <w:tab/>
      </w:r>
      <w:r w:rsidRPr="002247E6">
        <w:rPr>
          <w:rStyle w:val="Hyperlink"/>
          <w:rFonts w:cstheme="minorHAnsi"/>
          <w:sz w:val="24"/>
          <w:szCs w:val="24"/>
          <w:u w:val="none"/>
          <w:lang w:val="en-US" w:eastAsia="en-GB"/>
        </w:rPr>
        <w:tab/>
      </w:r>
      <w:r w:rsidRPr="002247E6">
        <w:rPr>
          <w:rStyle w:val="Hyperlink"/>
          <w:rFonts w:cstheme="minorHAnsi"/>
          <w:sz w:val="24"/>
          <w:szCs w:val="24"/>
          <w:lang w:val="en-US" w:eastAsia="en-GB"/>
        </w:rPr>
        <w:t>I</w:t>
      </w:r>
      <w:r w:rsidR="006C0782" w:rsidRPr="002247E6">
        <w:rPr>
          <w:rStyle w:val="Hyperlink"/>
          <w:rFonts w:cstheme="minorHAnsi"/>
          <w:sz w:val="24"/>
          <w:szCs w:val="24"/>
          <w:lang w:val="en-US" w:eastAsia="en-GB"/>
        </w:rPr>
        <w:t>nterviews</w:t>
      </w:r>
      <w:r w:rsidR="002247E6">
        <w:rPr>
          <w:rFonts w:cstheme="minorHAnsi"/>
          <w:sz w:val="24"/>
          <w:szCs w:val="24"/>
          <w:u w:color="000000"/>
          <w:lang w:val="en-US" w:eastAsia="en-GB"/>
        </w:rPr>
        <w:fldChar w:fldCharType="end"/>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r>
      <w:r>
        <w:rPr>
          <w:rFonts w:cstheme="minorHAnsi"/>
          <w:sz w:val="24"/>
          <w:szCs w:val="24"/>
          <w:u w:color="000000"/>
          <w:lang w:val="en-US" w:eastAsia="en-GB"/>
        </w:rPr>
        <w:tab/>
        <w:t>4</w:t>
      </w:r>
      <w:r w:rsidR="00F417CB">
        <w:rPr>
          <w:rFonts w:cstheme="minorHAnsi"/>
          <w:sz w:val="24"/>
          <w:szCs w:val="24"/>
          <w:u w:color="000000"/>
          <w:lang w:val="en-US" w:eastAsia="en-GB"/>
        </w:rPr>
        <w:t>5</w:t>
      </w:r>
    </w:p>
    <w:p w14:paraId="47DE8E8F" w14:textId="41D3555B" w:rsidR="006C0782" w:rsidRPr="006C0782" w:rsidRDefault="006C0782" w:rsidP="006C0782">
      <w:pPr>
        <w:tabs>
          <w:tab w:val="left" w:pos="2268"/>
          <w:tab w:val="left" w:pos="3402"/>
        </w:tabs>
        <w:spacing w:after="0" w:line="240" w:lineRule="auto"/>
        <w:ind w:left="2160" w:firstLine="108"/>
        <w:rPr>
          <w:rFonts w:cstheme="minorHAnsi"/>
          <w:sz w:val="24"/>
          <w:szCs w:val="24"/>
          <w:u w:color="000000"/>
          <w:lang w:val="en-US" w:eastAsia="en-GB"/>
        </w:rPr>
      </w:pPr>
      <w:r w:rsidRPr="006C0782">
        <w:rPr>
          <w:rFonts w:cstheme="minorHAnsi"/>
          <w:sz w:val="24"/>
          <w:szCs w:val="24"/>
          <w:u w:color="000000"/>
          <w:lang w:val="en-US" w:eastAsia="en-GB"/>
        </w:rPr>
        <w:t>3.10.1.2</w:t>
      </w:r>
      <w:r w:rsidRPr="006C0782">
        <w:rPr>
          <w:rFonts w:cstheme="minorHAnsi"/>
          <w:sz w:val="24"/>
          <w:szCs w:val="24"/>
          <w:u w:color="000000"/>
          <w:lang w:val="en-US" w:eastAsia="en-GB"/>
        </w:rPr>
        <w:tab/>
      </w:r>
      <w:hyperlink w:anchor="Identification31012" w:history="1">
        <w:r w:rsidRPr="002247E6">
          <w:rPr>
            <w:rStyle w:val="Hyperlink"/>
            <w:rFonts w:cstheme="minorHAnsi"/>
            <w:sz w:val="24"/>
            <w:szCs w:val="24"/>
            <w:lang w:val="en-US" w:eastAsia="en-GB"/>
          </w:rPr>
          <w:t>Identification and recruitment of participant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6</w:t>
      </w:r>
    </w:p>
    <w:p w14:paraId="400FEA74" w14:textId="5FABAC0B" w:rsidR="006C0782" w:rsidRPr="006C0782" w:rsidRDefault="006C0782" w:rsidP="006C0782">
      <w:pPr>
        <w:tabs>
          <w:tab w:val="left" w:pos="2268"/>
          <w:tab w:val="left" w:pos="3402"/>
        </w:tabs>
        <w:spacing w:after="0" w:line="240" w:lineRule="auto"/>
        <w:ind w:left="2160" w:firstLine="108"/>
        <w:rPr>
          <w:rFonts w:cstheme="minorHAnsi"/>
          <w:sz w:val="24"/>
          <w:szCs w:val="24"/>
          <w:u w:color="000000"/>
          <w:lang w:val="en-US" w:eastAsia="en-GB"/>
        </w:rPr>
      </w:pPr>
      <w:r w:rsidRPr="006C0782">
        <w:rPr>
          <w:rFonts w:cstheme="minorHAnsi"/>
          <w:sz w:val="24"/>
          <w:szCs w:val="24"/>
          <w:u w:color="000000"/>
          <w:lang w:val="en-US" w:eastAsia="en-GB"/>
        </w:rPr>
        <w:t>3.10.1.3</w:t>
      </w:r>
      <w:r w:rsidRPr="006C0782">
        <w:rPr>
          <w:rFonts w:cstheme="minorHAnsi"/>
          <w:sz w:val="24"/>
          <w:szCs w:val="24"/>
          <w:u w:color="000000"/>
          <w:lang w:val="en-US" w:eastAsia="en-GB"/>
        </w:rPr>
        <w:tab/>
      </w:r>
      <w:hyperlink w:anchor="Sample31013" w:history="1">
        <w:r w:rsidRPr="002247E6">
          <w:rPr>
            <w:rStyle w:val="Hyperlink"/>
            <w:rFonts w:cstheme="minorHAnsi"/>
            <w:sz w:val="24"/>
            <w:szCs w:val="24"/>
            <w:lang w:val="en-US" w:eastAsia="en-GB"/>
          </w:rPr>
          <w:t>Sample</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6</w:t>
      </w:r>
    </w:p>
    <w:p w14:paraId="3DA22A33" w14:textId="0ED36A8F" w:rsidR="006C0782" w:rsidRPr="006C0782" w:rsidRDefault="006C0782" w:rsidP="006C0782">
      <w:pPr>
        <w:tabs>
          <w:tab w:val="left" w:pos="2268"/>
          <w:tab w:val="left" w:pos="3402"/>
        </w:tabs>
        <w:spacing w:after="0" w:line="240" w:lineRule="auto"/>
        <w:ind w:left="2160" w:firstLine="108"/>
        <w:rPr>
          <w:rFonts w:cstheme="minorHAnsi"/>
          <w:sz w:val="24"/>
          <w:szCs w:val="24"/>
          <w:u w:color="000000"/>
          <w:lang w:val="en-US" w:eastAsia="en-GB"/>
        </w:rPr>
      </w:pPr>
      <w:r w:rsidRPr="006C0782">
        <w:rPr>
          <w:rFonts w:cstheme="minorHAnsi"/>
          <w:sz w:val="24"/>
          <w:szCs w:val="24"/>
          <w:u w:color="000000"/>
          <w:lang w:val="en-US" w:eastAsia="en-GB"/>
        </w:rPr>
        <w:t>3.10.1.4</w:t>
      </w:r>
      <w:r w:rsidRPr="006C0782">
        <w:rPr>
          <w:rFonts w:cstheme="minorHAnsi"/>
          <w:sz w:val="24"/>
          <w:szCs w:val="24"/>
          <w:u w:color="000000"/>
          <w:lang w:val="en-US" w:eastAsia="en-GB"/>
        </w:rPr>
        <w:tab/>
      </w:r>
      <w:hyperlink w:anchor="Data31014" w:history="1">
        <w:r w:rsidRPr="002247E6">
          <w:rPr>
            <w:rStyle w:val="Hyperlink"/>
            <w:rFonts w:cstheme="minorHAnsi"/>
            <w:sz w:val="24"/>
            <w:szCs w:val="24"/>
            <w:lang w:val="en-US" w:eastAsia="en-GB"/>
          </w:rPr>
          <w:t>Data collection</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7</w:t>
      </w:r>
    </w:p>
    <w:p w14:paraId="1139BA00" w14:textId="47A6602E" w:rsidR="006C0782" w:rsidRPr="006C0782" w:rsidRDefault="006C0782" w:rsidP="006C0782">
      <w:pPr>
        <w:tabs>
          <w:tab w:val="left" w:pos="2268"/>
          <w:tab w:val="left" w:pos="3402"/>
        </w:tabs>
        <w:spacing w:after="0" w:line="240" w:lineRule="auto"/>
        <w:ind w:left="2160" w:firstLine="108"/>
        <w:rPr>
          <w:rFonts w:cstheme="minorHAnsi"/>
          <w:sz w:val="24"/>
          <w:szCs w:val="24"/>
          <w:u w:color="000000"/>
          <w:lang w:val="en-US" w:eastAsia="en-GB"/>
        </w:rPr>
      </w:pPr>
      <w:r w:rsidRPr="006C0782">
        <w:rPr>
          <w:rFonts w:cstheme="minorHAnsi"/>
          <w:sz w:val="24"/>
          <w:szCs w:val="24"/>
          <w:u w:color="000000"/>
          <w:lang w:val="en-US" w:eastAsia="en-GB"/>
        </w:rPr>
        <w:t>3.10.1.5</w:t>
      </w:r>
      <w:r w:rsidRPr="006C0782">
        <w:rPr>
          <w:rFonts w:cstheme="minorHAnsi"/>
          <w:sz w:val="24"/>
          <w:szCs w:val="24"/>
          <w:u w:color="000000"/>
          <w:lang w:val="en-US" w:eastAsia="en-GB"/>
        </w:rPr>
        <w:tab/>
      </w:r>
      <w:hyperlink w:anchor="Analysis31015" w:history="1">
        <w:r w:rsidRPr="002247E6">
          <w:rPr>
            <w:rStyle w:val="Hyperlink"/>
            <w:rFonts w:cstheme="minorHAnsi"/>
            <w:sz w:val="24"/>
            <w:szCs w:val="24"/>
            <w:lang w:val="en-US" w:eastAsia="en-GB"/>
          </w:rPr>
          <w:t>Analysis of interviews</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8</w:t>
      </w:r>
    </w:p>
    <w:p w14:paraId="6EA152CF" w14:textId="151A835F" w:rsidR="006C0782" w:rsidRPr="006C0782" w:rsidRDefault="006C0782" w:rsidP="006C0782">
      <w:pPr>
        <w:tabs>
          <w:tab w:val="left" w:pos="2268"/>
          <w:tab w:val="left" w:pos="3402"/>
        </w:tabs>
        <w:spacing w:after="0" w:line="240" w:lineRule="auto"/>
        <w:ind w:left="2160" w:firstLine="108"/>
        <w:rPr>
          <w:rFonts w:cstheme="minorHAnsi"/>
          <w:sz w:val="24"/>
          <w:szCs w:val="24"/>
          <w:u w:color="000000"/>
          <w:lang w:val="en-US" w:eastAsia="en-GB"/>
        </w:rPr>
      </w:pPr>
      <w:r w:rsidRPr="006C0782">
        <w:rPr>
          <w:rFonts w:cstheme="minorHAnsi"/>
          <w:sz w:val="24"/>
          <w:szCs w:val="24"/>
          <w:u w:color="000000"/>
          <w:lang w:val="en-US" w:eastAsia="en-GB"/>
        </w:rPr>
        <w:t>3.10.1.6</w:t>
      </w:r>
      <w:r w:rsidRPr="006C0782">
        <w:rPr>
          <w:rFonts w:cstheme="minorHAnsi"/>
          <w:sz w:val="24"/>
          <w:szCs w:val="24"/>
          <w:u w:color="000000"/>
          <w:lang w:val="en-US" w:eastAsia="en-GB"/>
        </w:rPr>
        <w:tab/>
      </w:r>
      <w:hyperlink w:anchor="Collaborative31016" w:history="1">
        <w:r w:rsidRPr="002247E6">
          <w:rPr>
            <w:rStyle w:val="Hyperlink"/>
            <w:rFonts w:cstheme="minorHAnsi"/>
            <w:sz w:val="24"/>
            <w:szCs w:val="24"/>
            <w:lang w:val="en-US" w:eastAsia="en-GB"/>
          </w:rPr>
          <w:t>Collaborative coding</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8</w:t>
      </w:r>
    </w:p>
    <w:p w14:paraId="3DF2D3F9" w14:textId="58F41BEE" w:rsidR="006C0782" w:rsidRPr="006C0782" w:rsidRDefault="006C0782" w:rsidP="006C0782">
      <w:pPr>
        <w:tabs>
          <w:tab w:val="left" w:pos="709"/>
          <w:tab w:val="left" w:pos="1418"/>
          <w:tab w:val="left" w:pos="2127"/>
          <w:tab w:val="left" w:pos="226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t>3.10.2</w:t>
      </w:r>
      <w:r w:rsidRPr="006C0782">
        <w:rPr>
          <w:rFonts w:cstheme="minorHAnsi"/>
          <w:sz w:val="24"/>
          <w:szCs w:val="24"/>
          <w:u w:color="000000"/>
          <w:lang w:val="en-US" w:eastAsia="en-GB"/>
        </w:rPr>
        <w:tab/>
      </w:r>
      <w:r w:rsidRPr="006C0782">
        <w:rPr>
          <w:rFonts w:cstheme="minorHAnsi"/>
          <w:sz w:val="24"/>
          <w:szCs w:val="24"/>
          <w:u w:color="000000"/>
          <w:lang w:val="en-US" w:eastAsia="en-GB"/>
        </w:rPr>
        <w:tab/>
      </w:r>
      <w:hyperlink w:anchor="Documentary3102" w:history="1">
        <w:r w:rsidRPr="002247E6">
          <w:rPr>
            <w:rStyle w:val="Hyperlink"/>
            <w:rFonts w:cstheme="minorHAnsi"/>
            <w:sz w:val="24"/>
            <w:szCs w:val="24"/>
            <w:lang w:val="en-US" w:eastAsia="en-GB"/>
          </w:rPr>
          <w:t>Documentary evidence</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t>4</w:t>
      </w:r>
      <w:r w:rsidR="00F417CB">
        <w:rPr>
          <w:rFonts w:cstheme="minorHAnsi"/>
          <w:sz w:val="24"/>
          <w:szCs w:val="24"/>
          <w:u w:color="000000"/>
          <w:lang w:val="en-US" w:eastAsia="en-GB"/>
        </w:rPr>
        <w:t>9</w:t>
      </w:r>
    </w:p>
    <w:p w14:paraId="27BACC34" w14:textId="1688FB34" w:rsidR="006C0782" w:rsidRPr="006C0782" w:rsidRDefault="006C0782" w:rsidP="006C0782">
      <w:pPr>
        <w:tabs>
          <w:tab w:val="left" w:pos="709"/>
          <w:tab w:val="left" w:pos="1418"/>
          <w:tab w:val="left" w:pos="2127"/>
          <w:tab w:val="left" w:pos="2268"/>
          <w:tab w:val="left" w:pos="3402"/>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r>
      <w:r w:rsidRPr="006C0782">
        <w:rPr>
          <w:rFonts w:cstheme="minorHAnsi"/>
          <w:sz w:val="24"/>
          <w:szCs w:val="24"/>
          <w:u w:color="000000"/>
          <w:lang w:val="en-US" w:eastAsia="en-GB"/>
        </w:rPr>
        <w:tab/>
      </w:r>
      <w:r w:rsidRPr="006C0782">
        <w:rPr>
          <w:rFonts w:cstheme="minorHAnsi"/>
          <w:sz w:val="24"/>
          <w:szCs w:val="24"/>
          <w:u w:color="000000"/>
          <w:lang w:val="en-US" w:eastAsia="en-GB"/>
        </w:rPr>
        <w:tab/>
        <w:t>3.10.2.1</w:t>
      </w:r>
      <w:r w:rsidRPr="006C0782">
        <w:rPr>
          <w:rFonts w:cstheme="minorHAnsi"/>
          <w:sz w:val="24"/>
          <w:szCs w:val="24"/>
          <w:u w:color="000000"/>
          <w:lang w:val="en-US" w:eastAsia="en-GB"/>
        </w:rPr>
        <w:tab/>
      </w:r>
      <w:hyperlink w:anchor="Data31021" w:history="1">
        <w:r w:rsidRPr="002247E6">
          <w:rPr>
            <w:rStyle w:val="Hyperlink"/>
            <w:rFonts w:cstheme="minorHAnsi"/>
            <w:sz w:val="24"/>
            <w:szCs w:val="24"/>
            <w:lang w:val="en-US" w:eastAsia="en-GB"/>
          </w:rPr>
          <w:t>Data collection</w:t>
        </w:r>
      </w:hyperlink>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7B57C3">
        <w:rPr>
          <w:rFonts w:cstheme="minorHAnsi"/>
          <w:sz w:val="24"/>
          <w:szCs w:val="24"/>
          <w:u w:color="000000"/>
          <w:lang w:val="en-US" w:eastAsia="en-GB"/>
        </w:rPr>
        <w:tab/>
      </w:r>
      <w:r w:rsidR="00F417CB">
        <w:rPr>
          <w:rFonts w:cstheme="minorHAnsi"/>
          <w:sz w:val="24"/>
          <w:szCs w:val="24"/>
          <w:u w:color="000000"/>
          <w:lang w:val="en-US" w:eastAsia="en-GB"/>
        </w:rPr>
        <w:t>50</w:t>
      </w:r>
    </w:p>
    <w:p w14:paraId="4438AB13" w14:textId="1689A4E4" w:rsidR="006C0782" w:rsidRPr="006C0782" w:rsidRDefault="006C0782" w:rsidP="006C0782">
      <w:pPr>
        <w:tabs>
          <w:tab w:val="left" w:pos="709"/>
          <w:tab w:val="left" w:pos="1418"/>
          <w:tab w:val="left" w:pos="2127"/>
          <w:tab w:val="left" w:pos="2268"/>
          <w:tab w:val="left" w:pos="3402"/>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r>
      <w:r w:rsidRPr="006C0782">
        <w:rPr>
          <w:rFonts w:cstheme="minorHAnsi"/>
          <w:sz w:val="24"/>
          <w:szCs w:val="24"/>
          <w:u w:color="000000"/>
          <w:lang w:val="en-US" w:eastAsia="en-GB"/>
        </w:rPr>
        <w:tab/>
      </w:r>
      <w:r w:rsidRPr="006C0782">
        <w:rPr>
          <w:rFonts w:cstheme="minorHAnsi"/>
          <w:sz w:val="24"/>
          <w:szCs w:val="24"/>
          <w:u w:color="000000"/>
          <w:lang w:val="en-US" w:eastAsia="en-GB"/>
        </w:rPr>
        <w:tab/>
      </w:r>
      <w:r w:rsidRPr="006C0782">
        <w:rPr>
          <w:rFonts w:cstheme="minorHAnsi"/>
          <w:sz w:val="24"/>
          <w:szCs w:val="24"/>
          <w:u w:color="000000"/>
          <w:lang w:val="en-US" w:eastAsia="en-GB"/>
        </w:rPr>
        <w:tab/>
        <w:t>3.10.2.2</w:t>
      </w:r>
      <w:r w:rsidRPr="006C0782">
        <w:rPr>
          <w:rFonts w:cstheme="minorHAnsi"/>
          <w:sz w:val="24"/>
          <w:szCs w:val="24"/>
          <w:u w:color="000000"/>
          <w:lang w:val="en-US" w:eastAsia="en-GB"/>
        </w:rPr>
        <w:tab/>
      </w:r>
      <w:hyperlink w:anchor="Analysis31022" w:history="1">
        <w:r w:rsidRPr="002247E6">
          <w:rPr>
            <w:rStyle w:val="Hyperlink"/>
            <w:rFonts w:cstheme="minorHAnsi"/>
            <w:sz w:val="24"/>
            <w:szCs w:val="24"/>
            <w:lang w:val="en-US" w:eastAsia="en-GB"/>
          </w:rPr>
          <w:t>Analysis</w:t>
        </w:r>
      </w:hyperlink>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t>5</w:t>
      </w:r>
      <w:r w:rsidR="00F417CB">
        <w:rPr>
          <w:rFonts w:cstheme="minorHAnsi"/>
          <w:sz w:val="24"/>
          <w:szCs w:val="24"/>
          <w:u w:color="000000"/>
          <w:lang w:val="en-US" w:eastAsia="en-GB"/>
        </w:rPr>
        <w:t>1</w:t>
      </w:r>
    </w:p>
    <w:p w14:paraId="4D07DCFB" w14:textId="1AFCBA3C" w:rsidR="006C0782" w:rsidRPr="006C0782" w:rsidRDefault="006C0782" w:rsidP="006C0782">
      <w:pPr>
        <w:tabs>
          <w:tab w:val="left" w:pos="709"/>
          <w:tab w:val="left" w:pos="141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11</w:t>
      </w:r>
      <w:r w:rsidRPr="006C0782">
        <w:rPr>
          <w:rFonts w:cstheme="minorHAnsi"/>
          <w:sz w:val="24"/>
          <w:szCs w:val="24"/>
          <w:u w:color="000000"/>
          <w:lang w:val="en-US" w:eastAsia="en-GB"/>
        </w:rPr>
        <w:tab/>
      </w:r>
      <w:hyperlink w:anchor="Quality311" w:history="1">
        <w:r w:rsidRPr="002247E6">
          <w:rPr>
            <w:rStyle w:val="Hyperlink"/>
            <w:rFonts w:cstheme="minorHAnsi"/>
            <w:sz w:val="24"/>
            <w:szCs w:val="24"/>
            <w:lang w:val="en-US" w:eastAsia="en-GB"/>
          </w:rPr>
          <w:t>Quality</w:t>
        </w:r>
      </w:hyperlink>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t>5</w:t>
      </w:r>
      <w:r w:rsidR="00F417CB">
        <w:rPr>
          <w:rFonts w:cstheme="minorHAnsi"/>
          <w:sz w:val="24"/>
          <w:szCs w:val="24"/>
          <w:u w:color="000000"/>
          <w:lang w:val="en-US" w:eastAsia="en-GB"/>
        </w:rPr>
        <w:t>1</w:t>
      </w:r>
    </w:p>
    <w:p w14:paraId="41B5644C" w14:textId="4E45CDA9" w:rsidR="006C0782" w:rsidRPr="006C0782" w:rsidRDefault="006C0782" w:rsidP="006C0782">
      <w:pPr>
        <w:tabs>
          <w:tab w:val="left" w:pos="709"/>
          <w:tab w:val="left" w:pos="141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12</w:t>
      </w:r>
      <w:r w:rsidRPr="006C0782">
        <w:rPr>
          <w:rFonts w:cstheme="minorHAnsi"/>
          <w:sz w:val="24"/>
          <w:szCs w:val="24"/>
          <w:u w:color="000000"/>
          <w:lang w:val="en-US" w:eastAsia="en-GB"/>
        </w:rPr>
        <w:tab/>
      </w:r>
      <w:hyperlink w:anchor="Ethical312" w:history="1">
        <w:r w:rsidRPr="002247E6">
          <w:rPr>
            <w:rStyle w:val="Hyperlink"/>
            <w:rFonts w:cstheme="minorHAnsi"/>
            <w:sz w:val="24"/>
            <w:szCs w:val="24"/>
            <w:lang w:val="en-US" w:eastAsia="en-GB"/>
          </w:rPr>
          <w:t>Ethical issues, including confidentiality</w:t>
        </w:r>
      </w:hyperlink>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t>5</w:t>
      </w:r>
      <w:r w:rsidR="00CE7453">
        <w:rPr>
          <w:rFonts w:cstheme="minorHAnsi"/>
          <w:sz w:val="24"/>
          <w:szCs w:val="24"/>
          <w:u w:color="000000"/>
          <w:lang w:val="en-US" w:eastAsia="en-GB"/>
        </w:rPr>
        <w:t>1</w:t>
      </w:r>
    </w:p>
    <w:p w14:paraId="66D58CA7" w14:textId="14A08843" w:rsidR="006C0782" w:rsidRDefault="006C0782" w:rsidP="006C0782">
      <w:pPr>
        <w:tabs>
          <w:tab w:val="left" w:pos="709"/>
          <w:tab w:val="left" w:pos="1418"/>
        </w:tabs>
        <w:spacing w:after="0" w:line="240" w:lineRule="auto"/>
        <w:rPr>
          <w:rFonts w:cstheme="minorHAnsi"/>
          <w:sz w:val="24"/>
          <w:szCs w:val="24"/>
          <w:u w:color="000000"/>
          <w:lang w:val="en-US" w:eastAsia="en-GB"/>
        </w:rPr>
      </w:pPr>
      <w:r w:rsidRPr="006C0782">
        <w:rPr>
          <w:rFonts w:cstheme="minorHAnsi"/>
          <w:sz w:val="24"/>
          <w:szCs w:val="24"/>
          <w:u w:color="000000"/>
          <w:lang w:val="en-US" w:eastAsia="en-GB"/>
        </w:rPr>
        <w:tab/>
        <w:t>3.13</w:t>
      </w:r>
      <w:r w:rsidRPr="006C0782">
        <w:rPr>
          <w:rFonts w:cstheme="minorHAnsi"/>
          <w:sz w:val="24"/>
          <w:szCs w:val="24"/>
          <w:u w:color="000000"/>
          <w:lang w:val="en-US" w:eastAsia="en-GB"/>
        </w:rPr>
        <w:tab/>
      </w:r>
      <w:hyperlink w:anchor="Impact313" w:history="1">
        <w:r w:rsidRPr="002247E6">
          <w:rPr>
            <w:rStyle w:val="Hyperlink"/>
            <w:rFonts w:cstheme="minorHAnsi"/>
            <w:sz w:val="24"/>
            <w:szCs w:val="24"/>
            <w:lang w:val="en-US" w:eastAsia="en-GB"/>
          </w:rPr>
          <w:t>Impact of Covid</w:t>
        </w:r>
      </w:hyperlink>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r>
      <w:r w:rsidR="006A2F57">
        <w:rPr>
          <w:rFonts w:cstheme="minorHAnsi"/>
          <w:sz w:val="24"/>
          <w:szCs w:val="24"/>
          <w:u w:color="000000"/>
          <w:lang w:val="en-US" w:eastAsia="en-GB"/>
        </w:rPr>
        <w:tab/>
        <w:t>5</w:t>
      </w:r>
      <w:r w:rsidR="00CE7453">
        <w:rPr>
          <w:rFonts w:cstheme="minorHAnsi"/>
          <w:sz w:val="24"/>
          <w:szCs w:val="24"/>
          <w:u w:color="000000"/>
          <w:lang w:val="en-US" w:eastAsia="en-GB"/>
        </w:rPr>
        <w:t>3</w:t>
      </w:r>
    </w:p>
    <w:p w14:paraId="691C2F0C" w14:textId="77777777" w:rsidR="006A2F57" w:rsidRDefault="006A2F57" w:rsidP="006C0782">
      <w:pPr>
        <w:tabs>
          <w:tab w:val="left" w:pos="709"/>
          <w:tab w:val="left" w:pos="1418"/>
        </w:tabs>
        <w:spacing w:after="0" w:line="240" w:lineRule="auto"/>
        <w:rPr>
          <w:rFonts w:cstheme="minorHAnsi"/>
          <w:sz w:val="24"/>
          <w:szCs w:val="24"/>
          <w:u w:color="000000"/>
          <w:lang w:val="en-US" w:eastAsia="en-GB"/>
        </w:rPr>
      </w:pPr>
    </w:p>
    <w:bookmarkEnd w:id="8"/>
    <w:p w14:paraId="72182E29" w14:textId="5DB1A499" w:rsidR="006C0782" w:rsidRPr="006C0782" w:rsidRDefault="006A2F57" w:rsidP="00CE7453">
      <w:pPr>
        <w:rPr>
          <w:rFonts w:cstheme="minorHAnsi"/>
          <w:b/>
          <w:bCs/>
          <w:kern w:val="2"/>
          <w:sz w:val="24"/>
          <w:szCs w:val="24"/>
          <w14:ligatures w14:val="standardContextual"/>
        </w:rPr>
      </w:pPr>
      <w:r>
        <w:rPr>
          <w:rFonts w:cstheme="minorHAnsi"/>
          <w:b/>
          <w:bCs/>
          <w:kern w:val="2"/>
          <w:sz w:val="24"/>
          <w:szCs w:val="24"/>
          <w14:ligatures w14:val="standardContextual"/>
        </w:rPr>
        <w:br w:type="page"/>
      </w:r>
      <w:hyperlink w:anchor="Part2" w:history="1">
        <w:r w:rsidR="006C0782" w:rsidRPr="002B6DF0">
          <w:rPr>
            <w:rStyle w:val="Hyperlink"/>
            <w:rFonts w:cstheme="minorHAnsi"/>
            <w:b/>
            <w:bCs/>
            <w:kern w:val="2"/>
            <w:sz w:val="24"/>
            <w:szCs w:val="24"/>
            <w14:ligatures w14:val="standardContextual"/>
          </w:rPr>
          <w:t>Part 2</w:t>
        </w:r>
        <w:r w:rsidR="006C0782" w:rsidRPr="002B6DF0">
          <w:rPr>
            <w:rStyle w:val="Hyperlink"/>
            <w:rFonts w:cstheme="minorHAnsi"/>
            <w:b/>
            <w:bCs/>
            <w:kern w:val="2"/>
            <w:sz w:val="24"/>
            <w:szCs w:val="24"/>
            <w:u w:val="none"/>
            <w14:ligatures w14:val="standardContextual"/>
          </w:rPr>
          <w:tab/>
        </w:r>
        <w:r w:rsidR="006C0782" w:rsidRPr="002B6DF0">
          <w:rPr>
            <w:rStyle w:val="Hyperlink"/>
            <w:rFonts w:cstheme="minorHAnsi"/>
            <w:b/>
            <w:bCs/>
            <w:kern w:val="2"/>
            <w:sz w:val="24"/>
            <w:szCs w:val="24"/>
            <w:u w:val="none"/>
            <w14:ligatures w14:val="standardContextual"/>
          </w:rPr>
          <w:tab/>
        </w:r>
        <w:r w:rsidR="006C0782" w:rsidRPr="002B6DF0">
          <w:rPr>
            <w:rStyle w:val="Hyperlink"/>
            <w:rFonts w:cstheme="minorHAnsi"/>
            <w:b/>
            <w:bCs/>
            <w:kern w:val="2"/>
            <w:sz w:val="24"/>
            <w:szCs w:val="24"/>
            <w14:ligatures w14:val="standardContextual"/>
          </w:rPr>
          <w:t>Study stage 2: Findings of Case Study Approach</w:t>
        </w:r>
      </w:hyperlink>
      <w:r>
        <w:rPr>
          <w:rFonts w:cstheme="minorHAnsi"/>
          <w:b/>
          <w:bCs/>
          <w:kern w:val="2"/>
          <w:sz w:val="24"/>
          <w:szCs w:val="24"/>
          <w14:ligatures w14:val="standardContextual"/>
        </w:rPr>
        <w:tab/>
      </w:r>
      <w:r>
        <w:rPr>
          <w:rFonts w:cstheme="minorHAnsi"/>
          <w:b/>
          <w:bCs/>
          <w:kern w:val="2"/>
          <w:sz w:val="24"/>
          <w:szCs w:val="24"/>
          <w14:ligatures w14:val="standardContextual"/>
        </w:rPr>
        <w:tab/>
      </w:r>
      <w:r>
        <w:rPr>
          <w:rFonts w:cstheme="minorHAnsi"/>
          <w:b/>
          <w:bCs/>
          <w:kern w:val="2"/>
          <w:sz w:val="24"/>
          <w:szCs w:val="24"/>
          <w14:ligatures w14:val="standardContextual"/>
        </w:rPr>
        <w:tab/>
      </w:r>
      <w:r>
        <w:rPr>
          <w:rFonts w:cstheme="minorHAnsi"/>
          <w:b/>
          <w:bCs/>
          <w:kern w:val="2"/>
          <w:sz w:val="24"/>
          <w:szCs w:val="24"/>
          <w14:ligatures w14:val="standardContextual"/>
        </w:rPr>
        <w:tab/>
        <w:t>5</w:t>
      </w:r>
      <w:r w:rsidR="00CE7453">
        <w:rPr>
          <w:rFonts w:cstheme="minorHAnsi"/>
          <w:b/>
          <w:bCs/>
          <w:kern w:val="2"/>
          <w:sz w:val="24"/>
          <w:szCs w:val="24"/>
          <w14:ligatures w14:val="standardContextual"/>
        </w:rPr>
        <w:t>4</w:t>
      </w:r>
    </w:p>
    <w:p w14:paraId="09DF7AF9" w14:textId="5DC03B87" w:rsidR="006C0782" w:rsidRPr="006C0782" w:rsidRDefault="00720C20" w:rsidP="006C0782">
      <w:pPr>
        <w:spacing w:after="0" w:line="240" w:lineRule="auto"/>
        <w:rPr>
          <w:rFonts w:cstheme="minorHAnsi"/>
          <w:b/>
          <w:bCs/>
          <w:kern w:val="2"/>
          <w:sz w:val="24"/>
          <w:szCs w:val="24"/>
          <w14:ligatures w14:val="standardContextual"/>
        </w:rPr>
      </w:pPr>
      <w:hyperlink w:anchor="Chapter4" w:history="1">
        <w:r w:rsidR="006C0782" w:rsidRPr="00F13E28">
          <w:rPr>
            <w:rStyle w:val="Hyperlink"/>
            <w:rFonts w:cstheme="minorHAnsi"/>
            <w:b/>
            <w:bCs/>
            <w:kern w:val="2"/>
            <w:sz w:val="24"/>
            <w:szCs w:val="24"/>
            <w14:ligatures w14:val="standardContextual"/>
          </w:rPr>
          <w:t>Chapter 4</w:t>
        </w:r>
        <w:r w:rsidR="006C0782" w:rsidRPr="00F13E28">
          <w:rPr>
            <w:rStyle w:val="Hyperlink"/>
            <w:rFonts w:cstheme="minorHAnsi"/>
            <w:b/>
            <w:bCs/>
            <w:kern w:val="2"/>
            <w:sz w:val="24"/>
            <w:szCs w:val="24"/>
            <w:u w:val="none"/>
            <w14:ligatures w14:val="standardContextual"/>
          </w:rPr>
          <w:tab/>
        </w:r>
        <w:r w:rsidR="006C0782" w:rsidRPr="00F13E28">
          <w:rPr>
            <w:rStyle w:val="Hyperlink"/>
            <w:rFonts w:cstheme="minorHAnsi"/>
            <w:b/>
            <w:bCs/>
            <w:kern w:val="2"/>
            <w:sz w:val="24"/>
            <w:szCs w:val="24"/>
            <w14:ligatures w14:val="standardContextual"/>
          </w:rPr>
          <w:t>Overview of case study sites and evidence</w:t>
        </w:r>
      </w:hyperlink>
      <w:r w:rsidR="006A2F57">
        <w:rPr>
          <w:rFonts w:cstheme="minorHAnsi"/>
          <w:b/>
          <w:bCs/>
          <w:kern w:val="2"/>
          <w:sz w:val="24"/>
          <w:szCs w:val="24"/>
          <w14:ligatures w14:val="standardContextual"/>
        </w:rPr>
        <w:tab/>
      </w:r>
      <w:r w:rsidR="006A2F57">
        <w:rPr>
          <w:rFonts w:cstheme="minorHAnsi"/>
          <w:b/>
          <w:bCs/>
          <w:kern w:val="2"/>
          <w:sz w:val="24"/>
          <w:szCs w:val="24"/>
          <w14:ligatures w14:val="standardContextual"/>
        </w:rPr>
        <w:tab/>
      </w:r>
      <w:r w:rsidR="006A2F57">
        <w:rPr>
          <w:rFonts w:cstheme="minorHAnsi"/>
          <w:b/>
          <w:bCs/>
          <w:kern w:val="2"/>
          <w:sz w:val="24"/>
          <w:szCs w:val="24"/>
          <w14:ligatures w14:val="standardContextual"/>
        </w:rPr>
        <w:tab/>
      </w:r>
      <w:r w:rsidR="006A2F57">
        <w:rPr>
          <w:rFonts w:cstheme="minorHAnsi"/>
          <w:b/>
          <w:bCs/>
          <w:kern w:val="2"/>
          <w:sz w:val="24"/>
          <w:szCs w:val="24"/>
          <w14:ligatures w14:val="standardContextual"/>
        </w:rPr>
        <w:tab/>
      </w:r>
      <w:r w:rsidR="006A2F57">
        <w:rPr>
          <w:rFonts w:cstheme="minorHAnsi"/>
          <w:b/>
          <w:bCs/>
          <w:kern w:val="2"/>
          <w:sz w:val="24"/>
          <w:szCs w:val="24"/>
          <w14:ligatures w14:val="standardContextual"/>
        </w:rPr>
        <w:tab/>
        <w:t>5</w:t>
      </w:r>
      <w:r w:rsidR="00CE7453">
        <w:rPr>
          <w:rFonts w:cstheme="minorHAnsi"/>
          <w:b/>
          <w:bCs/>
          <w:kern w:val="2"/>
          <w:sz w:val="24"/>
          <w:szCs w:val="24"/>
          <w14:ligatures w14:val="standardContextual"/>
        </w:rPr>
        <w:t>5</w:t>
      </w:r>
    </w:p>
    <w:p w14:paraId="5D7D5675" w14:textId="77777777" w:rsidR="006C0782" w:rsidRPr="006C0782" w:rsidRDefault="006C0782" w:rsidP="006C0782">
      <w:pPr>
        <w:spacing w:after="0" w:line="240" w:lineRule="auto"/>
        <w:rPr>
          <w:rFonts w:cstheme="minorHAnsi"/>
          <w:b/>
          <w:bCs/>
          <w:kern w:val="2"/>
          <w:sz w:val="24"/>
          <w:szCs w:val="24"/>
          <w14:ligatures w14:val="standardContextual"/>
        </w:rPr>
      </w:pPr>
    </w:p>
    <w:p w14:paraId="2C6AA298" w14:textId="6E6E5DD5" w:rsidR="006C0782" w:rsidRPr="006C0782" w:rsidRDefault="006C0782" w:rsidP="006C0782">
      <w:pPr>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4.1</w:t>
      </w:r>
      <w:r w:rsidRPr="006C0782">
        <w:rPr>
          <w:rFonts w:cstheme="minorHAnsi"/>
          <w:kern w:val="2"/>
          <w:sz w:val="24"/>
          <w:szCs w:val="24"/>
          <w14:ligatures w14:val="standardContextual"/>
        </w:rPr>
        <w:tab/>
      </w:r>
      <w:hyperlink w:anchor="Introduction41" w:history="1">
        <w:r w:rsidRPr="00526F67">
          <w:rPr>
            <w:rStyle w:val="Hyperlink"/>
            <w:rFonts w:cstheme="minorHAnsi"/>
            <w:kern w:val="2"/>
            <w:sz w:val="24"/>
            <w:szCs w:val="24"/>
            <w14:ligatures w14:val="standardContextual"/>
          </w:rPr>
          <w:t>Introduction</w:t>
        </w:r>
      </w:hyperlink>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t>5</w:t>
      </w:r>
      <w:r w:rsidR="00CE7453">
        <w:rPr>
          <w:rFonts w:cstheme="minorHAnsi"/>
          <w:kern w:val="2"/>
          <w:sz w:val="24"/>
          <w:szCs w:val="24"/>
          <w14:ligatures w14:val="standardContextual"/>
        </w:rPr>
        <w:t>5</w:t>
      </w:r>
    </w:p>
    <w:p w14:paraId="11EC5DC4" w14:textId="3328BD9B" w:rsidR="006C0782" w:rsidRPr="006C0782" w:rsidRDefault="006C0782" w:rsidP="006C0782">
      <w:pPr>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4.2</w:t>
      </w:r>
      <w:r w:rsidRPr="006C0782">
        <w:rPr>
          <w:rFonts w:cstheme="minorHAnsi"/>
          <w:kern w:val="2"/>
          <w:sz w:val="24"/>
          <w:szCs w:val="24"/>
          <w14:ligatures w14:val="standardContextual"/>
        </w:rPr>
        <w:tab/>
      </w:r>
      <w:hyperlink w:anchor="Brief42" w:history="1">
        <w:r w:rsidRPr="00526F67">
          <w:rPr>
            <w:rStyle w:val="Hyperlink"/>
            <w:rFonts w:cstheme="minorHAnsi"/>
            <w:kern w:val="2"/>
            <w:sz w:val="24"/>
            <w:szCs w:val="24"/>
            <w14:ligatures w14:val="standardContextual"/>
          </w:rPr>
          <w:t>Brief descriptions of the two case study sites</w:t>
        </w:r>
      </w:hyperlink>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t>5</w:t>
      </w:r>
      <w:r w:rsidR="00CE7453">
        <w:rPr>
          <w:rFonts w:cstheme="minorHAnsi"/>
          <w:kern w:val="2"/>
          <w:sz w:val="24"/>
          <w:szCs w:val="24"/>
          <w14:ligatures w14:val="standardContextual"/>
        </w:rPr>
        <w:t>5</w:t>
      </w:r>
    </w:p>
    <w:p w14:paraId="33D5D2B0" w14:textId="1477434C" w:rsidR="006C0782" w:rsidRPr="006C0782" w:rsidRDefault="006C0782" w:rsidP="006C0782">
      <w:pPr>
        <w:spacing w:after="0" w:line="240" w:lineRule="auto"/>
        <w:ind w:left="720" w:firstLine="720"/>
        <w:rPr>
          <w:rFonts w:cstheme="minorHAnsi"/>
          <w:kern w:val="2"/>
          <w:sz w:val="24"/>
          <w:szCs w:val="24"/>
          <w14:ligatures w14:val="standardContextual"/>
        </w:rPr>
      </w:pPr>
      <w:r w:rsidRPr="006C0782">
        <w:rPr>
          <w:rFonts w:cstheme="minorHAnsi"/>
          <w:kern w:val="2"/>
          <w:sz w:val="24"/>
          <w:szCs w:val="24"/>
          <w14:ligatures w14:val="standardContextual"/>
        </w:rPr>
        <w:t>4.2.1</w:t>
      </w:r>
      <w:r w:rsidRPr="006C0782">
        <w:rPr>
          <w:rFonts w:cstheme="minorHAnsi"/>
          <w:kern w:val="2"/>
          <w:sz w:val="24"/>
          <w:szCs w:val="24"/>
          <w14:ligatures w14:val="standardContextual"/>
        </w:rPr>
        <w:tab/>
      </w:r>
      <w:hyperlink w:anchor="Case421" w:history="1">
        <w:r w:rsidRPr="00526F67">
          <w:rPr>
            <w:rStyle w:val="Hyperlink"/>
            <w:rFonts w:cstheme="minorHAnsi"/>
            <w:kern w:val="2"/>
            <w:sz w:val="24"/>
            <w:szCs w:val="24"/>
            <w14:ligatures w14:val="standardContextual"/>
          </w:rPr>
          <w:t>Case study site 1 – Wolfson Palliative Care Research Centre</w:t>
        </w:r>
      </w:hyperlink>
      <w:r w:rsidR="006A2F57">
        <w:rPr>
          <w:rFonts w:cstheme="minorHAnsi"/>
          <w:kern w:val="2"/>
          <w:sz w:val="24"/>
          <w:szCs w:val="24"/>
          <w14:ligatures w14:val="standardContextual"/>
        </w:rPr>
        <w:tab/>
      </w:r>
      <w:r w:rsidR="006A2F57">
        <w:rPr>
          <w:rFonts w:cstheme="minorHAnsi"/>
          <w:kern w:val="2"/>
          <w:sz w:val="24"/>
          <w:szCs w:val="24"/>
          <w14:ligatures w14:val="standardContextual"/>
        </w:rPr>
        <w:tab/>
        <w:t>5</w:t>
      </w:r>
      <w:r w:rsidR="00CE7453">
        <w:rPr>
          <w:rFonts w:cstheme="minorHAnsi"/>
          <w:kern w:val="2"/>
          <w:sz w:val="24"/>
          <w:szCs w:val="24"/>
          <w14:ligatures w14:val="standardContextual"/>
        </w:rPr>
        <w:t>5</w:t>
      </w:r>
    </w:p>
    <w:p w14:paraId="285D6B96" w14:textId="490AB483" w:rsidR="006A2F57" w:rsidRPr="00526F67" w:rsidRDefault="006C0782" w:rsidP="006C0782">
      <w:pPr>
        <w:spacing w:after="0" w:line="240" w:lineRule="auto"/>
        <w:ind w:left="2160" w:hanging="720"/>
        <w:rPr>
          <w:rStyle w:val="Hyperlink"/>
          <w:rFonts w:cstheme="minorHAnsi"/>
          <w:kern w:val="2"/>
          <w:sz w:val="24"/>
          <w:szCs w:val="24"/>
          <w14:ligatures w14:val="standardContextual"/>
        </w:rPr>
      </w:pPr>
      <w:r w:rsidRPr="006C0782">
        <w:rPr>
          <w:rFonts w:cstheme="minorHAnsi"/>
          <w:kern w:val="2"/>
          <w:sz w:val="24"/>
          <w:szCs w:val="24"/>
          <w14:ligatures w14:val="standardContextual"/>
        </w:rPr>
        <w:t>4.2.2</w:t>
      </w:r>
      <w:r w:rsidRPr="006C0782">
        <w:rPr>
          <w:rFonts w:cstheme="minorHAnsi"/>
          <w:kern w:val="2"/>
          <w:sz w:val="24"/>
          <w:szCs w:val="24"/>
          <w14:ligatures w14:val="standardContextual"/>
        </w:rPr>
        <w:tab/>
      </w:r>
      <w:r w:rsidR="00526F67">
        <w:rPr>
          <w:rFonts w:cstheme="minorHAnsi"/>
          <w:kern w:val="2"/>
          <w:sz w:val="24"/>
          <w:szCs w:val="24"/>
          <w14:ligatures w14:val="standardContextual"/>
        </w:rPr>
        <w:fldChar w:fldCharType="begin"/>
      </w:r>
      <w:r w:rsidR="00526F67">
        <w:rPr>
          <w:rFonts w:cstheme="minorHAnsi"/>
          <w:kern w:val="2"/>
          <w:sz w:val="24"/>
          <w:szCs w:val="24"/>
          <w14:ligatures w14:val="standardContextual"/>
        </w:rPr>
        <w:instrText>HYPERLINK  \l "Case422"</w:instrText>
      </w:r>
      <w:r w:rsidR="00526F67">
        <w:rPr>
          <w:rFonts w:cstheme="minorHAnsi"/>
          <w:kern w:val="2"/>
          <w:sz w:val="24"/>
          <w:szCs w:val="24"/>
          <w14:ligatures w14:val="standardContextual"/>
        </w:rPr>
      </w:r>
      <w:r w:rsidR="00526F67">
        <w:rPr>
          <w:rFonts w:cstheme="minorHAnsi"/>
          <w:kern w:val="2"/>
          <w:sz w:val="24"/>
          <w:szCs w:val="24"/>
          <w14:ligatures w14:val="standardContextual"/>
        </w:rPr>
        <w:fldChar w:fldCharType="separate"/>
      </w:r>
      <w:r w:rsidRPr="00526F67">
        <w:rPr>
          <w:rStyle w:val="Hyperlink"/>
          <w:rFonts w:cstheme="minorHAnsi"/>
          <w:kern w:val="2"/>
          <w:sz w:val="24"/>
          <w:szCs w:val="24"/>
          <w14:ligatures w14:val="standardContextual"/>
        </w:rPr>
        <w:t xml:space="preserve">Case study site 2 – Cicely Saunders Institute of Palliative Care, </w:t>
      </w:r>
    </w:p>
    <w:p w14:paraId="2D008367" w14:textId="2368DBBE" w:rsidR="006C0782" w:rsidRPr="006C0782" w:rsidRDefault="006C0782" w:rsidP="006C0782">
      <w:pPr>
        <w:spacing w:after="0" w:line="240" w:lineRule="auto"/>
        <w:ind w:left="2160" w:hanging="720"/>
        <w:rPr>
          <w:rFonts w:cstheme="minorHAnsi"/>
          <w:kern w:val="2"/>
          <w:sz w:val="24"/>
          <w:szCs w:val="24"/>
          <w14:ligatures w14:val="standardContextual"/>
        </w:rPr>
      </w:pPr>
      <w:r w:rsidRPr="00526F67">
        <w:rPr>
          <w:rStyle w:val="Hyperlink"/>
          <w:rFonts w:cstheme="minorHAnsi"/>
          <w:kern w:val="2"/>
          <w:sz w:val="24"/>
          <w:szCs w:val="24"/>
          <w14:ligatures w14:val="standardContextual"/>
        </w:rPr>
        <w:t>Policy &amp; Rehabilitation</w:t>
      </w:r>
      <w:r w:rsidR="00526F67">
        <w:rPr>
          <w:rFonts w:cstheme="minorHAnsi"/>
          <w:kern w:val="2"/>
          <w:sz w:val="24"/>
          <w:szCs w:val="24"/>
          <w14:ligatures w14:val="standardContextual"/>
        </w:rPr>
        <w:fldChar w:fldCharType="end"/>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t>5</w:t>
      </w:r>
      <w:r w:rsidR="00CE7453">
        <w:rPr>
          <w:rFonts w:cstheme="minorHAnsi"/>
          <w:kern w:val="2"/>
          <w:sz w:val="24"/>
          <w:szCs w:val="24"/>
          <w14:ligatures w14:val="standardContextual"/>
        </w:rPr>
        <w:t>6</w:t>
      </w:r>
    </w:p>
    <w:p w14:paraId="07BDDB9D" w14:textId="3249878B" w:rsidR="006C0782" w:rsidRPr="006C0782" w:rsidRDefault="006C0782" w:rsidP="00A90272">
      <w:pPr>
        <w:spacing w:after="0" w:line="240" w:lineRule="auto"/>
        <w:ind w:firstLine="720"/>
        <w:rPr>
          <w:rFonts w:cstheme="minorHAnsi"/>
          <w:kern w:val="2"/>
          <w:sz w:val="24"/>
          <w:szCs w:val="24"/>
          <w14:ligatures w14:val="standardContextual"/>
        </w:rPr>
      </w:pPr>
      <w:r w:rsidRPr="006C0782">
        <w:rPr>
          <w:rFonts w:cstheme="minorHAnsi"/>
          <w:kern w:val="2"/>
          <w:sz w:val="24"/>
          <w:szCs w:val="24"/>
          <w14:ligatures w14:val="standardContextual"/>
        </w:rPr>
        <w:t>4.3</w:t>
      </w:r>
      <w:r w:rsidRPr="006C0782">
        <w:rPr>
          <w:rFonts w:cstheme="minorHAnsi"/>
          <w:kern w:val="2"/>
          <w:sz w:val="24"/>
          <w:szCs w:val="24"/>
          <w14:ligatures w14:val="standardContextual"/>
        </w:rPr>
        <w:tab/>
      </w:r>
      <w:hyperlink w:anchor="Documentary43" w:history="1">
        <w:r w:rsidRPr="00526F67">
          <w:rPr>
            <w:rStyle w:val="Hyperlink"/>
            <w:rFonts w:cstheme="minorHAnsi"/>
            <w:kern w:val="2"/>
            <w:sz w:val="24"/>
            <w:szCs w:val="24"/>
            <w14:ligatures w14:val="standardContextual"/>
          </w:rPr>
          <w:t>Documentary evidence</w:t>
        </w:r>
      </w:hyperlink>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t>5</w:t>
      </w:r>
      <w:r w:rsidR="00CE7453">
        <w:rPr>
          <w:rFonts w:cstheme="minorHAnsi"/>
          <w:kern w:val="2"/>
          <w:sz w:val="24"/>
          <w:szCs w:val="24"/>
          <w14:ligatures w14:val="standardContextual"/>
        </w:rPr>
        <w:t>8</w:t>
      </w:r>
    </w:p>
    <w:p w14:paraId="199EDDAB" w14:textId="718D6110" w:rsidR="006C0782" w:rsidRPr="006C0782" w:rsidRDefault="006C0782" w:rsidP="006C0782">
      <w:pPr>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4.4</w:t>
      </w:r>
      <w:r w:rsidRPr="006C0782">
        <w:rPr>
          <w:rFonts w:cstheme="minorHAnsi"/>
          <w:kern w:val="2"/>
          <w:sz w:val="24"/>
          <w:szCs w:val="24"/>
          <w14:ligatures w14:val="standardContextual"/>
        </w:rPr>
        <w:tab/>
      </w:r>
      <w:hyperlink w:anchor="Interviews44" w:history="1">
        <w:r w:rsidRPr="00526F67">
          <w:rPr>
            <w:rStyle w:val="Hyperlink"/>
            <w:rFonts w:cstheme="minorHAnsi"/>
            <w:kern w:val="2"/>
            <w:sz w:val="24"/>
            <w:szCs w:val="24"/>
            <w14:ligatures w14:val="standardContextual"/>
          </w:rPr>
          <w:t>Interviews</w:t>
        </w:r>
      </w:hyperlink>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r>
      <w:r w:rsidR="006A2F57">
        <w:rPr>
          <w:rFonts w:cstheme="minorHAnsi"/>
          <w:kern w:val="2"/>
          <w:sz w:val="24"/>
          <w:szCs w:val="24"/>
          <w14:ligatures w14:val="standardContextual"/>
        </w:rPr>
        <w:tab/>
        <w:t>6</w:t>
      </w:r>
      <w:r w:rsidR="00CE7453">
        <w:rPr>
          <w:rFonts w:cstheme="minorHAnsi"/>
          <w:kern w:val="2"/>
          <w:sz w:val="24"/>
          <w:szCs w:val="24"/>
          <w14:ligatures w14:val="standardContextual"/>
        </w:rPr>
        <w:t>3</w:t>
      </w:r>
    </w:p>
    <w:p w14:paraId="7EAAB578" w14:textId="1BE6F623" w:rsidR="006C0782" w:rsidRPr="006C0782" w:rsidRDefault="006C0782" w:rsidP="006C0782">
      <w:pPr>
        <w:tabs>
          <w:tab w:val="left" w:pos="1418"/>
          <w:tab w:val="left" w:pos="2268"/>
        </w:tabs>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ab/>
        <w:t>4.4.1</w:t>
      </w:r>
      <w:r w:rsidRPr="006C0782">
        <w:rPr>
          <w:rFonts w:cstheme="minorHAnsi"/>
          <w:kern w:val="2"/>
          <w:sz w:val="24"/>
          <w:szCs w:val="24"/>
          <w14:ligatures w14:val="standardContextual"/>
        </w:rPr>
        <w:tab/>
      </w:r>
      <w:hyperlink w:anchor="Description441" w:history="1">
        <w:r w:rsidRPr="00526F67">
          <w:rPr>
            <w:rStyle w:val="Hyperlink"/>
            <w:rFonts w:cstheme="minorHAnsi"/>
            <w:kern w:val="2"/>
            <w:sz w:val="24"/>
            <w:szCs w:val="24"/>
            <w14:ligatures w14:val="standardContextual"/>
          </w:rPr>
          <w:t>Description of interviews and participants</w:t>
        </w:r>
      </w:hyperlink>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t>6</w:t>
      </w:r>
      <w:r w:rsidR="00CE7453">
        <w:rPr>
          <w:rFonts w:cstheme="minorHAnsi"/>
          <w:kern w:val="2"/>
          <w:sz w:val="24"/>
          <w:szCs w:val="24"/>
          <w14:ligatures w14:val="standardContextual"/>
        </w:rPr>
        <w:t>3</w:t>
      </w:r>
    </w:p>
    <w:p w14:paraId="7600C051" w14:textId="12EFBD27" w:rsidR="006C0782" w:rsidRPr="006C0782" w:rsidRDefault="006C0782" w:rsidP="006C0782">
      <w:pPr>
        <w:tabs>
          <w:tab w:val="left" w:pos="1418"/>
          <w:tab w:val="left" w:pos="2268"/>
        </w:tabs>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ab/>
        <w:t>4.4.2</w:t>
      </w:r>
      <w:r w:rsidRPr="006C0782">
        <w:rPr>
          <w:rFonts w:cstheme="minorHAnsi"/>
          <w:kern w:val="2"/>
          <w:sz w:val="24"/>
          <w:szCs w:val="24"/>
          <w14:ligatures w14:val="standardContextual"/>
        </w:rPr>
        <w:tab/>
      </w:r>
      <w:hyperlink w:anchor="Thematic442" w:history="1">
        <w:r w:rsidRPr="00526F67">
          <w:rPr>
            <w:rStyle w:val="Hyperlink"/>
            <w:rFonts w:cstheme="minorHAnsi"/>
            <w:kern w:val="2"/>
            <w:sz w:val="24"/>
            <w:szCs w:val="24"/>
            <w14:ligatures w14:val="standardContextual"/>
          </w:rPr>
          <w:t>Thematic analysis</w:t>
        </w:r>
      </w:hyperlink>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t>6</w:t>
      </w:r>
      <w:r w:rsidR="00CE7453">
        <w:rPr>
          <w:rFonts w:cstheme="minorHAnsi"/>
          <w:kern w:val="2"/>
          <w:sz w:val="24"/>
          <w:szCs w:val="24"/>
          <w14:ligatures w14:val="standardContextual"/>
        </w:rPr>
        <w:t>6</w:t>
      </w:r>
    </w:p>
    <w:p w14:paraId="15DEC9DB" w14:textId="13F1B0F7" w:rsidR="006C0782" w:rsidRPr="006C0782" w:rsidRDefault="006C0782" w:rsidP="006C0782">
      <w:pPr>
        <w:tabs>
          <w:tab w:val="left" w:pos="1418"/>
          <w:tab w:val="left" w:pos="2268"/>
          <w:tab w:val="left" w:pos="3402"/>
        </w:tabs>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ab/>
      </w:r>
      <w:r w:rsidRPr="006C0782">
        <w:rPr>
          <w:rFonts w:cstheme="minorHAnsi"/>
          <w:kern w:val="2"/>
          <w:sz w:val="24"/>
          <w:szCs w:val="24"/>
          <w14:ligatures w14:val="standardContextual"/>
        </w:rPr>
        <w:tab/>
        <w:t>4.4.2.1</w:t>
      </w:r>
      <w:r w:rsidRPr="006C0782">
        <w:rPr>
          <w:rFonts w:cstheme="minorHAnsi"/>
          <w:kern w:val="2"/>
          <w:sz w:val="24"/>
          <w:szCs w:val="24"/>
          <w14:ligatures w14:val="standardContextual"/>
        </w:rPr>
        <w:tab/>
      </w:r>
      <w:hyperlink w:anchor="generating4421" w:history="1">
        <w:r w:rsidRPr="00526F67">
          <w:rPr>
            <w:rStyle w:val="Hyperlink"/>
            <w:rFonts w:cstheme="minorHAnsi"/>
            <w:kern w:val="2"/>
            <w:sz w:val="24"/>
            <w:szCs w:val="24"/>
            <w14:ligatures w14:val="standardContextual"/>
          </w:rPr>
          <w:t>Generating initial themes</w:t>
        </w:r>
      </w:hyperlink>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t>6</w:t>
      </w:r>
      <w:r w:rsidR="00CE7453">
        <w:rPr>
          <w:rFonts w:cstheme="minorHAnsi"/>
          <w:kern w:val="2"/>
          <w:sz w:val="24"/>
          <w:szCs w:val="24"/>
          <w14:ligatures w14:val="standardContextual"/>
        </w:rPr>
        <w:t>6</w:t>
      </w:r>
    </w:p>
    <w:p w14:paraId="1EF295BA" w14:textId="480C6AE1" w:rsidR="006C0782" w:rsidRPr="006C0782" w:rsidRDefault="006C0782" w:rsidP="006C0782">
      <w:pPr>
        <w:tabs>
          <w:tab w:val="left" w:pos="1418"/>
          <w:tab w:val="left" w:pos="2268"/>
          <w:tab w:val="left" w:pos="3402"/>
        </w:tabs>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ab/>
      </w:r>
      <w:r w:rsidRPr="006C0782">
        <w:rPr>
          <w:rFonts w:cstheme="minorHAnsi"/>
          <w:kern w:val="2"/>
          <w:sz w:val="24"/>
          <w:szCs w:val="24"/>
          <w14:ligatures w14:val="standardContextual"/>
        </w:rPr>
        <w:tab/>
        <w:t>4.4.2.2</w:t>
      </w:r>
      <w:r w:rsidRPr="006C0782">
        <w:rPr>
          <w:rFonts w:cstheme="minorHAnsi"/>
          <w:kern w:val="2"/>
          <w:sz w:val="24"/>
          <w:szCs w:val="24"/>
          <w14:ligatures w14:val="standardContextual"/>
        </w:rPr>
        <w:tab/>
      </w:r>
      <w:hyperlink w:anchor="Developing4422" w:history="1">
        <w:r w:rsidRPr="00526F67">
          <w:rPr>
            <w:rStyle w:val="Hyperlink"/>
            <w:rFonts w:cstheme="minorHAnsi"/>
            <w:kern w:val="2"/>
            <w:sz w:val="24"/>
            <w:szCs w:val="24"/>
            <w14:ligatures w14:val="standardContextual"/>
          </w:rPr>
          <w:t>Developing and reviewing themes</w:t>
        </w:r>
      </w:hyperlink>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t>6</w:t>
      </w:r>
      <w:r w:rsidR="00CE7453">
        <w:rPr>
          <w:rFonts w:cstheme="minorHAnsi"/>
          <w:kern w:val="2"/>
          <w:sz w:val="24"/>
          <w:szCs w:val="24"/>
          <w14:ligatures w14:val="standardContextual"/>
        </w:rPr>
        <w:t>7</w:t>
      </w:r>
    </w:p>
    <w:p w14:paraId="5B66B8C4" w14:textId="35DFCE96" w:rsidR="006C0782" w:rsidRPr="006C0782" w:rsidRDefault="006C0782" w:rsidP="006C0782">
      <w:pPr>
        <w:tabs>
          <w:tab w:val="left" w:pos="1418"/>
          <w:tab w:val="left" w:pos="2268"/>
          <w:tab w:val="left" w:pos="3402"/>
        </w:tabs>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ab/>
      </w:r>
      <w:r w:rsidRPr="006C0782">
        <w:rPr>
          <w:rFonts w:cstheme="minorHAnsi"/>
          <w:kern w:val="2"/>
          <w:sz w:val="24"/>
          <w:szCs w:val="24"/>
          <w14:ligatures w14:val="standardContextual"/>
        </w:rPr>
        <w:tab/>
        <w:t>4.4.2.3</w:t>
      </w:r>
      <w:r w:rsidRPr="006C0782">
        <w:rPr>
          <w:rFonts w:cstheme="minorHAnsi"/>
          <w:kern w:val="2"/>
          <w:sz w:val="24"/>
          <w:szCs w:val="24"/>
          <w14:ligatures w14:val="standardContextual"/>
        </w:rPr>
        <w:tab/>
      </w:r>
      <w:hyperlink w:anchor="Refining4423" w:history="1">
        <w:r w:rsidRPr="00526F67">
          <w:rPr>
            <w:rStyle w:val="Hyperlink"/>
            <w:rFonts w:cstheme="minorHAnsi"/>
            <w:kern w:val="2"/>
            <w:sz w:val="24"/>
            <w:szCs w:val="24"/>
            <w14:ligatures w14:val="standardContextual"/>
          </w:rPr>
          <w:t>Refining, defining and naming themes</w:t>
        </w:r>
      </w:hyperlink>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t>6</w:t>
      </w:r>
      <w:r w:rsidR="00CE7453">
        <w:rPr>
          <w:rFonts w:cstheme="minorHAnsi"/>
          <w:kern w:val="2"/>
          <w:sz w:val="24"/>
          <w:szCs w:val="24"/>
          <w14:ligatures w14:val="standardContextual"/>
        </w:rPr>
        <w:t>7</w:t>
      </w:r>
    </w:p>
    <w:p w14:paraId="0ECB19E3" w14:textId="6DCE80B7" w:rsidR="006C0782" w:rsidRPr="006C0782" w:rsidRDefault="006C0782" w:rsidP="006C0782">
      <w:pPr>
        <w:tabs>
          <w:tab w:val="left" w:pos="1418"/>
          <w:tab w:val="left" w:pos="2268"/>
          <w:tab w:val="left" w:pos="3402"/>
        </w:tabs>
        <w:spacing w:after="0" w:line="240" w:lineRule="auto"/>
        <w:ind w:left="720"/>
        <w:rPr>
          <w:rFonts w:cstheme="minorHAnsi"/>
          <w:kern w:val="2"/>
          <w:sz w:val="24"/>
          <w:szCs w:val="24"/>
          <w14:ligatures w14:val="standardContextual"/>
        </w:rPr>
      </w:pPr>
      <w:r w:rsidRPr="006C0782">
        <w:rPr>
          <w:rFonts w:cstheme="minorHAnsi"/>
          <w:kern w:val="2"/>
          <w:sz w:val="24"/>
          <w:szCs w:val="24"/>
          <w14:ligatures w14:val="standardContextual"/>
        </w:rPr>
        <w:tab/>
      </w:r>
      <w:r w:rsidRPr="006C0782">
        <w:rPr>
          <w:rFonts w:cstheme="minorHAnsi"/>
          <w:kern w:val="2"/>
          <w:sz w:val="24"/>
          <w:szCs w:val="24"/>
          <w14:ligatures w14:val="standardContextual"/>
        </w:rPr>
        <w:tab/>
        <w:t>4.4.2.4</w:t>
      </w:r>
      <w:r w:rsidRPr="006C0782">
        <w:rPr>
          <w:rFonts w:cstheme="minorHAnsi"/>
          <w:kern w:val="2"/>
          <w:sz w:val="24"/>
          <w:szCs w:val="24"/>
          <w14:ligatures w14:val="standardContextual"/>
        </w:rPr>
        <w:tab/>
      </w:r>
      <w:hyperlink w:anchor="Use4424" w:history="1">
        <w:r w:rsidRPr="00526F67">
          <w:rPr>
            <w:rStyle w:val="Hyperlink"/>
            <w:rFonts w:cstheme="minorHAnsi"/>
            <w:kern w:val="2"/>
            <w:sz w:val="24"/>
            <w:szCs w:val="24"/>
            <w14:ligatures w14:val="standardContextual"/>
          </w:rPr>
          <w:t>Use of language</w:t>
        </w:r>
      </w:hyperlink>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r>
      <w:r w:rsidR="00FF46E7">
        <w:rPr>
          <w:rFonts w:cstheme="minorHAnsi"/>
          <w:kern w:val="2"/>
          <w:sz w:val="24"/>
          <w:szCs w:val="24"/>
          <w14:ligatures w14:val="standardContextual"/>
        </w:rPr>
        <w:tab/>
        <w:t>6</w:t>
      </w:r>
      <w:r w:rsidR="00CE7453">
        <w:rPr>
          <w:rFonts w:cstheme="minorHAnsi"/>
          <w:kern w:val="2"/>
          <w:sz w:val="24"/>
          <w:szCs w:val="24"/>
          <w14:ligatures w14:val="standardContextual"/>
        </w:rPr>
        <w:t>7</w:t>
      </w:r>
    </w:p>
    <w:p w14:paraId="20ACD569" w14:textId="77777777" w:rsidR="006C0782" w:rsidRPr="006C0782" w:rsidRDefault="006C0782" w:rsidP="006C0782">
      <w:pPr>
        <w:tabs>
          <w:tab w:val="left" w:pos="1418"/>
          <w:tab w:val="left" w:pos="2268"/>
          <w:tab w:val="left" w:pos="3402"/>
        </w:tabs>
        <w:spacing w:after="0" w:line="240" w:lineRule="auto"/>
        <w:ind w:left="720"/>
        <w:rPr>
          <w:rFonts w:cstheme="minorHAnsi"/>
          <w:kern w:val="2"/>
          <w:sz w:val="24"/>
          <w:szCs w:val="24"/>
          <w14:ligatures w14:val="standardContextual"/>
        </w:rPr>
      </w:pPr>
    </w:p>
    <w:p w14:paraId="2183DC9C" w14:textId="21254DEB" w:rsidR="006C0782" w:rsidRPr="006C0782" w:rsidRDefault="00720C20" w:rsidP="006C0782">
      <w:pPr>
        <w:tabs>
          <w:tab w:val="left" w:pos="1418"/>
          <w:tab w:val="left" w:pos="2268"/>
        </w:tabs>
        <w:spacing w:after="0" w:line="240" w:lineRule="auto"/>
        <w:rPr>
          <w:rFonts w:cstheme="minorHAnsi"/>
          <w:b/>
          <w:bCs/>
          <w:color w:val="000000" w:themeColor="text1"/>
          <w:kern w:val="2"/>
          <w:sz w:val="24"/>
          <w:szCs w:val="24"/>
          <w14:ligatures w14:val="standardContextual"/>
        </w:rPr>
      </w:pPr>
      <w:hyperlink w:anchor="Chapter5" w:history="1">
        <w:r w:rsidR="006C0782" w:rsidRPr="00F13E28">
          <w:rPr>
            <w:rStyle w:val="Hyperlink"/>
            <w:rFonts w:cstheme="minorHAnsi"/>
            <w:b/>
            <w:bCs/>
            <w:kern w:val="2"/>
            <w:sz w:val="24"/>
            <w:szCs w:val="24"/>
            <w14:ligatures w14:val="standardContextual"/>
          </w:rPr>
          <w:t>Chapter 5</w:t>
        </w:r>
        <w:r w:rsidR="006C0782" w:rsidRPr="00F13E28">
          <w:rPr>
            <w:rStyle w:val="Hyperlink"/>
            <w:rFonts w:cstheme="minorHAnsi"/>
            <w:b/>
            <w:bCs/>
            <w:kern w:val="2"/>
            <w:sz w:val="24"/>
            <w:szCs w:val="24"/>
            <w:u w:val="none"/>
            <w14:ligatures w14:val="standardContextual"/>
          </w:rPr>
          <w:tab/>
        </w:r>
        <w:r w:rsidR="006C0782" w:rsidRPr="00F13E28">
          <w:rPr>
            <w:rStyle w:val="Hyperlink"/>
            <w:rFonts w:cstheme="minorHAnsi"/>
            <w:b/>
            <w:bCs/>
            <w:kern w:val="2"/>
            <w:sz w:val="24"/>
            <w:szCs w:val="24"/>
            <w14:ligatures w14:val="standardContextual"/>
          </w:rPr>
          <w:t>What involvement did the case study sites do?</w:t>
        </w:r>
      </w:hyperlink>
      <w:r w:rsidR="00FF46E7">
        <w:rPr>
          <w:rFonts w:cstheme="minorHAnsi"/>
          <w:b/>
          <w:bCs/>
          <w:kern w:val="2"/>
          <w:sz w:val="24"/>
          <w:szCs w:val="24"/>
          <w14:ligatures w14:val="standardContextual"/>
        </w:rPr>
        <w:tab/>
      </w:r>
      <w:r w:rsidR="00FF46E7">
        <w:rPr>
          <w:rFonts w:cstheme="minorHAnsi"/>
          <w:b/>
          <w:bCs/>
          <w:kern w:val="2"/>
          <w:sz w:val="24"/>
          <w:szCs w:val="24"/>
          <w14:ligatures w14:val="standardContextual"/>
        </w:rPr>
        <w:tab/>
      </w:r>
      <w:r w:rsidR="00FF46E7">
        <w:rPr>
          <w:rFonts w:cstheme="minorHAnsi"/>
          <w:b/>
          <w:bCs/>
          <w:kern w:val="2"/>
          <w:sz w:val="24"/>
          <w:szCs w:val="24"/>
          <w14:ligatures w14:val="standardContextual"/>
        </w:rPr>
        <w:tab/>
      </w:r>
      <w:r w:rsidR="00FF46E7">
        <w:rPr>
          <w:rFonts w:cstheme="minorHAnsi"/>
          <w:b/>
          <w:bCs/>
          <w:kern w:val="2"/>
          <w:sz w:val="24"/>
          <w:szCs w:val="24"/>
          <w14:ligatures w14:val="standardContextual"/>
        </w:rPr>
        <w:tab/>
        <w:t>6</w:t>
      </w:r>
      <w:r w:rsidR="00CE7453">
        <w:rPr>
          <w:rFonts w:cstheme="minorHAnsi"/>
          <w:b/>
          <w:bCs/>
          <w:kern w:val="2"/>
          <w:sz w:val="24"/>
          <w:szCs w:val="24"/>
          <w14:ligatures w14:val="standardContextual"/>
        </w:rPr>
        <w:t>9</w:t>
      </w:r>
    </w:p>
    <w:p w14:paraId="5AB320BD" w14:textId="77777777"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p>
    <w:p w14:paraId="24FBEB39" w14:textId="1C11E665"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1</w:t>
      </w:r>
      <w:r w:rsidRPr="006C0782">
        <w:rPr>
          <w:rFonts w:cstheme="minorHAnsi"/>
          <w:color w:val="000000" w:themeColor="text1"/>
          <w:kern w:val="2"/>
          <w:sz w:val="24"/>
          <w:szCs w:val="24"/>
          <w14:ligatures w14:val="standardContextual"/>
        </w:rPr>
        <w:tab/>
      </w:r>
      <w:hyperlink w:anchor="Introduction51" w:history="1">
        <w:r w:rsidRPr="000B4209">
          <w:rPr>
            <w:rStyle w:val="Hyperlink"/>
            <w:rFonts w:cstheme="minorHAnsi"/>
            <w:kern w:val="2"/>
            <w:sz w:val="24"/>
            <w:szCs w:val="24"/>
            <w14:ligatures w14:val="standardContextual"/>
          </w:rPr>
          <w:t>Introduction</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6</w:t>
      </w:r>
      <w:r w:rsidR="00CE7453">
        <w:rPr>
          <w:rFonts w:cstheme="minorHAnsi"/>
          <w:color w:val="000000" w:themeColor="text1"/>
          <w:kern w:val="2"/>
          <w:sz w:val="24"/>
          <w:szCs w:val="24"/>
          <w14:ligatures w14:val="standardContextual"/>
        </w:rPr>
        <w:t>9</w:t>
      </w:r>
    </w:p>
    <w:p w14:paraId="6F7BA725" w14:textId="714571FD"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2</w:t>
      </w:r>
      <w:r w:rsidRPr="006C0782">
        <w:rPr>
          <w:rFonts w:cstheme="minorHAnsi"/>
          <w:color w:val="000000" w:themeColor="text1"/>
          <w:kern w:val="2"/>
          <w:sz w:val="24"/>
          <w:szCs w:val="24"/>
          <w14:ligatures w14:val="standardContextual"/>
        </w:rPr>
        <w:tab/>
      </w:r>
      <w:hyperlink w:anchor="Involvement52" w:history="1">
        <w:r w:rsidRPr="000B4209">
          <w:rPr>
            <w:rStyle w:val="Hyperlink"/>
            <w:rFonts w:cstheme="minorHAnsi"/>
            <w:kern w:val="2"/>
            <w:sz w:val="24"/>
            <w:szCs w:val="24"/>
            <w14:ligatures w14:val="standardContextual"/>
          </w:rPr>
          <w:t>Involvement in research studie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7</w:t>
      </w:r>
      <w:r w:rsidR="00CE7453">
        <w:rPr>
          <w:rFonts w:cstheme="minorHAnsi"/>
          <w:color w:val="000000" w:themeColor="text1"/>
          <w:kern w:val="2"/>
          <w:sz w:val="24"/>
          <w:szCs w:val="24"/>
          <w14:ligatures w14:val="standardContextual"/>
        </w:rPr>
        <w:t>1</w:t>
      </w:r>
    </w:p>
    <w:p w14:paraId="75C8348B" w14:textId="0BDD80B4"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2.1</w:t>
      </w:r>
      <w:r w:rsidRPr="006C0782">
        <w:rPr>
          <w:rFonts w:cstheme="minorHAnsi"/>
          <w:color w:val="000000" w:themeColor="text1"/>
          <w:kern w:val="2"/>
          <w:sz w:val="24"/>
          <w:szCs w:val="24"/>
          <w14:ligatures w14:val="standardContextual"/>
        </w:rPr>
        <w:tab/>
      </w:r>
      <w:hyperlink w:anchor="Introduction521" w:history="1">
        <w:r w:rsidRPr="000B4209">
          <w:rPr>
            <w:rStyle w:val="Hyperlink"/>
            <w:rFonts w:cstheme="minorHAnsi"/>
            <w:kern w:val="2"/>
            <w:sz w:val="24"/>
            <w:szCs w:val="24"/>
            <w14:ligatures w14:val="standardContextual"/>
          </w:rPr>
          <w:t>Introduction</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7</w:t>
      </w:r>
      <w:r w:rsidR="00CE7453">
        <w:rPr>
          <w:rFonts w:cstheme="minorHAnsi"/>
          <w:color w:val="000000" w:themeColor="text1"/>
          <w:kern w:val="2"/>
          <w:sz w:val="24"/>
          <w:szCs w:val="24"/>
          <w14:ligatures w14:val="standardContextual"/>
        </w:rPr>
        <w:t>1</w:t>
      </w:r>
    </w:p>
    <w:p w14:paraId="1C94AD50" w14:textId="3435B612"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2.2</w:t>
      </w:r>
      <w:r w:rsidRPr="006C0782">
        <w:rPr>
          <w:rFonts w:cstheme="minorHAnsi"/>
          <w:color w:val="000000" w:themeColor="text1"/>
          <w:kern w:val="2"/>
          <w:sz w:val="24"/>
          <w:szCs w:val="24"/>
          <w14:ligatures w14:val="standardContextual"/>
        </w:rPr>
        <w:tab/>
      </w:r>
      <w:hyperlink w:anchor="Identfying522" w:history="1">
        <w:r w:rsidRPr="000B4209">
          <w:rPr>
            <w:rStyle w:val="Hyperlink"/>
            <w:rFonts w:cstheme="minorHAnsi"/>
            <w:kern w:val="2"/>
            <w:sz w:val="24"/>
            <w:szCs w:val="24"/>
            <w14:ligatures w14:val="standardContextual"/>
          </w:rPr>
          <w:t>Identifying and prioritising research</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7</w:t>
      </w:r>
      <w:r w:rsidR="00CE7453">
        <w:rPr>
          <w:rFonts w:cstheme="minorHAnsi"/>
          <w:color w:val="000000" w:themeColor="text1"/>
          <w:kern w:val="2"/>
          <w:sz w:val="24"/>
          <w:szCs w:val="24"/>
          <w14:ligatures w14:val="standardContextual"/>
        </w:rPr>
        <w:t>2</w:t>
      </w:r>
    </w:p>
    <w:p w14:paraId="0EC9906F" w14:textId="2EAB760F"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2.3</w:t>
      </w:r>
      <w:r w:rsidRPr="006C0782">
        <w:rPr>
          <w:rFonts w:cstheme="minorHAnsi"/>
          <w:color w:val="000000" w:themeColor="text1"/>
          <w:kern w:val="2"/>
          <w:sz w:val="24"/>
          <w:szCs w:val="24"/>
          <w14:ligatures w14:val="standardContextual"/>
        </w:rPr>
        <w:tab/>
      </w:r>
      <w:hyperlink w:anchor="Design523" w:history="1">
        <w:r w:rsidRPr="000B4209">
          <w:rPr>
            <w:rStyle w:val="Hyperlink"/>
            <w:rFonts w:cstheme="minorHAnsi"/>
            <w:kern w:val="2"/>
            <w:sz w:val="24"/>
            <w:szCs w:val="24"/>
            <w14:ligatures w14:val="standardContextual"/>
          </w:rPr>
          <w:t>Design of research studies and reviewing funding applications</w:t>
        </w:r>
      </w:hyperlink>
      <w:r w:rsidR="00FF46E7">
        <w:rPr>
          <w:rFonts w:cstheme="minorHAnsi"/>
          <w:color w:val="000000" w:themeColor="text1"/>
          <w:kern w:val="2"/>
          <w:sz w:val="24"/>
          <w:szCs w:val="24"/>
          <w14:ligatures w14:val="standardContextual"/>
        </w:rPr>
        <w:tab/>
        <w:t>7</w:t>
      </w:r>
      <w:r w:rsidR="00CE7453">
        <w:rPr>
          <w:rFonts w:cstheme="minorHAnsi"/>
          <w:color w:val="000000" w:themeColor="text1"/>
          <w:kern w:val="2"/>
          <w:sz w:val="24"/>
          <w:szCs w:val="24"/>
          <w14:ligatures w14:val="standardContextual"/>
        </w:rPr>
        <w:t>3</w:t>
      </w:r>
    </w:p>
    <w:p w14:paraId="65B6B8E8" w14:textId="6DF9F23D"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2.4</w:t>
      </w:r>
      <w:r w:rsidRPr="006C0782">
        <w:rPr>
          <w:rFonts w:cstheme="minorHAnsi"/>
          <w:color w:val="000000" w:themeColor="text1"/>
          <w:kern w:val="2"/>
          <w:sz w:val="24"/>
          <w:szCs w:val="24"/>
          <w14:ligatures w14:val="standardContextual"/>
        </w:rPr>
        <w:tab/>
      </w:r>
      <w:hyperlink w:anchor="Undertaking524" w:history="1">
        <w:r w:rsidRPr="000B4209">
          <w:rPr>
            <w:rStyle w:val="Hyperlink"/>
            <w:rFonts w:cstheme="minorHAnsi"/>
            <w:kern w:val="2"/>
            <w:sz w:val="24"/>
            <w:szCs w:val="24"/>
            <w14:ligatures w14:val="standardContextual"/>
          </w:rPr>
          <w:t>Undertaking and managing research studie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7</w:t>
      </w:r>
      <w:r w:rsidR="00CE7453">
        <w:rPr>
          <w:rFonts w:cstheme="minorHAnsi"/>
          <w:color w:val="000000" w:themeColor="text1"/>
          <w:kern w:val="2"/>
          <w:sz w:val="24"/>
          <w:szCs w:val="24"/>
          <w14:ligatures w14:val="standardContextual"/>
        </w:rPr>
        <w:t>5</w:t>
      </w:r>
    </w:p>
    <w:p w14:paraId="15D3E741" w14:textId="75F24CBB" w:rsidR="00FF46E7" w:rsidRPr="000B4209" w:rsidRDefault="006C0782" w:rsidP="006C0782">
      <w:pPr>
        <w:tabs>
          <w:tab w:val="left" w:pos="1418"/>
          <w:tab w:val="left" w:pos="2268"/>
        </w:tabs>
        <w:spacing w:after="0" w:line="240" w:lineRule="auto"/>
        <w:ind w:left="709" w:hanging="851"/>
        <w:rPr>
          <w:rStyle w:val="Hyperlink"/>
          <w:rFonts w:cstheme="minorHAnsi"/>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2.5</w:t>
      </w:r>
      <w:r w:rsidRPr="006C0782">
        <w:rPr>
          <w:rFonts w:cstheme="minorHAnsi"/>
          <w:color w:val="000000" w:themeColor="text1"/>
          <w:kern w:val="2"/>
          <w:sz w:val="24"/>
          <w:szCs w:val="24"/>
          <w14:ligatures w14:val="standardContextual"/>
        </w:rPr>
        <w:tab/>
      </w:r>
      <w:r w:rsidR="000B4209">
        <w:rPr>
          <w:rFonts w:cstheme="minorHAnsi"/>
          <w:color w:val="000000" w:themeColor="text1"/>
          <w:kern w:val="2"/>
          <w:sz w:val="24"/>
          <w:szCs w:val="24"/>
          <w14:ligatures w14:val="standardContextual"/>
        </w:rPr>
        <w:fldChar w:fldCharType="begin"/>
      </w:r>
      <w:r w:rsidR="000B4209">
        <w:rPr>
          <w:rFonts w:cstheme="minorHAnsi"/>
          <w:color w:val="000000" w:themeColor="text1"/>
          <w:kern w:val="2"/>
          <w:sz w:val="24"/>
          <w:szCs w:val="24"/>
          <w14:ligatures w14:val="standardContextual"/>
        </w:rPr>
        <w:instrText>HYPERLINK  \l "Dissemination525"</w:instrText>
      </w:r>
      <w:r w:rsidR="000B4209">
        <w:rPr>
          <w:rFonts w:cstheme="minorHAnsi"/>
          <w:color w:val="000000" w:themeColor="text1"/>
          <w:kern w:val="2"/>
          <w:sz w:val="24"/>
          <w:szCs w:val="24"/>
          <w14:ligatures w14:val="standardContextual"/>
        </w:rPr>
      </w:r>
      <w:r w:rsidR="000B4209">
        <w:rPr>
          <w:rFonts w:cstheme="minorHAnsi"/>
          <w:color w:val="000000" w:themeColor="text1"/>
          <w:kern w:val="2"/>
          <w:sz w:val="24"/>
          <w:szCs w:val="24"/>
          <w14:ligatures w14:val="standardContextual"/>
        </w:rPr>
        <w:fldChar w:fldCharType="separate"/>
      </w:r>
      <w:r w:rsidRPr="000B4209">
        <w:rPr>
          <w:rStyle w:val="Hyperlink"/>
          <w:rFonts w:cstheme="minorHAnsi"/>
          <w:kern w:val="2"/>
          <w:sz w:val="24"/>
          <w:szCs w:val="24"/>
          <w14:ligatures w14:val="standardContextual"/>
        </w:rPr>
        <w:t xml:space="preserve">Dissemination of study results and of other involvement </w:t>
      </w:r>
    </w:p>
    <w:p w14:paraId="2DE07A2B" w14:textId="2910DDED" w:rsidR="006C0782" w:rsidRPr="006C0782" w:rsidRDefault="00FF46E7"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0B4209">
        <w:rPr>
          <w:rStyle w:val="Hyperlink"/>
          <w:rFonts w:cstheme="minorHAnsi"/>
          <w:kern w:val="2"/>
          <w:sz w:val="24"/>
          <w:szCs w:val="24"/>
          <w:u w:val="none"/>
          <w14:ligatures w14:val="standardContextual"/>
        </w:rPr>
        <w:tab/>
      </w:r>
      <w:r w:rsidRPr="000B4209">
        <w:rPr>
          <w:rStyle w:val="Hyperlink"/>
          <w:rFonts w:cstheme="minorHAnsi"/>
          <w:kern w:val="2"/>
          <w:sz w:val="24"/>
          <w:szCs w:val="24"/>
          <w:u w:val="none"/>
          <w14:ligatures w14:val="standardContextual"/>
        </w:rPr>
        <w:tab/>
      </w:r>
      <w:r w:rsidRPr="000B4209">
        <w:rPr>
          <w:rStyle w:val="Hyperlink"/>
          <w:rFonts w:cstheme="minorHAnsi"/>
          <w:kern w:val="2"/>
          <w:sz w:val="24"/>
          <w:szCs w:val="24"/>
          <w:u w:val="none"/>
          <w14:ligatures w14:val="standardContextual"/>
        </w:rPr>
        <w:tab/>
      </w:r>
      <w:r w:rsidRPr="000B4209">
        <w:rPr>
          <w:rStyle w:val="Hyperlink"/>
          <w:rFonts w:cstheme="minorHAnsi"/>
          <w:kern w:val="2"/>
          <w:sz w:val="24"/>
          <w:szCs w:val="24"/>
          <w14:ligatures w14:val="standardContextual"/>
        </w:rPr>
        <w:t>A</w:t>
      </w:r>
      <w:r w:rsidR="006C0782" w:rsidRPr="000B4209">
        <w:rPr>
          <w:rStyle w:val="Hyperlink"/>
          <w:rFonts w:cstheme="minorHAnsi"/>
          <w:kern w:val="2"/>
          <w:sz w:val="24"/>
          <w:szCs w:val="24"/>
          <w14:ligatures w14:val="standardContextual"/>
        </w:rPr>
        <w:t>ctivities</w:t>
      </w:r>
      <w:r w:rsidR="000B4209">
        <w:rPr>
          <w:rFonts w:cstheme="minorHAnsi"/>
          <w:color w:val="000000" w:themeColor="text1"/>
          <w:kern w:val="2"/>
          <w:sz w:val="24"/>
          <w:szCs w:val="24"/>
          <w14:ligatures w14:val="standardContextual"/>
        </w:rPr>
        <w:fldChar w:fldCharType="end"/>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t>7</w:t>
      </w:r>
      <w:r w:rsidR="00CE7453">
        <w:rPr>
          <w:rFonts w:cstheme="minorHAnsi"/>
          <w:color w:val="000000" w:themeColor="text1"/>
          <w:kern w:val="2"/>
          <w:sz w:val="24"/>
          <w:szCs w:val="24"/>
          <w14:ligatures w14:val="standardContextual"/>
        </w:rPr>
        <w:t>6</w:t>
      </w:r>
    </w:p>
    <w:p w14:paraId="17BB8DF4" w14:textId="65C890E2"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2.6</w:t>
      </w:r>
      <w:r w:rsidRPr="006C0782">
        <w:rPr>
          <w:rFonts w:cstheme="minorHAnsi"/>
          <w:color w:val="000000" w:themeColor="text1"/>
          <w:kern w:val="2"/>
          <w:sz w:val="24"/>
          <w:szCs w:val="24"/>
          <w14:ligatures w14:val="standardContextual"/>
        </w:rPr>
        <w:tab/>
      </w:r>
      <w:hyperlink w:anchor="Implmentation526" w:history="1">
        <w:r w:rsidRPr="000B4209">
          <w:rPr>
            <w:rStyle w:val="Hyperlink"/>
            <w:rFonts w:cstheme="minorHAnsi"/>
            <w:kern w:val="2"/>
            <w:sz w:val="24"/>
            <w:szCs w:val="24"/>
            <w14:ligatures w14:val="standardContextual"/>
          </w:rPr>
          <w:t>Implementation of study result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CE7453">
        <w:rPr>
          <w:rFonts w:cstheme="minorHAnsi"/>
          <w:color w:val="000000" w:themeColor="text1"/>
          <w:kern w:val="2"/>
          <w:sz w:val="24"/>
          <w:szCs w:val="24"/>
          <w14:ligatures w14:val="standardContextual"/>
        </w:rPr>
        <w:t>80</w:t>
      </w:r>
    </w:p>
    <w:p w14:paraId="11418450" w14:textId="4916FD3E"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3</w:t>
      </w:r>
      <w:r w:rsidRPr="006C0782">
        <w:rPr>
          <w:rFonts w:cstheme="minorHAnsi"/>
          <w:color w:val="000000" w:themeColor="text1"/>
          <w:kern w:val="2"/>
          <w:sz w:val="24"/>
          <w:szCs w:val="24"/>
          <w14:ligatures w14:val="standardContextual"/>
        </w:rPr>
        <w:tab/>
      </w:r>
      <w:hyperlink w:anchor="Involverment53" w:history="1">
        <w:r w:rsidRPr="000B4209">
          <w:rPr>
            <w:rStyle w:val="Hyperlink"/>
            <w:rFonts w:cstheme="minorHAnsi"/>
            <w:kern w:val="2"/>
            <w:sz w:val="24"/>
            <w:szCs w:val="24"/>
            <w14:ligatures w14:val="standardContextual"/>
          </w:rPr>
          <w:t>Involvement at an organisational level</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CE7453">
        <w:rPr>
          <w:rFonts w:cstheme="minorHAnsi"/>
          <w:color w:val="000000" w:themeColor="text1"/>
          <w:kern w:val="2"/>
          <w:sz w:val="24"/>
          <w:szCs w:val="24"/>
          <w14:ligatures w14:val="standardContextual"/>
        </w:rPr>
        <w:t>80</w:t>
      </w:r>
    </w:p>
    <w:p w14:paraId="197DAD28" w14:textId="7C3E7508"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3.1</w:t>
      </w:r>
      <w:r w:rsidRPr="006C0782">
        <w:rPr>
          <w:rFonts w:cstheme="minorHAnsi"/>
          <w:color w:val="000000" w:themeColor="text1"/>
          <w:kern w:val="2"/>
          <w:sz w:val="24"/>
          <w:szCs w:val="24"/>
          <w14:ligatures w14:val="standardContextual"/>
        </w:rPr>
        <w:tab/>
      </w:r>
      <w:hyperlink w:anchor="Introduction531" w:history="1">
        <w:r w:rsidRPr="000B4209">
          <w:rPr>
            <w:rStyle w:val="Hyperlink"/>
            <w:rFonts w:cstheme="minorHAnsi"/>
            <w:kern w:val="2"/>
            <w:sz w:val="24"/>
            <w:szCs w:val="24"/>
            <w14:ligatures w14:val="standardContextual"/>
          </w:rPr>
          <w:t>Introduction</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CE7453">
        <w:rPr>
          <w:rFonts w:cstheme="minorHAnsi"/>
          <w:color w:val="000000" w:themeColor="text1"/>
          <w:kern w:val="2"/>
          <w:sz w:val="24"/>
          <w:szCs w:val="24"/>
          <w14:ligatures w14:val="standardContextual"/>
        </w:rPr>
        <w:t>80</w:t>
      </w:r>
    </w:p>
    <w:p w14:paraId="0568A4F0" w14:textId="7DE6171F" w:rsidR="006C0782" w:rsidRPr="006C0782" w:rsidRDefault="006C0782" w:rsidP="006C0782">
      <w:pPr>
        <w:tabs>
          <w:tab w:val="left" w:pos="1418"/>
          <w:tab w:val="left" w:pos="2268"/>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3.2</w:t>
      </w:r>
      <w:r w:rsidRPr="006C0782">
        <w:rPr>
          <w:rFonts w:cstheme="minorHAnsi"/>
          <w:color w:val="000000" w:themeColor="text1"/>
          <w:kern w:val="2"/>
          <w:sz w:val="24"/>
          <w:szCs w:val="24"/>
          <w14:ligatures w14:val="standardContextual"/>
        </w:rPr>
        <w:tab/>
      </w:r>
      <w:hyperlink w:anchor="Involvement532" w:history="1">
        <w:r w:rsidRPr="000B4209">
          <w:rPr>
            <w:rStyle w:val="Hyperlink"/>
            <w:rFonts w:cstheme="minorHAnsi"/>
            <w:kern w:val="2"/>
            <w:sz w:val="24"/>
            <w:szCs w:val="24"/>
            <w14:ligatures w14:val="standardContextual"/>
          </w:rPr>
          <w:t>Involvement in governance</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1</w:t>
      </w:r>
    </w:p>
    <w:p w14:paraId="1A8C30A7" w14:textId="7032E348" w:rsidR="006C0782" w:rsidRPr="006C0782" w:rsidRDefault="006C0782" w:rsidP="006C0782">
      <w:pPr>
        <w:tabs>
          <w:tab w:val="left" w:pos="1418"/>
          <w:tab w:val="left" w:pos="2268"/>
          <w:tab w:val="left" w:pos="3402"/>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3.2.1</w:t>
      </w:r>
      <w:r w:rsidRPr="006C0782">
        <w:rPr>
          <w:rFonts w:cstheme="minorHAnsi"/>
          <w:color w:val="000000" w:themeColor="text1"/>
          <w:kern w:val="2"/>
          <w:sz w:val="24"/>
          <w:szCs w:val="24"/>
          <w14:ligatures w14:val="standardContextual"/>
        </w:rPr>
        <w:tab/>
      </w:r>
      <w:hyperlink w:anchor="International5321" w:history="1">
        <w:r w:rsidRPr="000B4209">
          <w:rPr>
            <w:rStyle w:val="Hyperlink"/>
            <w:rFonts w:cstheme="minorHAnsi"/>
            <w:kern w:val="2"/>
            <w:sz w:val="24"/>
            <w:szCs w:val="24"/>
            <w14:ligatures w14:val="standardContextual"/>
          </w:rPr>
          <w:t>International External Advisory Scientific Committee</w:t>
        </w:r>
      </w:hyperlink>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2</w:t>
      </w:r>
    </w:p>
    <w:p w14:paraId="0F33499E" w14:textId="7D7AA3E1" w:rsidR="006C0782" w:rsidRPr="006C0782" w:rsidRDefault="006C0782" w:rsidP="006C0782">
      <w:pPr>
        <w:tabs>
          <w:tab w:val="left" w:pos="1418"/>
          <w:tab w:val="left" w:pos="2268"/>
          <w:tab w:val="left" w:pos="3402"/>
        </w:tabs>
        <w:spacing w:after="0" w:line="240" w:lineRule="auto"/>
        <w:ind w:left="709" w:hanging="851"/>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3.2.2</w:t>
      </w:r>
      <w:r w:rsidRPr="006C0782">
        <w:rPr>
          <w:rFonts w:cstheme="minorHAnsi"/>
          <w:color w:val="000000" w:themeColor="text1"/>
          <w:kern w:val="2"/>
          <w:sz w:val="24"/>
          <w:szCs w:val="24"/>
          <w14:ligatures w14:val="standardContextual"/>
        </w:rPr>
        <w:tab/>
      </w:r>
      <w:hyperlink w:anchor="Strategic5322" w:history="1">
        <w:r w:rsidRPr="000B4209">
          <w:rPr>
            <w:rStyle w:val="Hyperlink"/>
            <w:rFonts w:cstheme="minorHAnsi"/>
            <w:kern w:val="2"/>
            <w:sz w:val="24"/>
            <w:szCs w:val="24"/>
            <w14:ligatures w14:val="standardContextual"/>
          </w:rPr>
          <w:t>Strategic involvement group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2</w:t>
      </w:r>
    </w:p>
    <w:p w14:paraId="4BAB6190" w14:textId="557DE655" w:rsidR="00FF46E7" w:rsidRPr="000B4209" w:rsidRDefault="006C0782" w:rsidP="006C0782">
      <w:pPr>
        <w:tabs>
          <w:tab w:val="left" w:pos="1418"/>
          <w:tab w:val="left" w:pos="2268"/>
        </w:tabs>
        <w:spacing w:after="0" w:line="240" w:lineRule="auto"/>
        <w:ind w:left="2268" w:hanging="2268"/>
        <w:rPr>
          <w:rStyle w:val="Hyperlink"/>
          <w:rFonts w:cstheme="minorHAnsi"/>
          <w:kern w:val="2"/>
          <w:sz w:val="24"/>
          <w:szCs w:val="24"/>
          <w14:ligatures w14:val="standardContextual"/>
        </w:rPr>
      </w:pPr>
      <w:r w:rsidRPr="006C0782">
        <w:rPr>
          <w:rFonts w:cstheme="minorHAnsi"/>
          <w:color w:val="000000" w:themeColor="text1"/>
          <w:kern w:val="2"/>
          <w:sz w:val="24"/>
          <w:szCs w:val="24"/>
          <w14:ligatures w14:val="standardContextual"/>
        </w:rPr>
        <w:tab/>
        <w:t>5.3.3</w:t>
      </w:r>
      <w:r w:rsidRPr="006C0782">
        <w:rPr>
          <w:rFonts w:cstheme="minorHAnsi"/>
          <w:color w:val="000000" w:themeColor="text1"/>
          <w:kern w:val="2"/>
          <w:sz w:val="24"/>
          <w:szCs w:val="24"/>
          <w14:ligatures w14:val="standardContextual"/>
        </w:rPr>
        <w:tab/>
      </w:r>
      <w:r w:rsidR="000B4209">
        <w:rPr>
          <w:rFonts w:cstheme="minorHAnsi"/>
          <w:color w:val="000000" w:themeColor="text1"/>
          <w:kern w:val="2"/>
          <w:sz w:val="24"/>
          <w:szCs w:val="24"/>
          <w14:ligatures w14:val="standardContextual"/>
        </w:rPr>
        <w:fldChar w:fldCharType="begin"/>
      </w:r>
      <w:r w:rsidR="000B4209">
        <w:rPr>
          <w:rFonts w:cstheme="minorHAnsi"/>
          <w:color w:val="000000" w:themeColor="text1"/>
          <w:kern w:val="2"/>
          <w:sz w:val="24"/>
          <w:szCs w:val="24"/>
          <w14:ligatures w14:val="standardContextual"/>
        </w:rPr>
        <w:instrText>HYPERLINK  \l "Involvement533"</w:instrText>
      </w:r>
      <w:r w:rsidR="000B4209">
        <w:rPr>
          <w:rFonts w:cstheme="minorHAnsi"/>
          <w:color w:val="000000" w:themeColor="text1"/>
          <w:kern w:val="2"/>
          <w:sz w:val="24"/>
          <w:szCs w:val="24"/>
          <w14:ligatures w14:val="standardContextual"/>
        </w:rPr>
      </w:r>
      <w:r w:rsidR="000B4209">
        <w:rPr>
          <w:rFonts w:cstheme="minorHAnsi"/>
          <w:color w:val="000000" w:themeColor="text1"/>
          <w:kern w:val="2"/>
          <w:sz w:val="24"/>
          <w:szCs w:val="24"/>
          <w14:ligatures w14:val="standardContextual"/>
        </w:rPr>
        <w:fldChar w:fldCharType="separate"/>
      </w:r>
      <w:r w:rsidRPr="000B4209">
        <w:rPr>
          <w:rStyle w:val="Hyperlink"/>
          <w:rFonts w:cstheme="minorHAnsi"/>
          <w:kern w:val="2"/>
          <w:sz w:val="24"/>
          <w:szCs w:val="24"/>
          <w14:ligatures w14:val="standardContextual"/>
        </w:rPr>
        <w:t>Involvement in the development of strategies, policies and other</w:t>
      </w:r>
    </w:p>
    <w:p w14:paraId="3D9BE8CC" w14:textId="13F7C7B4" w:rsidR="006C0782" w:rsidRPr="006C0782" w:rsidRDefault="00FF46E7" w:rsidP="006C0782">
      <w:pPr>
        <w:tabs>
          <w:tab w:val="left" w:pos="1418"/>
          <w:tab w:val="left" w:pos="2268"/>
        </w:tabs>
        <w:spacing w:after="0" w:line="240" w:lineRule="auto"/>
        <w:ind w:left="2268" w:hanging="2268"/>
        <w:rPr>
          <w:rFonts w:cstheme="minorHAnsi"/>
          <w:color w:val="000000" w:themeColor="text1"/>
          <w:kern w:val="2"/>
          <w:sz w:val="24"/>
          <w:szCs w:val="24"/>
          <w14:ligatures w14:val="standardContextual"/>
        </w:rPr>
      </w:pPr>
      <w:r w:rsidRPr="000B4209">
        <w:rPr>
          <w:rStyle w:val="Hyperlink"/>
          <w:rFonts w:cstheme="minorHAnsi"/>
          <w:kern w:val="2"/>
          <w:sz w:val="24"/>
          <w:szCs w:val="24"/>
          <w:u w:val="none"/>
          <w14:ligatures w14:val="standardContextual"/>
        </w:rPr>
        <w:tab/>
      </w:r>
      <w:r w:rsidRPr="000B4209">
        <w:rPr>
          <w:rStyle w:val="Hyperlink"/>
          <w:rFonts w:cstheme="minorHAnsi"/>
          <w:kern w:val="2"/>
          <w:sz w:val="24"/>
          <w:szCs w:val="24"/>
          <w:u w:val="none"/>
          <w14:ligatures w14:val="standardContextual"/>
        </w:rPr>
        <w:tab/>
      </w:r>
      <w:r w:rsidRPr="000B4209">
        <w:rPr>
          <w:rStyle w:val="Hyperlink"/>
          <w:rFonts w:cstheme="minorHAnsi"/>
          <w:kern w:val="2"/>
          <w:sz w:val="24"/>
          <w:szCs w:val="24"/>
          <w14:ligatures w14:val="standardContextual"/>
        </w:rPr>
        <w:t>D</w:t>
      </w:r>
      <w:r w:rsidR="006C0782" w:rsidRPr="000B4209">
        <w:rPr>
          <w:rStyle w:val="Hyperlink"/>
          <w:rFonts w:cstheme="minorHAnsi"/>
          <w:kern w:val="2"/>
          <w:sz w:val="24"/>
          <w:szCs w:val="24"/>
          <w14:ligatures w14:val="standardContextual"/>
        </w:rPr>
        <w:t>ocuments</w:t>
      </w:r>
      <w:r w:rsidR="000B4209">
        <w:rPr>
          <w:rFonts w:cstheme="minorHAnsi"/>
          <w:color w:val="000000" w:themeColor="text1"/>
          <w:kern w:val="2"/>
          <w:sz w:val="24"/>
          <w:szCs w:val="24"/>
          <w14:ligatures w14:val="standardContextual"/>
        </w:rPr>
        <w:fldChar w:fldCharType="end"/>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4</w:t>
      </w:r>
    </w:p>
    <w:p w14:paraId="213EAF01" w14:textId="6F1D4242"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3.4</w:t>
      </w:r>
      <w:r w:rsidRPr="006C0782">
        <w:rPr>
          <w:rFonts w:cstheme="minorHAnsi"/>
          <w:color w:val="000000" w:themeColor="text1"/>
          <w:kern w:val="2"/>
          <w:sz w:val="24"/>
          <w:szCs w:val="24"/>
          <w14:ligatures w14:val="standardContextual"/>
        </w:rPr>
        <w:tab/>
      </w:r>
      <w:hyperlink w:anchor="Involvement534" w:history="1">
        <w:r w:rsidRPr="000D6364">
          <w:rPr>
            <w:rStyle w:val="Hyperlink"/>
            <w:rFonts w:cstheme="minorHAnsi"/>
            <w:kern w:val="2"/>
            <w:sz w:val="24"/>
            <w:szCs w:val="24"/>
            <w14:ligatures w14:val="standardContextual"/>
          </w:rPr>
          <w:t>Involvement in training and teaching</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6</w:t>
      </w:r>
    </w:p>
    <w:p w14:paraId="7CCC8B7B" w14:textId="6E487885"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3.5</w:t>
      </w:r>
      <w:r w:rsidRPr="006C0782">
        <w:rPr>
          <w:rFonts w:cstheme="minorHAnsi"/>
          <w:color w:val="000000" w:themeColor="text1"/>
          <w:kern w:val="2"/>
          <w:sz w:val="24"/>
          <w:szCs w:val="24"/>
          <w14:ligatures w14:val="standardContextual"/>
        </w:rPr>
        <w:tab/>
      </w:r>
      <w:hyperlink w:anchor="Involvement535" w:history="1">
        <w:r w:rsidRPr="000D6364">
          <w:rPr>
            <w:rStyle w:val="Hyperlink"/>
            <w:rFonts w:cstheme="minorHAnsi"/>
            <w:kern w:val="2"/>
            <w:sz w:val="24"/>
            <w:szCs w:val="24"/>
            <w14:ligatures w14:val="standardContextual"/>
          </w:rPr>
          <w:t>Involvement in developing the involvement network or group</w:t>
        </w:r>
      </w:hyperlink>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7</w:t>
      </w:r>
    </w:p>
    <w:p w14:paraId="4E0FF0E2" w14:textId="79090CB6" w:rsidR="006C0782" w:rsidRPr="006C0782" w:rsidRDefault="006C0782" w:rsidP="006C0782">
      <w:pPr>
        <w:tabs>
          <w:tab w:val="left" w:pos="709"/>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w:t>
      </w:r>
      <w:r w:rsidRPr="006C0782">
        <w:rPr>
          <w:rFonts w:cstheme="minorHAnsi"/>
          <w:color w:val="000000" w:themeColor="text1"/>
          <w:kern w:val="2"/>
          <w:sz w:val="24"/>
          <w:szCs w:val="24"/>
          <w14:ligatures w14:val="standardContextual"/>
        </w:rPr>
        <w:tab/>
      </w:r>
      <w:hyperlink w:anchor="Involvement54" w:history="1">
        <w:r w:rsidRPr="000D6364">
          <w:rPr>
            <w:rStyle w:val="Hyperlink"/>
            <w:rFonts w:cstheme="minorHAnsi"/>
            <w:kern w:val="2"/>
            <w:sz w:val="24"/>
            <w:szCs w:val="24"/>
            <w14:ligatures w14:val="standardContextual"/>
          </w:rPr>
          <w:t>Involvement approache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7</w:t>
      </w:r>
    </w:p>
    <w:p w14:paraId="5498EA0A" w14:textId="1E11EA28"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1</w:t>
      </w:r>
      <w:r w:rsidRPr="006C0782">
        <w:rPr>
          <w:rFonts w:cstheme="minorHAnsi"/>
          <w:color w:val="000000" w:themeColor="text1"/>
          <w:kern w:val="2"/>
          <w:sz w:val="24"/>
          <w:szCs w:val="24"/>
          <w14:ligatures w14:val="standardContextual"/>
        </w:rPr>
        <w:tab/>
      </w:r>
      <w:hyperlink w:anchor="Introduction541" w:history="1">
        <w:r w:rsidRPr="000D6364">
          <w:rPr>
            <w:rStyle w:val="Hyperlink"/>
            <w:rFonts w:cstheme="minorHAnsi"/>
            <w:kern w:val="2"/>
            <w:sz w:val="24"/>
            <w:szCs w:val="24"/>
            <w14:ligatures w14:val="standardContextual"/>
          </w:rPr>
          <w:t>Introduction</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7</w:t>
      </w:r>
    </w:p>
    <w:p w14:paraId="6EE279AA" w14:textId="273852CF" w:rsidR="00FF46E7"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2</w:t>
      </w:r>
      <w:r w:rsidRPr="006C0782">
        <w:rPr>
          <w:rFonts w:cstheme="minorHAnsi"/>
          <w:color w:val="000000" w:themeColor="text1"/>
          <w:kern w:val="2"/>
          <w:sz w:val="24"/>
          <w:szCs w:val="24"/>
          <w14:ligatures w14:val="standardContextual"/>
        </w:rPr>
        <w:tab/>
      </w:r>
      <w:hyperlink w:anchor="Communication542" w:history="1">
        <w:r w:rsidRPr="000D6364">
          <w:rPr>
            <w:rStyle w:val="Hyperlink"/>
            <w:rFonts w:cstheme="minorHAnsi"/>
            <w:kern w:val="2"/>
            <w:sz w:val="24"/>
            <w:szCs w:val="24"/>
            <w14:ligatures w14:val="standardContextual"/>
          </w:rPr>
          <w:t>Communication approaches: emails, telephone and shared drive</w:t>
        </w:r>
      </w:hyperlink>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8</w:t>
      </w:r>
    </w:p>
    <w:p w14:paraId="0957569B" w14:textId="07BB9A43"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3</w:t>
      </w:r>
      <w:r w:rsidRPr="006C0782">
        <w:rPr>
          <w:rFonts w:cstheme="minorHAnsi"/>
          <w:color w:val="000000" w:themeColor="text1"/>
          <w:kern w:val="2"/>
          <w:sz w:val="24"/>
          <w:szCs w:val="24"/>
          <w14:ligatures w14:val="standardContextual"/>
        </w:rPr>
        <w:tab/>
      </w:r>
      <w:hyperlink w:anchor="Collaborative543" w:history="1">
        <w:r w:rsidRPr="000D6364">
          <w:rPr>
            <w:rStyle w:val="Hyperlink"/>
            <w:rFonts w:cstheme="minorHAnsi"/>
            <w:kern w:val="2"/>
            <w:sz w:val="24"/>
            <w:szCs w:val="24"/>
            <w14:ligatures w14:val="standardContextual"/>
          </w:rPr>
          <w:t>Collaborative working: groups, meetings and other event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8</w:t>
      </w:r>
      <w:r w:rsidR="00CE7453">
        <w:rPr>
          <w:rFonts w:cstheme="minorHAnsi"/>
          <w:color w:val="000000" w:themeColor="text1"/>
          <w:kern w:val="2"/>
          <w:sz w:val="24"/>
          <w:szCs w:val="24"/>
          <w14:ligatures w14:val="standardContextual"/>
        </w:rPr>
        <w:t>8</w:t>
      </w:r>
    </w:p>
    <w:p w14:paraId="76A22B08" w14:textId="4AA0406D"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4</w:t>
      </w:r>
      <w:r w:rsidRPr="006C0782">
        <w:rPr>
          <w:rFonts w:cstheme="minorHAnsi"/>
          <w:color w:val="000000" w:themeColor="text1"/>
          <w:kern w:val="2"/>
          <w:sz w:val="24"/>
          <w:szCs w:val="24"/>
          <w14:ligatures w14:val="standardContextual"/>
        </w:rPr>
        <w:tab/>
      </w:r>
      <w:hyperlink w:anchor="Consensus544" w:history="1">
        <w:r w:rsidRPr="000D6364">
          <w:rPr>
            <w:rStyle w:val="Hyperlink"/>
            <w:rFonts w:cstheme="minorHAnsi"/>
            <w:kern w:val="2"/>
            <w:sz w:val="24"/>
            <w:szCs w:val="24"/>
            <w14:ligatures w14:val="standardContextual"/>
          </w:rPr>
          <w:t>Consensus method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1</w:t>
      </w:r>
    </w:p>
    <w:p w14:paraId="4659D0FC" w14:textId="71A42345"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5</w:t>
      </w:r>
      <w:r w:rsidRPr="006C0782">
        <w:rPr>
          <w:rFonts w:cstheme="minorHAnsi"/>
          <w:color w:val="000000" w:themeColor="text1"/>
          <w:kern w:val="2"/>
          <w:sz w:val="24"/>
          <w:szCs w:val="24"/>
          <w14:ligatures w14:val="standardContextual"/>
        </w:rPr>
        <w:tab/>
      </w:r>
      <w:hyperlink w:anchor="Public545" w:history="1">
        <w:r w:rsidRPr="000D6364">
          <w:rPr>
            <w:rStyle w:val="Hyperlink"/>
            <w:rFonts w:cstheme="minorHAnsi"/>
            <w:kern w:val="2"/>
            <w:sz w:val="24"/>
            <w:szCs w:val="24"/>
            <w14:ligatures w14:val="standardContextual"/>
          </w:rPr>
          <w:t>Public members facilitating meetings and workshop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2</w:t>
      </w:r>
    </w:p>
    <w:p w14:paraId="7EB32FC8" w14:textId="6BF36437"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6</w:t>
      </w:r>
      <w:r w:rsidRPr="006C0782">
        <w:rPr>
          <w:rFonts w:cstheme="minorHAnsi"/>
          <w:color w:val="000000" w:themeColor="text1"/>
          <w:kern w:val="2"/>
          <w:sz w:val="24"/>
          <w:szCs w:val="24"/>
          <w14:ligatures w14:val="standardContextual"/>
        </w:rPr>
        <w:tab/>
      </w:r>
      <w:hyperlink w:anchor="Coproduction546" w:history="1">
        <w:r w:rsidRPr="000D6364">
          <w:rPr>
            <w:rStyle w:val="Hyperlink"/>
            <w:rFonts w:cstheme="minorHAnsi"/>
            <w:kern w:val="2"/>
            <w:sz w:val="24"/>
            <w:szCs w:val="24"/>
            <w14:ligatures w14:val="standardContextual"/>
          </w:rPr>
          <w:t>Co-production</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2</w:t>
      </w:r>
    </w:p>
    <w:p w14:paraId="3B3CFC80" w14:textId="25C7DF73"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7</w:t>
      </w:r>
      <w:r w:rsidRPr="006C0782">
        <w:rPr>
          <w:rFonts w:cstheme="minorHAnsi"/>
          <w:color w:val="000000" w:themeColor="text1"/>
          <w:kern w:val="2"/>
          <w:sz w:val="24"/>
          <w:szCs w:val="24"/>
          <w14:ligatures w14:val="standardContextual"/>
        </w:rPr>
        <w:tab/>
      </w:r>
      <w:hyperlink w:anchor="Approaches547" w:history="1">
        <w:r w:rsidRPr="000D6364">
          <w:rPr>
            <w:rStyle w:val="Hyperlink"/>
            <w:rFonts w:cstheme="minorHAnsi"/>
            <w:kern w:val="2"/>
            <w:sz w:val="24"/>
            <w:szCs w:val="24"/>
            <w14:ligatures w14:val="standardContextual"/>
          </w:rPr>
          <w:t>Approaches for global palliative care</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6</w:t>
      </w:r>
    </w:p>
    <w:p w14:paraId="2DAF8342" w14:textId="03ECD7AA"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8</w:t>
      </w:r>
      <w:r w:rsidRPr="006C0782">
        <w:rPr>
          <w:rFonts w:cstheme="minorHAnsi"/>
          <w:color w:val="000000" w:themeColor="text1"/>
          <w:kern w:val="2"/>
          <w:sz w:val="24"/>
          <w:szCs w:val="24"/>
          <w14:ligatures w14:val="standardContextual"/>
        </w:rPr>
        <w:tab/>
      </w:r>
      <w:hyperlink w:anchor="Creative548" w:history="1">
        <w:r w:rsidRPr="000D6364">
          <w:rPr>
            <w:rStyle w:val="Hyperlink"/>
            <w:rFonts w:cstheme="minorHAnsi"/>
            <w:kern w:val="2"/>
            <w:sz w:val="24"/>
            <w:szCs w:val="24"/>
            <w14:ligatures w14:val="standardContextual"/>
          </w:rPr>
          <w:t>Creative approaches to involvement</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6</w:t>
      </w:r>
    </w:p>
    <w:p w14:paraId="414B3CC4" w14:textId="7BADF354"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9</w:t>
      </w:r>
      <w:r w:rsidRPr="006C0782">
        <w:rPr>
          <w:rFonts w:cstheme="minorHAnsi"/>
          <w:color w:val="000000" w:themeColor="text1"/>
          <w:kern w:val="2"/>
          <w:sz w:val="24"/>
          <w:szCs w:val="24"/>
          <w14:ligatures w14:val="standardContextual"/>
        </w:rPr>
        <w:tab/>
      </w:r>
      <w:hyperlink w:anchor="Monthly549" w:history="1">
        <w:r w:rsidRPr="000D6364">
          <w:rPr>
            <w:rStyle w:val="Hyperlink"/>
            <w:rFonts w:cstheme="minorHAnsi"/>
            <w:kern w:val="2"/>
            <w:sz w:val="24"/>
            <w:szCs w:val="24"/>
            <w14:ligatures w14:val="standardContextual"/>
          </w:rPr>
          <w:t>Monthly social event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8</w:t>
      </w:r>
    </w:p>
    <w:p w14:paraId="7E66F11C" w14:textId="121D8B57" w:rsidR="006C0782" w:rsidRPr="006C0782" w:rsidRDefault="006C0782" w:rsidP="006C0782">
      <w:pPr>
        <w:tabs>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4.10</w:t>
      </w:r>
      <w:r w:rsidRPr="006C0782">
        <w:rPr>
          <w:rFonts w:cstheme="minorHAnsi"/>
          <w:color w:val="000000" w:themeColor="text1"/>
          <w:kern w:val="2"/>
          <w:sz w:val="24"/>
          <w:szCs w:val="24"/>
          <w14:ligatures w14:val="standardContextual"/>
        </w:rPr>
        <w:tab/>
      </w:r>
      <w:hyperlink w:anchor="Seminars5410" w:history="1">
        <w:r w:rsidRPr="000D6364">
          <w:rPr>
            <w:rStyle w:val="Hyperlink"/>
            <w:rFonts w:cstheme="minorHAnsi"/>
            <w:kern w:val="2"/>
            <w:sz w:val="24"/>
            <w:szCs w:val="24"/>
            <w14:ligatures w14:val="standardContextual"/>
          </w:rPr>
          <w:t>Seminars</w:t>
        </w:r>
      </w:hyperlink>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r>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8</w:t>
      </w:r>
    </w:p>
    <w:p w14:paraId="2779C1F6" w14:textId="0512D1D0" w:rsidR="008249C7" w:rsidRDefault="008249C7" w:rsidP="006C0782">
      <w:pPr>
        <w:tabs>
          <w:tab w:val="left" w:pos="1418"/>
          <w:tab w:val="left" w:pos="2268"/>
        </w:tabs>
        <w:spacing w:after="0" w:line="240" w:lineRule="auto"/>
        <w:rPr>
          <w:rFonts w:cstheme="minorHAnsi"/>
          <w:color w:val="000000" w:themeColor="text1"/>
          <w:kern w:val="2"/>
          <w:sz w:val="24"/>
          <w:szCs w:val="24"/>
          <w14:ligatures w14:val="standardContextual"/>
        </w:rPr>
        <w:sectPr w:rsidR="008249C7" w:rsidSect="00AF6588">
          <w:headerReference w:type="default" r:id="rId13"/>
          <w:footerReference w:type="default" r:id="rId14"/>
          <w:headerReference w:type="first" r:id="rId15"/>
          <w:footerReference w:type="first" r:id="rId16"/>
          <w:pgSz w:w="11906" w:h="16838" w:code="9"/>
          <w:pgMar w:top="1134" w:right="1134" w:bottom="1134" w:left="1134" w:header="709" w:footer="709" w:gutter="0"/>
          <w:pgNumType w:start="0"/>
          <w:cols w:space="708"/>
          <w:titlePg/>
          <w:docGrid w:linePitch="360"/>
        </w:sectPr>
      </w:pPr>
    </w:p>
    <w:p w14:paraId="40A75781" w14:textId="0293AB74" w:rsidR="0080148A" w:rsidRDefault="000D6364" w:rsidP="006C0782">
      <w:pPr>
        <w:tabs>
          <w:tab w:val="left" w:pos="1418"/>
          <w:tab w:val="left" w:pos="2268"/>
        </w:tabs>
        <w:spacing w:after="0" w:line="240" w:lineRule="auto"/>
        <w:rPr>
          <w:rFonts w:cstheme="minorHAnsi"/>
          <w:color w:val="000000" w:themeColor="text1"/>
          <w:kern w:val="2"/>
          <w:sz w:val="24"/>
          <w:szCs w:val="24"/>
          <w14:ligatures w14:val="standardContextual"/>
        </w:rPr>
      </w:pPr>
      <w:r>
        <w:rPr>
          <w:rFonts w:cstheme="minorHAnsi"/>
          <w:color w:val="000000" w:themeColor="text1"/>
          <w:kern w:val="2"/>
          <w:sz w:val="24"/>
          <w:szCs w:val="24"/>
          <w14:ligatures w14:val="standardContextual"/>
        </w:rPr>
        <w:lastRenderedPageBreak/>
        <w:tab/>
      </w:r>
      <w:r w:rsidR="006C0782" w:rsidRPr="006C0782">
        <w:rPr>
          <w:rFonts w:cstheme="minorHAnsi"/>
          <w:color w:val="000000" w:themeColor="text1"/>
          <w:kern w:val="2"/>
          <w:sz w:val="24"/>
          <w:szCs w:val="24"/>
          <w14:ligatures w14:val="standardContextual"/>
        </w:rPr>
        <w:t>5.4.11</w:t>
      </w:r>
      <w:r w:rsidR="006C0782" w:rsidRPr="006C0782">
        <w:rPr>
          <w:rFonts w:cstheme="minorHAnsi"/>
          <w:color w:val="000000" w:themeColor="text1"/>
          <w:kern w:val="2"/>
          <w:sz w:val="24"/>
          <w:szCs w:val="24"/>
          <w14:ligatures w14:val="standardContextual"/>
        </w:rPr>
        <w:tab/>
      </w:r>
      <w:hyperlink w:anchor="Workshops5411" w:history="1">
        <w:r w:rsidR="006C0782" w:rsidRPr="0043039F">
          <w:rPr>
            <w:rStyle w:val="Hyperlink"/>
            <w:rFonts w:cstheme="minorHAnsi"/>
            <w:kern w:val="2"/>
            <w:sz w:val="24"/>
            <w:szCs w:val="24"/>
            <w14:ligatures w14:val="standardContextual"/>
          </w:rPr>
          <w:t>Workshops, Dragon’s Den and Conversation Starter events</w:t>
        </w:r>
      </w:hyperlink>
      <w:r w:rsidR="00FF46E7">
        <w:rPr>
          <w:rFonts w:cstheme="minorHAnsi"/>
          <w:color w:val="000000" w:themeColor="text1"/>
          <w:kern w:val="2"/>
          <w:sz w:val="24"/>
          <w:szCs w:val="24"/>
          <w14:ligatures w14:val="standardContextual"/>
        </w:rPr>
        <w:tab/>
        <w:t>9</w:t>
      </w:r>
      <w:r w:rsidR="00CE7453">
        <w:rPr>
          <w:rFonts w:cstheme="minorHAnsi"/>
          <w:color w:val="000000" w:themeColor="text1"/>
          <w:kern w:val="2"/>
          <w:sz w:val="24"/>
          <w:szCs w:val="24"/>
          <w14:ligatures w14:val="standardContextual"/>
        </w:rPr>
        <w:t>9</w:t>
      </w:r>
    </w:p>
    <w:p w14:paraId="087B9A99" w14:textId="4187A900" w:rsidR="006C0782" w:rsidRPr="006C0782" w:rsidRDefault="0080148A" w:rsidP="006C0782">
      <w:pPr>
        <w:tabs>
          <w:tab w:val="left" w:pos="1418"/>
          <w:tab w:val="left" w:pos="2268"/>
        </w:tabs>
        <w:spacing w:after="0" w:line="240" w:lineRule="auto"/>
        <w:rPr>
          <w:rFonts w:cstheme="minorHAnsi"/>
          <w:color w:val="000000" w:themeColor="text1"/>
          <w:kern w:val="2"/>
          <w:sz w:val="24"/>
          <w:szCs w:val="24"/>
          <w14:ligatures w14:val="standardContextual"/>
        </w:rPr>
      </w:pPr>
      <w:r>
        <w:rPr>
          <w:rFonts w:cstheme="minorHAnsi"/>
          <w:color w:val="000000" w:themeColor="text1"/>
          <w:kern w:val="2"/>
          <w:sz w:val="24"/>
          <w:szCs w:val="24"/>
          <w14:ligatures w14:val="standardContextual"/>
        </w:rPr>
        <w:tab/>
      </w:r>
      <w:r w:rsidR="006C0782" w:rsidRPr="006C0782">
        <w:rPr>
          <w:rFonts w:cstheme="minorHAnsi"/>
          <w:color w:val="000000" w:themeColor="text1"/>
          <w:kern w:val="2"/>
          <w:sz w:val="24"/>
          <w:szCs w:val="24"/>
          <w14:ligatures w14:val="standardContextual"/>
        </w:rPr>
        <w:t>5.4.12</w:t>
      </w:r>
      <w:r w:rsidR="006C0782" w:rsidRPr="006C0782">
        <w:rPr>
          <w:rFonts w:cstheme="minorHAnsi"/>
          <w:color w:val="000000" w:themeColor="text1"/>
          <w:kern w:val="2"/>
          <w:sz w:val="24"/>
          <w:szCs w:val="24"/>
          <w14:ligatures w14:val="standardContextual"/>
        </w:rPr>
        <w:tab/>
      </w:r>
      <w:hyperlink w:anchor="Online5412" w:history="1">
        <w:r w:rsidR="006C0782" w:rsidRPr="0043039F">
          <w:rPr>
            <w:rStyle w:val="Hyperlink"/>
            <w:rFonts w:cstheme="minorHAnsi"/>
            <w:kern w:val="2"/>
            <w:sz w:val="24"/>
            <w:szCs w:val="24"/>
            <w14:ligatures w14:val="standardContextual"/>
          </w:rPr>
          <w:t>Online forum</w:t>
        </w:r>
      </w:hyperlink>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Pr>
          <w:rFonts w:cstheme="minorHAnsi"/>
          <w:color w:val="000000" w:themeColor="text1"/>
          <w:kern w:val="2"/>
          <w:sz w:val="24"/>
          <w:szCs w:val="24"/>
          <w14:ligatures w14:val="standardContextual"/>
        </w:rPr>
        <w:tab/>
      </w:r>
      <w:r w:rsidR="00CE7453">
        <w:rPr>
          <w:rFonts w:cstheme="minorHAnsi"/>
          <w:color w:val="000000" w:themeColor="text1"/>
          <w:kern w:val="2"/>
          <w:sz w:val="24"/>
          <w:szCs w:val="24"/>
          <w14:ligatures w14:val="standardContextual"/>
        </w:rPr>
        <w:t>100</w:t>
      </w:r>
    </w:p>
    <w:p w14:paraId="08E696E2" w14:textId="5E4A5DCA" w:rsidR="006C0782" w:rsidRPr="006C0782" w:rsidRDefault="006C0782" w:rsidP="006C0782">
      <w:pPr>
        <w:tabs>
          <w:tab w:val="left" w:pos="709"/>
          <w:tab w:val="left" w:pos="141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5</w:t>
      </w:r>
      <w:r w:rsidRPr="006C0782">
        <w:rPr>
          <w:rFonts w:cstheme="minorHAnsi"/>
          <w:color w:val="000000" w:themeColor="text1"/>
          <w:kern w:val="2"/>
          <w:sz w:val="24"/>
          <w:szCs w:val="24"/>
          <w14:ligatures w14:val="standardContextual"/>
        </w:rPr>
        <w:tab/>
      </w:r>
      <w:hyperlink w:anchor="Recruitment55" w:history="1">
        <w:r w:rsidRPr="0043039F">
          <w:rPr>
            <w:rStyle w:val="Hyperlink"/>
            <w:rFonts w:cstheme="minorHAnsi"/>
            <w:kern w:val="2"/>
            <w:sz w:val="24"/>
            <w:szCs w:val="24"/>
            <w14:ligatures w14:val="standardContextual"/>
          </w:rPr>
          <w:t>Recruitment, induction, training and support</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CE7453">
        <w:rPr>
          <w:rFonts w:cstheme="minorHAnsi"/>
          <w:color w:val="000000" w:themeColor="text1"/>
          <w:kern w:val="2"/>
          <w:sz w:val="24"/>
          <w:szCs w:val="24"/>
          <w14:ligatures w14:val="standardContextual"/>
        </w:rPr>
        <w:t>100</w:t>
      </w:r>
    </w:p>
    <w:p w14:paraId="11371187" w14:textId="038BD0FD"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5.1</w:t>
      </w:r>
      <w:r w:rsidRPr="006C0782">
        <w:rPr>
          <w:rFonts w:cstheme="minorHAnsi"/>
          <w:color w:val="000000" w:themeColor="text1"/>
          <w:kern w:val="2"/>
          <w:sz w:val="24"/>
          <w:szCs w:val="24"/>
          <w14:ligatures w14:val="standardContextual"/>
        </w:rPr>
        <w:tab/>
      </w:r>
      <w:hyperlink w:anchor="Introduction551" w:history="1">
        <w:r w:rsidRPr="0043039F">
          <w:rPr>
            <w:rStyle w:val="Hyperlink"/>
            <w:rFonts w:cstheme="minorHAnsi"/>
            <w:kern w:val="2"/>
            <w:sz w:val="24"/>
            <w:szCs w:val="24"/>
            <w14:ligatures w14:val="standardContextual"/>
          </w:rPr>
          <w:t>Introduction</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CE7453">
        <w:rPr>
          <w:rFonts w:cstheme="minorHAnsi"/>
          <w:color w:val="000000" w:themeColor="text1"/>
          <w:kern w:val="2"/>
          <w:sz w:val="24"/>
          <w:szCs w:val="24"/>
          <w14:ligatures w14:val="standardContextual"/>
        </w:rPr>
        <w:t>100</w:t>
      </w:r>
    </w:p>
    <w:p w14:paraId="08A82F14" w14:textId="30AD25F1"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5.2</w:t>
      </w:r>
      <w:r w:rsidRPr="006C0782">
        <w:rPr>
          <w:rFonts w:cstheme="minorHAnsi"/>
          <w:color w:val="000000" w:themeColor="text1"/>
          <w:kern w:val="2"/>
          <w:sz w:val="24"/>
          <w:szCs w:val="24"/>
          <w14:ligatures w14:val="standardContextual"/>
        </w:rPr>
        <w:tab/>
      </w:r>
      <w:hyperlink w:anchor="Recruitment552" w:history="1">
        <w:r w:rsidRPr="0043039F">
          <w:rPr>
            <w:rStyle w:val="Hyperlink"/>
            <w:rFonts w:cstheme="minorHAnsi"/>
            <w:kern w:val="2"/>
            <w:sz w:val="24"/>
            <w:szCs w:val="24"/>
            <w14:ligatures w14:val="standardContextual"/>
          </w:rPr>
          <w:t>Recruitment</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t>10</w:t>
      </w:r>
      <w:r w:rsidR="00CE7453">
        <w:rPr>
          <w:rFonts w:cstheme="minorHAnsi"/>
          <w:color w:val="000000" w:themeColor="text1"/>
          <w:kern w:val="2"/>
          <w:sz w:val="24"/>
          <w:szCs w:val="24"/>
          <w14:ligatures w14:val="standardContextual"/>
        </w:rPr>
        <w:t>1</w:t>
      </w:r>
    </w:p>
    <w:p w14:paraId="3722CD3C" w14:textId="64549E38"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5.3</w:t>
      </w:r>
      <w:r w:rsidRPr="006C0782">
        <w:rPr>
          <w:rFonts w:cstheme="minorHAnsi"/>
          <w:color w:val="000000" w:themeColor="text1"/>
          <w:kern w:val="2"/>
          <w:sz w:val="24"/>
          <w:szCs w:val="24"/>
          <w14:ligatures w14:val="standardContextual"/>
        </w:rPr>
        <w:tab/>
      </w:r>
      <w:hyperlink w:anchor="Induction553" w:history="1">
        <w:r w:rsidRPr="0043039F">
          <w:rPr>
            <w:rStyle w:val="Hyperlink"/>
            <w:rFonts w:cstheme="minorHAnsi"/>
            <w:kern w:val="2"/>
            <w:sz w:val="24"/>
            <w:szCs w:val="24"/>
            <w14:ligatures w14:val="standardContextual"/>
          </w:rPr>
          <w:t>Induction</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t>10</w:t>
      </w:r>
      <w:r w:rsidR="00CE7453">
        <w:rPr>
          <w:rFonts w:cstheme="minorHAnsi"/>
          <w:color w:val="000000" w:themeColor="text1"/>
          <w:kern w:val="2"/>
          <w:sz w:val="24"/>
          <w:szCs w:val="24"/>
          <w14:ligatures w14:val="standardContextual"/>
        </w:rPr>
        <w:t>5</w:t>
      </w:r>
    </w:p>
    <w:p w14:paraId="4D284EC3" w14:textId="3C5FD65D"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5.4</w:t>
      </w:r>
      <w:r w:rsidRPr="006C0782">
        <w:rPr>
          <w:rFonts w:cstheme="minorHAnsi"/>
          <w:color w:val="000000" w:themeColor="text1"/>
          <w:kern w:val="2"/>
          <w:sz w:val="24"/>
          <w:szCs w:val="24"/>
          <w14:ligatures w14:val="standardContextual"/>
        </w:rPr>
        <w:tab/>
      </w:r>
      <w:hyperlink w:anchor="Training554" w:history="1">
        <w:r w:rsidRPr="0043039F">
          <w:rPr>
            <w:rStyle w:val="Hyperlink"/>
            <w:rFonts w:cstheme="minorHAnsi"/>
            <w:kern w:val="2"/>
            <w:sz w:val="24"/>
            <w:szCs w:val="24"/>
            <w14:ligatures w14:val="standardContextual"/>
          </w:rPr>
          <w:t>Training and guidance</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t>10</w:t>
      </w:r>
      <w:r w:rsidR="00CE7453">
        <w:rPr>
          <w:rFonts w:cstheme="minorHAnsi"/>
          <w:color w:val="000000" w:themeColor="text1"/>
          <w:kern w:val="2"/>
          <w:sz w:val="24"/>
          <w:szCs w:val="24"/>
          <w14:ligatures w14:val="standardContextual"/>
        </w:rPr>
        <w:t>6</w:t>
      </w:r>
    </w:p>
    <w:p w14:paraId="1E62721F" w14:textId="406011E2"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5.5</w:t>
      </w:r>
      <w:r w:rsidRPr="006C0782">
        <w:rPr>
          <w:rFonts w:cstheme="minorHAnsi"/>
          <w:color w:val="000000" w:themeColor="text1"/>
          <w:kern w:val="2"/>
          <w:sz w:val="24"/>
          <w:szCs w:val="24"/>
          <w14:ligatures w14:val="standardContextual"/>
        </w:rPr>
        <w:tab/>
      </w:r>
      <w:hyperlink w:anchor="Support555" w:history="1">
        <w:r w:rsidRPr="0043039F">
          <w:rPr>
            <w:rStyle w:val="Hyperlink"/>
            <w:rFonts w:cstheme="minorHAnsi"/>
            <w:kern w:val="2"/>
            <w:sz w:val="24"/>
            <w:szCs w:val="24"/>
            <w14:ligatures w14:val="standardContextual"/>
          </w:rPr>
          <w:t>Support</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t>10</w:t>
      </w:r>
      <w:r w:rsidR="00CE7453">
        <w:rPr>
          <w:rFonts w:cstheme="minorHAnsi"/>
          <w:color w:val="000000" w:themeColor="text1"/>
          <w:kern w:val="2"/>
          <w:sz w:val="24"/>
          <w:szCs w:val="24"/>
          <w14:ligatures w14:val="standardContextual"/>
        </w:rPr>
        <w:t>9</w:t>
      </w:r>
    </w:p>
    <w:p w14:paraId="41C0DC97" w14:textId="10C3C96F"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5.6</w:t>
      </w:r>
      <w:r w:rsidRPr="006C0782">
        <w:rPr>
          <w:rFonts w:cstheme="minorHAnsi"/>
          <w:color w:val="000000" w:themeColor="text1"/>
          <w:kern w:val="2"/>
          <w:sz w:val="24"/>
          <w:szCs w:val="24"/>
          <w14:ligatures w14:val="standardContextual"/>
        </w:rPr>
        <w:tab/>
      </w:r>
      <w:hyperlink w:anchor="Motivation56" w:history="1">
        <w:r w:rsidRPr="00E70E23">
          <w:rPr>
            <w:rStyle w:val="Hyperlink"/>
            <w:rFonts w:cstheme="minorHAnsi"/>
            <w:kern w:val="2"/>
            <w:sz w:val="24"/>
            <w:szCs w:val="24"/>
            <w14:ligatures w14:val="standardContextual"/>
          </w:rPr>
          <w:t>Motivation for, impact of and evaluation of involvement</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t>11</w:t>
      </w:r>
      <w:r w:rsidR="00CE7453">
        <w:rPr>
          <w:rFonts w:cstheme="minorHAnsi"/>
          <w:color w:val="000000" w:themeColor="text1"/>
          <w:kern w:val="2"/>
          <w:sz w:val="24"/>
          <w:szCs w:val="24"/>
          <w14:ligatures w14:val="standardContextual"/>
        </w:rPr>
        <w:t>3</w:t>
      </w:r>
    </w:p>
    <w:p w14:paraId="1EDB51B8" w14:textId="7C63F292"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6.1</w:t>
      </w:r>
      <w:r w:rsidRPr="006C0782">
        <w:rPr>
          <w:rFonts w:cstheme="minorHAnsi"/>
          <w:color w:val="000000" w:themeColor="text1"/>
          <w:kern w:val="2"/>
          <w:sz w:val="24"/>
          <w:szCs w:val="24"/>
          <w14:ligatures w14:val="standardContextual"/>
        </w:rPr>
        <w:tab/>
      </w:r>
      <w:hyperlink w:anchor="Introduction561" w:history="1">
        <w:r w:rsidRPr="00E70E23">
          <w:rPr>
            <w:rStyle w:val="Hyperlink"/>
            <w:rFonts w:cstheme="minorHAnsi"/>
            <w:kern w:val="2"/>
            <w:sz w:val="24"/>
            <w:szCs w:val="24"/>
            <w14:ligatures w14:val="standardContextual"/>
          </w:rPr>
          <w:t>Introduction</w:t>
        </w:r>
      </w:hyperlink>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r>
      <w:r w:rsidR="0080148A">
        <w:rPr>
          <w:rFonts w:cstheme="minorHAnsi"/>
          <w:color w:val="000000" w:themeColor="text1"/>
          <w:kern w:val="2"/>
          <w:sz w:val="24"/>
          <w:szCs w:val="24"/>
          <w14:ligatures w14:val="standardContextual"/>
        </w:rPr>
        <w:tab/>
        <w:t>11</w:t>
      </w:r>
      <w:r w:rsidR="00CE7453">
        <w:rPr>
          <w:rFonts w:cstheme="minorHAnsi"/>
          <w:color w:val="000000" w:themeColor="text1"/>
          <w:kern w:val="2"/>
          <w:sz w:val="24"/>
          <w:szCs w:val="24"/>
          <w14:ligatures w14:val="standardContextual"/>
        </w:rPr>
        <w:t>3</w:t>
      </w:r>
    </w:p>
    <w:p w14:paraId="5EDAB08C" w14:textId="268458B0"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5.6.2</w:t>
      </w:r>
      <w:r w:rsidRPr="006C0782">
        <w:rPr>
          <w:rFonts w:cstheme="minorHAnsi"/>
          <w:color w:val="000000" w:themeColor="text1"/>
          <w:kern w:val="2"/>
          <w:sz w:val="24"/>
          <w:szCs w:val="24"/>
          <w14:ligatures w14:val="standardContextual"/>
        </w:rPr>
        <w:tab/>
      </w:r>
      <w:hyperlink w:anchor="Motivation562" w:history="1">
        <w:r w:rsidRPr="00E70E23">
          <w:rPr>
            <w:rStyle w:val="Hyperlink"/>
            <w:rFonts w:cstheme="minorHAnsi"/>
            <w:kern w:val="2"/>
            <w:sz w:val="24"/>
            <w:szCs w:val="24"/>
            <w14:ligatures w14:val="standardContextual"/>
          </w:rPr>
          <w:t>Motivation for involvement</w:t>
        </w:r>
      </w:hyperlink>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t>11</w:t>
      </w:r>
      <w:r w:rsidR="00CE7453">
        <w:rPr>
          <w:rFonts w:cstheme="minorHAnsi"/>
          <w:color w:val="000000" w:themeColor="text1"/>
          <w:kern w:val="2"/>
          <w:sz w:val="24"/>
          <w:szCs w:val="24"/>
          <w14:ligatures w14:val="standardContextual"/>
        </w:rPr>
        <w:t>3</w:t>
      </w:r>
    </w:p>
    <w:p w14:paraId="06B3C740" w14:textId="3334B6E7"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6.3</w:t>
      </w:r>
      <w:r w:rsidRPr="006C0782">
        <w:rPr>
          <w:rFonts w:cstheme="minorHAnsi"/>
          <w:color w:val="000000" w:themeColor="text1"/>
          <w:kern w:val="2"/>
          <w:sz w:val="24"/>
          <w:szCs w:val="24"/>
          <w14:ligatures w14:val="standardContextual"/>
        </w:rPr>
        <w:tab/>
      </w:r>
      <w:hyperlink w:anchor="Impact563" w:history="1">
        <w:r w:rsidRPr="00E70E23">
          <w:rPr>
            <w:rStyle w:val="Hyperlink"/>
            <w:rFonts w:cstheme="minorHAnsi"/>
            <w:kern w:val="2"/>
            <w:sz w:val="24"/>
            <w:szCs w:val="24"/>
            <w14:ligatures w14:val="standardContextual"/>
          </w:rPr>
          <w:t>Impact of involvement</w:t>
        </w:r>
      </w:hyperlink>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t>11</w:t>
      </w:r>
      <w:r w:rsidR="00CE7453">
        <w:rPr>
          <w:rFonts w:cstheme="minorHAnsi"/>
          <w:color w:val="000000" w:themeColor="text1"/>
          <w:kern w:val="2"/>
          <w:sz w:val="24"/>
          <w:szCs w:val="24"/>
          <w14:ligatures w14:val="standardContextual"/>
        </w:rPr>
        <w:t>7</w:t>
      </w:r>
    </w:p>
    <w:p w14:paraId="39EF944E" w14:textId="0A969189"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5.6.4</w:t>
      </w:r>
      <w:r w:rsidRPr="006C0782">
        <w:rPr>
          <w:rFonts w:cstheme="minorHAnsi"/>
          <w:color w:val="000000" w:themeColor="text1"/>
          <w:kern w:val="2"/>
          <w:sz w:val="24"/>
          <w:szCs w:val="24"/>
          <w14:ligatures w14:val="standardContextual"/>
        </w:rPr>
        <w:tab/>
      </w:r>
      <w:hyperlink w:anchor="Evaluation564" w:history="1">
        <w:r w:rsidRPr="00E70E23">
          <w:rPr>
            <w:rStyle w:val="Hyperlink"/>
            <w:rFonts w:cstheme="minorHAnsi"/>
            <w:kern w:val="2"/>
            <w:sz w:val="24"/>
            <w:szCs w:val="24"/>
            <w14:ligatures w14:val="standardContextual"/>
          </w:rPr>
          <w:t>Evaluation of involvement</w:t>
        </w:r>
      </w:hyperlink>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r>
      <w:r w:rsidR="00BE700C">
        <w:rPr>
          <w:rFonts w:cstheme="minorHAnsi"/>
          <w:color w:val="000000" w:themeColor="text1"/>
          <w:kern w:val="2"/>
          <w:sz w:val="24"/>
          <w:szCs w:val="24"/>
          <w14:ligatures w14:val="standardContextual"/>
        </w:rPr>
        <w:tab/>
        <w:t>1</w:t>
      </w:r>
      <w:r w:rsidR="00CE7453">
        <w:rPr>
          <w:rFonts w:cstheme="minorHAnsi"/>
          <w:color w:val="000000" w:themeColor="text1"/>
          <w:kern w:val="2"/>
          <w:sz w:val="24"/>
          <w:szCs w:val="24"/>
          <w14:ligatures w14:val="standardContextual"/>
        </w:rPr>
        <w:t>20</w:t>
      </w:r>
    </w:p>
    <w:p w14:paraId="371934B3" w14:textId="77777777"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p>
    <w:p w14:paraId="5D0791FD" w14:textId="0FB64D77" w:rsidR="006C0782" w:rsidRPr="006C0782" w:rsidRDefault="00720C20" w:rsidP="006C0782">
      <w:pPr>
        <w:tabs>
          <w:tab w:val="left" w:pos="709"/>
          <w:tab w:val="left" w:pos="1418"/>
          <w:tab w:val="left" w:pos="2268"/>
        </w:tabs>
        <w:spacing w:after="0" w:line="240" w:lineRule="auto"/>
        <w:rPr>
          <w:rFonts w:cstheme="minorHAnsi"/>
          <w:b/>
          <w:bCs/>
          <w:color w:val="000000" w:themeColor="text1"/>
          <w:kern w:val="2"/>
          <w:sz w:val="24"/>
          <w:szCs w:val="24"/>
          <w14:ligatures w14:val="standardContextual"/>
        </w:rPr>
      </w:pPr>
      <w:hyperlink w:anchor="Chapter6" w:history="1">
        <w:r w:rsidR="006C0782" w:rsidRPr="00F13E28">
          <w:rPr>
            <w:rStyle w:val="Hyperlink"/>
            <w:rFonts w:cstheme="minorHAnsi"/>
            <w:b/>
            <w:bCs/>
            <w:kern w:val="2"/>
            <w:sz w:val="24"/>
            <w:szCs w:val="24"/>
            <w14:ligatures w14:val="standardContextual"/>
          </w:rPr>
          <w:t>Chapter 6</w:t>
        </w:r>
        <w:r w:rsidR="006C0782" w:rsidRPr="00F13E28">
          <w:rPr>
            <w:rStyle w:val="Hyperlink"/>
            <w:rFonts w:cstheme="minorHAnsi"/>
            <w:b/>
            <w:bCs/>
            <w:kern w:val="2"/>
            <w:sz w:val="24"/>
            <w:szCs w:val="24"/>
            <w:u w:val="none"/>
            <w14:ligatures w14:val="standardContextual"/>
          </w:rPr>
          <w:tab/>
        </w:r>
        <w:r w:rsidR="006C0782" w:rsidRPr="00F13E28">
          <w:rPr>
            <w:rStyle w:val="Hyperlink"/>
            <w:rFonts w:cstheme="minorHAnsi"/>
            <w:b/>
            <w:bCs/>
            <w:kern w:val="2"/>
            <w:sz w:val="24"/>
            <w:szCs w:val="24"/>
            <w14:ligatures w14:val="standardContextual"/>
          </w:rPr>
          <w:t>What enabled the case study sites to undertake effective involvement?</w:t>
        </w:r>
      </w:hyperlink>
      <w:r w:rsidR="002C5EA3">
        <w:rPr>
          <w:rFonts w:cstheme="minorHAnsi"/>
          <w:b/>
          <w:bCs/>
          <w:color w:val="000000" w:themeColor="text1"/>
          <w:kern w:val="2"/>
          <w:sz w:val="24"/>
          <w:szCs w:val="24"/>
          <w14:ligatures w14:val="standardContextual"/>
        </w:rPr>
        <w:tab/>
        <w:t>12</w:t>
      </w:r>
      <w:r w:rsidR="00CE7453">
        <w:rPr>
          <w:rFonts w:cstheme="minorHAnsi"/>
          <w:b/>
          <w:bCs/>
          <w:color w:val="000000" w:themeColor="text1"/>
          <w:kern w:val="2"/>
          <w:sz w:val="24"/>
          <w:szCs w:val="24"/>
          <w14:ligatures w14:val="standardContextual"/>
        </w:rPr>
        <w:t>4</w:t>
      </w:r>
    </w:p>
    <w:p w14:paraId="06788462" w14:textId="77777777" w:rsidR="006C0782" w:rsidRPr="006C0782" w:rsidRDefault="006C0782" w:rsidP="006C0782">
      <w:pPr>
        <w:tabs>
          <w:tab w:val="left" w:pos="709"/>
          <w:tab w:val="left" w:pos="1418"/>
          <w:tab w:val="left" w:pos="2268"/>
        </w:tabs>
        <w:spacing w:after="0" w:line="240" w:lineRule="auto"/>
        <w:rPr>
          <w:rFonts w:cstheme="minorHAnsi"/>
          <w:b/>
          <w:bCs/>
          <w:color w:val="000000" w:themeColor="text1"/>
          <w:kern w:val="2"/>
          <w:sz w:val="24"/>
          <w:szCs w:val="24"/>
          <w14:ligatures w14:val="standardContextual"/>
        </w:rPr>
      </w:pPr>
    </w:p>
    <w:p w14:paraId="587B658A" w14:textId="5C5F7A74"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b/>
          <w:bCs/>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6.1</w:t>
      </w:r>
      <w:r w:rsidRPr="006C0782">
        <w:rPr>
          <w:rFonts w:cstheme="minorHAnsi"/>
          <w:color w:val="000000" w:themeColor="text1"/>
          <w:kern w:val="2"/>
          <w:sz w:val="24"/>
          <w:szCs w:val="24"/>
          <w14:ligatures w14:val="standardContextual"/>
        </w:rPr>
        <w:tab/>
      </w:r>
      <w:hyperlink w:anchor="Introduction61" w:history="1">
        <w:r w:rsidRPr="005D365C">
          <w:rPr>
            <w:rStyle w:val="Hyperlink"/>
            <w:rFonts w:cstheme="minorHAnsi"/>
            <w:kern w:val="2"/>
            <w:sz w:val="24"/>
            <w:szCs w:val="24"/>
            <w14:ligatures w14:val="standardContextual"/>
          </w:rPr>
          <w:t>Introduc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2</w:t>
      </w:r>
      <w:r w:rsidR="00CE7453">
        <w:rPr>
          <w:rFonts w:cstheme="minorHAnsi"/>
          <w:color w:val="000000" w:themeColor="text1"/>
          <w:kern w:val="2"/>
          <w:sz w:val="24"/>
          <w:szCs w:val="24"/>
          <w14:ligatures w14:val="standardContextual"/>
        </w:rPr>
        <w:t>4</w:t>
      </w:r>
    </w:p>
    <w:p w14:paraId="10F332FB" w14:textId="7BD90946"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6.2</w:t>
      </w:r>
      <w:r w:rsidRPr="006C0782">
        <w:rPr>
          <w:rFonts w:cstheme="minorHAnsi"/>
          <w:color w:val="000000" w:themeColor="text1"/>
          <w:kern w:val="2"/>
          <w:sz w:val="24"/>
          <w:szCs w:val="24"/>
          <w14:ligatures w14:val="standardContextual"/>
        </w:rPr>
        <w:tab/>
      </w:r>
      <w:hyperlink w:anchor="Thedevelopment62" w:history="1">
        <w:r w:rsidRPr="005D365C">
          <w:rPr>
            <w:rStyle w:val="Hyperlink"/>
            <w:rFonts w:cstheme="minorHAnsi"/>
            <w:kern w:val="2"/>
            <w:sz w:val="24"/>
            <w:szCs w:val="24"/>
            <w14:ligatures w14:val="standardContextual"/>
          </w:rPr>
          <w:t>The development of involvement</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2</w:t>
      </w:r>
      <w:r w:rsidR="00CE7453">
        <w:rPr>
          <w:rFonts w:cstheme="minorHAnsi"/>
          <w:color w:val="000000" w:themeColor="text1"/>
          <w:kern w:val="2"/>
          <w:sz w:val="24"/>
          <w:szCs w:val="24"/>
          <w14:ligatures w14:val="standardContextual"/>
        </w:rPr>
        <w:t>6</w:t>
      </w:r>
    </w:p>
    <w:p w14:paraId="5CF78479" w14:textId="2042A76D"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6.3</w:t>
      </w:r>
      <w:r w:rsidRPr="006C0782">
        <w:rPr>
          <w:rFonts w:cstheme="minorHAnsi"/>
          <w:color w:val="000000" w:themeColor="text1"/>
          <w:kern w:val="2"/>
          <w:sz w:val="24"/>
          <w:szCs w:val="24"/>
          <w14:ligatures w14:val="standardContextual"/>
        </w:rPr>
        <w:tab/>
      </w:r>
      <w:hyperlink w:anchor="External63" w:history="1">
        <w:r w:rsidRPr="005D365C">
          <w:rPr>
            <w:rStyle w:val="Hyperlink"/>
            <w:rFonts w:cstheme="minorHAnsi"/>
            <w:kern w:val="2"/>
            <w:sz w:val="24"/>
            <w:szCs w:val="24"/>
            <w14:ligatures w14:val="standardContextual"/>
          </w:rPr>
          <w:t>External influences on involvement</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1</w:t>
      </w:r>
    </w:p>
    <w:p w14:paraId="1EA20621" w14:textId="669AAE2F"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3.1</w:t>
      </w:r>
      <w:r w:rsidRPr="006C0782">
        <w:rPr>
          <w:rFonts w:cstheme="minorHAnsi"/>
          <w:color w:val="000000" w:themeColor="text1"/>
          <w:kern w:val="2"/>
          <w:sz w:val="24"/>
          <w:szCs w:val="24"/>
          <w14:ligatures w14:val="standardContextual"/>
        </w:rPr>
        <w:tab/>
      </w:r>
      <w:hyperlink w:anchor="Introduction631" w:history="1">
        <w:r w:rsidRPr="005D365C">
          <w:rPr>
            <w:rStyle w:val="Hyperlink"/>
            <w:rFonts w:cstheme="minorHAnsi"/>
            <w:kern w:val="2"/>
            <w:sz w:val="24"/>
            <w:szCs w:val="24"/>
            <w14:ligatures w14:val="standardContextual"/>
          </w:rPr>
          <w:t>Introduc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1</w:t>
      </w:r>
    </w:p>
    <w:p w14:paraId="48D1D03E" w14:textId="7CFE8893"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3.2</w:t>
      </w:r>
      <w:r w:rsidRPr="006C0782">
        <w:rPr>
          <w:rFonts w:cstheme="minorHAnsi"/>
          <w:color w:val="000000" w:themeColor="text1"/>
          <w:kern w:val="2"/>
          <w:sz w:val="24"/>
          <w:szCs w:val="24"/>
          <w14:ligatures w14:val="standardContextual"/>
        </w:rPr>
        <w:tab/>
      </w:r>
      <w:hyperlink w:anchor="Research632" w:history="1">
        <w:r w:rsidRPr="005D365C">
          <w:rPr>
            <w:rStyle w:val="Hyperlink"/>
            <w:rFonts w:cstheme="minorHAnsi"/>
            <w:kern w:val="2"/>
            <w:sz w:val="24"/>
            <w:szCs w:val="24"/>
            <w14:ligatures w14:val="standardContextual"/>
          </w:rPr>
          <w:t>Research funder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2</w:t>
      </w:r>
    </w:p>
    <w:p w14:paraId="342EB377" w14:textId="32366777"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3.3</w:t>
      </w:r>
      <w:r w:rsidRPr="006C0782">
        <w:rPr>
          <w:rFonts w:cstheme="minorHAnsi"/>
          <w:color w:val="000000" w:themeColor="text1"/>
          <w:kern w:val="2"/>
          <w:sz w:val="24"/>
          <w:szCs w:val="24"/>
          <w14:ligatures w14:val="standardContextual"/>
        </w:rPr>
        <w:tab/>
      </w:r>
      <w:hyperlink w:anchor="Other633" w:history="1">
        <w:r w:rsidRPr="005D365C">
          <w:rPr>
            <w:rStyle w:val="Hyperlink"/>
            <w:rFonts w:cstheme="minorHAnsi"/>
            <w:kern w:val="2"/>
            <w:sz w:val="24"/>
            <w:szCs w:val="24"/>
            <w14:ligatures w14:val="standardContextual"/>
          </w:rPr>
          <w:t>Other publication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4</w:t>
      </w:r>
    </w:p>
    <w:p w14:paraId="7EA7A701" w14:textId="712DAA83"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3.4</w:t>
      </w:r>
      <w:r w:rsidRPr="006C0782">
        <w:rPr>
          <w:rFonts w:cstheme="minorHAnsi"/>
          <w:color w:val="000000" w:themeColor="text1"/>
          <w:kern w:val="2"/>
          <w:sz w:val="24"/>
          <w:szCs w:val="24"/>
          <w14:ligatures w14:val="standardContextual"/>
        </w:rPr>
        <w:tab/>
      </w:r>
      <w:hyperlink w:anchor="Sharing634" w:history="1">
        <w:r w:rsidRPr="005D365C">
          <w:rPr>
            <w:rStyle w:val="Hyperlink"/>
            <w:rFonts w:cstheme="minorHAnsi"/>
            <w:kern w:val="2"/>
            <w:sz w:val="24"/>
            <w:szCs w:val="24"/>
            <w14:ligatures w14:val="standardContextual"/>
          </w:rPr>
          <w:t>Sharing with and learning from other organisation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5</w:t>
      </w:r>
    </w:p>
    <w:p w14:paraId="00BEDC36" w14:textId="36737E10"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6.4</w:t>
      </w:r>
      <w:r w:rsidRPr="006C0782">
        <w:rPr>
          <w:rFonts w:cstheme="minorHAnsi"/>
          <w:color w:val="000000" w:themeColor="text1"/>
          <w:kern w:val="2"/>
          <w:sz w:val="24"/>
          <w:szCs w:val="24"/>
          <w14:ligatures w14:val="standardContextual"/>
        </w:rPr>
        <w:tab/>
      </w:r>
      <w:hyperlink w:anchor="Experience64" w:history="1">
        <w:r w:rsidRPr="005D365C">
          <w:rPr>
            <w:rStyle w:val="Hyperlink"/>
            <w:rFonts w:cstheme="minorHAnsi"/>
            <w:kern w:val="2"/>
            <w:sz w:val="24"/>
            <w:szCs w:val="24"/>
            <w14:ligatures w14:val="standardContextual"/>
          </w:rPr>
          <w:t>Experience of involvement elsewhere</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7</w:t>
      </w:r>
    </w:p>
    <w:p w14:paraId="3512A70F" w14:textId="3A6FE153"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4.1</w:t>
      </w:r>
      <w:r w:rsidRPr="006C0782">
        <w:rPr>
          <w:rFonts w:cstheme="minorHAnsi"/>
          <w:color w:val="000000" w:themeColor="text1"/>
          <w:kern w:val="2"/>
          <w:sz w:val="24"/>
          <w:szCs w:val="24"/>
          <w14:ligatures w14:val="standardContextual"/>
        </w:rPr>
        <w:tab/>
      </w:r>
      <w:hyperlink w:anchor="Introduction641" w:history="1">
        <w:r w:rsidRPr="005D365C">
          <w:rPr>
            <w:rStyle w:val="Hyperlink"/>
            <w:rFonts w:cstheme="minorHAnsi"/>
            <w:kern w:val="2"/>
            <w:sz w:val="24"/>
            <w:szCs w:val="24"/>
            <w14:ligatures w14:val="standardContextual"/>
          </w:rPr>
          <w:t>Introduc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7</w:t>
      </w:r>
    </w:p>
    <w:p w14:paraId="279FC112" w14:textId="0A503C70"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4.2</w:t>
      </w:r>
      <w:r w:rsidRPr="006C0782">
        <w:rPr>
          <w:rFonts w:cstheme="minorHAnsi"/>
          <w:color w:val="000000" w:themeColor="text1"/>
          <w:kern w:val="2"/>
          <w:sz w:val="24"/>
          <w:szCs w:val="24"/>
          <w14:ligatures w14:val="standardContextual"/>
        </w:rPr>
        <w:tab/>
      </w:r>
      <w:hyperlink w:anchor="Experience642" w:history="1">
        <w:r w:rsidRPr="005D365C">
          <w:rPr>
            <w:rStyle w:val="Hyperlink"/>
            <w:rFonts w:cstheme="minorHAnsi"/>
            <w:kern w:val="2"/>
            <w:sz w:val="24"/>
            <w:szCs w:val="24"/>
            <w14:ligatures w14:val="standardContextual"/>
          </w:rPr>
          <w:t>Experience of involvement in research elsewhere</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7</w:t>
      </w:r>
    </w:p>
    <w:p w14:paraId="36BE8D9E" w14:textId="6E2BC88C"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4.3</w:t>
      </w:r>
      <w:r w:rsidRPr="006C0782">
        <w:rPr>
          <w:rFonts w:cstheme="minorHAnsi"/>
          <w:color w:val="000000" w:themeColor="text1"/>
          <w:kern w:val="2"/>
          <w:sz w:val="24"/>
          <w:szCs w:val="24"/>
          <w14:ligatures w14:val="standardContextual"/>
        </w:rPr>
        <w:tab/>
      </w:r>
      <w:hyperlink w:anchor="Involvement643" w:history="1">
        <w:r w:rsidRPr="005D365C">
          <w:rPr>
            <w:rStyle w:val="Hyperlink"/>
            <w:rFonts w:cstheme="minorHAnsi"/>
            <w:kern w:val="2"/>
            <w:sz w:val="24"/>
            <w:szCs w:val="24"/>
            <w14:ligatures w14:val="standardContextual"/>
          </w:rPr>
          <w:t>Involvement and related experience in other setting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3</w:t>
      </w:r>
      <w:r w:rsidR="00CE7453">
        <w:rPr>
          <w:rFonts w:cstheme="minorHAnsi"/>
          <w:color w:val="000000" w:themeColor="text1"/>
          <w:kern w:val="2"/>
          <w:sz w:val="24"/>
          <w:szCs w:val="24"/>
          <w14:ligatures w14:val="standardContextual"/>
        </w:rPr>
        <w:t>9</w:t>
      </w:r>
    </w:p>
    <w:p w14:paraId="474BBFD3" w14:textId="0CABAED2"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6.5</w:t>
      </w:r>
      <w:r w:rsidRPr="006C0782">
        <w:rPr>
          <w:rFonts w:cstheme="minorHAnsi"/>
          <w:color w:val="000000" w:themeColor="text1"/>
          <w:kern w:val="2"/>
          <w:sz w:val="24"/>
          <w:szCs w:val="24"/>
          <w14:ligatures w14:val="standardContextual"/>
        </w:rPr>
        <w:tab/>
      </w:r>
      <w:hyperlink w:anchor="Resources65" w:history="1">
        <w:r w:rsidRPr="005D365C">
          <w:rPr>
            <w:rStyle w:val="Hyperlink"/>
            <w:rFonts w:cstheme="minorHAnsi"/>
            <w:kern w:val="2"/>
            <w:sz w:val="24"/>
            <w:szCs w:val="24"/>
            <w14:ligatures w14:val="standardContextual"/>
          </w:rPr>
          <w:t>Resources and infrastructure</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1</w:t>
      </w:r>
    </w:p>
    <w:p w14:paraId="400AE682" w14:textId="0F0FB467"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1</w:t>
      </w:r>
      <w:r w:rsidRPr="006C0782">
        <w:rPr>
          <w:rFonts w:cstheme="minorHAnsi"/>
          <w:color w:val="000000" w:themeColor="text1"/>
          <w:kern w:val="2"/>
          <w:sz w:val="24"/>
          <w:szCs w:val="24"/>
          <w14:ligatures w14:val="standardContextual"/>
        </w:rPr>
        <w:tab/>
      </w:r>
      <w:hyperlink w:anchor="Introduction651" w:history="1">
        <w:r w:rsidRPr="005D365C">
          <w:rPr>
            <w:rStyle w:val="Hyperlink"/>
            <w:rFonts w:cstheme="minorHAnsi"/>
            <w:kern w:val="2"/>
            <w:sz w:val="24"/>
            <w:szCs w:val="24"/>
            <w14:ligatures w14:val="standardContextual"/>
          </w:rPr>
          <w:t>Introduc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1</w:t>
      </w:r>
    </w:p>
    <w:p w14:paraId="7D39CF6E" w14:textId="57ABFC5F" w:rsidR="006C0782" w:rsidRPr="006C0782" w:rsidRDefault="006C0782" w:rsidP="006C0782">
      <w:pPr>
        <w:tabs>
          <w:tab w:val="left" w:pos="709"/>
          <w:tab w:val="left" w:pos="1418"/>
          <w:tab w:val="left" w:pos="2268"/>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2</w:t>
      </w:r>
      <w:r w:rsidRPr="006C0782">
        <w:rPr>
          <w:rFonts w:cstheme="minorHAnsi"/>
          <w:color w:val="000000" w:themeColor="text1"/>
          <w:kern w:val="2"/>
          <w:sz w:val="24"/>
          <w:szCs w:val="24"/>
          <w14:ligatures w14:val="standardContextual"/>
        </w:rPr>
        <w:tab/>
      </w:r>
      <w:hyperlink w:anchor="Staff652" w:history="1">
        <w:r w:rsidRPr="005D365C">
          <w:rPr>
            <w:rStyle w:val="Hyperlink"/>
            <w:rFonts w:cstheme="minorHAnsi"/>
            <w:kern w:val="2"/>
            <w:sz w:val="24"/>
            <w:szCs w:val="24"/>
            <w14:ligatures w14:val="standardContextual"/>
          </w:rPr>
          <w:t>Staff</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2</w:t>
      </w:r>
    </w:p>
    <w:p w14:paraId="2DD7B6BC" w14:textId="4F71E407"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2.1</w:t>
      </w:r>
      <w:r w:rsidRPr="006C0782">
        <w:rPr>
          <w:rFonts w:cstheme="minorHAnsi"/>
          <w:color w:val="000000" w:themeColor="text1"/>
          <w:kern w:val="2"/>
          <w:sz w:val="24"/>
          <w:szCs w:val="24"/>
          <w14:ligatures w14:val="standardContextual"/>
        </w:rPr>
        <w:tab/>
      </w:r>
      <w:hyperlink w:anchor="Introduction6521" w:history="1">
        <w:r w:rsidRPr="005D365C">
          <w:rPr>
            <w:rStyle w:val="Hyperlink"/>
            <w:rFonts w:cstheme="minorHAnsi"/>
            <w:kern w:val="2"/>
            <w:sz w:val="24"/>
            <w:szCs w:val="24"/>
            <w14:ligatures w14:val="standardContextual"/>
          </w:rPr>
          <w:t>Introduc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2</w:t>
      </w:r>
    </w:p>
    <w:p w14:paraId="478A02DE" w14:textId="0FECA036"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2.2</w:t>
      </w:r>
      <w:r w:rsidRPr="006C0782">
        <w:rPr>
          <w:rFonts w:cstheme="minorHAnsi"/>
          <w:color w:val="000000" w:themeColor="text1"/>
          <w:kern w:val="2"/>
          <w:sz w:val="24"/>
          <w:szCs w:val="24"/>
          <w14:ligatures w14:val="standardContextual"/>
        </w:rPr>
        <w:tab/>
      </w:r>
      <w:hyperlink w:anchor="Involvement6522" w:history="1">
        <w:r w:rsidRPr="005D365C">
          <w:rPr>
            <w:rStyle w:val="Hyperlink"/>
            <w:rFonts w:cstheme="minorHAnsi"/>
            <w:kern w:val="2"/>
            <w:sz w:val="24"/>
            <w:szCs w:val="24"/>
            <w14:ligatures w14:val="standardContextual"/>
          </w:rPr>
          <w:t>Involvement coordinator</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2</w:t>
      </w:r>
    </w:p>
    <w:p w14:paraId="149CDDCF" w14:textId="191D1B3E"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2.3</w:t>
      </w:r>
      <w:r w:rsidRPr="006C0782">
        <w:rPr>
          <w:rFonts w:cstheme="minorHAnsi"/>
          <w:color w:val="000000" w:themeColor="text1"/>
          <w:kern w:val="2"/>
          <w:sz w:val="24"/>
          <w:szCs w:val="24"/>
          <w14:ligatures w14:val="standardContextual"/>
        </w:rPr>
        <w:tab/>
      </w:r>
      <w:hyperlink w:anchor="Senior6523" w:history="1">
        <w:r w:rsidRPr="005D365C">
          <w:rPr>
            <w:rStyle w:val="Hyperlink"/>
            <w:rFonts w:cstheme="minorHAnsi"/>
            <w:kern w:val="2"/>
            <w:sz w:val="24"/>
            <w:szCs w:val="24"/>
            <w14:ligatures w14:val="standardContextual"/>
          </w:rPr>
          <w:t>Senior staff</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7</w:t>
      </w:r>
    </w:p>
    <w:p w14:paraId="60F61BE6" w14:textId="0E735717"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2.4</w:t>
      </w:r>
      <w:r w:rsidRPr="006C0782">
        <w:rPr>
          <w:rFonts w:cstheme="minorHAnsi"/>
          <w:color w:val="000000" w:themeColor="text1"/>
          <w:kern w:val="2"/>
          <w:sz w:val="24"/>
          <w:szCs w:val="24"/>
          <w14:ligatures w14:val="standardContextual"/>
        </w:rPr>
        <w:tab/>
      </w:r>
      <w:hyperlink w:anchor="Other6524" w:history="1">
        <w:r w:rsidRPr="005D365C">
          <w:rPr>
            <w:rStyle w:val="Hyperlink"/>
            <w:rFonts w:cstheme="minorHAnsi"/>
            <w:kern w:val="2"/>
            <w:sz w:val="24"/>
            <w:szCs w:val="24"/>
            <w14:ligatures w14:val="standardContextual"/>
          </w:rPr>
          <w:t>Other staff</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9</w:t>
      </w:r>
    </w:p>
    <w:p w14:paraId="5C992E41" w14:textId="400D2923"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2.5</w:t>
      </w:r>
      <w:r w:rsidRPr="006C0782">
        <w:rPr>
          <w:rFonts w:cstheme="minorHAnsi"/>
          <w:color w:val="000000" w:themeColor="text1"/>
          <w:kern w:val="2"/>
          <w:sz w:val="24"/>
          <w:szCs w:val="24"/>
          <w14:ligatures w14:val="standardContextual"/>
        </w:rPr>
        <w:tab/>
      </w:r>
      <w:hyperlink w:anchor="Students6525" w:history="1">
        <w:r w:rsidRPr="005D365C">
          <w:rPr>
            <w:rStyle w:val="Hyperlink"/>
            <w:rFonts w:cstheme="minorHAnsi"/>
            <w:kern w:val="2"/>
            <w:sz w:val="24"/>
            <w:szCs w:val="24"/>
            <w14:ligatures w14:val="standardContextual"/>
          </w:rPr>
          <w:t>Student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9</w:t>
      </w:r>
    </w:p>
    <w:p w14:paraId="7B905C6F" w14:textId="35AEA6FD"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3</w:t>
      </w:r>
      <w:r w:rsidRPr="006C0782">
        <w:rPr>
          <w:rFonts w:cstheme="minorHAnsi"/>
          <w:color w:val="000000" w:themeColor="text1"/>
          <w:kern w:val="2"/>
          <w:sz w:val="24"/>
          <w:szCs w:val="24"/>
          <w14:ligatures w14:val="standardContextual"/>
        </w:rPr>
        <w:tab/>
      </w:r>
      <w:hyperlink w:anchor="Time653" w:history="1">
        <w:r w:rsidRPr="005D365C">
          <w:rPr>
            <w:rStyle w:val="Hyperlink"/>
            <w:rFonts w:cstheme="minorHAnsi"/>
            <w:kern w:val="2"/>
            <w:sz w:val="24"/>
            <w:szCs w:val="24"/>
            <w14:ligatures w14:val="standardContextual"/>
          </w:rPr>
          <w:t>Time</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4</w:t>
      </w:r>
      <w:r w:rsidR="00CE7453">
        <w:rPr>
          <w:rFonts w:cstheme="minorHAnsi"/>
          <w:color w:val="000000" w:themeColor="text1"/>
          <w:kern w:val="2"/>
          <w:sz w:val="24"/>
          <w:szCs w:val="24"/>
          <w14:ligatures w14:val="standardContextual"/>
        </w:rPr>
        <w:t>9</w:t>
      </w:r>
    </w:p>
    <w:p w14:paraId="6C3712F2" w14:textId="63CFC01C"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4</w:t>
      </w:r>
      <w:r w:rsidRPr="006C0782">
        <w:rPr>
          <w:rFonts w:cstheme="minorHAnsi"/>
          <w:color w:val="000000" w:themeColor="text1"/>
          <w:kern w:val="2"/>
          <w:sz w:val="24"/>
          <w:szCs w:val="24"/>
          <w14:ligatures w14:val="standardContextual"/>
        </w:rPr>
        <w:tab/>
      </w:r>
      <w:hyperlink w:anchor="Funding654" w:history="1">
        <w:r w:rsidRPr="005D365C">
          <w:rPr>
            <w:rStyle w:val="Hyperlink"/>
            <w:rFonts w:cstheme="minorHAnsi"/>
            <w:kern w:val="2"/>
            <w:sz w:val="24"/>
            <w:szCs w:val="24"/>
            <w14:ligatures w14:val="standardContextual"/>
          </w:rPr>
          <w:t>Funding</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w:t>
      </w:r>
      <w:r w:rsidR="00CE7453">
        <w:rPr>
          <w:rFonts w:cstheme="minorHAnsi"/>
          <w:color w:val="000000" w:themeColor="text1"/>
          <w:kern w:val="2"/>
          <w:sz w:val="24"/>
          <w:szCs w:val="24"/>
          <w14:ligatures w14:val="standardContextual"/>
        </w:rPr>
        <w:t>50</w:t>
      </w:r>
    </w:p>
    <w:p w14:paraId="17DEBB3D" w14:textId="153D735E"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4.1</w:t>
      </w:r>
      <w:r w:rsidRPr="006C0782">
        <w:rPr>
          <w:rFonts w:cstheme="minorHAnsi"/>
          <w:color w:val="000000" w:themeColor="text1"/>
          <w:kern w:val="2"/>
          <w:sz w:val="24"/>
          <w:szCs w:val="24"/>
          <w14:ligatures w14:val="standardContextual"/>
        </w:rPr>
        <w:tab/>
      </w:r>
      <w:hyperlink w:anchor="Introduction6541" w:history="1">
        <w:r w:rsidRPr="005D365C">
          <w:rPr>
            <w:rStyle w:val="Hyperlink"/>
            <w:rFonts w:cstheme="minorHAnsi"/>
            <w:kern w:val="2"/>
            <w:sz w:val="24"/>
            <w:szCs w:val="24"/>
            <w14:ligatures w14:val="standardContextual"/>
          </w:rPr>
          <w:t>Introduc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w:t>
      </w:r>
      <w:r w:rsidR="00CE7453">
        <w:rPr>
          <w:rFonts w:cstheme="minorHAnsi"/>
          <w:color w:val="000000" w:themeColor="text1"/>
          <w:kern w:val="2"/>
          <w:sz w:val="24"/>
          <w:szCs w:val="24"/>
          <w14:ligatures w14:val="standardContextual"/>
        </w:rPr>
        <w:t>50</w:t>
      </w:r>
    </w:p>
    <w:p w14:paraId="56C1C73C" w14:textId="4726ACED"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4.2</w:t>
      </w:r>
      <w:r w:rsidRPr="006C0782">
        <w:rPr>
          <w:rFonts w:cstheme="minorHAnsi"/>
          <w:color w:val="000000" w:themeColor="text1"/>
          <w:kern w:val="2"/>
          <w:sz w:val="24"/>
          <w:szCs w:val="24"/>
          <w14:ligatures w14:val="standardContextual"/>
        </w:rPr>
        <w:tab/>
      </w:r>
      <w:hyperlink w:anchor="Funding6542" w:history="1">
        <w:r w:rsidRPr="005D365C">
          <w:rPr>
            <w:rStyle w:val="Hyperlink"/>
            <w:rFonts w:cstheme="minorHAnsi"/>
            <w:kern w:val="2"/>
            <w:sz w:val="24"/>
            <w:szCs w:val="24"/>
            <w14:ligatures w14:val="standardContextual"/>
          </w:rPr>
          <w:t>Funding of coordinator role</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5</w:t>
      </w:r>
      <w:r w:rsidR="00CE7453">
        <w:rPr>
          <w:rFonts w:cstheme="minorHAnsi"/>
          <w:color w:val="000000" w:themeColor="text1"/>
          <w:kern w:val="2"/>
          <w:sz w:val="24"/>
          <w:szCs w:val="24"/>
          <w14:ligatures w14:val="standardContextual"/>
        </w:rPr>
        <w:t>1</w:t>
      </w:r>
    </w:p>
    <w:p w14:paraId="63052BDA" w14:textId="65D2F5E9"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4.3</w:t>
      </w:r>
      <w:r w:rsidRPr="006C0782">
        <w:rPr>
          <w:rFonts w:cstheme="minorHAnsi"/>
          <w:color w:val="000000" w:themeColor="text1"/>
          <w:kern w:val="2"/>
          <w:sz w:val="24"/>
          <w:szCs w:val="24"/>
          <w14:ligatures w14:val="standardContextual"/>
        </w:rPr>
        <w:tab/>
      </w:r>
      <w:hyperlink w:anchor="Funding6543" w:history="1">
        <w:r w:rsidRPr="005D365C">
          <w:rPr>
            <w:rStyle w:val="Hyperlink"/>
            <w:rFonts w:cstheme="minorHAnsi"/>
            <w:kern w:val="2"/>
            <w:sz w:val="24"/>
            <w:szCs w:val="24"/>
            <w14:ligatures w14:val="standardContextual"/>
          </w:rPr>
          <w:t>Funding for public member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5</w:t>
      </w:r>
      <w:r w:rsidR="00CE7453">
        <w:rPr>
          <w:rFonts w:cstheme="minorHAnsi"/>
          <w:color w:val="000000" w:themeColor="text1"/>
          <w:kern w:val="2"/>
          <w:sz w:val="24"/>
          <w:szCs w:val="24"/>
          <w14:ligatures w14:val="standardContextual"/>
        </w:rPr>
        <w:t>2</w:t>
      </w:r>
    </w:p>
    <w:p w14:paraId="587028FA" w14:textId="14A6B793"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5.5</w:t>
      </w:r>
      <w:r w:rsidRPr="006C0782">
        <w:rPr>
          <w:rFonts w:cstheme="minorHAnsi"/>
          <w:color w:val="000000" w:themeColor="text1"/>
          <w:kern w:val="2"/>
          <w:sz w:val="24"/>
          <w:szCs w:val="24"/>
          <w14:ligatures w14:val="standardContextual"/>
        </w:rPr>
        <w:tab/>
      </w:r>
      <w:hyperlink w:anchor="Involvement655" w:history="1">
        <w:r w:rsidRPr="005D365C">
          <w:rPr>
            <w:rStyle w:val="Hyperlink"/>
            <w:rFonts w:cstheme="minorHAnsi"/>
            <w:kern w:val="2"/>
            <w:sz w:val="24"/>
            <w:szCs w:val="24"/>
            <w14:ligatures w14:val="standardContextual"/>
          </w:rPr>
          <w:t>Involvement strategy</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5</w:t>
      </w:r>
      <w:r w:rsidR="00CE7453">
        <w:rPr>
          <w:rFonts w:cstheme="minorHAnsi"/>
          <w:color w:val="000000" w:themeColor="text1"/>
          <w:kern w:val="2"/>
          <w:sz w:val="24"/>
          <w:szCs w:val="24"/>
          <w14:ligatures w14:val="standardContextual"/>
        </w:rPr>
        <w:t>4</w:t>
      </w:r>
    </w:p>
    <w:p w14:paraId="61E0F667" w14:textId="77795B97"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6.6</w:t>
      </w:r>
      <w:r w:rsidRPr="006C0782">
        <w:rPr>
          <w:rFonts w:cstheme="minorHAnsi"/>
          <w:color w:val="000000" w:themeColor="text1"/>
          <w:kern w:val="2"/>
          <w:sz w:val="24"/>
          <w:szCs w:val="24"/>
          <w14:ligatures w14:val="standardContextual"/>
        </w:rPr>
        <w:tab/>
      </w:r>
      <w:hyperlink w:anchor="Academia66" w:history="1">
        <w:r w:rsidRPr="005D365C">
          <w:rPr>
            <w:rStyle w:val="Hyperlink"/>
            <w:rFonts w:cstheme="minorHAnsi"/>
            <w:kern w:val="2"/>
            <w:sz w:val="24"/>
            <w:szCs w:val="24"/>
            <w14:ligatures w14:val="standardContextual"/>
          </w:rPr>
          <w:t>Academia and culture</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5</w:t>
      </w:r>
      <w:r w:rsidR="00CE7453">
        <w:rPr>
          <w:rFonts w:cstheme="minorHAnsi"/>
          <w:color w:val="000000" w:themeColor="text1"/>
          <w:kern w:val="2"/>
          <w:sz w:val="24"/>
          <w:szCs w:val="24"/>
          <w14:ligatures w14:val="standardContextual"/>
        </w:rPr>
        <w:t>5</w:t>
      </w:r>
    </w:p>
    <w:p w14:paraId="0E59C9BA" w14:textId="0CF37A79"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6.7</w:t>
      </w:r>
      <w:r w:rsidRPr="006C0782">
        <w:rPr>
          <w:rFonts w:cstheme="minorHAnsi"/>
          <w:color w:val="000000" w:themeColor="text1"/>
          <w:kern w:val="2"/>
          <w:sz w:val="24"/>
          <w:szCs w:val="24"/>
          <w14:ligatures w14:val="standardContextual"/>
        </w:rPr>
        <w:tab/>
      </w:r>
      <w:hyperlink w:anchor="Relationships67" w:history="1">
        <w:r w:rsidRPr="005D365C">
          <w:rPr>
            <w:rStyle w:val="Hyperlink"/>
            <w:rFonts w:cstheme="minorHAnsi"/>
            <w:kern w:val="2"/>
            <w:sz w:val="24"/>
            <w:szCs w:val="24"/>
            <w14:ligatures w14:val="standardContextual"/>
          </w:rPr>
          <w:t>Relationships and communica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5</w:t>
      </w:r>
      <w:r w:rsidR="00CE7453">
        <w:rPr>
          <w:rFonts w:cstheme="minorHAnsi"/>
          <w:color w:val="000000" w:themeColor="text1"/>
          <w:kern w:val="2"/>
          <w:sz w:val="24"/>
          <w:szCs w:val="24"/>
          <w14:ligatures w14:val="standardContextual"/>
        </w:rPr>
        <w:t>8</w:t>
      </w:r>
    </w:p>
    <w:p w14:paraId="259CA529" w14:textId="7E871853"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7.1</w:t>
      </w:r>
      <w:r w:rsidRPr="006C0782">
        <w:rPr>
          <w:rFonts w:cstheme="minorHAnsi"/>
          <w:color w:val="000000" w:themeColor="text1"/>
          <w:kern w:val="2"/>
          <w:sz w:val="24"/>
          <w:szCs w:val="24"/>
          <w14:ligatures w14:val="standardContextual"/>
        </w:rPr>
        <w:tab/>
      </w:r>
      <w:hyperlink w:anchor="Introduction671" w:history="1">
        <w:r w:rsidRPr="005D365C">
          <w:rPr>
            <w:rStyle w:val="Hyperlink"/>
            <w:rFonts w:cstheme="minorHAnsi"/>
            <w:kern w:val="2"/>
            <w:sz w:val="24"/>
            <w:szCs w:val="24"/>
            <w14:ligatures w14:val="standardContextual"/>
          </w:rPr>
          <w:t>Introduc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5</w:t>
      </w:r>
      <w:r w:rsidR="00CE7453">
        <w:rPr>
          <w:rFonts w:cstheme="minorHAnsi"/>
          <w:color w:val="000000" w:themeColor="text1"/>
          <w:kern w:val="2"/>
          <w:sz w:val="24"/>
          <w:szCs w:val="24"/>
          <w14:ligatures w14:val="standardContextual"/>
        </w:rPr>
        <w:t>8</w:t>
      </w:r>
    </w:p>
    <w:p w14:paraId="0578DF67" w14:textId="36044558"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7.2</w:t>
      </w:r>
      <w:r w:rsidRPr="006C0782">
        <w:rPr>
          <w:rFonts w:cstheme="minorHAnsi"/>
          <w:color w:val="000000" w:themeColor="text1"/>
          <w:kern w:val="2"/>
          <w:sz w:val="24"/>
          <w:szCs w:val="24"/>
          <w14:ligatures w14:val="standardContextual"/>
        </w:rPr>
        <w:tab/>
      </w:r>
      <w:hyperlink w:anchor="Individual672" w:history="1">
        <w:r w:rsidRPr="005D365C">
          <w:rPr>
            <w:rStyle w:val="Hyperlink"/>
            <w:rFonts w:cstheme="minorHAnsi"/>
            <w:kern w:val="2"/>
            <w:sz w:val="24"/>
            <w:szCs w:val="24"/>
            <w14:ligatures w14:val="standardContextual"/>
          </w:rPr>
          <w:t>Individual relationships within the site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5</w:t>
      </w:r>
      <w:r w:rsidR="00CE7453">
        <w:rPr>
          <w:rFonts w:cstheme="minorHAnsi"/>
          <w:color w:val="000000" w:themeColor="text1"/>
          <w:kern w:val="2"/>
          <w:sz w:val="24"/>
          <w:szCs w:val="24"/>
          <w14:ligatures w14:val="standardContextual"/>
        </w:rPr>
        <w:t>8</w:t>
      </w:r>
    </w:p>
    <w:p w14:paraId="091F2D2A" w14:textId="0E3ABCCC"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7.3</w:t>
      </w:r>
      <w:r w:rsidRPr="006C0782">
        <w:rPr>
          <w:rFonts w:cstheme="minorHAnsi"/>
          <w:color w:val="000000" w:themeColor="text1"/>
          <w:kern w:val="2"/>
          <w:sz w:val="24"/>
          <w:szCs w:val="24"/>
          <w14:ligatures w14:val="standardContextual"/>
        </w:rPr>
        <w:tab/>
      </w:r>
      <w:hyperlink w:anchor="Feeling673" w:history="1">
        <w:r w:rsidRPr="005D365C">
          <w:rPr>
            <w:rStyle w:val="Hyperlink"/>
            <w:rFonts w:cstheme="minorHAnsi"/>
            <w:kern w:val="2"/>
            <w:sz w:val="24"/>
            <w:szCs w:val="24"/>
            <w14:ligatures w14:val="standardContextual"/>
          </w:rPr>
          <w:t>Feeling part of the team and a wider sense of community</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w:t>
      </w:r>
      <w:r w:rsidR="00CE7453">
        <w:rPr>
          <w:rFonts w:cstheme="minorHAnsi"/>
          <w:color w:val="000000" w:themeColor="text1"/>
          <w:kern w:val="2"/>
          <w:sz w:val="24"/>
          <w:szCs w:val="24"/>
          <w14:ligatures w14:val="standardContextual"/>
        </w:rPr>
        <w:t>60</w:t>
      </w:r>
    </w:p>
    <w:p w14:paraId="0C146752" w14:textId="3572BD1A"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7.4</w:t>
      </w:r>
      <w:r w:rsidRPr="006C0782">
        <w:rPr>
          <w:rFonts w:cstheme="minorHAnsi"/>
          <w:color w:val="000000" w:themeColor="text1"/>
          <w:kern w:val="2"/>
          <w:sz w:val="24"/>
          <w:szCs w:val="24"/>
          <w14:ligatures w14:val="standardContextual"/>
        </w:rPr>
        <w:tab/>
      </w:r>
      <w:hyperlink w:anchor="Relationships674" w:history="1">
        <w:r w:rsidRPr="005D365C">
          <w:rPr>
            <w:rStyle w:val="Hyperlink"/>
            <w:rFonts w:cstheme="minorHAnsi"/>
            <w:kern w:val="2"/>
            <w:sz w:val="24"/>
            <w:szCs w:val="24"/>
            <w14:ligatures w14:val="standardContextual"/>
          </w:rPr>
          <w:t>Relationships with external organisation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6</w:t>
      </w:r>
      <w:r w:rsidR="00CE7453">
        <w:rPr>
          <w:rFonts w:cstheme="minorHAnsi"/>
          <w:color w:val="000000" w:themeColor="text1"/>
          <w:kern w:val="2"/>
          <w:sz w:val="24"/>
          <w:szCs w:val="24"/>
          <w14:ligatures w14:val="standardContextual"/>
        </w:rPr>
        <w:t>1</w:t>
      </w:r>
    </w:p>
    <w:p w14:paraId="05CC7E13" w14:textId="1A4F1F67"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7.5</w:t>
      </w:r>
      <w:r w:rsidRPr="006C0782">
        <w:rPr>
          <w:rFonts w:cstheme="minorHAnsi"/>
          <w:color w:val="000000" w:themeColor="text1"/>
          <w:kern w:val="2"/>
          <w:sz w:val="24"/>
          <w:szCs w:val="24"/>
          <w14:ligatures w14:val="standardContextual"/>
        </w:rPr>
        <w:tab/>
      </w:r>
      <w:hyperlink w:anchor="Communication675" w:history="1">
        <w:r w:rsidRPr="005D365C">
          <w:rPr>
            <w:rStyle w:val="Hyperlink"/>
            <w:rFonts w:cstheme="minorHAnsi"/>
            <w:kern w:val="2"/>
            <w:sz w:val="24"/>
            <w:szCs w:val="24"/>
            <w14:ligatures w14:val="standardContextual"/>
          </w:rPr>
          <w:t>Communication</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6</w:t>
      </w:r>
      <w:r w:rsidR="00CE7453">
        <w:rPr>
          <w:rFonts w:cstheme="minorHAnsi"/>
          <w:color w:val="000000" w:themeColor="text1"/>
          <w:kern w:val="2"/>
          <w:sz w:val="24"/>
          <w:szCs w:val="24"/>
          <w14:ligatures w14:val="standardContextual"/>
        </w:rPr>
        <w:t>4</w:t>
      </w:r>
    </w:p>
    <w:p w14:paraId="746321DF" w14:textId="6A3F6E0B" w:rsidR="008249C7" w:rsidRPr="00CE7453"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sectPr w:rsidR="008249C7" w:rsidRPr="00CE7453" w:rsidSect="00AF6588">
          <w:headerReference w:type="first" r:id="rId17"/>
          <w:footerReference w:type="first" r:id="rId18"/>
          <w:pgSz w:w="11906" w:h="16838" w:code="9"/>
          <w:pgMar w:top="1134" w:right="1134" w:bottom="1134" w:left="1134" w:header="709" w:footer="709" w:gutter="0"/>
          <w:pgNumType w:start="0"/>
          <w:cols w:space="708"/>
          <w:titlePg/>
          <w:docGrid w:linePitch="360"/>
        </w:sect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6.7.6</w:t>
      </w:r>
      <w:r w:rsidRPr="006C0782">
        <w:rPr>
          <w:rFonts w:cstheme="minorHAnsi"/>
          <w:color w:val="000000" w:themeColor="text1"/>
          <w:kern w:val="2"/>
          <w:sz w:val="24"/>
          <w:szCs w:val="24"/>
          <w14:ligatures w14:val="standardContextual"/>
        </w:rPr>
        <w:tab/>
      </w:r>
      <w:hyperlink w:anchor="Feedback676" w:history="1">
        <w:r w:rsidRPr="005D365C">
          <w:rPr>
            <w:rStyle w:val="Hyperlink"/>
            <w:rFonts w:cstheme="minorHAnsi"/>
            <w:kern w:val="2"/>
            <w:sz w:val="24"/>
            <w:szCs w:val="24"/>
            <w14:ligatures w14:val="standardContextual"/>
          </w:rPr>
          <w:t>Feedback to public members</w:t>
        </w:r>
      </w:hyperlink>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r>
      <w:r w:rsidR="002C5EA3">
        <w:rPr>
          <w:rFonts w:cstheme="minorHAnsi"/>
          <w:color w:val="000000" w:themeColor="text1"/>
          <w:kern w:val="2"/>
          <w:sz w:val="24"/>
          <w:szCs w:val="24"/>
          <w14:ligatures w14:val="standardContextual"/>
        </w:rPr>
        <w:tab/>
        <w:t>16</w:t>
      </w:r>
      <w:r w:rsidR="00CE7453">
        <w:rPr>
          <w:rFonts w:cstheme="minorHAnsi"/>
          <w:color w:val="000000" w:themeColor="text1"/>
          <w:kern w:val="2"/>
          <w:sz w:val="24"/>
          <w:szCs w:val="24"/>
          <w14:ligatures w14:val="standardContextual"/>
        </w:rPr>
        <w:t>7</w:t>
      </w:r>
    </w:p>
    <w:p w14:paraId="046B8FF0" w14:textId="7481BEFD" w:rsidR="006C0782" w:rsidRPr="006C0782" w:rsidRDefault="00720C20" w:rsidP="006C0782">
      <w:pPr>
        <w:tabs>
          <w:tab w:val="left" w:pos="709"/>
          <w:tab w:val="left" w:pos="1418"/>
          <w:tab w:val="left" w:pos="2268"/>
          <w:tab w:val="left" w:pos="3402"/>
        </w:tabs>
        <w:spacing w:after="0" w:line="240" w:lineRule="auto"/>
        <w:rPr>
          <w:rFonts w:cstheme="minorHAnsi"/>
          <w:b/>
          <w:bCs/>
          <w:color w:val="000000" w:themeColor="text1"/>
          <w:kern w:val="2"/>
          <w:sz w:val="24"/>
          <w:szCs w:val="24"/>
          <w14:ligatures w14:val="standardContextual"/>
        </w:rPr>
      </w:pPr>
      <w:hyperlink w:anchor="Chapter7" w:history="1">
        <w:r w:rsidR="006C0782" w:rsidRPr="00F13E28">
          <w:rPr>
            <w:rStyle w:val="Hyperlink"/>
            <w:rFonts w:cstheme="minorHAnsi"/>
            <w:b/>
            <w:bCs/>
            <w:kern w:val="2"/>
            <w:sz w:val="24"/>
            <w:szCs w:val="24"/>
            <w14:ligatures w14:val="standardContextual"/>
          </w:rPr>
          <w:t>Chapter 7</w:t>
        </w:r>
        <w:r w:rsidR="006C0782" w:rsidRPr="00F13E28">
          <w:rPr>
            <w:rStyle w:val="Hyperlink"/>
            <w:rFonts w:cstheme="minorHAnsi"/>
            <w:b/>
            <w:bCs/>
            <w:kern w:val="2"/>
            <w:sz w:val="24"/>
            <w:szCs w:val="24"/>
            <w:u w:val="none"/>
            <w14:ligatures w14:val="standardContextual"/>
          </w:rPr>
          <w:tab/>
        </w:r>
        <w:r w:rsidR="006C0782" w:rsidRPr="00F13E28">
          <w:rPr>
            <w:rStyle w:val="Hyperlink"/>
            <w:rFonts w:cstheme="minorHAnsi"/>
            <w:b/>
            <w:bCs/>
            <w:kern w:val="2"/>
            <w:sz w:val="24"/>
            <w:szCs w:val="24"/>
            <w14:ligatures w14:val="standardContextual"/>
          </w:rPr>
          <w:t>What are the significant overarching themes for the case study sites?</w:t>
        </w:r>
      </w:hyperlink>
      <w:r w:rsidR="00461E6C">
        <w:rPr>
          <w:rFonts w:cstheme="minorHAnsi"/>
          <w:b/>
          <w:bCs/>
          <w:color w:val="000000" w:themeColor="text1"/>
          <w:kern w:val="2"/>
          <w:sz w:val="24"/>
          <w:szCs w:val="24"/>
          <w14:ligatures w14:val="standardContextual"/>
        </w:rPr>
        <w:tab/>
        <w:t>16</w:t>
      </w:r>
      <w:r w:rsidR="00C34871">
        <w:rPr>
          <w:rFonts w:cstheme="minorHAnsi"/>
          <w:b/>
          <w:bCs/>
          <w:color w:val="000000" w:themeColor="text1"/>
          <w:kern w:val="2"/>
          <w:sz w:val="24"/>
          <w:szCs w:val="24"/>
          <w14:ligatures w14:val="standardContextual"/>
        </w:rPr>
        <w:t>9</w:t>
      </w:r>
    </w:p>
    <w:p w14:paraId="2D7D9A98" w14:textId="77777777"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p>
    <w:p w14:paraId="46A079BB" w14:textId="0C8AE716"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7.1</w:t>
      </w:r>
      <w:r w:rsidRPr="006C0782">
        <w:rPr>
          <w:rFonts w:cstheme="minorHAnsi"/>
          <w:color w:val="000000" w:themeColor="text1"/>
          <w:kern w:val="2"/>
          <w:sz w:val="24"/>
          <w:szCs w:val="24"/>
          <w14:ligatures w14:val="standardContextual"/>
        </w:rPr>
        <w:tab/>
      </w:r>
      <w:hyperlink w:anchor="Introduction71" w:history="1">
        <w:r w:rsidRPr="00EE5B93">
          <w:rPr>
            <w:rStyle w:val="Hyperlink"/>
            <w:rFonts w:cstheme="minorHAnsi"/>
            <w:kern w:val="2"/>
            <w:sz w:val="24"/>
            <w:szCs w:val="24"/>
            <w14:ligatures w14:val="standardContextual"/>
          </w:rPr>
          <w:t>Introduction</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6</w:t>
      </w:r>
      <w:r w:rsidR="00C34871">
        <w:rPr>
          <w:rFonts w:cstheme="minorHAnsi"/>
          <w:color w:val="000000" w:themeColor="text1"/>
          <w:kern w:val="2"/>
          <w:sz w:val="24"/>
          <w:szCs w:val="24"/>
          <w14:ligatures w14:val="standardContextual"/>
        </w:rPr>
        <w:t>9</w:t>
      </w:r>
    </w:p>
    <w:p w14:paraId="156AE3D6" w14:textId="0FE6DDCF"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7.2</w:t>
      </w:r>
      <w:r w:rsidRPr="006C0782">
        <w:rPr>
          <w:rFonts w:cstheme="minorHAnsi"/>
          <w:color w:val="000000" w:themeColor="text1"/>
          <w:kern w:val="2"/>
          <w:sz w:val="24"/>
          <w:szCs w:val="24"/>
          <w14:ligatures w14:val="standardContextual"/>
        </w:rPr>
        <w:tab/>
      </w:r>
      <w:hyperlink w:anchor="Values72" w:history="1">
        <w:r w:rsidRPr="00EE5B93">
          <w:rPr>
            <w:rStyle w:val="Hyperlink"/>
            <w:rFonts w:cstheme="minorHAnsi"/>
            <w:kern w:val="2"/>
            <w:sz w:val="24"/>
            <w:szCs w:val="24"/>
            <w14:ligatures w14:val="standardContextual"/>
          </w:rPr>
          <w:t>Values and principle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C34871">
        <w:rPr>
          <w:rFonts w:cstheme="minorHAnsi"/>
          <w:color w:val="000000" w:themeColor="text1"/>
          <w:kern w:val="2"/>
          <w:sz w:val="24"/>
          <w:szCs w:val="24"/>
          <w14:ligatures w14:val="standardContextual"/>
        </w:rPr>
        <w:t>1</w:t>
      </w:r>
    </w:p>
    <w:p w14:paraId="40B3479B" w14:textId="4A90DB51"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1</w:t>
      </w:r>
      <w:r w:rsidRPr="006C0782">
        <w:rPr>
          <w:rFonts w:cstheme="minorHAnsi"/>
          <w:color w:val="000000" w:themeColor="text1"/>
          <w:kern w:val="2"/>
          <w:sz w:val="24"/>
          <w:szCs w:val="24"/>
          <w14:ligatures w14:val="standardContextual"/>
        </w:rPr>
        <w:tab/>
      </w:r>
      <w:hyperlink w:anchor="Introduction721" w:history="1">
        <w:r w:rsidRPr="00EE5B93">
          <w:rPr>
            <w:rStyle w:val="Hyperlink"/>
            <w:rFonts w:cstheme="minorHAnsi"/>
            <w:kern w:val="2"/>
            <w:sz w:val="24"/>
            <w:szCs w:val="24"/>
            <w14:ligatures w14:val="standardContextual"/>
          </w:rPr>
          <w:t>Introduction</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C34871">
        <w:rPr>
          <w:rFonts w:cstheme="minorHAnsi"/>
          <w:color w:val="000000" w:themeColor="text1"/>
          <w:kern w:val="2"/>
          <w:sz w:val="24"/>
          <w:szCs w:val="24"/>
          <w14:ligatures w14:val="standardContextual"/>
        </w:rPr>
        <w:t>1</w:t>
      </w:r>
    </w:p>
    <w:p w14:paraId="38CEEE5C" w14:textId="1611FB49"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2</w:t>
      </w:r>
      <w:r w:rsidRPr="006C0782">
        <w:rPr>
          <w:rFonts w:cstheme="minorHAnsi"/>
          <w:color w:val="000000" w:themeColor="text1"/>
          <w:kern w:val="2"/>
          <w:sz w:val="24"/>
          <w:szCs w:val="24"/>
          <w14:ligatures w14:val="standardContextual"/>
        </w:rPr>
        <w:tab/>
      </w:r>
      <w:hyperlink w:anchor="Power722" w:history="1">
        <w:r w:rsidRPr="00EE5B93">
          <w:rPr>
            <w:rStyle w:val="Hyperlink"/>
            <w:rFonts w:cstheme="minorHAnsi"/>
            <w:kern w:val="2"/>
            <w:sz w:val="24"/>
            <w:szCs w:val="24"/>
            <w14:ligatures w14:val="standardContextual"/>
          </w:rPr>
          <w:t>Power</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2</w:t>
      </w:r>
    </w:p>
    <w:p w14:paraId="759B0C38" w14:textId="585944EA"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3</w:t>
      </w:r>
      <w:r w:rsidRPr="006C0782">
        <w:rPr>
          <w:rFonts w:cstheme="minorHAnsi"/>
          <w:color w:val="000000" w:themeColor="text1"/>
          <w:kern w:val="2"/>
          <w:sz w:val="24"/>
          <w:szCs w:val="24"/>
          <w14:ligatures w14:val="standardContextual"/>
        </w:rPr>
        <w:tab/>
      </w:r>
      <w:hyperlink w:anchor="Valuing723" w:history="1">
        <w:r w:rsidRPr="00EE5B93">
          <w:rPr>
            <w:rStyle w:val="Hyperlink"/>
            <w:rFonts w:cstheme="minorHAnsi"/>
            <w:kern w:val="2"/>
            <w:sz w:val="24"/>
            <w:szCs w:val="24"/>
            <w14:ligatures w14:val="standardContextual"/>
          </w:rPr>
          <w:t>Valuing people</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3</w:t>
      </w:r>
    </w:p>
    <w:p w14:paraId="5830C783" w14:textId="1B3C89C1"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4</w:t>
      </w:r>
      <w:r w:rsidRPr="006C0782">
        <w:rPr>
          <w:rFonts w:cstheme="minorHAnsi"/>
          <w:color w:val="000000" w:themeColor="text1"/>
          <w:kern w:val="2"/>
          <w:sz w:val="24"/>
          <w:szCs w:val="24"/>
          <w14:ligatures w14:val="standardContextual"/>
        </w:rPr>
        <w:tab/>
      </w:r>
      <w:hyperlink w:anchor="Respect724" w:history="1">
        <w:r w:rsidRPr="00EE5B93">
          <w:rPr>
            <w:rStyle w:val="Hyperlink"/>
            <w:rFonts w:cstheme="minorHAnsi"/>
            <w:kern w:val="2"/>
            <w:sz w:val="24"/>
            <w:szCs w:val="24"/>
            <w14:ligatures w14:val="standardContextual"/>
          </w:rPr>
          <w:t>Respect</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4</w:t>
      </w:r>
    </w:p>
    <w:p w14:paraId="6262E081" w14:textId="73EA2B1B"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5</w:t>
      </w:r>
      <w:r w:rsidRPr="006C0782">
        <w:rPr>
          <w:rFonts w:cstheme="minorHAnsi"/>
          <w:color w:val="000000" w:themeColor="text1"/>
          <w:kern w:val="2"/>
          <w:sz w:val="24"/>
          <w:szCs w:val="24"/>
          <w14:ligatures w14:val="standardContextual"/>
        </w:rPr>
        <w:tab/>
      </w:r>
      <w:hyperlink w:anchor="Acceptance725" w:history="1">
        <w:r w:rsidRPr="00EE5B93">
          <w:rPr>
            <w:rStyle w:val="Hyperlink"/>
            <w:rFonts w:cstheme="minorHAnsi"/>
            <w:kern w:val="2"/>
            <w:sz w:val="24"/>
            <w:szCs w:val="24"/>
            <w14:ligatures w14:val="standardContextual"/>
          </w:rPr>
          <w:t>Acceptance</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5</w:t>
      </w:r>
    </w:p>
    <w:p w14:paraId="064B8EA2" w14:textId="72E35559"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7.2.6</w:t>
      </w:r>
      <w:r w:rsidRPr="006C0782">
        <w:rPr>
          <w:rFonts w:cstheme="minorHAnsi"/>
          <w:color w:val="000000" w:themeColor="text1"/>
          <w:kern w:val="2"/>
          <w:sz w:val="24"/>
          <w:szCs w:val="24"/>
          <w14:ligatures w14:val="standardContextual"/>
        </w:rPr>
        <w:tab/>
      </w:r>
      <w:hyperlink w:anchor="Flexibility726" w:history="1">
        <w:r w:rsidRPr="00EE5B93">
          <w:rPr>
            <w:rStyle w:val="Hyperlink"/>
            <w:rFonts w:cstheme="minorHAnsi"/>
            <w:kern w:val="2"/>
            <w:sz w:val="24"/>
            <w:szCs w:val="24"/>
            <w14:ligatures w14:val="standardContextual"/>
          </w:rPr>
          <w:t>Flexibility and acces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6</w:t>
      </w:r>
    </w:p>
    <w:p w14:paraId="1BAB8132" w14:textId="52844B34"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7</w:t>
      </w:r>
      <w:r w:rsidRPr="006C0782">
        <w:rPr>
          <w:rFonts w:cstheme="minorHAnsi"/>
          <w:color w:val="000000" w:themeColor="text1"/>
          <w:kern w:val="2"/>
          <w:sz w:val="24"/>
          <w:szCs w:val="24"/>
          <w14:ligatures w14:val="standardContextual"/>
        </w:rPr>
        <w:tab/>
      </w:r>
      <w:hyperlink w:anchor="Confidentiality727" w:history="1">
        <w:r w:rsidRPr="00EE5B93">
          <w:rPr>
            <w:rStyle w:val="Hyperlink"/>
            <w:rFonts w:cstheme="minorHAnsi"/>
            <w:kern w:val="2"/>
            <w:sz w:val="24"/>
            <w:szCs w:val="24"/>
            <w14:ligatures w14:val="standardContextual"/>
          </w:rPr>
          <w:t>Confidentiality</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7</w:t>
      </w:r>
    </w:p>
    <w:p w14:paraId="1D881250" w14:textId="6EBF51C3"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8</w:t>
      </w:r>
      <w:r w:rsidRPr="006C0782">
        <w:rPr>
          <w:rFonts w:cstheme="minorHAnsi"/>
          <w:color w:val="000000" w:themeColor="text1"/>
          <w:kern w:val="2"/>
          <w:sz w:val="24"/>
          <w:szCs w:val="24"/>
          <w14:ligatures w14:val="standardContextual"/>
        </w:rPr>
        <w:tab/>
      </w:r>
      <w:hyperlink w:anchor="Passion728" w:history="1">
        <w:r w:rsidRPr="00EE5B93">
          <w:rPr>
            <w:rStyle w:val="Hyperlink"/>
            <w:rFonts w:cstheme="minorHAnsi"/>
            <w:kern w:val="2"/>
            <w:sz w:val="24"/>
            <w:szCs w:val="24"/>
            <w14:ligatures w14:val="standardContextual"/>
          </w:rPr>
          <w:t>Passion</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7</w:t>
      </w:r>
    </w:p>
    <w:p w14:paraId="083354EB" w14:textId="600FA378"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9</w:t>
      </w:r>
      <w:r w:rsidRPr="006C0782">
        <w:rPr>
          <w:rFonts w:cstheme="minorHAnsi"/>
          <w:color w:val="000000" w:themeColor="text1"/>
          <w:kern w:val="2"/>
          <w:sz w:val="24"/>
          <w:szCs w:val="24"/>
          <w14:ligatures w14:val="standardContextual"/>
        </w:rPr>
        <w:tab/>
      </w:r>
      <w:hyperlink w:anchor="Boldness729" w:history="1">
        <w:r w:rsidRPr="00EE5B93">
          <w:rPr>
            <w:rStyle w:val="Hyperlink"/>
            <w:rFonts w:cstheme="minorHAnsi"/>
            <w:kern w:val="2"/>
            <w:sz w:val="24"/>
            <w:szCs w:val="24"/>
            <w14:ligatures w14:val="standardContextual"/>
          </w:rPr>
          <w:t>Boldnes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8</w:t>
      </w:r>
    </w:p>
    <w:p w14:paraId="344D6448" w14:textId="1E7B6544"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10</w:t>
      </w:r>
      <w:r w:rsidRPr="006C0782">
        <w:rPr>
          <w:rFonts w:cstheme="minorHAnsi"/>
          <w:color w:val="000000" w:themeColor="text1"/>
          <w:kern w:val="2"/>
          <w:sz w:val="24"/>
          <w:szCs w:val="24"/>
          <w14:ligatures w14:val="standardContextual"/>
        </w:rPr>
        <w:tab/>
      </w:r>
      <w:hyperlink w:anchor="Autonomy7210" w:history="1">
        <w:r w:rsidRPr="00EE5B93">
          <w:rPr>
            <w:rStyle w:val="Hyperlink"/>
            <w:rFonts w:cstheme="minorHAnsi"/>
            <w:kern w:val="2"/>
            <w:sz w:val="24"/>
            <w:szCs w:val="24"/>
            <w14:ligatures w14:val="standardContextual"/>
          </w:rPr>
          <w:t>Autonomy</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8</w:t>
      </w:r>
    </w:p>
    <w:p w14:paraId="180CFEBE" w14:textId="3C1A3299"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11</w:t>
      </w:r>
      <w:r w:rsidRPr="006C0782">
        <w:rPr>
          <w:rFonts w:cstheme="minorHAnsi"/>
          <w:color w:val="000000" w:themeColor="text1"/>
          <w:kern w:val="2"/>
          <w:sz w:val="24"/>
          <w:szCs w:val="24"/>
          <w14:ligatures w14:val="standardContextual"/>
        </w:rPr>
        <w:tab/>
      </w:r>
      <w:hyperlink w:anchor="Continuity7211" w:history="1">
        <w:r w:rsidRPr="00EE5B93">
          <w:rPr>
            <w:rStyle w:val="Hyperlink"/>
            <w:rFonts w:cstheme="minorHAnsi"/>
            <w:kern w:val="2"/>
            <w:sz w:val="24"/>
            <w:szCs w:val="24"/>
            <w14:ligatures w14:val="standardContextual"/>
          </w:rPr>
          <w:t>Continuity</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7</w:t>
      </w:r>
      <w:r w:rsidR="00EA02C4">
        <w:rPr>
          <w:rFonts w:cstheme="minorHAnsi"/>
          <w:color w:val="000000" w:themeColor="text1"/>
          <w:kern w:val="2"/>
          <w:sz w:val="24"/>
          <w:szCs w:val="24"/>
          <w14:ligatures w14:val="standardContextual"/>
        </w:rPr>
        <w:t>9</w:t>
      </w:r>
    </w:p>
    <w:p w14:paraId="459577AB" w14:textId="3593D455"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2.12</w:t>
      </w:r>
      <w:r w:rsidRPr="006C0782">
        <w:rPr>
          <w:rFonts w:cstheme="minorHAnsi"/>
          <w:color w:val="000000" w:themeColor="text1"/>
          <w:kern w:val="2"/>
          <w:sz w:val="24"/>
          <w:szCs w:val="24"/>
          <w14:ligatures w14:val="standardContextual"/>
        </w:rPr>
        <w:tab/>
      </w:r>
      <w:hyperlink w:anchor="Sustainability7212" w:history="1">
        <w:r w:rsidRPr="00EE5B93">
          <w:rPr>
            <w:rStyle w:val="Hyperlink"/>
            <w:rFonts w:cstheme="minorHAnsi"/>
            <w:kern w:val="2"/>
            <w:sz w:val="24"/>
            <w:szCs w:val="24"/>
            <w14:ligatures w14:val="standardContextual"/>
          </w:rPr>
          <w:t>Sustainability</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w:t>
      </w:r>
      <w:r w:rsidR="00EA02C4">
        <w:rPr>
          <w:rFonts w:cstheme="minorHAnsi"/>
          <w:color w:val="000000" w:themeColor="text1"/>
          <w:kern w:val="2"/>
          <w:sz w:val="24"/>
          <w:szCs w:val="24"/>
          <w14:ligatures w14:val="standardContextual"/>
        </w:rPr>
        <w:t>80</w:t>
      </w:r>
    </w:p>
    <w:p w14:paraId="121CC140" w14:textId="1FB7DD3E"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7.3</w:t>
      </w:r>
      <w:r w:rsidRPr="006C0782">
        <w:rPr>
          <w:rFonts w:cstheme="minorHAnsi"/>
          <w:color w:val="000000" w:themeColor="text1"/>
          <w:kern w:val="2"/>
          <w:sz w:val="24"/>
          <w:szCs w:val="24"/>
          <w14:ligatures w14:val="standardContextual"/>
        </w:rPr>
        <w:tab/>
      </w:r>
      <w:hyperlink w:anchor="Diversity73" w:history="1">
        <w:r w:rsidRPr="002A6E41">
          <w:rPr>
            <w:rStyle w:val="Hyperlink"/>
            <w:rFonts w:cstheme="minorHAnsi"/>
            <w:kern w:val="2"/>
            <w:sz w:val="24"/>
            <w:szCs w:val="24"/>
            <w14:ligatures w14:val="standardContextual"/>
          </w:rPr>
          <w:t>Diversity and inclusion of public member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1</w:t>
      </w:r>
    </w:p>
    <w:p w14:paraId="742E7DD4" w14:textId="4190CDA7"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1</w:t>
      </w:r>
      <w:r w:rsidRPr="006C0782">
        <w:rPr>
          <w:rFonts w:cstheme="minorHAnsi"/>
          <w:color w:val="000000" w:themeColor="text1"/>
          <w:kern w:val="2"/>
          <w:sz w:val="24"/>
          <w:szCs w:val="24"/>
          <w14:ligatures w14:val="standardContextual"/>
        </w:rPr>
        <w:tab/>
      </w:r>
      <w:hyperlink w:anchor="Introduction731" w:history="1">
        <w:r w:rsidRPr="002A6E41">
          <w:rPr>
            <w:rStyle w:val="Hyperlink"/>
            <w:rFonts w:cstheme="minorHAnsi"/>
            <w:kern w:val="2"/>
            <w:sz w:val="24"/>
            <w:szCs w:val="24"/>
            <w14:ligatures w14:val="standardContextual"/>
          </w:rPr>
          <w:t>Introduction</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1</w:t>
      </w:r>
    </w:p>
    <w:p w14:paraId="369E1618" w14:textId="2469DCCD"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2</w:t>
      </w:r>
      <w:r w:rsidRPr="006C0782">
        <w:rPr>
          <w:rFonts w:cstheme="minorHAnsi"/>
          <w:color w:val="000000" w:themeColor="text1"/>
          <w:kern w:val="2"/>
          <w:sz w:val="24"/>
          <w:szCs w:val="24"/>
          <w14:ligatures w14:val="standardContextual"/>
        </w:rPr>
        <w:tab/>
      </w:r>
      <w:hyperlink w:anchor="Recruitment732" w:history="1">
        <w:r w:rsidRPr="002A6E41">
          <w:rPr>
            <w:rStyle w:val="Hyperlink"/>
            <w:rFonts w:cstheme="minorHAnsi"/>
            <w:kern w:val="2"/>
            <w:sz w:val="24"/>
            <w:szCs w:val="24"/>
            <w14:ligatures w14:val="standardContextual"/>
          </w:rPr>
          <w:t>Recruitment of diverse public member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2</w:t>
      </w:r>
    </w:p>
    <w:p w14:paraId="69C255BB" w14:textId="6D299684"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3</w:t>
      </w:r>
      <w:r w:rsidRPr="006C0782">
        <w:rPr>
          <w:rFonts w:cstheme="minorHAnsi"/>
          <w:color w:val="000000" w:themeColor="text1"/>
          <w:kern w:val="2"/>
          <w:sz w:val="24"/>
          <w:szCs w:val="24"/>
          <w14:ligatures w14:val="standardContextual"/>
        </w:rPr>
        <w:tab/>
      </w:r>
      <w:hyperlink w:anchor="Monitoring733" w:history="1">
        <w:r w:rsidRPr="002A6E41">
          <w:rPr>
            <w:rStyle w:val="Hyperlink"/>
            <w:rFonts w:cstheme="minorHAnsi"/>
            <w:kern w:val="2"/>
            <w:sz w:val="24"/>
            <w:szCs w:val="24"/>
            <w14:ligatures w14:val="standardContextual"/>
          </w:rPr>
          <w:t>Monitoring diversity</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3</w:t>
      </w:r>
    </w:p>
    <w:p w14:paraId="5F5FDDEB" w14:textId="5165344A"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w:t>
      </w:r>
      <w:r w:rsidRPr="006C0782">
        <w:rPr>
          <w:rFonts w:cstheme="minorHAnsi"/>
          <w:color w:val="000000" w:themeColor="text1"/>
          <w:kern w:val="2"/>
          <w:sz w:val="24"/>
          <w:szCs w:val="24"/>
          <w14:ligatures w14:val="standardContextual"/>
        </w:rPr>
        <w:tab/>
      </w:r>
      <w:hyperlink w:anchor="Different734" w:history="1">
        <w:r w:rsidRPr="002A6E41">
          <w:rPr>
            <w:rStyle w:val="Hyperlink"/>
            <w:rFonts w:cstheme="minorHAnsi"/>
            <w:kern w:val="2"/>
            <w:sz w:val="24"/>
            <w:szCs w:val="24"/>
            <w14:ligatures w14:val="standardContextual"/>
          </w:rPr>
          <w:t>Different groups or communitie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4</w:t>
      </w:r>
    </w:p>
    <w:p w14:paraId="7BD16B4A" w14:textId="6D79C1AF"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1</w:t>
      </w:r>
      <w:r w:rsidRPr="006C0782">
        <w:rPr>
          <w:rFonts w:cstheme="minorHAnsi"/>
          <w:color w:val="000000" w:themeColor="text1"/>
          <w:kern w:val="2"/>
          <w:sz w:val="24"/>
          <w:szCs w:val="24"/>
          <w14:ligatures w14:val="standardContextual"/>
        </w:rPr>
        <w:tab/>
      </w:r>
      <w:hyperlink w:anchor="Introduction7341" w:history="1">
        <w:r w:rsidRPr="002A6E41">
          <w:rPr>
            <w:rStyle w:val="Hyperlink"/>
            <w:rFonts w:cstheme="minorHAnsi"/>
            <w:kern w:val="2"/>
            <w:sz w:val="24"/>
            <w:szCs w:val="24"/>
            <w14:ligatures w14:val="standardContextual"/>
          </w:rPr>
          <w:t>Introduction</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4</w:t>
      </w:r>
    </w:p>
    <w:p w14:paraId="2C0DFDCE" w14:textId="2223DFF9"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2</w:t>
      </w:r>
      <w:r w:rsidRPr="006C0782">
        <w:rPr>
          <w:rFonts w:cstheme="minorHAnsi"/>
          <w:color w:val="000000" w:themeColor="text1"/>
          <w:kern w:val="2"/>
          <w:sz w:val="24"/>
          <w:szCs w:val="24"/>
          <w14:ligatures w14:val="standardContextual"/>
        </w:rPr>
        <w:tab/>
      </w:r>
      <w:hyperlink w:anchor="Ethnicity7342" w:history="1">
        <w:r w:rsidRPr="002A6E41">
          <w:rPr>
            <w:rStyle w:val="Hyperlink"/>
            <w:rFonts w:cstheme="minorHAnsi"/>
            <w:kern w:val="2"/>
            <w:sz w:val="24"/>
            <w:szCs w:val="24"/>
            <w14:ligatures w14:val="standardContextual"/>
          </w:rPr>
          <w:t>Ethnicity</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5</w:t>
      </w:r>
    </w:p>
    <w:p w14:paraId="2FCE8E7F" w14:textId="1635B27F"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3</w:t>
      </w:r>
      <w:r w:rsidRPr="006C0782">
        <w:rPr>
          <w:rFonts w:cstheme="minorHAnsi"/>
          <w:color w:val="000000" w:themeColor="text1"/>
          <w:kern w:val="2"/>
          <w:sz w:val="24"/>
          <w:szCs w:val="24"/>
          <w14:ligatures w14:val="standardContextual"/>
        </w:rPr>
        <w:tab/>
      </w:r>
      <w:hyperlink w:anchor="Age7343" w:history="1">
        <w:r w:rsidRPr="002A6E41">
          <w:rPr>
            <w:rStyle w:val="Hyperlink"/>
            <w:rFonts w:cstheme="minorHAnsi"/>
            <w:kern w:val="2"/>
            <w:sz w:val="24"/>
            <w:szCs w:val="24"/>
            <w14:ligatures w14:val="standardContextual"/>
          </w:rPr>
          <w:t>Age</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6</w:t>
      </w:r>
    </w:p>
    <w:p w14:paraId="223D5CA1" w14:textId="0E61C550"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4</w:t>
      </w:r>
      <w:r w:rsidRPr="006C0782">
        <w:rPr>
          <w:rFonts w:cstheme="minorHAnsi"/>
          <w:color w:val="000000" w:themeColor="text1"/>
          <w:kern w:val="2"/>
          <w:sz w:val="24"/>
          <w:szCs w:val="24"/>
          <w14:ligatures w14:val="standardContextual"/>
        </w:rPr>
        <w:tab/>
      </w:r>
      <w:hyperlink w:anchor="Health7344" w:history="1">
        <w:r w:rsidRPr="002A6E41">
          <w:rPr>
            <w:rStyle w:val="Hyperlink"/>
            <w:rFonts w:cstheme="minorHAnsi"/>
            <w:kern w:val="2"/>
            <w:sz w:val="24"/>
            <w:szCs w:val="24"/>
            <w14:ligatures w14:val="standardContextual"/>
          </w:rPr>
          <w:t>Health condition or impairment</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7</w:t>
      </w:r>
    </w:p>
    <w:p w14:paraId="271752B3" w14:textId="135C8690"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5</w:t>
      </w:r>
      <w:r w:rsidRPr="006C0782">
        <w:rPr>
          <w:rFonts w:cstheme="minorHAnsi"/>
          <w:color w:val="000000" w:themeColor="text1"/>
          <w:kern w:val="2"/>
          <w:sz w:val="24"/>
          <w:szCs w:val="24"/>
          <w14:ligatures w14:val="standardContextual"/>
        </w:rPr>
        <w:tab/>
      </w:r>
      <w:hyperlink w:anchor="Socio7345" w:history="1">
        <w:r w:rsidRPr="002A6E41">
          <w:rPr>
            <w:rStyle w:val="Hyperlink"/>
            <w:rFonts w:cstheme="minorHAnsi"/>
            <w:kern w:val="2"/>
            <w:sz w:val="24"/>
            <w:szCs w:val="24"/>
            <w14:ligatures w14:val="standardContextual"/>
          </w:rPr>
          <w:t>Socio-economic statu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8</w:t>
      </w:r>
    </w:p>
    <w:p w14:paraId="44CC5812" w14:textId="0CAD362D"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6</w:t>
      </w:r>
      <w:r w:rsidRPr="006C0782">
        <w:rPr>
          <w:rFonts w:cstheme="minorHAnsi"/>
          <w:color w:val="000000" w:themeColor="text1"/>
          <w:kern w:val="2"/>
          <w:sz w:val="24"/>
          <w:szCs w:val="24"/>
          <w14:ligatures w14:val="standardContextual"/>
        </w:rPr>
        <w:tab/>
      </w:r>
      <w:hyperlink w:anchor="Education7346" w:history="1">
        <w:r w:rsidRPr="002A6E41">
          <w:rPr>
            <w:rStyle w:val="Hyperlink"/>
            <w:rFonts w:cstheme="minorHAnsi"/>
            <w:kern w:val="2"/>
            <w:sz w:val="24"/>
            <w:szCs w:val="24"/>
            <w14:ligatures w14:val="standardContextual"/>
          </w:rPr>
          <w:t>Education</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8</w:t>
      </w:r>
    </w:p>
    <w:p w14:paraId="6E5B8979" w14:textId="71F9EDAB"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7</w:t>
      </w:r>
      <w:r w:rsidRPr="006C0782">
        <w:rPr>
          <w:rFonts w:cstheme="minorHAnsi"/>
          <w:color w:val="000000" w:themeColor="text1"/>
          <w:kern w:val="2"/>
          <w:sz w:val="24"/>
          <w:szCs w:val="24"/>
          <w14:ligatures w14:val="standardContextual"/>
        </w:rPr>
        <w:tab/>
      </w:r>
      <w:hyperlink w:anchor="Carer7347" w:history="1">
        <w:r w:rsidRPr="002A6E41">
          <w:rPr>
            <w:rStyle w:val="Hyperlink"/>
            <w:rFonts w:cstheme="minorHAnsi"/>
            <w:kern w:val="2"/>
            <w:sz w:val="24"/>
            <w:szCs w:val="24"/>
            <w14:ligatures w14:val="standardContextual"/>
          </w:rPr>
          <w:t>Carer statu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9</w:t>
      </w:r>
    </w:p>
    <w:p w14:paraId="48B5C61E" w14:textId="05B41252"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 8</w:t>
      </w:r>
      <w:r w:rsidRPr="006C0782">
        <w:rPr>
          <w:rFonts w:cstheme="minorHAnsi"/>
          <w:color w:val="000000" w:themeColor="text1"/>
          <w:kern w:val="2"/>
          <w:sz w:val="24"/>
          <w:szCs w:val="24"/>
          <w14:ligatures w14:val="standardContextual"/>
        </w:rPr>
        <w:tab/>
      </w:r>
      <w:hyperlink w:anchor="Experience7348" w:history="1">
        <w:r w:rsidRPr="002A6E41">
          <w:rPr>
            <w:rStyle w:val="Hyperlink"/>
            <w:rFonts w:cstheme="minorHAnsi"/>
            <w:kern w:val="2"/>
            <w:sz w:val="24"/>
            <w:szCs w:val="24"/>
            <w14:ligatures w14:val="standardContextual"/>
          </w:rPr>
          <w:t>Experience in involvement</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8</w:t>
      </w:r>
      <w:r w:rsidR="00EA02C4">
        <w:rPr>
          <w:rFonts w:cstheme="minorHAnsi"/>
          <w:color w:val="000000" w:themeColor="text1"/>
          <w:kern w:val="2"/>
          <w:sz w:val="24"/>
          <w:szCs w:val="24"/>
          <w14:ligatures w14:val="standardContextual"/>
        </w:rPr>
        <w:t>9</w:t>
      </w:r>
    </w:p>
    <w:p w14:paraId="007E3AC1" w14:textId="4E2EEA0D"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4.9</w:t>
      </w:r>
      <w:r w:rsidRPr="006C0782">
        <w:rPr>
          <w:rFonts w:cstheme="minorHAnsi"/>
          <w:color w:val="000000" w:themeColor="text1"/>
          <w:kern w:val="2"/>
          <w:sz w:val="24"/>
          <w:szCs w:val="24"/>
          <w14:ligatures w14:val="standardContextual"/>
        </w:rPr>
        <w:tab/>
      </w:r>
      <w:hyperlink w:anchor="Digital7349" w:history="1">
        <w:r w:rsidRPr="002A6E41">
          <w:rPr>
            <w:rStyle w:val="Hyperlink"/>
            <w:rFonts w:cstheme="minorHAnsi"/>
            <w:kern w:val="2"/>
            <w:sz w:val="24"/>
            <w:szCs w:val="24"/>
            <w14:ligatures w14:val="standardContextual"/>
          </w:rPr>
          <w:t>Digital acces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w:t>
      </w:r>
      <w:r w:rsidR="00EA02C4">
        <w:rPr>
          <w:rFonts w:cstheme="minorHAnsi"/>
          <w:color w:val="000000" w:themeColor="text1"/>
          <w:kern w:val="2"/>
          <w:sz w:val="24"/>
          <w:szCs w:val="24"/>
          <w14:ligatures w14:val="standardContextual"/>
        </w:rPr>
        <w:t>90</w:t>
      </w:r>
    </w:p>
    <w:p w14:paraId="05A0A707" w14:textId="3CC702F8"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3.5</w:t>
      </w:r>
      <w:r w:rsidRPr="006C0782">
        <w:rPr>
          <w:rFonts w:cstheme="minorHAnsi"/>
          <w:color w:val="000000" w:themeColor="text1"/>
          <w:kern w:val="2"/>
          <w:sz w:val="24"/>
          <w:szCs w:val="24"/>
          <w14:ligatures w14:val="standardContextual"/>
        </w:rPr>
        <w:tab/>
      </w:r>
      <w:hyperlink w:anchor="Multiple735" w:history="1">
        <w:r w:rsidRPr="002A6E41">
          <w:rPr>
            <w:rStyle w:val="Hyperlink"/>
            <w:rFonts w:cstheme="minorHAnsi"/>
            <w:kern w:val="2"/>
            <w:sz w:val="24"/>
            <w:szCs w:val="24"/>
            <w14:ligatures w14:val="standardContextual"/>
          </w:rPr>
          <w:t>Multiple roles</w:t>
        </w:r>
      </w:hyperlink>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r>
      <w:r w:rsidR="00461E6C">
        <w:rPr>
          <w:rFonts w:cstheme="minorHAnsi"/>
          <w:color w:val="000000" w:themeColor="text1"/>
          <w:kern w:val="2"/>
          <w:sz w:val="24"/>
          <w:szCs w:val="24"/>
          <w14:ligatures w14:val="standardContextual"/>
        </w:rPr>
        <w:tab/>
        <w:t>19</w:t>
      </w:r>
      <w:r w:rsidR="00EA02C4">
        <w:rPr>
          <w:rFonts w:cstheme="minorHAnsi"/>
          <w:color w:val="000000" w:themeColor="text1"/>
          <w:kern w:val="2"/>
          <w:sz w:val="24"/>
          <w:szCs w:val="24"/>
          <w14:ligatures w14:val="standardContextual"/>
        </w:rPr>
        <w:t>1</w:t>
      </w:r>
    </w:p>
    <w:p w14:paraId="7F3471C3" w14:textId="0A51D978"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t>7.4</w:t>
      </w:r>
      <w:r w:rsidRPr="006C0782">
        <w:rPr>
          <w:rFonts w:cstheme="minorHAnsi"/>
          <w:color w:val="000000" w:themeColor="text1"/>
          <w:kern w:val="2"/>
          <w:sz w:val="24"/>
          <w:szCs w:val="24"/>
          <w14:ligatures w14:val="standardContextual"/>
        </w:rPr>
        <w:tab/>
      </w:r>
      <w:hyperlink w:anchor="Differences74" w:history="1">
        <w:r w:rsidRPr="002A6E41">
          <w:rPr>
            <w:rStyle w:val="Hyperlink"/>
            <w:rFonts w:cstheme="minorHAnsi"/>
            <w:kern w:val="2"/>
            <w:sz w:val="24"/>
            <w:szCs w:val="24"/>
            <w14:ligatures w14:val="standardContextual"/>
          </w:rPr>
          <w:t>Differences in involvement</w:t>
        </w:r>
      </w:hyperlink>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t>19</w:t>
      </w:r>
      <w:r w:rsidR="00EA02C4">
        <w:rPr>
          <w:rFonts w:cstheme="minorHAnsi"/>
          <w:color w:val="000000" w:themeColor="text1"/>
          <w:kern w:val="2"/>
          <w:sz w:val="24"/>
          <w:szCs w:val="24"/>
          <w14:ligatures w14:val="standardContextual"/>
        </w:rPr>
        <w:t>2</w:t>
      </w:r>
    </w:p>
    <w:p w14:paraId="19FD3059" w14:textId="6F4BD35E"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4.1</w:t>
      </w:r>
      <w:r w:rsidRPr="006C0782">
        <w:rPr>
          <w:rFonts w:cstheme="minorHAnsi"/>
          <w:color w:val="000000" w:themeColor="text1"/>
          <w:kern w:val="2"/>
          <w:sz w:val="24"/>
          <w:szCs w:val="24"/>
          <w14:ligatures w14:val="standardContextual"/>
        </w:rPr>
        <w:tab/>
      </w:r>
      <w:hyperlink w:anchor="Introduction741" w:history="1">
        <w:r w:rsidRPr="002A6E41">
          <w:rPr>
            <w:rStyle w:val="Hyperlink"/>
            <w:rFonts w:cstheme="minorHAnsi"/>
            <w:kern w:val="2"/>
            <w:sz w:val="24"/>
            <w:szCs w:val="24"/>
            <w14:ligatures w14:val="standardContextual"/>
          </w:rPr>
          <w:t>Introduction</w:t>
        </w:r>
      </w:hyperlink>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t>19</w:t>
      </w:r>
      <w:r w:rsidR="00EA02C4">
        <w:rPr>
          <w:rFonts w:cstheme="minorHAnsi"/>
          <w:color w:val="000000" w:themeColor="text1"/>
          <w:kern w:val="2"/>
          <w:sz w:val="24"/>
          <w:szCs w:val="24"/>
          <w14:ligatures w14:val="standardContextual"/>
        </w:rPr>
        <w:t>2</w:t>
      </w:r>
    </w:p>
    <w:p w14:paraId="21348D24" w14:textId="40EA20FC"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4.2</w:t>
      </w:r>
      <w:r w:rsidRPr="006C0782">
        <w:rPr>
          <w:rFonts w:cstheme="minorHAnsi"/>
          <w:color w:val="000000" w:themeColor="text1"/>
          <w:kern w:val="2"/>
          <w:sz w:val="24"/>
          <w:szCs w:val="24"/>
          <w14:ligatures w14:val="standardContextual"/>
        </w:rPr>
        <w:tab/>
      </w:r>
      <w:hyperlink w:anchor="Stigma742" w:history="1">
        <w:r w:rsidRPr="002A6E41">
          <w:rPr>
            <w:rStyle w:val="Hyperlink"/>
            <w:rFonts w:cstheme="minorHAnsi"/>
            <w:kern w:val="2"/>
            <w:sz w:val="24"/>
            <w:szCs w:val="24"/>
            <w14:ligatures w14:val="standardContextual"/>
          </w:rPr>
          <w:t>Stigma and cultural differences</w:t>
        </w:r>
      </w:hyperlink>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t>19</w:t>
      </w:r>
      <w:r w:rsidR="00EA02C4">
        <w:rPr>
          <w:rFonts w:cstheme="minorHAnsi"/>
          <w:color w:val="000000" w:themeColor="text1"/>
          <w:kern w:val="2"/>
          <w:sz w:val="24"/>
          <w:szCs w:val="24"/>
          <w14:ligatures w14:val="standardContextual"/>
        </w:rPr>
        <w:t>2</w:t>
      </w:r>
    </w:p>
    <w:p w14:paraId="78176A80" w14:textId="319EAC5F"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4.3</w:t>
      </w:r>
      <w:r w:rsidRPr="006C0782">
        <w:rPr>
          <w:rFonts w:cstheme="minorHAnsi"/>
          <w:color w:val="000000" w:themeColor="text1"/>
          <w:kern w:val="2"/>
          <w:sz w:val="24"/>
          <w:szCs w:val="24"/>
          <w14:ligatures w14:val="standardContextual"/>
        </w:rPr>
        <w:tab/>
      </w:r>
      <w:hyperlink w:anchor="Illhealth743" w:history="1">
        <w:r w:rsidRPr="002A6E41">
          <w:rPr>
            <w:rStyle w:val="Hyperlink"/>
            <w:rFonts w:cstheme="minorHAnsi"/>
            <w:kern w:val="2"/>
            <w:sz w:val="24"/>
            <w:szCs w:val="24"/>
            <w14:ligatures w14:val="standardContextual"/>
          </w:rPr>
          <w:t>Ill-health</w:t>
        </w:r>
      </w:hyperlink>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t>19</w:t>
      </w:r>
      <w:r w:rsidR="00EA02C4">
        <w:rPr>
          <w:rFonts w:cstheme="minorHAnsi"/>
          <w:color w:val="000000" w:themeColor="text1"/>
          <w:kern w:val="2"/>
          <w:sz w:val="24"/>
          <w:szCs w:val="24"/>
          <w14:ligatures w14:val="standardContextual"/>
        </w:rPr>
        <w:t>3</w:t>
      </w:r>
    </w:p>
    <w:p w14:paraId="355DBB31" w14:textId="6495FD18"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4.4</w:t>
      </w:r>
      <w:r w:rsidRPr="006C0782">
        <w:rPr>
          <w:rFonts w:cstheme="minorHAnsi"/>
          <w:color w:val="000000" w:themeColor="text1"/>
          <w:kern w:val="2"/>
          <w:sz w:val="24"/>
          <w:szCs w:val="24"/>
          <w14:ligatures w14:val="standardContextual"/>
        </w:rPr>
        <w:tab/>
      </w:r>
      <w:hyperlink w:anchor="Emotive744" w:history="1">
        <w:r w:rsidRPr="002A6E41">
          <w:rPr>
            <w:rStyle w:val="Hyperlink"/>
            <w:rFonts w:cstheme="minorHAnsi"/>
            <w:kern w:val="2"/>
            <w:sz w:val="24"/>
            <w:szCs w:val="24"/>
            <w14:ligatures w14:val="standardContextual"/>
          </w:rPr>
          <w:t>Emotive and sensitive issues</w:t>
        </w:r>
      </w:hyperlink>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t>19</w:t>
      </w:r>
      <w:r w:rsidR="00EA02C4">
        <w:rPr>
          <w:rFonts w:cstheme="minorHAnsi"/>
          <w:color w:val="000000" w:themeColor="text1"/>
          <w:kern w:val="2"/>
          <w:sz w:val="24"/>
          <w:szCs w:val="24"/>
          <w14:ligatures w14:val="standardContextual"/>
        </w:rPr>
        <w:t>4</w:t>
      </w:r>
    </w:p>
    <w:p w14:paraId="67E32908" w14:textId="5C6E6DC5"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r w:rsidRPr="006C0782">
        <w:rPr>
          <w:rFonts w:cstheme="minorHAnsi"/>
          <w:color w:val="000000" w:themeColor="text1"/>
          <w:kern w:val="2"/>
          <w:sz w:val="24"/>
          <w:szCs w:val="24"/>
          <w14:ligatures w14:val="standardContextual"/>
        </w:rPr>
        <w:tab/>
      </w:r>
      <w:r w:rsidRPr="006C0782">
        <w:rPr>
          <w:rFonts w:cstheme="minorHAnsi"/>
          <w:color w:val="000000" w:themeColor="text1"/>
          <w:kern w:val="2"/>
          <w:sz w:val="24"/>
          <w:szCs w:val="24"/>
          <w14:ligatures w14:val="standardContextual"/>
        </w:rPr>
        <w:tab/>
        <w:t>7.4.5</w:t>
      </w:r>
      <w:r w:rsidRPr="006C0782">
        <w:rPr>
          <w:rFonts w:cstheme="minorHAnsi"/>
          <w:color w:val="000000" w:themeColor="text1"/>
          <w:kern w:val="2"/>
          <w:sz w:val="24"/>
          <w:szCs w:val="24"/>
          <w14:ligatures w14:val="standardContextual"/>
        </w:rPr>
        <w:tab/>
      </w:r>
      <w:hyperlink w:anchor="Recruitment745" w:history="1">
        <w:r w:rsidRPr="002A6E41">
          <w:rPr>
            <w:rStyle w:val="Hyperlink"/>
            <w:rFonts w:cstheme="minorHAnsi"/>
            <w:kern w:val="2"/>
            <w:sz w:val="24"/>
            <w:szCs w:val="24"/>
            <w14:ligatures w14:val="standardContextual"/>
          </w:rPr>
          <w:t>Recruitment and management of public members</w:t>
        </w:r>
      </w:hyperlink>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r>
      <w:r w:rsidR="004B03F8">
        <w:rPr>
          <w:rFonts w:cstheme="minorHAnsi"/>
          <w:color w:val="000000" w:themeColor="text1"/>
          <w:kern w:val="2"/>
          <w:sz w:val="24"/>
          <w:szCs w:val="24"/>
          <w14:ligatures w14:val="standardContextual"/>
        </w:rPr>
        <w:tab/>
        <w:t>19</w:t>
      </w:r>
      <w:r w:rsidR="00EA02C4">
        <w:rPr>
          <w:rFonts w:cstheme="minorHAnsi"/>
          <w:color w:val="000000" w:themeColor="text1"/>
          <w:kern w:val="2"/>
          <w:sz w:val="24"/>
          <w:szCs w:val="24"/>
          <w14:ligatures w14:val="standardContextual"/>
        </w:rPr>
        <w:t>5</w:t>
      </w:r>
    </w:p>
    <w:p w14:paraId="10A9F6C5" w14:textId="77777777" w:rsidR="006C0782" w:rsidRPr="006C0782" w:rsidRDefault="006C0782" w:rsidP="006C0782">
      <w:pPr>
        <w:tabs>
          <w:tab w:val="left" w:pos="709"/>
          <w:tab w:val="left" w:pos="1418"/>
          <w:tab w:val="left" w:pos="2268"/>
          <w:tab w:val="left" w:pos="3402"/>
        </w:tabs>
        <w:spacing w:after="0" w:line="240" w:lineRule="auto"/>
        <w:rPr>
          <w:rFonts w:cstheme="minorHAnsi"/>
          <w:color w:val="000000" w:themeColor="text1"/>
          <w:kern w:val="2"/>
          <w:sz w:val="24"/>
          <w:szCs w:val="24"/>
          <w14:ligatures w14:val="standardContextual"/>
        </w:rPr>
      </w:pPr>
    </w:p>
    <w:p w14:paraId="3E876599" w14:textId="5CE6D6D4" w:rsidR="006B0008" w:rsidRDefault="00A90272" w:rsidP="00EA1D8B">
      <w:pPr>
        <w:rPr>
          <w:rFonts w:cstheme="minorHAnsi"/>
          <w:b/>
          <w:bCs/>
          <w:color w:val="000000" w:themeColor="text1"/>
          <w:kern w:val="2"/>
          <w:sz w:val="24"/>
          <w:szCs w:val="24"/>
          <w14:ligatures w14:val="standardContextual"/>
        </w:rPr>
        <w:sectPr w:rsidR="006B0008" w:rsidSect="00AF6588">
          <w:headerReference w:type="first" r:id="rId19"/>
          <w:footerReference w:type="first" r:id="rId20"/>
          <w:pgSz w:w="11906" w:h="16838" w:code="9"/>
          <w:pgMar w:top="1134" w:right="1134" w:bottom="1134" w:left="1134" w:header="709" w:footer="709" w:gutter="0"/>
          <w:pgNumType w:start="0"/>
          <w:cols w:space="708"/>
          <w:titlePg/>
          <w:docGrid w:linePitch="360"/>
        </w:sectPr>
      </w:pPr>
      <w:r>
        <w:rPr>
          <w:rFonts w:cstheme="minorHAnsi"/>
          <w:b/>
          <w:bCs/>
          <w:color w:val="000000" w:themeColor="text1"/>
          <w:kern w:val="2"/>
          <w:sz w:val="24"/>
          <w:szCs w:val="24"/>
          <w14:ligatures w14:val="standardContextual"/>
        </w:rPr>
        <w:br w:type="page"/>
      </w:r>
    </w:p>
    <w:p w14:paraId="57AC1583" w14:textId="6F630201" w:rsidR="006C0782" w:rsidRDefault="00720C20" w:rsidP="006C0782">
      <w:pPr>
        <w:spacing w:after="0" w:line="240" w:lineRule="auto"/>
        <w:rPr>
          <w:rFonts w:cstheme="minorHAnsi"/>
          <w:b/>
          <w:bCs/>
          <w:color w:val="000000" w:themeColor="text1"/>
          <w:kern w:val="2"/>
          <w:sz w:val="24"/>
          <w:szCs w:val="24"/>
          <w14:ligatures w14:val="standardContextual"/>
        </w:rPr>
      </w:pPr>
      <w:hyperlink w:anchor="Part3" w:history="1">
        <w:r w:rsidR="00EA1D8B" w:rsidRPr="002B6DF0">
          <w:rPr>
            <w:rStyle w:val="Hyperlink"/>
            <w:rFonts w:cstheme="minorHAnsi"/>
            <w:b/>
            <w:bCs/>
            <w:kern w:val="2"/>
            <w:sz w:val="24"/>
            <w:szCs w:val="24"/>
            <w14:ligatures w14:val="standardContextual"/>
          </w:rPr>
          <w:t>P</w:t>
        </w:r>
        <w:r w:rsidR="006C0782" w:rsidRPr="002B6DF0">
          <w:rPr>
            <w:rStyle w:val="Hyperlink"/>
            <w:rFonts w:cstheme="minorHAnsi"/>
            <w:b/>
            <w:bCs/>
            <w:kern w:val="2"/>
            <w:sz w:val="24"/>
            <w:szCs w:val="24"/>
            <w14:ligatures w14:val="standardContextual"/>
          </w:rPr>
          <w:t>art 3</w:t>
        </w:r>
        <w:r w:rsidR="006C0782" w:rsidRPr="002B6DF0">
          <w:rPr>
            <w:rStyle w:val="Hyperlink"/>
            <w:rFonts w:cstheme="minorHAnsi"/>
            <w:b/>
            <w:bCs/>
            <w:kern w:val="2"/>
            <w:sz w:val="24"/>
            <w:szCs w:val="24"/>
            <w:u w:val="none"/>
            <w14:ligatures w14:val="standardContextual"/>
          </w:rPr>
          <w:tab/>
        </w:r>
        <w:r w:rsidR="006C0782" w:rsidRPr="002B6DF0">
          <w:rPr>
            <w:rStyle w:val="Hyperlink"/>
            <w:rFonts w:cstheme="minorHAnsi"/>
            <w:b/>
            <w:bCs/>
            <w:kern w:val="2"/>
            <w:sz w:val="24"/>
            <w:szCs w:val="24"/>
            <w:u w:val="none"/>
            <w14:ligatures w14:val="standardContextual"/>
          </w:rPr>
          <w:tab/>
        </w:r>
        <w:r w:rsidR="006C0782" w:rsidRPr="002B6DF0">
          <w:rPr>
            <w:rStyle w:val="Hyperlink"/>
            <w:rFonts w:cstheme="minorHAnsi"/>
            <w:b/>
            <w:bCs/>
            <w:kern w:val="2"/>
            <w:sz w:val="24"/>
            <w:szCs w:val="24"/>
            <w14:ligatures w14:val="standardContextual"/>
          </w:rPr>
          <w:t>Discussion and Conclusion</w:t>
        </w:r>
      </w:hyperlink>
      <w:r w:rsidR="004B03F8">
        <w:rPr>
          <w:rFonts w:cstheme="minorHAnsi"/>
          <w:b/>
          <w:bCs/>
          <w:color w:val="000000" w:themeColor="text1"/>
          <w:kern w:val="2"/>
          <w:sz w:val="24"/>
          <w:szCs w:val="24"/>
          <w14:ligatures w14:val="standardContextual"/>
        </w:rPr>
        <w:tab/>
      </w:r>
      <w:r w:rsidR="004B03F8">
        <w:rPr>
          <w:rFonts w:cstheme="minorHAnsi"/>
          <w:b/>
          <w:bCs/>
          <w:color w:val="000000" w:themeColor="text1"/>
          <w:kern w:val="2"/>
          <w:sz w:val="24"/>
          <w:szCs w:val="24"/>
          <w14:ligatures w14:val="standardContextual"/>
        </w:rPr>
        <w:tab/>
      </w:r>
      <w:r w:rsidR="004B03F8">
        <w:rPr>
          <w:rFonts w:cstheme="minorHAnsi"/>
          <w:b/>
          <w:bCs/>
          <w:color w:val="000000" w:themeColor="text1"/>
          <w:kern w:val="2"/>
          <w:sz w:val="24"/>
          <w:szCs w:val="24"/>
          <w14:ligatures w14:val="standardContextual"/>
        </w:rPr>
        <w:tab/>
      </w:r>
      <w:r w:rsidR="004B03F8">
        <w:rPr>
          <w:rFonts w:cstheme="minorHAnsi"/>
          <w:b/>
          <w:bCs/>
          <w:color w:val="000000" w:themeColor="text1"/>
          <w:kern w:val="2"/>
          <w:sz w:val="24"/>
          <w:szCs w:val="24"/>
          <w14:ligatures w14:val="standardContextual"/>
        </w:rPr>
        <w:tab/>
      </w:r>
      <w:r w:rsidR="004B03F8">
        <w:rPr>
          <w:rFonts w:cstheme="minorHAnsi"/>
          <w:b/>
          <w:bCs/>
          <w:color w:val="000000" w:themeColor="text1"/>
          <w:kern w:val="2"/>
          <w:sz w:val="24"/>
          <w:szCs w:val="24"/>
          <w14:ligatures w14:val="standardContextual"/>
        </w:rPr>
        <w:tab/>
      </w:r>
      <w:r w:rsidR="004B03F8">
        <w:rPr>
          <w:rFonts w:cstheme="minorHAnsi"/>
          <w:b/>
          <w:bCs/>
          <w:color w:val="000000" w:themeColor="text1"/>
          <w:kern w:val="2"/>
          <w:sz w:val="24"/>
          <w:szCs w:val="24"/>
          <w14:ligatures w14:val="standardContextual"/>
        </w:rPr>
        <w:tab/>
      </w:r>
      <w:r w:rsidR="004B03F8">
        <w:rPr>
          <w:rFonts w:cstheme="minorHAnsi"/>
          <w:b/>
          <w:bCs/>
          <w:color w:val="000000" w:themeColor="text1"/>
          <w:kern w:val="2"/>
          <w:sz w:val="24"/>
          <w:szCs w:val="24"/>
          <w14:ligatures w14:val="standardContextual"/>
        </w:rPr>
        <w:tab/>
        <w:t>19</w:t>
      </w:r>
      <w:r w:rsidR="00EA02C4">
        <w:rPr>
          <w:rFonts w:cstheme="minorHAnsi"/>
          <w:b/>
          <w:bCs/>
          <w:color w:val="000000" w:themeColor="text1"/>
          <w:kern w:val="2"/>
          <w:sz w:val="24"/>
          <w:szCs w:val="24"/>
          <w14:ligatures w14:val="standardContextual"/>
        </w:rPr>
        <w:t>7</w:t>
      </w:r>
    </w:p>
    <w:p w14:paraId="6B9EE50C" w14:textId="77777777" w:rsidR="00EA02C4" w:rsidRPr="00EA02C4" w:rsidRDefault="00EA02C4" w:rsidP="006C0782">
      <w:pPr>
        <w:spacing w:after="0" w:line="240" w:lineRule="auto"/>
        <w:rPr>
          <w:rFonts w:cstheme="minorHAnsi"/>
          <w:b/>
          <w:bCs/>
          <w:color w:val="000000" w:themeColor="text1"/>
          <w:kern w:val="2"/>
          <w:sz w:val="24"/>
          <w:szCs w:val="24"/>
          <w14:ligatures w14:val="standardContextual"/>
        </w:rPr>
      </w:pPr>
    </w:p>
    <w:p w14:paraId="7FC229EA" w14:textId="127D639C" w:rsidR="006C0782" w:rsidRPr="006C0782" w:rsidRDefault="00720C20" w:rsidP="006C0782">
      <w:pPr>
        <w:spacing w:after="0" w:line="240" w:lineRule="auto"/>
        <w:rPr>
          <w:rFonts w:cstheme="minorHAnsi"/>
          <w:b/>
          <w:bCs/>
          <w:kern w:val="2"/>
          <w:sz w:val="24"/>
          <w:szCs w:val="24"/>
          <w14:ligatures w14:val="standardContextual"/>
        </w:rPr>
      </w:pPr>
      <w:hyperlink w:anchor="Chapter8" w:history="1">
        <w:r w:rsidR="006C0782" w:rsidRPr="00F13E28">
          <w:rPr>
            <w:rStyle w:val="Hyperlink"/>
            <w:rFonts w:cstheme="minorHAnsi"/>
            <w:b/>
            <w:bCs/>
            <w:kern w:val="2"/>
            <w:sz w:val="24"/>
            <w:szCs w:val="24"/>
            <w14:ligatures w14:val="standardContextual"/>
          </w:rPr>
          <w:t>Chapter 8</w:t>
        </w:r>
        <w:r w:rsidR="006C0782" w:rsidRPr="00F13E28">
          <w:rPr>
            <w:rStyle w:val="Hyperlink"/>
            <w:rFonts w:cstheme="minorHAnsi"/>
            <w:b/>
            <w:bCs/>
            <w:kern w:val="2"/>
            <w:sz w:val="24"/>
            <w:szCs w:val="24"/>
            <w:u w:val="none"/>
            <w14:ligatures w14:val="standardContextual"/>
          </w:rPr>
          <w:tab/>
        </w:r>
        <w:r w:rsidR="006C0782" w:rsidRPr="00F13E28">
          <w:rPr>
            <w:rStyle w:val="Hyperlink"/>
            <w:rFonts w:cstheme="minorHAnsi"/>
            <w:b/>
            <w:bCs/>
            <w:kern w:val="2"/>
            <w:sz w:val="24"/>
            <w:szCs w:val="24"/>
            <w14:ligatures w14:val="standardContextual"/>
          </w:rPr>
          <w:t>Discussion</w:t>
        </w:r>
      </w:hyperlink>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r>
      <w:r w:rsidR="004B03F8">
        <w:rPr>
          <w:rFonts w:cstheme="minorHAnsi"/>
          <w:b/>
          <w:bCs/>
          <w:kern w:val="2"/>
          <w:sz w:val="24"/>
          <w:szCs w:val="24"/>
          <w14:ligatures w14:val="standardContextual"/>
        </w:rPr>
        <w:tab/>
        <w:t>19</w:t>
      </w:r>
      <w:r w:rsidR="00EA02C4">
        <w:rPr>
          <w:rFonts w:cstheme="minorHAnsi"/>
          <w:b/>
          <w:bCs/>
          <w:kern w:val="2"/>
          <w:sz w:val="24"/>
          <w:szCs w:val="24"/>
          <w14:ligatures w14:val="standardContextual"/>
        </w:rPr>
        <w:t>7</w:t>
      </w:r>
    </w:p>
    <w:p w14:paraId="56CEE25A" w14:textId="77777777" w:rsidR="006C0782" w:rsidRPr="006C0782" w:rsidRDefault="006C0782" w:rsidP="006C0782">
      <w:pPr>
        <w:spacing w:after="0" w:line="240" w:lineRule="auto"/>
        <w:rPr>
          <w:rFonts w:cstheme="minorHAnsi"/>
          <w:b/>
          <w:bCs/>
          <w:kern w:val="2"/>
          <w:sz w:val="24"/>
          <w:szCs w:val="24"/>
          <w14:ligatures w14:val="standardContextual"/>
        </w:rPr>
      </w:pPr>
    </w:p>
    <w:p w14:paraId="59CE89B6" w14:textId="48C60FDA" w:rsidR="006C0782" w:rsidRPr="006C0782" w:rsidRDefault="006C0782" w:rsidP="006C0782">
      <w:pPr>
        <w:spacing w:after="0" w:line="240" w:lineRule="auto"/>
        <w:rPr>
          <w:rFonts w:cstheme="minorHAnsi"/>
          <w:kern w:val="2"/>
          <w:sz w:val="24"/>
          <w:szCs w:val="24"/>
          <w14:ligatures w14:val="standardContextual"/>
        </w:rPr>
      </w:pPr>
      <w:r w:rsidRPr="006C0782">
        <w:rPr>
          <w:rFonts w:cstheme="minorHAnsi"/>
          <w:b/>
          <w:bCs/>
          <w:kern w:val="2"/>
          <w:sz w:val="24"/>
          <w:szCs w:val="24"/>
          <w14:ligatures w14:val="standardContextual"/>
        </w:rPr>
        <w:tab/>
      </w:r>
      <w:r w:rsidRPr="006C0782">
        <w:rPr>
          <w:rFonts w:cstheme="minorHAnsi"/>
          <w:kern w:val="2"/>
          <w:sz w:val="24"/>
          <w:szCs w:val="24"/>
          <w14:ligatures w14:val="standardContextual"/>
        </w:rPr>
        <w:t>8.1</w:t>
      </w:r>
      <w:r w:rsidRPr="006C0782">
        <w:rPr>
          <w:rFonts w:cstheme="minorHAnsi"/>
          <w:kern w:val="2"/>
          <w:sz w:val="24"/>
          <w:szCs w:val="24"/>
          <w14:ligatures w14:val="standardContextual"/>
        </w:rPr>
        <w:tab/>
      </w:r>
      <w:hyperlink w:anchor="Introduction81" w:history="1">
        <w:r w:rsidRPr="00657303">
          <w:rPr>
            <w:rStyle w:val="Hyperlink"/>
            <w:rFonts w:cstheme="minorHAnsi"/>
            <w:kern w:val="2"/>
            <w:sz w:val="24"/>
            <w:szCs w:val="24"/>
            <w14:ligatures w14:val="standardContextual"/>
          </w:rPr>
          <w:t>Introduction</w:t>
        </w:r>
      </w:hyperlink>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t>19</w:t>
      </w:r>
      <w:r w:rsidR="00EA02C4">
        <w:rPr>
          <w:rFonts w:cstheme="minorHAnsi"/>
          <w:kern w:val="2"/>
          <w:sz w:val="24"/>
          <w:szCs w:val="24"/>
          <w14:ligatures w14:val="standardContextual"/>
        </w:rPr>
        <w:t>7</w:t>
      </w:r>
    </w:p>
    <w:p w14:paraId="6385DDFC" w14:textId="4CF53FE5" w:rsidR="006C0782" w:rsidRPr="006C0782" w:rsidRDefault="006C0782" w:rsidP="006C0782">
      <w:pPr>
        <w:spacing w:after="0" w:line="240" w:lineRule="auto"/>
        <w:rPr>
          <w:rFonts w:cstheme="minorHAnsi"/>
          <w:kern w:val="2"/>
          <w:sz w:val="24"/>
          <w:szCs w:val="24"/>
          <w14:ligatures w14:val="standardContextual"/>
        </w:rPr>
      </w:pPr>
      <w:r w:rsidRPr="006C0782">
        <w:rPr>
          <w:rFonts w:cstheme="minorHAnsi"/>
          <w:kern w:val="2"/>
          <w:sz w:val="24"/>
          <w:szCs w:val="24"/>
          <w14:ligatures w14:val="standardContextual"/>
        </w:rPr>
        <w:tab/>
        <w:t>8.2</w:t>
      </w:r>
      <w:r w:rsidRPr="006C0782">
        <w:rPr>
          <w:rFonts w:cstheme="minorHAnsi"/>
          <w:kern w:val="2"/>
          <w:sz w:val="24"/>
          <w:szCs w:val="24"/>
          <w14:ligatures w14:val="standardContextual"/>
        </w:rPr>
        <w:tab/>
      </w:r>
      <w:hyperlink w:anchor="Summary82" w:history="1">
        <w:r w:rsidRPr="00657303">
          <w:rPr>
            <w:rStyle w:val="Hyperlink"/>
            <w:rFonts w:cstheme="minorHAnsi"/>
            <w:kern w:val="2"/>
            <w:sz w:val="24"/>
            <w:szCs w:val="24"/>
            <w14:ligatures w14:val="standardContextual"/>
          </w:rPr>
          <w:t>Summary of findings</w:t>
        </w:r>
      </w:hyperlink>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r>
      <w:r w:rsidR="004B03F8">
        <w:rPr>
          <w:rFonts w:cstheme="minorHAnsi"/>
          <w:kern w:val="2"/>
          <w:sz w:val="24"/>
          <w:szCs w:val="24"/>
          <w14:ligatures w14:val="standardContextual"/>
        </w:rPr>
        <w:tab/>
        <w:t>19</w:t>
      </w:r>
      <w:r w:rsidR="00EA02C4">
        <w:rPr>
          <w:rFonts w:cstheme="minorHAnsi"/>
          <w:kern w:val="2"/>
          <w:sz w:val="24"/>
          <w:szCs w:val="24"/>
          <w14:ligatures w14:val="standardContextual"/>
        </w:rPr>
        <w:t>7</w:t>
      </w:r>
    </w:p>
    <w:p w14:paraId="21A208B5" w14:textId="23655543" w:rsidR="006C0782" w:rsidRPr="006C0782" w:rsidRDefault="006C0782" w:rsidP="006C0782">
      <w:pPr>
        <w:tabs>
          <w:tab w:val="left" w:pos="1418"/>
          <w:tab w:val="left" w:pos="2268"/>
        </w:tabs>
        <w:spacing w:after="0" w:line="240" w:lineRule="auto"/>
        <w:rPr>
          <w:rFonts w:cstheme="minorHAnsi"/>
          <w:sz w:val="24"/>
          <w:szCs w:val="24"/>
        </w:rPr>
      </w:pPr>
      <w:r w:rsidRPr="006C0782">
        <w:rPr>
          <w:rFonts w:cstheme="minorHAnsi"/>
          <w:kern w:val="2"/>
          <w:sz w:val="24"/>
          <w:szCs w:val="24"/>
          <w14:ligatures w14:val="standardContextual"/>
        </w:rPr>
        <w:tab/>
        <w:t>8.2.1</w:t>
      </w:r>
      <w:r w:rsidRPr="006C0782">
        <w:rPr>
          <w:rFonts w:cstheme="minorHAnsi"/>
          <w:kern w:val="2"/>
          <w:sz w:val="24"/>
          <w:szCs w:val="24"/>
          <w14:ligatures w14:val="standardContextual"/>
        </w:rPr>
        <w:tab/>
      </w:r>
      <w:hyperlink w:anchor="Key821" w:history="1">
        <w:r w:rsidRPr="00657303">
          <w:rPr>
            <w:rStyle w:val="Hyperlink"/>
            <w:rFonts w:cstheme="minorHAnsi"/>
            <w:sz w:val="24"/>
            <w:szCs w:val="24"/>
          </w:rPr>
          <w:t>Key findings of stage 1: Qualitative Evidence Synthesis</w:t>
        </w:r>
      </w:hyperlink>
      <w:r w:rsidR="00B17593">
        <w:rPr>
          <w:rFonts w:cstheme="minorHAnsi"/>
          <w:sz w:val="24"/>
          <w:szCs w:val="24"/>
        </w:rPr>
        <w:tab/>
      </w:r>
      <w:r w:rsidR="00B17593">
        <w:rPr>
          <w:rFonts w:cstheme="minorHAnsi"/>
          <w:sz w:val="24"/>
          <w:szCs w:val="24"/>
        </w:rPr>
        <w:tab/>
        <w:t>19</w:t>
      </w:r>
      <w:r w:rsidR="00EA02C4">
        <w:rPr>
          <w:rFonts w:cstheme="minorHAnsi"/>
          <w:sz w:val="24"/>
          <w:szCs w:val="24"/>
        </w:rPr>
        <w:t>8</w:t>
      </w:r>
    </w:p>
    <w:p w14:paraId="6034BA67" w14:textId="5AB6081A" w:rsidR="006C0782" w:rsidRPr="006C0782" w:rsidRDefault="006C0782" w:rsidP="006C0782">
      <w:pPr>
        <w:tabs>
          <w:tab w:val="left" w:pos="2268"/>
        </w:tabs>
        <w:spacing w:after="0" w:line="240" w:lineRule="auto"/>
        <w:ind w:left="720" w:firstLine="698"/>
        <w:rPr>
          <w:rFonts w:cstheme="minorHAnsi"/>
          <w:sz w:val="24"/>
          <w:szCs w:val="24"/>
        </w:rPr>
      </w:pPr>
      <w:r w:rsidRPr="006C0782">
        <w:rPr>
          <w:rFonts w:cstheme="minorHAnsi"/>
          <w:sz w:val="24"/>
          <w:szCs w:val="24"/>
        </w:rPr>
        <w:t>8.2.2</w:t>
      </w:r>
      <w:r w:rsidRPr="006C0782">
        <w:rPr>
          <w:rFonts w:cstheme="minorHAnsi"/>
          <w:sz w:val="24"/>
          <w:szCs w:val="24"/>
        </w:rPr>
        <w:tab/>
      </w:r>
      <w:hyperlink w:anchor="Key822" w:history="1">
        <w:r w:rsidRPr="00657303">
          <w:rPr>
            <w:rStyle w:val="Hyperlink"/>
            <w:rFonts w:cstheme="minorHAnsi"/>
            <w:sz w:val="24"/>
            <w:szCs w:val="24"/>
          </w:rPr>
          <w:t>Key findings of stage 2: Case Study Approach</w:t>
        </w:r>
      </w:hyperlink>
      <w:r w:rsidR="00B17593">
        <w:rPr>
          <w:rFonts w:cstheme="minorHAnsi"/>
          <w:sz w:val="24"/>
          <w:szCs w:val="24"/>
        </w:rPr>
        <w:tab/>
      </w:r>
      <w:r w:rsidR="00B17593">
        <w:rPr>
          <w:rFonts w:cstheme="minorHAnsi"/>
          <w:sz w:val="24"/>
          <w:szCs w:val="24"/>
        </w:rPr>
        <w:tab/>
      </w:r>
      <w:r w:rsidR="00B17593">
        <w:rPr>
          <w:rFonts w:cstheme="minorHAnsi"/>
          <w:sz w:val="24"/>
          <w:szCs w:val="24"/>
        </w:rPr>
        <w:tab/>
        <w:t>19</w:t>
      </w:r>
      <w:r w:rsidR="00EA02C4">
        <w:rPr>
          <w:rFonts w:cstheme="minorHAnsi"/>
          <w:sz w:val="24"/>
          <w:szCs w:val="24"/>
        </w:rPr>
        <w:t>8</w:t>
      </w:r>
    </w:p>
    <w:p w14:paraId="61DFF987" w14:textId="024FCDAB" w:rsidR="006C0782" w:rsidRPr="006C0782" w:rsidRDefault="006C0782" w:rsidP="006C0782">
      <w:pPr>
        <w:tabs>
          <w:tab w:val="left" w:pos="2268"/>
        </w:tabs>
        <w:spacing w:after="0" w:line="240" w:lineRule="auto"/>
        <w:ind w:left="1418" w:hanging="709"/>
        <w:rPr>
          <w:rFonts w:cstheme="minorHAnsi"/>
          <w:b/>
          <w:bCs/>
          <w:sz w:val="24"/>
          <w:szCs w:val="24"/>
        </w:rPr>
      </w:pPr>
      <w:r w:rsidRPr="006C0782">
        <w:rPr>
          <w:rFonts w:cstheme="minorHAnsi"/>
          <w:sz w:val="24"/>
          <w:szCs w:val="24"/>
        </w:rPr>
        <w:t>8.3</w:t>
      </w:r>
      <w:r w:rsidRPr="006C0782">
        <w:rPr>
          <w:rFonts w:cstheme="minorHAnsi"/>
          <w:sz w:val="24"/>
          <w:szCs w:val="24"/>
        </w:rPr>
        <w:tab/>
      </w:r>
      <w:hyperlink w:anchor="Discussion83" w:history="1">
        <w:r w:rsidRPr="00657303">
          <w:rPr>
            <w:rStyle w:val="Hyperlink"/>
            <w:rFonts w:cstheme="minorHAnsi"/>
            <w:sz w:val="24"/>
            <w:szCs w:val="24"/>
          </w:rPr>
          <w:t>Discussion of integrated findings</w:t>
        </w:r>
      </w:hyperlink>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t>19</w:t>
      </w:r>
      <w:r w:rsidR="00EA02C4">
        <w:rPr>
          <w:rFonts w:cstheme="minorHAnsi"/>
          <w:sz w:val="24"/>
          <w:szCs w:val="24"/>
        </w:rPr>
        <w:t>9</w:t>
      </w:r>
    </w:p>
    <w:p w14:paraId="68749066" w14:textId="545D7289" w:rsidR="006C0782" w:rsidRPr="006C0782" w:rsidRDefault="006C0782" w:rsidP="006C0782">
      <w:pPr>
        <w:tabs>
          <w:tab w:val="left" w:pos="1276"/>
          <w:tab w:val="left" w:pos="1418"/>
          <w:tab w:val="left" w:pos="2268"/>
        </w:tabs>
        <w:spacing w:after="0" w:line="240" w:lineRule="auto"/>
        <w:rPr>
          <w:rFonts w:cstheme="minorHAnsi"/>
          <w:color w:val="000000" w:themeColor="text1"/>
          <w:sz w:val="24"/>
          <w:szCs w:val="24"/>
        </w:rPr>
      </w:pPr>
      <w:r w:rsidRPr="006C0782">
        <w:rPr>
          <w:rFonts w:cstheme="minorHAnsi"/>
          <w:b/>
          <w:bCs/>
          <w:sz w:val="24"/>
          <w:szCs w:val="24"/>
        </w:rPr>
        <w:tab/>
      </w:r>
      <w:r w:rsidRPr="006C0782">
        <w:rPr>
          <w:rFonts w:cstheme="minorHAnsi"/>
          <w:b/>
          <w:bCs/>
          <w:sz w:val="24"/>
          <w:szCs w:val="24"/>
        </w:rPr>
        <w:tab/>
      </w:r>
      <w:r w:rsidRPr="006C0782">
        <w:rPr>
          <w:rFonts w:cstheme="minorHAnsi"/>
          <w:sz w:val="24"/>
          <w:szCs w:val="24"/>
        </w:rPr>
        <w:t>8.3.1</w:t>
      </w:r>
      <w:r w:rsidRPr="006C0782">
        <w:rPr>
          <w:rFonts w:cstheme="minorHAnsi"/>
          <w:sz w:val="24"/>
          <w:szCs w:val="24"/>
        </w:rPr>
        <w:tab/>
      </w:r>
      <w:hyperlink w:anchor="What831" w:history="1">
        <w:r w:rsidRPr="00657303">
          <w:rPr>
            <w:rStyle w:val="Hyperlink"/>
            <w:rFonts w:cstheme="minorHAnsi"/>
            <w:sz w:val="24"/>
            <w:szCs w:val="24"/>
          </w:rPr>
          <w:t>What involvement is undertaken in palliative care research?</w:t>
        </w:r>
      </w:hyperlink>
      <w:r w:rsidR="00B17593">
        <w:rPr>
          <w:rFonts w:cstheme="minorHAnsi"/>
          <w:color w:val="000000" w:themeColor="text1"/>
          <w:sz w:val="24"/>
          <w:szCs w:val="24"/>
        </w:rPr>
        <w:tab/>
        <w:t>19</w:t>
      </w:r>
      <w:r w:rsidR="00EA02C4">
        <w:rPr>
          <w:rFonts w:cstheme="minorHAnsi"/>
          <w:color w:val="000000" w:themeColor="text1"/>
          <w:sz w:val="24"/>
          <w:szCs w:val="24"/>
        </w:rPr>
        <w:t>9</w:t>
      </w:r>
    </w:p>
    <w:p w14:paraId="5AD48985" w14:textId="4F28B305" w:rsidR="006C0782" w:rsidRPr="006C0782" w:rsidRDefault="006C0782" w:rsidP="006C0782">
      <w:pPr>
        <w:tabs>
          <w:tab w:val="left" w:pos="1276"/>
          <w:tab w:val="left" w:pos="1418"/>
          <w:tab w:val="left" w:pos="2268"/>
        </w:tabs>
        <w:spacing w:after="0" w:line="240" w:lineRule="auto"/>
        <w:rPr>
          <w:rFonts w:ascii="Calibri" w:hAnsi="Calibri" w:cs="Calibri"/>
          <w:sz w:val="24"/>
          <w:szCs w:val="24"/>
        </w:rPr>
      </w:pPr>
      <w:r w:rsidRPr="006C0782">
        <w:rPr>
          <w:rFonts w:cstheme="minorHAnsi"/>
          <w:color w:val="000000" w:themeColor="text1"/>
          <w:sz w:val="24"/>
          <w:szCs w:val="24"/>
        </w:rPr>
        <w:tab/>
      </w:r>
      <w:r w:rsidRPr="006C0782">
        <w:rPr>
          <w:rFonts w:cstheme="minorHAnsi"/>
          <w:color w:val="000000" w:themeColor="text1"/>
          <w:sz w:val="24"/>
          <w:szCs w:val="24"/>
        </w:rPr>
        <w:tab/>
        <w:t>8.3.2</w:t>
      </w:r>
      <w:r w:rsidRPr="006C0782">
        <w:rPr>
          <w:rFonts w:cstheme="minorHAnsi"/>
          <w:color w:val="000000" w:themeColor="text1"/>
          <w:sz w:val="24"/>
          <w:szCs w:val="24"/>
        </w:rPr>
        <w:tab/>
      </w:r>
      <w:hyperlink w:anchor="What832" w:history="1">
        <w:r w:rsidRPr="00657303">
          <w:rPr>
            <w:rStyle w:val="Hyperlink"/>
            <w:rFonts w:ascii="Calibri" w:hAnsi="Calibri" w:cs="Calibri"/>
            <w:sz w:val="24"/>
            <w:szCs w:val="24"/>
          </w:rPr>
          <w:t>What enables effective involvement in palliative care research?</w:t>
        </w:r>
      </w:hyperlink>
      <w:r w:rsidR="00B17593">
        <w:rPr>
          <w:rFonts w:ascii="Calibri" w:hAnsi="Calibri" w:cs="Calibri"/>
          <w:sz w:val="24"/>
          <w:szCs w:val="24"/>
        </w:rPr>
        <w:tab/>
      </w:r>
      <w:r w:rsidR="00EA02C4">
        <w:rPr>
          <w:rFonts w:ascii="Calibri" w:hAnsi="Calibri" w:cs="Calibri"/>
          <w:sz w:val="24"/>
          <w:szCs w:val="24"/>
        </w:rPr>
        <w:t>200</w:t>
      </w:r>
    </w:p>
    <w:p w14:paraId="29655689" w14:textId="74BA6F09" w:rsidR="00B17593" w:rsidRPr="00657303" w:rsidRDefault="006C0782" w:rsidP="006C0782">
      <w:pPr>
        <w:tabs>
          <w:tab w:val="left" w:pos="1276"/>
          <w:tab w:val="left" w:pos="1418"/>
          <w:tab w:val="left" w:pos="2268"/>
        </w:tabs>
        <w:spacing w:after="0" w:line="240" w:lineRule="auto"/>
        <w:rPr>
          <w:rStyle w:val="Hyperlink"/>
          <w:rFonts w:ascii="Calibri" w:hAnsi="Calibri" w:cs="Calibri"/>
          <w:sz w:val="24"/>
          <w:szCs w:val="24"/>
        </w:rPr>
      </w:pPr>
      <w:r w:rsidRPr="006C0782">
        <w:rPr>
          <w:rFonts w:ascii="Calibri" w:hAnsi="Calibri" w:cs="Calibri"/>
          <w:sz w:val="24"/>
          <w:szCs w:val="24"/>
        </w:rPr>
        <w:tab/>
      </w:r>
      <w:r w:rsidRPr="006C0782">
        <w:rPr>
          <w:rFonts w:ascii="Calibri" w:hAnsi="Calibri" w:cs="Calibri"/>
          <w:sz w:val="24"/>
          <w:szCs w:val="24"/>
        </w:rPr>
        <w:tab/>
        <w:t>8.3.3</w:t>
      </w:r>
      <w:r w:rsidRPr="006C0782">
        <w:rPr>
          <w:rFonts w:ascii="Calibri" w:hAnsi="Calibri" w:cs="Calibri"/>
          <w:sz w:val="24"/>
          <w:szCs w:val="24"/>
        </w:rPr>
        <w:tab/>
      </w:r>
      <w:r w:rsidR="00657303">
        <w:rPr>
          <w:rFonts w:ascii="Calibri" w:hAnsi="Calibri" w:cs="Calibri"/>
          <w:sz w:val="24"/>
          <w:szCs w:val="24"/>
        </w:rPr>
        <w:fldChar w:fldCharType="begin"/>
      </w:r>
      <w:r w:rsidR="00657303">
        <w:rPr>
          <w:rFonts w:ascii="Calibri" w:hAnsi="Calibri" w:cs="Calibri"/>
          <w:sz w:val="24"/>
          <w:szCs w:val="24"/>
        </w:rPr>
        <w:instrText>HYPERLINK  \l "What833"</w:instrText>
      </w:r>
      <w:r w:rsidR="00657303">
        <w:rPr>
          <w:rFonts w:ascii="Calibri" w:hAnsi="Calibri" w:cs="Calibri"/>
          <w:sz w:val="24"/>
          <w:szCs w:val="24"/>
        </w:rPr>
      </w:r>
      <w:r w:rsidR="00657303">
        <w:rPr>
          <w:rFonts w:ascii="Calibri" w:hAnsi="Calibri" w:cs="Calibri"/>
          <w:sz w:val="24"/>
          <w:szCs w:val="24"/>
        </w:rPr>
        <w:fldChar w:fldCharType="separate"/>
      </w:r>
      <w:r w:rsidRPr="00657303">
        <w:rPr>
          <w:rStyle w:val="Hyperlink"/>
          <w:rFonts w:ascii="Calibri" w:hAnsi="Calibri" w:cs="Calibri"/>
          <w:sz w:val="24"/>
          <w:szCs w:val="24"/>
        </w:rPr>
        <w:t>What are the significant overarching themes for involvement in</w:t>
      </w:r>
    </w:p>
    <w:p w14:paraId="4861BEA8" w14:textId="35F0674C" w:rsidR="006C0782" w:rsidRPr="006C0782" w:rsidRDefault="00B17593" w:rsidP="006C0782">
      <w:pPr>
        <w:tabs>
          <w:tab w:val="left" w:pos="1276"/>
          <w:tab w:val="left" w:pos="1418"/>
          <w:tab w:val="left" w:pos="2268"/>
        </w:tabs>
        <w:spacing w:after="0" w:line="240" w:lineRule="auto"/>
        <w:rPr>
          <w:rFonts w:ascii="Calibri" w:hAnsi="Calibri" w:cs="Calibri"/>
          <w:sz w:val="24"/>
          <w:szCs w:val="24"/>
        </w:rPr>
      </w:pPr>
      <w:r w:rsidRPr="00657303">
        <w:rPr>
          <w:rStyle w:val="Hyperlink"/>
          <w:rFonts w:ascii="Calibri" w:hAnsi="Calibri" w:cs="Calibri"/>
          <w:sz w:val="24"/>
          <w:szCs w:val="24"/>
          <w:u w:val="none"/>
        </w:rPr>
        <w:tab/>
      </w:r>
      <w:r w:rsidRPr="00657303">
        <w:rPr>
          <w:rStyle w:val="Hyperlink"/>
          <w:rFonts w:ascii="Calibri" w:hAnsi="Calibri" w:cs="Calibri"/>
          <w:sz w:val="24"/>
          <w:szCs w:val="24"/>
          <w:u w:val="none"/>
        </w:rPr>
        <w:tab/>
      </w:r>
      <w:r w:rsidRPr="00657303">
        <w:rPr>
          <w:rStyle w:val="Hyperlink"/>
          <w:rFonts w:ascii="Calibri" w:hAnsi="Calibri" w:cs="Calibri"/>
          <w:sz w:val="24"/>
          <w:szCs w:val="24"/>
          <w:u w:val="none"/>
        </w:rPr>
        <w:tab/>
      </w:r>
      <w:r w:rsidRPr="00657303">
        <w:rPr>
          <w:rStyle w:val="Hyperlink"/>
          <w:rFonts w:ascii="Calibri" w:hAnsi="Calibri" w:cs="Calibri"/>
          <w:sz w:val="24"/>
          <w:szCs w:val="24"/>
        </w:rPr>
        <w:t>P</w:t>
      </w:r>
      <w:r w:rsidR="006C0782" w:rsidRPr="00657303">
        <w:rPr>
          <w:rStyle w:val="Hyperlink"/>
          <w:rFonts w:ascii="Calibri" w:hAnsi="Calibri" w:cs="Calibri"/>
          <w:sz w:val="24"/>
          <w:szCs w:val="24"/>
        </w:rPr>
        <w:t>alliative</w:t>
      </w:r>
      <w:r w:rsidRPr="00657303">
        <w:rPr>
          <w:rStyle w:val="Hyperlink"/>
          <w:rFonts w:ascii="Calibri" w:hAnsi="Calibri" w:cs="Calibri"/>
          <w:sz w:val="24"/>
          <w:szCs w:val="24"/>
        </w:rPr>
        <w:t xml:space="preserve"> </w:t>
      </w:r>
      <w:r w:rsidR="006C0782" w:rsidRPr="00657303">
        <w:rPr>
          <w:rStyle w:val="Hyperlink"/>
          <w:rFonts w:ascii="Calibri" w:hAnsi="Calibri" w:cs="Calibri"/>
          <w:sz w:val="24"/>
          <w:szCs w:val="24"/>
        </w:rPr>
        <w:t>care research?</w:t>
      </w:r>
      <w:r w:rsidR="00657303">
        <w:rPr>
          <w:rFonts w:ascii="Calibri" w:hAnsi="Calibri" w:cs="Calibri"/>
          <w:sz w:val="24"/>
          <w:szCs w:val="24"/>
        </w:rPr>
        <w:fldChar w:fldCharType="end"/>
      </w:r>
      <w:r>
        <w:rPr>
          <w:rFonts w:ascii="Calibri" w:hAnsi="Calibri" w:cs="Calibri"/>
          <w:sz w:val="24"/>
          <w:szCs w:val="24"/>
        </w:rPr>
        <w:tab/>
      </w:r>
      <w:r>
        <w:rPr>
          <w:rFonts w:ascii="Calibri" w:hAnsi="Calibri" w:cs="Calibri"/>
          <w:sz w:val="24"/>
          <w:szCs w:val="24"/>
        </w:rPr>
        <w:tab/>
      </w:r>
      <w:r>
        <w:rPr>
          <w:rFonts w:ascii="Calibri" w:hAnsi="Calibri" w:cs="Calibri"/>
          <w:sz w:val="24"/>
          <w:szCs w:val="24"/>
        </w:rPr>
        <w:tab/>
      </w:r>
      <w:r>
        <w:rPr>
          <w:rFonts w:ascii="Calibri" w:hAnsi="Calibri" w:cs="Calibri"/>
          <w:sz w:val="24"/>
          <w:szCs w:val="24"/>
        </w:rPr>
        <w:tab/>
      </w:r>
      <w:r>
        <w:rPr>
          <w:rFonts w:ascii="Calibri" w:hAnsi="Calibri" w:cs="Calibri"/>
          <w:sz w:val="24"/>
          <w:szCs w:val="24"/>
        </w:rPr>
        <w:tab/>
      </w:r>
      <w:r>
        <w:rPr>
          <w:rFonts w:ascii="Calibri" w:hAnsi="Calibri" w:cs="Calibri"/>
          <w:sz w:val="24"/>
          <w:szCs w:val="24"/>
        </w:rPr>
        <w:tab/>
        <w:t>20</w:t>
      </w:r>
      <w:r w:rsidR="00EA02C4">
        <w:rPr>
          <w:rFonts w:ascii="Calibri" w:hAnsi="Calibri" w:cs="Calibri"/>
          <w:sz w:val="24"/>
          <w:szCs w:val="24"/>
        </w:rPr>
        <w:t>2</w:t>
      </w:r>
    </w:p>
    <w:p w14:paraId="68DBFF4E" w14:textId="38285395" w:rsidR="006C0782" w:rsidRPr="006C0782" w:rsidRDefault="006C0782" w:rsidP="006C0782">
      <w:pPr>
        <w:tabs>
          <w:tab w:val="left" w:pos="709"/>
          <w:tab w:val="left" w:pos="1418"/>
          <w:tab w:val="left" w:pos="2268"/>
        </w:tabs>
        <w:spacing w:after="0" w:line="240" w:lineRule="auto"/>
        <w:rPr>
          <w:rFonts w:ascii="Calibri" w:hAnsi="Calibri" w:cs="Calibri"/>
          <w:sz w:val="24"/>
          <w:szCs w:val="24"/>
        </w:rPr>
      </w:pPr>
      <w:r w:rsidRPr="006C0782">
        <w:rPr>
          <w:rFonts w:ascii="Calibri" w:hAnsi="Calibri" w:cs="Calibri"/>
          <w:sz w:val="24"/>
          <w:szCs w:val="24"/>
        </w:rPr>
        <w:tab/>
        <w:t>8.4</w:t>
      </w:r>
      <w:r w:rsidRPr="006C0782">
        <w:rPr>
          <w:rFonts w:ascii="Calibri" w:hAnsi="Calibri" w:cs="Calibri"/>
          <w:sz w:val="24"/>
          <w:szCs w:val="24"/>
        </w:rPr>
        <w:tab/>
      </w:r>
      <w:hyperlink w:anchor="Strengths84" w:history="1">
        <w:r w:rsidRPr="00657303">
          <w:rPr>
            <w:rStyle w:val="Hyperlink"/>
            <w:rFonts w:ascii="Calibri" w:hAnsi="Calibri" w:cs="Calibri"/>
            <w:sz w:val="24"/>
            <w:szCs w:val="24"/>
          </w:rPr>
          <w:t>Strengths and limitations</w:t>
        </w:r>
      </w:hyperlink>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t>20</w:t>
      </w:r>
      <w:r w:rsidR="00EA02C4">
        <w:rPr>
          <w:rFonts w:ascii="Calibri" w:hAnsi="Calibri" w:cs="Calibri"/>
          <w:sz w:val="24"/>
          <w:szCs w:val="24"/>
        </w:rPr>
        <w:t>4</w:t>
      </w:r>
    </w:p>
    <w:p w14:paraId="5ADE5017" w14:textId="79B15E99" w:rsidR="006C0782" w:rsidRPr="006C0782" w:rsidRDefault="006C0782" w:rsidP="006C0782">
      <w:pPr>
        <w:tabs>
          <w:tab w:val="left" w:pos="1276"/>
          <w:tab w:val="left" w:pos="1418"/>
          <w:tab w:val="left" w:pos="2268"/>
        </w:tabs>
        <w:spacing w:after="0" w:line="240" w:lineRule="auto"/>
        <w:rPr>
          <w:rFonts w:ascii="Calibri" w:hAnsi="Calibri" w:cs="Calibri"/>
          <w:sz w:val="24"/>
          <w:szCs w:val="24"/>
        </w:rPr>
      </w:pPr>
      <w:r w:rsidRPr="006C0782">
        <w:rPr>
          <w:rFonts w:ascii="Calibri" w:hAnsi="Calibri" w:cs="Calibri"/>
          <w:sz w:val="24"/>
          <w:szCs w:val="24"/>
        </w:rPr>
        <w:tab/>
      </w:r>
      <w:r w:rsidRPr="006C0782">
        <w:rPr>
          <w:rFonts w:ascii="Calibri" w:hAnsi="Calibri" w:cs="Calibri"/>
          <w:sz w:val="24"/>
          <w:szCs w:val="24"/>
        </w:rPr>
        <w:tab/>
        <w:t>8.4.1</w:t>
      </w:r>
      <w:r w:rsidRPr="006C0782">
        <w:rPr>
          <w:rFonts w:ascii="Calibri" w:hAnsi="Calibri" w:cs="Calibri"/>
          <w:sz w:val="24"/>
          <w:szCs w:val="24"/>
        </w:rPr>
        <w:tab/>
      </w:r>
      <w:hyperlink w:anchor="Strengths841" w:history="1">
        <w:r w:rsidRPr="00657303">
          <w:rPr>
            <w:rStyle w:val="Hyperlink"/>
            <w:rFonts w:ascii="Calibri" w:hAnsi="Calibri" w:cs="Calibri"/>
            <w:sz w:val="24"/>
            <w:szCs w:val="24"/>
          </w:rPr>
          <w:t>Strengths</w:t>
        </w:r>
      </w:hyperlink>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t>20</w:t>
      </w:r>
      <w:r w:rsidR="00EA02C4">
        <w:rPr>
          <w:rFonts w:ascii="Calibri" w:hAnsi="Calibri" w:cs="Calibri"/>
          <w:sz w:val="24"/>
          <w:szCs w:val="24"/>
        </w:rPr>
        <w:t>4</w:t>
      </w:r>
    </w:p>
    <w:p w14:paraId="1DB36CC2" w14:textId="6D315636" w:rsidR="006C0782" w:rsidRPr="006C0782" w:rsidRDefault="006C0782" w:rsidP="006C0782">
      <w:pPr>
        <w:tabs>
          <w:tab w:val="left" w:pos="1276"/>
          <w:tab w:val="left" w:pos="1418"/>
          <w:tab w:val="left" w:pos="2268"/>
          <w:tab w:val="left" w:pos="3402"/>
        </w:tabs>
        <w:spacing w:after="0" w:line="240" w:lineRule="auto"/>
        <w:rPr>
          <w:rFonts w:ascii="Calibri" w:hAnsi="Calibri" w:cs="Calibri"/>
          <w:sz w:val="24"/>
          <w:szCs w:val="24"/>
        </w:rPr>
      </w:pPr>
      <w:r w:rsidRPr="006C0782">
        <w:rPr>
          <w:rFonts w:ascii="Calibri" w:hAnsi="Calibri" w:cs="Calibri"/>
          <w:sz w:val="24"/>
          <w:szCs w:val="24"/>
        </w:rPr>
        <w:tab/>
      </w:r>
      <w:r w:rsidRPr="006C0782">
        <w:rPr>
          <w:rFonts w:ascii="Calibri" w:hAnsi="Calibri" w:cs="Calibri"/>
          <w:sz w:val="24"/>
          <w:szCs w:val="24"/>
        </w:rPr>
        <w:tab/>
      </w:r>
      <w:r w:rsidRPr="006C0782">
        <w:rPr>
          <w:rFonts w:ascii="Calibri" w:hAnsi="Calibri" w:cs="Calibri"/>
          <w:sz w:val="24"/>
          <w:szCs w:val="24"/>
        </w:rPr>
        <w:tab/>
        <w:t>8.4.1.1</w:t>
      </w:r>
      <w:r w:rsidRPr="006C0782">
        <w:rPr>
          <w:rFonts w:ascii="Calibri" w:hAnsi="Calibri" w:cs="Calibri"/>
          <w:sz w:val="24"/>
          <w:szCs w:val="24"/>
        </w:rPr>
        <w:tab/>
      </w:r>
      <w:hyperlink w:anchor="Strengths8411" w:history="1">
        <w:r w:rsidRPr="00657303">
          <w:rPr>
            <w:rStyle w:val="Hyperlink"/>
            <w:rFonts w:ascii="Calibri" w:hAnsi="Calibri" w:cs="Calibri"/>
            <w:sz w:val="24"/>
            <w:szCs w:val="24"/>
          </w:rPr>
          <w:t>Strengths due to methods used</w:t>
        </w:r>
      </w:hyperlink>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t>20</w:t>
      </w:r>
      <w:r w:rsidR="00EA02C4">
        <w:rPr>
          <w:rFonts w:ascii="Calibri" w:hAnsi="Calibri" w:cs="Calibri"/>
          <w:sz w:val="24"/>
          <w:szCs w:val="24"/>
        </w:rPr>
        <w:t>4</w:t>
      </w:r>
    </w:p>
    <w:p w14:paraId="075FFF42" w14:textId="64CAD2FF" w:rsidR="006C0782" w:rsidRPr="006C0782" w:rsidRDefault="006C0782" w:rsidP="006C0782">
      <w:pPr>
        <w:tabs>
          <w:tab w:val="left" w:pos="1276"/>
          <w:tab w:val="left" w:pos="1418"/>
          <w:tab w:val="left" w:pos="2268"/>
          <w:tab w:val="left" w:pos="3402"/>
        </w:tabs>
        <w:spacing w:after="0" w:line="240" w:lineRule="auto"/>
        <w:rPr>
          <w:rFonts w:ascii="Calibri" w:hAnsi="Calibri" w:cs="Calibri"/>
          <w:sz w:val="24"/>
          <w:szCs w:val="24"/>
        </w:rPr>
      </w:pPr>
      <w:r w:rsidRPr="006C0782">
        <w:rPr>
          <w:rFonts w:ascii="Calibri" w:hAnsi="Calibri" w:cs="Calibri"/>
          <w:sz w:val="24"/>
          <w:szCs w:val="24"/>
        </w:rPr>
        <w:tab/>
      </w:r>
      <w:r w:rsidRPr="006C0782">
        <w:rPr>
          <w:rFonts w:ascii="Calibri" w:hAnsi="Calibri" w:cs="Calibri"/>
          <w:sz w:val="24"/>
          <w:szCs w:val="24"/>
        </w:rPr>
        <w:tab/>
      </w:r>
      <w:r w:rsidRPr="006C0782">
        <w:rPr>
          <w:rFonts w:ascii="Calibri" w:hAnsi="Calibri" w:cs="Calibri"/>
          <w:sz w:val="24"/>
          <w:szCs w:val="24"/>
        </w:rPr>
        <w:tab/>
        <w:t>8.4.1.2</w:t>
      </w:r>
      <w:r w:rsidRPr="006C0782">
        <w:rPr>
          <w:rFonts w:ascii="Calibri" w:hAnsi="Calibri" w:cs="Calibri"/>
          <w:sz w:val="24"/>
          <w:szCs w:val="24"/>
        </w:rPr>
        <w:tab/>
      </w:r>
      <w:hyperlink w:anchor="Strengths8412" w:history="1">
        <w:r w:rsidRPr="00657303">
          <w:rPr>
            <w:rStyle w:val="Hyperlink"/>
            <w:rFonts w:ascii="Calibri" w:hAnsi="Calibri" w:cs="Calibri"/>
            <w:sz w:val="24"/>
            <w:szCs w:val="24"/>
          </w:rPr>
          <w:t>Strengths due to involvement in the study</w:t>
        </w:r>
      </w:hyperlink>
      <w:r w:rsidR="00B17593">
        <w:rPr>
          <w:rFonts w:ascii="Calibri" w:hAnsi="Calibri" w:cs="Calibri"/>
          <w:sz w:val="24"/>
          <w:szCs w:val="24"/>
        </w:rPr>
        <w:tab/>
      </w:r>
      <w:r w:rsidR="00B17593">
        <w:rPr>
          <w:rFonts w:ascii="Calibri" w:hAnsi="Calibri" w:cs="Calibri"/>
          <w:sz w:val="24"/>
          <w:szCs w:val="24"/>
        </w:rPr>
        <w:tab/>
        <w:t>20</w:t>
      </w:r>
      <w:r w:rsidR="00EA02C4">
        <w:rPr>
          <w:rFonts w:ascii="Calibri" w:hAnsi="Calibri" w:cs="Calibri"/>
          <w:sz w:val="24"/>
          <w:szCs w:val="24"/>
        </w:rPr>
        <w:t>5</w:t>
      </w:r>
    </w:p>
    <w:p w14:paraId="08D043F9" w14:textId="06C9D40E" w:rsidR="006C0782" w:rsidRPr="006C0782" w:rsidRDefault="006C0782" w:rsidP="006C0782">
      <w:pPr>
        <w:tabs>
          <w:tab w:val="left" w:pos="1276"/>
          <w:tab w:val="left" w:pos="1418"/>
          <w:tab w:val="left" w:pos="2268"/>
        </w:tabs>
        <w:spacing w:after="0" w:line="240" w:lineRule="auto"/>
        <w:rPr>
          <w:rFonts w:ascii="Calibri" w:hAnsi="Calibri" w:cs="Calibri"/>
          <w:sz w:val="24"/>
          <w:szCs w:val="24"/>
        </w:rPr>
      </w:pPr>
      <w:r w:rsidRPr="006C0782">
        <w:rPr>
          <w:rFonts w:ascii="Calibri" w:hAnsi="Calibri" w:cs="Calibri"/>
          <w:sz w:val="24"/>
          <w:szCs w:val="24"/>
        </w:rPr>
        <w:tab/>
      </w:r>
      <w:r w:rsidRPr="006C0782">
        <w:rPr>
          <w:rFonts w:ascii="Calibri" w:hAnsi="Calibri" w:cs="Calibri"/>
          <w:sz w:val="24"/>
          <w:szCs w:val="24"/>
        </w:rPr>
        <w:tab/>
        <w:t>8.4.2</w:t>
      </w:r>
      <w:r w:rsidRPr="006C0782">
        <w:rPr>
          <w:rFonts w:ascii="Calibri" w:hAnsi="Calibri" w:cs="Calibri"/>
          <w:sz w:val="24"/>
          <w:szCs w:val="24"/>
        </w:rPr>
        <w:tab/>
      </w:r>
      <w:hyperlink w:anchor="Limitation842" w:history="1">
        <w:r w:rsidRPr="00657303">
          <w:rPr>
            <w:rStyle w:val="Hyperlink"/>
            <w:rFonts w:ascii="Calibri" w:hAnsi="Calibri" w:cs="Calibri"/>
            <w:sz w:val="24"/>
            <w:szCs w:val="24"/>
          </w:rPr>
          <w:t>Limitations</w:t>
        </w:r>
      </w:hyperlink>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r>
      <w:r w:rsidR="00B17593">
        <w:rPr>
          <w:rFonts w:ascii="Calibri" w:hAnsi="Calibri" w:cs="Calibri"/>
          <w:sz w:val="24"/>
          <w:szCs w:val="24"/>
        </w:rPr>
        <w:tab/>
        <w:t>20</w:t>
      </w:r>
      <w:r w:rsidR="00EA02C4">
        <w:rPr>
          <w:rFonts w:ascii="Calibri" w:hAnsi="Calibri" w:cs="Calibri"/>
          <w:sz w:val="24"/>
          <w:szCs w:val="24"/>
        </w:rPr>
        <w:t>6</w:t>
      </w:r>
    </w:p>
    <w:p w14:paraId="38CC5564" w14:textId="2AB25DDE" w:rsidR="006C0782" w:rsidRPr="006C0782" w:rsidRDefault="006C0782" w:rsidP="006C0782">
      <w:pPr>
        <w:tabs>
          <w:tab w:val="left" w:pos="1418"/>
        </w:tabs>
        <w:spacing w:after="0" w:line="240" w:lineRule="auto"/>
        <w:ind w:firstLine="720"/>
        <w:rPr>
          <w:rFonts w:cstheme="minorHAnsi"/>
          <w:sz w:val="24"/>
          <w:szCs w:val="24"/>
        </w:rPr>
      </w:pPr>
      <w:r w:rsidRPr="006C0782">
        <w:rPr>
          <w:rFonts w:ascii="Calibri" w:hAnsi="Calibri" w:cs="Calibri"/>
          <w:sz w:val="24"/>
          <w:szCs w:val="24"/>
        </w:rPr>
        <w:t>8.5</w:t>
      </w:r>
      <w:r w:rsidRPr="006C0782">
        <w:rPr>
          <w:rFonts w:ascii="Calibri" w:hAnsi="Calibri" w:cs="Calibri"/>
          <w:sz w:val="24"/>
          <w:szCs w:val="24"/>
        </w:rPr>
        <w:tab/>
      </w:r>
      <w:hyperlink w:anchor="Recommendatons85" w:history="1">
        <w:r w:rsidRPr="00657303">
          <w:rPr>
            <w:rStyle w:val="Hyperlink"/>
            <w:rFonts w:cstheme="minorHAnsi"/>
            <w:sz w:val="24"/>
            <w:szCs w:val="24"/>
          </w:rPr>
          <w:t>Recommendations for policy, research and practice</w:t>
        </w:r>
      </w:hyperlink>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t>20</w:t>
      </w:r>
      <w:r w:rsidR="00EA02C4">
        <w:rPr>
          <w:rFonts w:cstheme="minorHAnsi"/>
          <w:sz w:val="24"/>
          <w:szCs w:val="24"/>
        </w:rPr>
        <w:t>6</w:t>
      </w:r>
    </w:p>
    <w:p w14:paraId="11F49E12" w14:textId="660951A1" w:rsidR="006C0782" w:rsidRPr="006C0782" w:rsidRDefault="006C0782" w:rsidP="006C0782">
      <w:pPr>
        <w:tabs>
          <w:tab w:val="left" w:pos="1418"/>
          <w:tab w:val="left" w:pos="2268"/>
        </w:tabs>
        <w:spacing w:after="0" w:line="240" w:lineRule="auto"/>
        <w:ind w:firstLine="720"/>
        <w:rPr>
          <w:rFonts w:cstheme="minorHAnsi"/>
          <w:sz w:val="24"/>
          <w:szCs w:val="24"/>
        </w:rPr>
      </w:pPr>
      <w:r w:rsidRPr="006C0782">
        <w:rPr>
          <w:rFonts w:cstheme="minorHAnsi"/>
          <w:sz w:val="24"/>
          <w:szCs w:val="24"/>
        </w:rPr>
        <w:tab/>
        <w:t>8.5.1</w:t>
      </w:r>
      <w:r w:rsidRPr="006C0782">
        <w:rPr>
          <w:rFonts w:cstheme="minorHAnsi"/>
          <w:sz w:val="24"/>
          <w:szCs w:val="24"/>
        </w:rPr>
        <w:tab/>
      </w:r>
      <w:hyperlink w:anchor="Recommendatons851" w:history="1">
        <w:r w:rsidRPr="00657303">
          <w:rPr>
            <w:rStyle w:val="Hyperlink"/>
            <w:rFonts w:cstheme="minorHAnsi"/>
            <w:sz w:val="24"/>
            <w:szCs w:val="24"/>
          </w:rPr>
          <w:t>Recommendations for policy</w:t>
        </w:r>
      </w:hyperlink>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t>20</w:t>
      </w:r>
      <w:r w:rsidR="00EA02C4">
        <w:rPr>
          <w:rFonts w:cstheme="minorHAnsi"/>
          <w:sz w:val="24"/>
          <w:szCs w:val="24"/>
        </w:rPr>
        <w:t>6</w:t>
      </w:r>
    </w:p>
    <w:p w14:paraId="7060C99D" w14:textId="470626E1" w:rsidR="006C0782" w:rsidRPr="006C0782" w:rsidRDefault="006C0782" w:rsidP="006C0782">
      <w:pPr>
        <w:tabs>
          <w:tab w:val="left" w:pos="1418"/>
          <w:tab w:val="left" w:pos="2268"/>
        </w:tabs>
        <w:spacing w:after="0" w:line="240" w:lineRule="auto"/>
        <w:ind w:firstLine="720"/>
        <w:rPr>
          <w:rFonts w:cstheme="minorHAnsi"/>
          <w:sz w:val="24"/>
          <w:szCs w:val="24"/>
        </w:rPr>
      </w:pPr>
      <w:r w:rsidRPr="006C0782">
        <w:rPr>
          <w:rFonts w:cstheme="minorHAnsi"/>
          <w:sz w:val="24"/>
          <w:szCs w:val="24"/>
        </w:rPr>
        <w:tab/>
        <w:t>8.5.2</w:t>
      </w:r>
      <w:r w:rsidRPr="006C0782">
        <w:rPr>
          <w:rFonts w:cstheme="minorHAnsi"/>
          <w:sz w:val="24"/>
          <w:szCs w:val="24"/>
        </w:rPr>
        <w:tab/>
      </w:r>
      <w:hyperlink w:anchor="Recommendatons852" w:history="1">
        <w:r w:rsidRPr="00657303">
          <w:rPr>
            <w:rStyle w:val="Hyperlink"/>
            <w:rFonts w:cstheme="minorHAnsi"/>
            <w:sz w:val="24"/>
            <w:szCs w:val="24"/>
          </w:rPr>
          <w:t>Recommendations for research</w:t>
        </w:r>
      </w:hyperlink>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t>20</w:t>
      </w:r>
      <w:r w:rsidR="00EA02C4">
        <w:rPr>
          <w:rFonts w:cstheme="minorHAnsi"/>
          <w:sz w:val="24"/>
          <w:szCs w:val="24"/>
        </w:rPr>
        <w:t>7</w:t>
      </w:r>
    </w:p>
    <w:p w14:paraId="4C238B43" w14:textId="0C392528" w:rsidR="006C0782" w:rsidRPr="006C0782" w:rsidRDefault="006C0782" w:rsidP="006C0782">
      <w:pPr>
        <w:tabs>
          <w:tab w:val="left" w:pos="1418"/>
          <w:tab w:val="left" w:pos="2268"/>
        </w:tabs>
        <w:spacing w:after="0" w:line="240" w:lineRule="auto"/>
        <w:ind w:firstLine="720"/>
        <w:rPr>
          <w:rFonts w:cstheme="minorHAnsi"/>
          <w:sz w:val="24"/>
          <w:szCs w:val="24"/>
        </w:rPr>
      </w:pPr>
      <w:r w:rsidRPr="006C0782">
        <w:rPr>
          <w:rFonts w:cstheme="minorHAnsi"/>
          <w:sz w:val="24"/>
          <w:szCs w:val="24"/>
        </w:rPr>
        <w:tab/>
        <w:t>8.5.3</w:t>
      </w:r>
      <w:r w:rsidRPr="006C0782">
        <w:rPr>
          <w:rFonts w:cstheme="minorHAnsi"/>
          <w:sz w:val="24"/>
          <w:szCs w:val="24"/>
        </w:rPr>
        <w:tab/>
      </w:r>
      <w:hyperlink w:anchor="Recommendatons853" w:history="1">
        <w:r w:rsidRPr="00657303">
          <w:rPr>
            <w:rStyle w:val="Hyperlink"/>
            <w:rFonts w:cstheme="minorHAnsi"/>
            <w:sz w:val="24"/>
            <w:szCs w:val="24"/>
          </w:rPr>
          <w:t>Recommendations for practice</w:t>
        </w:r>
      </w:hyperlink>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r>
      <w:r w:rsidR="00B17593">
        <w:rPr>
          <w:rFonts w:cstheme="minorHAnsi"/>
          <w:sz w:val="24"/>
          <w:szCs w:val="24"/>
        </w:rPr>
        <w:tab/>
        <w:t>20</w:t>
      </w:r>
      <w:r w:rsidR="00EA02C4">
        <w:rPr>
          <w:rFonts w:cstheme="minorHAnsi"/>
          <w:sz w:val="24"/>
          <w:szCs w:val="24"/>
        </w:rPr>
        <w:t>7</w:t>
      </w:r>
    </w:p>
    <w:p w14:paraId="0AA273AB" w14:textId="77777777" w:rsidR="006C0782" w:rsidRPr="006C0782" w:rsidRDefault="006C0782" w:rsidP="006C0782">
      <w:pPr>
        <w:tabs>
          <w:tab w:val="left" w:pos="1418"/>
          <w:tab w:val="left" w:pos="2268"/>
        </w:tabs>
        <w:spacing w:after="0" w:line="240" w:lineRule="auto"/>
        <w:ind w:firstLine="720"/>
        <w:rPr>
          <w:rFonts w:cstheme="minorHAnsi"/>
          <w:sz w:val="24"/>
          <w:szCs w:val="24"/>
        </w:rPr>
      </w:pPr>
    </w:p>
    <w:p w14:paraId="6B0C999E" w14:textId="1CDA253C" w:rsidR="00907968" w:rsidRDefault="00720C20" w:rsidP="00907968">
      <w:pPr>
        <w:spacing w:after="0" w:line="240" w:lineRule="auto"/>
        <w:rPr>
          <w:rFonts w:cstheme="minorHAnsi"/>
          <w:b/>
          <w:bCs/>
          <w:kern w:val="2"/>
          <w:sz w:val="24"/>
          <w:szCs w:val="24"/>
          <w14:ligatures w14:val="standardContextual"/>
        </w:rPr>
      </w:pPr>
      <w:hyperlink w:anchor="Chapter9" w:history="1">
        <w:r w:rsidR="006C0782" w:rsidRPr="00F13E28">
          <w:rPr>
            <w:rStyle w:val="Hyperlink"/>
            <w:rFonts w:cstheme="minorHAnsi"/>
            <w:b/>
            <w:bCs/>
            <w:kern w:val="2"/>
            <w:sz w:val="24"/>
            <w:szCs w:val="24"/>
            <w14:ligatures w14:val="standardContextual"/>
          </w:rPr>
          <w:t>Chapter 9</w:t>
        </w:r>
        <w:r w:rsidR="006C0782" w:rsidRPr="00F13E28">
          <w:rPr>
            <w:rStyle w:val="Hyperlink"/>
            <w:rFonts w:cstheme="minorHAnsi"/>
            <w:b/>
            <w:bCs/>
            <w:kern w:val="2"/>
            <w:sz w:val="24"/>
            <w:szCs w:val="24"/>
            <w:u w:val="none"/>
            <w14:ligatures w14:val="standardContextual"/>
          </w:rPr>
          <w:tab/>
        </w:r>
        <w:r w:rsidR="006C0782" w:rsidRPr="00F13E28">
          <w:rPr>
            <w:rStyle w:val="Hyperlink"/>
            <w:rFonts w:cstheme="minorHAnsi"/>
            <w:b/>
            <w:bCs/>
            <w:kern w:val="2"/>
            <w:sz w:val="24"/>
            <w:szCs w:val="24"/>
            <w14:ligatures w14:val="standardContextual"/>
          </w:rPr>
          <w:t>Conclusion</w:t>
        </w:r>
      </w:hyperlink>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r>
      <w:r w:rsidR="00B17593">
        <w:rPr>
          <w:rFonts w:cstheme="minorHAnsi"/>
          <w:b/>
          <w:bCs/>
          <w:kern w:val="2"/>
          <w:sz w:val="24"/>
          <w:szCs w:val="24"/>
          <w14:ligatures w14:val="standardContextual"/>
        </w:rPr>
        <w:tab/>
        <w:t>20</w:t>
      </w:r>
      <w:r w:rsidR="00EA02C4">
        <w:rPr>
          <w:rFonts w:cstheme="minorHAnsi"/>
          <w:b/>
          <w:bCs/>
          <w:kern w:val="2"/>
          <w:sz w:val="24"/>
          <w:szCs w:val="24"/>
          <w14:ligatures w14:val="standardContextual"/>
        </w:rPr>
        <w:t>9</w:t>
      </w:r>
    </w:p>
    <w:p w14:paraId="38987E00" w14:textId="77777777" w:rsidR="00907968" w:rsidRDefault="00907968" w:rsidP="00907968">
      <w:pPr>
        <w:spacing w:after="0" w:line="240" w:lineRule="auto"/>
        <w:rPr>
          <w:rFonts w:cstheme="minorHAnsi"/>
          <w:b/>
          <w:bCs/>
          <w:kern w:val="2"/>
          <w:sz w:val="24"/>
          <w:szCs w:val="24"/>
          <w14:ligatures w14:val="standardContextual"/>
        </w:rPr>
      </w:pPr>
    </w:p>
    <w:p w14:paraId="59F7B901" w14:textId="5A56611B" w:rsidR="00907968" w:rsidRDefault="00720C20" w:rsidP="00907968">
      <w:pPr>
        <w:spacing w:after="0" w:line="240" w:lineRule="auto"/>
        <w:rPr>
          <w:rFonts w:cstheme="minorHAnsi"/>
          <w:b/>
          <w:bCs/>
          <w:kern w:val="2"/>
          <w:sz w:val="24"/>
          <w:szCs w:val="24"/>
          <w14:ligatures w14:val="standardContextual"/>
        </w:rPr>
      </w:pPr>
      <w:hyperlink w:anchor="Bibliography" w:history="1">
        <w:r w:rsidR="00907968" w:rsidRPr="00BF6CFB">
          <w:rPr>
            <w:rStyle w:val="Hyperlink"/>
            <w:rFonts w:cstheme="minorHAnsi"/>
            <w:b/>
            <w:bCs/>
            <w:kern w:val="2"/>
            <w:sz w:val="24"/>
            <w:szCs w:val="24"/>
            <w14:ligatures w14:val="standardContextual"/>
          </w:rPr>
          <w:t>Bibliography</w:t>
        </w:r>
      </w:hyperlink>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t>2</w:t>
      </w:r>
      <w:r w:rsidR="00EA02C4">
        <w:rPr>
          <w:rFonts w:cstheme="minorHAnsi"/>
          <w:b/>
          <w:bCs/>
          <w:kern w:val="2"/>
          <w:sz w:val="24"/>
          <w:szCs w:val="24"/>
          <w14:ligatures w14:val="standardContextual"/>
        </w:rPr>
        <w:t>10</w:t>
      </w:r>
    </w:p>
    <w:p w14:paraId="74029813" w14:textId="77777777" w:rsidR="00907968" w:rsidRDefault="00907968" w:rsidP="00907968">
      <w:pPr>
        <w:spacing w:after="0" w:line="240" w:lineRule="auto"/>
        <w:rPr>
          <w:rFonts w:cstheme="minorHAnsi"/>
          <w:b/>
          <w:bCs/>
          <w:kern w:val="2"/>
          <w:sz w:val="24"/>
          <w:szCs w:val="24"/>
          <w14:ligatures w14:val="standardContextual"/>
        </w:rPr>
      </w:pPr>
    </w:p>
    <w:bookmarkStart w:id="9" w:name="_Hlk164602934"/>
    <w:p w14:paraId="30C48C0B" w14:textId="246F8E5B" w:rsidR="00907968" w:rsidRDefault="00B4025D" w:rsidP="00907968">
      <w:pPr>
        <w:spacing w:after="0" w:line="240" w:lineRule="auto"/>
        <w:rPr>
          <w:rFonts w:cstheme="minorHAnsi"/>
          <w:b/>
          <w:bCs/>
          <w:kern w:val="2"/>
          <w:sz w:val="24"/>
          <w:szCs w:val="24"/>
          <w14:ligatures w14:val="standardContextual"/>
        </w:rPr>
      </w:pPr>
      <w:r>
        <w:fldChar w:fldCharType="begin"/>
      </w:r>
      <w:r>
        <w:instrText>HYPERLINK \l "Appendices"</w:instrText>
      </w:r>
      <w:r>
        <w:fldChar w:fldCharType="separate"/>
      </w:r>
      <w:r w:rsidR="00907968" w:rsidRPr="00BF6CFB">
        <w:rPr>
          <w:rStyle w:val="Hyperlink"/>
          <w:rFonts w:cstheme="minorHAnsi"/>
          <w:b/>
          <w:bCs/>
          <w:kern w:val="2"/>
          <w:sz w:val="24"/>
          <w:szCs w:val="24"/>
          <w14:ligatures w14:val="standardContextual"/>
        </w:rPr>
        <w:t>Appendices</w:t>
      </w:r>
      <w:r>
        <w:rPr>
          <w:rStyle w:val="Hyperlink"/>
          <w:rFonts w:cstheme="minorHAnsi"/>
          <w:b/>
          <w:bCs/>
          <w:kern w:val="2"/>
          <w:sz w:val="24"/>
          <w:szCs w:val="24"/>
          <w14:ligatures w14:val="standardContextual"/>
        </w:rPr>
        <w:fldChar w:fldCharType="end"/>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r>
      <w:r w:rsidR="0040087B">
        <w:rPr>
          <w:rFonts w:cstheme="minorHAnsi"/>
          <w:b/>
          <w:bCs/>
          <w:kern w:val="2"/>
          <w:sz w:val="24"/>
          <w:szCs w:val="24"/>
          <w14:ligatures w14:val="standardContextual"/>
        </w:rPr>
        <w:tab/>
        <w:t>23</w:t>
      </w:r>
      <w:r w:rsidR="00EA02C4">
        <w:rPr>
          <w:rFonts w:cstheme="minorHAnsi"/>
          <w:b/>
          <w:bCs/>
          <w:kern w:val="2"/>
          <w:sz w:val="24"/>
          <w:szCs w:val="24"/>
          <w14:ligatures w14:val="standardContextual"/>
        </w:rPr>
        <w:t>6</w:t>
      </w:r>
    </w:p>
    <w:p w14:paraId="73A73DD3" w14:textId="77777777" w:rsidR="00907968" w:rsidRDefault="00907968" w:rsidP="00907968">
      <w:pPr>
        <w:spacing w:after="0" w:line="240" w:lineRule="auto"/>
        <w:rPr>
          <w:rFonts w:cstheme="minorHAnsi"/>
          <w:kern w:val="2"/>
          <w:sz w:val="24"/>
          <w:szCs w:val="24"/>
          <w14:ligatures w14:val="standardContextual"/>
        </w:rPr>
      </w:pPr>
    </w:p>
    <w:p w14:paraId="3E33EF99" w14:textId="4FDEA4F3" w:rsidR="0055780C" w:rsidRPr="00EA02C4" w:rsidRDefault="00720C20" w:rsidP="00907968">
      <w:pPr>
        <w:spacing w:after="0" w:line="240" w:lineRule="auto"/>
        <w:rPr>
          <w:rFonts w:cstheme="minorHAnsi"/>
          <w:kern w:val="2"/>
          <w:sz w:val="24"/>
          <w:szCs w:val="24"/>
          <w14:ligatures w14:val="standardContextual"/>
        </w:rPr>
      </w:pPr>
      <w:hyperlink w:anchor="Appendix1" w:history="1">
        <w:r w:rsidR="0055780C" w:rsidRPr="0003462E">
          <w:rPr>
            <w:rStyle w:val="Hyperlink"/>
            <w:rFonts w:cstheme="minorHAnsi"/>
            <w:kern w:val="2"/>
            <w:sz w:val="24"/>
            <w:szCs w:val="24"/>
            <w14:ligatures w14:val="standardContextual"/>
          </w:rPr>
          <w:t>Appendix 1. Scoping review</w:t>
        </w:r>
      </w:hyperlink>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kern w:val="2"/>
          <w:sz w:val="24"/>
          <w:szCs w:val="24"/>
          <w:u w:val="none"/>
          <w14:ligatures w14:val="standardContextual"/>
        </w:rPr>
        <w:tab/>
      </w:r>
      <w:r w:rsidR="00EA02C4" w:rsidRPr="00EA02C4">
        <w:rPr>
          <w:rStyle w:val="Hyperlink"/>
          <w:rFonts w:cstheme="minorHAnsi"/>
          <w:color w:val="auto"/>
          <w:kern w:val="2"/>
          <w:sz w:val="24"/>
          <w:szCs w:val="24"/>
          <w:u w:val="none"/>
          <w14:ligatures w14:val="standardContextual"/>
        </w:rPr>
        <w:t>236</w:t>
      </w:r>
    </w:p>
    <w:p w14:paraId="7AFB40CF" w14:textId="0E79C7EB" w:rsidR="00907968" w:rsidRPr="00DB7D4A" w:rsidRDefault="00720C20" w:rsidP="000A3468">
      <w:pPr>
        <w:tabs>
          <w:tab w:val="left" w:pos="8647"/>
        </w:tabs>
        <w:spacing w:after="0" w:line="240" w:lineRule="auto"/>
        <w:rPr>
          <w:rFonts w:cstheme="minorHAnsi"/>
          <w:kern w:val="2"/>
          <w:sz w:val="24"/>
          <w:szCs w:val="24"/>
          <w14:ligatures w14:val="standardContextual"/>
        </w:rPr>
      </w:pPr>
      <w:hyperlink w:anchor="Appendix2" w:history="1">
        <w:r w:rsidR="00907968" w:rsidRPr="00282213">
          <w:rPr>
            <w:rStyle w:val="Hyperlink"/>
            <w:rFonts w:cstheme="minorHAnsi"/>
            <w:kern w:val="2"/>
            <w:sz w:val="24"/>
            <w:szCs w:val="24"/>
            <w14:ligatures w14:val="standardContextual"/>
          </w:rPr>
          <w:t xml:space="preserve">Appendix </w:t>
        </w:r>
        <w:r w:rsidR="00F809FF">
          <w:rPr>
            <w:rStyle w:val="Hyperlink"/>
            <w:rFonts w:cstheme="minorHAnsi"/>
            <w:kern w:val="2"/>
            <w:sz w:val="24"/>
            <w:szCs w:val="24"/>
            <w14:ligatures w14:val="standardContextual"/>
          </w:rPr>
          <w:t>2</w:t>
        </w:r>
        <w:r w:rsidR="00907968" w:rsidRPr="00282213">
          <w:rPr>
            <w:rStyle w:val="Hyperlink"/>
            <w:rFonts w:cstheme="minorHAnsi"/>
            <w:kern w:val="2"/>
            <w:sz w:val="24"/>
            <w:szCs w:val="24"/>
            <w14:ligatures w14:val="standardContextual"/>
          </w:rPr>
          <w:t>. Data extraction form</w:t>
        </w:r>
      </w:hyperlink>
      <w:r w:rsidR="00BF6088">
        <w:rPr>
          <w:rFonts w:cstheme="minorHAnsi"/>
          <w:kern w:val="2"/>
          <w:sz w:val="24"/>
          <w:szCs w:val="24"/>
          <w14:ligatures w14:val="standardContextual"/>
        </w:rPr>
        <w:tab/>
        <w:t>2</w:t>
      </w:r>
      <w:r w:rsidR="00EA02C4">
        <w:rPr>
          <w:rFonts w:cstheme="minorHAnsi"/>
          <w:kern w:val="2"/>
          <w:sz w:val="24"/>
          <w:szCs w:val="24"/>
          <w14:ligatures w14:val="standardContextual"/>
        </w:rPr>
        <w:t>61</w:t>
      </w:r>
      <w:r w:rsidR="00BF6088">
        <w:rPr>
          <w:rFonts w:cstheme="minorHAnsi"/>
          <w:kern w:val="2"/>
          <w:sz w:val="24"/>
          <w:szCs w:val="24"/>
          <w14:ligatures w14:val="standardContextual"/>
        </w:rPr>
        <w:tab/>
      </w:r>
    </w:p>
    <w:p w14:paraId="13F24794" w14:textId="650832A5" w:rsidR="00907968" w:rsidRPr="00DB7D4A" w:rsidRDefault="00720C20" w:rsidP="000A3468">
      <w:pPr>
        <w:tabs>
          <w:tab w:val="left" w:pos="8647"/>
        </w:tabs>
        <w:spacing w:after="0" w:line="240" w:lineRule="auto"/>
        <w:rPr>
          <w:rFonts w:cstheme="minorHAnsi"/>
          <w:kern w:val="2"/>
          <w:sz w:val="24"/>
          <w:szCs w:val="24"/>
          <w14:ligatures w14:val="standardContextual"/>
        </w:rPr>
      </w:pPr>
      <w:hyperlink w:anchor="Appendix3" w:history="1">
        <w:r w:rsidR="00907968" w:rsidRPr="00282213">
          <w:rPr>
            <w:rStyle w:val="Hyperlink"/>
            <w:rFonts w:cstheme="minorHAnsi"/>
            <w:kern w:val="2"/>
            <w:sz w:val="24"/>
            <w:szCs w:val="24"/>
            <w14:ligatures w14:val="standardContextual"/>
          </w:rPr>
          <w:t xml:space="preserve">Appendix </w:t>
        </w:r>
        <w:r w:rsidR="00F809FF">
          <w:rPr>
            <w:rStyle w:val="Hyperlink"/>
            <w:rFonts w:cstheme="minorHAnsi"/>
            <w:kern w:val="2"/>
            <w:sz w:val="24"/>
            <w:szCs w:val="24"/>
            <w14:ligatures w14:val="standardContextual"/>
          </w:rPr>
          <w:t>3</w:t>
        </w:r>
        <w:r w:rsidR="00907968" w:rsidRPr="00282213">
          <w:rPr>
            <w:rStyle w:val="Hyperlink"/>
            <w:rFonts w:cstheme="minorHAnsi"/>
            <w:kern w:val="2"/>
            <w:sz w:val="24"/>
            <w:szCs w:val="24"/>
            <w14:ligatures w14:val="standardContextual"/>
          </w:rPr>
          <w:t>. Patient and carer involvement in the QES</w:t>
        </w:r>
      </w:hyperlink>
      <w:r w:rsidR="00BF6088">
        <w:rPr>
          <w:rFonts w:cstheme="minorHAnsi"/>
          <w:kern w:val="2"/>
          <w:sz w:val="24"/>
          <w:szCs w:val="24"/>
          <w14:ligatures w14:val="standardContextual"/>
        </w:rPr>
        <w:tab/>
        <w:t>2</w:t>
      </w:r>
      <w:r w:rsidR="00EA02C4">
        <w:rPr>
          <w:rFonts w:cstheme="minorHAnsi"/>
          <w:kern w:val="2"/>
          <w:sz w:val="24"/>
          <w:szCs w:val="24"/>
          <w14:ligatures w14:val="standardContextual"/>
        </w:rPr>
        <w:t>62</w:t>
      </w:r>
      <w:r w:rsidR="00BF6088">
        <w:rPr>
          <w:rFonts w:cstheme="minorHAnsi"/>
          <w:kern w:val="2"/>
          <w:sz w:val="24"/>
          <w:szCs w:val="24"/>
          <w14:ligatures w14:val="standardContextual"/>
        </w:rPr>
        <w:tab/>
      </w:r>
    </w:p>
    <w:p w14:paraId="50B0AE57" w14:textId="686B9019" w:rsidR="00907968" w:rsidRPr="00DB7D4A" w:rsidRDefault="00720C20" w:rsidP="00907968">
      <w:pPr>
        <w:spacing w:after="0" w:line="240" w:lineRule="auto"/>
        <w:rPr>
          <w:rFonts w:cstheme="minorHAnsi"/>
          <w:kern w:val="2"/>
          <w:sz w:val="24"/>
          <w:szCs w:val="24"/>
          <w14:ligatures w14:val="standardContextual"/>
        </w:rPr>
      </w:pPr>
      <w:hyperlink w:anchor="Appendix4" w:history="1">
        <w:r w:rsidR="00907968" w:rsidRPr="00282213">
          <w:rPr>
            <w:rStyle w:val="Hyperlink"/>
            <w:rFonts w:cstheme="minorHAnsi"/>
            <w:kern w:val="2"/>
            <w:sz w:val="24"/>
            <w:szCs w:val="24"/>
            <w14:ligatures w14:val="standardContextual"/>
          </w:rPr>
          <w:t xml:space="preserve">Appendix </w:t>
        </w:r>
        <w:r w:rsidR="00F809FF">
          <w:rPr>
            <w:rStyle w:val="Hyperlink"/>
            <w:rFonts w:cstheme="minorHAnsi"/>
            <w:kern w:val="2"/>
            <w:sz w:val="24"/>
            <w:szCs w:val="24"/>
            <w14:ligatures w14:val="standardContextual"/>
          </w:rPr>
          <w:t>4</w:t>
        </w:r>
        <w:r w:rsidR="00907968" w:rsidRPr="00282213">
          <w:rPr>
            <w:rStyle w:val="Hyperlink"/>
            <w:rFonts w:cstheme="minorHAnsi"/>
            <w:kern w:val="2"/>
            <w:sz w:val="24"/>
            <w:szCs w:val="24"/>
            <w14:ligatures w14:val="standardContextual"/>
          </w:rPr>
          <w:t>. Included records</w:t>
        </w:r>
      </w:hyperlink>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t>2</w:t>
      </w:r>
      <w:r w:rsidR="00EA02C4">
        <w:rPr>
          <w:rFonts w:cstheme="minorHAnsi"/>
          <w:kern w:val="2"/>
          <w:sz w:val="24"/>
          <w:szCs w:val="24"/>
          <w14:ligatures w14:val="standardContextual"/>
        </w:rPr>
        <w:t>64</w:t>
      </w:r>
      <w:r w:rsidR="00BF6088">
        <w:rPr>
          <w:rFonts w:cstheme="minorHAnsi"/>
          <w:kern w:val="2"/>
          <w:sz w:val="24"/>
          <w:szCs w:val="24"/>
          <w14:ligatures w14:val="standardContextual"/>
        </w:rPr>
        <w:tab/>
      </w:r>
    </w:p>
    <w:p w14:paraId="251D1493" w14:textId="6B687556" w:rsidR="00907968" w:rsidRPr="00DB7D4A" w:rsidRDefault="00720C20" w:rsidP="00907968">
      <w:pPr>
        <w:spacing w:after="0" w:line="240" w:lineRule="auto"/>
        <w:rPr>
          <w:rFonts w:cstheme="minorHAnsi"/>
          <w:kern w:val="2"/>
          <w:sz w:val="24"/>
          <w:szCs w:val="24"/>
          <w14:ligatures w14:val="standardContextual"/>
        </w:rPr>
      </w:pPr>
      <w:hyperlink w:anchor="Appendix5" w:history="1">
        <w:r w:rsidR="00907968" w:rsidRPr="00282213">
          <w:rPr>
            <w:rStyle w:val="Hyperlink"/>
            <w:rFonts w:cstheme="minorHAnsi"/>
            <w:kern w:val="2"/>
            <w:sz w:val="24"/>
            <w:szCs w:val="24"/>
            <w14:ligatures w14:val="standardContextual"/>
          </w:rPr>
          <w:t xml:space="preserve">Appendix </w:t>
        </w:r>
        <w:r w:rsidR="00F809FF">
          <w:rPr>
            <w:rStyle w:val="Hyperlink"/>
            <w:rFonts w:cstheme="minorHAnsi"/>
            <w:kern w:val="2"/>
            <w:sz w:val="24"/>
            <w:szCs w:val="24"/>
            <w14:ligatures w14:val="standardContextual"/>
          </w:rPr>
          <w:t>5</w:t>
        </w:r>
        <w:r w:rsidR="00907968" w:rsidRPr="00282213">
          <w:rPr>
            <w:rStyle w:val="Hyperlink"/>
            <w:rFonts w:cstheme="minorHAnsi"/>
            <w:kern w:val="2"/>
            <w:sz w:val="24"/>
            <w:szCs w:val="24"/>
            <w14:ligatures w14:val="standardContextual"/>
          </w:rPr>
          <w:t>. Evidence characteristics</w:t>
        </w:r>
      </w:hyperlink>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r>
      <w:r w:rsidR="00BF6088">
        <w:rPr>
          <w:rFonts w:cstheme="minorHAnsi"/>
          <w:kern w:val="2"/>
          <w:sz w:val="24"/>
          <w:szCs w:val="24"/>
          <w14:ligatures w14:val="standardContextual"/>
        </w:rPr>
        <w:tab/>
        <w:t>2</w:t>
      </w:r>
      <w:r w:rsidR="00EA02C4">
        <w:rPr>
          <w:rFonts w:cstheme="minorHAnsi"/>
          <w:kern w:val="2"/>
          <w:sz w:val="24"/>
          <w:szCs w:val="24"/>
          <w14:ligatures w14:val="standardContextual"/>
        </w:rPr>
        <w:t>85</w:t>
      </w:r>
    </w:p>
    <w:p w14:paraId="67AB247D" w14:textId="6C695FBE"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6" w:history="1">
        <w:r w:rsidR="00907968" w:rsidRPr="00282213">
          <w:rPr>
            <w:rStyle w:val="Hyperlink"/>
            <w:rFonts w:cstheme="minorHAnsi"/>
            <w:kern w:val="2"/>
            <w:sz w:val="24"/>
            <w:szCs w:val="24"/>
            <w:lang w:val="en-US" w:eastAsia="en-GB"/>
            <w14:ligatures w14:val="standardContextual"/>
          </w:rPr>
          <w:t xml:space="preserve">Appendix </w:t>
        </w:r>
        <w:r w:rsidR="00F809FF">
          <w:rPr>
            <w:rStyle w:val="Hyperlink"/>
            <w:rFonts w:cstheme="minorHAnsi"/>
            <w:kern w:val="2"/>
            <w:sz w:val="24"/>
            <w:szCs w:val="24"/>
            <w:lang w:val="en-US" w:eastAsia="en-GB"/>
            <w14:ligatures w14:val="standardContextual"/>
          </w:rPr>
          <w:t>6</w:t>
        </w:r>
        <w:r w:rsidR="00907968" w:rsidRPr="00282213">
          <w:rPr>
            <w:rStyle w:val="Hyperlink"/>
            <w:rFonts w:cstheme="minorHAnsi"/>
            <w:kern w:val="2"/>
            <w:sz w:val="24"/>
            <w:szCs w:val="24"/>
            <w:lang w:val="en-US" w:eastAsia="en-GB"/>
            <w14:ligatures w14:val="standardContextual"/>
          </w:rPr>
          <w:t>. Reflexive exercise</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t>2</w:t>
      </w:r>
      <w:r w:rsidR="00EA02C4">
        <w:rPr>
          <w:rFonts w:cstheme="minorHAnsi"/>
          <w:kern w:val="2"/>
          <w:sz w:val="24"/>
          <w:szCs w:val="24"/>
          <w:u w:color="000000"/>
          <w:lang w:val="en-US" w:eastAsia="en-GB"/>
          <w14:ligatures w14:val="standardContextual"/>
        </w:rPr>
        <w:t>87</w:t>
      </w:r>
    </w:p>
    <w:p w14:paraId="2BA3CE7D" w14:textId="724DFC1E"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7" w:history="1">
        <w:r w:rsidR="00907968" w:rsidRPr="00282213">
          <w:rPr>
            <w:rStyle w:val="Hyperlink"/>
            <w:rFonts w:cstheme="minorHAnsi"/>
            <w:kern w:val="2"/>
            <w:sz w:val="24"/>
            <w:szCs w:val="24"/>
            <w:lang w:val="en-US" w:eastAsia="en-GB"/>
            <w14:ligatures w14:val="standardContextual"/>
          </w:rPr>
          <w:t xml:space="preserve">Appendix </w:t>
        </w:r>
        <w:r w:rsidR="00F809FF">
          <w:rPr>
            <w:rStyle w:val="Hyperlink"/>
            <w:rFonts w:cstheme="minorHAnsi"/>
            <w:kern w:val="2"/>
            <w:sz w:val="24"/>
            <w:szCs w:val="24"/>
            <w:lang w:val="en-US" w:eastAsia="en-GB"/>
            <w14:ligatures w14:val="standardContextual"/>
          </w:rPr>
          <w:t>7</w:t>
        </w:r>
        <w:r w:rsidR="00907968" w:rsidRPr="00282213">
          <w:rPr>
            <w:rStyle w:val="Hyperlink"/>
            <w:rFonts w:cstheme="minorHAnsi"/>
            <w:kern w:val="2"/>
            <w:sz w:val="24"/>
            <w:szCs w:val="24"/>
            <w:lang w:val="en-US" w:eastAsia="en-GB"/>
            <w14:ligatures w14:val="standardContextual"/>
          </w:rPr>
          <w:t>. Case study site selection questionnaire</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t>2</w:t>
      </w:r>
      <w:r w:rsidR="002C1EC3">
        <w:rPr>
          <w:rFonts w:cstheme="minorHAnsi"/>
          <w:kern w:val="2"/>
          <w:sz w:val="24"/>
          <w:szCs w:val="24"/>
          <w:u w:color="000000"/>
          <w:lang w:val="en-US" w:eastAsia="en-GB"/>
          <w14:ligatures w14:val="standardContextual"/>
        </w:rPr>
        <w:t>89</w:t>
      </w:r>
    </w:p>
    <w:p w14:paraId="46356DA6" w14:textId="7567CA28"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8" w:history="1">
        <w:r w:rsidR="00907968" w:rsidRPr="00282213">
          <w:rPr>
            <w:rStyle w:val="Hyperlink"/>
            <w:rFonts w:cstheme="minorHAnsi"/>
            <w:kern w:val="2"/>
            <w:sz w:val="24"/>
            <w:szCs w:val="24"/>
            <w:lang w:val="en-US" w:eastAsia="en-GB"/>
            <w14:ligatures w14:val="standardContextual"/>
          </w:rPr>
          <w:t xml:space="preserve">Appendix </w:t>
        </w:r>
        <w:r w:rsidR="00F809FF">
          <w:rPr>
            <w:rStyle w:val="Hyperlink"/>
            <w:rFonts w:cstheme="minorHAnsi"/>
            <w:kern w:val="2"/>
            <w:sz w:val="24"/>
            <w:szCs w:val="24"/>
            <w:lang w:val="en-US" w:eastAsia="en-GB"/>
            <w14:ligatures w14:val="standardContextual"/>
          </w:rPr>
          <w:t>8</w:t>
        </w:r>
        <w:r w:rsidR="00907968" w:rsidRPr="00282213">
          <w:rPr>
            <w:rStyle w:val="Hyperlink"/>
            <w:rFonts w:cstheme="minorHAnsi"/>
            <w:kern w:val="2"/>
            <w:sz w:val="24"/>
            <w:szCs w:val="24"/>
            <w:lang w:val="en-US" w:eastAsia="en-GB"/>
            <w14:ligatures w14:val="standardContextual"/>
          </w:rPr>
          <w:t>. Public members, WPCRC flyer</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t>2</w:t>
      </w:r>
      <w:r w:rsidR="002C1EC3">
        <w:rPr>
          <w:rFonts w:cstheme="minorHAnsi"/>
          <w:kern w:val="2"/>
          <w:sz w:val="24"/>
          <w:szCs w:val="24"/>
          <w:u w:color="000000"/>
          <w:lang w:val="en-US" w:eastAsia="en-GB"/>
          <w14:ligatures w14:val="standardContextual"/>
        </w:rPr>
        <w:t>90</w:t>
      </w:r>
    </w:p>
    <w:p w14:paraId="0ABC43C9" w14:textId="380A3B8D"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9" w:history="1">
        <w:r w:rsidR="00907968" w:rsidRPr="00282213">
          <w:rPr>
            <w:rStyle w:val="Hyperlink"/>
            <w:rFonts w:cstheme="minorHAnsi"/>
            <w:kern w:val="2"/>
            <w:sz w:val="24"/>
            <w:szCs w:val="24"/>
            <w:lang w:val="en-US" w:eastAsia="en-GB"/>
            <w14:ligatures w14:val="standardContextual"/>
          </w:rPr>
          <w:t xml:space="preserve">Appendix </w:t>
        </w:r>
        <w:r w:rsidR="00F809FF">
          <w:rPr>
            <w:rStyle w:val="Hyperlink"/>
            <w:rFonts w:cstheme="minorHAnsi"/>
            <w:kern w:val="2"/>
            <w:sz w:val="24"/>
            <w:szCs w:val="24"/>
            <w:lang w:val="en-US" w:eastAsia="en-GB"/>
            <w14:ligatures w14:val="standardContextual"/>
          </w:rPr>
          <w:t>9</w:t>
        </w:r>
        <w:r w:rsidR="00907968" w:rsidRPr="00282213">
          <w:rPr>
            <w:rStyle w:val="Hyperlink"/>
            <w:rFonts w:cstheme="minorHAnsi"/>
            <w:kern w:val="2"/>
            <w:sz w:val="24"/>
            <w:szCs w:val="24"/>
            <w:lang w:val="en-US" w:eastAsia="en-GB"/>
            <w14:ligatures w14:val="standardContextual"/>
          </w:rPr>
          <w:t>. Researchers, CSI flyer</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t>2</w:t>
      </w:r>
      <w:r w:rsidR="002C1EC3">
        <w:rPr>
          <w:rFonts w:cstheme="minorHAnsi"/>
          <w:kern w:val="2"/>
          <w:sz w:val="24"/>
          <w:szCs w:val="24"/>
          <w:u w:color="000000"/>
          <w:lang w:val="en-US" w:eastAsia="en-GB"/>
          <w14:ligatures w14:val="standardContextual"/>
        </w:rPr>
        <w:t>91</w:t>
      </w:r>
    </w:p>
    <w:p w14:paraId="73813E9F" w14:textId="28B982DB" w:rsidR="00907968" w:rsidRDefault="00720C20" w:rsidP="00907968">
      <w:pPr>
        <w:spacing w:after="0" w:line="240" w:lineRule="auto"/>
        <w:rPr>
          <w:rFonts w:cstheme="minorHAnsi"/>
          <w:kern w:val="2"/>
          <w:sz w:val="24"/>
          <w:szCs w:val="24"/>
          <w:u w:color="000000"/>
          <w:lang w:val="en-US" w:eastAsia="en-GB"/>
          <w14:ligatures w14:val="standardContextual"/>
        </w:rPr>
      </w:pPr>
      <w:hyperlink w:anchor="Appendix10" w:history="1">
        <w:r w:rsidR="00907968" w:rsidRPr="00282213">
          <w:rPr>
            <w:rStyle w:val="Hyperlink"/>
            <w:rFonts w:cstheme="minorHAnsi"/>
            <w:kern w:val="2"/>
            <w:sz w:val="24"/>
            <w:szCs w:val="24"/>
            <w:lang w:val="en-US" w:eastAsia="en-GB"/>
            <w14:ligatures w14:val="standardContextual"/>
          </w:rPr>
          <w:t xml:space="preserve">Appendix </w:t>
        </w:r>
        <w:r w:rsidR="00BC4F66">
          <w:rPr>
            <w:rStyle w:val="Hyperlink"/>
            <w:rFonts w:cstheme="minorHAnsi"/>
            <w:kern w:val="2"/>
            <w:sz w:val="24"/>
            <w:szCs w:val="24"/>
            <w:lang w:val="en-US" w:eastAsia="en-GB"/>
            <w14:ligatures w14:val="standardContextual"/>
          </w:rPr>
          <w:t>10</w:t>
        </w:r>
        <w:r w:rsidR="00907968" w:rsidRPr="00282213">
          <w:rPr>
            <w:rStyle w:val="Hyperlink"/>
            <w:rFonts w:cstheme="minorHAnsi"/>
            <w:kern w:val="2"/>
            <w:sz w:val="24"/>
            <w:szCs w:val="24"/>
            <w:lang w:val="en-US" w:eastAsia="en-GB"/>
            <w14:ligatures w14:val="standardContextual"/>
          </w:rPr>
          <w:t>. Demographic questionnaire</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t>2</w:t>
      </w:r>
      <w:r w:rsidR="002C1EC3">
        <w:rPr>
          <w:rFonts w:cstheme="minorHAnsi"/>
          <w:kern w:val="2"/>
          <w:sz w:val="24"/>
          <w:szCs w:val="24"/>
          <w:u w:color="000000"/>
          <w:lang w:val="en-US" w:eastAsia="en-GB"/>
          <w14:ligatures w14:val="standardContextual"/>
        </w:rPr>
        <w:t>92</w:t>
      </w:r>
    </w:p>
    <w:p w14:paraId="7E7C1828" w14:textId="057C0B0A" w:rsidR="00F809FF" w:rsidRPr="00B4025D" w:rsidRDefault="00B4025D" w:rsidP="00907968">
      <w:pPr>
        <w:spacing w:after="0" w:line="240" w:lineRule="auto"/>
        <w:rPr>
          <w:rStyle w:val="Hyperlink"/>
          <w:rFonts w:cstheme="minorHAnsi"/>
          <w:kern w:val="2"/>
          <w:sz w:val="24"/>
          <w:szCs w:val="24"/>
          <w:lang w:val="en-US" w:eastAsia="en-GB"/>
          <w14:ligatures w14:val="standardContextual"/>
        </w:rPr>
      </w:pPr>
      <w:r>
        <w:rPr>
          <w:rFonts w:cstheme="minorHAnsi"/>
          <w:kern w:val="2"/>
          <w:sz w:val="24"/>
          <w:szCs w:val="24"/>
          <w:lang w:val="en-US" w:eastAsia="en-GB"/>
          <w14:ligatures w14:val="standardContextual"/>
        </w:rPr>
        <w:fldChar w:fldCharType="begin"/>
      </w:r>
      <w:r>
        <w:rPr>
          <w:rFonts w:cstheme="minorHAnsi"/>
          <w:kern w:val="2"/>
          <w:sz w:val="24"/>
          <w:szCs w:val="24"/>
          <w:lang w:val="en-US" w:eastAsia="en-GB"/>
          <w14:ligatures w14:val="standardContextual"/>
        </w:rPr>
        <w:instrText>HYPERLINK  \l "Appendix11"</w:instrText>
      </w:r>
      <w:r>
        <w:rPr>
          <w:rFonts w:cstheme="minorHAnsi"/>
          <w:kern w:val="2"/>
          <w:sz w:val="24"/>
          <w:szCs w:val="24"/>
          <w:lang w:val="en-US" w:eastAsia="en-GB"/>
          <w14:ligatures w14:val="standardContextual"/>
        </w:rPr>
      </w:r>
      <w:r>
        <w:rPr>
          <w:rFonts w:cstheme="minorHAnsi"/>
          <w:kern w:val="2"/>
          <w:sz w:val="24"/>
          <w:szCs w:val="24"/>
          <w:lang w:val="en-US" w:eastAsia="en-GB"/>
          <w14:ligatures w14:val="standardContextual"/>
        </w:rPr>
        <w:fldChar w:fldCharType="separate"/>
      </w:r>
      <w:r w:rsidR="00F809FF" w:rsidRPr="00B4025D">
        <w:rPr>
          <w:rStyle w:val="Hyperlink"/>
          <w:rFonts w:cstheme="minorHAnsi"/>
          <w:kern w:val="2"/>
          <w:sz w:val="24"/>
          <w:szCs w:val="24"/>
          <w:lang w:val="en-US" w:eastAsia="en-GB"/>
          <w14:ligatures w14:val="standardContextual"/>
        </w:rPr>
        <w:t>Appendix 1</w:t>
      </w:r>
      <w:r w:rsidR="00BC4F66" w:rsidRPr="00B4025D">
        <w:rPr>
          <w:rStyle w:val="Hyperlink"/>
          <w:rFonts w:cstheme="minorHAnsi"/>
          <w:kern w:val="2"/>
          <w:sz w:val="24"/>
          <w:szCs w:val="24"/>
          <w:lang w:val="en-US" w:eastAsia="en-GB"/>
          <w14:ligatures w14:val="standardContextual"/>
        </w:rPr>
        <w:t>1</w:t>
      </w:r>
      <w:r w:rsidR="00F809FF" w:rsidRPr="00B4025D">
        <w:rPr>
          <w:rStyle w:val="Hyperlink"/>
          <w:rFonts w:cstheme="minorHAnsi"/>
          <w:kern w:val="2"/>
          <w:sz w:val="24"/>
          <w:szCs w:val="24"/>
          <w:lang w:val="en-US" w:eastAsia="en-GB"/>
          <w14:ligatures w14:val="standardContextual"/>
        </w:rPr>
        <w:t xml:space="preserve">. </w:t>
      </w:r>
      <w:r w:rsidR="0034462A" w:rsidRPr="00B4025D">
        <w:rPr>
          <w:rStyle w:val="Hyperlink"/>
          <w:rFonts w:cstheme="minorHAnsi"/>
          <w:kern w:val="2"/>
          <w:sz w:val="24"/>
          <w:szCs w:val="24"/>
          <w:lang w:val="en-US" w:eastAsia="en-GB"/>
          <w14:ligatures w14:val="standardContextual"/>
        </w:rPr>
        <w:t>Interview topic guide</w:t>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kern w:val="2"/>
          <w:sz w:val="24"/>
          <w:szCs w:val="24"/>
          <w:u w:val="none"/>
          <w:lang w:val="en-US" w:eastAsia="en-GB"/>
          <w14:ligatures w14:val="standardContextual"/>
        </w:rPr>
        <w:tab/>
      </w:r>
      <w:r w:rsidR="002C1EC3" w:rsidRPr="002C1EC3">
        <w:rPr>
          <w:rStyle w:val="Hyperlink"/>
          <w:rFonts w:cstheme="minorHAnsi"/>
          <w:color w:val="auto"/>
          <w:kern w:val="2"/>
          <w:sz w:val="24"/>
          <w:szCs w:val="24"/>
          <w:u w:val="none"/>
          <w:lang w:val="en-US" w:eastAsia="en-GB"/>
          <w14:ligatures w14:val="standardContextual"/>
        </w:rPr>
        <w:t>294</w:t>
      </w:r>
    </w:p>
    <w:p w14:paraId="77AFCF2F" w14:textId="1BA600ED" w:rsidR="00F809FF" w:rsidRPr="00B4025D" w:rsidRDefault="00B4025D" w:rsidP="00907968">
      <w:pPr>
        <w:spacing w:after="0" w:line="240" w:lineRule="auto"/>
        <w:rPr>
          <w:rStyle w:val="Hyperlink"/>
          <w:rFonts w:cstheme="minorHAnsi"/>
          <w:kern w:val="2"/>
          <w:sz w:val="24"/>
          <w:szCs w:val="24"/>
          <w:lang w:val="en-US" w:eastAsia="en-GB"/>
          <w14:ligatures w14:val="standardContextual"/>
        </w:rPr>
      </w:pPr>
      <w:r>
        <w:rPr>
          <w:rFonts w:cstheme="minorHAnsi"/>
          <w:kern w:val="2"/>
          <w:sz w:val="24"/>
          <w:szCs w:val="24"/>
          <w:lang w:val="en-US" w:eastAsia="en-GB"/>
          <w14:ligatures w14:val="standardContextual"/>
        </w:rPr>
        <w:fldChar w:fldCharType="end"/>
      </w:r>
      <w:r>
        <w:rPr>
          <w:rFonts w:cstheme="minorHAnsi"/>
          <w:kern w:val="2"/>
          <w:sz w:val="24"/>
          <w:szCs w:val="24"/>
          <w:lang w:val="en-US" w:eastAsia="en-GB"/>
          <w14:ligatures w14:val="standardContextual"/>
        </w:rPr>
        <w:fldChar w:fldCharType="begin"/>
      </w:r>
      <w:r>
        <w:rPr>
          <w:rFonts w:cstheme="minorHAnsi"/>
          <w:kern w:val="2"/>
          <w:sz w:val="24"/>
          <w:szCs w:val="24"/>
          <w:lang w:val="en-US" w:eastAsia="en-GB"/>
          <w14:ligatures w14:val="standardContextual"/>
        </w:rPr>
        <w:instrText>HYPERLINK  \l "Appendix12"</w:instrText>
      </w:r>
      <w:r>
        <w:rPr>
          <w:rFonts w:cstheme="minorHAnsi"/>
          <w:kern w:val="2"/>
          <w:sz w:val="24"/>
          <w:szCs w:val="24"/>
          <w:lang w:val="en-US" w:eastAsia="en-GB"/>
          <w14:ligatures w14:val="standardContextual"/>
        </w:rPr>
      </w:r>
      <w:r>
        <w:rPr>
          <w:rFonts w:cstheme="minorHAnsi"/>
          <w:kern w:val="2"/>
          <w:sz w:val="24"/>
          <w:szCs w:val="24"/>
          <w:lang w:val="en-US" w:eastAsia="en-GB"/>
          <w14:ligatures w14:val="standardContextual"/>
        </w:rPr>
        <w:fldChar w:fldCharType="separate"/>
      </w:r>
      <w:r w:rsidR="00F809FF" w:rsidRPr="00B4025D">
        <w:rPr>
          <w:rStyle w:val="Hyperlink"/>
          <w:rFonts w:cstheme="minorHAnsi"/>
          <w:kern w:val="2"/>
          <w:sz w:val="24"/>
          <w:szCs w:val="24"/>
          <w:lang w:val="en-US" w:eastAsia="en-GB"/>
          <w14:ligatures w14:val="standardContextual"/>
        </w:rPr>
        <w:t>Appendix 1</w:t>
      </w:r>
      <w:r w:rsidR="00BC4F66" w:rsidRPr="00B4025D">
        <w:rPr>
          <w:rStyle w:val="Hyperlink"/>
          <w:rFonts w:cstheme="minorHAnsi"/>
          <w:kern w:val="2"/>
          <w:sz w:val="24"/>
          <w:szCs w:val="24"/>
          <w:lang w:val="en-US" w:eastAsia="en-GB"/>
          <w14:ligatures w14:val="standardContextual"/>
        </w:rPr>
        <w:t>2</w:t>
      </w:r>
      <w:r w:rsidR="00F809FF" w:rsidRPr="00B4025D">
        <w:rPr>
          <w:rStyle w:val="Hyperlink"/>
          <w:rFonts w:cstheme="minorHAnsi"/>
          <w:kern w:val="2"/>
          <w:sz w:val="24"/>
          <w:szCs w:val="24"/>
          <w:lang w:val="en-US" w:eastAsia="en-GB"/>
          <w14:ligatures w14:val="standardContextual"/>
        </w:rPr>
        <w:t>. Ethics a</w:t>
      </w:r>
      <w:r w:rsidR="0034462A" w:rsidRPr="00B4025D">
        <w:rPr>
          <w:rStyle w:val="Hyperlink"/>
          <w:rFonts w:cstheme="minorHAnsi"/>
          <w:kern w:val="2"/>
          <w:sz w:val="24"/>
          <w:szCs w:val="24"/>
          <w:lang w:val="en-US" w:eastAsia="en-GB"/>
          <w14:ligatures w14:val="standardContextual"/>
        </w:rPr>
        <w:t>pproval letter</w:t>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kern w:val="2"/>
          <w:sz w:val="24"/>
          <w:szCs w:val="24"/>
          <w:u w:val="none"/>
          <w:lang w:val="en-US" w:eastAsia="en-GB"/>
          <w14:ligatures w14:val="standardContextual"/>
        </w:rPr>
        <w:tab/>
      </w:r>
      <w:r w:rsidR="002C1EC3" w:rsidRPr="00AC0E81">
        <w:rPr>
          <w:rStyle w:val="Hyperlink"/>
          <w:rFonts w:cstheme="minorHAnsi"/>
          <w:color w:val="auto"/>
          <w:kern w:val="2"/>
          <w:sz w:val="24"/>
          <w:szCs w:val="24"/>
          <w:u w:val="none"/>
          <w:lang w:val="en-US" w:eastAsia="en-GB"/>
          <w14:ligatures w14:val="standardContextual"/>
        </w:rPr>
        <w:t>296</w:t>
      </w:r>
    </w:p>
    <w:p w14:paraId="404C5A57" w14:textId="43B87404" w:rsidR="00907968" w:rsidRPr="00DB7D4A" w:rsidRDefault="00B4025D" w:rsidP="00907968">
      <w:pPr>
        <w:spacing w:after="0" w:line="240" w:lineRule="auto"/>
        <w:rPr>
          <w:rFonts w:cstheme="minorHAnsi"/>
          <w:kern w:val="2"/>
          <w:sz w:val="24"/>
          <w:szCs w:val="24"/>
          <w:u w:color="000000"/>
          <w:lang w:val="en-US" w:eastAsia="en-GB"/>
          <w14:ligatures w14:val="standardContextual"/>
        </w:rPr>
      </w:pPr>
      <w:r>
        <w:rPr>
          <w:rFonts w:cstheme="minorHAnsi"/>
          <w:kern w:val="2"/>
          <w:sz w:val="24"/>
          <w:szCs w:val="24"/>
          <w:lang w:val="en-US" w:eastAsia="en-GB"/>
          <w14:ligatures w14:val="standardContextual"/>
        </w:rPr>
        <w:fldChar w:fldCharType="end"/>
      </w:r>
      <w:hyperlink w:anchor="Appendix13" w:history="1">
        <w:r w:rsidR="00907968" w:rsidRPr="00B4025D">
          <w:rPr>
            <w:rStyle w:val="Hyperlink"/>
            <w:rFonts w:cstheme="minorHAnsi"/>
            <w:kern w:val="2"/>
            <w:sz w:val="24"/>
            <w:szCs w:val="24"/>
            <w:lang w:val="en-US" w:eastAsia="en-GB"/>
            <w14:ligatures w14:val="standardContextual"/>
          </w:rPr>
          <w:t>Appendix 1</w:t>
        </w:r>
        <w:r w:rsidR="00BC4F66" w:rsidRPr="00B4025D">
          <w:rPr>
            <w:rStyle w:val="Hyperlink"/>
            <w:rFonts w:cstheme="minorHAnsi"/>
            <w:kern w:val="2"/>
            <w:sz w:val="24"/>
            <w:szCs w:val="24"/>
            <w:lang w:val="en-US" w:eastAsia="en-GB"/>
            <w14:ligatures w14:val="standardContextual"/>
          </w:rPr>
          <w:t>3</w:t>
        </w:r>
        <w:r w:rsidR="00907968" w:rsidRPr="00B4025D">
          <w:rPr>
            <w:rStyle w:val="Hyperlink"/>
            <w:rFonts w:cstheme="minorHAnsi"/>
            <w:kern w:val="2"/>
            <w:sz w:val="24"/>
            <w:szCs w:val="24"/>
            <w:lang w:val="en-US" w:eastAsia="en-GB"/>
            <w14:ligatures w14:val="standardContextual"/>
          </w:rPr>
          <w:t xml:space="preserve">. </w:t>
        </w:r>
        <w:r w:rsidR="0034462A" w:rsidRPr="00B4025D">
          <w:rPr>
            <w:rStyle w:val="Hyperlink"/>
            <w:rFonts w:cstheme="minorHAnsi"/>
            <w:kern w:val="2"/>
            <w:sz w:val="24"/>
            <w:szCs w:val="24"/>
            <w:lang w:val="en-US" w:eastAsia="en-GB"/>
            <w14:ligatures w14:val="standardContextual"/>
          </w:rPr>
          <w:t>Ethics amendment</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t>2</w:t>
      </w:r>
      <w:r w:rsidR="002C1EC3">
        <w:rPr>
          <w:rFonts w:cstheme="minorHAnsi"/>
          <w:kern w:val="2"/>
          <w:sz w:val="24"/>
          <w:szCs w:val="24"/>
          <w:u w:color="000000"/>
          <w:lang w:val="en-US" w:eastAsia="en-GB"/>
          <w14:ligatures w14:val="standardContextual"/>
        </w:rPr>
        <w:t>97</w:t>
      </w:r>
    </w:p>
    <w:p w14:paraId="4C3289C1" w14:textId="7D203976"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14" w:history="1">
        <w:r w:rsidR="00907968" w:rsidRPr="00282213">
          <w:rPr>
            <w:rStyle w:val="Hyperlink"/>
            <w:rFonts w:cstheme="minorHAnsi"/>
            <w:kern w:val="2"/>
            <w:sz w:val="24"/>
            <w:szCs w:val="24"/>
            <w:lang w:val="en-US" w:eastAsia="en-GB"/>
            <w14:ligatures w14:val="standardContextual"/>
          </w:rPr>
          <w:t>Appendix 1</w:t>
        </w:r>
        <w:r w:rsidR="00BE26B3">
          <w:rPr>
            <w:rStyle w:val="Hyperlink"/>
            <w:rFonts w:cstheme="minorHAnsi"/>
            <w:kern w:val="2"/>
            <w:sz w:val="24"/>
            <w:szCs w:val="24"/>
            <w:lang w:val="en-US" w:eastAsia="en-GB"/>
            <w14:ligatures w14:val="standardContextual"/>
          </w:rPr>
          <w:t>4</w:t>
        </w:r>
        <w:r w:rsidR="00907968" w:rsidRPr="00282213">
          <w:rPr>
            <w:rStyle w:val="Hyperlink"/>
            <w:rFonts w:cstheme="minorHAnsi"/>
            <w:kern w:val="2"/>
            <w:sz w:val="24"/>
            <w:szCs w:val="24"/>
            <w:lang w:val="en-US" w:eastAsia="en-GB"/>
            <w14:ligatures w14:val="standardContextual"/>
          </w:rPr>
          <w:t>. Interview consent form</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t>2</w:t>
      </w:r>
      <w:r w:rsidR="002C1EC3">
        <w:rPr>
          <w:rFonts w:cstheme="minorHAnsi"/>
          <w:kern w:val="2"/>
          <w:sz w:val="24"/>
          <w:szCs w:val="24"/>
          <w:u w:color="000000"/>
          <w:lang w:val="en-US" w:eastAsia="en-GB"/>
          <w14:ligatures w14:val="standardContextual"/>
        </w:rPr>
        <w:t>98</w:t>
      </w:r>
    </w:p>
    <w:p w14:paraId="49DB9C43" w14:textId="1971805A"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15" w:history="1">
        <w:r w:rsidR="00907968" w:rsidRPr="00282213">
          <w:rPr>
            <w:rStyle w:val="Hyperlink"/>
            <w:rFonts w:cstheme="minorHAnsi"/>
            <w:kern w:val="2"/>
            <w:sz w:val="24"/>
            <w:szCs w:val="24"/>
            <w:lang w:val="en-US" w:eastAsia="en-GB"/>
            <w14:ligatures w14:val="standardContextual"/>
          </w:rPr>
          <w:t>Appendix 1</w:t>
        </w:r>
        <w:r w:rsidR="00BE26B3">
          <w:rPr>
            <w:rStyle w:val="Hyperlink"/>
            <w:rFonts w:cstheme="minorHAnsi"/>
            <w:kern w:val="2"/>
            <w:sz w:val="24"/>
            <w:szCs w:val="24"/>
            <w:lang w:val="en-US" w:eastAsia="en-GB"/>
            <w14:ligatures w14:val="standardContextual"/>
          </w:rPr>
          <w:t>5</w:t>
        </w:r>
        <w:r w:rsidR="00907968" w:rsidRPr="00282213">
          <w:rPr>
            <w:rStyle w:val="Hyperlink"/>
            <w:rFonts w:cstheme="minorHAnsi"/>
            <w:kern w:val="2"/>
            <w:sz w:val="24"/>
            <w:szCs w:val="24"/>
            <w:lang w:val="en-US" w:eastAsia="en-GB"/>
            <w14:ligatures w14:val="standardContextual"/>
          </w:rPr>
          <w:t>. Interview participant information sheet</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2C1EC3">
        <w:rPr>
          <w:rFonts w:cstheme="minorHAnsi"/>
          <w:kern w:val="2"/>
          <w:sz w:val="24"/>
          <w:szCs w:val="24"/>
          <w:u w:color="000000"/>
          <w:lang w:val="en-US" w:eastAsia="en-GB"/>
          <w14:ligatures w14:val="standardContextual"/>
        </w:rPr>
        <w:t>300</w:t>
      </w:r>
    </w:p>
    <w:p w14:paraId="09068671" w14:textId="5CACA02D"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16" w:history="1">
        <w:r w:rsidR="00907968" w:rsidRPr="00282213">
          <w:rPr>
            <w:rStyle w:val="Hyperlink"/>
            <w:rFonts w:cstheme="minorHAnsi"/>
            <w:kern w:val="2"/>
            <w:sz w:val="24"/>
            <w:szCs w:val="24"/>
            <w:lang w:val="en-US" w:eastAsia="en-GB"/>
            <w14:ligatures w14:val="standardContextual"/>
          </w:rPr>
          <w:t>Appendix 1</w:t>
        </w:r>
        <w:r w:rsidR="00BE26B3">
          <w:rPr>
            <w:rStyle w:val="Hyperlink"/>
            <w:rFonts w:cstheme="minorHAnsi"/>
            <w:kern w:val="2"/>
            <w:sz w:val="24"/>
            <w:szCs w:val="24"/>
            <w:lang w:val="en-US" w:eastAsia="en-GB"/>
            <w14:ligatures w14:val="standardContextual"/>
          </w:rPr>
          <w:t>6</w:t>
        </w:r>
        <w:r w:rsidR="00907968" w:rsidRPr="00282213">
          <w:rPr>
            <w:rStyle w:val="Hyperlink"/>
            <w:rFonts w:cstheme="minorHAnsi"/>
            <w:kern w:val="2"/>
            <w:sz w:val="24"/>
            <w:szCs w:val="24"/>
            <w:lang w:val="en-US" w:eastAsia="en-GB"/>
            <w14:ligatures w14:val="standardContextual"/>
          </w:rPr>
          <w:t>. Useful organisations</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2C1EC3">
        <w:rPr>
          <w:rFonts w:cstheme="minorHAnsi"/>
          <w:kern w:val="2"/>
          <w:sz w:val="24"/>
          <w:szCs w:val="24"/>
          <w:u w:color="000000"/>
          <w:lang w:val="en-US" w:eastAsia="en-GB"/>
          <w14:ligatures w14:val="standardContextual"/>
        </w:rPr>
        <w:t>304</w:t>
      </w:r>
    </w:p>
    <w:p w14:paraId="5A605732" w14:textId="63DFF709" w:rsidR="00907968" w:rsidRPr="00DB7D4A" w:rsidRDefault="00720C20" w:rsidP="00907968">
      <w:pPr>
        <w:spacing w:after="0" w:line="240" w:lineRule="auto"/>
        <w:rPr>
          <w:rFonts w:cstheme="minorHAnsi"/>
          <w:kern w:val="2"/>
          <w:sz w:val="24"/>
          <w:szCs w:val="24"/>
          <w:u w:color="000000"/>
          <w:lang w:val="en-US" w:eastAsia="en-GB"/>
          <w14:ligatures w14:val="standardContextual"/>
        </w:rPr>
      </w:pPr>
      <w:hyperlink w:anchor="Appendix17" w:history="1">
        <w:r w:rsidR="00907968" w:rsidRPr="00282213">
          <w:rPr>
            <w:rStyle w:val="Hyperlink"/>
            <w:rFonts w:cstheme="minorHAnsi"/>
            <w:kern w:val="2"/>
            <w:sz w:val="24"/>
            <w:szCs w:val="24"/>
            <w:lang w:val="en-US" w:eastAsia="en-GB"/>
            <w14:ligatures w14:val="standardContextual"/>
          </w:rPr>
          <w:t>Appendix 1</w:t>
        </w:r>
        <w:r w:rsidR="00BE26B3">
          <w:rPr>
            <w:rStyle w:val="Hyperlink"/>
            <w:rFonts w:cstheme="minorHAnsi"/>
            <w:kern w:val="2"/>
            <w:sz w:val="24"/>
            <w:szCs w:val="24"/>
            <w:lang w:val="en-US" w:eastAsia="en-GB"/>
            <w14:ligatures w14:val="standardContextual"/>
          </w:rPr>
          <w:t>7</w:t>
        </w:r>
        <w:r w:rsidR="00907968" w:rsidRPr="00282213">
          <w:rPr>
            <w:rStyle w:val="Hyperlink"/>
            <w:rFonts w:cstheme="minorHAnsi"/>
            <w:kern w:val="2"/>
            <w:sz w:val="24"/>
            <w:szCs w:val="24"/>
            <w:lang w:val="en-US" w:eastAsia="en-GB"/>
            <w14:ligatures w14:val="standardContextual"/>
          </w:rPr>
          <w:t>. Confidentiality agreements</w:t>
        </w:r>
      </w:hyperlink>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BF6088">
        <w:rPr>
          <w:rFonts w:cstheme="minorHAnsi"/>
          <w:kern w:val="2"/>
          <w:sz w:val="24"/>
          <w:szCs w:val="24"/>
          <w:u w:color="000000"/>
          <w:lang w:val="en-US" w:eastAsia="en-GB"/>
          <w14:ligatures w14:val="standardContextual"/>
        </w:rPr>
        <w:tab/>
      </w:r>
      <w:r w:rsidR="002C1EC3">
        <w:rPr>
          <w:rFonts w:cstheme="minorHAnsi"/>
          <w:kern w:val="2"/>
          <w:sz w:val="24"/>
          <w:szCs w:val="24"/>
          <w:u w:color="000000"/>
          <w:lang w:val="en-US" w:eastAsia="en-GB"/>
          <w14:ligatures w14:val="standardContextual"/>
        </w:rPr>
        <w:t>306</w:t>
      </w:r>
    </w:p>
    <w:p w14:paraId="3CFDF135" w14:textId="505D0515" w:rsidR="00907968" w:rsidRPr="00DB7D4A" w:rsidRDefault="00720C20" w:rsidP="00907968">
      <w:pPr>
        <w:spacing w:after="0" w:line="240" w:lineRule="auto"/>
        <w:rPr>
          <w:rFonts w:cstheme="minorHAnsi"/>
          <w:kern w:val="2"/>
          <w:sz w:val="24"/>
          <w:szCs w:val="24"/>
          <w:lang w:val="en-US" w:eastAsia="en-GB"/>
          <w14:ligatures w14:val="standardContextual"/>
        </w:rPr>
      </w:pPr>
      <w:hyperlink w:anchor="Appendix18" w:history="1">
        <w:r w:rsidR="00907968" w:rsidRPr="00282213">
          <w:rPr>
            <w:rStyle w:val="Hyperlink"/>
            <w:rFonts w:cstheme="minorHAnsi"/>
            <w:kern w:val="2"/>
            <w:sz w:val="24"/>
            <w:szCs w:val="24"/>
            <w:lang w:val="en-US" w:eastAsia="en-GB"/>
            <w14:ligatures w14:val="standardContextual"/>
          </w:rPr>
          <w:t>Appendix 1</w:t>
        </w:r>
        <w:r w:rsidR="00BE26B3">
          <w:rPr>
            <w:rStyle w:val="Hyperlink"/>
            <w:rFonts w:cstheme="minorHAnsi"/>
            <w:kern w:val="2"/>
            <w:sz w:val="24"/>
            <w:szCs w:val="24"/>
            <w:lang w:val="en-US" w:eastAsia="en-GB"/>
            <w14:ligatures w14:val="standardContextual"/>
          </w:rPr>
          <w:t>8</w:t>
        </w:r>
        <w:r w:rsidR="00907968" w:rsidRPr="00282213">
          <w:rPr>
            <w:rStyle w:val="Hyperlink"/>
            <w:rFonts w:cstheme="minorHAnsi"/>
            <w:kern w:val="2"/>
            <w:sz w:val="24"/>
            <w:szCs w:val="24"/>
            <w:lang w:val="en-US" w:eastAsia="en-GB"/>
            <w14:ligatures w14:val="standardContextual"/>
          </w:rPr>
          <w:t>. Documentary evidence, WPCRC</w:t>
        </w:r>
      </w:hyperlink>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2C1EC3">
        <w:rPr>
          <w:rFonts w:cstheme="minorHAnsi"/>
          <w:kern w:val="2"/>
          <w:sz w:val="24"/>
          <w:szCs w:val="24"/>
          <w:lang w:val="en-US" w:eastAsia="en-GB"/>
          <w14:ligatures w14:val="standardContextual"/>
        </w:rPr>
        <w:t>308</w:t>
      </w:r>
    </w:p>
    <w:p w14:paraId="2098273A" w14:textId="18FC6E51" w:rsidR="00907968" w:rsidRDefault="00720C20" w:rsidP="00907968">
      <w:pPr>
        <w:spacing w:after="0" w:line="240" w:lineRule="auto"/>
        <w:rPr>
          <w:rFonts w:cstheme="minorHAnsi"/>
          <w:b/>
          <w:bCs/>
          <w:kern w:val="2"/>
          <w:sz w:val="24"/>
          <w:szCs w:val="24"/>
          <w14:ligatures w14:val="standardContextual"/>
        </w:rPr>
      </w:pPr>
      <w:hyperlink w:anchor="Appendix19" w:history="1">
        <w:r w:rsidR="00907968" w:rsidRPr="00282213">
          <w:rPr>
            <w:rStyle w:val="Hyperlink"/>
            <w:rFonts w:cstheme="minorHAnsi"/>
            <w:kern w:val="2"/>
            <w:sz w:val="24"/>
            <w:szCs w:val="24"/>
            <w:lang w:val="en-US" w:eastAsia="en-GB"/>
            <w14:ligatures w14:val="standardContextual"/>
          </w:rPr>
          <w:t>Appendix 1</w:t>
        </w:r>
        <w:r w:rsidR="00BE26B3">
          <w:rPr>
            <w:rStyle w:val="Hyperlink"/>
            <w:rFonts w:cstheme="minorHAnsi"/>
            <w:kern w:val="2"/>
            <w:sz w:val="24"/>
            <w:szCs w:val="24"/>
            <w:lang w:val="en-US" w:eastAsia="en-GB"/>
            <w14:ligatures w14:val="standardContextual"/>
          </w:rPr>
          <w:t>9</w:t>
        </w:r>
        <w:r w:rsidR="00907968" w:rsidRPr="00282213">
          <w:rPr>
            <w:rStyle w:val="Hyperlink"/>
            <w:rFonts w:cstheme="minorHAnsi"/>
            <w:kern w:val="2"/>
            <w:sz w:val="24"/>
            <w:szCs w:val="24"/>
            <w:lang w:val="en-US" w:eastAsia="en-GB"/>
            <w14:ligatures w14:val="standardContextual"/>
          </w:rPr>
          <w:t>. Documentary evidence, CSI</w:t>
        </w:r>
      </w:hyperlink>
      <w:r w:rsidR="00BF6088">
        <w:rPr>
          <w:rFonts w:cstheme="minorHAnsi"/>
          <w:kern w:val="2"/>
          <w:sz w:val="24"/>
          <w:szCs w:val="24"/>
          <w:lang w:val="en-US" w:eastAsia="en-GB"/>
          <w14:ligatures w14:val="standardContextual"/>
        </w:rPr>
        <w:tab/>
      </w:r>
      <w:bookmarkEnd w:id="9"/>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BF6088">
        <w:rPr>
          <w:rFonts w:cstheme="minorHAnsi"/>
          <w:kern w:val="2"/>
          <w:sz w:val="24"/>
          <w:szCs w:val="24"/>
          <w:lang w:val="en-US" w:eastAsia="en-GB"/>
          <w14:ligatures w14:val="standardContextual"/>
        </w:rPr>
        <w:tab/>
      </w:r>
      <w:r w:rsidR="002C1EC3">
        <w:rPr>
          <w:rFonts w:cstheme="minorHAnsi"/>
          <w:kern w:val="2"/>
          <w:sz w:val="24"/>
          <w:szCs w:val="24"/>
          <w:lang w:val="en-US" w:eastAsia="en-GB"/>
          <w14:ligatures w14:val="standardContextual"/>
        </w:rPr>
        <w:t>323</w:t>
      </w:r>
    </w:p>
    <w:p w14:paraId="49D3FB0D" w14:textId="3B7DCA78" w:rsidR="0006302A" w:rsidRDefault="0006302A" w:rsidP="00EA1D8B">
      <w:pPr>
        <w:rPr>
          <w:rFonts w:cstheme="minorHAnsi"/>
          <w:b/>
          <w:bCs/>
          <w:kern w:val="2"/>
          <w:sz w:val="24"/>
          <w:szCs w:val="24"/>
          <w14:ligatures w14:val="standardContextual"/>
        </w:rPr>
        <w:sectPr w:rsidR="0006302A" w:rsidSect="00AF6588">
          <w:headerReference w:type="first" r:id="rId21"/>
          <w:footerReference w:type="first" r:id="rId22"/>
          <w:pgSz w:w="11906" w:h="16838" w:code="9"/>
          <w:pgMar w:top="1134" w:right="1134" w:bottom="1134" w:left="1134" w:header="709" w:footer="709" w:gutter="0"/>
          <w:pgNumType w:start="0"/>
          <w:cols w:space="708"/>
          <w:titlePg/>
          <w:docGrid w:linePitch="360"/>
        </w:sectPr>
      </w:pPr>
      <w:r>
        <w:rPr>
          <w:rFonts w:cstheme="minorHAnsi"/>
          <w:b/>
          <w:bCs/>
          <w:kern w:val="2"/>
          <w:sz w:val="24"/>
          <w:szCs w:val="24"/>
          <w14:ligatures w14:val="standardContextual"/>
        </w:rPr>
        <w:br w:type="page"/>
      </w:r>
    </w:p>
    <w:p w14:paraId="57E3293E" w14:textId="77777777" w:rsidR="00711CC4" w:rsidRPr="00DB7D4A" w:rsidRDefault="00711CC4" w:rsidP="00711CC4">
      <w:pPr>
        <w:tabs>
          <w:tab w:val="left" w:pos="2280"/>
        </w:tabs>
        <w:rPr>
          <w:rFonts w:cstheme="minorHAnsi"/>
          <w:b/>
          <w:bCs/>
          <w:kern w:val="2"/>
          <w:sz w:val="28"/>
          <w:szCs w:val="28"/>
          <w14:ligatures w14:val="standardContextual"/>
        </w:rPr>
      </w:pPr>
      <w:r w:rsidRPr="00DB7D4A">
        <w:rPr>
          <w:rFonts w:cstheme="minorHAnsi"/>
          <w:b/>
          <w:bCs/>
          <w:kern w:val="2"/>
          <w:sz w:val="28"/>
          <w:szCs w:val="28"/>
          <w14:ligatures w14:val="standardContextual"/>
        </w:rPr>
        <w:lastRenderedPageBreak/>
        <w:t>List of tables</w:t>
      </w:r>
    </w:p>
    <w:p w14:paraId="40B20A1D" w14:textId="77777777" w:rsidR="00711CC4" w:rsidRPr="00DB7D4A" w:rsidRDefault="00711CC4" w:rsidP="00711CC4">
      <w:pPr>
        <w:spacing w:after="0" w:line="240" w:lineRule="auto"/>
        <w:rPr>
          <w:rFonts w:cstheme="minorHAnsi"/>
          <w:kern w:val="2"/>
          <w:sz w:val="24"/>
          <w:szCs w:val="24"/>
          <w14:ligatures w14:val="standardContextual"/>
        </w:rPr>
      </w:pPr>
    </w:p>
    <w:p w14:paraId="093AC52B" w14:textId="77777777" w:rsidR="00711CC4" w:rsidRPr="00DB7D4A" w:rsidRDefault="00720C20" w:rsidP="00711CC4">
      <w:pPr>
        <w:spacing w:after="0" w:line="240" w:lineRule="auto"/>
        <w:rPr>
          <w:rFonts w:cstheme="minorHAnsi"/>
          <w:kern w:val="2"/>
          <w:sz w:val="24"/>
          <w:szCs w:val="24"/>
          <w14:ligatures w14:val="standardContextual"/>
        </w:rPr>
      </w:pPr>
      <w:hyperlink w:anchor="Table1" w:history="1">
        <w:r w:rsidR="00711CC4" w:rsidRPr="00837944">
          <w:rPr>
            <w:rStyle w:val="Hyperlink"/>
            <w:rFonts w:cstheme="minorHAnsi"/>
            <w:kern w:val="2"/>
            <w:sz w:val="24"/>
            <w:szCs w:val="24"/>
            <w14:ligatures w14:val="standardContextual"/>
          </w:rPr>
          <w:t>Table 1. Eligibility criteria</w:t>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t>9</w:t>
      </w:r>
    </w:p>
    <w:p w14:paraId="2EAAB2CD" w14:textId="759351DE" w:rsidR="00711CC4" w:rsidRPr="00DB7D4A" w:rsidRDefault="00720C20" w:rsidP="00711CC4">
      <w:pPr>
        <w:tabs>
          <w:tab w:val="left" w:pos="3920"/>
        </w:tabs>
        <w:spacing w:after="0" w:line="240" w:lineRule="auto"/>
        <w:rPr>
          <w:rFonts w:cstheme="minorHAnsi"/>
          <w:kern w:val="2"/>
          <w:sz w:val="24"/>
          <w:szCs w:val="24"/>
          <w14:ligatures w14:val="standardContextual"/>
        </w:rPr>
      </w:pPr>
      <w:hyperlink w:anchor="Table2" w:history="1">
        <w:r w:rsidR="00711CC4" w:rsidRPr="00837944">
          <w:rPr>
            <w:rStyle w:val="Hyperlink"/>
            <w:rFonts w:cstheme="minorHAnsi"/>
            <w:kern w:val="2"/>
            <w:sz w:val="24"/>
            <w:szCs w:val="24"/>
            <w14:ligatures w14:val="standardContextual"/>
          </w:rPr>
          <w:t>Table 2. Search strategies</w:t>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t>1</w:t>
      </w:r>
      <w:r w:rsidR="006D44B9">
        <w:rPr>
          <w:rFonts w:cstheme="minorHAnsi"/>
          <w:kern w:val="2"/>
          <w:sz w:val="24"/>
          <w:szCs w:val="24"/>
          <w14:ligatures w14:val="standardContextual"/>
        </w:rPr>
        <w:t>1</w:t>
      </w:r>
    </w:p>
    <w:p w14:paraId="659A3471" w14:textId="5A5B17A6" w:rsidR="00711CC4" w:rsidRPr="00DB7D4A" w:rsidRDefault="00720C20" w:rsidP="00711CC4">
      <w:pPr>
        <w:spacing w:after="0" w:line="240" w:lineRule="auto"/>
        <w:rPr>
          <w:rFonts w:eastAsia="Arial Unicode MS" w:cstheme="minorHAnsi"/>
          <w:color w:val="000000"/>
          <w:sz w:val="24"/>
          <w:szCs w:val="24"/>
          <w:u w:color="000000"/>
          <w:lang w:val="en-US"/>
        </w:rPr>
      </w:pPr>
      <w:hyperlink w:anchor="Table3" w:history="1">
        <w:r w:rsidR="00711CC4" w:rsidRPr="00837944">
          <w:rPr>
            <w:rStyle w:val="Hyperlink"/>
            <w:rFonts w:eastAsia="Arial Unicode MS" w:cstheme="minorHAnsi"/>
            <w:sz w:val="24"/>
            <w:szCs w:val="24"/>
            <w:lang w:val="en-US" w:eastAsia="en-GB"/>
          </w:rPr>
          <w:t>Table 3. Information Power</w:t>
        </w:r>
      </w:hyperlink>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r>
      <w:r w:rsidR="00711CC4" w:rsidRPr="00837944">
        <w:rPr>
          <w:rFonts w:eastAsia="Arial Unicode MS" w:cstheme="minorHAnsi"/>
          <w:color w:val="000000"/>
          <w:sz w:val="24"/>
          <w:szCs w:val="24"/>
          <w:lang w:val="en-US" w:eastAsia="en-GB"/>
        </w:rPr>
        <w:tab/>
        <w:t>4</w:t>
      </w:r>
      <w:r w:rsidR="006D44B9">
        <w:rPr>
          <w:rFonts w:eastAsia="Arial Unicode MS" w:cstheme="minorHAnsi"/>
          <w:color w:val="000000"/>
          <w:sz w:val="24"/>
          <w:szCs w:val="24"/>
          <w:lang w:val="en-US" w:eastAsia="en-GB"/>
        </w:rPr>
        <w:t>6</w:t>
      </w:r>
    </w:p>
    <w:p w14:paraId="67DAC850" w14:textId="6F163941" w:rsidR="00711CC4" w:rsidRPr="00DB7D4A" w:rsidRDefault="00720C20" w:rsidP="00711CC4">
      <w:pPr>
        <w:spacing w:after="0" w:line="240" w:lineRule="auto"/>
        <w:rPr>
          <w:rFonts w:cstheme="minorHAnsi"/>
          <w:kern w:val="2"/>
          <w:sz w:val="24"/>
          <w:szCs w:val="24"/>
          <w:u w:color="000000"/>
          <w:lang w:val="en-US" w:eastAsia="en-GB"/>
          <w14:ligatures w14:val="standardContextual"/>
        </w:rPr>
      </w:pPr>
      <w:hyperlink w:anchor="Table4" w:history="1">
        <w:r w:rsidR="00711CC4" w:rsidRPr="00837944">
          <w:rPr>
            <w:rStyle w:val="Hyperlink"/>
            <w:rFonts w:cstheme="minorHAnsi"/>
            <w:kern w:val="2"/>
            <w:sz w:val="24"/>
            <w:szCs w:val="24"/>
            <w:lang w:val="en-US" w:eastAsia="en-GB"/>
            <w14:ligatures w14:val="standardContextual"/>
          </w:rPr>
          <w:t>Table 4. Quality criteria</w:t>
        </w:r>
      </w:hyperlink>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t>5</w:t>
      </w:r>
      <w:r w:rsidR="006D44B9">
        <w:rPr>
          <w:rFonts w:cstheme="minorHAnsi"/>
          <w:kern w:val="2"/>
          <w:sz w:val="24"/>
          <w:szCs w:val="24"/>
          <w:lang w:val="en-US" w:eastAsia="en-GB"/>
          <w14:ligatures w14:val="standardContextual"/>
        </w:rPr>
        <w:t>2</w:t>
      </w:r>
    </w:p>
    <w:p w14:paraId="4F43892B" w14:textId="7222EAD6" w:rsidR="00711CC4" w:rsidRPr="00DB7D4A" w:rsidRDefault="00720C20" w:rsidP="00711CC4">
      <w:pPr>
        <w:spacing w:after="0" w:line="240" w:lineRule="auto"/>
        <w:rPr>
          <w:rFonts w:cstheme="minorHAnsi"/>
          <w:kern w:val="2"/>
          <w:sz w:val="24"/>
          <w:szCs w:val="24"/>
          <w14:ligatures w14:val="standardContextual"/>
        </w:rPr>
      </w:pPr>
      <w:hyperlink w:anchor="Table5" w:history="1">
        <w:r w:rsidR="00711CC4" w:rsidRPr="00837944">
          <w:rPr>
            <w:rStyle w:val="Hyperlink"/>
            <w:rFonts w:cstheme="minorHAnsi"/>
            <w:kern w:val="2"/>
            <w:sz w:val="24"/>
            <w:szCs w:val="24"/>
            <w14:ligatures w14:val="standardContextual"/>
          </w:rPr>
          <w:t>Table 5. Examples of documentary evidence</w:t>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6D44B9">
        <w:rPr>
          <w:rFonts w:cstheme="minorHAnsi"/>
          <w:kern w:val="2"/>
          <w:sz w:val="24"/>
          <w:szCs w:val="24"/>
          <w14:ligatures w14:val="standardContextual"/>
        </w:rPr>
        <w:t>62</w:t>
      </w:r>
    </w:p>
    <w:p w14:paraId="6CF203DF" w14:textId="21B2C5BC" w:rsidR="00711CC4" w:rsidRPr="00DB7D4A" w:rsidRDefault="00720C20" w:rsidP="00711CC4">
      <w:pPr>
        <w:spacing w:after="0" w:line="240" w:lineRule="auto"/>
        <w:rPr>
          <w:rFonts w:cstheme="minorHAnsi"/>
          <w:kern w:val="2"/>
          <w:sz w:val="24"/>
          <w:szCs w:val="24"/>
          <w14:ligatures w14:val="standardContextual"/>
        </w:rPr>
      </w:pPr>
      <w:hyperlink w:anchor="Table6" w:history="1">
        <w:r w:rsidR="00711CC4" w:rsidRPr="00837944">
          <w:rPr>
            <w:rStyle w:val="Hyperlink"/>
            <w:rFonts w:cstheme="minorHAnsi"/>
            <w:kern w:val="2"/>
            <w:sz w:val="24"/>
            <w:szCs w:val="24"/>
            <w14:ligatures w14:val="standardContextual"/>
          </w:rPr>
          <w:t>Table 6. Demographic characteristics</w:t>
        </w:r>
        <w:r w:rsidR="00711CC4" w:rsidRPr="00837944">
          <w:rPr>
            <w:rStyle w:val="Hyperlink"/>
            <w:rFonts w:cstheme="minorHAnsi"/>
            <w:kern w:val="2"/>
            <w:sz w:val="24"/>
            <w:szCs w:val="24"/>
            <w14:ligatures w14:val="standardContextual"/>
          </w:rPr>
          <w:tab/>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t>6</w:t>
      </w:r>
      <w:r w:rsidR="006D44B9">
        <w:rPr>
          <w:rFonts w:cstheme="minorHAnsi"/>
          <w:kern w:val="2"/>
          <w:sz w:val="24"/>
          <w:szCs w:val="24"/>
          <w14:ligatures w14:val="standardContextual"/>
        </w:rPr>
        <w:t>4</w:t>
      </w:r>
    </w:p>
    <w:p w14:paraId="1B8B6645" w14:textId="783E32D4" w:rsidR="00711CC4" w:rsidRPr="00DB7D4A" w:rsidRDefault="00720C20" w:rsidP="00711CC4">
      <w:pPr>
        <w:spacing w:after="0" w:line="240" w:lineRule="auto"/>
        <w:rPr>
          <w:rFonts w:cstheme="minorHAnsi"/>
          <w:kern w:val="2"/>
          <w:sz w:val="24"/>
          <w:szCs w:val="24"/>
          <w14:ligatures w14:val="standardContextual"/>
        </w:rPr>
      </w:pPr>
      <w:hyperlink w:anchor="Table7" w:history="1">
        <w:r w:rsidR="00711CC4" w:rsidRPr="00837944">
          <w:rPr>
            <w:rStyle w:val="Hyperlink"/>
            <w:rFonts w:cstheme="minorHAnsi"/>
            <w:kern w:val="2"/>
            <w:sz w:val="24"/>
            <w:szCs w:val="24"/>
            <w14:ligatures w14:val="standardContextual"/>
          </w:rPr>
          <w:t>Table 7. Involvement characteristics</w:t>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t>6</w:t>
      </w:r>
      <w:r w:rsidR="006D44B9">
        <w:rPr>
          <w:rFonts w:cstheme="minorHAnsi"/>
          <w:kern w:val="2"/>
          <w:sz w:val="24"/>
          <w:szCs w:val="24"/>
          <w14:ligatures w14:val="standardContextual"/>
        </w:rPr>
        <w:t>5</w:t>
      </w:r>
    </w:p>
    <w:p w14:paraId="4DDF1A0A" w14:textId="3FE8F971" w:rsidR="00711CC4" w:rsidRPr="00DB7D4A" w:rsidRDefault="00720C20" w:rsidP="00711CC4">
      <w:pPr>
        <w:spacing w:after="0" w:line="240" w:lineRule="auto"/>
        <w:rPr>
          <w:rFonts w:cstheme="minorHAnsi"/>
          <w:kern w:val="2"/>
          <w:sz w:val="24"/>
          <w:szCs w:val="24"/>
          <w14:ligatures w14:val="standardContextual"/>
        </w:rPr>
      </w:pPr>
      <w:hyperlink w:anchor="Table8" w:history="1">
        <w:r w:rsidR="00711CC4" w:rsidRPr="00837944">
          <w:rPr>
            <w:rStyle w:val="Hyperlink"/>
            <w:rFonts w:cstheme="minorHAnsi"/>
            <w:kern w:val="2"/>
            <w:sz w:val="24"/>
            <w:szCs w:val="24"/>
            <w:lang w:val="en-US" w:eastAsia="en-GB"/>
            <w14:ligatures w14:val="standardContextual"/>
          </w:rPr>
          <w:t>Table 8. Initial themes and example codes</w:t>
        </w:r>
      </w:hyperlink>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r>
      <w:r w:rsidR="00711CC4" w:rsidRPr="00837944">
        <w:rPr>
          <w:rFonts w:cstheme="minorHAnsi"/>
          <w:kern w:val="2"/>
          <w:sz w:val="24"/>
          <w:szCs w:val="24"/>
          <w:lang w:val="en-US" w:eastAsia="en-GB"/>
          <w14:ligatures w14:val="standardContextual"/>
        </w:rPr>
        <w:tab/>
        <w:t>6</w:t>
      </w:r>
      <w:r w:rsidR="006D44B9">
        <w:rPr>
          <w:rFonts w:cstheme="minorHAnsi"/>
          <w:kern w:val="2"/>
          <w:sz w:val="24"/>
          <w:szCs w:val="24"/>
          <w:lang w:val="en-US" w:eastAsia="en-GB"/>
          <w14:ligatures w14:val="standardContextual"/>
        </w:rPr>
        <w:t>6</w:t>
      </w:r>
    </w:p>
    <w:bookmarkStart w:id="10" w:name="_Hlk138326284"/>
    <w:p w14:paraId="02F6DB96" w14:textId="35A2E4C5" w:rsidR="00711CC4" w:rsidRPr="00DB7D4A" w:rsidRDefault="00711CC4" w:rsidP="00711CC4">
      <w:pPr>
        <w:spacing w:after="0" w:line="240" w:lineRule="auto"/>
        <w:rPr>
          <w:rFonts w:cstheme="minorHAnsi"/>
          <w:kern w:val="2"/>
          <w:sz w:val="24"/>
          <w:szCs w:val="24"/>
          <w14:ligatures w14:val="standardContextual"/>
        </w:rPr>
      </w:pPr>
      <w:r>
        <w:rPr>
          <w:rFonts w:cstheme="minorHAnsi"/>
          <w:kern w:val="2"/>
          <w:sz w:val="24"/>
          <w:szCs w:val="24"/>
          <w14:ligatures w14:val="standardContextual"/>
        </w:rPr>
        <w:fldChar w:fldCharType="begin"/>
      </w:r>
      <w:r>
        <w:rPr>
          <w:rFonts w:cstheme="minorHAnsi"/>
          <w:kern w:val="2"/>
          <w:sz w:val="24"/>
          <w:szCs w:val="24"/>
          <w14:ligatures w14:val="standardContextual"/>
        </w:rPr>
        <w:instrText>HYPERLINK  \l "Table9"</w:instrText>
      </w:r>
      <w:r>
        <w:rPr>
          <w:rFonts w:cstheme="minorHAnsi"/>
          <w:kern w:val="2"/>
          <w:sz w:val="24"/>
          <w:szCs w:val="24"/>
          <w14:ligatures w14:val="standardContextual"/>
        </w:rPr>
      </w:r>
      <w:r>
        <w:rPr>
          <w:rFonts w:cstheme="minorHAnsi"/>
          <w:kern w:val="2"/>
          <w:sz w:val="24"/>
          <w:szCs w:val="24"/>
          <w14:ligatures w14:val="standardContextual"/>
        </w:rPr>
        <w:fldChar w:fldCharType="separate"/>
      </w:r>
      <w:r w:rsidRPr="00837944">
        <w:rPr>
          <w:rStyle w:val="Hyperlink"/>
          <w:rFonts w:cstheme="minorHAnsi"/>
          <w:kern w:val="2"/>
          <w:sz w:val="24"/>
          <w:szCs w:val="24"/>
          <w14:ligatures w14:val="standardContextual"/>
        </w:rPr>
        <w:t>Table 9. Involvement in dissemination of study results and other involvement activities</w:t>
      </w:r>
      <w:bookmarkEnd w:id="10"/>
      <w:r>
        <w:rPr>
          <w:rFonts w:cstheme="minorHAnsi"/>
          <w:kern w:val="2"/>
          <w:sz w:val="24"/>
          <w:szCs w:val="24"/>
          <w14:ligatures w14:val="standardContextual"/>
        </w:rPr>
        <w:fldChar w:fldCharType="end"/>
      </w:r>
      <w:r w:rsidRPr="00837944">
        <w:rPr>
          <w:rFonts w:cstheme="minorHAnsi"/>
          <w:kern w:val="2"/>
          <w:sz w:val="24"/>
          <w:szCs w:val="24"/>
          <w14:ligatures w14:val="standardContextual"/>
        </w:rPr>
        <w:tab/>
        <w:t>7</w:t>
      </w:r>
      <w:r w:rsidR="006D44B9">
        <w:rPr>
          <w:rFonts w:cstheme="minorHAnsi"/>
          <w:kern w:val="2"/>
          <w:sz w:val="24"/>
          <w:szCs w:val="24"/>
          <w14:ligatures w14:val="standardContextual"/>
        </w:rPr>
        <w:t>8</w:t>
      </w:r>
    </w:p>
    <w:p w14:paraId="5352B6D3" w14:textId="77777777" w:rsidR="00711CC4" w:rsidRPr="00DB7D4A" w:rsidRDefault="00711CC4" w:rsidP="00711CC4">
      <w:pPr>
        <w:spacing w:after="0" w:line="240" w:lineRule="auto"/>
        <w:rPr>
          <w:rFonts w:cstheme="minorHAnsi"/>
          <w:kern w:val="2"/>
          <w:sz w:val="24"/>
          <w:szCs w:val="24"/>
          <w14:ligatures w14:val="standardContextual"/>
        </w:rPr>
      </w:pPr>
    </w:p>
    <w:p w14:paraId="273C9260" w14:textId="77777777" w:rsidR="00711CC4" w:rsidRPr="00DB7D4A" w:rsidRDefault="00711CC4" w:rsidP="00711CC4">
      <w:pPr>
        <w:spacing w:after="0" w:line="240" w:lineRule="auto"/>
        <w:rPr>
          <w:rFonts w:cstheme="minorHAnsi"/>
          <w:b/>
          <w:bCs/>
          <w:kern w:val="2"/>
          <w:sz w:val="28"/>
          <w:szCs w:val="28"/>
          <w14:ligatures w14:val="standardContextual"/>
        </w:rPr>
      </w:pPr>
      <w:bookmarkStart w:id="11" w:name="Listoffigures"/>
      <w:bookmarkEnd w:id="11"/>
      <w:r w:rsidRPr="00DB7D4A">
        <w:rPr>
          <w:rFonts w:cstheme="minorHAnsi"/>
          <w:b/>
          <w:bCs/>
          <w:kern w:val="2"/>
          <w:sz w:val="28"/>
          <w:szCs w:val="28"/>
          <w14:ligatures w14:val="standardContextual"/>
        </w:rPr>
        <w:t>List of figures</w:t>
      </w:r>
    </w:p>
    <w:p w14:paraId="59C82F8F" w14:textId="77777777" w:rsidR="00711CC4" w:rsidRPr="00DB7D4A" w:rsidRDefault="00711CC4" w:rsidP="00711CC4">
      <w:pPr>
        <w:spacing w:after="0" w:line="240" w:lineRule="auto"/>
        <w:rPr>
          <w:rFonts w:cstheme="minorHAnsi"/>
          <w:kern w:val="2"/>
          <w:sz w:val="24"/>
          <w:szCs w:val="24"/>
          <w14:ligatures w14:val="standardContextual"/>
        </w:rPr>
      </w:pPr>
    </w:p>
    <w:p w14:paraId="6FD5741D" w14:textId="77777777" w:rsidR="00711CC4" w:rsidRPr="00DB7D4A" w:rsidRDefault="00720C20" w:rsidP="00711CC4">
      <w:pPr>
        <w:spacing w:after="0" w:line="240" w:lineRule="auto"/>
        <w:rPr>
          <w:rFonts w:cstheme="minorHAnsi"/>
          <w:kern w:val="2"/>
          <w:sz w:val="24"/>
          <w:szCs w:val="24"/>
          <w14:ligatures w14:val="standardContextual"/>
        </w:rPr>
      </w:pPr>
      <w:hyperlink w:anchor="Figure1" w:history="1">
        <w:r w:rsidR="00711CC4" w:rsidRPr="00837944">
          <w:rPr>
            <w:rStyle w:val="Hyperlink"/>
            <w:rFonts w:cstheme="minorHAnsi"/>
            <w:kern w:val="2"/>
            <w:sz w:val="24"/>
            <w:szCs w:val="24"/>
            <w14:ligatures w14:val="standardContextual"/>
          </w:rPr>
          <w:t>Figure 1. PRISMA flow diagram</w:t>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t>13</w:t>
      </w:r>
    </w:p>
    <w:p w14:paraId="6AD45D57" w14:textId="77777777" w:rsidR="00711CC4" w:rsidRPr="00DB7D4A" w:rsidRDefault="00720C20" w:rsidP="00711CC4">
      <w:pPr>
        <w:spacing w:after="0" w:line="240" w:lineRule="auto"/>
        <w:rPr>
          <w:rFonts w:cstheme="minorHAnsi"/>
          <w:kern w:val="2"/>
          <w:sz w:val="24"/>
          <w:szCs w:val="24"/>
          <w14:ligatures w14:val="standardContextual"/>
        </w:rPr>
      </w:pPr>
      <w:hyperlink w:anchor="Figure2" w:history="1">
        <w:r w:rsidR="00711CC4" w:rsidRPr="00837944">
          <w:rPr>
            <w:rStyle w:val="Hyperlink"/>
            <w:rFonts w:cstheme="minorHAnsi"/>
            <w:kern w:val="2"/>
            <w:sz w:val="24"/>
            <w:szCs w:val="24"/>
            <w14:ligatures w14:val="standardContextual"/>
          </w:rPr>
          <w:t>Figure 2. Descriptive themes</w:t>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t>14</w:t>
      </w:r>
    </w:p>
    <w:p w14:paraId="700DC684" w14:textId="77777777" w:rsidR="00711CC4" w:rsidRPr="00DB7D4A" w:rsidRDefault="00720C20" w:rsidP="00711CC4">
      <w:pPr>
        <w:spacing w:after="0" w:line="240" w:lineRule="auto"/>
        <w:rPr>
          <w:rFonts w:cstheme="minorHAnsi"/>
          <w:kern w:val="2"/>
          <w:sz w:val="24"/>
          <w:szCs w:val="24"/>
          <w14:ligatures w14:val="standardContextual"/>
        </w:rPr>
      </w:pPr>
      <w:hyperlink w:anchor="Figure3" w:history="1">
        <w:r w:rsidR="00711CC4" w:rsidRPr="00837944">
          <w:rPr>
            <w:rStyle w:val="Hyperlink"/>
            <w:rFonts w:cstheme="minorHAnsi"/>
            <w:kern w:val="2"/>
            <w:sz w:val="24"/>
            <w:szCs w:val="24"/>
            <w14:ligatures w14:val="standardContextual"/>
          </w:rPr>
          <w:t>Figure 3. Main analytic themes</w:t>
        </w:r>
      </w:hyperlink>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r>
      <w:r w:rsidR="00711CC4" w:rsidRPr="00837944">
        <w:rPr>
          <w:rFonts w:cstheme="minorHAnsi"/>
          <w:kern w:val="2"/>
          <w:sz w:val="24"/>
          <w:szCs w:val="24"/>
          <w14:ligatures w14:val="standardContextual"/>
        </w:rPr>
        <w:tab/>
        <w:t>15</w:t>
      </w:r>
    </w:p>
    <w:p w14:paraId="5B85B627" w14:textId="3AE5DBB8" w:rsidR="00711CC4" w:rsidRPr="00DB7D4A" w:rsidRDefault="00720C20" w:rsidP="00711CC4">
      <w:pPr>
        <w:spacing w:after="0" w:line="240" w:lineRule="auto"/>
        <w:rPr>
          <w:rFonts w:cstheme="minorHAnsi"/>
          <w:sz w:val="24"/>
          <w:szCs w:val="24"/>
        </w:rPr>
      </w:pPr>
      <w:hyperlink w:anchor="Figure4" w:history="1">
        <w:r w:rsidR="00711CC4" w:rsidRPr="00837944">
          <w:rPr>
            <w:rStyle w:val="Hyperlink"/>
            <w:rFonts w:cstheme="minorHAnsi"/>
            <w:sz w:val="24"/>
            <w:szCs w:val="24"/>
          </w:rPr>
          <w:t>Figure 4. Sequence of methods</w:t>
        </w:r>
      </w:hyperlink>
      <w:r w:rsidR="00711CC4" w:rsidRPr="00837944">
        <w:rPr>
          <w:rFonts w:cstheme="minorHAnsi"/>
          <w:sz w:val="24"/>
          <w:szCs w:val="24"/>
        </w:rPr>
        <w:tab/>
      </w:r>
      <w:r w:rsidR="00711CC4" w:rsidRPr="00837944">
        <w:rPr>
          <w:rFonts w:cstheme="minorHAnsi"/>
          <w:sz w:val="24"/>
          <w:szCs w:val="24"/>
        </w:rPr>
        <w:tab/>
      </w:r>
      <w:r w:rsidR="00711CC4" w:rsidRPr="00837944">
        <w:rPr>
          <w:rFonts w:cstheme="minorHAnsi"/>
          <w:sz w:val="24"/>
          <w:szCs w:val="24"/>
        </w:rPr>
        <w:tab/>
      </w:r>
      <w:r w:rsidR="00711CC4" w:rsidRPr="00837944">
        <w:rPr>
          <w:rFonts w:cstheme="minorHAnsi"/>
          <w:sz w:val="24"/>
          <w:szCs w:val="24"/>
        </w:rPr>
        <w:tab/>
      </w:r>
      <w:r w:rsidR="00711CC4" w:rsidRPr="00837944">
        <w:rPr>
          <w:rFonts w:cstheme="minorHAnsi"/>
          <w:sz w:val="24"/>
          <w:szCs w:val="24"/>
        </w:rPr>
        <w:tab/>
      </w:r>
      <w:r w:rsidR="00711CC4" w:rsidRPr="00837944">
        <w:rPr>
          <w:rFonts w:cstheme="minorHAnsi"/>
          <w:sz w:val="24"/>
          <w:szCs w:val="24"/>
        </w:rPr>
        <w:tab/>
      </w:r>
      <w:r w:rsidR="00711CC4" w:rsidRPr="00837944">
        <w:rPr>
          <w:rFonts w:cstheme="minorHAnsi"/>
          <w:sz w:val="24"/>
          <w:szCs w:val="24"/>
        </w:rPr>
        <w:tab/>
      </w:r>
      <w:r w:rsidR="00711CC4" w:rsidRPr="00837944">
        <w:rPr>
          <w:rFonts w:cstheme="minorHAnsi"/>
          <w:sz w:val="24"/>
          <w:szCs w:val="24"/>
        </w:rPr>
        <w:tab/>
        <w:t>3</w:t>
      </w:r>
      <w:r w:rsidR="006D44B9">
        <w:rPr>
          <w:rFonts w:cstheme="minorHAnsi"/>
          <w:sz w:val="24"/>
          <w:szCs w:val="24"/>
        </w:rPr>
        <w:t>8</w:t>
      </w:r>
    </w:p>
    <w:p w14:paraId="33A9EE47" w14:textId="4CA4D5AA" w:rsidR="00711CC4" w:rsidRPr="00DB7D4A" w:rsidRDefault="00720C20" w:rsidP="00711CC4">
      <w:pPr>
        <w:spacing w:after="0" w:line="240" w:lineRule="auto"/>
        <w:rPr>
          <w:rFonts w:cstheme="minorHAnsi"/>
          <w:sz w:val="24"/>
          <w:szCs w:val="24"/>
          <w:u w:color="000000"/>
          <w:lang w:val="en-US"/>
        </w:rPr>
      </w:pPr>
      <w:hyperlink w:anchor="Figure5" w:history="1">
        <w:r w:rsidR="00711CC4" w:rsidRPr="00837944">
          <w:rPr>
            <w:rStyle w:val="Hyperlink"/>
            <w:rFonts w:cstheme="minorHAnsi"/>
            <w:sz w:val="24"/>
            <w:szCs w:val="24"/>
            <w:lang w:val="en-US" w:eastAsia="en-GB"/>
          </w:rPr>
          <w:t>Figure 5. The type of case study</w:t>
        </w:r>
      </w:hyperlink>
      <w:r w:rsidR="00711CC4" w:rsidRPr="00837944">
        <w:rPr>
          <w:rFonts w:cstheme="minorHAnsi"/>
          <w:sz w:val="24"/>
          <w:szCs w:val="24"/>
          <w:lang w:val="en-US" w:eastAsia="en-GB"/>
        </w:rPr>
        <w:tab/>
      </w:r>
      <w:r w:rsidR="00711CC4" w:rsidRPr="00837944">
        <w:rPr>
          <w:rFonts w:cstheme="minorHAnsi"/>
          <w:sz w:val="24"/>
          <w:szCs w:val="24"/>
          <w:lang w:val="en-US" w:eastAsia="en-GB"/>
        </w:rPr>
        <w:tab/>
      </w:r>
      <w:r w:rsidR="00711CC4" w:rsidRPr="00837944">
        <w:rPr>
          <w:rFonts w:cstheme="minorHAnsi"/>
          <w:sz w:val="24"/>
          <w:szCs w:val="24"/>
          <w:lang w:val="en-US" w:eastAsia="en-GB"/>
        </w:rPr>
        <w:tab/>
      </w:r>
      <w:r w:rsidR="00711CC4" w:rsidRPr="00837944">
        <w:rPr>
          <w:rFonts w:cstheme="minorHAnsi"/>
          <w:sz w:val="24"/>
          <w:szCs w:val="24"/>
          <w:lang w:val="en-US" w:eastAsia="en-GB"/>
        </w:rPr>
        <w:tab/>
        <w:t xml:space="preserve"> </w:t>
      </w:r>
      <w:r w:rsidR="00711CC4" w:rsidRPr="00837944">
        <w:rPr>
          <w:rFonts w:cstheme="minorHAnsi"/>
          <w:sz w:val="24"/>
          <w:szCs w:val="24"/>
          <w:lang w:val="en-US" w:eastAsia="en-GB"/>
        </w:rPr>
        <w:tab/>
      </w:r>
      <w:r w:rsidR="00711CC4" w:rsidRPr="00837944">
        <w:rPr>
          <w:rFonts w:cstheme="minorHAnsi"/>
          <w:sz w:val="24"/>
          <w:szCs w:val="24"/>
          <w:lang w:val="en-US" w:eastAsia="en-GB"/>
        </w:rPr>
        <w:tab/>
      </w:r>
      <w:r w:rsidR="00711CC4" w:rsidRPr="00837944">
        <w:rPr>
          <w:rFonts w:cstheme="minorHAnsi"/>
          <w:sz w:val="24"/>
          <w:szCs w:val="24"/>
          <w:lang w:val="en-US" w:eastAsia="en-GB"/>
        </w:rPr>
        <w:tab/>
      </w:r>
      <w:r w:rsidR="00711CC4" w:rsidRPr="00837944">
        <w:rPr>
          <w:rFonts w:cstheme="minorHAnsi"/>
          <w:sz w:val="24"/>
          <w:szCs w:val="24"/>
          <w:lang w:val="en-US" w:eastAsia="en-GB"/>
        </w:rPr>
        <w:tab/>
        <w:t>3</w:t>
      </w:r>
      <w:r w:rsidR="006D44B9">
        <w:rPr>
          <w:rFonts w:cstheme="minorHAnsi"/>
          <w:sz w:val="24"/>
          <w:szCs w:val="24"/>
          <w:lang w:val="en-US" w:eastAsia="en-GB"/>
        </w:rPr>
        <w:t>8</w:t>
      </w:r>
    </w:p>
    <w:p w14:paraId="1926FA27" w14:textId="12F45590" w:rsidR="00711CC4" w:rsidRPr="00DB7D4A" w:rsidRDefault="00720C20" w:rsidP="00711CC4">
      <w:pPr>
        <w:spacing w:after="0" w:line="240" w:lineRule="auto"/>
        <w:rPr>
          <w:rFonts w:cstheme="minorHAnsi"/>
          <w:kern w:val="2"/>
          <w:sz w:val="24"/>
          <w:szCs w:val="24"/>
          <w14:ligatures w14:val="standardContextual"/>
        </w:rPr>
      </w:pPr>
      <w:hyperlink w:anchor="Figure6" w:history="1">
        <w:r w:rsidR="00711CC4" w:rsidRPr="00837944">
          <w:rPr>
            <w:rStyle w:val="Hyperlink"/>
            <w:rFonts w:cstheme="minorHAnsi"/>
            <w:kern w:val="2"/>
            <w:sz w:val="24"/>
            <w:szCs w:val="24"/>
            <w14:ligatures w14:val="standardContextual"/>
          </w:rPr>
          <w:t>Figure 6. The chaos of initial theme development</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6</w:t>
      </w:r>
      <w:r w:rsidR="003B22B0">
        <w:rPr>
          <w:rFonts w:cstheme="minorHAnsi"/>
          <w:kern w:val="2"/>
          <w:sz w:val="24"/>
          <w:szCs w:val="24"/>
          <w14:ligatures w14:val="standardContextual"/>
        </w:rPr>
        <w:t>6</w:t>
      </w:r>
    </w:p>
    <w:p w14:paraId="07577447" w14:textId="3C22862B" w:rsidR="00711CC4" w:rsidRPr="00DB7D4A" w:rsidRDefault="00720C20" w:rsidP="00711CC4">
      <w:pPr>
        <w:spacing w:after="0" w:line="240" w:lineRule="auto"/>
        <w:rPr>
          <w:rFonts w:cstheme="minorHAnsi"/>
          <w:sz w:val="24"/>
          <w:szCs w:val="24"/>
        </w:rPr>
      </w:pPr>
      <w:hyperlink w:anchor="Figure7" w:history="1">
        <w:r w:rsidR="00711CC4" w:rsidRPr="00837944">
          <w:rPr>
            <w:rStyle w:val="Hyperlink"/>
            <w:rFonts w:cstheme="minorHAnsi"/>
            <w:sz w:val="24"/>
            <w:szCs w:val="24"/>
          </w:rPr>
          <w:t>Figure 7. Mind map of final themes and subthemes</w:t>
        </w:r>
      </w:hyperlink>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t>6</w:t>
      </w:r>
      <w:r w:rsidR="003B22B0">
        <w:rPr>
          <w:rFonts w:cstheme="minorHAnsi"/>
          <w:sz w:val="24"/>
          <w:szCs w:val="24"/>
        </w:rPr>
        <w:t>8</w:t>
      </w:r>
    </w:p>
    <w:p w14:paraId="41146D8F" w14:textId="3810B029" w:rsidR="00711CC4" w:rsidRPr="00DB7D4A" w:rsidRDefault="00720C20" w:rsidP="00711CC4">
      <w:pPr>
        <w:spacing w:after="0" w:line="240" w:lineRule="auto"/>
        <w:rPr>
          <w:rFonts w:cstheme="minorHAnsi"/>
          <w:kern w:val="2"/>
          <w:sz w:val="24"/>
          <w:szCs w:val="24"/>
          <w14:ligatures w14:val="standardContextual"/>
        </w:rPr>
      </w:pPr>
      <w:hyperlink w:anchor="Figure8" w:history="1">
        <w:r w:rsidR="00711CC4" w:rsidRPr="00837944">
          <w:rPr>
            <w:rStyle w:val="Hyperlink"/>
            <w:rFonts w:cstheme="minorHAnsi"/>
            <w:kern w:val="2"/>
            <w:sz w:val="24"/>
            <w:szCs w:val="24"/>
            <w14:ligatures w14:val="standardContextual"/>
          </w:rPr>
          <w:t xml:space="preserve">Figure 8. </w:t>
        </w:r>
        <w:r w:rsidR="00711CC4" w:rsidRPr="00837944">
          <w:rPr>
            <w:rStyle w:val="Hyperlink"/>
            <w:rFonts w:cstheme="minorHAnsi"/>
            <w:noProof/>
            <w:kern w:val="2"/>
            <w:sz w:val="24"/>
            <w:szCs w:val="24"/>
            <w14:ligatures w14:val="standardContextual"/>
          </w:rPr>
          <w:t>What involvement did the case study sites do?</w:t>
        </w:r>
      </w:hyperlink>
      <w:r w:rsidR="00711CC4">
        <w:rPr>
          <w:rFonts w:cstheme="minorHAnsi"/>
          <w:noProof/>
          <w:kern w:val="2"/>
          <w:sz w:val="24"/>
          <w:szCs w:val="24"/>
          <w14:ligatures w14:val="standardContextual"/>
        </w:rPr>
        <w:tab/>
      </w:r>
      <w:r w:rsidR="00711CC4">
        <w:rPr>
          <w:rFonts w:cstheme="minorHAnsi"/>
          <w:noProof/>
          <w:kern w:val="2"/>
          <w:sz w:val="24"/>
          <w:szCs w:val="24"/>
          <w14:ligatures w14:val="standardContextual"/>
        </w:rPr>
        <w:tab/>
      </w:r>
      <w:r w:rsidR="00711CC4">
        <w:rPr>
          <w:rFonts w:cstheme="minorHAnsi"/>
          <w:noProof/>
          <w:kern w:val="2"/>
          <w:sz w:val="24"/>
          <w:szCs w:val="24"/>
          <w14:ligatures w14:val="standardContextual"/>
        </w:rPr>
        <w:tab/>
      </w:r>
      <w:r w:rsidR="00711CC4">
        <w:rPr>
          <w:rFonts w:cstheme="minorHAnsi"/>
          <w:noProof/>
          <w:kern w:val="2"/>
          <w:sz w:val="24"/>
          <w:szCs w:val="24"/>
          <w14:ligatures w14:val="standardContextual"/>
        </w:rPr>
        <w:tab/>
      </w:r>
      <w:r w:rsidR="00711CC4">
        <w:rPr>
          <w:rFonts w:cstheme="minorHAnsi"/>
          <w:noProof/>
          <w:kern w:val="2"/>
          <w:sz w:val="24"/>
          <w:szCs w:val="24"/>
          <w14:ligatures w14:val="standardContextual"/>
        </w:rPr>
        <w:tab/>
      </w:r>
      <w:r w:rsidR="003B22B0">
        <w:rPr>
          <w:rFonts w:cstheme="minorHAnsi"/>
          <w:noProof/>
          <w:kern w:val="2"/>
          <w:sz w:val="24"/>
          <w:szCs w:val="24"/>
          <w14:ligatures w14:val="standardContextual"/>
        </w:rPr>
        <w:t>70</w:t>
      </w:r>
    </w:p>
    <w:p w14:paraId="47BBCF68" w14:textId="66EAB534" w:rsidR="00711CC4" w:rsidRPr="00DB7D4A" w:rsidRDefault="00720C20" w:rsidP="00711CC4">
      <w:pPr>
        <w:spacing w:after="0" w:line="240" w:lineRule="auto"/>
        <w:rPr>
          <w:rFonts w:cstheme="minorHAnsi"/>
          <w:kern w:val="2"/>
          <w:sz w:val="24"/>
          <w:szCs w:val="24"/>
          <w14:ligatures w14:val="standardContextual"/>
        </w:rPr>
      </w:pPr>
      <w:hyperlink w:anchor="Figure9" w:history="1">
        <w:r w:rsidR="00711CC4" w:rsidRPr="00837944">
          <w:rPr>
            <w:rStyle w:val="Hyperlink"/>
            <w:rFonts w:cstheme="minorHAnsi"/>
            <w:kern w:val="2"/>
            <w:sz w:val="24"/>
            <w:szCs w:val="24"/>
            <w14:ligatures w14:val="standardContextual"/>
          </w:rPr>
          <w:t>Figure 9. Involvement strategies</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8</w:t>
      </w:r>
      <w:r w:rsidR="003B22B0">
        <w:rPr>
          <w:rFonts w:cstheme="minorHAnsi"/>
          <w:kern w:val="2"/>
          <w:sz w:val="24"/>
          <w:szCs w:val="24"/>
          <w14:ligatures w14:val="standardContextual"/>
        </w:rPr>
        <w:t>5</w:t>
      </w:r>
    </w:p>
    <w:p w14:paraId="0B109510" w14:textId="26592109" w:rsidR="00711CC4" w:rsidRPr="00DB7D4A" w:rsidRDefault="00720C20" w:rsidP="00711CC4">
      <w:pPr>
        <w:spacing w:after="0" w:line="240" w:lineRule="auto"/>
        <w:rPr>
          <w:rFonts w:cstheme="minorHAnsi"/>
          <w:kern w:val="2"/>
          <w:sz w:val="24"/>
          <w:szCs w:val="24"/>
          <w14:ligatures w14:val="standardContextual"/>
        </w:rPr>
      </w:pPr>
      <w:hyperlink w:anchor="Figure10" w:history="1">
        <w:r w:rsidR="00711CC4" w:rsidRPr="00837944">
          <w:rPr>
            <w:rStyle w:val="Hyperlink"/>
            <w:rFonts w:cstheme="minorHAnsi"/>
            <w:kern w:val="2"/>
            <w:sz w:val="24"/>
            <w:szCs w:val="24"/>
            <w14:ligatures w14:val="standardContextual"/>
          </w:rPr>
          <w:t>Figure 10. Three main themes from evaluation</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8</w:t>
      </w:r>
      <w:r w:rsidR="003B22B0">
        <w:rPr>
          <w:rFonts w:cstheme="minorHAnsi"/>
          <w:kern w:val="2"/>
          <w:sz w:val="24"/>
          <w:szCs w:val="24"/>
          <w14:ligatures w14:val="standardContextual"/>
        </w:rPr>
        <w:t>5</w:t>
      </w:r>
    </w:p>
    <w:p w14:paraId="163336D8" w14:textId="0E102E4D" w:rsidR="00711CC4" w:rsidRPr="00DB7D4A" w:rsidRDefault="00720C20" w:rsidP="00711CC4">
      <w:pPr>
        <w:spacing w:after="0" w:line="240" w:lineRule="auto"/>
        <w:rPr>
          <w:rFonts w:cstheme="minorHAnsi"/>
          <w:kern w:val="2"/>
          <w:sz w:val="24"/>
          <w:szCs w:val="24"/>
          <w14:ligatures w14:val="standardContextual"/>
        </w:rPr>
      </w:pPr>
      <w:hyperlink w:anchor="Figure11" w:history="1">
        <w:r w:rsidR="00711CC4" w:rsidRPr="00837944">
          <w:rPr>
            <w:rStyle w:val="Hyperlink"/>
            <w:rFonts w:cstheme="minorHAnsi"/>
            <w:kern w:val="2"/>
            <w:sz w:val="24"/>
            <w:szCs w:val="24"/>
            <w14:ligatures w14:val="standardContextual"/>
          </w:rPr>
          <w:t>Figure 11. Involvement workshop</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8</w:t>
      </w:r>
      <w:r w:rsidR="003B22B0">
        <w:rPr>
          <w:rFonts w:cstheme="minorHAnsi"/>
          <w:kern w:val="2"/>
          <w:sz w:val="24"/>
          <w:szCs w:val="24"/>
          <w14:ligatures w14:val="standardContextual"/>
        </w:rPr>
        <w:t>5</w:t>
      </w:r>
    </w:p>
    <w:p w14:paraId="45CBC081" w14:textId="5DC3707F" w:rsidR="00711CC4" w:rsidRPr="00DB7D4A" w:rsidRDefault="00720C20" w:rsidP="00711CC4">
      <w:pPr>
        <w:spacing w:after="0" w:line="240" w:lineRule="auto"/>
        <w:rPr>
          <w:rFonts w:cstheme="minorHAnsi"/>
          <w:kern w:val="2"/>
          <w:sz w:val="24"/>
          <w:szCs w:val="24"/>
          <w14:ligatures w14:val="standardContextual"/>
        </w:rPr>
      </w:pPr>
      <w:hyperlink w:anchor="Figure12" w:history="1">
        <w:r w:rsidR="00711CC4" w:rsidRPr="00837944">
          <w:rPr>
            <w:rStyle w:val="Hyperlink"/>
            <w:rFonts w:cstheme="minorHAnsi"/>
            <w:kern w:val="2"/>
            <w:sz w:val="24"/>
            <w:szCs w:val="24"/>
            <w14:ligatures w14:val="standardContextual"/>
          </w:rPr>
          <w:t>Figure 12. Community outreach event leaflet</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9</w:t>
      </w:r>
      <w:r w:rsidR="003B22B0">
        <w:rPr>
          <w:rFonts w:cstheme="minorHAnsi"/>
          <w:kern w:val="2"/>
          <w:sz w:val="24"/>
          <w:szCs w:val="24"/>
          <w14:ligatures w14:val="standardContextual"/>
        </w:rPr>
        <w:t>5</w:t>
      </w:r>
    </w:p>
    <w:p w14:paraId="34A4EC02" w14:textId="2A07ED38" w:rsidR="00711CC4" w:rsidRPr="00DB7D4A" w:rsidRDefault="00720C20" w:rsidP="00711CC4">
      <w:pPr>
        <w:spacing w:after="0" w:line="240" w:lineRule="auto"/>
        <w:rPr>
          <w:rFonts w:cstheme="minorHAnsi"/>
          <w:kern w:val="2"/>
          <w:sz w:val="24"/>
          <w:szCs w:val="24"/>
          <w14:ligatures w14:val="standardContextual"/>
        </w:rPr>
      </w:pPr>
      <w:hyperlink w:anchor="Figure13" w:history="1">
        <w:r w:rsidR="00711CC4" w:rsidRPr="00837944">
          <w:rPr>
            <w:rStyle w:val="Hyperlink"/>
            <w:rFonts w:cstheme="minorHAnsi"/>
            <w:kern w:val="2"/>
            <w:sz w:val="24"/>
            <w:szCs w:val="24"/>
            <w14:ligatures w14:val="standardContextual"/>
          </w:rPr>
          <w:t xml:space="preserve">Figure 13. Community outreach event </w:t>
        </w:r>
      </w:hyperlink>
      <w:r w:rsidR="00711CC4" w:rsidRPr="00DB7D4A">
        <w:rPr>
          <w:rFonts w:cstheme="minorHAnsi"/>
          <w:kern w:val="2"/>
          <w:sz w:val="24"/>
          <w:szCs w:val="24"/>
          <w14:ligatures w14:val="standardContextual"/>
        </w:rPr>
        <w:t xml:space="preserve"> </w:t>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9</w:t>
      </w:r>
      <w:r w:rsidR="003B22B0">
        <w:rPr>
          <w:rFonts w:cstheme="minorHAnsi"/>
          <w:kern w:val="2"/>
          <w:sz w:val="24"/>
          <w:szCs w:val="24"/>
          <w14:ligatures w14:val="standardContextual"/>
        </w:rPr>
        <w:t>5</w:t>
      </w:r>
    </w:p>
    <w:p w14:paraId="35FEC5B8" w14:textId="41187276" w:rsidR="00711CC4" w:rsidRPr="00DB7D4A" w:rsidRDefault="00720C20" w:rsidP="00711CC4">
      <w:pPr>
        <w:spacing w:after="0" w:line="240" w:lineRule="auto"/>
        <w:rPr>
          <w:rFonts w:cstheme="minorHAnsi"/>
          <w:sz w:val="24"/>
          <w:szCs w:val="24"/>
        </w:rPr>
      </w:pPr>
      <w:hyperlink w:anchor="Figure14" w:history="1">
        <w:r w:rsidR="00711CC4" w:rsidRPr="00837944">
          <w:rPr>
            <w:rStyle w:val="Hyperlink"/>
            <w:rFonts w:cstheme="minorHAnsi"/>
            <w:sz w:val="24"/>
            <w:szCs w:val="24"/>
          </w:rPr>
          <w:t>Figure 14. The making of the exhibition</w:t>
        </w:r>
      </w:hyperlink>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t>9</w:t>
      </w:r>
      <w:r w:rsidR="003B22B0">
        <w:rPr>
          <w:rFonts w:cstheme="minorHAnsi"/>
          <w:sz w:val="24"/>
          <w:szCs w:val="24"/>
        </w:rPr>
        <w:t>7</w:t>
      </w:r>
      <w:r w:rsidR="00711CC4" w:rsidRPr="00DB7D4A">
        <w:rPr>
          <w:rFonts w:cstheme="minorHAnsi"/>
          <w:sz w:val="24"/>
          <w:szCs w:val="24"/>
        </w:rPr>
        <w:t xml:space="preserve"> </w:t>
      </w:r>
    </w:p>
    <w:p w14:paraId="09F3F824" w14:textId="32666B77" w:rsidR="00711CC4" w:rsidRPr="00DB7D4A" w:rsidRDefault="00720C20" w:rsidP="00711CC4">
      <w:pPr>
        <w:spacing w:after="0" w:line="240" w:lineRule="auto"/>
        <w:jc w:val="both"/>
        <w:rPr>
          <w:rFonts w:cstheme="minorHAnsi"/>
          <w:sz w:val="24"/>
          <w:szCs w:val="24"/>
        </w:rPr>
      </w:pPr>
      <w:hyperlink w:anchor="Figure15" w:history="1">
        <w:r w:rsidR="00711CC4" w:rsidRPr="00837944">
          <w:rPr>
            <w:rStyle w:val="Hyperlink"/>
            <w:rFonts w:cstheme="minorHAnsi"/>
            <w:sz w:val="24"/>
            <w:szCs w:val="24"/>
          </w:rPr>
          <w:t>Figure 15. Hidden in the roses</w:t>
        </w:r>
      </w:hyperlink>
      <w:r w:rsidR="00711CC4" w:rsidRPr="00DB7D4A">
        <w:rPr>
          <w:rFonts w:cstheme="minorHAnsi"/>
          <w:sz w:val="24"/>
          <w:szCs w:val="24"/>
        </w:rPr>
        <w:t xml:space="preserve"> </w:t>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r>
      <w:r w:rsidR="00711CC4">
        <w:rPr>
          <w:rFonts w:cstheme="minorHAnsi"/>
          <w:sz w:val="24"/>
          <w:szCs w:val="24"/>
        </w:rPr>
        <w:tab/>
        <w:t>9</w:t>
      </w:r>
      <w:r w:rsidR="003B22B0">
        <w:rPr>
          <w:rFonts w:cstheme="minorHAnsi"/>
          <w:sz w:val="24"/>
          <w:szCs w:val="24"/>
        </w:rPr>
        <w:t>7</w:t>
      </w:r>
    </w:p>
    <w:p w14:paraId="6F833DD0" w14:textId="039E87FF" w:rsidR="00711CC4" w:rsidRPr="00DB7D4A" w:rsidRDefault="00720C20" w:rsidP="00711CC4">
      <w:pPr>
        <w:spacing w:after="0" w:line="240" w:lineRule="auto"/>
        <w:rPr>
          <w:rFonts w:cstheme="minorHAnsi"/>
          <w:kern w:val="2"/>
          <w:sz w:val="24"/>
          <w:szCs w:val="24"/>
          <w14:ligatures w14:val="standardContextual"/>
        </w:rPr>
      </w:pPr>
      <w:hyperlink w:anchor="Figure16" w:history="1">
        <w:r w:rsidR="00711CC4" w:rsidRPr="00837944">
          <w:rPr>
            <w:rStyle w:val="Hyperlink"/>
            <w:rFonts w:cstheme="minorHAnsi"/>
            <w:kern w:val="2"/>
            <w:sz w:val="24"/>
            <w:szCs w:val="24"/>
            <w14:ligatures w14:val="standardContextual"/>
          </w:rPr>
          <w:t>Figure 16. Publicity materials</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10</w:t>
      </w:r>
      <w:r w:rsidR="003B22B0">
        <w:rPr>
          <w:rFonts w:cstheme="minorHAnsi"/>
          <w:kern w:val="2"/>
          <w:sz w:val="24"/>
          <w:szCs w:val="24"/>
          <w14:ligatures w14:val="standardContextual"/>
        </w:rPr>
        <w:t>2</w:t>
      </w:r>
    </w:p>
    <w:p w14:paraId="18E7525F" w14:textId="25862A2D" w:rsidR="00711CC4" w:rsidRPr="00DB7D4A" w:rsidRDefault="00720C20" w:rsidP="00711CC4">
      <w:pPr>
        <w:spacing w:after="0" w:line="240" w:lineRule="auto"/>
        <w:rPr>
          <w:rFonts w:cstheme="minorHAnsi"/>
          <w:kern w:val="2"/>
          <w:sz w:val="24"/>
          <w:szCs w:val="24"/>
          <w14:ligatures w14:val="standardContextual"/>
        </w:rPr>
      </w:pPr>
      <w:hyperlink w:anchor="Figure17" w:history="1">
        <w:r w:rsidR="00711CC4" w:rsidRPr="00837944">
          <w:rPr>
            <w:rStyle w:val="Hyperlink"/>
            <w:rFonts w:cstheme="minorHAnsi"/>
            <w:kern w:val="2"/>
            <w:sz w:val="24"/>
            <w:szCs w:val="24"/>
            <w14:ligatures w14:val="standardContextual"/>
          </w:rPr>
          <w:t>Figure 17. Guidance and resources</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10</w:t>
      </w:r>
      <w:r w:rsidR="003B22B0">
        <w:rPr>
          <w:rFonts w:cstheme="minorHAnsi"/>
          <w:kern w:val="2"/>
          <w:sz w:val="24"/>
          <w:szCs w:val="24"/>
          <w14:ligatures w14:val="standardContextual"/>
        </w:rPr>
        <w:t>2</w:t>
      </w:r>
    </w:p>
    <w:p w14:paraId="7D4FB916" w14:textId="2E1EEE88" w:rsidR="00711CC4" w:rsidRPr="00DB7D4A" w:rsidRDefault="00720C20" w:rsidP="00711CC4">
      <w:pPr>
        <w:spacing w:after="0" w:line="240" w:lineRule="auto"/>
        <w:rPr>
          <w:rFonts w:cstheme="minorHAnsi"/>
          <w:sz w:val="24"/>
          <w:szCs w:val="24"/>
        </w:rPr>
      </w:pPr>
      <w:hyperlink w:anchor="Figure18" w:history="1">
        <w:r w:rsidR="00711CC4" w:rsidRPr="00964D92">
          <w:rPr>
            <w:rStyle w:val="Hyperlink"/>
            <w:rFonts w:cstheme="minorHAnsi"/>
            <w:kern w:val="2"/>
            <w:sz w:val="24"/>
            <w:szCs w:val="24"/>
            <w14:ligatures w14:val="standardContextual"/>
          </w:rPr>
          <w:t>Figure 18. What enabled the case study sites to undertake effective involvement</w:t>
        </w:r>
      </w:hyperlink>
      <w:r w:rsidR="00711CC4" w:rsidRPr="00964D92">
        <w:rPr>
          <w:rFonts w:cstheme="minorHAnsi"/>
          <w:kern w:val="2"/>
          <w:sz w:val="24"/>
          <w:szCs w:val="24"/>
          <w14:ligatures w14:val="standardContextual"/>
        </w:rPr>
        <w:tab/>
      </w:r>
      <w:r w:rsidR="00711CC4">
        <w:rPr>
          <w:rFonts w:cstheme="minorHAnsi"/>
          <w:kern w:val="2"/>
          <w:sz w:val="24"/>
          <w:szCs w:val="24"/>
          <w14:ligatures w14:val="standardContextual"/>
        </w:rPr>
        <w:tab/>
        <w:t>12</w:t>
      </w:r>
      <w:r w:rsidR="003B22B0">
        <w:rPr>
          <w:rFonts w:cstheme="minorHAnsi"/>
          <w:kern w:val="2"/>
          <w:sz w:val="24"/>
          <w:szCs w:val="24"/>
          <w14:ligatures w14:val="standardContextual"/>
        </w:rPr>
        <w:t>5</w:t>
      </w:r>
    </w:p>
    <w:p w14:paraId="767C7222" w14:textId="5FC128FB" w:rsidR="00711CC4" w:rsidRPr="00DB7D4A" w:rsidRDefault="00720C20" w:rsidP="00711CC4">
      <w:pPr>
        <w:spacing w:after="0" w:line="240" w:lineRule="auto"/>
        <w:rPr>
          <w:rFonts w:cstheme="minorHAnsi"/>
          <w:sz w:val="24"/>
          <w:szCs w:val="24"/>
        </w:rPr>
      </w:pPr>
      <w:hyperlink w:anchor="Figure19" w:history="1">
        <w:r w:rsidR="00711CC4" w:rsidRPr="00964D92">
          <w:rPr>
            <w:rStyle w:val="Hyperlink"/>
            <w:rFonts w:cstheme="minorHAnsi"/>
            <w:kern w:val="2"/>
            <w:sz w:val="24"/>
            <w:szCs w:val="24"/>
            <w14:ligatures w14:val="standardContextual"/>
          </w:rPr>
          <w:t>Figure 19. What are the significant overarching themes for the case study sites?</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t>1</w:t>
      </w:r>
      <w:r w:rsidR="003B22B0">
        <w:rPr>
          <w:rFonts w:cstheme="minorHAnsi"/>
          <w:kern w:val="2"/>
          <w:sz w:val="24"/>
          <w:szCs w:val="24"/>
          <w14:ligatures w14:val="standardContextual"/>
        </w:rPr>
        <w:t>70</w:t>
      </w:r>
    </w:p>
    <w:p w14:paraId="1F3366FC" w14:textId="77777777" w:rsidR="00711CC4" w:rsidRPr="00DB7D4A" w:rsidRDefault="00711CC4" w:rsidP="00711CC4">
      <w:pPr>
        <w:spacing w:after="0" w:line="240" w:lineRule="auto"/>
        <w:rPr>
          <w:rFonts w:cstheme="minorHAnsi"/>
          <w:kern w:val="2"/>
          <w:sz w:val="24"/>
          <w:szCs w:val="24"/>
          <w14:ligatures w14:val="standardContextual"/>
        </w:rPr>
      </w:pPr>
    </w:p>
    <w:p w14:paraId="120282EE" w14:textId="77777777" w:rsidR="00711CC4" w:rsidRPr="00DB7D4A" w:rsidRDefault="00711CC4" w:rsidP="00711CC4">
      <w:pPr>
        <w:spacing w:after="0" w:line="240" w:lineRule="auto"/>
        <w:rPr>
          <w:rFonts w:cstheme="minorHAnsi"/>
          <w:b/>
          <w:bCs/>
          <w:kern w:val="2"/>
          <w:sz w:val="28"/>
          <w:szCs w:val="28"/>
          <w14:ligatures w14:val="standardContextual"/>
        </w:rPr>
      </w:pPr>
      <w:bookmarkStart w:id="12" w:name="Listofvignettes"/>
      <w:bookmarkEnd w:id="12"/>
      <w:r w:rsidRPr="00DB7D4A">
        <w:rPr>
          <w:rFonts w:cstheme="minorHAnsi"/>
          <w:b/>
          <w:bCs/>
          <w:kern w:val="2"/>
          <w:sz w:val="28"/>
          <w:szCs w:val="28"/>
          <w14:ligatures w14:val="standardContextual"/>
        </w:rPr>
        <w:t>List of vignettes</w:t>
      </w:r>
    </w:p>
    <w:p w14:paraId="05658C7A" w14:textId="77777777" w:rsidR="00711CC4" w:rsidRPr="00DB7D4A" w:rsidRDefault="00711CC4" w:rsidP="00711CC4">
      <w:pPr>
        <w:spacing w:after="0" w:line="240" w:lineRule="auto"/>
        <w:rPr>
          <w:rFonts w:cstheme="minorHAnsi"/>
          <w:kern w:val="2"/>
          <w:sz w:val="24"/>
          <w:szCs w:val="24"/>
          <w14:ligatures w14:val="standardContextual"/>
        </w:rPr>
      </w:pPr>
    </w:p>
    <w:p w14:paraId="23CAD7A6" w14:textId="1FDC35AC" w:rsidR="00711CC4" w:rsidRDefault="00720C20" w:rsidP="00711CC4">
      <w:pPr>
        <w:spacing w:after="0" w:line="240" w:lineRule="auto"/>
        <w:rPr>
          <w:rFonts w:cstheme="minorHAnsi"/>
          <w:kern w:val="2"/>
          <w:sz w:val="24"/>
          <w:szCs w:val="24"/>
          <w14:ligatures w14:val="standardContextual"/>
        </w:rPr>
      </w:pPr>
      <w:hyperlink w:anchor="Vignette1" w:history="1">
        <w:r w:rsidR="00711CC4" w:rsidRPr="00964D92">
          <w:rPr>
            <w:rStyle w:val="Hyperlink"/>
            <w:rFonts w:cstheme="minorHAnsi"/>
            <w:kern w:val="2"/>
            <w:sz w:val="24"/>
            <w:szCs w:val="24"/>
            <w14:ligatures w14:val="standardContextual"/>
          </w:rPr>
          <w:t>Vignette 1. Co-producing an involvement strategy</w:t>
        </w:r>
      </w:hyperlink>
      <w:r w:rsidR="00711CC4" w:rsidRPr="00964D92">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8</w:t>
      </w:r>
      <w:r w:rsidR="003B22B0">
        <w:rPr>
          <w:rFonts w:cstheme="minorHAnsi"/>
          <w:kern w:val="2"/>
          <w:sz w:val="24"/>
          <w:szCs w:val="24"/>
          <w14:ligatures w14:val="standardContextual"/>
        </w:rPr>
        <w:t>5</w:t>
      </w:r>
    </w:p>
    <w:p w14:paraId="37BFBF0A" w14:textId="5530071A" w:rsidR="00711CC4" w:rsidRPr="00DB7D4A" w:rsidRDefault="00720C20" w:rsidP="00711CC4">
      <w:pPr>
        <w:spacing w:after="0" w:line="240" w:lineRule="auto"/>
        <w:rPr>
          <w:rFonts w:cstheme="minorHAnsi"/>
          <w:kern w:val="2"/>
          <w:sz w:val="24"/>
          <w:szCs w:val="24"/>
          <w14:ligatures w14:val="standardContextual"/>
        </w:rPr>
      </w:pPr>
      <w:hyperlink w:anchor="Vignette2" w:history="1">
        <w:r w:rsidR="00711CC4" w:rsidRPr="00837944">
          <w:rPr>
            <w:rStyle w:val="Hyperlink"/>
            <w:rFonts w:cstheme="minorHAnsi"/>
            <w:kern w:val="2"/>
            <w:sz w:val="24"/>
            <w:szCs w:val="24"/>
            <w14:ligatures w14:val="standardContextual"/>
          </w:rPr>
          <w:t>Vignette 2. Community outreach event</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9</w:t>
      </w:r>
      <w:r w:rsidR="003B22B0">
        <w:rPr>
          <w:rFonts w:cstheme="minorHAnsi"/>
          <w:kern w:val="2"/>
          <w:sz w:val="24"/>
          <w:szCs w:val="24"/>
          <w14:ligatures w14:val="standardContextual"/>
        </w:rPr>
        <w:t>5</w:t>
      </w:r>
    </w:p>
    <w:p w14:paraId="5210C443" w14:textId="7C9E6D3E" w:rsidR="00711CC4" w:rsidRPr="00DB7D4A" w:rsidRDefault="00720C20" w:rsidP="00711CC4">
      <w:pPr>
        <w:spacing w:after="0" w:line="240" w:lineRule="auto"/>
        <w:rPr>
          <w:rFonts w:cstheme="minorHAnsi"/>
          <w:kern w:val="2"/>
          <w:sz w:val="24"/>
          <w:szCs w:val="24"/>
          <w14:ligatures w14:val="standardContextual"/>
        </w:rPr>
      </w:pPr>
      <w:hyperlink w:anchor="Vignette3" w:history="1">
        <w:r w:rsidR="00711CC4" w:rsidRPr="00964D92">
          <w:rPr>
            <w:rStyle w:val="Hyperlink"/>
            <w:rFonts w:cstheme="minorHAnsi"/>
            <w:kern w:val="2"/>
            <w:sz w:val="24"/>
            <w:szCs w:val="24"/>
            <w14:ligatures w14:val="standardContextual"/>
          </w:rPr>
          <w:t>Vignette 3. Bringing Breathlessness into View</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9</w:t>
      </w:r>
      <w:r w:rsidR="003B22B0">
        <w:rPr>
          <w:rFonts w:cstheme="minorHAnsi"/>
          <w:kern w:val="2"/>
          <w:sz w:val="24"/>
          <w:szCs w:val="24"/>
          <w14:ligatures w14:val="standardContextual"/>
        </w:rPr>
        <w:t>7</w:t>
      </w:r>
    </w:p>
    <w:p w14:paraId="6846322D" w14:textId="6045C8E8" w:rsidR="00711CC4" w:rsidRPr="00DB7D4A" w:rsidRDefault="00720C20" w:rsidP="00711CC4">
      <w:pPr>
        <w:spacing w:after="0" w:line="240" w:lineRule="auto"/>
        <w:rPr>
          <w:rFonts w:cstheme="minorHAnsi"/>
          <w:kern w:val="2"/>
          <w:sz w:val="24"/>
          <w:szCs w:val="24"/>
          <w14:ligatures w14:val="standardContextual"/>
        </w:rPr>
      </w:pPr>
      <w:hyperlink w:anchor="Vignette4" w:history="1">
        <w:r w:rsidR="00711CC4" w:rsidRPr="00964D92">
          <w:rPr>
            <w:rStyle w:val="Hyperlink"/>
            <w:rFonts w:cstheme="minorHAnsi"/>
            <w:kern w:val="2"/>
            <w:sz w:val="24"/>
            <w:szCs w:val="24"/>
            <w14:ligatures w14:val="standardContextual"/>
          </w:rPr>
          <w:t>Vignette 4. Increasing diversity and inclusion</w:t>
        </w:r>
      </w:hyperlink>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r>
      <w:r w:rsidR="00711CC4">
        <w:rPr>
          <w:rFonts w:cstheme="minorHAnsi"/>
          <w:kern w:val="2"/>
          <w:sz w:val="24"/>
          <w:szCs w:val="24"/>
          <w14:ligatures w14:val="standardContextual"/>
        </w:rPr>
        <w:tab/>
        <w:t>10</w:t>
      </w:r>
      <w:r w:rsidR="003B22B0">
        <w:rPr>
          <w:rFonts w:cstheme="minorHAnsi"/>
          <w:kern w:val="2"/>
          <w:sz w:val="24"/>
          <w:szCs w:val="24"/>
          <w14:ligatures w14:val="standardContextual"/>
        </w:rPr>
        <w:t>2</w:t>
      </w:r>
    </w:p>
    <w:p w14:paraId="42ABE7A9" w14:textId="77777777" w:rsidR="00711CC4" w:rsidRDefault="00711CC4" w:rsidP="002D6186">
      <w:pPr>
        <w:spacing w:after="0" w:line="240" w:lineRule="auto"/>
        <w:ind w:left="1440" w:hanging="1440"/>
        <w:rPr>
          <w:rFonts w:cstheme="minorHAnsi"/>
          <w:b/>
          <w:bCs/>
          <w:kern w:val="2"/>
          <w:sz w:val="28"/>
          <w:szCs w:val="28"/>
          <w14:ligatures w14:val="standardContextual"/>
        </w:rPr>
        <w:sectPr w:rsidR="00711CC4" w:rsidSect="002F0A09">
          <w:headerReference w:type="default" r:id="rId23"/>
          <w:footerReference w:type="default" r:id="rId24"/>
          <w:pgSz w:w="11906" w:h="16838" w:code="9"/>
          <w:pgMar w:top="1134" w:right="1134" w:bottom="1134" w:left="1134" w:header="709" w:footer="709" w:gutter="0"/>
          <w:cols w:space="708"/>
          <w:docGrid w:linePitch="360"/>
        </w:sectPr>
      </w:pPr>
    </w:p>
    <w:p w14:paraId="5ED9C70B" w14:textId="77777777" w:rsidR="00711CC4" w:rsidRPr="007B31FD" w:rsidRDefault="00711CC4" w:rsidP="00711CC4">
      <w:pPr>
        <w:spacing w:after="0" w:line="240" w:lineRule="auto"/>
        <w:rPr>
          <w:rFonts w:cstheme="minorHAnsi"/>
          <w:b/>
          <w:bCs/>
          <w:kern w:val="2"/>
          <w:sz w:val="28"/>
          <w:szCs w:val="28"/>
          <w:lang w:val="en-US" w:eastAsia="en-GB"/>
          <w14:ligatures w14:val="standardContextual"/>
        </w:rPr>
      </w:pPr>
      <w:r w:rsidRPr="007B31FD">
        <w:rPr>
          <w:rFonts w:cstheme="minorHAnsi"/>
          <w:b/>
          <w:bCs/>
          <w:kern w:val="2"/>
          <w:sz w:val="28"/>
          <w:szCs w:val="28"/>
          <w:lang w:val="en-US" w:eastAsia="en-GB"/>
          <w14:ligatures w14:val="standardContextual"/>
        </w:rPr>
        <w:lastRenderedPageBreak/>
        <w:t>Declaration</w:t>
      </w:r>
    </w:p>
    <w:p w14:paraId="63B5D82C" w14:textId="77777777" w:rsidR="00711CC4" w:rsidRPr="007B31FD" w:rsidRDefault="00711CC4" w:rsidP="00711CC4">
      <w:pPr>
        <w:spacing w:after="0" w:line="240" w:lineRule="auto"/>
        <w:rPr>
          <w:rFonts w:cstheme="minorHAnsi"/>
          <w:kern w:val="2"/>
          <w:sz w:val="24"/>
          <w:szCs w:val="24"/>
          <w:lang w:val="en-US" w:eastAsia="en-GB"/>
          <w14:ligatures w14:val="standardContextual"/>
        </w:rPr>
      </w:pPr>
    </w:p>
    <w:p w14:paraId="5232EE65" w14:textId="77777777" w:rsidR="00711CC4" w:rsidRDefault="00711CC4" w:rsidP="00711CC4">
      <w:pPr>
        <w:rPr>
          <w:rFonts w:cstheme="minorHAnsi"/>
          <w:sz w:val="24"/>
          <w:szCs w:val="24"/>
        </w:rPr>
      </w:pPr>
      <w:r w:rsidRPr="007B31FD">
        <w:rPr>
          <w:rFonts w:cstheme="minorHAnsi"/>
          <w:sz w:val="24"/>
          <w:szCs w:val="24"/>
        </w:rPr>
        <w:t xml:space="preserve">I, Eleni Chambers, confirm that the </w:t>
      </w:r>
      <w:r>
        <w:rPr>
          <w:rFonts w:cstheme="minorHAnsi"/>
          <w:sz w:val="24"/>
          <w:szCs w:val="24"/>
        </w:rPr>
        <w:t>t</w:t>
      </w:r>
      <w:r w:rsidRPr="007B31FD">
        <w:rPr>
          <w:rFonts w:cstheme="minorHAnsi"/>
          <w:sz w:val="24"/>
          <w:szCs w:val="24"/>
        </w:rPr>
        <w:t xml:space="preserve">hesis is my own work. I am aware of the </w:t>
      </w:r>
      <w:r>
        <w:rPr>
          <w:rFonts w:cstheme="minorHAnsi"/>
          <w:sz w:val="24"/>
          <w:szCs w:val="24"/>
        </w:rPr>
        <w:t>U</w:t>
      </w:r>
      <w:r w:rsidRPr="007B31FD">
        <w:rPr>
          <w:rFonts w:cstheme="minorHAnsi"/>
          <w:sz w:val="24"/>
          <w:szCs w:val="24"/>
        </w:rPr>
        <w:t xml:space="preserve">niversity’s </w:t>
      </w:r>
      <w:r>
        <w:rPr>
          <w:rFonts w:cstheme="minorHAnsi"/>
          <w:sz w:val="24"/>
          <w:szCs w:val="24"/>
        </w:rPr>
        <w:t>g</w:t>
      </w:r>
      <w:r w:rsidRPr="007B31FD">
        <w:rPr>
          <w:rFonts w:cstheme="minorHAnsi"/>
          <w:sz w:val="24"/>
          <w:szCs w:val="24"/>
        </w:rPr>
        <w:t xml:space="preserve">uidance on the </w:t>
      </w:r>
      <w:r>
        <w:rPr>
          <w:rFonts w:cstheme="minorHAnsi"/>
          <w:sz w:val="24"/>
          <w:szCs w:val="24"/>
        </w:rPr>
        <w:t>u</w:t>
      </w:r>
      <w:r w:rsidRPr="007B31FD">
        <w:rPr>
          <w:rFonts w:cstheme="minorHAnsi"/>
          <w:sz w:val="24"/>
          <w:szCs w:val="24"/>
        </w:rPr>
        <w:t xml:space="preserve">se of </w:t>
      </w:r>
      <w:r>
        <w:rPr>
          <w:rFonts w:cstheme="minorHAnsi"/>
          <w:sz w:val="24"/>
          <w:szCs w:val="24"/>
        </w:rPr>
        <w:t>u</w:t>
      </w:r>
      <w:r w:rsidRPr="007B31FD">
        <w:rPr>
          <w:rFonts w:cstheme="minorHAnsi"/>
          <w:sz w:val="24"/>
          <w:szCs w:val="24"/>
        </w:rPr>
        <w:t xml:space="preserve">nfair </w:t>
      </w:r>
      <w:r>
        <w:rPr>
          <w:rFonts w:cstheme="minorHAnsi"/>
          <w:sz w:val="24"/>
          <w:szCs w:val="24"/>
        </w:rPr>
        <w:t>m</w:t>
      </w:r>
      <w:r w:rsidRPr="007B31FD">
        <w:rPr>
          <w:rFonts w:cstheme="minorHAnsi"/>
          <w:sz w:val="24"/>
          <w:szCs w:val="24"/>
        </w:rPr>
        <w:t>eans (</w:t>
      </w:r>
      <w:hyperlink r:id="rId25" w:history="1">
        <w:r w:rsidRPr="007B31FD">
          <w:rPr>
            <w:rStyle w:val="Hyperlink"/>
            <w:rFonts w:cstheme="minorHAnsi"/>
            <w:sz w:val="24"/>
            <w:szCs w:val="24"/>
          </w:rPr>
          <w:t>www.sheffield.ac.uk/ssid/unfair-means</w:t>
        </w:r>
      </w:hyperlink>
      <w:r w:rsidRPr="007B31FD">
        <w:rPr>
          <w:rFonts w:cstheme="minorHAnsi"/>
          <w:sz w:val="24"/>
          <w:szCs w:val="24"/>
        </w:rPr>
        <w:t xml:space="preserve">). This work has not previously been presented for an award at this, or any other, university.  </w:t>
      </w:r>
    </w:p>
    <w:p w14:paraId="06F06D70" w14:textId="77777777" w:rsidR="00711CC4" w:rsidRDefault="00711CC4" w:rsidP="00711CC4">
      <w:pPr>
        <w:rPr>
          <w:rFonts w:cstheme="minorHAnsi"/>
          <w:sz w:val="24"/>
          <w:szCs w:val="24"/>
        </w:rPr>
      </w:pPr>
    </w:p>
    <w:p w14:paraId="50A325DF" w14:textId="77777777" w:rsidR="00711CC4" w:rsidRPr="007B31FD" w:rsidRDefault="00711CC4" w:rsidP="00711CC4">
      <w:pPr>
        <w:rPr>
          <w:rFonts w:cstheme="minorHAnsi"/>
          <w:b/>
          <w:bCs/>
          <w:sz w:val="24"/>
          <w:szCs w:val="24"/>
        </w:rPr>
      </w:pPr>
      <w:bookmarkStart w:id="13" w:name="Publications"/>
      <w:bookmarkEnd w:id="13"/>
      <w:r w:rsidRPr="007B31FD">
        <w:rPr>
          <w:rFonts w:cstheme="minorHAnsi"/>
          <w:b/>
          <w:bCs/>
          <w:sz w:val="24"/>
          <w:szCs w:val="24"/>
        </w:rPr>
        <w:t>Publications arising from the thesis</w:t>
      </w:r>
    </w:p>
    <w:p w14:paraId="1DF0C118" w14:textId="77777777" w:rsidR="00711CC4" w:rsidRPr="00886726" w:rsidRDefault="00711CC4" w:rsidP="00711CC4">
      <w:pPr>
        <w:pStyle w:val="EndNoteBibliography"/>
        <w:spacing w:after="0"/>
        <w:rPr>
          <w:szCs w:val="24"/>
        </w:rPr>
      </w:pPr>
      <w:r w:rsidRPr="00886726">
        <w:rPr>
          <w:szCs w:val="24"/>
        </w:rPr>
        <w:t xml:space="preserve">Chambers, E., Gardiner, C., Thompson, J. &amp; Seymour, J., (2019). Patient and carer involvement in palliative care research: An integrative qualitative evidence synthesis review. </w:t>
      </w:r>
      <w:r w:rsidRPr="00886726">
        <w:rPr>
          <w:i/>
          <w:szCs w:val="24"/>
        </w:rPr>
        <w:t>Palliative Medicine,</w:t>
      </w:r>
      <w:r w:rsidRPr="00886726">
        <w:rPr>
          <w:szCs w:val="24"/>
        </w:rPr>
        <w:t xml:space="preserve"> 33</w:t>
      </w:r>
      <w:r w:rsidRPr="00886726">
        <w:rPr>
          <w:b/>
          <w:szCs w:val="24"/>
        </w:rPr>
        <w:t>,</w:t>
      </w:r>
      <w:r w:rsidRPr="00886726">
        <w:rPr>
          <w:szCs w:val="24"/>
        </w:rPr>
        <w:t xml:space="preserve"> 969-984.</w:t>
      </w:r>
    </w:p>
    <w:p w14:paraId="0E9E02B0" w14:textId="77777777" w:rsidR="00711CC4" w:rsidRDefault="00711CC4" w:rsidP="002D6186">
      <w:pPr>
        <w:spacing w:after="0" w:line="240" w:lineRule="auto"/>
        <w:ind w:left="1440" w:hanging="1440"/>
        <w:rPr>
          <w:rFonts w:cstheme="minorHAnsi"/>
          <w:b/>
          <w:bCs/>
          <w:kern w:val="2"/>
          <w:sz w:val="28"/>
          <w:szCs w:val="28"/>
          <w14:ligatures w14:val="standardContextual"/>
        </w:rPr>
        <w:sectPr w:rsidR="00711CC4" w:rsidSect="002F0A09">
          <w:headerReference w:type="default" r:id="rId26"/>
          <w:footerReference w:type="default" r:id="rId27"/>
          <w:pgSz w:w="11906" w:h="16838" w:code="9"/>
          <w:pgMar w:top="1134" w:right="1134" w:bottom="1134" w:left="1134" w:header="709" w:footer="709" w:gutter="0"/>
          <w:cols w:space="708"/>
          <w:docGrid w:linePitch="360"/>
        </w:sectPr>
      </w:pPr>
    </w:p>
    <w:p w14:paraId="02FD8313" w14:textId="2FA1DA3E" w:rsidR="00370763" w:rsidRPr="00370763" w:rsidRDefault="00370763" w:rsidP="002D6186">
      <w:pPr>
        <w:spacing w:after="0" w:line="240" w:lineRule="auto"/>
        <w:ind w:left="1440" w:hanging="1440"/>
        <w:rPr>
          <w:rFonts w:cstheme="minorHAnsi"/>
          <w:b/>
          <w:bCs/>
          <w:kern w:val="2"/>
          <w:sz w:val="28"/>
          <w:szCs w:val="28"/>
          <w14:ligatures w14:val="standardContextual"/>
        </w:rPr>
      </w:pPr>
      <w:bookmarkStart w:id="14" w:name="Part1"/>
      <w:bookmarkEnd w:id="14"/>
      <w:r w:rsidRPr="00370763">
        <w:rPr>
          <w:rFonts w:cstheme="minorHAnsi"/>
          <w:b/>
          <w:bCs/>
          <w:kern w:val="2"/>
          <w:sz w:val="28"/>
          <w:szCs w:val="28"/>
          <w14:ligatures w14:val="standardContextual"/>
        </w:rPr>
        <w:lastRenderedPageBreak/>
        <w:t>Part 1</w:t>
      </w:r>
      <w:r w:rsidR="002D6186">
        <w:rPr>
          <w:rFonts w:cstheme="minorHAnsi"/>
          <w:b/>
          <w:bCs/>
          <w:kern w:val="2"/>
          <w:sz w:val="28"/>
          <w:szCs w:val="28"/>
          <w14:ligatures w14:val="standardContextual"/>
        </w:rPr>
        <w:tab/>
      </w:r>
      <w:r w:rsidRPr="00370763">
        <w:rPr>
          <w:rFonts w:cstheme="minorHAnsi"/>
          <w:b/>
          <w:bCs/>
          <w:kern w:val="2"/>
          <w:sz w:val="28"/>
          <w:szCs w:val="28"/>
          <w14:ligatures w14:val="standardContextual"/>
        </w:rPr>
        <w:t>Introduction, Qualitative Evidence Synthesis and Methods of Case Study Approach</w:t>
      </w:r>
    </w:p>
    <w:p w14:paraId="529A2673" w14:textId="77777777" w:rsidR="00370763" w:rsidRPr="00370763" w:rsidRDefault="00370763" w:rsidP="00370763">
      <w:pPr>
        <w:spacing w:after="0" w:line="240" w:lineRule="auto"/>
        <w:rPr>
          <w:rFonts w:cstheme="minorHAnsi"/>
          <w:kern w:val="2"/>
          <w:sz w:val="24"/>
          <w:szCs w:val="24"/>
          <w14:ligatures w14:val="standardContextual"/>
        </w:rPr>
      </w:pPr>
    </w:p>
    <w:p w14:paraId="7EC1EC9B" w14:textId="77777777" w:rsidR="00370763" w:rsidRPr="00370763" w:rsidRDefault="00370763" w:rsidP="00370763">
      <w:pPr>
        <w:spacing w:after="0" w:line="240" w:lineRule="auto"/>
        <w:rPr>
          <w:rFonts w:cstheme="minorHAnsi"/>
          <w:b/>
          <w:bCs/>
          <w:kern w:val="2"/>
          <w:sz w:val="28"/>
          <w:szCs w:val="28"/>
          <w14:ligatures w14:val="standardContextual"/>
        </w:rPr>
      </w:pPr>
      <w:bookmarkStart w:id="15" w:name="Chapter1"/>
      <w:bookmarkEnd w:id="15"/>
      <w:r w:rsidRPr="00370763">
        <w:rPr>
          <w:rFonts w:cstheme="minorHAnsi"/>
          <w:b/>
          <w:bCs/>
          <w:kern w:val="2"/>
          <w:sz w:val="28"/>
          <w:szCs w:val="28"/>
          <w14:ligatures w14:val="standardContextual"/>
        </w:rPr>
        <w:t>Chapter 1</w:t>
      </w:r>
      <w:r w:rsidRPr="00370763">
        <w:rPr>
          <w:rFonts w:cstheme="minorHAnsi"/>
          <w:b/>
          <w:bCs/>
          <w:kern w:val="2"/>
          <w:sz w:val="28"/>
          <w:szCs w:val="28"/>
          <w14:ligatures w14:val="standardContextual"/>
        </w:rPr>
        <w:tab/>
        <w:t>Introduction</w:t>
      </w:r>
    </w:p>
    <w:p w14:paraId="709EFD8D" w14:textId="77777777" w:rsidR="00370763" w:rsidRPr="00370763" w:rsidRDefault="00370763" w:rsidP="00370763">
      <w:pPr>
        <w:spacing w:after="0" w:line="240" w:lineRule="auto"/>
        <w:rPr>
          <w:rFonts w:cstheme="minorHAnsi"/>
          <w:b/>
          <w:bCs/>
          <w:sz w:val="24"/>
          <w:szCs w:val="24"/>
        </w:rPr>
      </w:pPr>
    </w:p>
    <w:p w14:paraId="1E72052F" w14:textId="56D8643E" w:rsidR="00370763" w:rsidRPr="00370763" w:rsidRDefault="00CB5A2C" w:rsidP="00370763">
      <w:pPr>
        <w:spacing w:after="0" w:line="240" w:lineRule="auto"/>
        <w:rPr>
          <w:rFonts w:cstheme="minorHAnsi"/>
          <w:b/>
          <w:bCs/>
          <w:sz w:val="24"/>
          <w:szCs w:val="24"/>
        </w:rPr>
      </w:pPr>
      <w:bookmarkStart w:id="16" w:name="Introduction11"/>
      <w:bookmarkEnd w:id="16"/>
      <w:r>
        <w:rPr>
          <w:rFonts w:cstheme="minorHAnsi"/>
          <w:b/>
          <w:bCs/>
          <w:sz w:val="24"/>
          <w:szCs w:val="24"/>
        </w:rPr>
        <w:t xml:space="preserve">1.1 </w:t>
      </w:r>
      <w:r w:rsidR="00370763" w:rsidRPr="00370763">
        <w:rPr>
          <w:rFonts w:cstheme="minorHAnsi"/>
          <w:b/>
          <w:bCs/>
          <w:sz w:val="24"/>
          <w:szCs w:val="24"/>
        </w:rPr>
        <w:t>Introduction</w:t>
      </w:r>
    </w:p>
    <w:p w14:paraId="173D9266" w14:textId="77777777" w:rsidR="00370763" w:rsidRPr="00370763" w:rsidRDefault="00370763" w:rsidP="00370763">
      <w:pPr>
        <w:spacing w:after="0" w:line="240" w:lineRule="auto"/>
        <w:rPr>
          <w:rFonts w:cstheme="minorHAnsi"/>
          <w:b/>
          <w:bCs/>
          <w:sz w:val="24"/>
          <w:szCs w:val="24"/>
        </w:rPr>
      </w:pPr>
    </w:p>
    <w:p w14:paraId="302620FB" w14:textId="3FB12801" w:rsidR="00370763" w:rsidRPr="00370763" w:rsidRDefault="00370763" w:rsidP="00370763">
      <w:pPr>
        <w:spacing w:after="0" w:line="240" w:lineRule="auto"/>
        <w:rPr>
          <w:rFonts w:cstheme="minorHAnsi"/>
          <w:sz w:val="24"/>
          <w:szCs w:val="24"/>
        </w:rPr>
      </w:pPr>
      <w:r w:rsidRPr="00370763">
        <w:rPr>
          <w:rFonts w:cstheme="minorHAnsi"/>
          <w:noProof/>
          <w:sz w:val="24"/>
          <w:szCs w:val="24"/>
        </w:rPr>
        <mc:AlternateContent>
          <mc:Choice Requires="wps">
            <w:drawing>
              <wp:anchor distT="180340" distB="180340" distL="180340" distR="180340" simplePos="0" relativeHeight="251714560" behindDoc="0" locked="0" layoutInCell="1" allowOverlap="1" wp14:anchorId="2371F544" wp14:editId="65DB064C">
                <wp:simplePos x="0" y="0"/>
                <wp:positionH relativeFrom="column">
                  <wp:posOffset>3754755</wp:posOffset>
                </wp:positionH>
                <wp:positionV relativeFrom="paragraph">
                  <wp:posOffset>947420</wp:posOffset>
                </wp:positionV>
                <wp:extent cx="2411095" cy="2527935"/>
                <wp:effectExtent l="0" t="0" r="27305" b="348615"/>
                <wp:wrapSquare wrapText="bothSides"/>
                <wp:docPr id="1299081412" name="Speech Bubble: Rectangle with Corners Rounded 1"/>
                <wp:cNvGraphicFramePr/>
                <a:graphic xmlns:a="http://schemas.openxmlformats.org/drawingml/2006/main">
                  <a:graphicData uri="http://schemas.microsoft.com/office/word/2010/wordprocessingShape">
                    <wps:wsp>
                      <wps:cNvSpPr/>
                      <wps:spPr>
                        <a:xfrm>
                          <a:off x="0" y="0"/>
                          <a:ext cx="2411095" cy="2527935"/>
                        </a:xfrm>
                        <a:prstGeom prst="wedgeRoundRectCallout">
                          <a:avLst/>
                        </a:prstGeom>
                        <a:solidFill>
                          <a:srgbClr val="D29AD2"/>
                        </a:solidFill>
                        <a:ln w="12700" cap="flat" cmpd="sng" algn="ctr">
                          <a:solidFill>
                            <a:srgbClr val="4472C4">
                              <a:shade val="15000"/>
                            </a:srgbClr>
                          </a:solidFill>
                          <a:prstDash val="solid"/>
                          <a:miter lim="800000"/>
                        </a:ln>
                        <a:effectLst/>
                      </wps:spPr>
                      <wps:txbx>
                        <w:txbxContent>
                          <w:p w14:paraId="1B0064F4" w14:textId="77777777" w:rsidR="00370763" w:rsidRPr="002938C0" w:rsidRDefault="00370763" w:rsidP="00370763">
                            <w:pPr>
                              <w:spacing w:after="0" w:line="240" w:lineRule="auto"/>
                              <w:jc w:val="center"/>
                              <w:rPr>
                                <w:rFonts w:cstheme="minorHAnsi"/>
                                <w:color w:val="000000" w:themeColor="text1"/>
                                <w:sz w:val="20"/>
                                <w:szCs w:val="20"/>
                              </w:rPr>
                            </w:pPr>
                            <w:r w:rsidRPr="002938C0">
                              <w:rPr>
                                <w:rFonts w:cstheme="minorHAnsi"/>
                                <w:color w:val="000000" w:themeColor="text1"/>
                                <w:sz w:val="20"/>
                                <w:szCs w:val="20"/>
                              </w:rPr>
                              <w:t xml:space="preserve">PPI is essential in all research, and particularly that into palliative care. We can raise the challenging questions. For example, patient views may differ from those of close relatives, they may not wish to continue striving to survive. Patient priorities may differ widely from those of their health care providers. And not least, if life becomes impossible, how might a peaceful and comfortable death be achieved? </w:t>
                            </w:r>
                            <w:bookmarkStart w:id="17" w:name="_Hlk143412848"/>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bookmarkEnd w:id="17"/>
                          </w:p>
                          <w:p w14:paraId="792DB0D7" w14:textId="77777777" w:rsidR="00370763" w:rsidRPr="00A25CDF" w:rsidRDefault="00370763" w:rsidP="0037076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71F5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 o:spid="_x0000_s1026" type="#_x0000_t62" style="position:absolute;margin-left:295.65pt;margin-top:74.6pt;width:189.85pt;height:199.05pt;z-index:251714560;visibility:visible;mso-wrap-style:square;mso-width-percent:0;mso-height-percent:0;mso-wrap-distance-left:14.2pt;mso-wrap-distance-top:14.2pt;mso-wrap-distance-right:14.2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L8hfwIAAAkFAAAOAAAAZHJzL2Uyb0RvYy54bWysVMlu2zAQvRfoPxC8N1oq17EQOTBspCgQ&#10;pEGSIucxRS0At5K05fTrO6QU20l7KnqhZjgb580bXV0fpCB7bl2vVUWzi5QSrpiue9VW9MfTzadL&#10;SpwHVYPQilf0hTt6vfz44WowJc91p0XNLcEkypWDqWjnvSmTxLGOS3AX2nCFxkZbCR5V2ya1hQGz&#10;S5HkafolGbStjdWMO4e3m9FIlzF/03DmvzeN456IiuLbfDxtPLfhTJZXULYWTNez6RnwD6+Q0Css&#10;eky1AQ9kZ/s/UsmeWe104y+Ylolump7x2AN2k6XvunnswPDYC4LjzBEm9//Ssrv9o7m3CMNgXOlQ&#10;DF0cGivDF99HDhGslyNY/OAJw8u8yLJ0MaOEoS2f5fPF51mAMzmFG+v8V64lCUJFB163/EHvVP2A&#10;c1mDEHrnI2qwv3V+jH2NCeWdFn190wsRFdtu18KSPeAoN/litcmncm/chCIDEjGfpzhuBkipRoBH&#10;UZq6ok61lIBokavM21j7TbQ7L1IU83xdjE4d1Hwsnc1STD0+dnKPTb/JE7rYgOvGkGgKIVDK3iPf&#10;RS8reol5jpmEClYeGTthcRpIkPxhe8AMQdzq+uXeEqtHNjvDbnqsdwvO34NF+mLnuJL+Ox6N0AiH&#10;niRKOm1//e0++COr0ErJgOuAUP3cgeWUiG8K+bbIiiLsT1SK2TxHxZ5btucWtZNrjWPKcPkNi2Lw&#10;9+JVbKyWz7i5q1AVTaAY1h6HMilrP64p7j7jq1V0w50x4G/Vo2EheYAsIP10eAZrJpZ5JOidfl0d&#10;KN9xa/QNkUqvdl43fSTeCVccZlBw3+JYp39DWOhzPXqd/mDL3wAAAP//AwBQSwMEFAAGAAgAAAAh&#10;AMT0F8DgAAAACwEAAA8AAABkcnMvZG93bnJldi54bWxMj8FOwzAQRO9I/IO1SNyokzSQJsSpEBIH&#10;4NSCEEcnduMIex3FbpPy9SwnOK7mafZNvV2cZSc9hcGjgHSVANPYeTVgL+D97elmAyxEiUpaj1rA&#10;WQfYNpcXtayUn3GnT/vYMyrBUEkBJsax4jx0RjsZVn7USNnBT05GOqeeq0nOVO4sz5Lkjjs5IH0w&#10;ctSPRndf+6MT8H1wbf/yupji49lu8s9zl815EOL6anm4Bxb1Ev9g+NUndWjIqfVHVIFZAbdluiaU&#10;grzMgBFRFimtaynKizXwpub/NzQ/AAAA//8DAFBLAQItABQABgAIAAAAIQC2gziS/gAAAOEBAAAT&#10;AAAAAAAAAAAAAAAAAAAAAABbQ29udGVudF9UeXBlc10ueG1sUEsBAi0AFAAGAAgAAAAhADj9If/W&#10;AAAAlAEAAAsAAAAAAAAAAAAAAAAALwEAAF9yZWxzLy5yZWxzUEsBAi0AFAAGAAgAAAAhAPCQvyF/&#10;AgAACQUAAA4AAAAAAAAAAAAAAAAALgIAAGRycy9lMm9Eb2MueG1sUEsBAi0AFAAGAAgAAAAhAMT0&#10;F8DgAAAACwEAAA8AAAAAAAAAAAAAAAAA2QQAAGRycy9kb3ducmV2LnhtbFBLBQYAAAAABAAEAPMA&#10;AADmBQAAAAA=&#10;" adj="6300,24300" fillcolor="#d29ad2" strokecolor="#172c51" strokeweight="1pt">
                <v:textbox>
                  <w:txbxContent>
                    <w:p w14:paraId="1B0064F4" w14:textId="77777777" w:rsidR="00370763" w:rsidRPr="002938C0" w:rsidRDefault="00370763" w:rsidP="00370763">
                      <w:pPr>
                        <w:spacing w:after="0" w:line="240" w:lineRule="auto"/>
                        <w:jc w:val="center"/>
                        <w:rPr>
                          <w:rFonts w:cstheme="minorHAnsi"/>
                          <w:color w:val="000000" w:themeColor="text1"/>
                          <w:sz w:val="20"/>
                          <w:szCs w:val="20"/>
                        </w:rPr>
                      </w:pPr>
                      <w:r w:rsidRPr="002938C0">
                        <w:rPr>
                          <w:rFonts w:cstheme="minorHAnsi"/>
                          <w:color w:val="000000" w:themeColor="text1"/>
                          <w:sz w:val="20"/>
                          <w:szCs w:val="20"/>
                        </w:rPr>
                        <w:t xml:space="preserve">PPI is essential in all research, and particularly that into palliative care. We can raise the challenging questions. For example, patient views may differ from those of close relatives, they may not wish to continue striving to survive. Patient priorities may differ widely from those of their health care providers. And not least, if life becomes impossible, how might a peaceful and comfortable death be achieved? </w:t>
                      </w:r>
                      <w:bookmarkStart w:id="18" w:name="_Hlk143412848"/>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bookmarkEnd w:id="18"/>
                    </w:p>
                    <w:p w14:paraId="792DB0D7" w14:textId="77777777" w:rsidR="00370763" w:rsidRPr="00A25CDF" w:rsidRDefault="00370763" w:rsidP="00370763">
                      <w:pPr>
                        <w:jc w:val="center"/>
                        <w:rPr>
                          <w:color w:val="000000" w:themeColor="text1"/>
                        </w:rPr>
                      </w:pPr>
                    </w:p>
                  </w:txbxContent>
                </v:textbox>
                <w10:wrap type="square"/>
              </v:shape>
            </w:pict>
          </mc:Fallback>
        </mc:AlternateContent>
      </w:r>
      <w:r w:rsidRPr="00370763">
        <w:rPr>
          <w:rFonts w:cstheme="minorHAnsi"/>
          <w:sz w:val="24"/>
          <w:szCs w:val="24"/>
        </w:rPr>
        <w:t xml:space="preserve">Public involvement in palliative care research entails those with experience of, or an interest in, palliative care contributing to how the research is designed, undertaken or disseminated. They may carry out activities such as helping to decide research priorities, being a member of an advisory group or undertaking data analysis. However, there is a lack of evidence on involvement in palliative care research compared to other health and social care fields </w:t>
      </w:r>
      <w:r w:rsidR="00C445FA">
        <w:rPr>
          <w:rFonts w:cstheme="minorHAnsi"/>
          <w:sz w:val="24"/>
          <w:szCs w:val="24"/>
        </w:rPr>
        <w:fldChar w:fldCharType="begin"/>
      </w:r>
      <w:r w:rsidR="00C445FA">
        <w:rPr>
          <w:rFonts w:cstheme="minorHAnsi"/>
          <w:sz w:val="24"/>
          <w:szCs w:val="24"/>
        </w:rPr>
        <w:instrText xml:space="preserve"> ADDIN EN.CITE &lt;EndNote&gt;&lt;Cite&gt;&lt;RecNum&gt;25708&lt;/RecNum&gt;&lt;DisplayText&gt;(INVOLVE 2014; Scholz et al. 2019)&lt;/DisplayText&gt;&lt;record&gt;&lt;rec-number&gt;25708&lt;/rec-number&gt;&lt;foreign-keys&gt;&lt;key app="EN" db-id="eda99esr9arp52e20v2pftz4rp5s9x0evef5" timestamp="1555323882"&gt;25708&lt;/key&gt;&lt;/foreign-keys&gt;&lt;ref-type name="Report"&gt;27&lt;/ref-type&gt;&lt;contributors&gt;&lt;authors&gt;&lt;author&gt;INVOLVE&lt;/author&gt;&lt;/authors&gt;&lt;tertiary-authors&gt;&lt;author&gt;INVOLVE Coordinating Centre&lt;/author&gt;&lt;/tertiary-authors&gt;&lt;/contributors&gt;&lt;titles&gt;&lt;title&gt;Eviodence Bibliography 5. References on public involvement in NHS, public health and social care research&lt;/title&gt;&lt;/titles&gt;&lt;reprint-edition&gt;in file&lt;/reprint-edition&gt;&lt;dates&gt;&lt;year&gt;2014&lt;/year&gt;&lt;/dates&gt;&lt;pub-location&gt;Eastleigh&lt;/pub-location&gt;&lt;publisher&gt;INVOLVE Coordinating Centre&lt;/publisher&gt;&lt;urls&gt;&lt;related-urls&gt;&lt;url&gt;https://www.invo.org.uk/posttypepublication/evidence-bibliography-4/&lt;/url&gt;&lt;/related-urls&gt;&lt;/urls&gt;&lt;/record&gt;&lt;/Cite&gt;&lt;Cite&gt;&lt;RecNum&gt;25758&lt;/RecNum&gt;&lt;record&gt;&lt;rec-number&gt;25758&lt;/rec-number&gt;&lt;foreign-keys&gt;&lt;key app="EN" db-id="eda99esr9arp52e20v2pftz4rp5s9x0evef5" timestamp="1570275670"&gt;25758&lt;/key&gt;&lt;key app="ENWeb" db-id=""&gt;0&lt;/key&gt;&lt;/foreign-keys&gt;&lt;ref-type name="Journal Article"&gt;17&lt;/ref-type&gt;&lt;contributors&gt;&lt;authors&gt;&lt;author&gt;Scholz, Brett&lt;/author&gt;&lt;author&gt;Bevan, Alan&lt;/author&gt;&lt;author&gt;Georgousopoulou, Ekavi&lt;/author&gt;&lt;author&gt;Collier, Aileen&lt;/author&gt;&lt;author&gt;Mitchell, Imogen&lt;/author&gt;&lt;/authors&gt;&lt;/contributors&gt;&lt;titles&gt;&lt;title&gt;Consumer and carer leadership in palliative care academia and practice: A systematic review with narrative synthesis&lt;/title&gt;&lt;secondary-title&gt;Palliative Medicine&lt;/secondary-title&gt;&lt;/titles&gt;&lt;periodical&gt;&lt;full-title&gt;Palliative Medicine&lt;/full-title&gt;&lt;abbr-1&gt;Palliat Med&lt;/abbr-1&gt;&lt;/periodical&gt;&lt;pages&gt;959-968&lt;/pages&gt;&lt;volume&gt;33&lt;/volume&gt;&lt;number&gt;8&lt;/number&gt;&lt;reprint-edition&gt;in file&lt;/reprint-edition&gt;&lt;dates&gt;&lt;year&gt;2019&lt;/year&gt;&lt;/dates&gt;&lt;isbn&gt;0269-2163&lt;/isbn&gt;&lt;urls&gt;&lt;related-urls&gt;&lt;url&gt;https://journals-sagepub-com.sheffield.idm.oclc.org/doi/full/10.1177/0269216319854012&lt;/url&gt;&lt;/related-urls&gt;&lt;/urls&gt;&lt;/record&gt;&lt;/Cite&gt;&lt;/EndNote&gt;</w:instrText>
      </w:r>
      <w:r w:rsidR="00C445FA">
        <w:rPr>
          <w:rFonts w:cstheme="minorHAnsi"/>
          <w:sz w:val="24"/>
          <w:szCs w:val="24"/>
        </w:rPr>
        <w:fldChar w:fldCharType="separate"/>
      </w:r>
      <w:r w:rsidR="00C445FA">
        <w:rPr>
          <w:rFonts w:cstheme="minorHAnsi"/>
          <w:noProof/>
          <w:sz w:val="24"/>
          <w:szCs w:val="24"/>
        </w:rPr>
        <w:t>(INVOLVE 2014; Scholz et al. 2019)</w:t>
      </w:r>
      <w:r w:rsidR="00C445FA">
        <w:rPr>
          <w:rFonts w:cstheme="minorHAnsi"/>
          <w:sz w:val="24"/>
          <w:szCs w:val="24"/>
        </w:rPr>
        <w:fldChar w:fldCharType="end"/>
      </w:r>
      <w:r w:rsidRPr="00370763">
        <w:rPr>
          <w:rFonts w:cstheme="minorHAnsi"/>
          <w:sz w:val="24"/>
          <w:szCs w:val="24"/>
        </w:rPr>
        <w:t xml:space="preserve"> and involving people in palliative care research is considered to be more complex and challenging for numerous reasons </w:t>
      </w:r>
      <w:r w:rsidR="00C445FA">
        <w:rPr>
          <w:rFonts w:cstheme="minorHAnsi"/>
          <w:sz w:val="24"/>
          <w:szCs w:val="24"/>
        </w:rPr>
        <w:fldChar w:fldCharType="begin">
          <w:fldData xml:space="preserve">PEVuZE5vdGU+PENpdGU+PFJlY051bT4xNzc4MzwvUmVjTnVtPjxEaXNwbGF5VGV4dD4oSG9mZm1h
bm4gUGlpIGV0IGFsLiAyMDE5OyBKb2huc29uIGV0IGFsLiAyMDIwKTwvRGlzcGxheVRleHQ+PHJl
Y29yZD48cmVjLW51bWJlcj4xNzc4MzwvcmVjLW51bWJlcj48Zm9yZWlnbi1rZXlzPjxrZXkgYXBw
PSJFTiIgZGItaWQ9ImVkYTk5ZXNyOWFycDUyZTIwdjJwZnR6NHJwNXM5eDBldmVmNSIgdGltZXN0
YW1wPSIxNTU0MDQ5MjY2Ij4xNzc4Mzwva2V5PjwvZm9yZWlnbi1rZXlzPjxyZWYtdHlwZSBuYW1l
PSJKb3VybmFsIEFydGljbGUiPjE3PC9yZWYtdHlwZT48Y29udHJpYnV0b3JzPjxhdXRob3JzPjxh
dXRob3I+SG9mZm1hbm4gUGlpLCBLYXRocmluZTwvYXV0aG9yPjxhdXRob3I+TG9uZSBIZWxsZSwg
U2Nob3U8L2F1dGhvcj48YXV0aG9yPlBpaWwsIEthcmluPC9hdXRob3I+PGF1dGhvcj5KYXJkZW4s
IE1hcnk8L2F1dGhvcj48L2F1dGhvcnM+PC9jb250cmlidXRvcnM+PGF1dGgtYWRkcmVzcz5JbnN0
aXR1dGUgb2YgTnVyc2luZyBhbmQgTnV0cml0aW9uLCBDb3BlaGFnZW4gVW5pdmVyc2l0eSBDb2xs
ZWdlLCBDb3BlbmhhZ2VuLCBEZW5tYXJrIDsgRGVwYXJ0bWVudCBvZiBPbmNvbG9neSwgQ29wZW5o
YWdlbiBVbml2ZXJzaXR5IEhvc3BpdGFsLCBSaWdzaG9zcGl0YWxldCBDb3BlbmhhZ2VuLCBEZW5t
YXJrOyBEZXBhcnRtZW50IG9mIFB1YmxpYyBIZWFsdGgsIEFhcmh1cyBVbml2ZXJzaXR5LCBEZW5t
YXJrIDsgRGVwYXJ0bWVudCBvZiBIZW1hdG9sb2d5LCBDb3BlbmhhZ2VuIFVuaXZlcnNpdHkgSG9z
cGl0YWwsIFJpZ3Nob3NwaXRhbGV0LCBDb3BlbmhhZ2VuLCBEZW5tYXJrOyBEZXBhcnRtZW50IG9m
IFB1YmxpYyBIZWFsdGgsIEZhY3VsdHkgb2YgSGVhbHRoIGFuZCBNZWRpY2FsIFNjaWVuY2VzLCBV
bml2ZXJzaXR5IG9mIENvcGVuaGFnZW4sIENvcGVuaGFnZW4sIERlbm1hcmsgOyBJbnN0aXR1dGUg
b2YgTnVyc2luZyBhbmQgTnV0cml0aW9uLCBDb3BlaGFnZW4gVW5pdmVyc2l0eSBDb2xsZWdlLCBD
b3BlbmhhZ2VuLCBEZW5tYXJrPC9hdXRoLWFkZHJlc3M+PHRpdGxlcz48dGl0bGU+Q3VycmVudCB0
cmVuZHMgaW4gcGF0aWVudCBhbmQgcHVibGljIGludm9sdmVtZW50IGluIGNhbmNlciByZXNlYXJj
aDogQSBzeXN0ZW1hdGljIHJldmlldzwvdGl0bGU+PHNlY29uZGFyeS10aXRsZT5IZWFsdGggRXhw
ZWN0YXRpb25zPC9zZWNvbmRhcnktdGl0bGU+PC90aXRsZXM+PHBlcmlvZGljYWw+PGZ1bGwtdGl0
bGU+SGVhbHRoIEV4cGVjdGF0aW9uczwvZnVsbC10aXRsZT48YWJici0xPkhlYWx0aCBFeHBlY3Q8
L2FiYnItMT48L3BlcmlvZGljYWw+PHBhZ2VzPjMtMjA8L3BhZ2VzPjx2b2x1bWU+MjI8L3ZvbHVt
ZT48bnVtYmVyPjE8L251bWJlcj48cmVwcmludC1lZGl0aW9uPmluIGZpbGU8L3JlcHJpbnQtZWRp
dGlvbj48a2V5d29yZHM+PGtleXdvcmQ+UHVibGljIEhlYWx0aCBBbmQgU2FmZXR5PC9rZXl3b3Jk
PjxrZXl3b3JkPmNhbmNlciByZXNlYXJjaDwva2V5d29yZD48a2V5d29yZD5wYXRpZW50IGFuZCBw
dWJsaWMgaW52b2x2ZW1lbnQ8L2tleXdvcmQ+PGtleXdvcmQ+c3lzdGVtYXRpYyByZXZpZXc8L2tl
eXdvcmQ+PGtleXdvcmQ+Q2FuY2VyPC9rZXl3b3JkPjxrZXl3b3JkPkNpdGl6ZW4gcGFydGljaXBh
dGlvbjwva2V5d29yZD48a2V5d29yZD5TeXN0ZW1hdGljIHJldmlld3M8L2tleXdvcmQ+PGtleXdv
cmQ+TWVkaWNhbCByZXNlYXJjaDwva2V5d29yZD48a2V5d29yZD5SZWNydWl0bWVudDwva2V5d29y
ZD48a2V5d29yZD5OZWdhdGl2ZSBleHBlcmllbmNlczwva2V5d29yZD48a2V5d29yZD5DYXJlcnM8
L2tleXdvcmQ+PC9rZXl3b3Jkcz48ZGF0ZXM+PHllYXI+MjAxOTwveWVhcj48cHViLWRhdGVzPjxk
YXRlPkZlYiAyMDE5JiN4RDsyMDE5LTAxLTMwPC9kYXRlPjwvcHViLWRhdGVzPjwvZGF0ZXM+PHB1
Yi1sb2NhdGlvbj5PeGZvcmQ8L3B1Yi1sb2NhdGlvbj48cHVibGlzaGVyPldpbGV5IFN1YnNjcmlw
dGlvbiBTZXJ2aWNlcywgSW5jLjwvcHVibGlzaGVyPjxpc2JuPjEzNjktNjUxMzwvaXNibj48YWNj
ZXNzaW9uLW51bT4yMTcyNDU5MTM3PC9hY2Nlc3Npb24tbnVtPjx1cmxzPjxyZWxhdGVkLXVybHM+
PHVybD5odHRwczovL3NlYXJjaC5wcm9xdWVzdC5jb20vZG9jdmlldy8yMTcyNDU5MTM3P2FjY291
bnRpZD0xMzgyODwvdXJsPjx1cmw+aHR0cDovL2ZpbmQuc2hlZi5hYy51ay9vcGVudXJsLzQ0U0ZE
LzQ0U0ZEX3NlcnZpY2VzX3BhZ2U/dXJsX3Zlcj1aMzkuODgtMjAwNCZhbXA7cmZ0X3ZhbF9mbXQ9
aW5mbzpvZmkvZm10OmtldjptdHg6am91cm5hbCZhbXA7Z2VucmU9YXJ0aWNsZSZhbXA7c2lkPVBy
b1E6UHJvUSUzQWFzc2lhJmFtcDthdGl0bGU9Q3VycmVudCt0cmVuZHMraW4rcGF0aWVudCthbmQr
cHVibGljK2ludm9sdmVtZW50K2luK2NhbmNlcityZXNlYXJjaCUzQStBK3N5c3RlbWF0aWMrcmV2
aWV3JmFtcDt0aXRsZT1IZWFsdGgrRXhwZWN0YXRpb25zJmFtcDtpc3NuPTEzNjk2NTEzJmFtcDtk
YXRlPTIwMTktMDItMDEmYW1wO3ZvbHVtZT0yMiZhbXA7aXNzdWU9MSZhbXA7c3BhZ2U9MyZhbXA7
YXU9S2F0aHJpbmUrSG9mZm1hbm4rUGlpJTNCTG9uZStIZWxsZStTY2hvdSUzQlBpaWwlMkMrS2Fy
aW4lM0JKYXJkZW4lMkMrTWFyeSZhbXA7aXNibj0mYW1wO2p0aXRsZT1IZWFsdGgrRXhwZWN0YXRp
b25zJmFtcDtidGl0bGU9JmFtcDtyZnRfaWQ9aW5mbzplcmljLyZhbXA7cmZ0X2lkPWluZm86ZG9p
LzEwLjExMTElMkZoZXguMTI4NDE8L3VybD48L3JlbGF0ZWQtdXJscz48L3VybHM+PGVsZWN0cm9u
aWMtcmVzb3VyY2UtbnVtPmh0dHA6Ly9keC5kb2kub3JnLzEwLjExMTEvaGV4LjEyODQxPC9lbGVj
dHJvbmljLXJlc291cmNlLW51bT48cmVtb3RlLWRhdGFiYXNlLW5hbWU+QXBwbGllZCBTb2NpYWwg
U2NpZW5jZXMgSW5kZXggJmFtcDsgQWJzdHJhY3RzIChBU1NJQSk8L3JlbW90ZS1kYXRhYmFzZS1u
YW1lPjxyZW1vdGUtZGF0YWJhc2UtcHJvdmlkZXI+QVNTSUEsIE1EPC9yZW1vdGUtZGF0YWJhc2Ut
cHJvdmlkZXI+PGxhbmd1YWdlPkVuZ2xpc2g8L2xhbmd1YWdlPjwvcmVjb3JkPjwvQ2l0ZT48Q2l0
ZT48UmVjTnVtPjI1ODgxPC9SZWNOdW0+PHJlY29yZD48cmVjLW51bWJlcj4yNTg4MTwvcmVjLW51
bWJlcj48Zm9yZWlnbi1rZXlzPjxrZXkgYXBwPSJFTiIgZGItaWQ9ImVkYTk5ZXNyOWFycDUyZTIw
djJwZnR6NHJwNXM5eDBldmVmNSIgdGltZXN0YW1wPSIxNjA5NTkxODg2Ij4yNTg4MTwva2V5Pjwv
Zm9yZWlnbi1rZXlzPjxyZWYtdHlwZSBuYW1lPSJKb3VybmFsIEFydGljbGUiPjE3PC9yZWYtdHlw
ZT48Y29udHJpYnV0b3JzPjxhdXRob3JzPjxhdXRob3I+Sm9obnNvbiwgSC48L2F1dGhvcj48YXV0
aG9yPk9nZGVuLCBNLjwvYXV0aG9yPjxhdXRob3I+QnJpZ2h0b24sIEwuIEouPC9hdXRob3I+PGF1
dGhvcj5FdGtpbmQsIFMuIE4uPC9hdXRob3I+PGF1dGhvcj5PbHV5YXNlLCBBLiBPLjwvYXV0aG9y
PjxhdXRob3I+Q2h1a3d1c2EsIEUuPC9hdXRob3I+PGF1dGhvcj5ZdSwgUC48L2F1dGhvcj48YXV0
aG9yPmRlIFdvbGYtTGluZGVyLCBTLjwvYXV0aG9yPjxhdXRob3I+U21pdGgsIFAuPC9hdXRob3I+
PGF1dGhvcj5CYWlsZXksIFMuPC9hdXRob3I+PC9hdXRob3JzPjwvY29udHJpYnV0b3JzPjx0aXRs
ZXM+PHRpdGxlPlBhdGllbnQgYW5kIHB1YmxpYyBpbnZvbHZlbWVudCBpbiBwYWxsaWF0aXZlIGNh
cmUgcmVzZWFyY2g6IFdoYXQgd29ya3MsIGFuZCB3aHk/IEEgcXVhbGl0YXRpdmUgZXZhbHVhdGlv
bjwvdGl0bGU+PHNlY29uZGFyeS10aXRsZT5QYWxsaWF0aXZlIE1lZGljaW5lPC9zZWNvbmRhcnkt
dGl0bGU+PC90aXRsZXM+PHBlcmlvZGljYWw+PGZ1bGwtdGl0bGU+UGFsbGlhdGl2ZSBNZWRpY2lu
ZTwvZnVsbC10aXRsZT48YWJici0xPlBhbGxpYXQgTWVkPC9hYmJyLTE+PC9wZXJpb2RpY2FsPjxw
YWdlcz4xNTEtMTYwPC9wYWdlcz48dm9sdW1lPjM1PC92b2x1bWU+PG51bWJlcj4xPC9udW1iZXI+
PHJlcHJpbnQtZWRpdGlvbj5pbiBmaWxlPC9yZXByaW50LWVkaXRpb24+PGRhdGVzPjx5ZWFyPjIw
MjA8L3llYXI+PC9kYXRlcz48aXNibj4wMjY5LTIxNjM8L2lzYm4+PHVybHM+PHJlbGF0ZWQtdXJs
cz48dXJsPmh0dHBzOi8vam91cm5hbHMuc2FnZXB1Yi5jb20vZG9pL2Z1bGwvMTAuMTE3Ny8wMjY5
MjE2MzIwOTU2ODE5PC91cmw+PC9yZWxhdGVkLXVybHM+PC91cmxzPjxlbGVjdHJvbmljLXJlc291
cmNlLW51bT5odHRwczovL2RvaS5vcmcvMTAuMTE3Ny8wMjY5MjE2MzIwOTU2ODE5PC9lbGVjdHJv
bmljLXJlc291cmNlLW51bT48L3JlY29yZD48L0NpdGU+PC9FbmROb3RlPn==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zc4MzwvUmVjTnVtPjxEaXNwbGF5VGV4dD4oSG9mZm1h
bm4gUGlpIGV0IGFsLiAyMDE5OyBKb2huc29uIGV0IGFsLiAyMDIwKTwvRGlzcGxheVRleHQ+PHJl
Y29yZD48cmVjLW51bWJlcj4xNzc4MzwvcmVjLW51bWJlcj48Zm9yZWlnbi1rZXlzPjxrZXkgYXBw
PSJFTiIgZGItaWQ9ImVkYTk5ZXNyOWFycDUyZTIwdjJwZnR6NHJwNXM5eDBldmVmNSIgdGltZXN0
YW1wPSIxNTU0MDQ5MjY2Ij4xNzc4Mzwva2V5PjwvZm9yZWlnbi1rZXlzPjxyZWYtdHlwZSBuYW1l
PSJKb3VybmFsIEFydGljbGUiPjE3PC9yZWYtdHlwZT48Y29udHJpYnV0b3JzPjxhdXRob3JzPjxh
dXRob3I+SG9mZm1hbm4gUGlpLCBLYXRocmluZTwvYXV0aG9yPjxhdXRob3I+TG9uZSBIZWxsZSwg
U2Nob3U8L2F1dGhvcj48YXV0aG9yPlBpaWwsIEthcmluPC9hdXRob3I+PGF1dGhvcj5KYXJkZW4s
IE1hcnk8L2F1dGhvcj48L2F1dGhvcnM+PC9jb250cmlidXRvcnM+PGF1dGgtYWRkcmVzcz5JbnN0
aXR1dGUgb2YgTnVyc2luZyBhbmQgTnV0cml0aW9uLCBDb3BlaGFnZW4gVW5pdmVyc2l0eSBDb2xs
ZWdlLCBDb3BlbmhhZ2VuLCBEZW5tYXJrIDsgRGVwYXJ0bWVudCBvZiBPbmNvbG9neSwgQ29wZW5o
YWdlbiBVbml2ZXJzaXR5IEhvc3BpdGFsLCBSaWdzaG9zcGl0YWxldCBDb3BlbmhhZ2VuLCBEZW5t
YXJrOyBEZXBhcnRtZW50IG9mIFB1YmxpYyBIZWFsdGgsIEFhcmh1cyBVbml2ZXJzaXR5LCBEZW5t
YXJrIDsgRGVwYXJ0bWVudCBvZiBIZW1hdG9sb2d5LCBDb3BlbmhhZ2VuIFVuaXZlcnNpdHkgSG9z
cGl0YWwsIFJpZ3Nob3NwaXRhbGV0LCBDb3BlbmhhZ2VuLCBEZW5tYXJrOyBEZXBhcnRtZW50IG9m
IFB1YmxpYyBIZWFsdGgsIEZhY3VsdHkgb2YgSGVhbHRoIGFuZCBNZWRpY2FsIFNjaWVuY2VzLCBV
bml2ZXJzaXR5IG9mIENvcGVuaGFnZW4sIENvcGVuaGFnZW4sIERlbm1hcmsgOyBJbnN0aXR1dGUg
b2YgTnVyc2luZyBhbmQgTnV0cml0aW9uLCBDb3BlaGFnZW4gVW5pdmVyc2l0eSBDb2xsZWdlLCBD
b3BlbmhhZ2VuLCBEZW5tYXJrPC9hdXRoLWFkZHJlc3M+PHRpdGxlcz48dGl0bGU+Q3VycmVudCB0
cmVuZHMgaW4gcGF0aWVudCBhbmQgcHVibGljIGludm9sdmVtZW50IGluIGNhbmNlciByZXNlYXJj
aDogQSBzeXN0ZW1hdGljIHJldmlldzwvdGl0bGU+PHNlY29uZGFyeS10aXRsZT5IZWFsdGggRXhw
ZWN0YXRpb25zPC9zZWNvbmRhcnktdGl0bGU+PC90aXRsZXM+PHBlcmlvZGljYWw+PGZ1bGwtdGl0
bGU+SGVhbHRoIEV4cGVjdGF0aW9uczwvZnVsbC10aXRsZT48YWJici0xPkhlYWx0aCBFeHBlY3Q8
L2FiYnItMT48L3BlcmlvZGljYWw+PHBhZ2VzPjMtMjA8L3BhZ2VzPjx2b2x1bWU+MjI8L3ZvbHVt
ZT48bnVtYmVyPjE8L251bWJlcj48cmVwcmludC1lZGl0aW9uPmluIGZpbGU8L3JlcHJpbnQtZWRp
dGlvbj48a2V5d29yZHM+PGtleXdvcmQ+UHVibGljIEhlYWx0aCBBbmQgU2FmZXR5PC9rZXl3b3Jk
PjxrZXl3b3JkPmNhbmNlciByZXNlYXJjaDwva2V5d29yZD48a2V5d29yZD5wYXRpZW50IGFuZCBw
dWJsaWMgaW52b2x2ZW1lbnQ8L2tleXdvcmQ+PGtleXdvcmQ+c3lzdGVtYXRpYyByZXZpZXc8L2tl
eXdvcmQ+PGtleXdvcmQ+Q2FuY2VyPC9rZXl3b3JkPjxrZXl3b3JkPkNpdGl6ZW4gcGFydGljaXBh
dGlvbjwva2V5d29yZD48a2V5d29yZD5TeXN0ZW1hdGljIHJldmlld3M8L2tleXdvcmQ+PGtleXdv
cmQ+TWVkaWNhbCByZXNlYXJjaDwva2V5d29yZD48a2V5d29yZD5SZWNydWl0bWVudDwva2V5d29y
ZD48a2V5d29yZD5OZWdhdGl2ZSBleHBlcmllbmNlczwva2V5d29yZD48a2V5d29yZD5DYXJlcnM8
L2tleXdvcmQ+PC9rZXl3b3Jkcz48ZGF0ZXM+PHllYXI+MjAxOTwveWVhcj48cHViLWRhdGVzPjxk
YXRlPkZlYiAyMDE5JiN4RDsyMDE5LTAxLTMwPC9kYXRlPjwvcHViLWRhdGVzPjwvZGF0ZXM+PHB1
Yi1sb2NhdGlvbj5PeGZvcmQ8L3B1Yi1sb2NhdGlvbj48cHVibGlzaGVyPldpbGV5IFN1YnNjcmlw
dGlvbiBTZXJ2aWNlcywgSW5jLjwvcHVibGlzaGVyPjxpc2JuPjEzNjktNjUxMzwvaXNibj48YWNj
ZXNzaW9uLW51bT4yMTcyNDU5MTM3PC9hY2Nlc3Npb24tbnVtPjx1cmxzPjxyZWxhdGVkLXVybHM+
PHVybD5odHRwczovL3NlYXJjaC5wcm9xdWVzdC5jb20vZG9jdmlldy8yMTcyNDU5MTM3P2FjY291
bnRpZD0xMzgyODwvdXJsPjx1cmw+aHR0cDovL2ZpbmQuc2hlZi5hYy51ay9vcGVudXJsLzQ0U0ZE
LzQ0U0ZEX3NlcnZpY2VzX3BhZ2U/dXJsX3Zlcj1aMzkuODgtMjAwNCZhbXA7cmZ0X3ZhbF9mbXQ9
aW5mbzpvZmkvZm10OmtldjptdHg6am91cm5hbCZhbXA7Z2VucmU9YXJ0aWNsZSZhbXA7c2lkPVBy
b1E6UHJvUSUzQWFzc2lhJmFtcDthdGl0bGU9Q3VycmVudCt0cmVuZHMraW4rcGF0aWVudCthbmQr
cHVibGljK2ludm9sdmVtZW50K2luK2NhbmNlcityZXNlYXJjaCUzQStBK3N5c3RlbWF0aWMrcmV2
aWV3JmFtcDt0aXRsZT1IZWFsdGgrRXhwZWN0YXRpb25zJmFtcDtpc3NuPTEzNjk2NTEzJmFtcDtk
YXRlPTIwMTktMDItMDEmYW1wO3ZvbHVtZT0yMiZhbXA7aXNzdWU9MSZhbXA7c3BhZ2U9MyZhbXA7
YXU9S2F0aHJpbmUrSG9mZm1hbm4rUGlpJTNCTG9uZStIZWxsZStTY2hvdSUzQlBpaWwlMkMrS2Fy
aW4lM0JKYXJkZW4lMkMrTWFyeSZhbXA7aXNibj0mYW1wO2p0aXRsZT1IZWFsdGgrRXhwZWN0YXRp
b25zJmFtcDtidGl0bGU9JmFtcDtyZnRfaWQ9aW5mbzplcmljLyZhbXA7cmZ0X2lkPWluZm86ZG9p
LzEwLjExMTElMkZoZXguMTI4NDE8L3VybD48L3JlbGF0ZWQtdXJscz48L3VybHM+PGVsZWN0cm9u
aWMtcmVzb3VyY2UtbnVtPmh0dHA6Ly9keC5kb2kub3JnLzEwLjExMTEvaGV4LjEyODQxPC9lbGVj
dHJvbmljLXJlc291cmNlLW51bT48cmVtb3RlLWRhdGFiYXNlLW5hbWU+QXBwbGllZCBTb2NpYWwg
U2NpZW5jZXMgSW5kZXggJmFtcDsgQWJzdHJhY3RzIChBU1NJQSk8L3JlbW90ZS1kYXRhYmFzZS1u
YW1lPjxyZW1vdGUtZGF0YWJhc2UtcHJvdmlkZXI+QVNTSUEsIE1EPC9yZW1vdGUtZGF0YWJhc2Ut
cHJvdmlkZXI+PGxhbmd1YWdlPkVuZ2xpc2g8L2xhbmd1YWdlPjwvcmVjb3JkPjwvQ2l0ZT48Q2l0
ZT48UmVjTnVtPjI1ODgxPC9SZWNOdW0+PHJlY29yZD48cmVjLW51bWJlcj4yNTg4MTwvcmVjLW51
bWJlcj48Zm9yZWlnbi1rZXlzPjxrZXkgYXBwPSJFTiIgZGItaWQ9ImVkYTk5ZXNyOWFycDUyZTIw
djJwZnR6NHJwNXM5eDBldmVmNSIgdGltZXN0YW1wPSIxNjA5NTkxODg2Ij4yNTg4MTwva2V5Pjwv
Zm9yZWlnbi1rZXlzPjxyZWYtdHlwZSBuYW1lPSJKb3VybmFsIEFydGljbGUiPjE3PC9yZWYtdHlw
ZT48Y29udHJpYnV0b3JzPjxhdXRob3JzPjxhdXRob3I+Sm9obnNvbiwgSC48L2F1dGhvcj48YXV0
aG9yPk9nZGVuLCBNLjwvYXV0aG9yPjxhdXRob3I+QnJpZ2h0b24sIEwuIEouPC9hdXRob3I+PGF1
dGhvcj5FdGtpbmQsIFMuIE4uPC9hdXRob3I+PGF1dGhvcj5PbHV5YXNlLCBBLiBPLjwvYXV0aG9y
PjxhdXRob3I+Q2h1a3d1c2EsIEUuPC9hdXRob3I+PGF1dGhvcj5ZdSwgUC48L2F1dGhvcj48YXV0
aG9yPmRlIFdvbGYtTGluZGVyLCBTLjwvYXV0aG9yPjxhdXRob3I+U21pdGgsIFAuPC9hdXRob3I+
PGF1dGhvcj5CYWlsZXksIFMuPC9hdXRob3I+PC9hdXRob3JzPjwvY29udHJpYnV0b3JzPjx0aXRs
ZXM+PHRpdGxlPlBhdGllbnQgYW5kIHB1YmxpYyBpbnZvbHZlbWVudCBpbiBwYWxsaWF0aXZlIGNh
cmUgcmVzZWFyY2g6IFdoYXQgd29ya3MsIGFuZCB3aHk/IEEgcXVhbGl0YXRpdmUgZXZhbHVhdGlv
bjwvdGl0bGU+PHNlY29uZGFyeS10aXRsZT5QYWxsaWF0aXZlIE1lZGljaW5lPC9zZWNvbmRhcnkt
dGl0bGU+PC90aXRsZXM+PHBlcmlvZGljYWw+PGZ1bGwtdGl0bGU+UGFsbGlhdGl2ZSBNZWRpY2lu
ZTwvZnVsbC10aXRsZT48YWJici0xPlBhbGxpYXQgTWVkPC9hYmJyLTE+PC9wZXJpb2RpY2FsPjxw
YWdlcz4xNTEtMTYwPC9wYWdlcz48dm9sdW1lPjM1PC92b2x1bWU+PG51bWJlcj4xPC9udW1iZXI+
PHJlcHJpbnQtZWRpdGlvbj5pbiBmaWxlPC9yZXByaW50LWVkaXRpb24+PGRhdGVzPjx5ZWFyPjIw
MjA8L3llYXI+PC9kYXRlcz48aXNibj4wMjY5LTIxNjM8L2lzYm4+PHVybHM+PHJlbGF0ZWQtdXJs
cz48dXJsPmh0dHBzOi8vam91cm5hbHMuc2FnZXB1Yi5jb20vZG9pL2Z1bGwvMTAuMTE3Ny8wMjY5
MjE2MzIwOTU2ODE5PC91cmw+PC9yZWxhdGVkLXVybHM+PC91cmxzPjxlbGVjdHJvbmljLXJlc291
cmNlLW51bT5odHRwczovL2RvaS5vcmcvMTAuMTE3Ny8wMjY5MjE2MzIwOTU2ODE5PC9lbGVjdHJv
bmljLXJlc291cmNlLW51bT48L3JlY29yZD48L0NpdGU+PC9FbmROb3RlPn==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Hoffmann Pii et al. 2019; Johnson et al. 2020)</w:t>
      </w:r>
      <w:r w:rsidR="00C445FA">
        <w:rPr>
          <w:rFonts w:cstheme="minorHAnsi"/>
          <w:sz w:val="24"/>
          <w:szCs w:val="24"/>
        </w:rPr>
        <w:fldChar w:fldCharType="end"/>
      </w:r>
      <w:r w:rsidRPr="00370763">
        <w:rPr>
          <w:rFonts w:cstheme="minorHAnsi"/>
          <w:sz w:val="24"/>
          <w:szCs w:val="24"/>
        </w:rPr>
        <w:t>. This study aimed to review the existing evidence and explore how the effectiveness of public involvement in palliative care research can be increased.</w:t>
      </w:r>
    </w:p>
    <w:p w14:paraId="41CC136D" w14:textId="77777777" w:rsidR="00370763" w:rsidRPr="00370763" w:rsidRDefault="00370763" w:rsidP="00370763">
      <w:pPr>
        <w:spacing w:after="0" w:line="240" w:lineRule="auto"/>
        <w:rPr>
          <w:rFonts w:cstheme="minorHAnsi"/>
          <w:sz w:val="24"/>
          <w:szCs w:val="24"/>
        </w:rPr>
      </w:pPr>
    </w:p>
    <w:p w14:paraId="4D12190F" w14:textId="77777777"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This chapter will provide an introduction to the study by first defining the terms used throughout the thesis and the scope of the study. The background and context will then be discussed, followed by the aims and research questions, involvement in this study, some personal reflections and finally an outline of the structure of the thesis will be provided. </w:t>
      </w:r>
    </w:p>
    <w:p w14:paraId="4A5833D5" w14:textId="77777777" w:rsidR="00370763" w:rsidRPr="00370763" w:rsidRDefault="00370763" w:rsidP="00370763">
      <w:pPr>
        <w:spacing w:after="0" w:line="240" w:lineRule="auto"/>
        <w:rPr>
          <w:rFonts w:cstheme="minorHAnsi"/>
          <w:sz w:val="24"/>
          <w:szCs w:val="24"/>
        </w:rPr>
      </w:pPr>
    </w:p>
    <w:p w14:paraId="34C954FC" w14:textId="5684CCF7" w:rsidR="00370763" w:rsidRPr="00370763" w:rsidRDefault="00363614" w:rsidP="00370763">
      <w:pPr>
        <w:spacing w:after="0" w:line="240" w:lineRule="auto"/>
        <w:rPr>
          <w:rFonts w:cstheme="minorHAnsi"/>
          <w:b/>
          <w:bCs/>
          <w:sz w:val="24"/>
          <w:szCs w:val="24"/>
        </w:rPr>
      </w:pPr>
      <w:bookmarkStart w:id="19" w:name="Terms12"/>
      <w:bookmarkEnd w:id="19"/>
      <w:r>
        <w:rPr>
          <w:rFonts w:cstheme="minorHAnsi"/>
          <w:b/>
          <w:bCs/>
          <w:sz w:val="24"/>
          <w:szCs w:val="24"/>
        </w:rPr>
        <w:t xml:space="preserve">1.2 </w:t>
      </w:r>
      <w:r w:rsidR="00370763" w:rsidRPr="00370763">
        <w:rPr>
          <w:rFonts w:cstheme="minorHAnsi"/>
          <w:b/>
          <w:bCs/>
          <w:sz w:val="24"/>
          <w:szCs w:val="24"/>
        </w:rPr>
        <w:t>Terms, definitions and scope</w:t>
      </w:r>
    </w:p>
    <w:p w14:paraId="2ACE22E3" w14:textId="77777777" w:rsidR="00370763" w:rsidRPr="00370763" w:rsidRDefault="00370763" w:rsidP="00370763">
      <w:pPr>
        <w:spacing w:after="0" w:line="240" w:lineRule="auto"/>
        <w:rPr>
          <w:rFonts w:cstheme="minorHAnsi"/>
          <w:b/>
          <w:bCs/>
          <w:sz w:val="24"/>
          <w:szCs w:val="24"/>
        </w:rPr>
      </w:pPr>
    </w:p>
    <w:p w14:paraId="411D220D" w14:textId="3EBDCA60" w:rsidR="00370763" w:rsidRPr="00370763" w:rsidRDefault="00363614" w:rsidP="00370763">
      <w:pPr>
        <w:spacing w:after="0" w:line="240" w:lineRule="auto"/>
        <w:rPr>
          <w:rFonts w:cstheme="minorHAnsi"/>
          <w:b/>
          <w:bCs/>
          <w:sz w:val="24"/>
          <w:szCs w:val="24"/>
        </w:rPr>
      </w:pPr>
      <w:bookmarkStart w:id="20" w:name="Whatispall121"/>
      <w:bookmarkEnd w:id="20"/>
      <w:r>
        <w:rPr>
          <w:rFonts w:cstheme="minorHAnsi"/>
          <w:b/>
          <w:bCs/>
          <w:sz w:val="24"/>
          <w:szCs w:val="24"/>
        </w:rPr>
        <w:t xml:space="preserve">1.2.1 </w:t>
      </w:r>
      <w:r w:rsidR="00370763" w:rsidRPr="00370763">
        <w:rPr>
          <w:rFonts w:cstheme="minorHAnsi"/>
          <w:b/>
          <w:bCs/>
          <w:sz w:val="24"/>
          <w:szCs w:val="24"/>
        </w:rPr>
        <w:t>What is palliative care?</w:t>
      </w:r>
    </w:p>
    <w:p w14:paraId="15B0206C" w14:textId="77777777" w:rsidR="00370763" w:rsidRPr="00370763" w:rsidRDefault="00370763" w:rsidP="00370763">
      <w:pPr>
        <w:spacing w:after="0" w:line="240" w:lineRule="auto"/>
        <w:rPr>
          <w:rFonts w:cstheme="minorHAnsi"/>
          <w:b/>
          <w:bCs/>
          <w:sz w:val="24"/>
          <w:szCs w:val="24"/>
        </w:rPr>
      </w:pPr>
    </w:p>
    <w:p w14:paraId="20D87E97" w14:textId="61B9D4DC"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Palliative care is an area relevant to many disciplines including specialisms of oncology, dementia care, older people and social care. However, despite both this cross-disciplinary nature and the advances in health care in the twentieth century, palliative care was slow to develop. In the UK, modern palliative care initially began within the voluntary sector as the hospice movement, when in 1967 Cicely Saunders founded St. Christopher’s House, considered to be the first modern hospice in the UK </w:t>
      </w:r>
      <w:r w:rsidR="00C445FA">
        <w:rPr>
          <w:rFonts w:cstheme="minorHAnsi"/>
          <w:sz w:val="24"/>
          <w:szCs w:val="24"/>
        </w:rPr>
        <w:fldChar w:fldCharType="begin"/>
      </w:r>
      <w:r w:rsidR="00C445FA">
        <w:rPr>
          <w:rFonts w:cstheme="minorHAnsi"/>
          <w:sz w:val="24"/>
          <w:szCs w:val="24"/>
        </w:rPr>
        <w:instrText xml:space="preserve"> ADDIN EN.CITE &lt;EndNote&gt;&lt;Cite&gt;&lt;RecNum&gt;199379&lt;/RecNum&gt;&lt;DisplayText&gt;(Saunders 2001; Dixon et al. 2016)&lt;/DisplayText&gt;&lt;record&gt;&lt;rec-number&gt;199379&lt;/rec-number&gt;&lt;foreign-keys&gt;&lt;key app="EN" db-id="eda99esr9arp52e20v2pftz4rp5s9x0evef5" timestamp="1654339488"&gt;199379&lt;/key&gt;&lt;/foreign-keys&gt;&lt;ref-type name="Journal Article"&gt;17&lt;/ref-type&gt;&lt;contributors&gt;&lt;authors&gt;&lt;author&gt;Saunders, Cicely&lt;/author&gt;&lt;/authors&gt;&lt;/contributors&gt;&lt;titles&gt;&lt;title&gt;The evolution of palliative care&lt;/title&gt;&lt;secondary-title&gt;Journal of the Royal Society of Medicine&lt;/secondary-title&gt;&lt;/titles&gt;&lt;periodical&gt;&lt;full-title&gt;Journal of the Royal Society of Medicine&lt;/full-title&gt;&lt;abbr-1&gt;J. R. Soc. Med.&lt;/abbr-1&gt;&lt;abbr-2&gt;J R Soc Med&lt;/abbr-2&gt;&lt;/periodical&gt;&lt;pages&gt;430-432&lt;/pages&gt;&lt;volume&gt;94&lt;/volume&gt;&lt;number&gt;9&lt;/number&gt;&lt;reprint-edition&gt;not in file&lt;/reprint-edition&gt;&lt;dates&gt;&lt;year&gt;2001&lt;/year&gt;&lt;/dates&gt;&lt;isbn&gt;0141-0768&lt;/isbn&gt;&lt;urls&gt;&lt;related-urls&gt;&lt;url&gt;https://www.ncbi.nlm.nih.gov/pmc/articles/PMC1282179/&lt;/url&gt;&lt;/related-urls&gt;&lt;/urls&gt;&lt;/record&gt;&lt;/Cite&gt;&lt;Cite&gt;&lt;RecNum&gt;16677&lt;/RecNum&gt;&lt;record&gt;&lt;rec-number&gt;16677&lt;/rec-number&gt;&lt;foreign-keys&gt;&lt;key app="EN" db-id="eda99esr9arp52e20v2pftz4rp5s9x0evef5" timestamp="1514394346"&gt;16677&lt;/key&gt;&lt;/foreign-keys&gt;&lt;ref-type name="Report"&gt;27&lt;/ref-type&gt;&lt;contributors&gt;&lt;authors&gt;&lt;author&gt;Dixon, J.&lt;/author&gt;&lt;author&gt;King, D.&lt;/author&gt;&lt;author&gt;Matosevic, T.&lt;/author&gt;&lt;author&gt;Clark, M.&lt;/author&gt;&lt;author&gt;Knapp, M.&lt;/author&gt;&lt;/authors&gt;&lt;tertiary-authors&gt;&lt;author&gt;PSSRU&lt;/author&gt;&lt;/tertiary-authors&gt;&lt;/contributors&gt;&lt;titles&gt;&lt;title&gt;Equity in the Provision of Palliative Care in the UK: Review of Evidence&lt;/title&gt;&lt;/titles&gt;&lt;reprint-edition&gt;not in file&lt;/reprint-edition&gt;&lt;dates&gt;&lt;year&gt;2016&lt;/year&gt;&lt;/dates&gt;&lt;pub-location&gt;London&lt;/pub-location&gt;&lt;publisher&gt;Personal Social Services Research Unit (PSSRU), London School of Economics &amp;amp; Political Science,&lt;/publisher&gt;&lt;urls&gt;&lt;related-urls&gt;&lt;url&gt;http://eprints.lse.ac.uk/61550/1/equity_in_the_provision_of_paliative_care.pdf&lt;/url&gt;&lt;/related-urls&gt;&lt;/urls&gt;&lt;/record&gt;&lt;/Cite&gt;&lt;/EndNote&gt;</w:instrText>
      </w:r>
      <w:r w:rsidR="00C445FA">
        <w:rPr>
          <w:rFonts w:cstheme="minorHAnsi"/>
          <w:sz w:val="24"/>
          <w:szCs w:val="24"/>
        </w:rPr>
        <w:fldChar w:fldCharType="separate"/>
      </w:r>
      <w:r w:rsidR="00C445FA">
        <w:rPr>
          <w:rFonts w:cstheme="minorHAnsi"/>
          <w:noProof/>
          <w:sz w:val="24"/>
          <w:szCs w:val="24"/>
        </w:rPr>
        <w:t>(Saunders 2001; Dixon et al. 2016)</w:t>
      </w:r>
      <w:r w:rsidR="00C445FA">
        <w:rPr>
          <w:rFonts w:cstheme="minorHAnsi"/>
          <w:sz w:val="24"/>
          <w:szCs w:val="24"/>
        </w:rPr>
        <w:fldChar w:fldCharType="end"/>
      </w:r>
      <w:r w:rsidRPr="00370763">
        <w:rPr>
          <w:rFonts w:cstheme="minorHAnsi"/>
          <w:sz w:val="24"/>
          <w:szCs w:val="24"/>
        </w:rPr>
        <w:t xml:space="preserve">. Since then, palliative care provision has grown to include specialist palliative care services in hospital, community and hospice settings as well as generalist services provided by, for example, GPs or community nurses </w:t>
      </w:r>
      <w:r w:rsidR="00C445FA">
        <w:rPr>
          <w:rFonts w:cstheme="minorHAnsi"/>
          <w:sz w:val="24"/>
          <w:szCs w:val="24"/>
        </w:rPr>
        <w:fldChar w:fldCharType="begin"/>
      </w:r>
      <w:r w:rsidR="00C445FA">
        <w:rPr>
          <w:rFonts w:cstheme="minorHAnsi"/>
          <w:sz w:val="24"/>
          <w:szCs w:val="24"/>
        </w:rPr>
        <w:instrText xml:space="preserve"> ADDIN EN.CITE &lt;EndNote&gt;&lt;Cite&gt;&lt;RecNum&gt;199383&lt;/RecNum&gt;&lt;DisplayText&gt;(NHS 2022)&lt;/DisplayText&gt;&lt;record&gt;&lt;rec-number&gt;199383&lt;/rec-number&gt;&lt;foreign-keys&gt;&lt;key app="EN" db-id="eda99esr9arp52e20v2pftz4rp5s9x0evef5" timestamp="1654695726"&gt;199383&lt;/key&gt;&lt;/foreign-keys&gt;&lt;ref-type name="Web Page"&gt;12&lt;/ref-type&gt;&lt;contributors&gt;&lt;authors&gt;&lt;author&gt;NHS&lt;/author&gt;&lt;/authors&gt;&lt;/contributors&gt;&lt;titles&gt;&lt;title&gt;What end of life care involves&lt;/title&gt;&lt;/titles&gt;&lt;number&gt;8 June 2022&lt;/number&gt;&lt;reprint-edition&gt;not in file&lt;/reprint-edition&gt;&lt;dates&gt;&lt;year&gt;2022&lt;/year&gt;&lt;/dates&gt;&lt;pub-location&gt;London&lt;/pub-location&gt;&lt;publisher&gt;NHS&lt;/publisher&gt;&lt;urls&gt;&lt;related-urls&gt;&lt;url&gt;https://www.nhs.uk/conditions/end-of-life-care/what-it-involves-and-when-it-starts/&lt;/url&gt;&lt;/related-urls&gt;&lt;/urls&gt;&lt;/record&gt;&lt;/Cite&gt;&lt;/EndNote&gt;</w:instrText>
      </w:r>
      <w:r w:rsidR="00C445FA">
        <w:rPr>
          <w:rFonts w:cstheme="minorHAnsi"/>
          <w:sz w:val="24"/>
          <w:szCs w:val="24"/>
        </w:rPr>
        <w:fldChar w:fldCharType="separate"/>
      </w:r>
      <w:r w:rsidR="00C445FA">
        <w:rPr>
          <w:rFonts w:cstheme="minorHAnsi"/>
          <w:noProof/>
          <w:sz w:val="24"/>
          <w:szCs w:val="24"/>
        </w:rPr>
        <w:t>(NHS 2022)</w:t>
      </w:r>
      <w:r w:rsidR="00C445FA">
        <w:rPr>
          <w:rFonts w:cstheme="minorHAnsi"/>
          <w:sz w:val="24"/>
          <w:szCs w:val="24"/>
        </w:rPr>
        <w:fldChar w:fldCharType="end"/>
      </w:r>
      <w:r w:rsidRPr="00370763">
        <w:rPr>
          <w:rFonts w:cstheme="minorHAnsi"/>
          <w:sz w:val="24"/>
          <w:szCs w:val="24"/>
        </w:rPr>
        <w:t>.</w:t>
      </w:r>
    </w:p>
    <w:p w14:paraId="2C7D38E7" w14:textId="77777777" w:rsidR="00370763" w:rsidRPr="00370763" w:rsidRDefault="00370763" w:rsidP="00370763">
      <w:pPr>
        <w:spacing w:after="0" w:line="240" w:lineRule="auto"/>
        <w:rPr>
          <w:rFonts w:cstheme="minorHAnsi"/>
          <w:sz w:val="24"/>
          <w:szCs w:val="24"/>
        </w:rPr>
      </w:pPr>
    </w:p>
    <w:p w14:paraId="5AFCCBC9" w14:textId="4AA3A093"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For this study, a broad definition of palliative care was used, from the Global Atlas of Palliative Care </w:t>
      </w:r>
      <w:r w:rsidR="00C445FA">
        <w:rPr>
          <w:rFonts w:cstheme="minorHAnsi"/>
          <w:sz w:val="24"/>
          <w:szCs w:val="24"/>
        </w:rPr>
        <w:fldChar w:fldCharType="begin"/>
      </w:r>
      <w:r w:rsidR="00C445FA">
        <w:rPr>
          <w:rFonts w:cstheme="minorHAnsi"/>
          <w:sz w:val="24"/>
          <w:szCs w:val="24"/>
        </w:rPr>
        <w:instrText xml:space="preserve"> ADDIN EN.CITE &lt;EndNote&gt;&lt;Cite&gt;&lt;RecNum&gt;15141&lt;/RecNum&gt;&lt;DisplayText&gt;(Connor 2020)&lt;/DisplayText&gt;&lt;record&gt;&lt;rec-number&gt;15141&lt;/rec-number&gt;&lt;foreign-keys&gt;&lt;key app="EN" db-id="eda99esr9arp52e20v2pftz4rp5s9x0evef5" timestamp="1479826074"&gt;15141&lt;/key&gt;&lt;/foreign-keys&gt;&lt;ref-type name="Report"&gt;27&lt;/ref-type&gt;&lt;contributors&gt;&lt;authors&gt;&lt;author&gt;Connor, S.R.&lt;/author&gt;&lt;/authors&gt;&lt;tertiary-authors&gt;&lt;author&gt;WHPCA,&lt;/author&gt;&lt;/tertiary-authors&gt;&lt;/contributors&gt;&lt;titles&gt;&lt;title&gt;Global Atlas of Palliative Care&lt;/title&gt;&lt;/titles&gt;&lt;edition&gt;2nd&lt;/edition&gt;&lt;reprint-edition&gt;not in file&lt;/reprint-edition&gt;&lt;dates&gt;&lt;year&gt;2020&lt;/year&gt;&lt;/dates&gt;&lt;pub-location&gt;London&lt;/pub-location&gt;&lt;publisher&gt;Worldwide Hospice Palliative Care Alliance, World Health Organization&lt;/publisher&gt;&lt;urls&gt;&lt;related-urls&gt;&lt;url&gt;http://www.thewhpca.org/resources/global-atlas-on-end-of-life-care&lt;/url&gt;&lt;/related-urls&gt;&lt;/urls&gt;&lt;/record&gt;&lt;/Cite&gt;&lt;/EndNote&gt;</w:instrText>
      </w:r>
      <w:r w:rsidR="00C445FA">
        <w:rPr>
          <w:rFonts w:cstheme="minorHAnsi"/>
          <w:sz w:val="24"/>
          <w:szCs w:val="24"/>
        </w:rPr>
        <w:fldChar w:fldCharType="separate"/>
      </w:r>
      <w:r w:rsidR="00C445FA">
        <w:rPr>
          <w:rFonts w:cstheme="minorHAnsi"/>
          <w:noProof/>
          <w:sz w:val="24"/>
          <w:szCs w:val="24"/>
        </w:rPr>
        <w:t>(Connor 2020)</w:t>
      </w:r>
      <w:r w:rsidR="00C445FA">
        <w:rPr>
          <w:rFonts w:cstheme="minorHAnsi"/>
          <w:sz w:val="24"/>
          <w:szCs w:val="24"/>
        </w:rPr>
        <w:fldChar w:fldCharType="end"/>
      </w:r>
      <w:r w:rsidRPr="00370763">
        <w:rPr>
          <w:rFonts w:cstheme="minorHAnsi"/>
          <w:sz w:val="24"/>
          <w:szCs w:val="24"/>
        </w:rPr>
        <w:t>. This was revised from the original WHO definition to make it more comprehensive:</w:t>
      </w:r>
    </w:p>
    <w:p w14:paraId="2F22BE01" w14:textId="77777777" w:rsidR="00370763" w:rsidRPr="00370763" w:rsidRDefault="00370763" w:rsidP="00370763">
      <w:pPr>
        <w:spacing w:after="0" w:line="240" w:lineRule="auto"/>
        <w:rPr>
          <w:rFonts w:cstheme="minorHAnsi"/>
          <w:sz w:val="24"/>
          <w:szCs w:val="24"/>
        </w:rPr>
      </w:pPr>
    </w:p>
    <w:p w14:paraId="62DFF9FD" w14:textId="77777777" w:rsidR="00370763" w:rsidRPr="00370763" w:rsidRDefault="00370763" w:rsidP="00370763">
      <w:pPr>
        <w:autoSpaceDE w:val="0"/>
        <w:autoSpaceDN w:val="0"/>
        <w:adjustRightInd w:val="0"/>
        <w:spacing w:after="0" w:line="240" w:lineRule="auto"/>
        <w:ind w:left="360"/>
        <w:rPr>
          <w:rFonts w:cstheme="minorHAnsi"/>
          <w:color w:val="3D3C3B"/>
          <w:sz w:val="24"/>
          <w:szCs w:val="24"/>
        </w:rPr>
      </w:pPr>
      <w:r w:rsidRPr="00370763">
        <w:rPr>
          <w:rFonts w:cstheme="minorHAnsi"/>
          <w:color w:val="3D3C3B"/>
          <w:sz w:val="24"/>
          <w:szCs w:val="24"/>
        </w:rPr>
        <w:t xml:space="preserve">Palliative care is an approach that improves the quality of life of patients (adults and children) and their families who are facing the problems associated with life-threatening illness, through the prevention and relief of suffering by means of early identification and correct assessment </w:t>
      </w:r>
      <w:r w:rsidRPr="00370763">
        <w:rPr>
          <w:rFonts w:cstheme="minorHAnsi"/>
          <w:color w:val="3D3C3B"/>
          <w:sz w:val="24"/>
          <w:szCs w:val="24"/>
        </w:rPr>
        <w:lastRenderedPageBreak/>
        <w:t>and treatment of pain and other problems, whether physical, psychosocial or spiritual; Palliative care:</w:t>
      </w:r>
    </w:p>
    <w:p w14:paraId="45863FA4" w14:textId="77777777" w:rsidR="00370763" w:rsidRPr="00370763" w:rsidRDefault="00370763" w:rsidP="00370763">
      <w:pPr>
        <w:autoSpaceDE w:val="0"/>
        <w:autoSpaceDN w:val="0"/>
        <w:adjustRightInd w:val="0"/>
        <w:spacing w:after="0" w:line="240" w:lineRule="auto"/>
        <w:ind w:left="360"/>
        <w:rPr>
          <w:rFonts w:cstheme="minorHAnsi"/>
          <w:color w:val="3D3C3B"/>
          <w:sz w:val="24"/>
          <w:szCs w:val="24"/>
        </w:rPr>
      </w:pPr>
    </w:p>
    <w:p w14:paraId="4A446386"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provides relief from pain and other distressing symptoms;</w:t>
      </w:r>
    </w:p>
    <w:p w14:paraId="3CAAE991"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affirms life and regards dying as a normal process;</w:t>
      </w:r>
    </w:p>
    <w:p w14:paraId="03CF2A02"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intends neither to hasten or postpone death;</w:t>
      </w:r>
    </w:p>
    <w:p w14:paraId="3D8B4965"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integrates the psychological and spiritual aspects of patient care;</w:t>
      </w:r>
    </w:p>
    <w:p w14:paraId="238B8A26"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offers a support system to help patients live as actively as possible until death;</w:t>
      </w:r>
    </w:p>
    <w:p w14:paraId="3B3FA135"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offers a support system to help the family cope during the patients’ illness and in their own bereavement;</w:t>
      </w:r>
    </w:p>
    <w:p w14:paraId="13183A16"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uses a team approach to address the needs of patients and their families, including bereavement counselling, if indicated;</w:t>
      </w:r>
    </w:p>
    <w:p w14:paraId="23790A94"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will enhance quality of life, and may also positively influence the course of illness;</w:t>
      </w:r>
    </w:p>
    <w:p w14:paraId="75978629" w14:textId="77777777" w:rsidR="00370763" w:rsidRPr="00370763" w:rsidRDefault="00370763" w:rsidP="001C5C34">
      <w:pPr>
        <w:numPr>
          <w:ilvl w:val="0"/>
          <w:numId w:val="24"/>
        </w:numPr>
        <w:autoSpaceDE w:val="0"/>
        <w:autoSpaceDN w:val="0"/>
        <w:adjustRightInd w:val="0"/>
        <w:spacing w:after="0" w:line="240" w:lineRule="auto"/>
        <w:ind w:left="1080"/>
        <w:contextualSpacing/>
        <w:rPr>
          <w:rFonts w:cstheme="minorHAnsi"/>
          <w:color w:val="3D3C3B"/>
          <w:sz w:val="24"/>
          <w:szCs w:val="24"/>
        </w:rPr>
      </w:pPr>
      <w:r w:rsidRPr="00370763">
        <w:rPr>
          <w:rFonts w:cstheme="minorHAnsi"/>
          <w:color w:val="3D3C3B"/>
          <w:sz w:val="24"/>
          <w:szCs w:val="24"/>
        </w:rPr>
        <w:t>is applicable early in the course of illness, in conjunction with other therapies that are intended to prolong life, such as chemotherapy or radiation therapy, and includes those investigations needed to better understand and manage distressing clinical complications. (Connor, 2020, p.13)</w:t>
      </w:r>
    </w:p>
    <w:p w14:paraId="5102CE27" w14:textId="77777777" w:rsidR="00370763" w:rsidRPr="00370763" w:rsidRDefault="00370763" w:rsidP="00370763">
      <w:pPr>
        <w:spacing w:after="0" w:line="240" w:lineRule="auto"/>
        <w:rPr>
          <w:rFonts w:cstheme="minorHAnsi"/>
          <w:sz w:val="24"/>
          <w:szCs w:val="24"/>
        </w:rPr>
      </w:pPr>
    </w:p>
    <w:p w14:paraId="73AB805D" w14:textId="1D69CA3C" w:rsidR="00370763" w:rsidRPr="00370763" w:rsidRDefault="00370763" w:rsidP="00370763">
      <w:pPr>
        <w:spacing w:after="0" w:line="240" w:lineRule="auto"/>
        <w:rPr>
          <w:rFonts w:cstheme="minorHAnsi"/>
          <w:sz w:val="24"/>
          <w:szCs w:val="24"/>
        </w:rPr>
      </w:pPr>
      <w:r w:rsidRPr="00370763">
        <w:rPr>
          <w:rFonts w:cstheme="minorHAnsi"/>
          <w:noProof/>
          <w:sz w:val="24"/>
          <w:szCs w:val="24"/>
        </w:rPr>
        <mc:AlternateContent>
          <mc:Choice Requires="wps">
            <w:drawing>
              <wp:anchor distT="180340" distB="180340" distL="180340" distR="180340" simplePos="0" relativeHeight="251719680" behindDoc="0" locked="0" layoutInCell="1" allowOverlap="1" wp14:anchorId="1E8D6E39" wp14:editId="32CA47AA">
                <wp:simplePos x="0" y="0"/>
                <wp:positionH relativeFrom="column">
                  <wp:posOffset>20667</wp:posOffset>
                </wp:positionH>
                <wp:positionV relativeFrom="paragraph">
                  <wp:posOffset>5715</wp:posOffset>
                </wp:positionV>
                <wp:extent cx="2029460" cy="2181860"/>
                <wp:effectExtent l="0" t="0" r="27940" b="313690"/>
                <wp:wrapSquare wrapText="bothSides"/>
                <wp:docPr id="370774055" name="Speech Bubble: Rectangle with Corners Rounded 2"/>
                <wp:cNvGraphicFramePr/>
                <a:graphic xmlns:a="http://schemas.openxmlformats.org/drawingml/2006/main">
                  <a:graphicData uri="http://schemas.microsoft.com/office/word/2010/wordprocessingShape">
                    <wps:wsp>
                      <wps:cNvSpPr/>
                      <wps:spPr>
                        <a:xfrm>
                          <a:off x="0" y="0"/>
                          <a:ext cx="2029460" cy="2181860"/>
                        </a:xfrm>
                        <a:prstGeom prst="wedgeRoundRectCallout">
                          <a:avLst/>
                        </a:prstGeom>
                        <a:solidFill>
                          <a:srgbClr val="FFC000">
                            <a:lumMod val="60000"/>
                            <a:lumOff val="40000"/>
                          </a:srgbClr>
                        </a:solidFill>
                        <a:ln w="12700" cap="flat" cmpd="sng" algn="ctr">
                          <a:solidFill>
                            <a:srgbClr val="4472C4">
                              <a:shade val="15000"/>
                            </a:srgbClr>
                          </a:solidFill>
                          <a:prstDash val="solid"/>
                          <a:miter lim="800000"/>
                        </a:ln>
                        <a:effectLst/>
                      </wps:spPr>
                      <wps:txbx>
                        <w:txbxContent>
                          <w:p w14:paraId="5F15A259" w14:textId="77777777" w:rsidR="00370763" w:rsidRPr="002938C0" w:rsidRDefault="00370763" w:rsidP="00370763">
                            <w:pPr>
                              <w:spacing w:after="0" w:line="240" w:lineRule="auto"/>
                              <w:jc w:val="center"/>
                              <w:rPr>
                                <w:rFonts w:eastAsia="Times New Roman" w:cstheme="minorHAnsi"/>
                                <w:color w:val="000000" w:themeColor="text1"/>
                                <w:sz w:val="20"/>
                                <w:szCs w:val="20"/>
                                <w:lang w:eastAsia="en-GB"/>
                              </w:rPr>
                            </w:pPr>
                            <w:r w:rsidRPr="002938C0">
                              <w:rPr>
                                <w:rFonts w:eastAsia="Times New Roman" w:cstheme="minorHAnsi"/>
                                <w:color w:val="000000" w:themeColor="text1"/>
                                <w:kern w:val="2"/>
                                <w:sz w:val="20"/>
                                <w:szCs w:val="20"/>
                                <w:lang w:eastAsia="en-GB"/>
                                <w14:ligatures w14:val="standardContextual"/>
                              </w:rPr>
                              <w:t xml:space="preserve">Palliative care needs to improve all over the world, including in the UK. My personal experience of observing what care was and is offered to family members with terminal illnesses, confirms this need. I look to research in palliative care to drive much needed improvements.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5C020719" w14:textId="77777777" w:rsidR="00370763" w:rsidRPr="00E324E5" w:rsidRDefault="00370763" w:rsidP="00370763">
                            <w:pPr>
                              <w:spacing w:after="0" w:line="240" w:lineRule="auto"/>
                              <w:jc w:val="center"/>
                              <w:rPr>
                                <w:rFonts w:cstheme="minorHAnsi"/>
                                <w:color w:val="000000" w:themeColor="text1"/>
                                <w:sz w:val="24"/>
                                <w:szCs w:val="24"/>
                              </w:rPr>
                            </w:pPr>
                          </w:p>
                          <w:p w14:paraId="54D730F5" w14:textId="77777777" w:rsidR="00370763" w:rsidRPr="00B172E4" w:rsidRDefault="00370763" w:rsidP="0037076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D6E39" id="Speech Bubble: Rectangle with Corners Rounded 2" o:spid="_x0000_s1027" type="#_x0000_t62" style="position:absolute;margin-left:1.65pt;margin-top:.45pt;width:159.8pt;height:171.8pt;z-index:251719680;visibility:visible;mso-wrap-style:square;mso-width-percent:0;mso-height-percent:0;mso-wrap-distance-left:14.2pt;mso-wrap-distance-top:14.2pt;mso-wrap-distance-right:14.2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fYplwIAAEkFAAAOAAAAZHJzL2Uyb0RvYy54bWysVEtP3DAQvlfqf7B8L3kowLIii1aLtqpE&#10;KQIqzl7HeUi2x7WdTeiv79jJskCrHqpeEs+M5/XNN768GpUke2FdB7qk2UlKidAcqk43Jf3+uP20&#10;oMR5pismQYuSPgtHr1YfP1wOZilyaEFWwhIMot1yMCVtvTfLJHG8FYq5EzBCo7EGq5hH0TZJZdmA&#10;0ZVM8jQ9SwawlbHAhXOovZ6MdBXj17Xg/ltdO+GJLCnW5uPXxu8ufJPVJVs2lpm243MZ7B+qUKzT&#10;mPQl1DXzjPS2+y2U6rgFB7U/4aASqOuOi9gDdpOl77p5aJkRsRcEx5kXmNz/C8tv9w/mziIMg3FL&#10;h8fQxVhbFf5YHxkjWM8vYInRE47KPM0vijPElKMtzxbZAgWMkxzdjXX+swBFwqGkg6gacQ+9ru5x&#10;LhsmJfQ+osb2N85PvgefkN6B7KptJ2UUbLPbSEv2DEe53W7SNI2+sldfoZrUZ6icZ4pqnPykLg5q&#10;rM1NYWKdb+JLTQZkcH6OEQhnyMVaMo9HZaqSOt1QwmSDJOfexsRvvOewc77iPN8U06WWVWLSZqdz&#10;cX+rIrR/zVw7ucQUE0dV53FRZKdKugjtHLCWOoAjItVnEI+TDCc/7kbSYQtZCBQ0O6ie7yyxMG2D&#10;M3zbYdob5vwds0h/BABX2n/DTy0BUYH5REkL9uef9OE+shKtlAy4TojYj55ZQYn8opGvF1lRhP2L&#10;QnF6nqNgX1t2ry26VxvAMWf4eBgej+G+l4djbUE94eavQ1Y0Mc0x9zSbWdj4ac3x7eBivY7XcOcM&#10;8zf6wfAQPCAXAH8cn5g1M0s9EvwWDqvHlu+4Od0NnhrWvYe6i8Q94orMCgLua+TY/LaEB+G1HG8d&#10;X8DVLwAAAP//AwBQSwMEFAAGAAgAAAAhALwr8DncAAAABgEAAA8AAABkcnMvZG93bnJldi54bWxM&#10;jsFOwzAQRO9I/IO1SNyo06RFNMSpChIHFFGpLR/gxksS1V6nsdumfD3LCW4zmtHMK5ajs+KMQ+g8&#10;KZhOEhBItTcdNQo+d28PTyBC1GS09YQKrhhgWd7eFDo3/kIbPG9jI3iEQq4VtDH2uZShbtHpMPE9&#10;EmdffnA6sh0aaQZ94XFnZZokj9Lpjvih1T2+tlgftienwJJ86Tfv84/q6Kt1Wvvv6rrYKXV/N66e&#10;QUQc418ZfvEZHUpm2vsTmSCsgizjooIFCA6zNGWxZzGbzUGWhfyPX/4AAAD//wMAUEsBAi0AFAAG&#10;AAgAAAAhALaDOJL+AAAA4QEAABMAAAAAAAAAAAAAAAAAAAAAAFtDb250ZW50X1R5cGVzXS54bWxQ&#10;SwECLQAUAAYACAAAACEAOP0h/9YAAACUAQAACwAAAAAAAAAAAAAAAAAvAQAAX3JlbHMvLnJlbHNQ&#10;SwECLQAUAAYACAAAACEAVRX2KZcCAABJBQAADgAAAAAAAAAAAAAAAAAuAgAAZHJzL2Uyb0RvYy54&#10;bWxQSwECLQAUAAYACAAAACEAvCvwOdwAAAAGAQAADwAAAAAAAAAAAAAAAADxBAAAZHJzL2Rvd25y&#10;ZXYueG1sUEsFBgAAAAAEAAQA8wAAAPoFAAAAAA==&#10;" adj="6300,24300" fillcolor="#ffd966" strokecolor="#172c51" strokeweight="1pt">
                <v:textbox>
                  <w:txbxContent>
                    <w:p w14:paraId="5F15A259" w14:textId="77777777" w:rsidR="00370763" w:rsidRPr="002938C0" w:rsidRDefault="00370763" w:rsidP="00370763">
                      <w:pPr>
                        <w:spacing w:after="0" w:line="240" w:lineRule="auto"/>
                        <w:jc w:val="center"/>
                        <w:rPr>
                          <w:rFonts w:eastAsia="Times New Roman" w:cstheme="minorHAnsi"/>
                          <w:color w:val="000000" w:themeColor="text1"/>
                          <w:sz w:val="20"/>
                          <w:szCs w:val="20"/>
                          <w:lang w:eastAsia="en-GB"/>
                        </w:rPr>
                      </w:pPr>
                      <w:r w:rsidRPr="002938C0">
                        <w:rPr>
                          <w:rFonts w:eastAsia="Times New Roman" w:cstheme="minorHAnsi"/>
                          <w:color w:val="000000" w:themeColor="text1"/>
                          <w:kern w:val="2"/>
                          <w:sz w:val="20"/>
                          <w:szCs w:val="20"/>
                          <w:lang w:eastAsia="en-GB"/>
                          <w14:ligatures w14:val="standardContextual"/>
                        </w:rPr>
                        <w:t xml:space="preserve">Palliative care needs to improve all over the world, including in the UK. My personal experience of observing what care was and is offered to family members with terminal illnesses, confirms this need. I look to research in palliative care to drive much needed improvements.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5C020719" w14:textId="77777777" w:rsidR="00370763" w:rsidRPr="00E324E5" w:rsidRDefault="00370763" w:rsidP="00370763">
                      <w:pPr>
                        <w:spacing w:after="0" w:line="240" w:lineRule="auto"/>
                        <w:jc w:val="center"/>
                        <w:rPr>
                          <w:rFonts w:cstheme="minorHAnsi"/>
                          <w:color w:val="000000" w:themeColor="text1"/>
                          <w:sz w:val="24"/>
                          <w:szCs w:val="24"/>
                        </w:rPr>
                      </w:pPr>
                    </w:p>
                    <w:p w14:paraId="54D730F5" w14:textId="77777777" w:rsidR="00370763" w:rsidRPr="00B172E4" w:rsidRDefault="00370763" w:rsidP="00370763">
                      <w:pPr>
                        <w:jc w:val="center"/>
                        <w:rPr>
                          <w:color w:val="000000" w:themeColor="text1"/>
                        </w:rPr>
                      </w:pPr>
                    </w:p>
                  </w:txbxContent>
                </v:textbox>
                <w10:wrap type="square"/>
              </v:shape>
            </w:pict>
          </mc:Fallback>
        </mc:AlternateContent>
      </w:r>
      <w:r w:rsidRPr="00370763">
        <w:rPr>
          <w:rFonts w:cstheme="minorHAnsi"/>
          <w:sz w:val="24"/>
          <w:szCs w:val="24"/>
        </w:rPr>
        <w:t xml:space="preserve">This study considered palliative care services for adults only because of the additional ethical and legal issues that are raised when considering those under 18 years, for example consent, safeguarding and payment </w:t>
      </w:r>
      <w:r w:rsidR="00C445FA">
        <w:rPr>
          <w:rFonts w:cstheme="minorHAnsi"/>
          <w:sz w:val="24"/>
          <w:szCs w:val="24"/>
        </w:rPr>
        <w:fldChar w:fldCharType="begin"/>
      </w:r>
      <w:r w:rsidR="00C445FA">
        <w:rPr>
          <w:rFonts w:cstheme="minorHAnsi"/>
          <w:sz w:val="24"/>
          <w:szCs w:val="24"/>
        </w:rPr>
        <w:instrText xml:space="preserve"> ADDIN EN.CITE &lt;EndNote&gt;&lt;Cite&gt;&lt;RecNum&gt;199394&lt;/RecNum&gt;&lt;DisplayText&gt;(NIHR 2021b)&lt;/DisplayText&gt;&lt;record&gt;&lt;rec-number&gt;199394&lt;/rec-number&gt;&lt;foreign-keys&gt;&lt;key app="EN" db-id="eda99esr9arp52e20v2pftz4rp5s9x0evef5" timestamp="1655376001"&gt;199394&lt;/key&gt;&lt;/foreign-keys&gt;&lt;ref-type name="Report"&gt;27&lt;/ref-type&gt;&lt;contributors&gt;&lt;authors&gt;&lt;author&gt;NIHR&lt;/author&gt;&lt;/authors&gt;&lt;/contributors&gt;&lt;titles&gt;&lt;title&gt;Involving children and young people as advisors in research. Top tips and essential key issues for researchers&lt;/title&gt;&lt;/titles&gt;&lt;reprint-edition&gt;not in file&lt;/reprint-edition&gt;&lt;dates&gt;&lt;year&gt;2021&lt;/year&gt;&lt;/dates&gt;&lt;pub-location&gt;UK&lt;/pub-location&gt;&lt;publisher&gt;National Institute for Health Research&lt;/publisher&gt;&lt;urls&gt;&lt;related-urls&gt;&lt;url&gt;https://www.invo.org.uk/posttypepublication/public-co-applicants-in-research-guidance-on-roles-and-responsibilities/&lt;/url&gt;&lt;/related-urls&gt;&lt;/urls&gt;&lt;/record&gt;&lt;/Cite&gt;&lt;/EndNote&gt;</w:instrText>
      </w:r>
      <w:r w:rsidR="00C445FA">
        <w:rPr>
          <w:rFonts w:cstheme="minorHAnsi"/>
          <w:sz w:val="24"/>
          <w:szCs w:val="24"/>
        </w:rPr>
        <w:fldChar w:fldCharType="separate"/>
      </w:r>
      <w:r w:rsidR="00C445FA">
        <w:rPr>
          <w:rFonts w:cstheme="minorHAnsi"/>
          <w:noProof/>
          <w:sz w:val="24"/>
          <w:szCs w:val="24"/>
        </w:rPr>
        <w:t>(NIHR 2021b)</w:t>
      </w:r>
      <w:r w:rsidR="00C445FA">
        <w:rPr>
          <w:rFonts w:cstheme="minorHAnsi"/>
          <w:sz w:val="24"/>
          <w:szCs w:val="24"/>
        </w:rPr>
        <w:fldChar w:fldCharType="end"/>
      </w:r>
    </w:p>
    <w:p w14:paraId="15685398" w14:textId="77777777" w:rsidR="00370763" w:rsidRPr="00370763" w:rsidRDefault="00370763" w:rsidP="00370763">
      <w:pPr>
        <w:spacing w:after="0" w:line="240" w:lineRule="auto"/>
        <w:rPr>
          <w:rFonts w:cstheme="minorHAnsi"/>
          <w:sz w:val="24"/>
          <w:szCs w:val="24"/>
        </w:rPr>
      </w:pPr>
    </w:p>
    <w:p w14:paraId="5E5B9F98" w14:textId="4F9841B4"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In addition, the study focused on high income countries only because both palliative care services and involvement practices were considered to be incomparable in low and middle income countries </w:t>
      </w:r>
      <w:r w:rsidR="00C445FA">
        <w:rPr>
          <w:rFonts w:cstheme="minorHAnsi"/>
          <w:sz w:val="24"/>
          <w:szCs w:val="24"/>
        </w:rPr>
        <w:fldChar w:fldCharType="begin"/>
      </w:r>
      <w:r w:rsidR="00C445FA">
        <w:rPr>
          <w:rFonts w:cstheme="minorHAnsi"/>
          <w:sz w:val="24"/>
          <w:szCs w:val="24"/>
        </w:rPr>
        <w:instrText xml:space="preserve"> ADDIN EN.CITE &lt;EndNote&gt;&lt;Cite&gt;&lt;RecNum&gt;199393&lt;/RecNum&gt;&lt;DisplayText&gt;(The World Bank 2022)&lt;/DisplayText&gt;&lt;record&gt;&lt;rec-number&gt;199393&lt;/rec-number&gt;&lt;foreign-keys&gt;&lt;key app="EN" db-id="eda99esr9arp52e20v2pftz4rp5s9x0evef5" timestamp="1655372349"&gt;199393&lt;/key&gt;&lt;/foreign-keys&gt;&lt;ref-type name="Web Page"&gt;12&lt;/ref-type&gt;&lt;contributors&gt;&lt;authors&gt;&lt;author&gt;The World Bank,&lt;/author&gt;&lt;/authors&gt;&lt;/contributors&gt;&lt;titles&gt;&lt;title&gt;World Bank Country and Lending Groups&lt;/title&gt;&lt;/titles&gt;&lt;number&gt;16 June 2022&lt;/number&gt;&lt;reprint-edition&gt;not in file&lt;/reprint-edition&gt;&lt;dates&gt;&lt;year&gt;2022&lt;/year&gt;&lt;/dates&gt;&lt;pub-location&gt;Washington, USA&lt;/pub-location&gt;&lt;publisher&gt;The World Bank&lt;/publisher&gt;&lt;urls&gt;&lt;related-urls&gt;&lt;url&gt;https://datahelpdesk.worldbank.org/knowledgebase/articles/906519-world-bank-country-and-lending-groups&lt;/url&gt;&lt;/related-urls&gt;&lt;/urls&gt;&lt;/record&gt;&lt;/Cite&gt;&lt;/EndNote&gt;</w:instrText>
      </w:r>
      <w:r w:rsidR="00C445FA">
        <w:rPr>
          <w:rFonts w:cstheme="minorHAnsi"/>
          <w:sz w:val="24"/>
          <w:szCs w:val="24"/>
        </w:rPr>
        <w:fldChar w:fldCharType="separate"/>
      </w:r>
      <w:r w:rsidR="00C445FA">
        <w:rPr>
          <w:rFonts w:cstheme="minorHAnsi"/>
          <w:noProof/>
          <w:sz w:val="24"/>
          <w:szCs w:val="24"/>
        </w:rPr>
        <w:t>(The World Bank 2022)</w:t>
      </w:r>
      <w:r w:rsidR="00C445FA">
        <w:rPr>
          <w:rFonts w:cstheme="minorHAnsi"/>
          <w:sz w:val="24"/>
          <w:szCs w:val="24"/>
        </w:rPr>
        <w:fldChar w:fldCharType="end"/>
      </w:r>
      <w:r w:rsidRPr="00370763">
        <w:rPr>
          <w:rFonts w:cstheme="minorHAnsi"/>
          <w:sz w:val="24"/>
          <w:szCs w:val="24"/>
        </w:rPr>
        <w:t xml:space="preserve">. This approach also aligns with the findings of a report which mapped palliative care services internationally in which the highest level of palliative care services provided were mainly in  Europe, North America, Australia and New Zealand </w:t>
      </w:r>
      <w:r w:rsidR="00C445FA">
        <w:rPr>
          <w:rFonts w:cstheme="minorHAnsi"/>
          <w:sz w:val="24"/>
          <w:szCs w:val="24"/>
        </w:rPr>
        <w:fldChar w:fldCharType="begin"/>
      </w:r>
      <w:r w:rsidR="00C445FA">
        <w:rPr>
          <w:rFonts w:cstheme="minorHAnsi"/>
          <w:sz w:val="24"/>
          <w:szCs w:val="24"/>
        </w:rPr>
        <w:instrText xml:space="preserve"> ADDIN EN.CITE &lt;EndNote&gt;&lt;Cite&gt;&lt;RecNum&gt;199381&lt;/RecNum&gt;&lt;DisplayText&gt;(Lynch et al. 2011)&lt;/DisplayText&gt;&lt;record&gt;&lt;rec-number&gt;199381&lt;/rec-number&gt;&lt;foreign-keys&gt;&lt;key app="EN" db-id="eda99esr9arp52e20v2pftz4rp5s9x0evef5" timestamp="1654683464"&gt;199381&lt;/key&gt;&lt;/foreign-keys&gt;&lt;ref-type name="Report"&gt;27&lt;/ref-type&gt;&lt;contributors&gt;&lt;authors&gt;&lt;author&gt;Lynch, Thomas&lt;/author&gt;&lt;author&gt;Clark, David&lt;/author&gt;&lt;author&gt;Connor, Stephen R&lt;/author&gt;&lt;/authors&gt;&lt;/contributors&gt;&lt;titles&gt;&lt;title&gt;Mapping levels of palliative care development: a global update 2011&lt;/title&gt;&lt;/titles&gt;&lt;reprint-edition&gt;not in file&lt;/reprint-edition&gt;&lt;dates&gt;&lt;year&gt;2011&lt;/year&gt;&lt;/dates&gt;&lt;pub-location&gt;Lancaster&lt;/pub-location&gt;&lt;publisher&gt;Worldwide Palliative Care Alliance&lt;/publisher&gt;&lt;urls&gt;&lt;related-urls&gt;&lt;url&gt;http://www.thewhpca.org/resources/item/mapping-levels-of-palliative-care-development-a-global-update-2011&lt;/url&gt;&lt;/related-urls&gt;&lt;/urls&gt;&lt;/record&gt;&lt;/Cite&gt;&lt;/EndNote&gt;</w:instrText>
      </w:r>
      <w:r w:rsidR="00C445FA">
        <w:rPr>
          <w:rFonts w:cstheme="minorHAnsi"/>
          <w:sz w:val="24"/>
          <w:szCs w:val="24"/>
        </w:rPr>
        <w:fldChar w:fldCharType="separate"/>
      </w:r>
      <w:r w:rsidR="00C445FA">
        <w:rPr>
          <w:rFonts w:cstheme="minorHAnsi"/>
          <w:noProof/>
          <w:sz w:val="24"/>
          <w:szCs w:val="24"/>
        </w:rPr>
        <w:t>(Lynch et al. 2011)</w:t>
      </w:r>
      <w:r w:rsidR="00C445FA">
        <w:rPr>
          <w:rFonts w:cstheme="minorHAnsi"/>
          <w:sz w:val="24"/>
          <w:szCs w:val="24"/>
        </w:rPr>
        <w:fldChar w:fldCharType="end"/>
      </w:r>
      <w:r w:rsidRPr="00370763">
        <w:rPr>
          <w:rFonts w:cstheme="minorHAnsi"/>
          <w:sz w:val="24"/>
          <w:szCs w:val="24"/>
        </w:rPr>
        <w:t>.</w:t>
      </w:r>
    </w:p>
    <w:p w14:paraId="7C067EF4" w14:textId="77777777" w:rsidR="00370763" w:rsidRPr="00370763" w:rsidRDefault="00370763" w:rsidP="00370763">
      <w:pPr>
        <w:spacing w:after="0" w:line="240" w:lineRule="auto"/>
        <w:rPr>
          <w:rFonts w:cstheme="minorHAnsi"/>
          <w:sz w:val="24"/>
          <w:szCs w:val="24"/>
        </w:rPr>
      </w:pPr>
    </w:p>
    <w:p w14:paraId="204156B2" w14:textId="77777777" w:rsidR="00370763" w:rsidRPr="00370763" w:rsidRDefault="00370763" w:rsidP="00370763">
      <w:pPr>
        <w:spacing w:after="0" w:line="240" w:lineRule="auto"/>
        <w:rPr>
          <w:rFonts w:cstheme="minorHAnsi"/>
          <w:b/>
          <w:bCs/>
          <w:sz w:val="24"/>
          <w:szCs w:val="24"/>
        </w:rPr>
      </w:pPr>
    </w:p>
    <w:p w14:paraId="05A7AE7A" w14:textId="29DDF747" w:rsidR="00370763" w:rsidRPr="00370763" w:rsidRDefault="00363614" w:rsidP="00370763">
      <w:pPr>
        <w:spacing w:after="0" w:line="240" w:lineRule="auto"/>
        <w:rPr>
          <w:rFonts w:cstheme="minorHAnsi"/>
          <w:b/>
          <w:bCs/>
          <w:sz w:val="24"/>
          <w:szCs w:val="24"/>
        </w:rPr>
      </w:pPr>
      <w:bookmarkStart w:id="21" w:name="Whatispublic122"/>
      <w:bookmarkEnd w:id="21"/>
      <w:r>
        <w:rPr>
          <w:rFonts w:cstheme="minorHAnsi"/>
          <w:b/>
          <w:bCs/>
          <w:sz w:val="24"/>
          <w:szCs w:val="24"/>
        </w:rPr>
        <w:t xml:space="preserve">1.2.2 </w:t>
      </w:r>
      <w:r w:rsidR="00370763" w:rsidRPr="00370763">
        <w:rPr>
          <w:rFonts w:cstheme="minorHAnsi"/>
          <w:b/>
          <w:bCs/>
          <w:sz w:val="24"/>
          <w:szCs w:val="24"/>
        </w:rPr>
        <w:t>What is public involvement?</w:t>
      </w:r>
    </w:p>
    <w:p w14:paraId="0CDD408F" w14:textId="77777777" w:rsidR="00370763" w:rsidRPr="00370763" w:rsidRDefault="00370763" w:rsidP="00370763">
      <w:pPr>
        <w:spacing w:after="0" w:line="240" w:lineRule="auto"/>
        <w:rPr>
          <w:rFonts w:cstheme="minorHAnsi"/>
          <w:b/>
          <w:bCs/>
          <w:sz w:val="24"/>
          <w:szCs w:val="24"/>
        </w:rPr>
      </w:pPr>
    </w:p>
    <w:p w14:paraId="1F02774E" w14:textId="16658107"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The definition of public involvement, or patient and carer involvement has changed with time, location and also with the particular focus of health and social care research. More recently the term public involvement has been used which, as defined by INVOLVE, is research carried out ‘with’ or ‘by’ members of the public rather than ‘to’, ‘about’ or ‘for’ them </w:t>
      </w:r>
      <w:r w:rsidR="00C445FA">
        <w:rPr>
          <w:rFonts w:cstheme="minorHAnsi"/>
          <w:sz w:val="24"/>
          <w:szCs w:val="24"/>
        </w:rPr>
        <w:fldChar w:fldCharType="begin"/>
      </w:r>
      <w:r w:rsidR="00C445FA">
        <w:rPr>
          <w:rFonts w:cstheme="minorHAnsi"/>
          <w:sz w:val="24"/>
          <w:szCs w:val="24"/>
        </w:rPr>
        <w:instrText xml:space="preserve"> ADDIN EN.CITE &lt;EndNote&gt;&lt;Cite&gt;&lt;RecNum&gt;6672&lt;/RecNum&gt;&lt;DisplayText&gt;(INVOLVE 2018b)&lt;/DisplayText&gt;&lt;record&gt;&lt;rec-number&gt;6672&lt;/rec-number&gt;&lt;foreign-keys&gt;&lt;key app="EN" db-id="eda99esr9arp52e20v2pftz4rp5s9x0evef5" timestamp="1466079126"&gt;6672&lt;/key&gt;&lt;/foreign-keys&gt;&lt;ref-type name="Web Page"&gt;12&lt;/ref-type&gt;&lt;contributors&gt;&lt;authors&gt;&lt;author&gt;INVOLVE&lt;/author&gt;&lt;/authors&gt;&lt;/contributors&gt;&lt;titles&gt;&lt;title&gt;What is public involvement in research?&lt;/title&gt;&lt;/titles&gt;&lt;number&gt;29/7/2018&lt;/number&gt;&lt;reprint-edition&gt;not in file&lt;/reprint-edition&gt;&lt;dates&gt;&lt;year&gt;2018&lt;/year&gt;&lt;pub-dates&gt;&lt;date&gt;29 July 2018&lt;/date&gt;&lt;/pub-dates&gt;&lt;/dates&gt;&lt;pub-location&gt;Eastleigh&lt;/pub-location&gt;&lt;publisher&gt;NIHR&lt;/publisher&gt;&lt;label&gt;1194R&lt;/label&gt;&lt;urls&gt;&lt;related-urls&gt;&lt;url&gt;http://www.invo.org.uk/find-out-more/what-is-public-involvement-in-research-2/&lt;/url&gt;&lt;/related-urls&gt;&lt;/urls&gt;&lt;/record&gt;&lt;/Cite&gt;&lt;/EndNote&gt;</w:instrText>
      </w:r>
      <w:r w:rsidR="00C445FA">
        <w:rPr>
          <w:rFonts w:cstheme="minorHAnsi"/>
          <w:sz w:val="24"/>
          <w:szCs w:val="24"/>
        </w:rPr>
        <w:fldChar w:fldCharType="separate"/>
      </w:r>
      <w:r w:rsidR="00C445FA">
        <w:rPr>
          <w:rFonts w:cstheme="minorHAnsi"/>
          <w:noProof/>
          <w:sz w:val="24"/>
          <w:szCs w:val="24"/>
        </w:rPr>
        <w:t>(INVOLVE 2018b)</w:t>
      </w:r>
      <w:r w:rsidR="00C445FA">
        <w:rPr>
          <w:rFonts w:cstheme="minorHAnsi"/>
          <w:sz w:val="24"/>
          <w:szCs w:val="24"/>
        </w:rPr>
        <w:fldChar w:fldCharType="end"/>
      </w:r>
      <w:r w:rsidRPr="00370763">
        <w:rPr>
          <w:rFonts w:cstheme="minorHAnsi"/>
          <w:sz w:val="24"/>
          <w:szCs w:val="24"/>
        </w:rPr>
        <w:t xml:space="preserve">. Within this definition, patients and carers with direct experience of health and social care services are included, as well as members of the public who may not have had such experience but still hold an interest in the research topic. However, professionals, including academics and clinicians, although they may also be patients, carers or members of the public, are excluded because of their professional role and the resulting different perspectives they bring. </w:t>
      </w:r>
    </w:p>
    <w:p w14:paraId="3CA7BE82" w14:textId="77777777" w:rsidR="00370763" w:rsidRPr="00370763" w:rsidRDefault="00370763" w:rsidP="00370763">
      <w:pPr>
        <w:spacing w:after="0" w:line="240" w:lineRule="auto"/>
        <w:rPr>
          <w:rFonts w:cstheme="minorHAnsi"/>
          <w:sz w:val="24"/>
          <w:szCs w:val="24"/>
        </w:rPr>
      </w:pPr>
    </w:p>
    <w:p w14:paraId="0A444C88" w14:textId="77777777"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Different terms are used by different organisations and within different countries, including Patient and Public Involvement (PPI), consumer involvement and patient engagement. A variety of </w:t>
      </w:r>
      <w:r w:rsidRPr="00370763">
        <w:rPr>
          <w:rFonts w:cstheme="minorHAnsi"/>
          <w:sz w:val="24"/>
          <w:szCs w:val="24"/>
        </w:rPr>
        <w:lastRenderedPageBreak/>
        <w:t>terms were used throughout this thesis. In general, the terms public involvement and public members were used – both for convenience and because these are common terms used by both case study sites. When different language has been used in documents or by interview participants, this has been adopted. Also, when there were distinctions to be made between patients, carers or public members then these terms have been used as appropriate.</w:t>
      </w:r>
    </w:p>
    <w:p w14:paraId="7938C5EF" w14:textId="77777777" w:rsidR="00370763" w:rsidRPr="00370763" w:rsidRDefault="00370763" w:rsidP="00370763">
      <w:pPr>
        <w:spacing w:after="0" w:line="240" w:lineRule="auto"/>
        <w:rPr>
          <w:rFonts w:cstheme="minorHAnsi"/>
          <w:sz w:val="24"/>
          <w:szCs w:val="24"/>
        </w:rPr>
      </w:pPr>
    </w:p>
    <w:p w14:paraId="120E5B70" w14:textId="77777777" w:rsidR="00370763" w:rsidRPr="00370763" w:rsidRDefault="00370763" w:rsidP="00370763">
      <w:pPr>
        <w:spacing w:after="0" w:line="240" w:lineRule="auto"/>
        <w:rPr>
          <w:rFonts w:cstheme="minorHAnsi"/>
          <w:sz w:val="24"/>
          <w:szCs w:val="24"/>
        </w:rPr>
      </w:pPr>
      <w:r w:rsidRPr="00370763">
        <w:rPr>
          <w:rFonts w:cstheme="minorHAnsi"/>
          <w:noProof/>
          <w:sz w:val="24"/>
          <w:szCs w:val="24"/>
        </w:rPr>
        <mc:AlternateContent>
          <mc:Choice Requires="wps">
            <w:drawing>
              <wp:anchor distT="180340" distB="180340" distL="180340" distR="180340" simplePos="0" relativeHeight="251715584" behindDoc="0" locked="0" layoutInCell="1" allowOverlap="1" wp14:anchorId="152C1F20" wp14:editId="58B2C459">
                <wp:simplePos x="0" y="0"/>
                <wp:positionH relativeFrom="column">
                  <wp:posOffset>4482061</wp:posOffset>
                </wp:positionH>
                <wp:positionV relativeFrom="paragraph">
                  <wp:posOffset>195118</wp:posOffset>
                </wp:positionV>
                <wp:extent cx="1653540" cy="1731645"/>
                <wp:effectExtent l="0" t="0" r="22860" b="249555"/>
                <wp:wrapSquare wrapText="bothSides"/>
                <wp:docPr id="912087028" name="Speech Bubble: Rectangle with Corners Rounded 4"/>
                <wp:cNvGraphicFramePr/>
                <a:graphic xmlns:a="http://schemas.openxmlformats.org/drawingml/2006/main">
                  <a:graphicData uri="http://schemas.microsoft.com/office/word/2010/wordprocessingShape">
                    <wps:wsp>
                      <wps:cNvSpPr/>
                      <wps:spPr>
                        <a:xfrm>
                          <a:off x="0" y="0"/>
                          <a:ext cx="1653540" cy="1731645"/>
                        </a:xfrm>
                        <a:prstGeom prst="wedgeRoundRectCallout">
                          <a:avLst/>
                        </a:prstGeom>
                        <a:solidFill>
                          <a:srgbClr val="70AD47">
                            <a:lumMod val="60000"/>
                            <a:lumOff val="40000"/>
                          </a:srgbClr>
                        </a:solidFill>
                        <a:ln w="12700" cap="flat" cmpd="sng" algn="ctr">
                          <a:solidFill>
                            <a:srgbClr val="4472C4">
                              <a:shade val="15000"/>
                            </a:srgbClr>
                          </a:solidFill>
                          <a:prstDash val="solid"/>
                          <a:miter lim="800000"/>
                        </a:ln>
                        <a:effectLst/>
                      </wps:spPr>
                      <wps:txbx>
                        <w:txbxContent>
                          <w:p w14:paraId="2534F626" w14:textId="77777777" w:rsidR="00370763" w:rsidRPr="002938C0" w:rsidRDefault="00370763" w:rsidP="00370763">
                            <w:pPr>
                              <w:pStyle w:val="NoSpacing"/>
                              <w:jc w:val="center"/>
                              <w:rPr>
                                <w:rFonts w:cstheme="minorHAnsi"/>
                                <w:color w:val="000000" w:themeColor="text1"/>
                                <w:sz w:val="20"/>
                                <w:szCs w:val="20"/>
                              </w:rPr>
                            </w:pPr>
                            <w:r w:rsidRPr="002938C0">
                              <w:rPr>
                                <w:rFonts w:cstheme="minorHAnsi"/>
                                <w:color w:val="000000" w:themeColor="text1"/>
                                <w:sz w:val="20"/>
                                <w:szCs w:val="20"/>
                              </w:rPr>
                              <w:t>One difficulty with involvement in palliative care research, is a belief, which I think is incorrect, that patients and carers find it too difficult to engage.</w:t>
                            </w:r>
                            <w:r>
                              <w:rPr>
                                <w:rFonts w:cstheme="minorHAnsi"/>
                                <w:color w:val="000000" w:themeColor="text1"/>
                                <w:sz w:val="20"/>
                                <w:szCs w:val="20"/>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7BD3D27D" w14:textId="77777777" w:rsidR="00370763" w:rsidRPr="00B172E4" w:rsidRDefault="00370763" w:rsidP="00370763">
                            <w:pPr>
                              <w:pStyle w:val="NoSpacing"/>
                              <w:jc w:val="center"/>
                              <w:rPr>
                                <w:rFonts w:cstheme="minorHAnsi"/>
                                <w:color w:val="000000" w:themeColor="text1"/>
                                <w:sz w:val="24"/>
                                <w:szCs w:val="24"/>
                              </w:rPr>
                            </w:pPr>
                          </w:p>
                          <w:p w14:paraId="083EF894" w14:textId="77777777" w:rsidR="00370763" w:rsidRPr="00B172E4" w:rsidRDefault="00370763" w:rsidP="0037076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C1F20" id="Speech Bubble: Rectangle with Corners Rounded 4" o:spid="_x0000_s1028" type="#_x0000_t62" style="position:absolute;margin-left:352.9pt;margin-top:15.35pt;width:130.2pt;height:136.35pt;z-index:251715584;visibility:visible;mso-wrap-style:square;mso-width-percent:0;mso-height-percent:0;mso-wrap-distance-left:14.2pt;mso-wrap-distance-top:14.2pt;mso-wrap-distance-right:14.2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vHmgIAAEkFAAAOAAAAZHJzL2Uyb0RvYy54bWysVFtP2zAUfp+0/2D5faQpacsqUlS1YprE&#10;oAImnl3HSSz5Nttpwn79ju2UApv2MC0Pzrn43L5zji+vBinQgVnHtSpxfjbBiCmqK66aEn9/vP50&#10;gZHzRFVEaMVK/Mwcvlp9/HDZmyWb6laLilkETpRb9qbErfdmmWWOtkwSd6YNU6CstZXEA2ubrLKk&#10;B+9SZNPJZJ712lbGasqcA+k2KfEq+q9rRv1dXTvmkSgx5ObjaeO5D2e2uiTLxhLTcjqmQf4hC0m4&#10;gqAvrrbEE9RZ/psryanVTtf+jGqZ6brmlMUaoJp88q6ah5YYFmsBcJx5gcn9P7f09vBgdhZg6I1b&#10;OiBDFUNtZfhDfmiIYD2/gMUGjygI8/nsfFYAphR0+eI8nxezAGd2MjfW+S9MSxSIEvesati97lR1&#10;D33ZECF05yNq5HDjfLI92oTwTgteXXMhImOb/UZYdCDQysVkvS0W0VZ08puukng+gS/1FMTQ+SQu&#10;jmLIzSU3Mc83/oVCPRQyXYAHRAnMYi2IB1KaqsRONRgR0cCQU29j4DfWo9sxXrGYbop0qSUVS9J8&#10;Nib3tyxC+Vvi2mQSQ6R6JPewKILLEl+EcmKZ4EmoAA6Loz6CeOpkoPywHxCHEqbBUZDsdfW8s8jq&#10;tA3O0GsOYW+I8ztiYfwBAFhpfwdHLTSgokcKo1bbn3+Sh/swlaDFqId1AsR+dMQyjMRXBfP6OS/C&#10;rPjIFLPFFBj7WrN/rVGd3Ghocw6Ph6GRDPe9OJK11fIJNn8dooKKKAqxU29GZuPTmsPbQdl6Ha/B&#10;zhnib9SDocF5QC4A/jg8EWvGKfUw4Lf6uHpk+W42091gqfS687rmcXBPuMJkBQb2Nc7Y+LaEB+E1&#10;H2+dXsDVLwAAAP//AwBQSwMEFAAGAAgAAAAhAFBtwafeAAAACgEAAA8AAABkcnMvZG93bnJldi54&#10;bWxMj81OwzAQhO9IvIO1SNyo3RZSGuJUBAkJoVwoXLht4iWJ8E8Ub9vw9rgnOO7saOabYjc7K440&#10;xSF4DcuFAkG+DWbwnYaP9+ebexCR0Ru0wZOGH4qwKy8vCsxNOPk3Ou65EynExxw19MxjLmVse3IY&#10;F2Ekn35fYXLI6Zw6aSY8pXBn5UqpTDocfGrocaSnntrv/cFpoBdGfP20dVNtx7qiitWyNlpfX82P&#10;DyCYZv4zwxk/oUOZmJpw8CYKq2Gj7hI6a1irDYhk2GbZCkRzFta3IMtC/p9Q/gIAAP//AwBQSwEC&#10;LQAUAAYACAAAACEAtoM4kv4AAADhAQAAEwAAAAAAAAAAAAAAAAAAAAAAW0NvbnRlbnRfVHlwZXNd&#10;LnhtbFBLAQItABQABgAIAAAAIQA4/SH/1gAAAJQBAAALAAAAAAAAAAAAAAAAAC8BAABfcmVscy8u&#10;cmVsc1BLAQItABQABgAIAAAAIQDJ9/vHmgIAAEkFAAAOAAAAAAAAAAAAAAAAAC4CAABkcnMvZTJv&#10;RG9jLnhtbFBLAQItABQABgAIAAAAIQBQbcGn3gAAAAoBAAAPAAAAAAAAAAAAAAAAAPQEAABkcnMv&#10;ZG93bnJldi54bWxQSwUGAAAAAAQABADzAAAA/wUAAAAA&#10;" adj="6300,24300" fillcolor="#a9d18e" strokecolor="#172c51" strokeweight="1pt">
                <v:textbox>
                  <w:txbxContent>
                    <w:p w14:paraId="2534F626" w14:textId="77777777" w:rsidR="00370763" w:rsidRPr="002938C0" w:rsidRDefault="00370763" w:rsidP="00370763">
                      <w:pPr>
                        <w:pStyle w:val="NoSpacing"/>
                        <w:jc w:val="center"/>
                        <w:rPr>
                          <w:rFonts w:cstheme="minorHAnsi"/>
                          <w:color w:val="000000" w:themeColor="text1"/>
                          <w:sz w:val="20"/>
                          <w:szCs w:val="20"/>
                        </w:rPr>
                      </w:pPr>
                      <w:r w:rsidRPr="002938C0">
                        <w:rPr>
                          <w:rFonts w:cstheme="minorHAnsi"/>
                          <w:color w:val="000000" w:themeColor="text1"/>
                          <w:sz w:val="20"/>
                          <w:szCs w:val="20"/>
                        </w:rPr>
                        <w:t>One difficulty with involvement in palliative care research, is a belief, which I think is incorrect, that patients and carers find it too difficult to engage.</w:t>
                      </w:r>
                      <w:r>
                        <w:rPr>
                          <w:rFonts w:cstheme="minorHAnsi"/>
                          <w:color w:val="000000" w:themeColor="text1"/>
                          <w:sz w:val="20"/>
                          <w:szCs w:val="20"/>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7BD3D27D" w14:textId="77777777" w:rsidR="00370763" w:rsidRPr="00B172E4" w:rsidRDefault="00370763" w:rsidP="00370763">
                      <w:pPr>
                        <w:pStyle w:val="NoSpacing"/>
                        <w:jc w:val="center"/>
                        <w:rPr>
                          <w:rFonts w:cstheme="minorHAnsi"/>
                          <w:color w:val="000000" w:themeColor="text1"/>
                          <w:sz w:val="24"/>
                          <w:szCs w:val="24"/>
                        </w:rPr>
                      </w:pPr>
                    </w:p>
                    <w:p w14:paraId="083EF894" w14:textId="77777777" w:rsidR="00370763" w:rsidRPr="00B172E4" w:rsidRDefault="00370763" w:rsidP="00370763">
                      <w:pPr>
                        <w:jc w:val="center"/>
                        <w:rPr>
                          <w:color w:val="000000" w:themeColor="text1"/>
                        </w:rPr>
                      </w:pPr>
                    </w:p>
                  </w:txbxContent>
                </v:textbox>
                <w10:wrap type="square"/>
              </v:shape>
            </w:pict>
          </mc:Fallback>
        </mc:AlternateContent>
      </w:r>
      <w:r w:rsidRPr="00370763">
        <w:rPr>
          <w:rFonts w:cstheme="minorHAnsi"/>
          <w:sz w:val="24"/>
          <w:szCs w:val="24"/>
        </w:rPr>
        <w:t xml:space="preserve">Public involvement may occur at an individual study level throughout the research cycle and include, for example, taking an active role in setting priorities for research, commenting on study design as a member of an advisory group or carrying out interviews. Involvement may also take place at an organisational or centre level, for example, within the governance of a university department or in the operation of initiatives such as involvement networks or in the development of involvement strategies. </w:t>
      </w:r>
    </w:p>
    <w:p w14:paraId="4BD683AC" w14:textId="77777777" w:rsidR="00370763" w:rsidRPr="00370763" w:rsidRDefault="00370763" w:rsidP="00370763">
      <w:pPr>
        <w:spacing w:after="0" w:line="240" w:lineRule="auto"/>
        <w:rPr>
          <w:rFonts w:cstheme="minorHAnsi"/>
          <w:sz w:val="24"/>
          <w:szCs w:val="24"/>
        </w:rPr>
      </w:pPr>
    </w:p>
    <w:p w14:paraId="7F8628DC" w14:textId="46859895"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Involvement has been shown to bring benefits such as making the research more relevant, improving its quality by ensuring language is more accessible or increasing participation to studies </w:t>
      </w:r>
      <w:r w:rsidR="00C445FA">
        <w:rPr>
          <w:rFonts w:cstheme="minorHAnsi"/>
          <w:sz w:val="24"/>
          <w:szCs w:val="24"/>
        </w:rPr>
        <w:fldChar w:fldCharType="begin"/>
      </w:r>
      <w:r w:rsidR="00C445FA">
        <w:rPr>
          <w:rFonts w:cstheme="minorHAnsi"/>
          <w:sz w:val="24"/>
          <w:szCs w:val="24"/>
        </w:rPr>
        <w:instrText xml:space="preserve"> ADDIN EN.CITE &lt;EndNote&gt;&lt;Cite&gt;&lt;RecNum&gt;6671&lt;/RecNum&gt;&lt;DisplayText&gt;(INVOLVE 2012a)&lt;/DisplayText&gt;&lt;record&gt;&lt;rec-number&gt;6671&lt;/rec-number&gt;&lt;foreign-keys&gt;&lt;key app="EN" db-id="eda99esr9arp52e20v2pftz4rp5s9x0evef5" timestamp="1466079126"&gt;6671&lt;/key&gt;&lt;/foreign-keys&gt;&lt;ref-type name="Report"&gt;27&lt;/ref-type&gt;&lt;contributors&gt;&lt;authors&gt;&lt;author&gt;INVOLVE&lt;/author&gt;&lt;/authors&gt;&lt;tertiary-authors&gt;&lt;author&gt;INVOLVE&lt;/author&gt;&lt;author&gt;NIHR&lt;/author&gt;&lt;/tertiary-authors&gt;&lt;/contributors&gt;&lt;titles&gt;&lt;title&gt;Briefing notes for researchers: involving the public in NHS, public health and social care research&lt;/title&gt;&lt;/titles&gt;&lt;pages&gt;1-52&lt;/pages&gt;&lt;reprint-edition&gt;not in file&lt;/reprint-edition&gt;&lt;keywords&gt;&lt;keyword&gt;Public Health&lt;/keyword&gt;&lt;keyword&gt;Health&lt;/keyword&gt;&lt;keyword&gt;health and social care&lt;/keyword&gt;&lt;keyword&gt;Social Care&lt;/keyword&gt;&lt;keyword&gt;care&lt;/keyword&gt;&lt;keyword&gt;Research&lt;/keyword&gt;&lt;/keywords&gt;&lt;dates&gt;&lt;year&gt;2012&lt;/year&gt;&lt;/dates&gt;&lt;pub-location&gt;Southampton&lt;/pub-location&gt;&lt;publisher&gt;INVOLVE&lt;/publisher&gt;&lt;label&gt;1192R&lt;/label&gt;&lt;urls&gt;&lt;related-urls&gt;&lt;url&gt;&lt;style face="underline" font="default" size="100%"&gt;http://www.invo.org.uk/wp-content/uploads/2012/04/INVOLVEBriefingNotesApr2012.pdf&lt;/style&gt;&lt;/url&gt;&lt;/related-urls&gt;&lt;/urls&gt;&lt;/record&gt;&lt;/Cite&gt;&lt;/EndNote&gt;</w:instrText>
      </w:r>
      <w:r w:rsidR="00C445FA">
        <w:rPr>
          <w:rFonts w:cstheme="minorHAnsi"/>
          <w:sz w:val="24"/>
          <w:szCs w:val="24"/>
        </w:rPr>
        <w:fldChar w:fldCharType="separate"/>
      </w:r>
      <w:r w:rsidR="00C445FA">
        <w:rPr>
          <w:rFonts w:cstheme="minorHAnsi"/>
          <w:noProof/>
          <w:sz w:val="24"/>
          <w:szCs w:val="24"/>
        </w:rPr>
        <w:t>(INVOLVE 2012a)</w:t>
      </w:r>
      <w:r w:rsidR="00C445FA">
        <w:rPr>
          <w:rFonts w:cstheme="minorHAnsi"/>
          <w:sz w:val="24"/>
          <w:szCs w:val="24"/>
        </w:rPr>
        <w:fldChar w:fldCharType="end"/>
      </w:r>
      <w:r w:rsidRPr="00370763">
        <w:rPr>
          <w:rFonts w:cstheme="minorHAnsi"/>
          <w:sz w:val="24"/>
          <w:szCs w:val="24"/>
        </w:rPr>
        <w:t>.</w:t>
      </w:r>
    </w:p>
    <w:p w14:paraId="58DA75C8" w14:textId="77777777" w:rsidR="00370763" w:rsidRPr="00370763" w:rsidRDefault="00370763" w:rsidP="00370763">
      <w:pPr>
        <w:spacing w:after="0" w:line="240" w:lineRule="auto"/>
        <w:rPr>
          <w:rFonts w:cstheme="minorHAnsi"/>
          <w:sz w:val="24"/>
          <w:szCs w:val="24"/>
        </w:rPr>
      </w:pPr>
    </w:p>
    <w:p w14:paraId="4FE56F38" w14:textId="0D91D4F6" w:rsidR="00370763" w:rsidRPr="00370763" w:rsidRDefault="00363614" w:rsidP="00370763">
      <w:pPr>
        <w:spacing w:after="0" w:line="240" w:lineRule="auto"/>
        <w:rPr>
          <w:rFonts w:cstheme="minorHAnsi"/>
          <w:b/>
          <w:bCs/>
          <w:sz w:val="24"/>
          <w:szCs w:val="24"/>
        </w:rPr>
      </w:pPr>
      <w:bookmarkStart w:id="22" w:name="Background13"/>
      <w:bookmarkEnd w:id="22"/>
      <w:r>
        <w:rPr>
          <w:rFonts w:cstheme="minorHAnsi"/>
          <w:b/>
          <w:bCs/>
          <w:sz w:val="24"/>
          <w:szCs w:val="24"/>
        </w:rPr>
        <w:t xml:space="preserve">1.3 </w:t>
      </w:r>
      <w:r w:rsidR="00370763" w:rsidRPr="00370763">
        <w:rPr>
          <w:rFonts w:cstheme="minorHAnsi"/>
          <w:b/>
          <w:bCs/>
          <w:sz w:val="24"/>
          <w:szCs w:val="24"/>
        </w:rPr>
        <w:t>Background and context</w:t>
      </w:r>
    </w:p>
    <w:p w14:paraId="2FE890F6" w14:textId="77777777" w:rsidR="00370763" w:rsidRPr="00370763" w:rsidRDefault="00370763" w:rsidP="00370763">
      <w:pPr>
        <w:spacing w:after="0" w:line="240" w:lineRule="auto"/>
        <w:rPr>
          <w:rFonts w:cstheme="minorHAnsi"/>
          <w:b/>
          <w:bCs/>
          <w:sz w:val="24"/>
          <w:szCs w:val="24"/>
        </w:rPr>
      </w:pPr>
    </w:p>
    <w:p w14:paraId="080DEA23" w14:textId="46F9833A" w:rsidR="00370763" w:rsidRPr="00370763" w:rsidRDefault="00370763" w:rsidP="00370763">
      <w:pPr>
        <w:spacing w:after="0" w:line="240" w:lineRule="auto"/>
        <w:rPr>
          <w:rFonts w:eastAsia="Arial Unicode MS" w:cstheme="minorHAnsi"/>
          <w:color w:val="000000"/>
          <w:sz w:val="24"/>
          <w:szCs w:val="24"/>
          <w:u w:color="000000"/>
          <w:lang w:val="en-US" w:eastAsia="en-GB"/>
        </w:rPr>
      </w:pPr>
      <w:r w:rsidRPr="00370763">
        <w:rPr>
          <w:rFonts w:eastAsia="Arial Unicode MS" w:cstheme="minorHAnsi"/>
          <w:color w:val="000000"/>
          <w:sz w:val="24"/>
          <w:szCs w:val="24"/>
          <w:u w:color="000000"/>
          <w:lang w:val="en-US" w:eastAsia="en-GB"/>
        </w:rPr>
        <w:t xml:space="preserve">Public involvement has increased in priority in recent years in both the UK and internationally, notably in the USA, Canada, Australia and Europe </w:t>
      </w:r>
      <w:r w:rsidR="00C445FA">
        <w:rPr>
          <w:rFonts w:eastAsia="Arial Unicode MS" w:cstheme="minorHAnsi"/>
          <w:color w:val="000000"/>
          <w:sz w:val="24"/>
          <w:szCs w:val="24"/>
          <w:u w:color="000000"/>
          <w:lang w:val="en-US" w:eastAsia="en-GB"/>
        </w:rPr>
        <w:fldChar w:fldCharType="begin"/>
      </w:r>
      <w:r w:rsidR="00C445FA">
        <w:rPr>
          <w:rFonts w:eastAsia="Arial Unicode MS" w:cstheme="minorHAnsi"/>
          <w:color w:val="000000"/>
          <w:sz w:val="24"/>
          <w:szCs w:val="24"/>
          <w:u w:color="000000"/>
          <w:lang w:val="en-US" w:eastAsia="en-GB"/>
        </w:rPr>
        <w:instrText xml:space="preserve"> ADDIN EN.CITE &lt;EndNote&gt;&lt;Cite&gt;&lt;RecNum&gt;7170&lt;/RecNum&gt;&lt;DisplayText&gt;(Breaking Boundaries Review Team 2015; Wicks et al. 2018)&lt;/DisplayText&gt;&lt;record&gt;&lt;rec-number&gt;7170&lt;/rec-number&gt;&lt;foreign-keys&gt;&lt;key app="EN" db-id="eda99esr9arp52e20v2pftz4rp5s9x0evef5" timestamp="1466079126"&gt;7170&lt;/key&gt;&lt;/foreign-keys&gt;&lt;ref-type name="Report"&gt;27&lt;/ref-type&gt;&lt;contributors&gt;&lt;authors&gt;&lt;author&gt;Breaking Boundaries Review Team,&lt;/author&gt;&lt;/authors&gt;&lt;tertiary-authors&gt;&lt;author&gt;National Institute for Health Research (NIHR)&lt;/author&gt;&lt;/tertiary-authors&gt;&lt;/contributors&gt;&lt;titles&gt;&lt;title&gt;Going the extra mile. Improving the nation&amp;apos;s health and wellbeing through public involvement in research.&lt;/title&gt;&lt;/titles&gt;&lt;reprint-edition&gt;in file&lt;/reprint-edition&gt;&lt;keywords&gt;&lt;keyword&gt;Health&lt;/keyword&gt;&lt;keyword&gt;involvement&lt;/keyword&gt;&lt;/keywords&gt;&lt;dates&gt;&lt;year&gt;2015&lt;/year&gt;&lt;pub-dates&gt;&lt;date&gt;2015&lt;/date&gt;&lt;/pub-dates&gt;&lt;/dates&gt;&lt;pub-location&gt;London&lt;/pub-location&gt;&lt;label&gt;1206R&lt;/label&gt;&lt;urls&gt;&lt;/urls&gt;&lt;/record&gt;&lt;/Cite&gt;&lt;Cite&gt;&lt;RecNum&gt;16852&lt;/RecNum&gt;&lt;record&gt;&lt;rec-number&gt;16852&lt;/rec-number&gt;&lt;foreign-keys&gt;&lt;key app="EN" db-id="eda99esr9arp52e20v2pftz4rp5s9x0evef5" timestamp="1532863331"&gt;16852&lt;/key&gt;&lt;/foreign-keys&gt;&lt;ref-type name="Journal Article"&gt;17&lt;/ref-type&gt;&lt;contributors&gt;&lt;authors&gt;&lt;author&gt;Wicks, P&lt;/author&gt;&lt;author&gt;Richards, T&lt;/author&gt;&lt;author&gt;Denegri, S&lt;/author&gt;&lt;author&gt;Godlee, F.&lt;/author&gt;&lt;/authors&gt;&lt;/contributors&gt;&lt;titles&gt;&lt;title&gt;Patients’ roles and rights in research&lt;/title&gt;&lt;secondary-title&gt;BMJ&lt;/secondary-title&gt;&lt;/titles&gt;&lt;periodical&gt;&lt;full-title&gt;BMJ&lt;/full-title&gt;&lt;/periodical&gt;&lt;volume&gt;362&lt;/volume&gt;&lt;number&gt;k3193&lt;/number&gt;&lt;reprint-edition&gt;not in file&lt;/reprint-edition&gt;&lt;dates&gt;&lt;year&gt;2018&lt;/year&gt;&lt;/dates&gt;&lt;urls&gt;&lt;related-urls&gt;&lt;url&gt;https://www.bmj.com/content/362/bmj.k3193&lt;/url&gt;&lt;/related-urls&gt;&lt;/urls&gt;&lt;/record&gt;&lt;/Cite&gt;&lt;/EndNote&gt;</w:instrText>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Breaking Boundaries Review Team 2015; Wicks et al. 2018)</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In the UK, national policy has increasingly advocated for involvement. In 2006, the policy document Best Research for Best Health, recommended that involvement take place at all stages of the research cycle, from priority setting to dissemination of results </w:t>
      </w:r>
      <w:r w:rsidR="00C445FA">
        <w:rPr>
          <w:rFonts w:eastAsia="Arial Unicode MS" w:cstheme="minorHAnsi"/>
          <w:color w:val="000000"/>
          <w:sz w:val="24"/>
          <w:szCs w:val="24"/>
          <w:u w:color="000000"/>
          <w:lang w:val="en-US" w:eastAsia="en-GB"/>
        </w:rPr>
        <w:fldChar w:fldCharType="begin"/>
      </w:r>
      <w:r w:rsidR="00BC508B">
        <w:rPr>
          <w:rFonts w:eastAsia="Arial Unicode MS" w:cstheme="minorHAnsi"/>
          <w:color w:val="000000"/>
          <w:sz w:val="24"/>
          <w:szCs w:val="24"/>
          <w:u w:color="000000"/>
          <w:lang w:val="en-US" w:eastAsia="en-GB"/>
        </w:rPr>
        <w:instrText xml:space="preserve"> ADDIN EN.CITE &lt;EndNote&gt;&lt;Cite&gt;&lt;RecNum&gt;6403&lt;/RecNum&gt;&lt;DisplayText&gt;(Department of Health 2006)&lt;/DisplayText&gt;&lt;record&gt;&lt;rec-number&gt;6403&lt;/rec-number&gt;&lt;foreign-keys&gt;&lt;key app="EN" db-id="eda99esr9arp52e20v2pftz4rp5s9x0evef5" timestamp="1466079126"&gt;6403&lt;/key&gt;&lt;/foreign-keys&gt;&lt;ref-type name="Report"&gt;27&lt;/ref-type&gt;&lt;contributors&gt;&lt;authors&gt;&lt;author&gt;Department of Health,&lt;/author&gt;&lt;/authors&gt;&lt;tertiary-authors&gt;&lt;author&gt;Department of Health&lt;/author&gt;&lt;/tertiary-authors&gt;&lt;/contributors&gt;&lt;auth-address&gt;The Department of Health &amp;#xD;Richmond House &amp;#xD;79 Whitehall &amp;#xD;London SW1A 2NS&amp;#xD;020 7210 4850 &amp;#xD;Lines are open from 09:00 to 17:00, Monday to Friday&lt;/auth-address&gt;&lt;titles&gt;&lt;title&gt;Best Research for Best Health - A new national health research strategy&lt;/title&gt;&lt;/titles&gt;&lt;pages&gt;1-50&lt;/pages&gt;&lt;reprint-edition&gt;in file&lt;/reprint-edition&gt;&lt;keywords&gt;&lt;keyword&gt;Research&lt;/keyword&gt;&lt;keyword&gt;Health&lt;/keyword&gt;&lt;keyword&gt;Environment&lt;/keyword&gt;&lt;keyword&gt;England&lt;/keyword&gt;&lt;keyword&gt;Science&lt;/keyword&gt;&lt;keyword&gt;framework&lt;/keyword&gt;&lt;keyword&gt;People&lt;/keyword&gt;&lt;keyword&gt;quality&lt;/keyword&gt;&lt;keyword&gt;London&lt;/keyword&gt;&lt;/keywords&gt;&lt;dates&gt;&lt;year&gt;2006&lt;/year&gt;&lt;pub-dates&gt;&lt;date&gt;1/25/2006&lt;/date&gt;&lt;/pub-dates&gt;&lt;/dates&gt;&lt;pub-location&gt;London&lt;/pub-location&gt;&lt;label&gt;426R&lt;/label&gt;&lt;urls&gt;&lt;related-urls&gt;&lt;url&gt;&lt;style face="underline" font="default" size="100%"&gt;http://www.dh.gov.uk/PolicyAndGuidance/ResearchAndDevelopment/ResearchAndDevelopmentStrategy/RDStrategyArticle/fs/en?CONTENT_ID=4127109&amp;amp;amp&lt;/style&gt;&lt;/url&gt;&lt;url&gt;&lt;style face="underline" font="default" size="100%"&gt;chk=RKJISx&lt;/style&gt;&lt;/url&gt;&lt;/related-urls&gt;&lt;/urls&gt;&lt;/record&gt;&lt;/Cite&gt;&lt;/EndNote&gt;</w:instrText>
      </w:r>
      <w:r w:rsidR="00C445FA">
        <w:rPr>
          <w:rFonts w:eastAsia="Arial Unicode MS" w:cstheme="minorHAnsi"/>
          <w:color w:val="000000"/>
          <w:sz w:val="24"/>
          <w:szCs w:val="24"/>
          <w:u w:color="000000"/>
          <w:lang w:val="en-US" w:eastAsia="en-GB"/>
        </w:rPr>
        <w:fldChar w:fldCharType="separate"/>
      </w:r>
      <w:r w:rsidR="00BC508B">
        <w:rPr>
          <w:rFonts w:eastAsia="Arial Unicode MS" w:cstheme="minorHAnsi"/>
          <w:noProof/>
          <w:color w:val="000000"/>
          <w:sz w:val="24"/>
          <w:szCs w:val="24"/>
          <w:u w:color="000000"/>
          <w:lang w:val="en-US" w:eastAsia="en-GB"/>
        </w:rPr>
        <w:t>(Department of Health 2006)</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This document also underpinned the establishment of the National Institute for Health and Care Research (NIHR), a major funder of health and social care research in the UK, funded through the Department of Health. </w:t>
      </w:r>
    </w:p>
    <w:p w14:paraId="18DC001B" w14:textId="77777777" w:rsidR="00370763" w:rsidRPr="00370763" w:rsidRDefault="00370763" w:rsidP="00370763">
      <w:pPr>
        <w:spacing w:after="0" w:line="240" w:lineRule="auto"/>
        <w:rPr>
          <w:rFonts w:eastAsia="Arial Unicode MS" w:cstheme="minorHAnsi"/>
          <w:color w:val="000000"/>
          <w:sz w:val="24"/>
          <w:szCs w:val="24"/>
          <w:u w:color="000000"/>
          <w:lang w:val="en-US" w:eastAsia="en-GB"/>
        </w:rPr>
      </w:pPr>
    </w:p>
    <w:p w14:paraId="4AFCD8E9" w14:textId="7831DFB6" w:rsidR="00370763" w:rsidRPr="00370763" w:rsidRDefault="00370763" w:rsidP="00370763">
      <w:pPr>
        <w:spacing w:after="0" w:line="240" w:lineRule="auto"/>
        <w:rPr>
          <w:rFonts w:eastAsia="Arial Unicode MS" w:cstheme="minorHAnsi"/>
          <w:color w:val="000000"/>
          <w:sz w:val="24"/>
          <w:szCs w:val="24"/>
          <w:u w:color="000000"/>
          <w:lang w:val="en-US" w:eastAsia="en-GB"/>
        </w:rPr>
      </w:pPr>
      <w:r w:rsidRPr="00370763">
        <w:rPr>
          <w:rFonts w:eastAsia="Arial Unicode MS" w:cstheme="minorHAnsi"/>
          <w:noProof/>
          <w:color w:val="000000"/>
          <w:sz w:val="24"/>
          <w:szCs w:val="24"/>
          <w:u w:color="000000"/>
          <w:lang w:val="en-US" w:eastAsia="en-GB"/>
        </w:rPr>
        <mc:AlternateContent>
          <mc:Choice Requires="wps">
            <w:drawing>
              <wp:anchor distT="180340" distB="180340" distL="180340" distR="180340" simplePos="0" relativeHeight="251718656" behindDoc="0" locked="0" layoutInCell="1" allowOverlap="1" wp14:anchorId="5D236D3C" wp14:editId="33228E02">
                <wp:simplePos x="0" y="0"/>
                <wp:positionH relativeFrom="column">
                  <wp:posOffset>27767</wp:posOffset>
                </wp:positionH>
                <wp:positionV relativeFrom="paragraph">
                  <wp:posOffset>158519</wp:posOffset>
                </wp:positionV>
                <wp:extent cx="2181860" cy="2313305"/>
                <wp:effectExtent l="0" t="0" r="27940" b="315595"/>
                <wp:wrapSquare wrapText="bothSides"/>
                <wp:docPr id="2014026626" name="Speech Bubble: Rectangle with Corners Rounded 7"/>
                <wp:cNvGraphicFramePr/>
                <a:graphic xmlns:a="http://schemas.openxmlformats.org/drawingml/2006/main">
                  <a:graphicData uri="http://schemas.microsoft.com/office/word/2010/wordprocessingShape">
                    <wps:wsp>
                      <wps:cNvSpPr/>
                      <wps:spPr>
                        <a:xfrm>
                          <a:off x="0" y="0"/>
                          <a:ext cx="2181860" cy="2313305"/>
                        </a:xfrm>
                        <a:prstGeom prst="wedgeRoundRectCallout">
                          <a:avLst/>
                        </a:prstGeom>
                        <a:solidFill>
                          <a:srgbClr val="5B9BD5">
                            <a:lumMod val="60000"/>
                            <a:lumOff val="40000"/>
                          </a:srgbClr>
                        </a:solidFill>
                        <a:ln w="12700" cap="flat" cmpd="sng" algn="ctr">
                          <a:solidFill>
                            <a:srgbClr val="4472C4">
                              <a:shade val="15000"/>
                            </a:srgbClr>
                          </a:solidFill>
                          <a:prstDash val="solid"/>
                          <a:miter lim="800000"/>
                        </a:ln>
                        <a:effectLst/>
                      </wps:spPr>
                      <wps:txbx>
                        <w:txbxContent>
                          <w:p w14:paraId="23BEC50A" w14:textId="77777777" w:rsidR="00370763" w:rsidRPr="002938C0" w:rsidRDefault="00370763" w:rsidP="00370763">
                            <w:pPr>
                              <w:jc w:val="center"/>
                              <w:rPr>
                                <w:sz w:val="20"/>
                                <w:szCs w:val="20"/>
                              </w:rPr>
                            </w:pPr>
                            <w:r w:rsidRPr="002938C0">
                              <w:rPr>
                                <w:rFonts w:eastAsia="Times New Roman" w:cstheme="minorHAnsi"/>
                                <w:color w:val="000000" w:themeColor="text1"/>
                                <w:kern w:val="2"/>
                                <w:sz w:val="20"/>
                                <w:szCs w:val="20"/>
                                <w:lang w:eastAsia="en-GB"/>
                                <w14:ligatures w14:val="standardContextual"/>
                              </w:rPr>
                              <w:t>Even the most diligent clinician who bothers to do a full examination, take a full history and listen to the patients’ complaints can only ever have the faintest inkling of the life living with a chronic illness. In the allotted half hour every six months they can barely touch on how life with a disease has actually been.</w:t>
                            </w:r>
                            <w:r>
                              <w:rPr>
                                <w:rFonts w:eastAsia="Times New Roman" w:cstheme="minorHAnsi"/>
                                <w:color w:val="000000" w:themeColor="text1"/>
                                <w:kern w:val="2"/>
                                <w:sz w:val="20"/>
                                <w:szCs w:val="20"/>
                                <w:lang w:eastAsia="en-GB"/>
                                <w14:ligatures w14:val="standardContextual"/>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36D3C" id="Speech Bubble: Rectangle with Corners Rounded 7" o:spid="_x0000_s1029" type="#_x0000_t62" style="position:absolute;margin-left:2.2pt;margin-top:12.5pt;width:171.8pt;height:182.15pt;z-index:251718656;visibility:visible;mso-wrap-style:square;mso-width-percent:0;mso-height-percent:0;mso-wrap-distance-left:14.2pt;mso-wrap-distance-top:14.2pt;mso-wrap-distance-right:14.2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saMmwIAAEkFAAAOAAAAZHJzL2Uyb0RvYy54bWysVFtP2zAUfp+0/2D5faRJWygVKepaMU1i&#10;gICJZ9dxEku+zXaasF+/YzulwKY9TMuDcy4+t++c44vLQQq0Z9ZxrUqcn0wwYorqiqumxN8frz4t&#10;MHKeqIoIrViJn5nDl6uPHy56s2SFbrWomEXgRLllb0rcem+WWeZoyyRxJ9owBcpaW0k8sLbJKkt6&#10;8C5FVkwmp1mvbWWspsw5kG6TEq+i/7pm1N/WtWMeiRJDbj6eNp67cGarC7JsLDEtp2Ma5B+ykIQr&#10;CPriaks8QZ3lv7mSnFrtdO1PqJaZrmtOWawBqskn76p5aIlhsRYAx5kXmNz/c0tv9g/mzgIMvXFL&#10;B2SoYqitDH/IDw0RrOcXsNjgEQVhkS/yxSlgSkFXTPPpdDIPcGZHc2Od/8K0RIEocc+qht3rTlX3&#10;0JcNEUJ3PqJG9tfOJ9uDTQjvtODVFRciMrbZbYRFewKtnH8+/7ydR1vRyW+6SuLTCXyppyCGzifx&#10;7CCG3FxyE/N8418o1MMEF2fgAVECs1gL4oGUpiqxUw1GRDQw5NTbGPiN9eh2jDc7KzazdKklFUvS&#10;fD4m97csQvlb4tpkEkOkeiT3sCiCyxIvQjmxTPAkVACHxVEfQTx2MlB+2A2IQwnT4ChIdrp6vrPI&#10;6rQNztArDmGvifN3xML4AwCw0v4WjlpoQEWPFEattj//JA/3YSpBi1EP6wSI/eiIZRiJrwrm9Tyf&#10;zcL+RWY2PyuAsa81u9ca1cmNhjbn8HgYGslw34sDWVstn2Dz1yEqqIiiEDv1ZmQ2Pq05vB2Urdfx&#10;GuycIf5aPRganAfkAuCPwxOxZpxSDwN+ow+rR5bvZjPdDZZKrzuvax4H94grTFZgYF/jjI1vS3gQ&#10;XvPx1vEFXP0CAAD//wMAUEsDBBQABgAIAAAAIQBpbSLg3gAAAAgBAAAPAAAAZHJzL2Rvd25yZXYu&#10;eG1sTI/NTsMwEITvSLyDtUjcqEMSohDiVPyIG6jQVpzdeJtExOsQu03K07Oc4DarGc1+Uy5n24sj&#10;jr5zpOB6EYFAqp3pqFGw3Txf5SB80GR07wgVnNDDsjo/K3Vh3ETveFyHRnAJ+UIraEMYCil93aLV&#10;fuEGJPb2brQ68Dk20ox64nLbyziKMml1R/yh1QM+tlh/rg9WQb15eDllb9Pq++ljGyev9RfKfabU&#10;5cV8fwci4Bz+wvCLz+hQMdPOHch40StIUw4qiG94EdtJmrPYschvE5BVKf8PqH4AAAD//wMAUEsB&#10;Ai0AFAAGAAgAAAAhALaDOJL+AAAA4QEAABMAAAAAAAAAAAAAAAAAAAAAAFtDb250ZW50X1R5cGVz&#10;XS54bWxQSwECLQAUAAYACAAAACEAOP0h/9YAAACUAQAACwAAAAAAAAAAAAAAAAAvAQAAX3JlbHMv&#10;LnJlbHNQSwECLQAUAAYACAAAACEAtbbGjJsCAABJBQAADgAAAAAAAAAAAAAAAAAuAgAAZHJzL2Uy&#10;b0RvYy54bWxQSwECLQAUAAYACAAAACEAaW0i4N4AAAAIAQAADwAAAAAAAAAAAAAAAAD1BAAAZHJz&#10;L2Rvd25yZXYueG1sUEsFBgAAAAAEAAQA8wAAAAAGAAAAAA==&#10;" adj="6300,24300" fillcolor="#9dc3e6" strokecolor="#172c51" strokeweight="1pt">
                <v:textbox>
                  <w:txbxContent>
                    <w:p w14:paraId="23BEC50A" w14:textId="77777777" w:rsidR="00370763" w:rsidRPr="002938C0" w:rsidRDefault="00370763" w:rsidP="00370763">
                      <w:pPr>
                        <w:jc w:val="center"/>
                        <w:rPr>
                          <w:sz w:val="20"/>
                          <w:szCs w:val="20"/>
                        </w:rPr>
                      </w:pPr>
                      <w:r w:rsidRPr="002938C0">
                        <w:rPr>
                          <w:rFonts w:eastAsia="Times New Roman" w:cstheme="minorHAnsi"/>
                          <w:color w:val="000000" w:themeColor="text1"/>
                          <w:kern w:val="2"/>
                          <w:sz w:val="20"/>
                          <w:szCs w:val="20"/>
                          <w:lang w:eastAsia="en-GB"/>
                          <w14:ligatures w14:val="standardContextual"/>
                        </w:rPr>
                        <w:t>Even the most diligent clinician who bothers to do a full examination, take a full history and listen to the patients’ complaints can only ever have the faintest inkling of the life living with a chronic illness. In the allotted half hour every six months they can barely touch on how life with a disease has actually been.</w:t>
                      </w:r>
                      <w:r>
                        <w:rPr>
                          <w:rFonts w:eastAsia="Times New Roman" w:cstheme="minorHAnsi"/>
                          <w:color w:val="000000" w:themeColor="text1"/>
                          <w:kern w:val="2"/>
                          <w:sz w:val="20"/>
                          <w:szCs w:val="20"/>
                          <w:lang w:eastAsia="en-GB"/>
                          <w14:ligatures w14:val="standardContextual"/>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txbxContent>
                </v:textbox>
                <w10:wrap type="square"/>
              </v:shape>
            </w:pict>
          </mc:Fallback>
        </mc:AlternateContent>
      </w:r>
      <w:r w:rsidRPr="00370763">
        <w:rPr>
          <w:rFonts w:eastAsia="Arial Unicode MS" w:cstheme="minorHAnsi"/>
          <w:color w:val="000000"/>
          <w:sz w:val="24"/>
          <w:szCs w:val="24"/>
          <w:u w:color="000000"/>
          <w:lang w:val="en-US" w:eastAsia="en-GB"/>
        </w:rPr>
        <w:t xml:space="preserve">In 2014, the NIHR carried out a review of public involvement within the NIHR and the research it funds, published in the report Going the Extra Mile </w:t>
      </w:r>
      <w:r w:rsidR="00C445FA">
        <w:rPr>
          <w:rFonts w:eastAsia="Arial Unicode MS" w:cstheme="minorHAnsi"/>
          <w:color w:val="000000"/>
          <w:sz w:val="24"/>
          <w:szCs w:val="24"/>
          <w:u w:color="000000"/>
          <w:lang w:val="en-US" w:eastAsia="en-GB"/>
        </w:rPr>
        <w:fldChar w:fldCharType="begin"/>
      </w:r>
      <w:r w:rsidR="00C445FA">
        <w:rPr>
          <w:rFonts w:eastAsia="Arial Unicode MS" w:cstheme="minorHAnsi"/>
          <w:color w:val="000000"/>
          <w:sz w:val="24"/>
          <w:szCs w:val="24"/>
          <w:u w:color="000000"/>
          <w:lang w:val="en-US" w:eastAsia="en-GB"/>
        </w:rPr>
        <w:instrText xml:space="preserve"> ADDIN EN.CITE &lt;EndNote&gt;&lt;Cite&gt;&lt;RecNum&gt;7170&lt;/RecNum&gt;&lt;DisplayText&gt;(Breaking Boundaries Review Team 2015)&lt;/DisplayText&gt;&lt;record&gt;&lt;rec-number&gt;7170&lt;/rec-number&gt;&lt;foreign-keys&gt;&lt;key app="EN" db-id="eda99esr9arp52e20v2pftz4rp5s9x0evef5" timestamp="1466079126"&gt;7170&lt;/key&gt;&lt;/foreign-keys&gt;&lt;ref-type name="Report"&gt;27&lt;/ref-type&gt;&lt;contributors&gt;&lt;authors&gt;&lt;author&gt;Breaking Boundaries Review Team,&lt;/author&gt;&lt;/authors&gt;&lt;tertiary-authors&gt;&lt;author&gt;National Institute for Health Research (NIHR)&lt;/author&gt;&lt;/tertiary-authors&gt;&lt;/contributors&gt;&lt;titles&gt;&lt;title&gt;Going the extra mile. Improving the nation&amp;apos;s health and wellbeing through public involvement in research.&lt;/title&gt;&lt;/titles&gt;&lt;reprint-edition&gt;in file&lt;/reprint-edition&gt;&lt;keywords&gt;&lt;keyword&gt;Health&lt;/keyword&gt;&lt;keyword&gt;involvement&lt;/keyword&gt;&lt;/keywords&gt;&lt;dates&gt;&lt;year&gt;2015&lt;/year&gt;&lt;pub-dates&gt;&lt;date&gt;2015&lt;/date&gt;&lt;/pub-dates&gt;&lt;/dates&gt;&lt;pub-location&gt;London&lt;/pub-location&gt;&lt;label&gt;1206R&lt;/label&gt;&lt;urls&gt;&lt;/urls&gt;&lt;/record&gt;&lt;/Cite&gt;&lt;/EndNote&gt;</w:instrText>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Breaking Boundaries Review Team 2015)</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Key recommendations were made to increase the effectiveness of involvement in the future, including the development of national involvement standards. These were published in 2019 and provided clear statements of effective public involvement, intended to improve the quality and consistency of involvement in research </w:t>
      </w:r>
      <w:r w:rsidR="00C445FA">
        <w:rPr>
          <w:rFonts w:eastAsia="Arial Unicode MS" w:cstheme="minorHAnsi"/>
          <w:color w:val="000000"/>
          <w:sz w:val="24"/>
          <w:szCs w:val="24"/>
          <w:u w:color="000000"/>
          <w:lang w:val="en-US" w:eastAsia="en-GB"/>
        </w:rPr>
        <w:fldChar w:fldCharType="begin"/>
      </w:r>
      <w:r w:rsidR="00BC508B">
        <w:rPr>
          <w:rFonts w:eastAsia="Arial Unicode MS" w:cstheme="minorHAnsi"/>
          <w:color w:val="000000"/>
          <w:sz w:val="24"/>
          <w:szCs w:val="24"/>
          <w:u w:color="000000"/>
          <w:lang w:val="en-US" w:eastAsia="en-GB"/>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eastAsia="Arial Unicode MS" w:cstheme="minorHAnsi"/>
          <w:color w:val="000000"/>
          <w:sz w:val="24"/>
          <w:szCs w:val="24"/>
          <w:u w:color="000000"/>
          <w:lang w:val="en-US" w:eastAsia="en-GB"/>
        </w:rPr>
        <w:fldChar w:fldCharType="separate"/>
      </w:r>
      <w:r w:rsidR="00BC508B">
        <w:rPr>
          <w:rFonts w:eastAsia="Arial Unicode MS" w:cstheme="minorHAnsi"/>
          <w:noProof/>
          <w:color w:val="000000"/>
          <w:sz w:val="24"/>
          <w:szCs w:val="24"/>
          <w:u w:color="000000"/>
          <w:lang w:val="en-US" w:eastAsia="en-GB"/>
        </w:rPr>
        <w:t>(NIHR et al. 2019)</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Finally, in 2021, the Best Research for Best Health was updated, reaffirming the NIHR’s commitment to public involvement </w:t>
      </w:r>
      <w:r w:rsidR="00C445FA">
        <w:rPr>
          <w:rFonts w:eastAsia="Arial Unicode MS" w:cstheme="minorHAnsi"/>
          <w:color w:val="000000"/>
          <w:sz w:val="24"/>
          <w:szCs w:val="24"/>
          <w:u w:color="000000"/>
          <w:lang w:val="en-US" w:eastAsia="en-GB"/>
        </w:rPr>
        <w:fldChar w:fldCharType="begin"/>
      </w:r>
      <w:r w:rsidR="00C445FA">
        <w:rPr>
          <w:rFonts w:eastAsia="Arial Unicode MS" w:cstheme="minorHAnsi"/>
          <w:color w:val="000000"/>
          <w:sz w:val="24"/>
          <w:szCs w:val="24"/>
          <w:u w:color="000000"/>
          <w:lang w:val="en-US" w:eastAsia="en-GB"/>
        </w:rPr>
        <w:instrText xml:space="preserve"> ADDIN EN.CITE &lt;EndNote&gt;&lt;Cite&gt;&lt;RecNum&gt;199464&lt;/RecNum&gt;&lt;DisplayText&gt;(NIHR 2021a)&lt;/DisplayText&gt;&lt;record&gt;&lt;rec-number&gt;199464&lt;/rec-number&gt;&lt;foreign-keys&gt;&lt;key app="EN" db-id="eda99esr9arp52e20v2pftz4rp5s9x0evef5" timestamp="1688113405"&gt;199464&lt;/key&gt;&lt;/foreign-keys&gt;&lt;ref-type name="Report"&gt;27&lt;/ref-type&gt;&lt;contributors&gt;&lt;authors&gt;&lt;author&gt;NIHR&lt;/author&gt;&lt;/authors&gt;&lt;tertiary-authors&gt;&lt;author&gt;National Institute for Health Research&lt;/author&gt;&lt;/tertiary-authors&gt;&lt;/contributors&gt;&lt;titles&gt;&lt;title&gt;Best Research for Best Health: The Next Chapter&lt;/title&gt;&lt;/titles&gt;&lt;dates&gt;&lt;year&gt;2021&lt;/year&gt;&lt;/dates&gt;&lt;pub-location&gt;London&lt;/pub-location&gt;&lt;publisher&gt;National Institute for Health Research&lt;/publisher&gt;&lt;urls&gt;&lt;/urls&gt;&lt;/record&gt;&lt;/Cite&gt;&lt;/EndNote&gt;</w:instrText>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NIHR 2021a)</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w:t>
      </w:r>
    </w:p>
    <w:p w14:paraId="611A38F6" w14:textId="77777777" w:rsidR="00370763" w:rsidRPr="00370763" w:rsidRDefault="00370763" w:rsidP="00370763">
      <w:pPr>
        <w:spacing w:after="0" w:line="240" w:lineRule="auto"/>
        <w:rPr>
          <w:rFonts w:eastAsia="Arial Unicode MS" w:cstheme="minorHAnsi"/>
          <w:color w:val="000000"/>
          <w:sz w:val="24"/>
          <w:szCs w:val="24"/>
          <w:u w:color="000000"/>
          <w:lang w:val="en-US" w:eastAsia="en-GB"/>
        </w:rPr>
      </w:pPr>
    </w:p>
    <w:p w14:paraId="460818CC" w14:textId="395DC392" w:rsidR="00370763" w:rsidRPr="00370763" w:rsidRDefault="00370763" w:rsidP="00370763">
      <w:pPr>
        <w:spacing w:after="0" w:line="240" w:lineRule="auto"/>
        <w:rPr>
          <w:rFonts w:eastAsia="Arial Unicode MS" w:cstheme="minorHAnsi"/>
          <w:color w:val="000000"/>
          <w:sz w:val="24"/>
          <w:szCs w:val="24"/>
          <w:u w:color="000000"/>
          <w:lang w:val="en-US" w:eastAsia="en-GB"/>
        </w:rPr>
      </w:pPr>
      <w:r w:rsidRPr="00370763">
        <w:rPr>
          <w:rFonts w:eastAsia="Arial Unicode MS" w:cstheme="minorHAnsi"/>
          <w:color w:val="000000"/>
          <w:sz w:val="24"/>
          <w:szCs w:val="24"/>
          <w:u w:color="000000"/>
          <w:lang w:val="en-US" w:eastAsia="en-GB"/>
        </w:rPr>
        <w:t xml:space="preserve">Nowadays, most funders promote public involvement and many funders mandate some degree of involvement in all research applications. However, in some areas of health and social care research it is less well developed. This is particularly apparent in palliative care, where involvement has been slow to </w:t>
      </w:r>
      <w:r w:rsidRPr="00370763">
        <w:rPr>
          <w:rFonts w:eastAsia="Arial Unicode MS" w:cstheme="minorHAnsi"/>
          <w:color w:val="000000"/>
          <w:sz w:val="24"/>
          <w:szCs w:val="24"/>
          <w:u w:color="000000"/>
          <w:lang w:val="en-US" w:eastAsia="en-GB"/>
        </w:rPr>
        <w:lastRenderedPageBreak/>
        <w:t xml:space="preserve">become established and has a shorter history compared to elsewhere </w:t>
      </w:r>
      <w:r w:rsidR="00C445FA">
        <w:rPr>
          <w:rFonts w:eastAsia="Arial Unicode MS" w:cstheme="minorHAnsi"/>
          <w:color w:val="000000"/>
          <w:sz w:val="24"/>
          <w:szCs w:val="24"/>
          <w:u w:color="000000"/>
          <w:lang w:val="en-US" w:eastAsia="en-GB"/>
        </w:rPr>
        <w:fldChar w:fldCharType="begin">
          <w:fldData xml:space="preserve">PEVuZE5vdGU+PENpdGU+PFJlY051bT40NTwvUmVjTnVtPjxEaXNwbGF5VGV4dD4oQ290dGVyZWxs
IGV0IGFsLiAyMDEwOyBDcm9mdCBldCBhbC4gMjAxMzsgU2Nob2x6IGV0IGFsLiAyMDE5KTwvRGlz
cGxheVRleHQ+PHJlY29yZD48cmVjLW51bWJlcj40NTwvcmVjLW51bWJlcj48Zm9yZWlnbi1rZXlz
PjxrZXkgYXBwPSJFTiIgZGItaWQ9ImVkYTk5ZXNyOWFycDUyZTIwdjJwZnR6NHJwNXM5eDBldmVm
NSIgdGltZXN0YW1wPSIxNTU0MzcxMjk5Ij40NTwva2V5PjxrZXkgYXBwPSJFTldlYiIgZGItaWQ9
IiI+MDwva2V5PjwvZm9yZWlnbi1rZXlzPjxyZWYtdHlwZSBuYW1lPSJSZXBvcnQiPjI3PC9yZWYt
dHlwZT48Y29udHJpYnV0b3JzPjxhdXRob3JzPjxhdXRob3I+Q3JvZnQsIFMuPC9hdXRob3I+PGF1
dGhvcj5DaG93bnMsIEcuPC9hdXRob3I+PGF1dGhvcj5CZXJlc2ZvcmQsIFAuPC9hdXRob3I+PC9h
dXRob3JzPjx0ZXJ0aWFyeS1hdXRob3JzPjxhdXRob3I+QXNzb2NpYXRpb24gb2YgUGFsbGlhdGl2
ZSBDYXJlIFNvY2lhbCBXb3JrZXJzLDwvYXV0aG9yPjwvdGVydGlhcnktYXV0aG9ycz48L2NvbnRy
aWJ1dG9ycz48dGl0bGVzPjx0aXRsZT5HZXR0aW5nIGl0IHJpZ2h0LiBFbmQgb2YgbGlmZSBjYXJl
IGFuZCB1c2VyIGludm9sdmVtZW50IGluIHBhbGxpYXRpdmUgY2FyZSBzb2NpYWwgd29yay48L3Rp
dGxlPjwvdGl0bGVzPjxyZXByaW50LWVkaXRpb24+aW4gZmlsZTwvcmVwcmludC1lZGl0aW9uPjxr
ZXl3b3Jkcz48a2V5d29yZD5jYXJlPC9rZXl3b3JkPjxrZXl3b3JkPnVzZXI8L2tleXdvcmQ+PGtl
eXdvcmQ+dXNlciBpbnZvbHZlbWVudDwva2V5d29yZD48a2V5d29yZD5pbnZvbHZlbWVudDwva2V5
d29yZD48a2V5d29yZD5QYWxsaWF0aXZlIENhcmU8L2tleXdvcmQ+PGtleXdvcmQ+U29jaWFsIFdv
cms8L2tleXdvcmQ+PGtleXdvcmQ+U29jaWFsLVdvcms8L2tleXdvcmQ+PGtleXdvcmQ+V29yazwv
a2V5d29yZD48L2tleXdvcmRzPjxkYXRlcz48eWVhcj4yMDEzPC95ZWFyPjxwdWItZGF0ZXM+PGRh
dGU+MjAxMzwvZGF0ZT48L3B1Yi1kYXRlcz48L2RhdGVzPjxwdWItbG9jYXRpb24+TG9uZG9uPC9w
dWItbG9jYXRpb24+PHB1Ymxpc2hlcj5BUENTVzwvcHVibGlzaGVyPjxsYWJlbD44MDFHPC9sYWJl
bD48dXJscz48cmVsYXRlZC11cmxzPjx1cmw+aHR0cDovL3d3dy5uY3BjLm9yZy51ay9uZXdzL3Bh
dGllbnQtaW52b2x2ZW1lbnQtdml0YWwtZW5kLWxpZmUtY2FyZTwvdXJsPjwvcmVsYXRlZC11cmxz
PjwvdXJscz48cmVtb3RlLWRhdGFiYXNlLXByb3ZpZGVyPk5DUEM8L3JlbW90ZS1kYXRhYmFzZS1w
cm92aWRlcj48L3JlY29yZD48L0NpdGU+PENpdGU+PFJlY051bT43MDwvUmVjTnVtPjxyZWNvcmQ+
PHJlYy1udW1iZXI+NzA8L3JlYy1udW1iZXI+PGZvcmVpZ24ta2V5cz48a2V5IGFwcD0iRU4iIGRi
LWlkPSJlZGE5OWVzcjlhcnA1MmUyMHYycGZ0ejRycDVzOXgwZXZlZjUiIHRpbWVzdGFtcD0iMTU1
NDM3MTI5OSI+NzA8L2tleT48a2V5IGFwcD0iRU5XZWIiIGRiLWlkPSIiPjA8L2tleT48L2ZvcmVp
Z24ta2V5cz48cmVmLXR5cGUgbmFtZT0iSm91cm5hbCBBcnRpY2xlIj4xNzwvcmVmLXR5cGU+PGNv
bnRyaWJ1dG9ycz48YXV0aG9ycz48YXV0aG9yPkNvdHRlcmVsbCwgUC48L2F1dGhvcj48YXV0aG9y
PkhhcmxvdywgRy48L2F1dGhvcj48YXV0aG9yPk1vcnJpcywgQy48L2F1dGhvcj48YXV0aG9yPkJl
cmVzZm9yZCwgUC48L2F1dGhvcj48YXV0aG9yPkhhbmxleSwgQi48L2F1dGhvcj48YXV0aG9yPlNh
cmdlYW50LCBBLjwvYXV0aG9yPjxhdXRob3I+U2l0emlhLCBKLjwvYXV0aG9yPjxhdXRob3I+U3Rh
bGV5LCBLLjwvYXV0aG9yPjwvYXV0aG9ycz48L2NvbnRyaWJ1dG9ycz48dGl0bGVzPjx0aXRsZT5T
ZXJ2aWNlIHVzZXIgaW52b2x2ZW1lbnQgaW4gY2FuY2VyIGNhcmU6IHRoZSBpbXBhY3Qgb24gc2Vy
dmljZSB1c2VyczwvdGl0bGU+PHNlY29uZGFyeS10aXRsZT5IZWFsdGggRXhwZWN0PC9zZWNvbmRh
cnktdGl0bGU+PC90aXRsZXM+PHBlcmlvZGljYWw+PGZ1bGwtdGl0bGU+SGVhbHRoIGV4cGVjdGF0
aW9ucyA6IGFuIGludGVybmF0aW9uYWwgam91cm5hbCBvZiBwdWJsaWNwYXJ0aWNpcGF0aW9uIGlu
IGhlYWx0aCBjYXJlIGFuZCBoZWFsdGggcG9saWN5PC9mdWxsLXRpdGxlPjxhYmJyLTE+SGVhbHRo
IEV4cGVjdDwvYWJici0xPjwvcGVyaW9kaWNhbD48cGFnZXM+MTU5LTE2OTwvcGFnZXM+PHZvbHVt
ZT4xNDwvdm9sdW1lPjxudW1iZXI+MjwvbnVtYmVyPjxyZXByaW50LWVkaXRpb24+aW4gZmlsZTwv
cmVwcmludC1lZGl0aW9uPjxrZXl3b3Jkcz48a2V5d29yZD5jYW5jZXI8L2tleXdvcmQ+PGtleXdv
cmQ+Y2FyZTwva2V5d29yZD48a2V5d29yZD5pbnZvbHZlbWVudDwva2V5d29yZD48a2V5d29yZD5z
ZXJ2aWNlIHVzZXIgaW52b2x2ZW1lbnQ8L2tleXdvcmQ+PGtleXdvcmQ+dXNlcjwva2V5d29yZD48
a2V5d29yZD51c2VyIGludm9sdmVtZW50PC9rZXl3b3JkPjxrZXl3b3JkPnVzZXJzPC9rZXl3b3Jk
Pjwva2V5d29yZHM+PGRhdGVzPjx5ZWFyPjIwMTA8L3llYXI+PHB1Yi1kYXRlcz48ZGF0ZT4yMDEx
PC9kYXRlPjwvcHViLWRhdGVzPjwvZGF0ZXM+PGlzYm4+MTM2OS03NjI1PC9pc2JuPjxsYWJlbD44
MDlHPC9sYWJlbD48dXJscz48L3VybHM+PHJlbW90ZS1kYXRhYmFzZS1wcm92aWRlcj5NRDwvcmVt
b3RlLWRhdGFiYXNlLXByb3ZpZGVyPjwvcmVjb3JkPjwvQ2l0ZT48Q2l0ZT48UmVjTnVtPjI1NzU4
PC9SZWNOdW0+PHJlY29yZD48cmVjLW51bWJlcj4yNTc1ODwvcmVjLW51bWJlcj48Zm9yZWlnbi1r
ZXlzPjxrZXkgYXBwPSJFTiIgZGItaWQ9ImVkYTk5ZXNyOWFycDUyZTIwdjJwZnR6NHJwNXM5eDBl
dmVmNSIgdGltZXN0YW1wPSIxNTcwMjc1NjcwIj4yNTc1ODwva2V5PjxrZXkgYXBwPSJFTldlYiIg
ZGItaWQ9IiI+MDwva2V5PjwvZm9yZWlnbi1rZXlzPjxyZWYtdHlwZSBuYW1lPSJKb3VybmFsIEFy
dGljbGUiPjE3PC9yZWYtdHlwZT48Y29udHJpYnV0b3JzPjxhdXRob3JzPjxhdXRob3I+U2Nob2x6
LCBCcmV0dDwvYXV0aG9yPjxhdXRob3I+QmV2YW4sIEFsYW48L2F1dGhvcj48YXV0aG9yPkdlb3Jn
b3Vzb3BvdWxvdSwgRWthdmk8L2F1dGhvcj48YXV0aG9yPkNvbGxpZXIsIEFpbGVlbjwvYXV0aG9y
PjxhdXRob3I+TWl0Y2hlbGwsIEltb2dlbjwvYXV0aG9yPjwvYXV0aG9ycz48L2NvbnRyaWJ1dG9y
cz48dGl0bGVzPjx0aXRsZT5Db25zdW1lciBhbmQgY2FyZXIgbGVhZGVyc2hpcCBpbiBwYWxsaWF0
aXZlIGNhcmUgYWNhZGVtaWEgYW5kIHByYWN0aWNlOiBBIHN5c3RlbWF0aWMgcmV2aWV3IHdpdGgg
bmFycmF0aXZlIHN5bnRoZXNpczwvdGl0bGU+PHNlY29uZGFyeS10aXRsZT5QYWxsaWF0aXZlIE1l
ZGljaW5lPC9zZWNvbmRhcnktdGl0bGU+PC90aXRsZXM+PHBlcmlvZGljYWw+PGZ1bGwtdGl0bGU+
UGFsbGlhdGl2ZSBNZWRpY2luZTwvZnVsbC10aXRsZT48YWJici0xPlBhbGxpYXQgTWVkPC9hYmJy
LTE+PC9wZXJpb2RpY2FsPjxwYWdlcz45NTktOTY4PC9wYWdlcz48dm9sdW1lPjMzPC92b2x1bWU+
PG51bWJlcj44PC9udW1iZXI+PHJlcHJpbnQtZWRpdGlvbj5pbiBmaWxlPC9yZXByaW50LWVkaXRp
b24+PGRhdGVzPjx5ZWFyPjIwMTk8L3llYXI+PC9kYXRlcz48aXNibj4wMjY5LTIxNjM8L2lzYm4+
PHVybHM+PHJlbGF0ZWQtdXJscz48dXJsPmh0dHBzOi8vam91cm5hbHMtc2FnZXB1Yi1jb20uc2hl
ZmZpZWxkLmlkbS5vY2xjLm9yZy9kb2kvZnVsbC8xMC4xMTc3LzAyNjkyMTYzMTk4NTQwMTI8L3Vy
bD48L3JlbGF0ZWQtdXJscz48L3VybHM+PC9yZWNvcmQ+PC9DaXRlPjwvRW5kTm90ZT5=
</w:fldData>
        </w:fldChar>
      </w:r>
      <w:r w:rsidR="00C445FA">
        <w:rPr>
          <w:rFonts w:eastAsia="Arial Unicode MS" w:cstheme="minorHAnsi"/>
          <w:color w:val="000000"/>
          <w:sz w:val="24"/>
          <w:szCs w:val="24"/>
          <w:u w:color="000000"/>
          <w:lang w:val="en-US" w:eastAsia="en-GB"/>
        </w:rPr>
        <w:instrText xml:space="preserve"> ADDIN EN.CITE </w:instrText>
      </w:r>
      <w:r w:rsidR="00C445FA">
        <w:rPr>
          <w:rFonts w:eastAsia="Arial Unicode MS" w:cstheme="minorHAnsi"/>
          <w:color w:val="000000"/>
          <w:sz w:val="24"/>
          <w:szCs w:val="24"/>
          <w:u w:color="000000"/>
          <w:lang w:val="en-US" w:eastAsia="en-GB"/>
        </w:rPr>
        <w:fldChar w:fldCharType="begin">
          <w:fldData xml:space="preserve">PEVuZE5vdGU+PENpdGU+PFJlY051bT40NTwvUmVjTnVtPjxEaXNwbGF5VGV4dD4oQ290dGVyZWxs
IGV0IGFsLiAyMDEwOyBDcm9mdCBldCBhbC4gMjAxMzsgU2Nob2x6IGV0IGFsLiAyMDE5KTwvRGlz
cGxheVRleHQ+PHJlY29yZD48cmVjLW51bWJlcj40NTwvcmVjLW51bWJlcj48Zm9yZWlnbi1rZXlz
PjxrZXkgYXBwPSJFTiIgZGItaWQ9ImVkYTk5ZXNyOWFycDUyZTIwdjJwZnR6NHJwNXM5eDBldmVm
NSIgdGltZXN0YW1wPSIxNTU0MzcxMjk5Ij40NTwva2V5PjxrZXkgYXBwPSJFTldlYiIgZGItaWQ9
IiI+MDwva2V5PjwvZm9yZWlnbi1rZXlzPjxyZWYtdHlwZSBuYW1lPSJSZXBvcnQiPjI3PC9yZWYt
dHlwZT48Y29udHJpYnV0b3JzPjxhdXRob3JzPjxhdXRob3I+Q3JvZnQsIFMuPC9hdXRob3I+PGF1
dGhvcj5DaG93bnMsIEcuPC9hdXRob3I+PGF1dGhvcj5CZXJlc2ZvcmQsIFAuPC9hdXRob3I+PC9h
dXRob3JzPjx0ZXJ0aWFyeS1hdXRob3JzPjxhdXRob3I+QXNzb2NpYXRpb24gb2YgUGFsbGlhdGl2
ZSBDYXJlIFNvY2lhbCBXb3JrZXJzLDwvYXV0aG9yPjwvdGVydGlhcnktYXV0aG9ycz48L2NvbnRy
aWJ1dG9ycz48dGl0bGVzPjx0aXRsZT5HZXR0aW5nIGl0IHJpZ2h0LiBFbmQgb2YgbGlmZSBjYXJl
IGFuZCB1c2VyIGludm9sdmVtZW50IGluIHBhbGxpYXRpdmUgY2FyZSBzb2NpYWwgd29yay48L3Rp
dGxlPjwvdGl0bGVzPjxyZXByaW50LWVkaXRpb24+aW4gZmlsZTwvcmVwcmludC1lZGl0aW9uPjxr
ZXl3b3Jkcz48a2V5d29yZD5jYXJlPC9rZXl3b3JkPjxrZXl3b3JkPnVzZXI8L2tleXdvcmQ+PGtl
eXdvcmQ+dXNlciBpbnZvbHZlbWVudDwva2V5d29yZD48a2V5d29yZD5pbnZvbHZlbWVudDwva2V5
d29yZD48a2V5d29yZD5QYWxsaWF0aXZlIENhcmU8L2tleXdvcmQ+PGtleXdvcmQ+U29jaWFsIFdv
cms8L2tleXdvcmQ+PGtleXdvcmQ+U29jaWFsLVdvcms8L2tleXdvcmQ+PGtleXdvcmQ+V29yazwv
a2V5d29yZD48L2tleXdvcmRzPjxkYXRlcz48eWVhcj4yMDEzPC95ZWFyPjxwdWItZGF0ZXM+PGRh
dGU+MjAxMzwvZGF0ZT48L3B1Yi1kYXRlcz48L2RhdGVzPjxwdWItbG9jYXRpb24+TG9uZG9uPC9w
dWItbG9jYXRpb24+PHB1Ymxpc2hlcj5BUENTVzwvcHVibGlzaGVyPjxsYWJlbD44MDFHPC9sYWJl
bD48dXJscz48cmVsYXRlZC11cmxzPjx1cmw+aHR0cDovL3d3dy5uY3BjLm9yZy51ay9uZXdzL3Bh
dGllbnQtaW52b2x2ZW1lbnQtdml0YWwtZW5kLWxpZmUtY2FyZTwvdXJsPjwvcmVsYXRlZC11cmxz
PjwvdXJscz48cmVtb3RlLWRhdGFiYXNlLXByb3ZpZGVyPk5DUEM8L3JlbW90ZS1kYXRhYmFzZS1w
cm92aWRlcj48L3JlY29yZD48L0NpdGU+PENpdGU+PFJlY051bT43MDwvUmVjTnVtPjxyZWNvcmQ+
PHJlYy1udW1iZXI+NzA8L3JlYy1udW1iZXI+PGZvcmVpZ24ta2V5cz48a2V5IGFwcD0iRU4iIGRi
LWlkPSJlZGE5OWVzcjlhcnA1MmUyMHYycGZ0ejRycDVzOXgwZXZlZjUiIHRpbWVzdGFtcD0iMTU1
NDM3MTI5OSI+NzA8L2tleT48a2V5IGFwcD0iRU5XZWIiIGRiLWlkPSIiPjA8L2tleT48L2ZvcmVp
Z24ta2V5cz48cmVmLXR5cGUgbmFtZT0iSm91cm5hbCBBcnRpY2xlIj4xNzwvcmVmLXR5cGU+PGNv
bnRyaWJ1dG9ycz48YXV0aG9ycz48YXV0aG9yPkNvdHRlcmVsbCwgUC48L2F1dGhvcj48YXV0aG9y
PkhhcmxvdywgRy48L2F1dGhvcj48YXV0aG9yPk1vcnJpcywgQy48L2F1dGhvcj48YXV0aG9yPkJl
cmVzZm9yZCwgUC48L2F1dGhvcj48YXV0aG9yPkhhbmxleSwgQi48L2F1dGhvcj48YXV0aG9yPlNh
cmdlYW50LCBBLjwvYXV0aG9yPjxhdXRob3I+U2l0emlhLCBKLjwvYXV0aG9yPjxhdXRob3I+U3Rh
bGV5LCBLLjwvYXV0aG9yPjwvYXV0aG9ycz48L2NvbnRyaWJ1dG9ycz48dGl0bGVzPjx0aXRsZT5T
ZXJ2aWNlIHVzZXIgaW52b2x2ZW1lbnQgaW4gY2FuY2VyIGNhcmU6IHRoZSBpbXBhY3Qgb24gc2Vy
dmljZSB1c2VyczwvdGl0bGU+PHNlY29uZGFyeS10aXRsZT5IZWFsdGggRXhwZWN0PC9zZWNvbmRh
cnktdGl0bGU+PC90aXRsZXM+PHBlcmlvZGljYWw+PGZ1bGwtdGl0bGU+SGVhbHRoIGV4cGVjdGF0
aW9ucyA6IGFuIGludGVybmF0aW9uYWwgam91cm5hbCBvZiBwdWJsaWNwYXJ0aWNpcGF0aW9uIGlu
IGhlYWx0aCBjYXJlIGFuZCBoZWFsdGggcG9saWN5PC9mdWxsLXRpdGxlPjxhYmJyLTE+SGVhbHRo
IEV4cGVjdDwvYWJici0xPjwvcGVyaW9kaWNhbD48cGFnZXM+MTU5LTE2OTwvcGFnZXM+PHZvbHVt
ZT4xNDwvdm9sdW1lPjxudW1iZXI+MjwvbnVtYmVyPjxyZXByaW50LWVkaXRpb24+aW4gZmlsZTwv
cmVwcmludC1lZGl0aW9uPjxrZXl3b3Jkcz48a2V5d29yZD5jYW5jZXI8L2tleXdvcmQ+PGtleXdv
cmQ+Y2FyZTwva2V5d29yZD48a2V5d29yZD5pbnZvbHZlbWVudDwva2V5d29yZD48a2V5d29yZD5z
ZXJ2aWNlIHVzZXIgaW52b2x2ZW1lbnQ8L2tleXdvcmQ+PGtleXdvcmQ+dXNlcjwva2V5d29yZD48
a2V5d29yZD51c2VyIGludm9sdmVtZW50PC9rZXl3b3JkPjxrZXl3b3JkPnVzZXJzPC9rZXl3b3Jk
Pjwva2V5d29yZHM+PGRhdGVzPjx5ZWFyPjIwMTA8L3llYXI+PHB1Yi1kYXRlcz48ZGF0ZT4yMDEx
PC9kYXRlPjwvcHViLWRhdGVzPjwvZGF0ZXM+PGlzYm4+MTM2OS03NjI1PC9pc2JuPjxsYWJlbD44
MDlHPC9sYWJlbD48dXJscz48L3VybHM+PHJlbW90ZS1kYXRhYmFzZS1wcm92aWRlcj5NRDwvcmVt
b3RlLWRhdGFiYXNlLXByb3ZpZGVyPjwvcmVjb3JkPjwvQ2l0ZT48Q2l0ZT48UmVjTnVtPjI1NzU4
PC9SZWNOdW0+PHJlY29yZD48cmVjLW51bWJlcj4yNTc1ODwvcmVjLW51bWJlcj48Zm9yZWlnbi1r
ZXlzPjxrZXkgYXBwPSJFTiIgZGItaWQ9ImVkYTk5ZXNyOWFycDUyZTIwdjJwZnR6NHJwNXM5eDBl
dmVmNSIgdGltZXN0YW1wPSIxNTcwMjc1NjcwIj4yNTc1ODwva2V5PjxrZXkgYXBwPSJFTldlYiIg
ZGItaWQ9IiI+MDwva2V5PjwvZm9yZWlnbi1rZXlzPjxyZWYtdHlwZSBuYW1lPSJKb3VybmFsIEFy
dGljbGUiPjE3PC9yZWYtdHlwZT48Y29udHJpYnV0b3JzPjxhdXRob3JzPjxhdXRob3I+U2Nob2x6
LCBCcmV0dDwvYXV0aG9yPjxhdXRob3I+QmV2YW4sIEFsYW48L2F1dGhvcj48YXV0aG9yPkdlb3Jn
b3Vzb3BvdWxvdSwgRWthdmk8L2F1dGhvcj48YXV0aG9yPkNvbGxpZXIsIEFpbGVlbjwvYXV0aG9y
PjxhdXRob3I+TWl0Y2hlbGwsIEltb2dlbjwvYXV0aG9yPjwvYXV0aG9ycz48L2NvbnRyaWJ1dG9y
cz48dGl0bGVzPjx0aXRsZT5Db25zdW1lciBhbmQgY2FyZXIgbGVhZGVyc2hpcCBpbiBwYWxsaWF0
aXZlIGNhcmUgYWNhZGVtaWEgYW5kIHByYWN0aWNlOiBBIHN5c3RlbWF0aWMgcmV2aWV3IHdpdGgg
bmFycmF0aXZlIHN5bnRoZXNpczwvdGl0bGU+PHNlY29uZGFyeS10aXRsZT5QYWxsaWF0aXZlIE1l
ZGljaW5lPC9zZWNvbmRhcnktdGl0bGU+PC90aXRsZXM+PHBlcmlvZGljYWw+PGZ1bGwtdGl0bGU+
UGFsbGlhdGl2ZSBNZWRpY2luZTwvZnVsbC10aXRsZT48YWJici0xPlBhbGxpYXQgTWVkPC9hYmJy
LTE+PC9wZXJpb2RpY2FsPjxwYWdlcz45NTktOTY4PC9wYWdlcz48dm9sdW1lPjMzPC92b2x1bWU+
PG51bWJlcj44PC9udW1iZXI+PHJlcHJpbnQtZWRpdGlvbj5pbiBmaWxlPC9yZXByaW50LWVkaXRp
b24+PGRhdGVzPjx5ZWFyPjIwMTk8L3llYXI+PC9kYXRlcz48aXNibj4wMjY5LTIxNjM8L2lzYm4+
PHVybHM+PHJlbGF0ZWQtdXJscz48dXJsPmh0dHBzOi8vam91cm5hbHMtc2FnZXB1Yi1jb20uc2hl
ZmZpZWxkLmlkbS5vY2xjLm9yZy9kb2kvZnVsbC8xMC4xMTc3LzAyNjkyMTYzMTk4NTQwMTI8L3Vy
bD48L3JlbGF0ZWQtdXJscz48L3VybHM+PC9yZWNvcmQ+PC9DaXRlPjwvRW5kTm90ZT5=
</w:fldData>
        </w:fldChar>
      </w:r>
      <w:r w:rsidR="00C445FA">
        <w:rPr>
          <w:rFonts w:eastAsia="Arial Unicode MS" w:cstheme="minorHAnsi"/>
          <w:color w:val="000000"/>
          <w:sz w:val="24"/>
          <w:szCs w:val="24"/>
          <w:u w:color="000000"/>
          <w:lang w:val="en-US" w:eastAsia="en-GB"/>
        </w:rPr>
        <w:instrText xml:space="preserve"> ADDIN EN.CITE.DATA </w:instrText>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end"/>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Cotterell et al. 2010; Croft et al. 2013; Scholz et al. 2019)</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w:t>
      </w:r>
      <w:r w:rsidRPr="00370763">
        <w:rPr>
          <w:rFonts w:eastAsia="Times New Roman" w:cstheme="minorHAnsi"/>
          <w:sz w:val="24"/>
          <w:szCs w:val="24"/>
          <w:lang w:eastAsia="en-GB"/>
        </w:rPr>
        <w:t xml:space="preserve">There are few organisations specifically aimed at this population that can support or enable involvement </w:t>
      </w:r>
      <w:r w:rsidR="00C445FA">
        <w:rPr>
          <w:rFonts w:eastAsia="Times New Roman" w:cstheme="minorHAnsi"/>
          <w:sz w:val="24"/>
          <w:szCs w:val="24"/>
          <w:lang w:eastAsia="en-GB"/>
        </w:rPr>
        <w:fldChar w:fldCharType="begin"/>
      </w:r>
      <w:r w:rsidR="00C445FA">
        <w:rPr>
          <w:rFonts w:eastAsia="Times New Roman" w:cstheme="minorHAnsi"/>
          <w:sz w:val="24"/>
          <w:szCs w:val="24"/>
          <w:lang w:eastAsia="en-GB"/>
        </w:rPr>
        <w:instrText xml:space="preserve"> ADDIN EN.CITE &lt;EndNote&gt;&lt;Cite&gt;&lt;RecNum&gt;15715&lt;/RecNum&gt;&lt;DisplayText&gt;(Beresford 2007)&lt;/DisplayText&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EndNote&gt;</w:instrText>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Beresford 2007)</w:t>
      </w:r>
      <w:r w:rsidR="00C445FA">
        <w:rPr>
          <w:rFonts w:eastAsia="Times New Roman" w:cstheme="minorHAnsi"/>
          <w:sz w:val="24"/>
          <w:szCs w:val="24"/>
          <w:lang w:eastAsia="en-GB"/>
        </w:rPr>
        <w:fldChar w:fldCharType="end"/>
      </w:r>
      <w:r w:rsidRPr="00370763">
        <w:rPr>
          <w:rFonts w:eastAsia="Times New Roman" w:cstheme="minorHAnsi"/>
          <w:sz w:val="24"/>
          <w:szCs w:val="24"/>
          <w:lang w:eastAsia="en-GB"/>
        </w:rPr>
        <w:t xml:space="preserve">. Collaborations are being established, nationally and internationally, however there are still limited opportunities for palliative care patients and carers or interested public members to become involved </w:t>
      </w:r>
      <w:r w:rsidR="00C445FA">
        <w:rPr>
          <w:rFonts w:eastAsia="Times New Roman" w:cstheme="minorHAnsi"/>
          <w:sz w:val="24"/>
          <w:szCs w:val="24"/>
          <w:lang w:eastAsia="en-GB"/>
        </w:rPr>
        <w:fldChar w:fldCharType="begin">
          <w:fldData xml:space="preserve">PEVuZE5vdGU+PENpdGU+PFJlY051bT4xNjY0OTwvUmVjTnVtPjxEaXNwbGF5VGV4dD4oQmFpbGV5
IGV0IGFsLiAyMDA2OyBTdGV2ZW5zIDIwMDg7IEJyZXJldG9uIGV0IGFsLiAyMDE3Yik8L0Rpc3Bs
YXlUZXh0PjxyZWNvcmQ+PHJlYy1udW1iZXI+MTY2NDk8L3JlYy1udW1iZXI+PGZvcmVpZ24ta2V5
cz48a2V5IGFwcD0iRU4iIGRiLWlkPSJlZGE5OWVzcjlhcnA1MmUyMHYycGZ0ejRycDVzOXgwZXZl
ZjUiIHRpbWVzdGFtcD0iMTU1NDM3MTI5OSI+MTY2NDk8L2tleT48a2V5IGFwcD0iRU5XZWIiIGRi
LWlkPSIiPjA8L2tleT48L2ZvcmVpZ24ta2V5cz48cmVmLXR5cGUgbmFtZT0iQm9vayBTZWN0aW9u
Ij41PC9yZWYtdHlwZT48Y29udHJpYnV0b3JzPjxhdXRob3JzPjxhdXRob3I+U3RldmVucywgVC48
L2F1dGhvcj48L2F1dGhvcnM+PHNlY29uZGFyeS1hdXRob3JzPjxhdXRob3I+UGF5bmUsIFMuPC9h
dXRob3I+PGF1dGhvcj5TZXltb3VyLCBKPC9hdXRob3I+PGF1dGhvcj5JbmdsZXRvbiwgQy48L2F1
dGhvcj48L3NlY29uZGFyeS1hdXRob3JzPjwvY29udHJpYnV0b3JzPjx0aXRsZXM+PHRpdGxlPklu
dm9sdmluZyBvciBVc2luZz8gVXNlciBpbnZvbHZlbWVudCBpbiBwYWxsaWF0aXZlIGNhcmU8L3Rp
dGxlPjxzZWNvbmRhcnktdGl0bGU+UGFsbGlhdGl2ZSBjYXJlIG51cnNpbmc6IHByaW5jaXBsZXMg
YW5kIGV2aWRlbmNlIGZvciBwcmFjdGljZTwvc2Vjb25kYXJ5LXRpdGxlPjwvdGl0bGVzPjxwYWdl
cz41NS03MDwvcGFnZXM+PGVkaXRpb24+Mm5kPC9lZGl0aW9uPjxzZWN0aW9uPjM8L3NlY3Rpb24+
PHJlcHJpbnQtZWRpdGlvbj5pbiBmaWxlPC9yZXByaW50LWVkaXRpb24+PGRhdGVzPjx5ZWFyPjIw
MDg8L3llYXI+PC9kYXRlcz48cHViLWxvY2F0aW9uPk1haWRlbmhlYWQ8L3B1Yi1sb2NhdGlvbj48
cHVibGlzaGVyPk9wZW4gVW5pdmVyc2l0eSBQcmVzczwvcHVibGlzaGVyPjx1cmxzPjxyZWxhdGVk
LXVybHM+PHVybD5odHRwczovL3d3dy5hbWF6b24uY28udWsvUGFsbGlhdGl2ZS1DYXJlLU51cnNp
bmctUHJpbmNpcGxlcy1FdmlkZW5jZS9kcC8wMzM1MjIxODE1PC91cmw+PC9yZWxhdGVkLXVybHM+
PC91cmxzPjxyZW1vdGUtZGF0YWJhc2UtcHJvdmlkZXI+UmVmY2hlY2s8L3JlbW90ZS1kYXRhYmFz
ZS1wcm92aWRlcj48L3JlY29yZD48L0NpdGU+PENpdGU+PFJlY051bT4xNTk4NjwvUmVjTnVtPjxy
ZWNvcmQ+PHJlYy1udW1iZXI+MTU5ODY8L3JlYy1udW1iZXI+PGZvcmVpZ24ta2V5cz48a2V5IGFw
cD0iRU4iIGRiLWlkPSJlZGE5OWVzcjlhcnA1MmUyMHYycGZ0ejRycDVzOXgwZXZlZjUiIHRpbWVz
dGFtcD0iMTUwNTA0NDIzNSI+MTU5ODY8L2tleT48L2ZvcmVpZ24ta2V5cz48cmVmLXR5cGUgbmFt
ZT0iSm91cm5hbCBBcnRpY2xlIj4xNzwvcmVmLXR5cGU+PGNvbnRyaWJ1dG9ycz48YXV0aG9ycz48
YXV0aG9yPkJhaWxleSwgQy48L2F1dGhvcj48YXV0aG9yPldpbHNvbiwgUi48L2F1dGhvcj48YXV0
aG9yPkFkZGluZ3Rvbi1IYWxsLCBKLjwvYXV0aG9yPjxhdXRob3I+UGF5bmUsIFMuPC9hdXRob3I+
PGF1dGhvcj5DbGFyaywgRC48L2F1dGhvcj48YXV0aG9yPkxsb3lkLVdpbGxpYW1zLCBNLjwvYXV0
aG9yPjxhdXRob3I+TW9sYXNzaW90aXMsIEEuPC9hdXRob3I+PGF1dGhvcj5TZXltb3VyLCBKLjwv
YXV0aG9yPjwvYXV0aG9ycz48L2NvbnRyaWJ1dG9ycz48dGl0bGVzPjx0aXRsZT5UaGUgQ2FuY2Vy
IEV4cGVyaWVuY2VzIFJlc2VhcmNoIENvbGxhYm9yYXRpdmUgKENFQ28pOiBidWlsZGluZyByZXNl
YXJjaCBjYXBhY2l0eSBpbiBzdXBwb3J0aXZlIGFuZCBwYWxsaWF0aXZlIGNhcmU8L3RpdGxlPjxz
ZWNvbmRhcnktdGl0bGU+UHJvZ3Jlc3MgaW4gUGFsbGlhdGl2ZSBDYXJlPC9zZWNvbmRhcnktdGl0
bGU+PC90aXRsZXM+PHBlcmlvZGljYWw+PGZ1bGwtdGl0bGU+UHJvZ3Jlc3MgaW4gUGFsbGlhdGl2
ZSBDYXJlPC9mdWxsLXRpdGxlPjxhYmJyLTE+UHJvZyBQYWxsaWF0IENhcmU8L2FiYnItMT48L3Bl
cmlvZGljYWw+PHBhZ2VzPjI2NS0yNzA8L3BhZ2VzPjx2b2x1bWU+MTQ8L3ZvbHVtZT48bnVtYmVy
PjY8L251bWJlcj48cmVwcmludC1lZGl0aW9uPmluIGZpbGU8L3JlcHJpbnQtZWRpdGlvbj48a2V5
d29yZHM+PGtleXdvcmQ+Q29sbGFib3JhdGlvbjwva2V5d29yZD48a2V5d29yZD5QYWxsaWF0aXZl
IENhcmU8L2tleXdvcmQ+PGtleXdvcmQ+UmVzZWFyY2g8L2tleXdvcmQ+PGtleXdvcmQ+Q29uc3Vt
ZXIgUGFydGljaXBhdGlvbjwva2V5d29yZD48a2V5d29yZD5HZXJvbnRvbG9naWMgQ2FyZTwva2V5
d29yZD48a2V5d29yZD5OYXJyYXRpdmVzPC9rZXl3b3JkPjxrZXl3b3JkPk9uY29sb2dpYyBDYXJl
PC9rZXl3b3JkPjxrZXl3b3JkPlVuaXRlZCBLaW5nZG9tPC9rZXl3b3JkPjwva2V5d29yZHM+PGRh
dGVzPjx5ZWFyPjIwMDY8L3llYXI+PHB1Yi1kYXRlcz48ZGF0ZT5EZWMgMjAwNjwvZGF0ZT48L3B1
Yi1kYXRlcz48L2RhdGVzPjxwdWItbG9jYXRpb24+UGhpbGFkZWxwaGlhLCBQZW5uc3lsdmFuaWE8
L3B1Yi1sb2NhdGlvbj48cHVibGlzaGVyPlRheWxvciAmYW1wOyBGcmFuY2lzIEx0ZDwvcHVibGlz
aGVyPjxpc2JuPjA5Njk5MjYwPC9pc2JuPjxhY2Nlc3Npb24tbnVtPjEwNjI4NjY0OTwvYWNjZXNz
aW9uLW51bT48dXJscz48cmVsYXRlZC11cmxzPjx1cmw+aHR0cDovL2xpbmtlcjIud29ybGRjYXQu
b3JnLz9yZnQuaW5zdGl0dXRpb25faWQ9MTMyMzQ3JmFtcDtzcGFnZT0yNjUmYW1wO3BrZ05hbWU9
YzhoJmFtcDtpc3NuPTA5NjktOTI2MCZhbXA7bGlua2NsYXNzPXRvX2FydGljbGUmYW1wO2pLZXk9
MTMxViZhbXA7aXNzdWU9NiZhbXA7cHJvdmlkZXI9RUJTQ09ob3N0JmFtcDtkYXRlPTIwMDYtMTIm
YW1wO2F1bGFzdD1CYWlsZXkrQyUzQitXaWxzb24rUiUzQitBZGRpbmd0b24tSGFsbCtKJTNCK1Bh
eW5lK1MlM0IrQ2xhcmsrRCUzQitMbG95ZC1XaWxsaWFtcytNJTNCK01vbGFzc2lvdGlzK0ElM0Ir
U2V5bW91citKJmFtcDthdGl0bGU9VGhlK0NhbmNlcitFeHBlcmllbmNlcytSZXNlYXJjaCtDb2xs
YWJvcmF0aXZlKyUyOENFQ28lMjklM0ErYnVpbGRpbmcrcmVzZWFyY2grY2FwYWNpdHkraW4rc3Vw
cG9ydGl2ZSthbmQrcGFsbGlhdGl2ZStjYXJlLiZhbXA7dGl0bGU9UHJvZ3Jlc3MraW4rUGFsbGlh
dGl2ZStDYXJlJmFtcDtyZnQuY29udGVudD1mdWxsdGV4dCUyQ3ByaW50JmFtcDtsaW5rU2NoZW1l
PWVic2NvaC5hdGhlbnMmYW1wO2pIb21lPWh0dHAlM0ElMkYlMkZzZWFyY2guZWJzY29ob3N0LmNv
bSUyRmxvZ2luLmFzcHglM0ZhdXRodHlwZSUzRGF0aGVucyUyNmxwJTNEYXRoZW5zLmFzcCUyNlVS
TCUzRGh0dHAlMjUzYSUyNTJmJTI1MmZzZWFyY2guZWJzY29ob3N0LmNvbSUyNTJmZGlyZWN0LmFz
cCUyNTNmZGIlMjUzZGM4aCUyNTI2amlkJTI1M2QxMzFWJTI1MjZzY29wZSUyNTNkc2l0ZSZhbXA7
dm9sdW1lPTE0JmFtcDtkYktleT1jOGgmYW1wO3JmdC5pZD1pbmZvJTNBcG1pZCUyRiZhbXA7cmZ0
Lm9yZGVyX2J5PXByZWZlcmVuY2UmYW1wO2xpbmt0eXBlPWJlc3Q8L3VybD48dXJsPmh0dHA6Ly93
d3cudGFuZGZvbmxpbmUuY29tL2RvaS9wZGYvMTAuMTE3OS8wOTY5OTI2MDZYMTQ2NDA4P25lZWRB
Y2Nlc3M9dHJ1ZTwvdXJsPjx1cmw+aHR0cDovL3d3dy50YW5kZm9ubGluZS5jb20vZG9pL2Ficy8x
MC4xMTc5LzA5Njk5MjYwNlgxNDY0MDg8L3VybD48L3JlbGF0ZWQtdXJscz48L3VybHM+PHJlbW90
ZS1kYXRhYmFzZS1wcm92aWRlcj5DSU5BSEw8L3JlbW90ZS1kYXRhYmFzZS1wcm92aWRlcj48L3Jl
Y29yZD48L0NpdGU+PENpdGU+PFJlY051bT4xNjUyMTwvUmVjTnVtPjxyZWNvcmQ+PHJlYy1udW1i
ZXI+MTY1MjE8L3JlYy1udW1iZXI+PGZvcmVpZ24ta2V5cz48a2V5IGFwcD0iRU4iIGRiLWlkPSJl
ZGE5OWVzcjlhcnA1MmUyMHYycGZ0ejRycDVzOXgwZXZlZjUiIHRpbWVzdGFtcD0iMTU1NDM3MTI5
OSI+MTY1MjE8L2tleT48a2V5IGFwcD0iRU5XZWIiIGRiLWlkPSIiPjA8L2tleT48L2ZvcmVpZ24t
a2V5cz48cmVmLXR5cGUgbmFtZT0iSm91cm5hbCBBcnRpY2xlIj4xNzwvcmVmLXR5cGU+PGNvbnRy
aWJ1dG9ycz48YXV0aG9ycz48YXV0aG9yPkJyZXJldG9uLCBMb3Vpc2U8L2F1dGhvcj48YXV0aG9y
PldhaGxzdGVyLCBQaGlsaXA8L2F1dGhvcj48YXV0aG9yPk1venlnZW1iYSwgS2F0aTwvYXV0aG9y
PjxhdXRob3I+THlzZGFobCwgS3Jpc3RpbiBCYWtrZTwvYXV0aG9yPjxhdXRob3I+QnVybnMsIEph
a2U8L2F1dGhvcj48YXV0aG9yPlBvbHVzLCBTdGVwaGFuaWU8L2F1dGhvcj48YXV0aG9yPlR1bW1l
cnMsIE1hcmNpYTwvYXV0aG9yPjxhdXRob3I+UmVmb2xvLCBQaWV0cm88L2F1dGhvcj48YXV0aG9y
PlNhY2NoaW5pLCBEYXJpbzwvYXV0aG9yPjxhdXRob3I+TGVwcGVydCwgV29qY2llY2g8L2F1dGhv
cj48L2F1dGhvcnM+PC9jb250cmlidXRvcnM+PHRpdGxlcz48dGl0bGU+U3Rha2Vob2xkZXIgaW52
b2x2ZW1lbnQgdGhyb3VnaG91dCBIZWFsdGggVGVjaG5vbG9neSBBc3Nlc3NtZW50OiBBbiBleGFt
cGxlIGZyb20gcGFsbGlhdGl2ZSBjYXJlPC90aXRsZT48c2Vjb25kYXJ5LXRpdGxlPkludGVybmF0
aW9uYWwgSm91cm5hbCBvZiBUZWNobm9sb2d5IEFzc2Vzc21lbnQgaW4gSGVhbHRoIENhcmU8L3Nl
Y29uZGFyeS10aXRsZT48L3RpdGxlcz48cGVyaW9kaWNhbD48ZnVsbC10aXRsZT5JbnRlcm5hdGlv
bmFsIEpvdXJuYWwgb2YgVGVjaG5vbG9neSBBc3Nlc3NtZW50IGluIEhlYWx0aCBDYXJlPC9mdWxs
LXRpdGxlPjxhYmJyLTE+SW50IEogVGVjaG5vbCBBc3Nlc3MgSGVhbHRoIENhcmU8L2FiYnItMT48
L3BlcmlvZGljYWw+PHBhZ2VzPjEtMTA8L3BhZ2VzPjxyZXByaW50LWVkaXRpb24+aW4gZmlsZTwv
cmVwcmludC1lZGl0aW9uPjxkYXRlcz48eWVhcj4yMDE3PC95ZWFyPjwvZGF0ZXM+PGlzYm4+MDI2
Ni00NjIzPC9pc2JuPjx1cmxzPjxyZWxhdGVkLXVybHM+PHVybD5odHRwczovL3d3dy1jYW1icmlk
Z2Utb3JnLnNoZWZmaWVsZC5pZG0ub2NsYy5vcmcvY29yZS9qb3VybmFscy9pbnRlcm5hdGlvbmFs
LWpvdXJuYWwtb2YtdGVjaG5vbG9neS1hc3Nlc3NtZW50LWluLWhlYWx0aC1jYXJlL2FydGljbGUv
c3Rha2Vob2xkZXItaW52b2x2ZW1lbnQtdGhyb3VnaG91dC1oZWFsdGgtdGVjaG5vbG9neS1hc3Nl
c3NtZW50LWFuLWV4YW1wbGUtZnJvbS1wYWxsaWF0aXZlLWNhcmUvQ0I3QjUwMzQ1Mjk5RDIzRDlE
MDQ4RThEQjk2OTlEQjc8L3VybD48L3JlbGF0ZWQtdXJscz48L3VybHM+PHJlbW90ZS1kYXRhYmFz
ZS1wcm92aWRlcj5NRDwvcmVtb3RlLWRhdGFiYXNlLXByb3ZpZGVyPjwvcmVjb3JkPjwvQ2l0ZT48
L0VuZE5vdGU+
</w:fldData>
        </w:fldChar>
      </w:r>
      <w:r w:rsidR="00C445FA">
        <w:rPr>
          <w:rFonts w:eastAsia="Times New Roman" w:cstheme="minorHAnsi"/>
          <w:sz w:val="24"/>
          <w:szCs w:val="24"/>
          <w:lang w:eastAsia="en-GB"/>
        </w:rPr>
        <w:instrText xml:space="preserve"> ADDIN EN.CITE </w:instrText>
      </w:r>
      <w:r w:rsidR="00C445FA">
        <w:rPr>
          <w:rFonts w:eastAsia="Times New Roman" w:cstheme="minorHAnsi"/>
          <w:sz w:val="24"/>
          <w:szCs w:val="24"/>
          <w:lang w:eastAsia="en-GB"/>
        </w:rPr>
        <w:fldChar w:fldCharType="begin">
          <w:fldData xml:space="preserve">PEVuZE5vdGU+PENpdGU+PFJlY051bT4xNjY0OTwvUmVjTnVtPjxEaXNwbGF5VGV4dD4oQmFpbGV5
IGV0IGFsLiAyMDA2OyBTdGV2ZW5zIDIwMDg7IEJyZXJldG9uIGV0IGFsLiAyMDE3Yik8L0Rpc3Bs
YXlUZXh0PjxyZWNvcmQ+PHJlYy1udW1iZXI+MTY2NDk8L3JlYy1udW1iZXI+PGZvcmVpZ24ta2V5
cz48a2V5IGFwcD0iRU4iIGRiLWlkPSJlZGE5OWVzcjlhcnA1MmUyMHYycGZ0ejRycDVzOXgwZXZl
ZjUiIHRpbWVzdGFtcD0iMTU1NDM3MTI5OSI+MTY2NDk8L2tleT48a2V5IGFwcD0iRU5XZWIiIGRi
LWlkPSIiPjA8L2tleT48L2ZvcmVpZ24ta2V5cz48cmVmLXR5cGUgbmFtZT0iQm9vayBTZWN0aW9u
Ij41PC9yZWYtdHlwZT48Y29udHJpYnV0b3JzPjxhdXRob3JzPjxhdXRob3I+U3RldmVucywgVC48
L2F1dGhvcj48L2F1dGhvcnM+PHNlY29uZGFyeS1hdXRob3JzPjxhdXRob3I+UGF5bmUsIFMuPC9h
dXRob3I+PGF1dGhvcj5TZXltb3VyLCBKPC9hdXRob3I+PGF1dGhvcj5JbmdsZXRvbiwgQy48L2F1
dGhvcj48L3NlY29uZGFyeS1hdXRob3JzPjwvY29udHJpYnV0b3JzPjx0aXRsZXM+PHRpdGxlPklu
dm9sdmluZyBvciBVc2luZz8gVXNlciBpbnZvbHZlbWVudCBpbiBwYWxsaWF0aXZlIGNhcmU8L3Rp
dGxlPjxzZWNvbmRhcnktdGl0bGU+UGFsbGlhdGl2ZSBjYXJlIG51cnNpbmc6IHByaW5jaXBsZXMg
YW5kIGV2aWRlbmNlIGZvciBwcmFjdGljZTwvc2Vjb25kYXJ5LXRpdGxlPjwvdGl0bGVzPjxwYWdl
cz41NS03MDwvcGFnZXM+PGVkaXRpb24+Mm5kPC9lZGl0aW9uPjxzZWN0aW9uPjM8L3NlY3Rpb24+
PHJlcHJpbnQtZWRpdGlvbj5pbiBmaWxlPC9yZXByaW50LWVkaXRpb24+PGRhdGVzPjx5ZWFyPjIw
MDg8L3llYXI+PC9kYXRlcz48cHViLWxvY2F0aW9uPk1haWRlbmhlYWQ8L3B1Yi1sb2NhdGlvbj48
cHVibGlzaGVyPk9wZW4gVW5pdmVyc2l0eSBQcmVzczwvcHVibGlzaGVyPjx1cmxzPjxyZWxhdGVk
LXVybHM+PHVybD5odHRwczovL3d3dy5hbWF6b24uY28udWsvUGFsbGlhdGl2ZS1DYXJlLU51cnNp
bmctUHJpbmNpcGxlcy1FdmlkZW5jZS9kcC8wMzM1MjIxODE1PC91cmw+PC9yZWxhdGVkLXVybHM+
PC91cmxzPjxyZW1vdGUtZGF0YWJhc2UtcHJvdmlkZXI+UmVmY2hlY2s8L3JlbW90ZS1kYXRhYmFz
ZS1wcm92aWRlcj48L3JlY29yZD48L0NpdGU+PENpdGU+PFJlY051bT4xNTk4NjwvUmVjTnVtPjxy
ZWNvcmQ+PHJlYy1udW1iZXI+MTU5ODY8L3JlYy1udW1iZXI+PGZvcmVpZ24ta2V5cz48a2V5IGFw
cD0iRU4iIGRiLWlkPSJlZGE5OWVzcjlhcnA1MmUyMHYycGZ0ejRycDVzOXgwZXZlZjUiIHRpbWVz
dGFtcD0iMTUwNTA0NDIzNSI+MTU5ODY8L2tleT48L2ZvcmVpZ24ta2V5cz48cmVmLXR5cGUgbmFt
ZT0iSm91cm5hbCBBcnRpY2xlIj4xNzwvcmVmLXR5cGU+PGNvbnRyaWJ1dG9ycz48YXV0aG9ycz48
YXV0aG9yPkJhaWxleSwgQy48L2F1dGhvcj48YXV0aG9yPldpbHNvbiwgUi48L2F1dGhvcj48YXV0
aG9yPkFkZGluZ3Rvbi1IYWxsLCBKLjwvYXV0aG9yPjxhdXRob3I+UGF5bmUsIFMuPC9hdXRob3I+
PGF1dGhvcj5DbGFyaywgRC48L2F1dGhvcj48YXV0aG9yPkxsb3lkLVdpbGxpYW1zLCBNLjwvYXV0
aG9yPjxhdXRob3I+TW9sYXNzaW90aXMsIEEuPC9hdXRob3I+PGF1dGhvcj5TZXltb3VyLCBKLjwv
YXV0aG9yPjwvYXV0aG9ycz48L2NvbnRyaWJ1dG9ycz48dGl0bGVzPjx0aXRsZT5UaGUgQ2FuY2Vy
IEV4cGVyaWVuY2VzIFJlc2VhcmNoIENvbGxhYm9yYXRpdmUgKENFQ28pOiBidWlsZGluZyByZXNl
YXJjaCBjYXBhY2l0eSBpbiBzdXBwb3J0aXZlIGFuZCBwYWxsaWF0aXZlIGNhcmU8L3RpdGxlPjxz
ZWNvbmRhcnktdGl0bGU+UHJvZ3Jlc3MgaW4gUGFsbGlhdGl2ZSBDYXJlPC9zZWNvbmRhcnktdGl0
bGU+PC90aXRsZXM+PHBlcmlvZGljYWw+PGZ1bGwtdGl0bGU+UHJvZ3Jlc3MgaW4gUGFsbGlhdGl2
ZSBDYXJlPC9mdWxsLXRpdGxlPjxhYmJyLTE+UHJvZyBQYWxsaWF0IENhcmU8L2FiYnItMT48L3Bl
cmlvZGljYWw+PHBhZ2VzPjI2NS0yNzA8L3BhZ2VzPjx2b2x1bWU+MTQ8L3ZvbHVtZT48bnVtYmVy
PjY8L251bWJlcj48cmVwcmludC1lZGl0aW9uPmluIGZpbGU8L3JlcHJpbnQtZWRpdGlvbj48a2V5
d29yZHM+PGtleXdvcmQ+Q29sbGFib3JhdGlvbjwva2V5d29yZD48a2V5d29yZD5QYWxsaWF0aXZl
IENhcmU8L2tleXdvcmQ+PGtleXdvcmQ+UmVzZWFyY2g8L2tleXdvcmQ+PGtleXdvcmQ+Q29uc3Vt
ZXIgUGFydGljaXBhdGlvbjwva2V5d29yZD48a2V5d29yZD5HZXJvbnRvbG9naWMgQ2FyZTwva2V5
d29yZD48a2V5d29yZD5OYXJyYXRpdmVzPC9rZXl3b3JkPjxrZXl3b3JkPk9uY29sb2dpYyBDYXJl
PC9rZXl3b3JkPjxrZXl3b3JkPlVuaXRlZCBLaW5nZG9tPC9rZXl3b3JkPjwva2V5d29yZHM+PGRh
dGVzPjx5ZWFyPjIwMDY8L3llYXI+PHB1Yi1kYXRlcz48ZGF0ZT5EZWMgMjAwNjwvZGF0ZT48L3B1
Yi1kYXRlcz48L2RhdGVzPjxwdWItbG9jYXRpb24+UGhpbGFkZWxwaGlhLCBQZW5uc3lsdmFuaWE8
L3B1Yi1sb2NhdGlvbj48cHVibGlzaGVyPlRheWxvciAmYW1wOyBGcmFuY2lzIEx0ZDwvcHVibGlz
aGVyPjxpc2JuPjA5Njk5MjYwPC9pc2JuPjxhY2Nlc3Npb24tbnVtPjEwNjI4NjY0OTwvYWNjZXNz
aW9uLW51bT48dXJscz48cmVsYXRlZC11cmxzPjx1cmw+aHR0cDovL2xpbmtlcjIud29ybGRjYXQu
b3JnLz9yZnQuaW5zdGl0dXRpb25faWQ9MTMyMzQ3JmFtcDtzcGFnZT0yNjUmYW1wO3BrZ05hbWU9
YzhoJmFtcDtpc3NuPTA5NjktOTI2MCZhbXA7bGlua2NsYXNzPXRvX2FydGljbGUmYW1wO2pLZXk9
MTMxViZhbXA7aXNzdWU9NiZhbXA7cHJvdmlkZXI9RUJTQ09ob3N0JmFtcDtkYXRlPTIwMDYtMTIm
YW1wO2F1bGFzdD1CYWlsZXkrQyUzQitXaWxzb24rUiUzQitBZGRpbmd0b24tSGFsbCtKJTNCK1Bh
eW5lK1MlM0IrQ2xhcmsrRCUzQitMbG95ZC1XaWxsaWFtcytNJTNCK01vbGFzc2lvdGlzK0ElM0Ir
U2V5bW91citKJmFtcDthdGl0bGU9VGhlK0NhbmNlcitFeHBlcmllbmNlcytSZXNlYXJjaCtDb2xs
YWJvcmF0aXZlKyUyOENFQ28lMjklM0ErYnVpbGRpbmcrcmVzZWFyY2grY2FwYWNpdHkraW4rc3Vw
cG9ydGl2ZSthbmQrcGFsbGlhdGl2ZStjYXJlLiZhbXA7dGl0bGU9UHJvZ3Jlc3MraW4rUGFsbGlh
dGl2ZStDYXJlJmFtcDtyZnQuY29udGVudD1mdWxsdGV4dCUyQ3ByaW50JmFtcDtsaW5rU2NoZW1l
PWVic2NvaC5hdGhlbnMmYW1wO2pIb21lPWh0dHAlM0ElMkYlMkZzZWFyY2guZWJzY29ob3N0LmNv
bSUyRmxvZ2luLmFzcHglM0ZhdXRodHlwZSUzRGF0aGVucyUyNmxwJTNEYXRoZW5zLmFzcCUyNlVS
TCUzRGh0dHAlMjUzYSUyNTJmJTI1MmZzZWFyY2guZWJzY29ob3N0LmNvbSUyNTJmZGlyZWN0LmFz
cCUyNTNmZGIlMjUzZGM4aCUyNTI2amlkJTI1M2QxMzFWJTI1MjZzY29wZSUyNTNkc2l0ZSZhbXA7
dm9sdW1lPTE0JmFtcDtkYktleT1jOGgmYW1wO3JmdC5pZD1pbmZvJTNBcG1pZCUyRiZhbXA7cmZ0
Lm9yZGVyX2J5PXByZWZlcmVuY2UmYW1wO2xpbmt0eXBlPWJlc3Q8L3VybD48dXJsPmh0dHA6Ly93
d3cudGFuZGZvbmxpbmUuY29tL2RvaS9wZGYvMTAuMTE3OS8wOTY5OTI2MDZYMTQ2NDA4P25lZWRB
Y2Nlc3M9dHJ1ZTwvdXJsPjx1cmw+aHR0cDovL3d3dy50YW5kZm9ubGluZS5jb20vZG9pL2Ficy8x
MC4xMTc5LzA5Njk5MjYwNlgxNDY0MDg8L3VybD48L3JlbGF0ZWQtdXJscz48L3VybHM+PHJlbW90
ZS1kYXRhYmFzZS1wcm92aWRlcj5DSU5BSEw8L3JlbW90ZS1kYXRhYmFzZS1wcm92aWRlcj48L3Jl
Y29yZD48L0NpdGU+PENpdGU+PFJlY051bT4xNjUyMTwvUmVjTnVtPjxyZWNvcmQ+PHJlYy1udW1i
ZXI+MTY1MjE8L3JlYy1udW1iZXI+PGZvcmVpZ24ta2V5cz48a2V5IGFwcD0iRU4iIGRiLWlkPSJl
ZGE5OWVzcjlhcnA1MmUyMHYycGZ0ejRycDVzOXgwZXZlZjUiIHRpbWVzdGFtcD0iMTU1NDM3MTI5
OSI+MTY1MjE8L2tleT48a2V5IGFwcD0iRU5XZWIiIGRiLWlkPSIiPjA8L2tleT48L2ZvcmVpZ24t
a2V5cz48cmVmLXR5cGUgbmFtZT0iSm91cm5hbCBBcnRpY2xlIj4xNzwvcmVmLXR5cGU+PGNvbnRy
aWJ1dG9ycz48YXV0aG9ycz48YXV0aG9yPkJyZXJldG9uLCBMb3Vpc2U8L2F1dGhvcj48YXV0aG9y
PldhaGxzdGVyLCBQaGlsaXA8L2F1dGhvcj48YXV0aG9yPk1venlnZW1iYSwgS2F0aTwvYXV0aG9y
PjxhdXRob3I+THlzZGFobCwgS3Jpc3RpbiBCYWtrZTwvYXV0aG9yPjxhdXRob3I+QnVybnMsIEph
a2U8L2F1dGhvcj48YXV0aG9yPlBvbHVzLCBTdGVwaGFuaWU8L2F1dGhvcj48YXV0aG9yPlR1bW1l
cnMsIE1hcmNpYTwvYXV0aG9yPjxhdXRob3I+UmVmb2xvLCBQaWV0cm88L2F1dGhvcj48YXV0aG9y
PlNhY2NoaW5pLCBEYXJpbzwvYXV0aG9yPjxhdXRob3I+TGVwcGVydCwgV29qY2llY2g8L2F1dGhv
cj48L2F1dGhvcnM+PC9jb250cmlidXRvcnM+PHRpdGxlcz48dGl0bGU+U3Rha2Vob2xkZXIgaW52
b2x2ZW1lbnQgdGhyb3VnaG91dCBIZWFsdGggVGVjaG5vbG9neSBBc3Nlc3NtZW50OiBBbiBleGFt
cGxlIGZyb20gcGFsbGlhdGl2ZSBjYXJlPC90aXRsZT48c2Vjb25kYXJ5LXRpdGxlPkludGVybmF0
aW9uYWwgSm91cm5hbCBvZiBUZWNobm9sb2d5IEFzc2Vzc21lbnQgaW4gSGVhbHRoIENhcmU8L3Nl
Y29uZGFyeS10aXRsZT48L3RpdGxlcz48cGVyaW9kaWNhbD48ZnVsbC10aXRsZT5JbnRlcm5hdGlv
bmFsIEpvdXJuYWwgb2YgVGVjaG5vbG9neSBBc3Nlc3NtZW50IGluIEhlYWx0aCBDYXJlPC9mdWxs
LXRpdGxlPjxhYmJyLTE+SW50IEogVGVjaG5vbCBBc3Nlc3MgSGVhbHRoIENhcmU8L2FiYnItMT48
L3BlcmlvZGljYWw+PHBhZ2VzPjEtMTA8L3BhZ2VzPjxyZXByaW50LWVkaXRpb24+aW4gZmlsZTwv
cmVwcmludC1lZGl0aW9uPjxkYXRlcz48eWVhcj4yMDE3PC95ZWFyPjwvZGF0ZXM+PGlzYm4+MDI2
Ni00NjIzPC9pc2JuPjx1cmxzPjxyZWxhdGVkLXVybHM+PHVybD5odHRwczovL3d3dy1jYW1icmlk
Z2Utb3JnLnNoZWZmaWVsZC5pZG0ub2NsYy5vcmcvY29yZS9qb3VybmFscy9pbnRlcm5hdGlvbmFs
LWpvdXJuYWwtb2YtdGVjaG5vbG9neS1hc3Nlc3NtZW50LWluLWhlYWx0aC1jYXJlL2FydGljbGUv
c3Rha2Vob2xkZXItaW52b2x2ZW1lbnQtdGhyb3VnaG91dC1oZWFsdGgtdGVjaG5vbG9neS1hc3Nl
c3NtZW50LWFuLWV4YW1wbGUtZnJvbS1wYWxsaWF0aXZlLWNhcmUvQ0I3QjUwMzQ1Mjk5RDIzRDlE
MDQ4RThEQjk2OTlEQjc8L3VybD48L3JlbGF0ZWQtdXJscz48L3VybHM+PHJlbW90ZS1kYXRhYmFz
ZS1wcm92aWRlcj5NRDwvcmVtb3RlLWRhdGFiYXNlLXByb3ZpZGVyPjwvcmVjb3JkPjwvQ2l0ZT48
L0VuZE5vdGU+
</w:fldData>
        </w:fldChar>
      </w:r>
      <w:r w:rsidR="00C445FA">
        <w:rPr>
          <w:rFonts w:eastAsia="Times New Roman" w:cstheme="minorHAnsi"/>
          <w:sz w:val="24"/>
          <w:szCs w:val="24"/>
          <w:lang w:eastAsia="en-GB"/>
        </w:rPr>
        <w:instrText xml:space="preserve"> ADDIN EN.CITE.DATA </w:instrText>
      </w:r>
      <w:r w:rsidR="00C445FA">
        <w:rPr>
          <w:rFonts w:eastAsia="Times New Roman" w:cstheme="minorHAnsi"/>
          <w:sz w:val="24"/>
          <w:szCs w:val="24"/>
          <w:lang w:eastAsia="en-GB"/>
        </w:rPr>
      </w:r>
      <w:r w:rsidR="00C445FA">
        <w:rPr>
          <w:rFonts w:eastAsia="Times New Roman" w:cstheme="minorHAnsi"/>
          <w:sz w:val="24"/>
          <w:szCs w:val="24"/>
          <w:lang w:eastAsia="en-GB"/>
        </w:rPr>
        <w:fldChar w:fldCharType="end"/>
      </w:r>
      <w:r w:rsidR="00C445FA">
        <w:rPr>
          <w:rFonts w:eastAsia="Times New Roman" w:cstheme="minorHAnsi"/>
          <w:sz w:val="24"/>
          <w:szCs w:val="24"/>
          <w:lang w:eastAsia="en-GB"/>
        </w:rPr>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Bailey et al. 2006; Stevens 2008; Brereton et al. 2017b)</w:t>
      </w:r>
      <w:r w:rsidR="00C445FA">
        <w:rPr>
          <w:rFonts w:eastAsia="Times New Roman" w:cstheme="minorHAnsi"/>
          <w:sz w:val="24"/>
          <w:szCs w:val="24"/>
          <w:lang w:eastAsia="en-GB"/>
        </w:rPr>
        <w:fldChar w:fldCharType="end"/>
      </w:r>
      <w:r w:rsidRPr="00370763">
        <w:rPr>
          <w:rFonts w:eastAsia="Times New Roman" w:cstheme="minorHAnsi"/>
          <w:sz w:val="24"/>
          <w:szCs w:val="24"/>
          <w:lang w:eastAsia="en-GB"/>
        </w:rPr>
        <w:t>.</w:t>
      </w:r>
    </w:p>
    <w:p w14:paraId="3FAC255F" w14:textId="77777777" w:rsidR="00370763" w:rsidRPr="00370763" w:rsidRDefault="00370763" w:rsidP="00370763">
      <w:pPr>
        <w:spacing w:after="0" w:line="240" w:lineRule="auto"/>
        <w:rPr>
          <w:rFonts w:cstheme="minorHAnsi"/>
          <w:sz w:val="24"/>
          <w:szCs w:val="24"/>
        </w:rPr>
      </w:pPr>
    </w:p>
    <w:p w14:paraId="4A22907E" w14:textId="1A0FFBEB" w:rsidR="00370763" w:rsidRPr="00370763" w:rsidRDefault="00370763" w:rsidP="00370763">
      <w:pPr>
        <w:spacing w:after="0" w:line="240" w:lineRule="auto"/>
        <w:rPr>
          <w:rFonts w:cstheme="minorHAnsi"/>
          <w:bCs/>
          <w:sz w:val="24"/>
          <w:szCs w:val="24"/>
        </w:rPr>
      </w:pPr>
      <w:r w:rsidRPr="00370763">
        <w:rPr>
          <w:rFonts w:cstheme="minorHAnsi"/>
          <w:bCs/>
          <w:sz w:val="24"/>
          <w:szCs w:val="24"/>
        </w:rPr>
        <w:t xml:space="preserve">The evidence base on involvement in palliative care research, although expanding, is still lacking compared to other fields, notably mental health and disability research </w:t>
      </w:r>
      <w:r w:rsidR="00C445FA">
        <w:rPr>
          <w:rFonts w:cstheme="minorHAnsi"/>
          <w:bCs/>
          <w:sz w:val="24"/>
          <w:szCs w:val="24"/>
        </w:rPr>
        <w:fldChar w:fldCharType="begin">
          <w:fldData xml:space="preserve">PEVuZE5vdGU+PENpdGU+PFJlY051bT4yNTcwODwvUmVjTnVtPjxEaXNwbGF5VGV4dD4oSU5WT0xW
RSAyMDE0OyBEYXZlc29uIGV0IGFsLiAyMDE1KTwvRGlzcGxheVRleHQ+PHJlY29yZD48cmVjLW51
bWJlcj4yNTcwODwvcmVjLW51bWJlcj48Zm9yZWlnbi1rZXlzPjxrZXkgYXBwPSJFTiIgZGItaWQ9
ImVkYTk5ZXNyOWFycDUyZTIwdjJwZnR6NHJwNXM5eDBldmVmNSIgdGltZXN0YW1wPSIxNTU1MzIz
ODgyIj4yNTcwODwva2V5PjwvZm9yZWlnbi1rZXlzPjxyZWYtdHlwZSBuYW1lPSJSZXBvcnQiPjI3
PC9yZWYtdHlwZT48Y29udHJpYnV0b3JzPjxhdXRob3JzPjxhdXRob3I+SU5WT0xWRTwvYXV0aG9y
PjwvYXV0aG9ycz48dGVydGlhcnktYXV0aG9ycz48YXV0aG9yPklOVk9MVkUgQ29vcmRpbmF0aW5n
IENlbnRyZTwvYXV0aG9yPjwvdGVydGlhcnktYXV0aG9ycz48L2NvbnRyaWJ1dG9ycz48dGl0bGVz
Pjx0aXRsZT5FdmlvZGVuY2UgQmlibGlvZ3JhcGh5IDUuIFJlZmVyZW5jZXMgb24gcHVibGljIGlu
dm9sdmVtZW50IGluIE5IUywgcHVibGljIGhlYWx0aCBhbmQgc29jaWFsIGNhcmUgcmVzZWFyY2g8
L3RpdGxlPjwvdGl0bGVzPjxyZXByaW50LWVkaXRpb24+aW4gZmlsZTwvcmVwcmludC1lZGl0aW9u
PjxkYXRlcz48eWVhcj4yMDE0PC95ZWFyPjwvZGF0ZXM+PHB1Yi1sb2NhdGlvbj5FYXN0bGVpZ2g8
L3B1Yi1sb2NhdGlvbj48cHVibGlzaGVyPklOVk9MVkUgQ29vcmRpbmF0aW5nIENlbnRyZTwvcHVi
bGlzaGVyPjx1cmxzPjxyZWxhdGVkLXVybHM+PHVybD5odHRwczovL3d3dy5pbnZvLm9yZy51ay9w
b3N0dHlwZXB1YmxpY2F0aW9uL2V2aWRlbmNlLWJpYmxpb2dyYXBoeS00LzwvdXJsPjwvcmVsYXRl
ZC11cmxzPjwvdXJscz48L3JlY29yZD48L0NpdGU+PENpdGU+PFJlY051bT4yMjwvUmVjTnVtPjxy
ZWNvcmQ+PHJlYy1udW1iZXI+MjI8L3JlYy1udW1iZXI+PGZvcmVpZ24ta2V5cz48a2V5IGFwcD0i
RU4iIGRiLWlkPSJlZGE5OWVzcjlhcnA1MmUyMHYycGZ0ejRycDVzOXgwZXZlZjUiIHRpbWVzdGFt
cD0iMTU1Mzk0NDUxNyI+MjI8L2tleT48a2V5IGFwcD0iRU5XZWIiIGRiLWlkPSIiPjA8L2tleT48
L2ZvcmVpZ24ta2V5cz48cmVmLXR5cGUgbmFtZT0iSm91cm5hbCBBcnRpY2xlIj4xNzwvcmVmLXR5
cGU+PGNvbnRyaWJ1dG9ycz48YXV0aG9ycz48YXV0aG9yPkRhdmVzb24sIEIuQS48L2F1dGhvcj48
YXV0aG9yPmRlIFdvbGYtTGluZGVyLCBTLjwvYXV0aG9yPjxhdXRob3I+V2l0dCwgSi48L2F1dGhv
cj48YXV0aG9yPk5ld3NvbiwgSy48L2F1dGhvcj48YXV0aG9yPk1vcnJpcywgQy48L2F1dGhvcj48
YXV0aG9yPkhpZ2dpbnNvbiwgSS5KLjwvYXV0aG9yPjxhdXRob3I+RXZhbnMsIEMuSi48L2F1dGhv
cj48L2F1dGhvcnM+PC9jb250cmlidXRvcnM+PHRpdGxlcz48dGl0bGU+UmVzdWx0cyBvZiBhIHRy
YW5zcGFyZW50IGV4cGVydCBjb25zdWx0YXRpb24gb24gcGF0aWVudCBhbmQgcHVibGljIGludm9s
dmVtZW50IGluIHBhbGxpYXRpdmUgY2FyZSByZXNlYXJjaDwvdGl0bGU+PHNlY29uZGFyeS10aXRs
ZT5QYWxsaWF0aXZlIE1lZGljaW5lPC9zZWNvbmRhcnktdGl0bGU+PC90aXRsZXM+PHBlcmlvZGlj
YWw+PGZ1bGwtdGl0bGU+UGFsbGlhdGl2ZSBNZWRpY2luZTwvZnVsbC10aXRsZT48YWJici0xPlBh
bGxpYXQgTWVkPC9hYmJyLTE+PC9wZXJpb2RpY2FsPjxwYWdlcz45MzktOTQ5PC9wYWdlcz48dm9s
dW1lPjI5PC92b2x1bWU+PG51bWJlcj4xMDwvbnVtYmVyPjxyZXByaW50LWVkaXRpb24+aW4gZmls
ZTwvcmVwcmludC1lZGl0aW9uPjxrZXl3b3Jkcz48a2V5d29yZD5jYXJlPC9rZXl3b3JkPjxrZXl3
b3JkPmNvbnN1bHRhdGlvbjwva2V5d29yZD48a2V5d29yZD5pbnZvbHZlbWVudDwva2V5d29yZD48
a2V5d29yZD5QYWxsaWF0aXZlIENhcmU8L2tleXdvcmQ+PGtleXdvcmQ+UGF0aWVudDwva2V5d29y
ZD48a2V5d29yZD5SZXNlYXJjaDwva2V5d29yZD48L2tleXdvcmRzPjxkYXRlcz48eWVhcj4yMDE1
PC95ZWFyPjxwdWItZGF0ZXM+PGRhdGU+MjAxNTwvZGF0ZT48L3B1Yi1kYXRlcz48L2RhdGVzPjxp
c2JuPjAyNjktMjE2MzwvaXNibj48bGFiZWw+NzgyRzwvbGFiZWw+PHVybHM+PC91cmxzPjxyZW1v
dGUtZGF0YWJhc2UtcHJvdmlkZXI+SU5WLCBDSU5BSEwsIFBJTkZPLCBNRUQsIEFTU0lBLCBXT1M8
L3JlbW90ZS1kYXRhYmFzZS1wcm92aWRlcj48L3JlY29yZD48L0NpdGU+PC9FbmROb3RlPn==
</w:fldData>
        </w:fldChar>
      </w:r>
      <w:r w:rsidR="00C445FA">
        <w:rPr>
          <w:rFonts w:cstheme="minorHAnsi"/>
          <w:bCs/>
          <w:sz w:val="24"/>
          <w:szCs w:val="24"/>
        </w:rPr>
        <w:instrText xml:space="preserve"> ADDIN EN.CITE </w:instrText>
      </w:r>
      <w:r w:rsidR="00C445FA">
        <w:rPr>
          <w:rFonts w:cstheme="minorHAnsi"/>
          <w:bCs/>
          <w:sz w:val="24"/>
          <w:szCs w:val="24"/>
        </w:rPr>
        <w:fldChar w:fldCharType="begin">
          <w:fldData xml:space="preserve">PEVuZE5vdGU+PENpdGU+PFJlY051bT4yNTcwODwvUmVjTnVtPjxEaXNwbGF5VGV4dD4oSU5WT0xW
RSAyMDE0OyBEYXZlc29uIGV0IGFsLiAyMDE1KTwvRGlzcGxheVRleHQ+PHJlY29yZD48cmVjLW51
bWJlcj4yNTcwODwvcmVjLW51bWJlcj48Zm9yZWlnbi1rZXlzPjxrZXkgYXBwPSJFTiIgZGItaWQ9
ImVkYTk5ZXNyOWFycDUyZTIwdjJwZnR6NHJwNXM5eDBldmVmNSIgdGltZXN0YW1wPSIxNTU1MzIz
ODgyIj4yNTcwODwva2V5PjwvZm9yZWlnbi1rZXlzPjxyZWYtdHlwZSBuYW1lPSJSZXBvcnQiPjI3
PC9yZWYtdHlwZT48Y29udHJpYnV0b3JzPjxhdXRob3JzPjxhdXRob3I+SU5WT0xWRTwvYXV0aG9y
PjwvYXV0aG9ycz48dGVydGlhcnktYXV0aG9ycz48YXV0aG9yPklOVk9MVkUgQ29vcmRpbmF0aW5n
IENlbnRyZTwvYXV0aG9yPjwvdGVydGlhcnktYXV0aG9ycz48L2NvbnRyaWJ1dG9ycz48dGl0bGVz
Pjx0aXRsZT5FdmlvZGVuY2UgQmlibGlvZ3JhcGh5IDUuIFJlZmVyZW5jZXMgb24gcHVibGljIGlu
dm9sdmVtZW50IGluIE5IUywgcHVibGljIGhlYWx0aCBhbmQgc29jaWFsIGNhcmUgcmVzZWFyY2g8
L3RpdGxlPjwvdGl0bGVzPjxyZXByaW50LWVkaXRpb24+aW4gZmlsZTwvcmVwcmludC1lZGl0aW9u
PjxkYXRlcz48eWVhcj4yMDE0PC95ZWFyPjwvZGF0ZXM+PHB1Yi1sb2NhdGlvbj5FYXN0bGVpZ2g8
L3B1Yi1sb2NhdGlvbj48cHVibGlzaGVyPklOVk9MVkUgQ29vcmRpbmF0aW5nIENlbnRyZTwvcHVi
bGlzaGVyPjx1cmxzPjxyZWxhdGVkLXVybHM+PHVybD5odHRwczovL3d3dy5pbnZvLm9yZy51ay9w
b3N0dHlwZXB1YmxpY2F0aW9uL2V2aWRlbmNlLWJpYmxpb2dyYXBoeS00LzwvdXJsPjwvcmVsYXRl
ZC11cmxzPjwvdXJscz48L3JlY29yZD48L0NpdGU+PENpdGU+PFJlY051bT4yMjwvUmVjTnVtPjxy
ZWNvcmQ+PHJlYy1udW1iZXI+MjI8L3JlYy1udW1iZXI+PGZvcmVpZ24ta2V5cz48a2V5IGFwcD0i
RU4iIGRiLWlkPSJlZGE5OWVzcjlhcnA1MmUyMHYycGZ0ejRycDVzOXgwZXZlZjUiIHRpbWVzdGFt
cD0iMTU1Mzk0NDUxNyI+MjI8L2tleT48a2V5IGFwcD0iRU5XZWIiIGRiLWlkPSIiPjA8L2tleT48
L2ZvcmVpZ24ta2V5cz48cmVmLXR5cGUgbmFtZT0iSm91cm5hbCBBcnRpY2xlIj4xNzwvcmVmLXR5
cGU+PGNvbnRyaWJ1dG9ycz48YXV0aG9ycz48YXV0aG9yPkRhdmVzb24sIEIuQS48L2F1dGhvcj48
YXV0aG9yPmRlIFdvbGYtTGluZGVyLCBTLjwvYXV0aG9yPjxhdXRob3I+V2l0dCwgSi48L2F1dGhv
cj48YXV0aG9yPk5ld3NvbiwgSy48L2F1dGhvcj48YXV0aG9yPk1vcnJpcywgQy48L2F1dGhvcj48
YXV0aG9yPkhpZ2dpbnNvbiwgSS5KLjwvYXV0aG9yPjxhdXRob3I+RXZhbnMsIEMuSi48L2F1dGhv
cj48L2F1dGhvcnM+PC9jb250cmlidXRvcnM+PHRpdGxlcz48dGl0bGU+UmVzdWx0cyBvZiBhIHRy
YW5zcGFyZW50IGV4cGVydCBjb25zdWx0YXRpb24gb24gcGF0aWVudCBhbmQgcHVibGljIGludm9s
dmVtZW50IGluIHBhbGxpYXRpdmUgY2FyZSByZXNlYXJjaDwvdGl0bGU+PHNlY29uZGFyeS10aXRs
ZT5QYWxsaWF0aXZlIE1lZGljaW5lPC9zZWNvbmRhcnktdGl0bGU+PC90aXRsZXM+PHBlcmlvZGlj
YWw+PGZ1bGwtdGl0bGU+UGFsbGlhdGl2ZSBNZWRpY2luZTwvZnVsbC10aXRsZT48YWJici0xPlBh
bGxpYXQgTWVkPC9hYmJyLTE+PC9wZXJpb2RpY2FsPjxwYWdlcz45MzktOTQ5PC9wYWdlcz48dm9s
dW1lPjI5PC92b2x1bWU+PG51bWJlcj4xMDwvbnVtYmVyPjxyZXByaW50LWVkaXRpb24+aW4gZmls
ZTwvcmVwcmludC1lZGl0aW9uPjxrZXl3b3Jkcz48a2V5d29yZD5jYXJlPC9rZXl3b3JkPjxrZXl3
b3JkPmNvbnN1bHRhdGlvbjwva2V5d29yZD48a2V5d29yZD5pbnZvbHZlbWVudDwva2V5d29yZD48
a2V5d29yZD5QYWxsaWF0aXZlIENhcmU8L2tleXdvcmQ+PGtleXdvcmQ+UGF0aWVudDwva2V5d29y
ZD48a2V5d29yZD5SZXNlYXJjaDwva2V5d29yZD48L2tleXdvcmRzPjxkYXRlcz48eWVhcj4yMDE1
PC95ZWFyPjxwdWItZGF0ZXM+PGRhdGU+MjAxNTwvZGF0ZT48L3B1Yi1kYXRlcz48L2RhdGVzPjxp
c2JuPjAyNjktMjE2MzwvaXNibj48bGFiZWw+NzgyRzwvbGFiZWw+PHVybHM+PC91cmxzPjxyZW1v
dGUtZGF0YWJhc2UtcHJvdmlkZXI+SU5WLCBDSU5BSEwsIFBJTkZPLCBNRUQsIEFTU0lBLCBXT1M8
L3JlbW90ZS1kYXRhYmFzZS1wcm92aWRlcj48L3JlY29yZD48L0NpdGU+PC9FbmROb3RlPn==
</w:fldData>
        </w:fldChar>
      </w:r>
      <w:r w:rsidR="00C445FA">
        <w:rPr>
          <w:rFonts w:cstheme="minorHAnsi"/>
          <w:bCs/>
          <w:sz w:val="24"/>
          <w:szCs w:val="24"/>
        </w:rPr>
        <w:instrText xml:space="preserve"> ADDIN EN.CITE.DATA </w:instrText>
      </w:r>
      <w:r w:rsidR="00C445FA">
        <w:rPr>
          <w:rFonts w:cstheme="minorHAnsi"/>
          <w:bCs/>
          <w:sz w:val="24"/>
          <w:szCs w:val="24"/>
        </w:rPr>
      </w:r>
      <w:r w:rsidR="00C445FA">
        <w:rPr>
          <w:rFonts w:cstheme="minorHAnsi"/>
          <w:bCs/>
          <w:sz w:val="24"/>
          <w:szCs w:val="24"/>
        </w:rPr>
        <w:fldChar w:fldCharType="end"/>
      </w:r>
      <w:r w:rsidR="00C445FA">
        <w:rPr>
          <w:rFonts w:cstheme="minorHAnsi"/>
          <w:bCs/>
          <w:sz w:val="24"/>
          <w:szCs w:val="24"/>
        </w:rPr>
      </w:r>
      <w:r w:rsidR="00C445FA">
        <w:rPr>
          <w:rFonts w:cstheme="minorHAnsi"/>
          <w:bCs/>
          <w:sz w:val="24"/>
          <w:szCs w:val="24"/>
        </w:rPr>
        <w:fldChar w:fldCharType="separate"/>
      </w:r>
      <w:r w:rsidR="00C445FA">
        <w:rPr>
          <w:rFonts w:cstheme="minorHAnsi"/>
          <w:bCs/>
          <w:noProof/>
          <w:sz w:val="24"/>
          <w:szCs w:val="24"/>
        </w:rPr>
        <w:t>(INVOLVE 2014; Daveson et al. 2015)</w:t>
      </w:r>
      <w:r w:rsidR="00C445FA">
        <w:rPr>
          <w:rFonts w:cstheme="minorHAnsi"/>
          <w:bCs/>
          <w:sz w:val="24"/>
          <w:szCs w:val="24"/>
        </w:rPr>
        <w:fldChar w:fldCharType="end"/>
      </w:r>
      <w:r w:rsidRPr="00370763">
        <w:rPr>
          <w:rFonts w:cstheme="minorHAnsi"/>
          <w:bCs/>
          <w:sz w:val="24"/>
          <w:szCs w:val="24"/>
        </w:rPr>
        <w:t xml:space="preserve">. Although numerous guidelines and standards on involvement exist, they tend to be general and fail to provide detail on the particular issues associated with involving this population </w:t>
      </w:r>
      <w:r w:rsidR="00C445FA">
        <w:rPr>
          <w:rFonts w:cstheme="minorHAnsi"/>
          <w:bCs/>
          <w:sz w:val="24"/>
          <w:szCs w:val="24"/>
        </w:rPr>
        <w:fldChar w:fldCharType="begin">
          <w:fldData xml:space="preserve">PEVuZE5vdGU+PENpdGU+PFJlY051bT42NjcxPC9SZWNOdW0+PERpc3BsYXlUZXh0PihJTlZPTFZF
IDIwMTJhOyBQb2xsYXJkIGV0IGFsLiAyMDE1OyBOSUhSIGV0IGFsLiAyMDE5KTwvRGlzcGxheVRl
eHQ+PHJlY29yZD48cmVjLW51bWJlcj42NjcxPC9yZWMtbnVtYmVyPjxmb3JlaWduLWtleXM+PGtl
eSBhcHA9IkVOIiBkYi1pZD0iZWRhOTllc3I5YXJwNTJlMjB2MnBmdHo0cnA1czl4MGV2ZWY1IiB0
aW1lc3RhbXA9IjE0NjYwNzkxMjYiPjY2NzE8L2tleT48L2ZvcmVpZ24ta2V5cz48cmVmLXR5cGUg
bmFtZT0iUmVwb3J0Ij4yNzwvcmVmLXR5cGU+PGNvbnRyaWJ1dG9ycz48YXV0aG9ycz48YXV0aG9y
PklOVk9MVkU8L2F1dGhvcj48L2F1dGhvcnM+PHRlcnRpYXJ5LWF1dGhvcnM+PGF1dGhvcj5JTlZP
TFZFPC9hdXRob3I+PGF1dGhvcj5OSUhSPC9hdXRob3I+PC90ZXJ0aWFyeS1hdXRob3JzPjwvY29u
dHJpYnV0b3JzPjx0aXRsZXM+PHRpdGxlPkJyaWVmaW5nIG5vdGVzIGZvciByZXNlYXJjaGVyczog
aW52b2x2aW5nIHRoZSBwdWJsaWMgaW4gTkhTLCBwdWJsaWMgaGVhbHRoIGFuZCBzb2NpYWwgY2Fy
ZSByZXNlYXJjaDwvdGl0bGU+PC90aXRsZXM+PHBhZ2VzPjEtNTI8L3BhZ2VzPjxyZXByaW50LWVk
aXRpb24+bm90IGluIGZpbGU8L3JlcHJpbnQtZWRpdGlvbj48a2V5d29yZHM+PGtleXdvcmQ+UHVi
bGljIEhlYWx0aDwva2V5d29yZD48a2V5d29yZD5IZWFsdGg8L2tleXdvcmQ+PGtleXdvcmQ+aGVh
bHRoIGFuZCBzb2NpYWwgY2FyZTwva2V5d29yZD48a2V5d29yZD5Tb2NpYWwgQ2FyZTwva2V5d29y
ZD48a2V5d29yZD5jYXJlPC9rZXl3b3JkPjxrZXl3b3JkPlJlc2VhcmNoPC9rZXl3b3JkPjwva2V5
d29yZHM+PGRhdGVzPjx5ZWFyPjIwMTI8L3llYXI+PC9kYXRlcz48cHViLWxvY2F0aW9uPlNvdXRo
YW1wdG9uPC9wdWItbG9jYXRpb24+PHB1Ymxpc2hlcj5JTlZPTFZFPC9wdWJsaXNoZXI+PGxhYmVs
PjExOTJSPC9sYWJlbD48dXJscz48cmVsYXRlZC11cmxzPjx1cmw+PHN0eWxlIGZhY2U9InVuZGVy
bGluZSIgZm9udD0iZGVmYXVsdCIgc2l6ZT0iMTAwJSI+aHR0cDovL3d3dy5pbnZvLm9yZy51ay93
cC1jb250ZW50L3VwbG9hZHMvMjAxMi8wNC9JTlZPTFZFQnJpZWZpbmdOb3Rlc0FwcjIwMTIucGRm
PC9zdHlsZT48L3VybD48L3JlbGF0ZWQtdXJscz48L3VybHM+PC9yZWNvcmQ+PC9DaXRlPjxDaXRl
PjxSZWNOdW0+MTY4MTc8L1JlY051bT48cmVjb3JkPjxyZWMtbnVtYmVyPjE2ODE3PC9yZWMtbnVt
YmVyPjxmb3JlaWduLWtleXM+PGtleSBhcHA9IkVOIiBkYi1pZD0iZWRhOTllc3I5YXJwNTJlMjB2
MnBmdHo0cnA1czl4MGV2ZWY1IiB0aW1lc3RhbXA9IjE1MzA4OTM1MDUiPjE2ODE3PC9rZXk+PGtl
eSBhcHA9IkVOV2ViIiBkYi1pZD0iIj4wPC9rZXk+PC9mb3JlaWduLWtleXM+PHJlZi10eXBlIG5h
bWU9IlJlcG9ydCI+Mjc8L3JlZi10eXBlPjxjb250cmlidXRvcnM+PGF1dGhvcnM+PGF1dGhvcj5O
SUhSLDwvYXV0aG9yPjxhdXRob3I+Q2hpZWYgU2NpZW50aXN0IE9mZmljZSw8L2F1dGhvcj48YXV0
aG9yPkhlYWx0aCBhbmQgQ2FyZSBSZXNlYXJjaCBXYWxlcyw8L2F1dGhvcj48YXV0aG9yPlB1Ymxp
YyBIZWFsdGggQWdlbmN5LDwvYXV0aG9yPjwvYXV0aG9ycz48dGVydGlhcnktYXV0aG9ycz48YXV0
aG9yPk5JSFI8L2F1dGhvcj48L3RlcnRpYXJ5LWF1dGhvcnM+PC9jb250cmlidXRvcnM+PHRpdGxl
cz48dGl0bGU+VUsgU3RhbmRhcmRzIGZvciBQdWJsaWMgSW52b2x2ZW1lbnQ8L3RpdGxlPjwvdGl0
bGVzPjxyZXByaW50LWVkaXRpb24+aW4gZmlsZTwvcmVwcmludC1lZGl0aW9uPjxkYXRlcz48eWVh
cj4yMDE5PC95ZWFyPjwvZGF0ZXM+PHB1Yi1sb2NhdGlvbj5Mb25kb248L3B1Yi1sb2NhdGlvbj48
cHVibGlzaGVyPlVLIFB1YmxpYyBJbnZvbHZlbWVudCBTdGFuZGFyZHMgRGV2ZWxvcG1lbnQgUGFy
dG5lcnNoaXA8L3B1Ymxpc2hlcj48dXJscz48cmVsYXRlZC11cmxzPjx1cmw+aHR0cHM6Ly9zaXRl
cy5nb29nbGUuY29tL25paHIuYWMudWsvcGktc3RhbmRhcmRzL2hvbWU8L3VybD48L3JlbGF0ZWQt
dXJscz48L3VybHM+PC9yZWNvcmQ+PC9DaXRlPjxDaXRlPjxSZWNOdW0+MjU3NDU8L1JlY051bT48
cmVjb3JkPjxyZWMtbnVtYmVyPjI1NzQ1PC9yZWMtbnVtYmVyPjxmb3JlaWduLWtleXM+PGtleSBh
cHA9IkVOIiBkYi1pZD0iZWRhOTllc3I5YXJwNTJlMjB2MnBmdHo0cnA1czl4MGV2ZWY1IiB0aW1l
c3RhbXA9IjE1NjE5MDMxOTQiPjI1NzQ1PC9rZXk+PC9mb3JlaWduLWtleXM+PHJlZi10eXBlIG5h
bWU9IkpvdXJuYWwgQXJ0aWNsZSI+MTc8L3JlZi10eXBlPjxjb250cmlidXRvcnM+PGF1dGhvcnM+
PGF1dGhvcj5Qb2xsYXJkLCBLLjwvYXV0aG9yPjxhdXRob3I+RG9uc2tveSwgQS48L2F1dGhvcj48
YXV0aG9yPk1vdWxlLCBQLjwvYXV0aG9yPjxhdXRob3I+RG9uYWxkLCBDLjwvYXV0aG9yPjxhdXRo
b3I+TGltYSwgTS48L2F1dGhvcj48YXV0aG9yPlJpY2UsIEMuPC9hdXRob3I+PC9hdXRob3JzPjwv
Y29udHJpYnV0b3JzPjx0aXRsZXM+PHRpdGxlPkRldmVsb3BpbmcgYW5kIGV2YWx1YXRpbmcgZ3Vp
ZGVsaW5lcyBmb3IgcGF0aWVudCBhbmQgcHVibGljIGludm9sdmVtZW50IChQUEkpIGluIHJlc2Vh
cmNoPC90aXRsZT48c2Vjb25kYXJ5LXRpdGxlPkludGVybmF0aW9uYWwgSm91cm5hbCBvZiBIZWFs
dGggQ2FyZSBRdWFsaXR5IEFzc3VyYW5jZTwvc2Vjb25kYXJ5LXRpdGxlPjwvdGl0bGVzPjxwZXJp
b2RpY2FsPjxmdWxsLXRpdGxlPkludGVybmF0aW9uYWwgSm91cm5hbCBvZiBIZWFsdGggQ2FyZSBR
dWFsaXR5IEFzc3VyYW5jZTwvZnVsbC10aXRsZT48L3BlcmlvZGljYWw+PHBhZ2VzPjE0MS0xNTU8
L3BhZ2VzPjx2b2x1bWU+Mjg8L3ZvbHVtZT48bnVtYmVyPjI8L251bWJlcj48cmVwcmludC1lZGl0
aW9uPmluIGZpbGU8L3JlcHJpbnQtZWRpdGlvbj48ZGF0ZXM+PHllYXI+MjAxNTwveWVhcj48L2Rh
dGVzPjxpc2JuPjA5NTItNjg2MjwvaXNibj48dXJscz48cmVsYXRlZC11cmxzPjx1cmw+aHR0cHM6
Ly93d3cuZW1lcmFsZGluc2lnaHQuY29tL2RvaS9hYnMvMTAuMTEwOC9JSkhDUUEtMDEtMjAxNC0w
MDAxPC91cmw+PC9yZWxhdGVkLXVybHM+PC91cmxzPjwvcmVjb3JkPjwvQ2l0ZT48L0VuZE5vdGU+
AG==
</w:fldData>
        </w:fldChar>
      </w:r>
      <w:r w:rsidR="00BC508B">
        <w:rPr>
          <w:rFonts w:cstheme="minorHAnsi"/>
          <w:bCs/>
          <w:sz w:val="24"/>
          <w:szCs w:val="24"/>
        </w:rPr>
        <w:instrText xml:space="preserve"> ADDIN EN.CITE </w:instrText>
      </w:r>
      <w:r w:rsidR="00BC508B">
        <w:rPr>
          <w:rFonts w:cstheme="minorHAnsi"/>
          <w:bCs/>
          <w:sz w:val="24"/>
          <w:szCs w:val="24"/>
        </w:rPr>
        <w:fldChar w:fldCharType="begin">
          <w:fldData xml:space="preserve">PEVuZE5vdGU+PENpdGU+PFJlY051bT42NjcxPC9SZWNOdW0+PERpc3BsYXlUZXh0PihJTlZPTFZF
IDIwMTJhOyBQb2xsYXJkIGV0IGFsLiAyMDE1OyBOSUhSIGV0IGFsLiAyMDE5KTwvRGlzcGxheVRl
eHQ+PHJlY29yZD48cmVjLW51bWJlcj42NjcxPC9yZWMtbnVtYmVyPjxmb3JlaWduLWtleXM+PGtl
eSBhcHA9IkVOIiBkYi1pZD0iZWRhOTllc3I5YXJwNTJlMjB2MnBmdHo0cnA1czl4MGV2ZWY1IiB0
aW1lc3RhbXA9IjE0NjYwNzkxMjYiPjY2NzE8L2tleT48L2ZvcmVpZ24ta2V5cz48cmVmLXR5cGUg
bmFtZT0iUmVwb3J0Ij4yNzwvcmVmLXR5cGU+PGNvbnRyaWJ1dG9ycz48YXV0aG9ycz48YXV0aG9y
PklOVk9MVkU8L2F1dGhvcj48L2F1dGhvcnM+PHRlcnRpYXJ5LWF1dGhvcnM+PGF1dGhvcj5JTlZP
TFZFPC9hdXRob3I+PGF1dGhvcj5OSUhSPC9hdXRob3I+PC90ZXJ0aWFyeS1hdXRob3JzPjwvY29u
dHJpYnV0b3JzPjx0aXRsZXM+PHRpdGxlPkJyaWVmaW5nIG5vdGVzIGZvciByZXNlYXJjaGVyczog
aW52b2x2aW5nIHRoZSBwdWJsaWMgaW4gTkhTLCBwdWJsaWMgaGVhbHRoIGFuZCBzb2NpYWwgY2Fy
ZSByZXNlYXJjaDwvdGl0bGU+PC90aXRsZXM+PHBhZ2VzPjEtNTI8L3BhZ2VzPjxyZXByaW50LWVk
aXRpb24+bm90IGluIGZpbGU8L3JlcHJpbnQtZWRpdGlvbj48a2V5d29yZHM+PGtleXdvcmQ+UHVi
bGljIEhlYWx0aDwva2V5d29yZD48a2V5d29yZD5IZWFsdGg8L2tleXdvcmQ+PGtleXdvcmQ+aGVh
bHRoIGFuZCBzb2NpYWwgY2FyZTwva2V5d29yZD48a2V5d29yZD5Tb2NpYWwgQ2FyZTwva2V5d29y
ZD48a2V5d29yZD5jYXJlPC9rZXl3b3JkPjxrZXl3b3JkPlJlc2VhcmNoPC9rZXl3b3JkPjwva2V5
d29yZHM+PGRhdGVzPjx5ZWFyPjIwMTI8L3llYXI+PC9kYXRlcz48cHViLWxvY2F0aW9uPlNvdXRo
YW1wdG9uPC9wdWItbG9jYXRpb24+PHB1Ymxpc2hlcj5JTlZPTFZFPC9wdWJsaXNoZXI+PGxhYmVs
PjExOTJSPC9sYWJlbD48dXJscz48cmVsYXRlZC11cmxzPjx1cmw+PHN0eWxlIGZhY2U9InVuZGVy
bGluZSIgZm9udD0iZGVmYXVsdCIgc2l6ZT0iMTAwJSI+aHR0cDovL3d3dy5pbnZvLm9yZy51ay93
cC1jb250ZW50L3VwbG9hZHMvMjAxMi8wNC9JTlZPTFZFQnJpZWZpbmdOb3Rlc0FwcjIwMTIucGRm
PC9zdHlsZT48L3VybD48L3JlbGF0ZWQtdXJscz48L3VybHM+PC9yZWNvcmQ+PC9DaXRlPjxDaXRl
PjxSZWNOdW0+MTY4MTc8L1JlY051bT48cmVjb3JkPjxyZWMtbnVtYmVyPjE2ODE3PC9yZWMtbnVt
YmVyPjxmb3JlaWduLWtleXM+PGtleSBhcHA9IkVOIiBkYi1pZD0iZWRhOTllc3I5YXJwNTJlMjB2
MnBmdHo0cnA1czl4MGV2ZWY1IiB0aW1lc3RhbXA9IjE1MzA4OTM1MDUiPjE2ODE3PC9rZXk+PGtl
eSBhcHA9IkVOV2ViIiBkYi1pZD0iIj4wPC9rZXk+PC9mb3JlaWduLWtleXM+PHJlZi10eXBlIG5h
bWU9IlJlcG9ydCI+Mjc8L3JlZi10eXBlPjxjb250cmlidXRvcnM+PGF1dGhvcnM+PGF1dGhvcj5O
SUhSLDwvYXV0aG9yPjxhdXRob3I+Q2hpZWYgU2NpZW50aXN0IE9mZmljZSw8L2F1dGhvcj48YXV0
aG9yPkhlYWx0aCBhbmQgQ2FyZSBSZXNlYXJjaCBXYWxlcyw8L2F1dGhvcj48YXV0aG9yPlB1Ymxp
YyBIZWFsdGggQWdlbmN5LDwvYXV0aG9yPjwvYXV0aG9ycz48dGVydGlhcnktYXV0aG9ycz48YXV0
aG9yPk5JSFI8L2F1dGhvcj48L3RlcnRpYXJ5LWF1dGhvcnM+PC9jb250cmlidXRvcnM+PHRpdGxl
cz48dGl0bGU+VUsgU3RhbmRhcmRzIGZvciBQdWJsaWMgSW52b2x2ZW1lbnQ8L3RpdGxlPjwvdGl0
bGVzPjxyZXByaW50LWVkaXRpb24+aW4gZmlsZTwvcmVwcmludC1lZGl0aW9uPjxkYXRlcz48eWVh
cj4yMDE5PC95ZWFyPjwvZGF0ZXM+PHB1Yi1sb2NhdGlvbj5Mb25kb248L3B1Yi1sb2NhdGlvbj48
cHVibGlzaGVyPlVLIFB1YmxpYyBJbnZvbHZlbWVudCBTdGFuZGFyZHMgRGV2ZWxvcG1lbnQgUGFy
dG5lcnNoaXA8L3B1Ymxpc2hlcj48dXJscz48cmVsYXRlZC11cmxzPjx1cmw+aHR0cHM6Ly9zaXRl
cy5nb29nbGUuY29tL25paHIuYWMudWsvcGktc3RhbmRhcmRzL2hvbWU8L3VybD48L3JlbGF0ZWQt
dXJscz48L3VybHM+PC9yZWNvcmQ+PC9DaXRlPjxDaXRlPjxSZWNOdW0+MjU3NDU8L1JlY051bT48
cmVjb3JkPjxyZWMtbnVtYmVyPjI1NzQ1PC9yZWMtbnVtYmVyPjxmb3JlaWduLWtleXM+PGtleSBh
cHA9IkVOIiBkYi1pZD0iZWRhOTllc3I5YXJwNTJlMjB2MnBmdHo0cnA1czl4MGV2ZWY1IiB0aW1l
c3RhbXA9IjE1NjE5MDMxOTQiPjI1NzQ1PC9rZXk+PC9mb3JlaWduLWtleXM+PHJlZi10eXBlIG5h
bWU9IkpvdXJuYWwgQXJ0aWNsZSI+MTc8L3JlZi10eXBlPjxjb250cmlidXRvcnM+PGF1dGhvcnM+
PGF1dGhvcj5Qb2xsYXJkLCBLLjwvYXV0aG9yPjxhdXRob3I+RG9uc2tveSwgQS48L2F1dGhvcj48
YXV0aG9yPk1vdWxlLCBQLjwvYXV0aG9yPjxhdXRob3I+RG9uYWxkLCBDLjwvYXV0aG9yPjxhdXRo
b3I+TGltYSwgTS48L2F1dGhvcj48YXV0aG9yPlJpY2UsIEMuPC9hdXRob3I+PC9hdXRob3JzPjwv
Y29udHJpYnV0b3JzPjx0aXRsZXM+PHRpdGxlPkRldmVsb3BpbmcgYW5kIGV2YWx1YXRpbmcgZ3Vp
ZGVsaW5lcyBmb3IgcGF0aWVudCBhbmQgcHVibGljIGludm9sdmVtZW50IChQUEkpIGluIHJlc2Vh
cmNoPC90aXRsZT48c2Vjb25kYXJ5LXRpdGxlPkludGVybmF0aW9uYWwgSm91cm5hbCBvZiBIZWFs
dGggQ2FyZSBRdWFsaXR5IEFzc3VyYW5jZTwvc2Vjb25kYXJ5LXRpdGxlPjwvdGl0bGVzPjxwZXJp
b2RpY2FsPjxmdWxsLXRpdGxlPkludGVybmF0aW9uYWwgSm91cm5hbCBvZiBIZWFsdGggQ2FyZSBR
dWFsaXR5IEFzc3VyYW5jZTwvZnVsbC10aXRsZT48L3BlcmlvZGljYWw+PHBhZ2VzPjE0MS0xNTU8
L3BhZ2VzPjx2b2x1bWU+Mjg8L3ZvbHVtZT48bnVtYmVyPjI8L251bWJlcj48cmVwcmludC1lZGl0
aW9uPmluIGZpbGU8L3JlcHJpbnQtZWRpdGlvbj48ZGF0ZXM+PHllYXI+MjAxNTwveWVhcj48L2Rh
dGVzPjxpc2JuPjA5NTItNjg2MjwvaXNibj48dXJscz48cmVsYXRlZC11cmxzPjx1cmw+aHR0cHM6
Ly93d3cuZW1lcmFsZGluc2lnaHQuY29tL2RvaS9hYnMvMTAuMTEwOC9JSkhDUUEtMDEtMjAxNC0w
MDAxPC91cmw+PC9yZWxhdGVkLXVybHM+PC91cmxzPjwvcmVjb3JkPjwvQ2l0ZT48L0VuZE5vdGU+
AG==
</w:fldData>
        </w:fldChar>
      </w:r>
      <w:r w:rsidR="00BC508B">
        <w:rPr>
          <w:rFonts w:cstheme="minorHAnsi"/>
          <w:bCs/>
          <w:sz w:val="24"/>
          <w:szCs w:val="24"/>
        </w:rPr>
        <w:instrText xml:space="preserve"> ADDIN EN.CITE.DATA </w:instrText>
      </w:r>
      <w:r w:rsidR="00BC508B">
        <w:rPr>
          <w:rFonts w:cstheme="minorHAnsi"/>
          <w:bCs/>
          <w:sz w:val="24"/>
          <w:szCs w:val="24"/>
        </w:rPr>
      </w:r>
      <w:r w:rsidR="00BC508B">
        <w:rPr>
          <w:rFonts w:cstheme="minorHAnsi"/>
          <w:bCs/>
          <w:sz w:val="24"/>
          <w:szCs w:val="24"/>
        </w:rPr>
        <w:fldChar w:fldCharType="end"/>
      </w:r>
      <w:r w:rsidR="00C445FA">
        <w:rPr>
          <w:rFonts w:cstheme="minorHAnsi"/>
          <w:bCs/>
          <w:sz w:val="24"/>
          <w:szCs w:val="24"/>
        </w:rPr>
      </w:r>
      <w:r w:rsidR="00C445FA">
        <w:rPr>
          <w:rFonts w:cstheme="minorHAnsi"/>
          <w:bCs/>
          <w:sz w:val="24"/>
          <w:szCs w:val="24"/>
        </w:rPr>
        <w:fldChar w:fldCharType="separate"/>
      </w:r>
      <w:r w:rsidR="00BC508B">
        <w:rPr>
          <w:rFonts w:cstheme="minorHAnsi"/>
          <w:bCs/>
          <w:noProof/>
          <w:sz w:val="24"/>
          <w:szCs w:val="24"/>
        </w:rPr>
        <w:t>(INVOLVE 2012a; Pollard et al. 2015; NIHR et al. 2019)</w:t>
      </w:r>
      <w:r w:rsidR="00C445FA">
        <w:rPr>
          <w:rFonts w:cstheme="minorHAnsi"/>
          <w:bCs/>
          <w:sz w:val="24"/>
          <w:szCs w:val="24"/>
        </w:rPr>
        <w:fldChar w:fldCharType="end"/>
      </w:r>
      <w:r w:rsidRPr="00370763">
        <w:rPr>
          <w:rFonts w:cstheme="minorHAnsi"/>
          <w:bCs/>
          <w:sz w:val="24"/>
          <w:szCs w:val="24"/>
        </w:rPr>
        <w:t xml:space="preserve">. In addition, there is limited literature on involvement in other palliative care settings from which to draw on, for example, education </w:t>
      </w:r>
      <w:r w:rsidR="00C445FA">
        <w:rPr>
          <w:rFonts w:cstheme="minorHAnsi"/>
          <w:bCs/>
          <w:sz w:val="24"/>
          <w:szCs w:val="24"/>
        </w:rPr>
        <w:fldChar w:fldCharType="begin">
          <w:fldData xml:space="preserve">PEVuZE5vdGU+PENpdGU+PFJlY051bT44MDwvUmVjTnVtPjxEaXNwbGF5VGV4dD4oQWduZXcgYW5k
IER1ZmZ5IDIwMTA7IEhhcnJpcyBldCBhbC4gMjAxNSk8L0Rpc3BsYXlUZXh0PjxyZWNvcmQ+PHJl
Yy1udW1iZXI+ODA8L3JlYy1udW1iZXI+PGZvcmVpZ24ta2V5cz48a2V5IGFwcD0iRU4iIGRiLWlk
PSJlZGE5OWVzcjlhcnA1MmUyMHYycGZ0ejRycDVzOXgwZXZlZjUiIHRpbWVzdGFtcD0iMTQ2NjA3
ODkxNCI+ODA8L2tleT48L2ZvcmVpZ24ta2V5cz48cmVmLXR5cGUgbmFtZT0iSm91cm5hbCBBcnRp
Y2xlIj4xNzwvcmVmLXR5cGU+PGNvbnRyaWJ1dG9ycz48YXV0aG9ycz48YXV0aG9yPkFnbmV3LCBB
LjwvYXV0aG9yPjxhdXRob3I+RHVmZnksIEouPC9hdXRob3I+PC9hdXRob3JzPjwvY29udHJpYnV0
b3JzPjx0aXRsZXM+PHRpdGxlPklubm92YXRpdmUgYXBwcm9hY2hlcyB0byBpbnZvbHZpbmcgc2Vy
dmljZSB1c2VycyBpbiBwYWxsaWF0aXZlIGNhcmUgc29jaWFsIHdvcmsgZWR1Y2F0aW9uPC90aXRs
ZT48c2Vjb25kYXJ5LXRpdGxlPlNvY2lhbCBXb3JrIEVkdWNhdGlvbjwvc2Vjb25kYXJ5LXRpdGxl
PjwvdGl0bGVzPjxwZXJpb2RpY2FsPjxmdWxsLXRpdGxlPlNvY2lhbCBXb3JrIEVkdWNhdGlvbjwv
ZnVsbC10aXRsZT48L3BlcmlvZGljYWw+PHBhZ2VzPjc0NC03NTk8L3BhZ2VzPjx2b2x1bWU+Mjk8
L3ZvbHVtZT48bnVtYmVyPjc8L251bWJlcj48cmVwcmludC1lZGl0aW9uPmluIGZpbGU8L3JlcHJp
bnQtZWRpdGlvbj48a2V5d29yZHM+PGtleXdvcmQ+Y2FyZTwva2V5d29yZD48a2V5d29yZD5lZHVj
YXRpb248L2tleXdvcmQ+PGtleXdvcmQ+UGFsbGlhdGl2ZSBDYXJlPC9rZXl3b3JkPjxrZXl3b3Jk
PlNvY2lhbCBXb3JrPC9rZXl3b3JkPjxrZXl3b3JkPlNvY2lhbC1Xb3JrPC9rZXl3b3JkPjxrZXl3
b3JkPnVzZXI8L2tleXdvcmQ+PGtleXdvcmQ+dXNlcnM8L2tleXdvcmQ+PGtleXdvcmQ+V29yazwv
a2V5d29yZD48L2tleXdvcmRzPjxkYXRlcz48eWVhcj4yMDEwPC95ZWFyPjxwdWItZGF0ZXM+PGRh
dGU+MjAxMDwvZGF0ZT48L3B1Yi1kYXRlcz48L2RhdGVzPjxpc2JuPjAyNjEtNTQ3OTwvaXNibj48
bGFiZWw+Nzg4RzwvbGFiZWw+PHVybHM+PHJlbGF0ZWQtdXJscz48dXJsPmh0dHA6Ly93d3cudGFu
ZGZvbmxpbmUuY29tL2RvaS9hYnMvMTAuMTA4MC8wMjYxNTQ3MTAwMzY1Nzk3NjwvdXJsPjx1cmw+
aHR0cDovL3d3dy10YW5kZm9ubGluZS1jb20uc2hlZmZpZWxkLmlkbS5vY2xjLm9yZy9kb2kvYWJz
LzEwLjEwODAvMDI2MTU0NzEwMDM2NTc5NzY8L3VybD48L3JlbGF0ZWQtdXJscz48L3VybHM+PHJl
bW90ZS1kYXRhYmFzZS1wcm92aWRlcj5TQ088L3JlbW90ZS1kYXRhYmFzZS1wcm92aWRlcj48L3Jl
Y29yZD48L0NpdGU+PENpdGU+PFJlY051bT4xNTE4MDwvUmVjTnVtPjxyZWNvcmQ+PHJlYy1udW1i
ZXI+MTUxODA8L3JlYy1udW1iZXI+PGZvcmVpZ24ta2V5cz48a2V5IGFwcD0iRU4iIGRiLWlkPSJl
ZGE5OWVzcjlhcnA1MmUyMHYycGZ0ejRycDVzOXgwZXZlZjUiIHRpbWVzdGFtcD0iMTQ4NzA5MTYz
MiI+MTUxODA8L2tleT48L2ZvcmVpZ24ta2V5cz48cmVmLXR5cGUgbmFtZT0iSm91cm5hbCBBcnRp
Y2xlIj4xNzwvcmVmLXR5cGU+PGNvbnRyaWJ1dG9ycz48YXV0aG9ycz48YXV0aG9yPkhhcnJpcywg
RC4gRy48L2F1dGhvcj48YXV0aG9yPkNvbGVzLCBCLjwvYXV0aG9yPjxhdXRob3I+V2lsbG91Z2hi
eSwgSC4gTS48L2F1dGhvcj48L2F1dGhvcnM+PC9jb250cmlidXRvcnM+PGF1dGgtYWRkcmVzcz5E
ZXBhcnRtZW50IG9mIFBhbGxpYXRpdmUgQ2FyZSwgUHJpbmNlIENoYXJsZXMgSG9zcGl0YWwsIE1l
cnRoeXIgVHlkZmlsLCBVSy4mI3hEO0RlcGFydG1lbnQgb2YgSW5mb3JtYXRpb24gU2VydmljZXMs
IENhcmRpZmYgVW5pdmVyc2l0eSwgVmVsaW5kcmUgSG9zcGl0YWwsIENhcmRpZmYsIFVLLiYjeEQ7
RGVwYXJ0bWVudCBvZiBQb3N0Z3JhZHVhdGUgR2VuZXJhbCBQcmFjdGljZSBFZHVjYXRpb24sIENh
cmRpZmYgVW5pdmVyc2l0eSBTY2hvb2wgb2YgTWVkaWNpbmUsIENhcmRpZmYsIFVLLjwvYXV0aC1h
ZGRyZXNzPjx0aXRsZXM+PHRpdGxlPlNob3VsZCB3ZSBpbnZvbHZlIHRlcm1pbmFsbHkgaWxsIHBh
dGllbnRzIGluIHRlYWNoaW5nIG1lZGljYWwgc3R1ZGVudHM/IEEgc3lzdGVtYXRpYyByZXZpZXcg
b2YgcGF0aWVudCZhcG9zO3Mgdmlld3M8L3RpdGxlPjxzZWNvbmRhcnktdGl0bGU+Qk1KIFN1cHBv
cnQgUGFsbGlhdCBDYXJlPC9zZWNvbmRhcnktdGl0bGU+PGFsdC10aXRsZT5CTUogc3VwcG9ydGl2
ZSAmYW1wOyBwYWxsaWF0aXZlIGNhcmU8L2FsdC10aXRsZT48L3RpdGxlcz48cGVyaW9kaWNhbD48
ZnVsbC10aXRsZT5CTUogU3VwcG9ydGl2ZSAmYW1wOyBQYWxsaWF0aXZlIENhcmU8L2Z1bGwtdGl0
bGU+PGFiYnItMT5CTUogU3VwcG9ydCBQYWxsaWF0IENhcmU8L2FiYnItMT48L3BlcmlvZGljYWw+
PGFsdC1wZXJpb2RpY2FsPjxmdWxsLXRpdGxlPkJNSiBTdXBwb3J0aXZlICZhbXA7IFBhbGxpYXRp
dmUgQ2FyZTwvZnVsbC10aXRsZT48YWJici0xPkJNSiBTdXBwb3J0IFBhbGxpYXQgQ2FyZTwvYWJi
ci0xPjwvYWx0LXBlcmlvZGljYWw+PHBhZ2VzPjUyMi0zMDwvcGFnZXM+PHZvbHVtZT41PC92b2x1
bWU+PG51bWJlcj41PC9udW1iZXI+PGVkaXRpb24+MjAxNC8wMy8yMDwvZWRpdGlvbj48cmVwcmlu
dC1lZGl0aW9uPmluIGZpbGU8L3JlcHJpbnQtZWRpdGlvbj48a2V5d29yZHM+PGtleXdvcmQ+QWR1
bHQ8L2tleXdvcmQ+PGtleXdvcmQ+RWR1Y2F0aW9uLCBNZWRpY2FsLyptZXRob2RzPC9rZXl3b3Jk
PjxrZXl3b3JkPkZlbWFsZTwva2V5d29yZD48a2V5d29yZD5Ib3NwaWNlIENhcmUvcHN5Y2hvbG9n
eTwva2V5d29yZD48a2V5d29yZD5IdW1hbnM8L2tleXdvcmQ+PGtleXdvcmQ+TWFsZTwva2V5d29y
ZD48a2V5d29yZD5NaWRkbGUgQWdlZDwva2V5d29yZD48a2V5d29yZD5QYXRpZW50IFBhcnRpY2lw
YXRpb24vbWV0aG9kcy8qcHN5Y2hvbG9neTwva2V5d29yZD48a2V5d29yZD5RdWFsaXRhdGl2ZSBS
ZXNlYXJjaDwva2V5d29yZD48a2V5d29yZD5UZWFjaGluZy8qbWV0aG9kczwva2V5d29yZD48a2V5
d29yZD5UZXJtaW5hbGx5IElsbC8qcHN5Y2hvbG9neTwva2V5d29yZD48a2V5d29yZD5Db21tdW5p
Y2F0aW9uPC9rZXl3b3JkPjxrZXl3b3JkPkVkdWNhdGlvbiBhbmQgdHJhaW5pbmc8L2tleXdvcmQ+
PGtleXdvcmQ+VGVybWluYWwgY2FyZTwva2V5d29yZD48L2tleXdvcmRzPjxkYXRlcz48eWVhcj4y
MDE1PC95ZWFyPjxwdWItZGF0ZXM+PGRhdGU+RGVjPC9kYXRlPjwvcHViLWRhdGVzPjwvZGF0ZXM+
PGlzYm4+MjA0NS00MzV4PC9pc2JuPjxhY2Nlc3Npb24tbnVtPjI0NjQ0MjAzPC9hY2Nlc3Npb24t
bnVtPjx1cmxzPjwvdXJscz48ZWxlY3Ryb25pYy1yZXNvdXJjZS1udW0+MTAuMTEzNi9ibWpzcGNh
cmUtMjAxMy0wMDA1MzU8L2VsZWN0cm9uaWMtcmVzb3VyY2UtbnVtPjxyZW1vdGUtZGF0YWJhc2Ut
cHJvdmlkZXI+TUQ8L3JlbW90ZS1kYXRhYmFzZS1wcm92aWRlcj48bGFuZ3VhZ2U+ZW5nPC9sYW5n
dWFnZT48L3JlY29yZD48L0NpdGU+PC9FbmROb3RlPgB=
</w:fldData>
        </w:fldChar>
      </w:r>
      <w:r w:rsidR="00C445FA">
        <w:rPr>
          <w:rFonts w:cstheme="minorHAnsi"/>
          <w:bCs/>
          <w:sz w:val="24"/>
          <w:szCs w:val="24"/>
        </w:rPr>
        <w:instrText xml:space="preserve"> ADDIN EN.CITE </w:instrText>
      </w:r>
      <w:r w:rsidR="00C445FA">
        <w:rPr>
          <w:rFonts w:cstheme="minorHAnsi"/>
          <w:bCs/>
          <w:sz w:val="24"/>
          <w:szCs w:val="24"/>
        </w:rPr>
        <w:fldChar w:fldCharType="begin">
          <w:fldData xml:space="preserve">PEVuZE5vdGU+PENpdGU+PFJlY051bT44MDwvUmVjTnVtPjxEaXNwbGF5VGV4dD4oQWduZXcgYW5k
IER1ZmZ5IDIwMTA7IEhhcnJpcyBldCBhbC4gMjAxNSk8L0Rpc3BsYXlUZXh0PjxyZWNvcmQ+PHJl
Yy1udW1iZXI+ODA8L3JlYy1udW1iZXI+PGZvcmVpZ24ta2V5cz48a2V5IGFwcD0iRU4iIGRiLWlk
PSJlZGE5OWVzcjlhcnA1MmUyMHYycGZ0ejRycDVzOXgwZXZlZjUiIHRpbWVzdGFtcD0iMTQ2NjA3
ODkxNCI+ODA8L2tleT48L2ZvcmVpZ24ta2V5cz48cmVmLXR5cGUgbmFtZT0iSm91cm5hbCBBcnRp
Y2xlIj4xNzwvcmVmLXR5cGU+PGNvbnRyaWJ1dG9ycz48YXV0aG9ycz48YXV0aG9yPkFnbmV3LCBB
LjwvYXV0aG9yPjxhdXRob3I+RHVmZnksIEouPC9hdXRob3I+PC9hdXRob3JzPjwvY29udHJpYnV0
b3JzPjx0aXRsZXM+PHRpdGxlPklubm92YXRpdmUgYXBwcm9hY2hlcyB0byBpbnZvbHZpbmcgc2Vy
dmljZSB1c2VycyBpbiBwYWxsaWF0aXZlIGNhcmUgc29jaWFsIHdvcmsgZWR1Y2F0aW9uPC90aXRs
ZT48c2Vjb25kYXJ5LXRpdGxlPlNvY2lhbCBXb3JrIEVkdWNhdGlvbjwvc2Vjb25kYXJ5LXRpdGxl
PjwvdGl0bGVzPjxwZXJpb2RpY2FsPjxmdWxsLXRpdGxlPlNvY2lhbCBXb3JrIEVkdWNhdGlvbjwv
ZnVsbC10aXRsZT48L3BlcmlvZGljYWw+PHBhZ2VzPjc0NC03NTk8L3BhZ2VzPjx2b2x1bWU+Mjk8
L3ZvbHVtZT48bnVtYmVyPjc8L251bWJlcj48cmVwcmludC1lZGl0aW9uPmluIGZpbGU8L3JlcHJp
bnQtZWRpdGlvbj48a2V5d29yZHM+PGtleXdvcmQ+Y2FyZTwva2V5d29yZD48a2V5d29yZD5lZHVj
YXRpb248L2tleXdvcmQ+PGtleXdvcmQ+UGFsbGlhdGl2ZSBDYXJlPC9rZXl3b3JkPjxrZXl3b3Jk
PlNvY2lhbCBXb3JrPC9rZXl3b3JkPjxrZXl3b3JkPlNvY2lhbC1Xb3JrPC9rZXl3b3JkPjxrZXl3
b3JkPnVzZXI8L2tleXdvcmQ+PGtleXdvcmQ+dXNlcnM8L2tleXdvcmQ+PGtleXdvcmQ+V29yazwv
a2V5d29yZD48L2tleXdvcmRzPjxkYXRlcz48eWVhcj4yMDEwPC95ZWFyPjxwdWItZGF0ZXM+PGRh
dGU+MjAxMDwvZGF0ZT48L3B1Yi1kYXRlcz48L2RhdGVzPjxpc2JuPjAyNjEtNTQ3OTwvaXNibj48
bGFiZWw+Nzg4RzwvbGFiZWw+PHVybHM+PHJlbGF0ZWQtdXJscz48dXJsPmh0dHA6Ly93d3cudGFu
ZGZvbmxpbmUuY29tL2RvaS9hYnMvMTAuMTA4MC8wMjYxNTQ3MTAwMzY1Nzk3NjwvdXJsPjx1cmw+
aHR0cDovL3d3dy10YW5kZm9ubGluZS1jb20uc2hlZmZpZWxkLmlkbS5vY2xjLm9yZy9kb2kvYWJz
LzEwLjEwODAvMDI2MTU0NzEwMDM2NTc5NzY8L3VybD48L3JlbGF0ZWQtdXJscz48L3VybHM+PHJl
bW90ZS1kYXRhYmFzZS1wcm92aWRlcj5TQ088L3JlbW90ZS1kYXRhYmFzZS1wcm92aWRlcj48L3Jl
Y29yZD48L0NpdGU+PENpdGU+PFJlY051bT4xNTE4MDwvUmVjTnVtPjxyZWNvcmQ+PHJlYy1udW1i
ZXI+MTUxODA8L3JlYy1udW1iZXI+PGZvcmVpZ24ta2V5cz48a2V5IGFwcD0iRU4iIGRiLWlkPSJl
ZGE5OWVzcjlhcnA1MmUyMHYycGZ0ejRycDVzOXgwZXZlZjUiIHRpbWVzdGFtcD0iMTQ4NzA5MTYz
MiI+MTUxODA8L2tleT48L2ZvcmVpZ24ta2V5cz48cmVmLXR5cGUgbmFtZT0iSm91cm5hbCBBcnRp
Y2xlIj4xNzwvcmVmLXR5cGU+PGNvbnRyaWJ1dG9ycz48YXV0aG9ycz48YXV0aG9yPkhhcnJpcywg
RC4gRy48L2F1dGhvcj48YXV0aG9yPkNvbGVzLCBCLjwvYXV0aG9yPjxhdXRob3I+V2lsbG91Z2hi
eSwgSC4gTS48L2F1dGhvcj48L2F1dGhvcnM+PC9jb250cmlidXRvcnM+PGF1dGgtYWRkcmVzcz5E
ZXBhcnRtZW50IG9mIFBhbGxpYXRpdmUgQ2FyZSwgUHJpbmNlIENoYXJsZXMgSG9zcGl0YWwsIE1l
cnRoeXIgVHlkZmlsLCBVSy4mI3hEO0RlcGFydG1lbnQgb2YgSW5mb3JtYXRpb24gU2VydmljZXMs
IENhcmRpZmYgVW5pdmVyc2l0eSwgVmVsaW5kcmUgSG9zcGl0YWwsIENhcmRpZmYsIFVLLiYjeEQ7
RGVwYXJ0bWVudCBvZiBQb3N0Z3JhZHVhdGUgR2VuZXJhbCBQcmFjdGljZSBFZHVjYXRpb24sIENh
cmRpZmYgVW5pdmVyc2l0eSBTY2hvb2wgb2YgTWVkaWNpbmUsIENhcmRpZmYsIFVLLjwvYXV0aC1h
ZGRyZXNzPjx0aXRsZXM+PHRpdGxlPlNob3VsZCB3ZSBpbnZvbHZlIHRlcm1pbmFsbHkgaWxsIHBh
dGllbnRzIGluIHRlYWNoaW5nIG1lZGljYWwgc3R1ZGVudHM/IEEgc3lzdGVtYXRpYyByZXZpZXcg
b2YgcGF0aWVudCZhcG9zO3Mgdmlld3M8L3RpdGxlPjxzZWNvbmRhcnktdGl0bGU+Qk1KIFN1cHBv
cnQgUGFsbGlhdCBDYXJlPC9zZWNvbmRhcnktdGl0bGU+PGFsdC10aXRsZT5CTUogc3VwcG9ydGl2
ZSAmYW1wOyBwYWxsaWF0aXZlIGNhcmU8L2FsdC10aXRsZT48L3RpdGxlcz48cGVyaW9kaWNhbD48
ZnVsbC10aXRsZT5CTUogU3VwcG9ydGl2ZSAmYW1wOyBQYWxsaWF0aXZlIENhcmU8L2Z1bGwtdGl0
bGU+PGFiYnItMT5CTUogU3VwcG9ydCBQYWxsaWF0IENhcmU8L2FiYnItMT48L3BlcmlvZGljYWw+
PGFsdC1wZXJpb2RpY2FsPjxmdWxsLXRpdGxlPkJNSiBTdXBwb3J0aXZlICZhbXA7IFBhbGxpYXRp
dmUgQ2FyZTwvZnVsbC10aXRsZT48YWJici0xPkJNSiBTdXBwb3J0IFBhbGxpYXQgQ2FyZTwvYWJi
ci0xPjwvYWx0LXBlcmlvZGljYWw+PHBhZ2VzPjUyMi0zMDwvcGFnZXM+PHZvbHVtZT41PC92b2x1
bWU+PG51bWJlcj41PC9udW1iZXI+PGVkaXRpb24+MjAxNC8wMy8yMDwvZWRpdGlvbj48cmVwcmlu
dC1lZGl0aW9uPmluIGZpbGU8L3JlcHJpbnQtZWRpdGlvbj48a2V5d29yZHM+PGtleXdvcmQ+QWR1
bHQ8L2tleXdvcmQ+PGtleXdvcmQ+RWR1Y2F0aW9uLCBNZWRpY2FsLyptZXRob2RzPC9rZXl3b3Jk
PjxrZXl3b3JkPkZlbWFsZTwva2V5d29yZD48a2V5d29yZD5Ib3NwaWNlIENhcmUvcHN5Y2hvbG9n
eTwva2V5d29yZD48a2V5d29yZD5IdW1hbnM8L2tleXdvcmQ+PGtleXdvcmQ+TWFsZTwva2V5d29y
ZD48a2V5d29yZD5NaWRkbGUgQWdlZDwva2V5d29yZD48a2V5d29yZD5QYXRpZW50IFBhcnRpY2lw
YXRpb24vbWV0aG9kcy8qcHN5Y2hvbG9neTwva2V5d29yZD48a2V5d29yZD5RdWFsaXRhdGl2ZSBS
ZXNlYXJjaDwva2V5d29yZD48a2V5d29yZD5UZWFjaGluZy8qbWV0aG9kczwva2V5d29yZD48a2V5
d29yZD5UZXJtaW5hbGx5IElsbC8qcHN5Y2hvbG9neTwva2V5d29yZD48a2V5d29yZD5Db21tdW5p
Y2F0aW9uPC9rZXl3b3JkPjxrZXl3b3JkPkVkdWNhdGlvbiBhbmQgdHJhaW5pbmc8L2tleXdvcmQ+
PGtleXdvcmQ+VGVybWluYWwgY2FyZTwva2V5d29yZD48L2tleXdvcmRzPjxkYXRlcz48eWVhcj4y
MDE1PC95ZWFyPjxwdWItZGF0ZXM+PGRhdGU+RGVjPC9kYXRlPjwvcHViLWRhdGVzPjwvZGF0ZXM+
PGlzYm4+MjA0NS00MzV4PC9pc2JuPjxhY2Nlc3Npb24tbnVtPjI0NjQ0MjAzPC9hY2Nlc3Npb24t
bnVtPjx1cmxzPjwvdXJscz48ZWxlY3Ryb25pYy1yZXNvdXJjZS1udW0+MTAuMTEzNi9ibWpzcGNh
cmUtMjAxMy0wMDA1MzU8L2VsZWN0cm9uaWMtcmVzb3VyY2UtbnVtPjxyZW1vdGUtZGF0YWJhc2Ut
cHJvdmlkZXI+TUQ8L3JlbW90ZS1kYXRhYmFzZS1wcm92aWRlcj48bGFuZ3VhZ2U+ZW5nPC9sYW5n
dWFnZT48L3JlY29yZD48L0NpdGU+PC9FbmROb3RlPgB=
</w:fldData>
        </w:fldChar>
      </w:r>
      <w:r w:rsidR="00C445FA">
        <w:rPr>
          <w:rFonts w:cstheme="minorHAnsi"/>
          <w:bCs/>
          <w:sz w:val="24"/>
          <w:szCs w:val="24"/>
        </w:rPr>
        <w:instrText xml:space="preserve"> ADDIN EN.CITE.DATA </w:instrText>
      </w:r>
      <w:r w:rsidR="00C445FA">
        <w:rPr>
          <w:rFonts w:cstheme="minorHAnsi"/>
          <w:bCs/>
          <w:sz w:val="24"/>
          <w:szCs w:val="24"/>
        </w:rPr>
      </w:r>
      <w:r w:rsidR="00C445FA">
        <w:rPr>
          <w:rFonts w:cstheme="minorHAnsi"/>
          <w:bCs/>
          <w:sz w:val="24"/>
          <w:szCs w:val="24"/>
        </w:rPr>
        <w:fldChar w:fldCharType="end"/>
      </w:r>
      <w:r w:rsidR="00C445FA">
        <w:rPr>
          <w:rFonts w:cstheme="minorHAnsi"/>
          <w:bCs/>
          <w:sz w:val="24"/>
          <w:szCs w:val="24"/>
        </w:rPr>
      </w:r>
      <w:r w:rsidR="00C445FA">
        <w:rPr>
          <w:rFonts w:cstheme="minorHAnsi"/>
          <w:bCs/>
          <w:sz w:val="24"/>
          <w:szCs w:val="24"/>
        </w:rPr>
        <w:fldChar w:fldCharType="separate"/>
      </w:r>
      <w:r w:rsidR="00C445FA">
        <w:rPr>
          <w:rFonts w:cstheme="minorHAnsi"/>
          <w:bCs/>
          <w:noProof/>
          <w:sz w:val="24"/>
          <w:szCs w:val="24"/>
        </w:rPr>
        <w:t>(Agnew and Duffy 2010; Harris et al. 2015)</w:t>
      </w:r>
      <w:r w:rsidR="00C445FA">
        <w:rPr>
          <w:rFonts w:cstheme="minorHAnsi"/>
          <w:bCs/>
          <w:sz w:val="24"/>
          <w:szCs w:val="24"/>
        </w:rPr>
        <w:fldChar w:fldCharType="end"/>
      </w:r>
      <w:r w:rsidRPr="00370763">
        <w:rPr>
          <w:rFonts w:cstheme="minorHAnsi"/>
          <w:bCs/>
          <w:sz w:val="24"/>
          <w:szCs w:val="24"/>
        </w:rPr>
        <w:t xml:space="preserve"> or service provision </w:t>
      </w:r>
      <w:r w:rsidR="00C445FA">
        <w:rPr>
          <w:rFonts w:cstheme="minorHAnsi"/>
          <w:bCs/>
          <w:sz w:val="24"/>
          <w:szCs w:val="24"/>
        </w:rPr>
        <w:fldChar w:fldCharType="begin">
          <w:fldData xml:space="preserve">PEVuZE5vdGU+PENpdGU+PFJlY051bT45MTwvUmVjTnVtPjxEaXNwbGF5VGV4dD4oTmF0aW9uYWwg
Q291bmNpbCBmb3IgUGFsbGlhdGl2ZSBDYXJlIGFuZCBOSFMgQ2VudHJlIGZvciBJbnZvbHZlbWVu
dCAyMDA5OyBIYWFyc21hIGV0IGFsLiAyMDE0KTwvRGlzcGxheVRleHQ+PHJlY29yZD48cmVjLW51
bWJlcj45MTwvcmVjLW51bWJlcj48Zm9yZWlnbi1rZXlzPjxrZXkgYXBwPSJFTiIgZGItaWQ9ImVk
YTk5ZXNyOWFycDUyZTIwdjJwZnR6NHJwNXM5eDBldmVmNSIgdGltZXN0YW1wPSIxNTU0MzcxMjk5
Ij45MTwva2V5PjxrZXkgYXBwPSJFTldlYiIgZGItaWQ9IiI+MDwva2V5PjwvZm9yZWlnbi1rZXlz
PjxyZWYtdHlwZSBuYW1lPSJSZXBvcnQiPjI3PC9yZWYtdHlwZT48Y29udHJpYnV0b3JzPjxhdXRo
b3JzPjxhdXRob3I+TmF0aW9uYWwgQ291bmNpbCBmb3IgUGFsbGlhdGl2ZSBDYXJlLDwvYXV0aG9y
PjxhdXRob3I+TkhTIENlbnRyZSBmb3IgSW52b2x2ZW1lbnQsPC9hdXRob3I+PC9hdXRob3JzPjx0
ZXJ0aWFyeS1hdXRob3JzPjxhdXRob3I+TkNQQywgPC9hdXRob3I+PGF1dGhvcj5OSFMgQ2VudHJl
IGZvciBJbnZvbHZlbWVudCw8L2F1dGhvcj48L3RlcnRpYXJ5LWF1dGhvcnM+PC9jb250cmlidXRv
cnM+PHRpdGxlcz48dGl0bGU+QSBHdWlkZSB0byBJbnZvbHZpbmcgcGF0aWVudHMsIGNhcmVycyBh
bmQgdGhlIHB1YmxpYyBpbiBwYWxsaWF0aXZlIGNhcmUgYW5kIGVuZCBvZiBsaWZlIGNhcmUgc2Vy
dmljZXM8L3RpdGxlPjwvdGl0bGVzPjxwYWdlcz4xLTU0PC9wYWdlcz48cmVwcmludC1lZGl0aW9u
PmluIGZpbGU8L3JlcHJpbnQtZWRpdGlvbj48a2V5d29yZHM+PGtleXdvcmQ+UGF0aWVudHM8L2tl
eXdvcmQ+PGtleXdvcmQ+UGF0aWVudDwva2V5d29yZD48a2V5d29yZD5jYXJlcnM8L2tleXdvcmQ+
PGtleXdvcmQ+UGFsbGlhdGl2ZSBDYXJlPC9rZXl3b3JkPjxrZXl3b3JkPmNhcmU8L2tleXdvcmQ+
PC9rZXl3b3Jkcz48ZGF0ZXM+PHllYXI+MjAwOTwveWVhcj48cHViLWRhdGVzPjxkYXRlPjIwMDk8
L2RhdGU+PC9wdWItZGF0ZXM+PC9kYXRlcz48cHViLWxvY2F0aW9uPkxvbmRvbjwvcHViLWxvY2F0
aW9uPjxwdWJsaXNoZXI+TkNQQzwvcHVibGlzaGVyPjxsYWJlbD43OTlHPC9sYWJlbD48dXJscz48
cmVsYXRlZC11cmxzPjx1cmw+aHR0cDovL3d3dy5uY3BjLm9yZy51ay9wdWJsaWNhdGlvbi9ndWlk
ZS1pbnZvbHZpbmctcGF0aWVudHMtY2FyZXJzLWFuZC1wdWJsaWMtcGFsbGlhdGl2ZS1jYXJlLWFu
ZC1lbmQtbGlmZS1jYXJlLXNlcnZpY2VzPC91cmw+PC9yZWxhdGVkLXVybHM+PC91cmxzPjxyZW1v
dGUtZGF0YWJhc2UtcHJvdmlkZXI+TkNQQzwvcmVtb3RlLWRhdGFiYXNlLXByb3ZpZGVyPjwvcmVj
b3JkPjwvQ2l0ZT48Q2l0ZT48UmVjTnVtPjI1NDE4PC9SZWNOdW0+PHJlY29yZD48cmVjLW51bWJl
cj4yNTQxODwvcmVjLW51bWJlcj48Zm9yZWlnbi1rZXlzPjxrZXkgYXBwPSJFTiIgZGItaWQ9ImVk
YTk5ZXNyOWFycDUyZTIwdjJwZnR6NHJwNXM5eDBldmVmNSIgdGltZXN0YW1wPSIxNTU0NTM1MTUz
Ij4yNTQxODwva2V5PjwvZm9yZWlnbi1rZXlzPjxyZWYtdHlwZSBuYW1lPSJKb3VybmFsIEFydGlj
bGUiPjE3PC9yZWYtdHlwZT48Y29udHJpYnV0b3JzPjxhdXRob3JzPjxhdXRob3I+SGFhcnNtYSwg
Ri48L2F1dGhvcj48YXV0aG9yPk1vc2VyLCBBLjwvYXV0aG9yPjxhdXRob3I+QmVja2VycywgTS48
L2F1dGhvcj48YXV0aG9yPnZhbiBSaWpzd2lqaywgSC48L2F1dGhvcj48YXV0aG9yPlN0b2ZmZXJz
LCBFLjwvYXV0aG9yPjxhdXRob3I+QmV1cnNrZW5zLCBBLjwvYXV0aG9yPjwvYXV0aG9ycz48L2Nv
bnRyaWJ1dG9ycz48YXV0aC1hZGRyZXNzPlJlc2VhcmNoIENlbnRyZSBBdXRvbm9teSBhbmQgUGFy
dGljaXBhdGlvbiBmb3IgUGVyc29ucyB3aXRoIGEgQ2hyb25pYyBJbGxuZXNzLCBadXlkIFVuaXZl
cnNpdHkgb2YgQXBwbGllZCBTY2llbmNlcywgSGVlcmxlbiwgVGhlIE5ldGhlcmxhbmRzLiBDZW50
cmUgb2YgRXhwZXJ0aXNlIGluIElubm92YXRpdmUgQ2FyZSBhbmQgVGVjaG5vbG9neSwgSGVlcmxl
biwgVGhlIE5ldGhlcmxhbmRzLiBDYXJlIGFuZCBQdWJsaWMgSGVhbHRoIFJlc2VhcmNoIEluc3Rp
dHV0ZSwgTWFhc3RyaWNodCBVbml2ZXJzaXR5LCBNYWFzdHJpY2h0LCBUaGUgTmV0aGVybGFuZHMu
IFNvdW5kaW5nIEJvYXJkIEdyb3VwcyBQYWxsaWF0aXZlIENhcmUgTmV0d29ya3MsIExpbWJ1cmcs
IFRoZSBOZXRoZXJsYW5kcy4gQ2FyZSBDb25zdW1lcnMsIExpbWJ1cmcsIFRoZSBOZXRoZXJsYW5k
cy4gSG91c2Ugb2YgQ2FyZSwgU2l0dGFyZCwgVGhlIE5ldGhlcmxhbmRzLjwvYXV0aC1hZGRyZXNz
Pjx0aXRsZXM+PHRpdGxlPlRoZSBwZXJjZWl2ZWQgaW1wYWN0IG9mIHB1YmxpYyBpbnZvbHZlbWVu
dCBpbiBwYWxsaWF0aXZlIGNhcmUgaW4gYSBwcm92aW5jaWFsIHBhbGxpYXRpdmUgY2FyZSBuZXR3
b3JrIGluIHRoZSBOZXRoZXJsYW5kczogYSBxdWFsaXRhdGl2ZSBzdHVkeTwvdGl0bGU+PHNlY29u
ZGFyeS10aXRsZT5IZWFsdGggRXhwZWN0PC9zZWNvbmRhcnktdGl0bGU+PGFsdC10aXRsZT5IZWFs
dGggZXhwZWN0YXRpb25zIDogYW4gaW50ZXJuYXRpb25hbCBqb3VybmFsIG9mIHB1YmxpYyBwYXJ0
aWNpcGF0aW9uIGluIGhlYWx0aCBjYXJlIGFuZCBoZWFsdGggcG9saWN5PC9hbHQtdGl0bGU+PHNo
b3J0LXRpdGxlPlRoZSBwZXJjZWl2ZWQgaW1wYWN0IG9mIHB1YmxpYyBpbnZvbHZlbWVudCBpbiBw
YWxsaWF0aXZlIGNhcmUgaW4gYSBwcm92aW5jaWFsIHBhbGxpYXRpdmUgY2FyZSBuZXR3b3JrIGlu
IHRoZSBOZXRoZXJsYW5kczogYSBxdWFsaXRhdGl2ZSBzdHVkeTwvc2hvcnQtdGl0bGU+PC90aXRs
ZXM+PHBlcmlvZGljYWw+PGZ1bGwtdGl0bGU+SGVhbHRoIGV4cGVjdGF0aW9ucyA6IGFuIGludGVy
bmF0aW9uYWwgam91cm5hbCBvZiBwdWJsaWNwYXJ0aWNpcGF0aW9uIGluIGhlYWx0aCBjYXJlIGFu
ZCBoZWFsdGggcG9saWN5PC9mdWxsLXRpdGxlPjxhYmJyLTE+SGVhbHRoIEV4cGVjdDwvYWJici0x
PjwvcGVyaW9kaWNhbD48YWx0LXBlcmlvZGljYWw+PGZ1bGwtdGl0bGU+SGVhbHRoIGV4cGVjdGF0
aW9ucyA6IGFuIGludGVybmF0aW9uYWwgam91cm5hbCBvZiBwdWJsaWMgcGFydGljaXBhdGlvbiBp
biBoZWFsdGggY2FyZSBhbmQgaGVhbHRoIHBvbGljeTwvZnVsbC10aXRsZT48L2FsdC1wZXJpb2Rp
Y2FsPjxwYWdlcz4zMTg2LTIwMDwvcGFnZXM+PHZvbHVtZT4xODwvdm9sdW1lPjxudW1iZXI+Njwv
bnVtYmVyPjxlZGl0aW9uPjExLzIxPC9lZGl0aW9uPjxyZXByaW50LWVkaXRpb24+aW4gZmlsZTwv
cmVwcmludC1lZGl0aW9uPjxrZXl3b3Jkcz48a2V5d29yZD5BZHVsdDwva2V5d29yZD48a2V5d29y
ZD5BZ2VkPC9rZXl3b3JkPjxrZXl3b3JkPkFnZWQsIDgwIGFuZCBvdmVyPC9rZXl3b3JkPjxrZXl3
b3JkPipDb21tdW5pdHkgUGFydGljaXBhdGlvbjwva2V5d29yZD48a2V5d29yZD5EZWNpc2lvbiBN
YWtpbmc8L2tleXdvcmQ+PGtleXdvcmQ+RmVtYWxlPC9rZXl3b3JkPjxrZXl3b3JkPkZvY3VzIEdy
b3Vwczwva2V5d29yZD48a2V5d29yZD5IdW1hbnM8L2tleXdvcmQ+PGtleXdvcmQ+TWFsZTwva2V5
d29yZD48a2V5d29yZD5NaWRkbGUgQWdlZDwva2V5d29yZD48a2V5d29yZD5OZXRoZXJsYW5kczwv
a2V5d29yZD48a2V5d29yZD4qUGFsbGlhdGl2ZSBDYXJlPC9rZXl3b3JkPjxrZXl3b3JkPlBhdGll
bnQgQWR2b2NhY3k8L2tleXdvcmQ+PGtleXdvcmQ+KlBvbGljeSBNYWtpbmc8L2tleXdvcmQ+PGtl
eXdvcmQ+UXVhbGl0YXRpdmUgUmVzZWFyY2g8L2tleXdvcmQ+PGtleXdvcmQ+YWR2b2NhY3k8L2tl
eXdvcmQ+PGtleXdvcmQ+YmFycmllcnM8L2tleXdvcmQ+PGtleXdvcmQ+ZGVjaXNpb24tbWFraW5n
PC9rZXl3b3JkPjxrZXl3b3JkPmZhY2lsaXRhdG9yczwva2V5d29yZD48a2V5d29yZD5pbXBhY3Q8
L2tleXdvcmQ+PGtleXdvcmQ+cGFsbGlhdGl2ZSBjYXJlPC9rZXl3b3JkPjxrZXl3b3JkPnB1Ymxp
YyBpbnZvbHZlbWVudDwva2V5d29yZD48L2tleXdvcmRzPjxkYXRlcz48eWVhcj4yMDE0PC95ZWFy
PjxwdWItZGF0ZXM+PGRhdGU+RGVjPC9kYXRlPjwvcHViLWRhdGVzPjwvZGF0ZXM+PGlzYm4+MTM2
OS02NTEzPC9pc2JuPjxhY2Nlc3Npb24tbnVtPjI1NDExMDc4PC9hY2Nlc3Npb24tbnVtPjx1cmxz
PjwvdXJscz48ZWxlY3Ryb25pYy1yZXNvdXJjZS1udW0+MTAuMTExMS9oZXguMTIzMDgmI3hEOzEw
LjExMTEvaGV4LjEyMzA4LiBFcHViIDIwMTQgTm92IDE5LjwvZWxlY3Ryb25pYy1yZXNvdXJjZS1u
dW0+PHJlbW90ZS1kYXRhYmFzZS1wcm92aWRlcj5OTE08L3JlbW90ZS1kYXRhYmFzZS1wcm92aWRl
cj48bGFuZ3VhZ2U+ZW5nPC9sYW5ndWFnZT48L3JlY29yZD48L0NpdGU+PC9FbmROb3RlPn==
</w:fldData>
        </w:fldChar>
      </w:r>
      <w:r w:rsidR="00C445FA">
        <w:rPr>
          <w:rFonts w:cstheme="minorHAnsi"/>
          <w:bCs/>
          <w:sz w:val="24"/>
          <w:szCs w:val="24"/>
        </w:rPr>
        <w:instrText xml:space="preserve"> ADDIN EN.CITE </w:instrText>
      </w:r>
      <w:r w:rsidR="00C445FA">
        <w:rPr>
          <w:rFonts w:cstheme="minorHAnsi"/>
          <w:bCs/>
          <w:sz w:val="24"/>
          <w:szCs w:val="24"/>
        </w:rPr>
        <w:fldChar w:fldCharType="begin">
          <w:fldData xml:space="preserve">PEVuZE5vdGU+PENpdGU+PFJlY051bT45MTwvUmVjTnVtPjxEaXNwbGF5VGV4dD4oTmF0aW9uYWwg
Q291bmNpbCBmb3IgUGFsbGlhdGl2ZSBDYXJlIGFuZCBOSFMgQ2VudHJlIGZvciBJbnZvbHZlbWVu
dCAyMDA5OyBIYWFyc21hIGV0IGFsLiAyMDE0KTwvRGlzcGxheVRleHQ+PHJlY29yZD48cmVjLW51
bWJlcj45MTwvcmVjLW51bWJlcj48Zm9yZWlnbi1rZXlzPjxrZXkgYXBwPSJFTiIgZGItaWQ9ImVk
YTk5ZXNyOWFycDUyZTIwdjJwZnR6NHJwNXM5eDBldmVmNSIgdGltZXN0YW1wPSIxNTU0MzcxMjk5
Ij45MTwva2V5PjxrZXkgYXBwPSJFTldlYiIgZGItaWQ9IiI+MDwva2V5PjwvZm9yZWlnbi1rZXlz
PjxyZWYtdHlwZSBuYW1lPSJSZXBvcnQiPjI3PC9yZWYtdHlwZT48Y29udHJpYnV0b3JzPjxhdXRo
b3JzPjxhdXRob3I+TmF0aW9uYWwgQ291bmNpbCBmb3IgUGFsbGlhdGl2ZSBDYXJlLDwvYXV0aG9y
PjxhdXRob3I+TkhTIENlbnRyZSBmb3IgSW52b2x2ZW1lbnQsPC9hdXRob3I+PC9hdXRob3JzPjx0
ZXJ0aWFyeS1hdXRob3JzPjxhdXRob3I+TkNQQywgPC9hdXRob3I+PGF1dGhvcj5OSFMgQ2VudHJl
IGZvciBJbnZvbHZlbWVudCw8L2F1dGhvcj48L3RlcnRpYXJ5LWF1dGhvcnM+PC9jb250cmlidXRv
cnM+PHRpdGxlcz48dGl0bGU+QSBHdWlkZSB0byBJbnZvbHZpbmcgcGF0aWVudHMsIGNhcmVycyBh
bmQgdGhlIHB1YmxpYyBpbiBwYWxsaWF0aXZlIGNhcmUgYW5kIGVuZCBvZiBsaWZlIGNhcmUgc2Vy
dmljZXM8L3RpdGxlPjwvdGl0bGVzPjxwYWdlcz4xLTU0PC9wYWdlcz48cmVwcmludC1lZGl0aW9u
PmluIGZpbGU8L3JlcHJpbnQtZWRpdGlvbj48a2V5d29yZHM+PGtleXdvcmQ+UGF0aWVudHM8L2tl
eXdvcmQ+PGtleXdvcmQ+UGF0aWVudDwva2V5d29yZD48a2V5d29yZD5jYXJlcnM8L2tleXdvcmQ+
PGtleXdvcmQ+UGFsbGlhdGl2ZSBDYXJlPC9rZXl3b3JkPjxrZXl3b3JkPmNhcmU8L2tleXdvcmQ+
PC9rZXl3b3Jkcz48ZGF0ZXM+PHllYXI+MjAwOTwveWVhcj48cHViLWRhdGVzPjxkYXRlPjIwMDk8
L2RhdGU+PC9wdWItZGF0ZXM+PC9kYXRlcz48cHViLWxvY2F0aW9uPkxvbmRvbjwvcHViLWxvY2F0
aW9uPjxwdWJsaXNoZXI+TkNQQzwvcHVibGlzaGVyPjxsYWJlbD43OTlHPC9sYWJlbD48dXJscz48
cmVsYXRlZC11cmxzPjx1cmw+aHR0cDovL3d3dy5uY3BjLm9yZy51ay9wdWJsaWNhdGlvbi9ndWlk
ZS1pbnZvbHZpbmctcGF0aWVudHMtY2FyZXJzLWFuZC1wdWJsaWMtcGFsbGlhdGl2ZS1jYXJlLWFu
ZC1lbmQtbGlmZS1jYXJlLXNlcnZpY2VzPC91cmw+PC9yZWxhdGVkLXVybHM+PC91cmxzPjxyZW1v
dGUtZGF0YWJhc2UtcHJvdmlkZXI+TkNQQzwvcmVtb3RlLWRhdGFiYXNlLXByb3ZpZGVyPjwvcmVj
b3JkPjwvQ2l0ZT48Q2l0ZT48UmVjTnVtPjI1NDE4PC9SZWNOdW0+PHJlY29yZD48cmVjLW51bWJl
cj4yNTQxODwvcmVjLW51bWJlcj48Zm9yZWlnbi1rZXlzPjxrZXkgYXBwPSJFTiIgZGItaWQ9ImVk
YTk5ZXNyOWFycDUyZTIwdjJwZnR6NHJwNXM5eDBldmVmNSIgdGltZXN0YW1wPSIxNTU0NTM1MTUz
Ij4yNTQxODwva2V5PjwvZm9yZWlnbi1rZXlzPjxyZWYtdHlwZSBuYW1lPSJKb3VybmFsIEFydGlj
bGUiPjE3PC9yZWYtdHlwZT48Y29udHJpYnV0b3JzPjxhdXRob3JzPjxhdXRob3I+SGFhcnNtYSwg
Ri48L2F1dGhvcj48YXV0aG9yPk1vc2VyLCBBLjwvYXV0aG9yPjxhdXRob3I+QmVja2VycywgTS48
L2F1dGhvcj48YXV0aG9yPnZhbiBSaWpzd2lqaywgSC48L2F1dGhvcj48YXV0aG9yPlN0b2ZmZXJz
LCBFLjwvYXV0aG9yPjxhdXRob3I+QmV1cnNrZW5zLCBBLjwvYXV0aG9yPjwvYXV0aG9ycz48L2Nv
bnRyaWJ1dG9ycz48YXV0aC1hZGRyZXNzPlJlc2VhcmNoIENlbnRyZSBBdXRvbm9teSBhbmQgUGFy
dGljaXBhdGlvbiBmb3IgUGVyc29ucyB3aXRoIGEgQ2hyb25pYyBJbGxuZXNzLCBadXlkIFVuaXZl
cnNpdHkgb2YgQXBwbGllZCBTY2llbmNlcywgSGVlcmxlbiwgVGhlIE5ldGhlcmxhbmRzLiBDZW50
cmUgb2YgRXhwZXJ0aXNlIGluIElubm92YXRpdmUgQ2FyZSBhbmQgVGVjaG5vbG9neSwgSGVlcmxl
biwgVGhlIE5ldGhlcmxhbmRzLiBDYXJlIGFuZCBQdWJsaWMgSGVhbHRoIFJlc2VhcmNoIEluc3Rp
dHV0ZSwgTWFhc3RyaWNodCBVbml2ZXJzaXR5LCBNYWFzdHJpY2h0LCBUaGUgTmV0aGVybGFuZHMu
IFNvdW5kaW5nIEJvYXJkIEdyb3VwcyBQYWxsaWF0aXZlIENhcmUgTmV0d29ya3MsIExpbWJ1cmcs
IFRoZSBOZXRoZXJsYW5kcy4gQ2FyZSBDb25zdW1lcnMsIExpbWJ1cmcsIFRoZSBOZXRoZXJsYW5k
cy4gSG91c2Ugb2YgQ2FyZSwgU2l0dGFyZCwgVGhlIE5ldGhlcmxhbmRzLjwvYXV0aC1hZGRyZXNz
Pjx0aXRsZXM+PHRpdGxlPlRoZSBwZXJjZWl2ZWQgaW1wYWN0IG9mIHB1YmxpYyBpbnZvbHZlbWVu
dCBpbiBwYWxsaWF0aXZlIGNhcmUgaW4gYSBwcm92aW5jaWFsIHBhbGxpYXRpdmUgY2FyZSBuZXR3
b3JrIGluIHRoZSBOZXRoZXJsYW5kczogYSBxdWFsaXRhdGl2ZSBzdHVkeTwvdGl0bGU+PHNlY29u
ZGFyeS10aXRsZT5IZWFsdGggRXhwZWN0PC9zZWNvbmRhcnktdGl0bGU+PGFsdC10aXRsZT5IZWFs
dGggZXhwZWN0YXRpb25zIDogYW4gaW50ZXJuYXRpb25hbCBqb3VybmFsIG9mIHB1YmxpYyBwYXJ0
aWNpcGF0aW9uIGluIGhlYWx0aCBjYXJlIGFuZCBoZWFsdGggcG9saWN5PC9hbHQtdGl0bGU+PHNo
b3J0LXRpdGxlPlRoZSBwZXJjZWl2ZWQgaW1wYWN0IG9mIHB1YmxpYyBpbnZvbHZlbWVudCBpbiBw
YWxsaWF0aXZlIGNhcmUgaW4gYSBwcm92aW5jaWFsIHBhbGxpYXRpdmUgY2FyZSBuZXR3b3JrIGlu
IHRoZSBOZXRoZXJsYW5kczogYSBxdWFsaXRhdGl2ZSBzdHVkeTwvc2hvcnQtdGl0bGU+PC90aXRs
ZXM+PHBlcmlvZGljYWw+PGZ1bGwtdGl0bGU+SGVhbHRoIGV4cGVjdGF0aW9ucyA6IGFuIGludGVy
bmF0aW9uYWwgam91cm5hbCBvZiBwdWJsaWNwYXJ0aWNpcGF0aW9uIGluIGhlYWx0aCBjYXJlIGFu
ZCBoZWFsdGggcG9saWN5PC9mdWxsLXRpdGxlPjxhYmJyLTE+SGVhbHRoIEV4cGVjdDwvYWJici0x
PjwvcGVyaW9kaWNhbD48YWx0LXBlcmlvZGljYWw+PGZ1bGwtdGl0bGU+SGVhbHRoIGV4cGVjdGF0
aW9ucyA6IGFuIGludGVybmF0aW9uYWwgam91cm5hbCBvZiBwdWJsaWMgcGFydGljaXBhdGlvbiBp
biBoZWFsdGggY2FyZSBhbmQgaGVhbHRoIHBvbGljeTwvZnVsbC10aXRsZT48L2FsdC1wZXJpb2Rp
Y2FsPjxwYWdlcz4zMTg2LTIwMDwvcGFnZXM+PHZvbHVtZT4xODwvdm9sdW1lPjxudW1iZXI+Njwv
bnVtYmVyPjxlZGl0aW9uPjExLzIxPC9lZGl0aW9uPjxyZXByaW50LWVkaXRpb24+aW4gZmlsZTwv
cmVwcmludC1lZGl0aW9uPjxrZXl3b3Jkcz48a2V5d29yZD5BZHVsdDwva2V5d29yZD48a2V5d29y
ZD5BZ2VkPC9rZXl3b3JkPjxrZXl3b3JkPkFnZWQsIDgwIGFuZCBvdmVyPC9rZXl3b3JkPjxrZXl3
b3JkPipDb21tdW5pdHkgUGFydGljaXBhdGlvbjwva2V5d29yZD48a2V5d29yZD5EZWNpc2lvbiBN
YWtpbmc8L2tleXdvcmQ+PGtleXdvcmQ+RmVtYWxlPC9rZXl3b3JkPjxrZXl3b3JkPkZvY3VzIEdy
b3Vwczwva2V5d29yZD48a2V5d29yZD5IdW1hbnM8L2tleXdvcmQ+PGtleXdvcmQ+TWFsZTwva2V5
d29yZD48a2V5d29yZD5NaWRkbGUgQWdlZDwva2V5d29yZD48a2V5d29yZD5OZXRoZXJsYW5kczwv
a2V5d29yZD48a2V5d29yZD4qUGFsbGlhdGl2ZSBDYXJlPC9rZXl3b3JkPjxrZXl3b3JkPlBhdGll
bnQgQWR2b2NhY3k8L2tleXdvcmQ+PGtleXdvcmQ+KlBvbGljeSBNYWtpbmc8L2tleXdvcmQ+PGtl
eXdvcmQ+UXVhbGl0YXRpdmUgUmVzZWFyY2g8L2tleXdvcmQ+PGtleXdvcmQ+YWR2b2NhY3k8L2tl
eXdvcmQ+PGtleXdvcmQ+YmFycmllcnM8L2tleXdvcmQ+PGtleXdvcmQ+ZGVjaXNpb24tbWFraW5n
PC9rZXl3b3JkPjxrZXl3b3JkPmZhY2lsaXRhdG9yczwva2V5d29yZD48a2V5d29yZD5pbXBhY3Q8
L2tleXdvcmQ+PGtleXdvcmQ+cGFsbGlhdGl2ZSBjYXJlPC9rZXl3b3JkPjxrZXl3b3JkPnB1Ymxp
YyBpbnZvbHZlbWVudDwva2V5d29yZD48L2tleXdvcmRzPjxkYXRlcz48eWVhcj4yMDE0PC95ZWFy
PjxwdWItZGF0ZXM+PGRhdGU+RGVjPC9kYXRlPjwvcHViLWRhdGVzPjwvZGF0ZXM+PGlzYm4+MTM2
OS02NTEzPC9pc2JuPjxhY2Nlc3Npb24tbnVtPjI1NDExMDc4PC9hY2Nlc3Npb24tbnVtPjx1cmxz
PjwvdXJscz48ZWxlY3Ryb25pYy1yZXNvdXJjZS1udW0+MTAuMTExMS9oZXguMTIzMDgmI3hEOzEw
LjExMTEvaGV4LjEyMzA4LiBFcHViIDIwMTQgTm92IDE5LjwvZWxlY3Ryb25pYy1yZXNvdXJjZS1u
dW0+PHJlbW90ZS1kYXRhYmFzZS1wcm92aWRlcj5OTE08L3JlbW90ZS1kYXRhYmFzZS1wcm92aWRl
cj48bGFuZ3VhZ2U+ZW5nPC9sYW5ndWFnZT48L3JlY29yZD48L0NpdGU+PC9FbmROb3RlPn==
</w:fldData>
        </w:fldChar>
      </w:r>
      <w:r w:rsidR="00C445FA">
        <w:rPr>
          <w:rFonts w:cstheme="minorHAnsi"/>
          <w:bCs/>
          <w:sz w:val="24"/>
          <w:szCs w:val="24"/>
        </w:rPr>
        <w:instrText xml:space="preserve"> ADDIN EN.CITE.DATA </w:instrText>
      </w:r>
      <w:r w:rsidR="00C445FA">
        <w:rPr>
          <w:rFonts w:cstheme="minorHAnsi"/>
          <w:bCs/>
          <w:sz w:val="24"/>
          <w:szCs w:val="24"/>
        </w:rPr>
      </w:r>
      <w:r w:rsidR="00C445FA">
        <w:rPr>
          <w:rFonts w:cstheme="minorHAnsi"/>
          <w:bCs/>
          <w:sz w:val="24"/>
          <w:szCs w:val="24"/>
        </w:rPr>
        <w:fldChar w:fldCharType="end"/>
      </w:r>
      <w:r w:rsidR="00C445FA">
        <w:rPr>
          <w:rFonts w:cstheme="minorHAnsi"/>
          <w:bCs/>
          <w:sz w:val="24"/>
          <w:szCs w:val="24"/>
        </w:rPr>
      </w:r>
      <w:r w:rsidR="00C445FA">
        <w:rPr>
          <w:rFonts w:cstheme="minorHAnsi"/>
          <w:bCs/>
          <w:sz w:val="24"/>
          <w:szCs w:val="24"/>
        </w:rPr>
        <w:fldChar w:fldCharType="separate"/>
      </w:r>
      <w:r w:rsidR="00C445FA">
        <w:rPr>
          <w:rFonts w:cstheme="minorHAnsi"/>
          <w:bCs/>
          <w:noProof/>
          <w:sz w:val="24"/>
          <w:szCs w:val="24"/>
        </w:rPr>
        <w:t>(National Council for Palliative Care and NHS Centre for Involvement 2009; Haarsma et al. 2014)</w:t>
      </w:r>
      <w:r w:rsidR="00C445FA">
        <w:rPr>
          <w:rFonts w:cstheme="minorHAnsi"/>
          <w:bCs/>
          <w:sz w:val="24"/>
          <w:szCs w:val="24"/>
        </w:rPr>
        <w:fldChar w:fldCharType="end"/>
      </w:r>
      <w:r w:rsidRPr="00370763">
        <w:rPr>
          <w:rFonts w:cstheme="minorHAnsi"/>
          <w:bCs/>
          <w:sz w:val="24"/>
          <w:szCs w:val="24"/>
        </w:rPr>
        <w:t>.</w:t>
      </w:r>
    </w:p>
    <w:p w14:paraId="2B0E0997" w14:textId="77777777" w:rsidR="00370763" w:rsidRPr="00370763" w:rsidRDefault="00370763" w:rsidP="00370763">
      <w:pPr>
        <w:spacing w:after="0" w:line="240" w:lineRule="auto"/>
        <w:rPr>
          <w:rFonts w:cstheme="minorHAnsi"/>
          <w:bCs/>
          <w:sz w:val="24"/>
          <w:szCs w:val="24"/>
        </w:rPr>
      </w:pPr>
    </w:p>
    <w:p w14:paraId="5492BB33" w14:textId="260A2941" w:rsidR="00370763" w:rsidRPr="00370763" w:rsidRDefault="00370763" w:rsidP="00370763">
      <w:pPr>
        <w:spacing w:after="0" w:line="240" w:lineRule="auto"/>
        <w:rPr>
          <w:rFonts w:eastAsia="Times New Roman" w:cstheme="minorHAnsi"/>
          <w:sz w:val="24"/>
          <w:szCs w:val="24"/>
          <w:lang w:eastAsia="en-GB"/>
        </w:rPr>
      </w:pPr>
      <w:r w:rsidRPr="00370763">
        <w:rPr>
          <w:rFonts w:cstheme="minorHAnsi"/>
          <w:bCs/>
          <w:sz w:val="24"/>
          <w:szCs w:val="24"/>
        </w:rPr>
        <w:t xml:space="preserve">Furthermore, there is </w:t>
      </w:r>
      <w:r w:rsidRPr="00370763">
        <w:rPr>
          <w:rFonts w:eastAsia="Arial Unicode MS" w:cstheme="minorHAnsi"/>
          <w:color w:val="000000"/>
          <w:sz w:val="24"/>
          <w:szCs w:val="24"/>
          <w:u w:color="000000"/>
          <w:lang w:val="en-US" w:eastAsia="en-GB"/>
        </w:rPr>
        <w:t xml:space="preserve">a </w:t>
      </w:r>
      <w:r w:rsidRPr="00370763">
        <w:rPr>
          <w:rFonts w:eastAsia="Times New Roman" w:cstheme="minorHAnsi"/>
          <w:sz w:val="24"/>
          <w:szCs w:val="24"/>
          <w:lang w:eastAsia="en-GB"/>
        </w:rPr>
        <w:t xml:space="preserve">lack of rigorous evidence on the impact and effectiveness of involvement in the field </w:t>
      </w:r>
      <w:r w:rsidR="00C445FA">
        <w:rPr>
          <w:rFonts w:eastAsia="Times New Roman" w:cstheme="minorHAnsi"/>
          <w:sz w:val="24"/>
          <w:szCs w:val="24"/>
          <w:lang w:eastAsia="en-GB"/>
        </w:rPr>
        <w:fldChar w:fldCharType="begin">
          <w:fldData xml:space="preserve">PEVuZE5vdGU+PENpdGU+PFJlY051bT4yNTg4MTwvUmVjTnVtPjxEaXNwbGF5VGV4dD4oSm9obnNv
biBldCBhbC4gMjAyMDsgU2VkZG9uIGV0IGFsLiAyMDIxKTwvRGlzcGxheVRleHQ+PHJlY29yZD48
cmVjLW51bWJlcj4yNTg4MTwvcmVjLW51bWJlcj48Zm9yZWlnbi1rZXlzPjxrZXkgYXBwPSJFTiIg
ZGItaWQ9ImVkYTk5ZXNyOWFycDUyZTIwdjJwZnR6NHJwNXM5eDBldmVmNSIgdGltZXN0YW1wPSIx
NjA5NTkxODg2Ij4yNTg4MTwva2V5PjwvZm9yZWlnbi1rZXlzPjxyZWYtdHlwZSBuYW1lPSJKb3Vy
bmFsIEFydGljbGUiPjE3PC9yZWYtdHlwZT48Y29udHJpYnV0b3JzPjxhdXRob3JzPjxhdXRob3I+
Sm9obnNvbiwgSC48L2F1dGhvcj48YXV0aG9yPk9nZGVuLCBNLjwvYXV0aG9yPjxhdXRob3I+QnJp
Z2h0b24sIEwuIEouPC9hdXRob3I+PGF1dGhvcj5FdGtpbmQsIFMuIE4uPC9hdXRob3I+PGF1dGhv
cj5PbHV5YXNlLCBBLiBPLjwvYXV0aG9yPjxhdXRob3I+Q2h1a3d1c2EsIEUuPC9hdXRob3I+PGF1
dGhvcj5ZdSwgUC48L2F1dGhvcj48YXV0aG9yPmRlIFdvbGYtTGluZGVyLCBTLjwvYXV0aG9yPjxh
dXRob3I+U21pdGgsIFAuPC9hdXRob3I+PGF1dGhvcj5CYWlsZXksIFMuPC9hdXRob3I+PC9hdXRo
b3JzPjwvY29udHJpYnV0b3JzPjx0aXRsZXM+PHRpdGxlPlBhdGllbnQgYW5kIHB1YmxpYyBpbnZv
bHZlbWVudCBpbiBwYWxsaWF0aXZlIGNhcmUgcmVzZWFyY2g6IFdoYXQgd29ya3MsIGFuZCB3aHk/
IEEgcXVhbGl0YXRpdmUgZXZhbHVhdGlvbjwvdGl0bGU+PHNlY29uZGFyeS10aXRsZT5QYWxsaWF0
aXZlIE1lZGljaW5lPC9zZWNvbmRhcnktdGl0bGU+PC90aXRsZXM+PHBlcmlvZGljYWw+PGZ1bGwt
dGl0bGU+UGFsbGlhdGl2ZSBNZWRpY2luZTwvZnVsbC10aXRsZT48YWJici0xPlBhbGxpYXQgTWVk
PC9hYmJyLTE+PC9wZXJpb2RpY2FsPjxwYWdlcz4xNTEtMTYwPC9wYWdlcz48dm9sdW1lPjM1PC92
b2x1bWU+PG51bWJlcj4xPC9udW1iZXI+PHJlcHJpbnQtZWRpdGlvbj5pbiBmaWxlPC9yZXByaW50
LWVkaXRpb24+PGRhdGVzPjx5ZWFyPjIwMjA8L3llYXI+PC9kYXRlcz48aXNibj4wMjY5LTIxNjM8
L2lzYm4+PHVybHM+PHJlbGF0ZWQtdXJscz48dXJsPmh0dHBzOi8vam91cm5hbHMuc2FnZXB1Yi5j
b20vZG9pL2Z1bGwvMTAuMTE3Ny8wMjY5MjE2MzIwOTU2ODE5PC91cmw+PC9yZWxhdGVkLXVybHM+
PC91cmxzPjxlbGVjdHJvbmljLXJlc291cmNlLW51bT5odHRwczovL2RvaS5vcmcvMTAuMTE3Ny8w
MjY5MjE2MzIwOTU2ODE5PC9lbGVjdHJvbmljLXJlc291cmNlLW51bT48L3JlY29yZD48L0NpdGU+
PENpdGU+PFJlY051bT4yNTk3ODwvUmVjTnVtPjxyZWNvcmQ+PHJlYy1udW1iZXI+MjU5Nzg8L3Jl
Yy1udW1iZXI+PGZvcmVpZ24ta2V5cz48a2V5IGFwcD0iRU4iIGRiLWlkPSJlZGE5OWVzcjlhcnA1
MmUyMHYycGZ0ejRycDVzOXgwZXZlZjUiIHRpbWVzdGFtcD0iMTYyMjAzNjMyNSI+MjU5Nzg8L2tl
eT48L2ZvcmVpZ24ta2V5cz48cmVmLXR5cGUgbmFtZT0iSm91cm5hbCBBcnRpY2xlIj4xNzwvcmVm
LXR5cGU+PGNvbnRyaWJ1dG9ycz48YXV0aG9ycz48YXV0aG9yPlNlZGRvbiwgSy48L2F1dGhvcj48
YXV0aG9yPkVsbGlvdHQsIEouPC9hdXRob3I+PGF1dGhvcj5Kb2huc29uLCBNLjwvYXV0aG9yPjxh
dXRob3I+V2hpdGUsIEMuPC9hdXRob3I+PGF1dGhvcj5XYXRzb24sIE0uPC9hdXRob3I+PGF1dGhv
cj5OZWxzb24sIEEuPC9hdXRob3I+PGF1dGhvcj5Ob2JsZSwgUy48L2F1dGhvcj48L2F1dGhvcnM+
PC9jb250cmlidXRvcnM+PHRpdGxlcz48dGl0bGU+VXNpbmcgdGhlIFVuaXRlZCBLaW5nZG9tIHN0
YW5kYXJkcyBmb3IgcHVibGljIGludm9sdmVtZW50IHRvIGV2YWx1YXRlIHRoZSBpbXBhY3Qgb2Yg
cHVibGljIGludm9sdmVtZW50IGluIGEgbXVsdGluYXRpb25hbCBjbGluaWNhbCBzdHVkeTwvdGl0
bGU+PHNlY29uZGFyeS10aXRsZT5SZXNlYXJjaCBJbnZvbHZlbWVudCBhbmQgRW5nYWdlbWVudDwv
c2Vjb25kYXJ5LXRpdGxlPjwvdGl0bGVzPjxwZXJpb2RpY2FsPjxmdWxsLXRpdGxlPlJlc2VhcmNo
IEludm9sdmVtZW50IGFuZCBFbmdhZ2VtZW50PC9mdWxsLXRpdGxlPjxhYmJyLTE+UmVzIEludm9s
diBFbmdhZ2VtPC9hYmJyLTE+PC9wZXJpb2RpY2FsPjxwYWdlcz4xLTEwPC9wYWdlcz48dm9sdW1l
Pjc8L3ZvbHVtZT48bnVtYmVyPjE8L251bWJlcj48cmVwcmludC1lZGl0aW9uPmluIGZpbGU8L3Jl
cHJpbnQtZWRpdGlvbj48ZGF0ZXM+PHllYXI+MjAyMTwveWVhcj48L2RhdGVzPjxpc2JuPjIwNTYt
NzUyOTwvaXNibj48dXJscz48cmVsYXRlZC11cmxzPjx1cmw+aHR0cHM6Ly9yZXNlYXJjaGludm9s
dmVtZW50LmJpb21lZGNlbnRyYWwuY29tL2FydGljbGVzLzEwLjExODYvczQwOTAwLTAyMS0wMDI2
NC0zPC91cmw+PC9yZWxhdGVkLXVybHM+PC91cmxzPjwvcmVjb3JkPjwvQ2l0ZT48L0VuZE5vdGU+
AG==
</w:fldData>
        </w:fldChar>
      </w:r>
      <w:r w:rsidR="00C445FA">
        <w:rPr>
          <w:rFonts w:eastAsia="Times New Roman" w:cstheme="minorHAnsi"/>
          <w:sz w:val="24"/>
          <w:szCs w:val="24"/>
          <w:lang w:eastAsia="en-GB"/>
        </w:rPr>
        <w:instrText xml:space="preserve"> ADDIN EN.CITE </w:instrText>
      </w:r>
      <w:r w:rsidR="00C445FA">
        <w:rPr>
          <w:rFonts w:eastAsia="Times New Roman" w:cstheme="minorHAnsi"/>
          <w:sz w:val="24"/>
          <w:szCs w:val="24"/>
          <w:lang w:eastAsia="en-GB"/>
        </w:rPr>
        <w:fldChar w:fldCharType="begin">
          <w:fldData xml:space="preserve">PEVuZE5vdGU+PENpdGU+PFJlY051bT4yNTg4MTwvUmVjTnVtPjxEaXNwbGF5VGV4dD4oSm9obnNv
biBldCBhbC4gMjAyMDsgU2VkZG9uIGV0IGFsLiAyMDIxKTwvRGlzcGxheVRleHQ+PHJlY29yZD48
cmVjLW51bWJlcj4yNTg4MTwvcmVjLW51bWJlcj48Zm9yZWlnbi1rZXlzPjxrZXkgYXBwPSJFTiIg
ZGItaWQ9ImVkYTk5ZXNyOWFycDUyZTIwdjJwZnR6NHJwNXM5eDBldmVmNSIgdGltZXN0YW1wPSIx
NjA5NTkxODg2Ij4yNTg4MTwva2V5PjwvZm9yZWlnbi1rZXlzPjxyZWYtdHlwZSBuYW1lPSJKb3Vy
bmFsIEFydGljbGUiPjE3PC9yZWYtdHlwZT48Y29udHJpYnV0b3JzPjxhdXRob3JzPjxhdXRob3I+
Sm9obnNvbiwgSC48L2F1dGhvcj48YXV0aG9yPk9nZGVuLCBNLjwvYXV0aG9yPjxhdXRob3I+QnJp
Z2h0b24sIEwuIEouPC9hdXRob3I+PGF1dGhvcj5FdGtpbmQsIFMuIE4uPC9hdXRob3I+PGF1dGhv
cj5PbHV5YXNlLCBBLiBPLjwvYXV0aG9yPjxhdXRob3I+Q2h1a3d1c2EsIEUuPC9hdXRob3I+PGF1
dGhvcj5ZdSwgUC48L2F1dGhvcj48YXV0aG9yPmRlIFdvbGYtTGluZGVyLCBTLjwvYXV0aG9yPjxh
dXRob3I+U21pdGgsIFAuPC9hdXRob3I+PGF1dGhvcj5CYWlsZXksIFMuPC9hdXRob3I+PC9hdXRo
b3JzPjwvY29udHJpYnV0b3JzPjx0aXRsZXM+PHRpdGxlPlBhdGllbnQgYW5kIHB1YmxpYyBpbnZv
bHZlbWVudCBpbiBwYWxsaWF0aXZlIGNhcmUgcmVzZWFyY2g6IFdoYXQgd29ya3MsIGFuZCB3aHk/
IEEgcXVhbGl0YXRpdmUgZXZhbHVhdGlvbjwvdGl0bGU+PHNlY29uZGFyeS10aXRsZT5QYWxsaWF0
aXZlIE1lZGljaW5lPC9zZWNvbmRhcnktdGl0bGU+PC90aXRsZXM+PHBlcmlvZGljYWw+PGZ1bGwt
dGl0bGU+UGFsbGlhdGl2ZSBNZWRpY2luZTwvZnVsbC10aXRsZT48YWJici0xPlBhbGxpYXQgTWVk
PC9hYmJyLTE+PC9wZXJpb2RpY2FsPjxwYWdlcz4xNTEtMTYwPC9wYWdlcz48dm9sdW1lPjM1PC92
b2x1bWU+PG51bWJlcj4xPC9udW1iZXI+PHJlcHJpbnQtZWRpdGlvbj5pbiBmaWxlPC9yZXByaW50
LWVkaXRpb24+PGRhdGVzPjx5ZWFyPjIwMjA8L3llYXI+PC9kYXRlcz48aXNibj4wMjY5LTIxNjM8
L2lzYm4+PHVybHM+PHJlbGF0ZWQtdXJscz48dXJsPmh0dHBzOi8vam91cm5hbHMuc2FnZXB1Yi5j
b20vZG9pL2Z1bGwvMTAuMTE3Ny8wMjY5MjE2MzIwOTU2ODE5PC91cmw+PC9yZWxhdGVkLXVybHM+
PC91cmxzPjxlbGVjdHJvbmljLXJlc291cmNlLW51bT5odHRwczovL2RvaS5vcmcvMTAuMTE3Ny8w
MjY5MjE2MzIwOTU2ODE5PC9lbGVjdHJvbmljLXJlc291cmNlLW51bT48L3JlY29yZD48L0NpdGU+
PENpdGU+PFJlY051bT4yNTk3ODwvUmVjTnVtPjxyZWNvcmQ+PHJlYy1udW1iZXI+MjU5Nzg8L3Jl
Yy1udW1iZXI+PGZvcmVpZ24ta2V5cz48a2V5IGFwcD0iRU4iIGRiLWlkPSJlZGE5OWVzcjlhcnA1
MmUyMHYycGZ0ejRycDVzOXgwZXZlZjUiIHRpbWVzdGFtcD0iMTYyMjAzNjMyNSI+MjU5Nzg8L2tl
eT48L2ZvcmVpZ24ta2V5cz48cmVmLXR5cGUgbmFtZT0iSm91cm5hbCBBcnRpY2xlIj4xNzwvcmVm
LXR5cGU+PGNvbnRyaWJ1dG9ycz48YXV0aG9ycz48YXV0aG9yPlNlZGRvbiwgSy48L2F1dGhvcj48
YXV0aG9yPkVsbGlvdHQsIEouPC9hdXRob3I+PGF1dGhvcj5Kb2huc29uLCBNLjwvYXV0aG9yPjxh
dXRob3I+V2hpdGUsIEMuPC9hdXRob3I+PGF1dGhvcj5XYXRzb24sIE0uPC9hdXRob3I+PGF1dGhv
cj5OZWxzb24sIEEuPC9hdXRob3I+PGF1dGhvcj5Ob2JsZSwgUy48L2F1dGhvcj48L2F1dGhvcnM+
PC9jb250cmlidXRvcnM+PHRpdGxlcz48dGl0bGU+VXNpbmcgdGhlIFVuaXRlZCBLaW5nZG9tIHN0
YW5kYXJkcyBmb3IgcHVibGljIGludm9sdmVtZW50IHRvIGV2YWx1YXRlIHRoZSBpbXBhY3Qgb2Yg
cHVibGljIGludm9sdmVtZW50IGluIGEgbXVsdGluYXRpb25hbCBjbGluaWNhbCBzdHVkeTwvdGl0
bGU+PHNlY29uZGFyeS10aXRsZT5SZXNlYXJjaCBJbnZvbHZlbWVudCBhbmQgRW5nYWdlbWVudDwv
c2Vjb25kYXJ5LXRpdGxlPjwvdGl0bGVzPjxwZXJpb2RpY2FsPjxmdWxsLXRpdGxlPlJlc2VhcmNo
IEludm9sdmVtZW50IGFuZCBFbmdhZ2VtZW50PC9mdWxsLXRpdGxlPjxhYmJyLTE+UmVzIEludm9s
diBFbmdhZ2VtPC9hYmJyLTE+PC9wZXJpb2RpY2FsPjxwYWdlcz4xLTEwPC9wYWdlcz48dm9sdW1l
Pjc8L3ZvbHVtZT48bnVtYmVyPjE8L251bWJlcj48cmVwcmludC1lZGl0aW9uPmluIGZpbGU8L3Jl
cHJpbnQtZWRpdGlvbj48ZGF0ZXM+PHllYXI+MjAyMTwveWVhcj48L2RhdGVzPjxpc2JuPjIwNTYt
NzUyOTwvaXNibj48dXJscz48cmVsYXRlZC11cmxzPjx1cmw+aHR0cHM6Ly9yZXNlYXJjaGludm9s
dmVtZW50LmJpb21lZGNlbnRyYWwuY29tL2FydGljbGVzLzEwLjExODYvczQwOTAwLTAyMS0wMDI2
NC0zPC91cmw+PC9yZWxhdGVkLXVybHM+PC91cmxzPjwvcmVjb3JkPjwvQ2l0ZT48L0VuZE5vdGU+
AG==
</w:fldData>
        </w:fldChar>
      </w:r>
      <w:r w:rsidR="00C445FA">
        <w:rPr>
          <w:rFonts w:eastAsia="Times New Roman" w:cstheme="minorHAnsi"/>
          <w:sz w:val="24"/>
          <w:szCs w:val="24"/>
          <w:lang w:eastAsia="en-GB"/>
        </w:rPr>
        <w:instrText xml:space="preserve"> ADDIN EN.CITE.DATA </w:instrText>
      </w:r>
      <w:r w:rsidR="00C445FA">
        <w:rPr>
          <w:rFonts w:eastAsia="Times New Roman" w:cstheme="minorHAnsi"/>
          <w:sz w:val="24"/>
          <w:szCs w:val="24"/>
          <w:lang w:eastAsia="en-GB"/>
        </w:rPr>
      </w:r>
      <w:r w:rsidR="00C445FA">
        <w:rPr>
          <w:rFonts w:eastAsia="Times New Roman" w:cstheme="minorHAnsi"/>
          <w:sz w:val="24"/>
          <w:szCs w:val="24"/>
          <w:lang w:eastAsia="en-GB"/>
        </w:rPr>
        <w:fldChar w:fldCharType="end"/>
      </w:r>
      <w:r w:rsidR="00C445FA">
        <w:rPr>
          <w:rFonts w:eastAsia="Times New Roman" w:cstheme="minorHAnsi"/>
          <w:sz w:val="24"/>
          <w:szCs w:val="24"/>
          <w:lang w:eastAsia="en-GB"/>
        </w:rPr>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Johnson et al. 2020; Seddon et al. 2021)</w:t>
      </w:r>
      <w:r w:rsidR="00C445FA">
        <w:rPr>
          <w:rFonts w:eastAsia="Times New Roman" w:cstheme="minorHAnsi"/>
          <w:sz w:val="24"/>
          <w:szCs w:val="24"/>
          <w:lang w:eastAsia="en-GB"/>
        </w:rPr>
        <w:fldChar w:fldCharType="end"/>
      </w:r>
      <w:r w:rsidRPr="00370763">
        <w:rPr>
          <w:rFonts w:eastAsia="Times New Roman" w:cstheme="minorHAnsi"/>
          <w:sz w:val="24"/>
          <w:szCs w:val="24"/>
          <w:lang w:eastAsia="en-GB"/>
        </w:rPr>
        <w:t xml:space="preserve">. Involvement in palliative care research has rarely been evaluated and predominantly only in cancer, where the majority of opportunities for involvement have traditionally existed </w:t>
      </w:r>
      <w:r w:rsidR="00C445FA">
        <w:rPr>
          <w:rFonts w:eastAsia="Times New Roman" w:cstheme="minorHAnsi"/>
          <w:sz w:val="24"/>
          <w:szCs w:val="24"/>
          <w:lang w:eastAsia="en-GB"/>
        </w:rPr>
        <w:fldChar w:fldCharType="begin">
          <w:fldData xml:space="preserve">PEVuZE5vdGU+PENpdGU+PFJlY051bT4zNTwvUmVjTnVtPjxEaXNwbGF5VGV4dD4oVHdvQ2FuIEFz
c29jaWF0ZXMgMjAwNTsgU2l0emlhIGV0IGFsLiAyMDA2OyBDb2xsaW5zIGV0IGFsLiAyMDE0KTwv
RGlzcGxheVRleHQ+PHJlY29yZD48cmVjLW51bWJlcj4zNTwvcmVjLW51bWJlcj48Zm9yZWlnbi1r
ZXlzPjxrZXkgYXBwPSJFTiIgZGItaWQ9ImVkYTk5ZXNyOWFycDUyZTIwdjJwZnR6NHJwNXM5eDBl
dmVmNSIgdGltZXN0YW1wPSIxNDY2MDc4OTE0Ij4zNTwva2V5PjwvZm9yZWlnbi1rZXlzPjxyZWYt
dHlwZSBuYW1lPSJKb3VybmFsIEFydGljbGUiPjE3PC9yZWYtdHlwZT48Y29udHJpYnV0b3JzPjxh
dXRob3JzPjxhdXRob3I+Q29sbGlucywgSy48L2F1dGhvcj48YXV0aG9yPkJvb3RlLCBKLjwvYXV0
aG9yPjxhdXRob3I+QXJkcm9uLCBELjwvYXV0aG9yPjxhdXRob3I+R2F0aCwgSi48L2F1dGhvcj48
YXV0aG9yPkdyZWVuLCBULjwvYXV0aG9yPjxhdXRob3I+QWhtZWR6YWksIFMuSC48L2F1dGhvcj48
L2F1dGhvcnM+PC9jb250cmlidXRvcnM+PHRpdGxlcz48dGl0bGU+TWFraW5nIHBhdGllbnQgYW5k
IHB1YmxpYyBpbnZvbHZlbWVudCBpbiBjYW5jZXIgYW5kIHBhbGxpYXRpdmUgcmVzZWFyY2ggYSBy
ZWFsaXR5OiBhY2FkZW1pYyBzdXBwb3J0IGlzIHZpdGFsIGZvciBzdWNjZXNzPC90aXRsZT48c2Vj
b25kYXJ5LXRpdGxlPkJNSiBTdXBwb3J0IFBhbGxpYXQgQ2FyZTwvc2Vjb25kYXJ5LXRpdGxlPjwv
dGl0bGVzPjxwZXJpb2RpY2FsPjxmdWxsLXRpdGxlPkJNSiBTdXBwb3J0aXZlICZhbXA7IFBhbGxp
YXRpdmUgQ2FyZTwvZnVsbC10aXRsZT48YWJici0xPkJNSiBTdXBwb3J0IFBhbGxpYXQgQ2FyZTwv
YWJici0xPjwvcGVyaW9kaWNhbD48cGFnZXM+MjAzLTIwNjwvcGFnZXM+PHZvbHVtZT41PC92b2x1
bWU+PG51bWJlcj4yPC9udW1iZXI+PHJlcHJpbnQtZWRpdGlvbj5pbiBmaWxlPC9yZXByaW50LWVk
aXRpb24+PGtleXdvcmRzPjxrZXl3b3JkPmNhbmNlcjwva2V5d29yZD48a2V5d29yZD5pbnZvbHZl
bWVudDwva2V5d29yZD48a2V5d29yZD5QYXRpZW50PC9rZXl3b3JkPjxrZXl3b3JkPlJlc2VhcmNo
PC9rZXl3b3JkPjxrZXl3b3JkPlN1cHBvcnQ8L2tleXdvcmQ+PC9rZXl3b3Jkcz48ZGF0ZXM+PHll
YXI+MjAxNDwveWVhcj48cHViLWRhdGVzPjxkYXRlPjIwMTQ8L2RhdGU+PC9wdWItZGF0ZXM+PC9k
YXRlcz48aXNibj4yMDQ1LTQzNVg8L2lzYm4+PGxhYmVsPjgxOEc8L2xhYmVsPjx1cmxzPjxyZWxh
dGVkLXVybHM+PHVybD5odHRwczovL3NwY2FyZS5ibWouY29tL2NvbnRlbnQvNS8yLzIwMzwvdXJs
PjwvcmVsYXRlZC11cmxzPjwvdXJscz48cmVtb3RlLWRhdGFiYXNlLXByb3ZpZGVyPklOViwgTUVE
LCBDSU5BSEwsIFdPUzwvcmVtb3RlLWRhdGFiYXNlLXByb3ZpZGVyPjwvcmVjb3JkPjwvQ2l0ZT48
Q2l0ZT48UmVjTnVtPjI0MDwvUmVjTnVtPjxyZWNvcmQ+PHJlYy1udW1iZXI+MjQwPC9yZWMtbnVt
YmVyPjxmb3JlaWduLWtleXM+PGtleSBhcHA9IkVOIiBkYi1pZD0iZWRhOTllc3I5YXJwNTJlMjB2
MnBmdHo0cnA1czl4MGV2ZWY1IiB0aW1lc3RhbXA9IjE1NTQzNzEyOTkiPjI0MDwva2V5PjxrZXkg
YXBwPSJFTldlYiIgZGItaWQ9IiI+MDwva2V5PjwvZm9yZWlnbi1rZXlzPjxyZWYtdHlwZSBuYW1l
PSJKb3VybmFsIEFydGljbGUiPjE3PC9yZWYtdHlwZT48Y29udHJpYnV0b3JzPjxhdXRob3JzPjxh
dXRob3I+U2l0emlhLCBKLjwvYXV0aG9yPjxhdXRob3I+Q290dGVyZWxsLCBQLjwvYXV0aG9yPjxh
dXRob3I+UmljaGFyZHNvbiwgQS48L2F1dGhvcj48L2F1dGhvcnM+PC9jb250cmlidXRvcnM+PHRp
dGxlcz48dGl0bGU+SW50ZXJwcm9mZXNzaW9uYWwgY29sbGFib3JhdGlvbiB3aXRoIHNlcnZpY2Ug
dXNlcnMgaW4gdGhlIGRldmVsb3BtZW50IG9mIGNhbmNlciBzZXJ2aWNlczogVGhlIENhbmNlciBQ
YXJ0bmVyc2hpcCBQcm9qZWN0PC90aXRsZT48c2Vjb25kYXJ5LXRpdGxlPkpvdXJuYWwgb2YgSW50
ZXJwcm9mZXNzaW9uYWwgQ2FyZTwvc2Vjb25kYXJ5LXRpdGxlPjwvdGl0bGVzPjxwZXJpb2RpY2Fs
PjxmdWxsLXRpdGxlPkpvdXJuYWwgb2YgSW50ZXJwcm9mZXNzaW9uYWwgQ2FyZTwvZnVsbC10aXRs
ZT48YWJici0xPkogSW50ZXJwcm9mIENhcmU8L2FiYnItMT48L3BlcmlvZGljYWw+PHBhZ2VzPjYw
LTc0PC9wYWdlcz48dm9sdW1lPjIwPC92b2x1bWU+PG51bWJlcj4xPC9udW1iZXI+PHJlcHJpbnQt
ZWRpdGlvbj5pbiBmaWxlPC9yZXByaW50LWVkaXRpb24+PGtleXdvcmRzPjxrZXl3b3JkPkF0dGVu
dGlvbjwva2V5d29yZD48a2V5d29yZD5jYW5jZXI8L2tleXdvcmQ+PGtleXdvcmQ+Y2FyZTwva2V5
d29yZD48a2V5d29yZD5Db21tdW5pY2F0aW9uPC9rZXl3b3JkPjxrZXl3b3JkPmNvbnN1bWVyPC9r
ZXl3b3JkPjxrZXl3b3JkPkRpc2Nsb3N1cmU8L2tleXdvcmQ+PGtleXdvcmQ+RW5nbGFuZDwva2V5
d29yZD48a2V5d29yZD5ldmFsdWF0aW9uPC9rZXl3b3JkPjxrZXl3b3JkPkhlYWx0aDwva2V5d29y
ZD48a2V5d29yZD5pbmZvcm1hdGlvbjwva2V5d29yZD48a2V5d29yZD5pbnZvbHZlbWVudDwva2V5
d29yZD48a2V5d29yZD5Mb2JieWluZzwva2V5d29yZD48a2V5d29yZD5Nb2RlbDwva2V5d29yZD48
a2V5d29yZD5Nb3RpdmF0aW9uPC9rZXl3b3JkPjxrZXl3b3JkPlBhdGllbnQ8L2tleXdvcmQ+PGtl
eXdvcmQ+UGF0aWVudHM8L2tleXdvcmQ+PGtleXdvcmQ+cG9saWN5PC9rZXl3b3JkPjxrZXl3b3Jk
PnByb2Zlc3Npb25hbDwva2V5d29yZD48a2V5d29yZD5Qcm9qZWN0PC9rZXl3b3JkPjxrZXl3b3Jk
PlNlcnZpY2VzPC9rZXl3b3JkPjxrZXl3b3JkPnRyZWF0bWVudDwva2V5d29yZD48a2V5d29yZD51
c2VyPC9rZXl3b3JkPjxrZXl3b3JkPnVzZXJzPC9rZXl3b3JkPjwva2V5d29yZHM+PGRhdGVzPjx5
ZWFyPjIwMDY8L3llYXI+PHB1Yi1kYXRlcz48ZGF0ZT4xLzIwMDY8L2RhdGU+PC9wdWItZGF0ZXM+
PC9kYXRlcz48bGFiZWw+MzM5RzwvbGFiZWw+PHVybHM+PHJlbGF0ZWQtdXJscz48dXJsPmh0dHA6
Ly90YXlsb3JhbmRmcmFuY2lzLm1ldGFwcmVzcy5jb20vKDBrb2s1NG1wNDJ4MGd4ZTJ0a2Z5bWc0
NSkvYXBwL2hvbWUvY29udHJpYnV0aW9uLmFzcD9yZWZlcnJlcj1wYXJlbnQmYW1wO2JhY2t0bz1p
c3N1ZSw3LDE0PC91cmw+PHVybD5qb3VybmFsLDQsMzE8L3VybD48dXJsPmxpbmtpbmdwdWJsaWNh
dGlvbnJlc3VsdHMsMToxMDQ2MjUsMTwvdXJsPjwvcmVsYXRlZC11cmxzPjwvdXJscz48cmVtb3Rl
LWRhdGFiYXNlLXByb3ZpZGVyPlJlZmNoZWNrPC9yZW1vdGUtZGF0YWJhc2UtcHJvdmlkZXI+PC9y
ZWNvcmQ+PC9DaXRlPjxDaXRlPjxSZWNOdW0+NTAwPC9SZWNOdW0+PHJlY29yZD48cmVjLW51bWJl
cj41MDA8L3JlYy1udW1iZXI+PGZvcmVpZ24ta2V5cz48a2V5IGFwcD0iRU4iIGRiLWlkPSJlZGE5
OWVzcjlhcnA1MmUyMHYycGZ0ejRycDVzOXgwZXZlZjUiIHRpbWVzdGFtcD0iMTU1NDM3MTI5OSI+
NTAwPC9rZXk+PGtleSBhcHA9IkVOV2ViIiBkYi1pZD0iIj4wPC9rZXk+PC9mb3JlaWduLWtleXM+
PHJlZi10eXBlIG5hbWU9IlJlcG9ydCI+Mjc8L3JlZi10eXBlPjxjb250cmlidXRvcnM+PGF1dGhv
cnM+PGF1dGhvcj5Ud29DYW4gQXNzb2NpYXRlcyw8L2F1dGhvcj48L2F1dGhvcnM+PHRlcnRpYXJ5
LWF1dGhvcnM+PGF1dGhvcj5Ud29DYW4gQXNzb2NpYXRlcyw8L2F1dGhvcj48L3RlcnRpYXJ5LWF1
dGhvcnM+PC9jb250cmlidXRvcnM+PGF1dGgtYWRkcmVzcz5pbmZvQHR3b2NhbmFzc29jaWF0ZXMu
Y28udWs8L2F1dGgtYWRkcmVzcz48dGl0bGVzPjx0aXRsZT5GaW5kaW5nIG91dCBhYm91dCB0aGUg
cHJpb3JpdGllcyBvZiB1c2VycyBhbmQgbWFraW5nIHRoZW0gY291bnQ6IEEgcmVwb3J0IGZvciBN
YWNtaWxsYW4gQ2FuY2VyIFJlbGllZjwvdGl0bGU+PC90aXRsZXM+PHBhZ2VzPjEtNDU8L3BhZ2Vz
PjxyZXByaW50LWVkaXRpb24+aW4gZmlsZTwvcmVwcmludC1lZGl0aW9uPjxrZXl3b3Jkcz48a2V5
d29yZD5jYW5jZXI8L2tleXdvcmQ+PGtleXdvcmQ+Y2FyZTwva2V5d29yZD48a2V5d29yZD5EZWNp
c2lvbiBNYWtpbmc8L2tleXdvcmQ+PGtleXdvcmQ+SGVhbHRoPC9rZXl3b3JkPjxrZXl3b3JkPmhl
YWx0aCBhbmQgc29jaWFsIGNhcmU8L2tleXdvcmQ+PGtleXdvcmQ+SW50ZXJ2aWV3czwva2V5d29y
ZD48a2V5d29yZD5OZWVkPC9rZXl3b3JkPjxrZXl3b3JkPk5lZWRzPC9rZXl3b3JkPjxrZXl3b3Jk
PlByb2plY3Q8L2tleXdvcmQ+PGtleXdvcmQ+UmVzZWFyY2g8L2tleXdvcmQ+PGtleXdvcmQ+U2Vy
dmljZXM8L2tleXdvcmQ+PGtleXdvcmQ+U29jaWFsIENhcmU8L2tleXdvcmQ+PGtleXdvcmQ+dXNl
cjwva2V5d29yZD48a2V5d29yZD51c2Vyczwva2V5d29yZD48L2tleXdvcmRzPjxkYXRlcz48eWVh
cj4yMDA1PC95ZWFyPjxwdWItZGF0ZXM+PGRhdGU+MTIvMjAwNTwvZGF0ZT48L3B1Yi1kYXRlcz48
L2RhdGVzPjxwdWItbG9jYXRpb24+SGVyZWZvcmRzaGlyZTwvcHViLWxvY2F0aW9uPjxsYWJlbD41
NTBHPC9sYWJlbD48dXJscz48cmVsYXRlZC11cmxzPjx1cmw+PHN0eWxlIGZhY2U9InVuZGVybGlu
ZSIgZm9udD0iZGVmYXVsdCIgc2l6ZT0iMTAwJSI+aHR0cDovL3d3dy50d29jYW5hc3NvY2lhdGVz
LmNvLnVrL3BkZnMvVXNlcnMtUHJpb3JpdGllcy1GaW5hbC1SZXBvcnQtRGVjLTIwMDUucGRmPC9z
dHlsZT48L3VybD48L3JlbGF0ZWQtdXJscz48L3VybHM+PHJlbW90ZS1kYXRhYmFzZS1wcm92aWRl
cj5NRDwvcmVtb3RlLWRhdGFiYXNlLXByb3ZpZGVyPjwvcmVjb3JkPjwvQ2l0ZT48L0VuZE5vdGU+
</w:fldData>
        </w:fldChar>
      </w:r>
      <w:r w:rsidR="00C445FA">
        <w:rPr>
          <w:rFonts w:eastAsia="Times New Roman" w:cstheme="minorHAnsi"/>
          <w:sz w:val="24"/>
          <w:szCs w:val="24"/>
          <w:lang w:eastAsia="en-GB"/>
        </w:rPr>
        <w:instrText xml:space="preserve"> ADDIN EN.CITE </w:instrText>
      </w:r>
      <w:r w:rsidR="00C445FA">
        <w:rPr>
          <w:rFonts w:eastAsia="Times New Roman" w:cstheme="minorHAnsi"/>
          <w:sz w:val="24"/>
          <w:szCs w:val="24"/>
          <w:lang w:eastAsia="en-GB"/>
        </w:rPr>
        <w:fldChar w:fldCharType="begin">
          <w:fldData xml:space="preserve">PEVuZE5vdGU+PENpdGU+PFJlY051bT4zNTwvUmVjTnVtPjxEaXNwbGF5VGV4dD4oVHdvQ2FuIEFz
c29jaWF0ZXMgMjAwNTsgU2l0emlhIGV0IGFsLiAyMDA2OyBDb2xsaW5zIGV0IGFsLiAyMDE0KTwv
RGlzcGxheVRleHQ+PHJlY29yZD48cmVjLW51bWJlcj4zNTwvcmVjLW51bWJlcj48Zm9yZWlnbi1r
ZXlzPjxrZXkgYXBwPSJFTiIgZGItaWQ9ImVkYTk5ZXNyOWFycDUyZTIwdjJwZnR6NHJwNXM5eDBl
dmVmNSIgdGltZXN0YW1wPSIxNDY2MDc4OTE0Ij4zNTwva2V5PjwvZm9yZWlnbi1rZXlzPjxyZWYt
dHlwZSBuYW1lPSJKb3VybmFsIEFydGljbGUiPjE3PC9yZWYtdHlwZT48Y29udHJpYnV0b3JzPjxh
dXRob3JzPjxhdXRob3I+Q29sbGlucywgSy48L2F1dGhvcj48YXV0aG9yPkJvb3RlLCBKLjwvYXV0
aG9yPjxhdXRob3I+QXJkcm9uLCBELjwvYXV0aG9yPjxhdXRob3I+R2F0aCwgSi48L2F1dGhvcj48
YXV0aG9yPkdyZWVuLCBULjwvYXV0aG9yPjxhdXRob3I+QWhtZWR6YWksIFMuSC48L2F1dGhvcj48
L2F1dGhvcnM+PC9jb250cmlidXRvcnM+PHRpdGxlcz48dGl0bGU+TWFraW5nIHBhdGllbnQgYW5k
IHB1YmxpYyBpbnZvbHZlbWVudCBpbiBjYW5jZXIgYW5kIHBhbGxpYXRpdmUgcmVzZWFyY2ggYSBy
ZWFsaXR5OiBhY2FkZW1pYyBzdXBwb3J0IGlzIHZpdGFsIGZvciBzdWNjZXNzPC90aXRsZT48c2Vj
b25kYXJ5LXRpdGxlPkJNSiBTdXBwb3J0IFBhbGxpYXQgQ2FyZTwvc2Vjb25kYXJ5LXRpdGxlPjwv
dGl0bGVzPjxwZXJpb2RpY2FsPjxmdWxsLXRpdGxlPkJNSiBTdXBwb3J0aXZlICZhbXA7IFBhbGxp
YXRpdmUgQ2FyZTwvZnVsbC10aXRsZT48YWJici0xPkJNSiBTdXBwb3J0IFBhbGxpYXQgQ2FyZTwv
YWJici0xPjwvcGVyaW9kaWNhbD48cGFnZXM+MjAzLTIwNjwvcGFnZXM+PHZvbHVtZT41PC92b2x1
bWU+PG51bWJlcj4yPC9udW1iZXI+PHJlcHJpbnQtZWRpdGlvbj5pbiBmaWxlPC9yZXByaW50LWVk
aXRpb24+PGtleXdvcmRzPjxrZXl3b3JkPmNhbmNlcjwva2V5d29yZD48a2V5d29yZD5pbnZvbHZl
bWVudDwva2V5d29yZD48a2V5d29yZD5QYXRpZW50PC9rZXl3b3JkPjxrZXl3b3JkPlJlc2VhcmNo
PC9rZXl3b3JkPjxrZXl3b3JkPlN1cHBvcnQ8L2tleXdvcmQ+PC9rZXl3b3Jkcz48ZGF0ZXM+PHll
YXI+MjAxNDwveWVhcj48cHViLWRhdGVzPjxkYXRlPjIwMTQ8L2RhdGU+PC9wdWItZGF0ZXM+PC9k
YXRlcz48aXNibj4yMDQ1LTQzNVg8L2lzYm4+PGxhYmVsPjgxOEc8L2xhYmVsPjx1cmxzPjxyZWxh
dGVkLXVybHM+PHVybD5odHRwczovL3NwY2FyZS5ibWouY29tL2NvbnRlbnQvNS8yLzIwMzwvdXJs
PjwvcmVsYXRlZC11cmxzPjwvdXJscz48cmVtb3RlLWRhdGFiYXNlLXByb3ZpZGVyPklOViwgTUVE
LCBDSU5BSEwsIFdPUzwvcmVtb3RlLWRhdGFiYXNlLXByb3ZpZGVyPjwvcmVjb3JkPjwvQ2l0ZT48
Q2l0ZT48UmVjTnVtPjI0MDwvUmVjTnVtPjxyZWNvcmQ+PHJlYy1udW1iZXI+MjQwPC9yZWMtbnVt
YmVyPjxmb3JlaWduLWtleXM+PGtleSBhcHA9IkVOIiBkYi1pZD0iZWRhOTllc3I5YXJwNTJlMjB2
MnBmdHo0cnA1czl4MGV2ZWY1IiB0aW1lc3RhbXA9IjE1NTQzNzEyOTkiPjI0MDwva2V5PjxrZXkg
YXBwPSJFTldlYiIgZGItaWQ9IiI+MDwva2V5PjwvZm9yZWlnbi1rZXlzPjxyZWYtdHlwZSBuYW1l
PSJKb3VybmFsIEFydGljbGUiPjE3PC9yZWYtdHlwZT48Y29udHJpYnV0b3JzPjxhdXRob3JzPjxh
dXRob3I+U2l0emlhLCBKLjwvYXV0aG9yPjxhdXRob3I+Q290dGVyZWxsLCBQLjwvYXV0aG9yPjxh
dXRob3I+UmljaGFyZHNvbiwgQS48L2F1dGhvcj48L2F1dGhvcnM+PC9jb250cmlidXRvcnM+PHRp
dGxlcz48dGl0bGU+SW50ZXJwcm9mZXNzaW9uYWwgY29sbGFib3JhdGlvbiB3aXRoIHNlcnZpY2Ug
dXNlcnMgaW4gdGhlIGRldmVsb3BtZW50IG9mIGNhbmNlciBzZXJ2aWNlczogVGhlIENhbmNlciBQ
YXJ0bmVyc2hpcCBQcm9qZWN0PC90aXRsZT48c2Vjb25kYXJ5LXRpdGxlPkpvdXJuYWwgb2YgSW50
ZXJwcm9mZXNzaW9uYWwgQ2FyZTwvc2Vjb25kYXJ5LXRpdGxlPjwvdGl0bGVzPjxwZXJpb2RpY2Fs
PjxmdWxsLXRpdGxlPkpvdXJuYWwgb2YgSW50ZXJwcm9mZXNzaW9uYWwgQ2FyZTwvZnVsbC10aXRs
ZT48YWJici0xPkogSW50ZXJwcm9mIENhcmU8L2FiYnItMT48L3BlcmlvZGljYWw+PHBhZ2VzPjYw
LTc0PC9wYWdlcz48dm9sdW1lPjIwPC92b2x1bWU+PG51bWJlcj4xPC9udW1iZXI+PHJlcHJpbnQt
ZWRpdGlvbj5pbiBmaWxlPC9yZXByaW50LWVkaXRpb24+PGtleXdvcmRzPjxrZXl3b3JkPkF0dGVu
dGlvbjwva2V5d29yZD48a2V5d29yZD5jYW5jZXI8L2tleXdvcmQ+PGtleXdvcmQ+Y2FyZTwva2V5
d29yZD48a2V5d29yZD5Db21tdW5pY2F0aW9uPC9rZXl3b3JkPjxrZXl3b3JkPmNvbnN1bWVyPC9r
ZXl3b3JkPjxrZXl3b3JkPkRpc2Nsb3N1cmU8L2tleXdvcmQ+PGtleXdvcmQ+RW5nbGFuZDwva2V5
d29yZD48a2V5d29yZD5ldmFsdWF0aW9uPC9rZXl3b3JkPjxrZXl3b3JkPkhlYWx0aDwva2V5d29y
ZD48a2V5d29yZD5pbmZvcm1hdGlvbjwva2V5d29yZD48a2V5d29yZD5pbnZvbHZlbWVudDwva2V5
d29yZD48a2V5d29yZD5Mb2JieWluZzwva2V5d29yZD48a2V5d29yZD5Nb2RlbDwva2V5d29yZD48
a2V5d29yZD5Nb3RpdmF0aW9uPC9rZXl3b3JkPjxrZXl3b3JkPlBhdGllbnQ8L2tleXdvcmQ+PGtl
eXdvcmQ+UGF0aWVudHM8L2tleXdvcmQ+PGtleXdvcmQ+cG9saWN5PC9rZXl3b3JkPjxrZXl3b3Jk
PnByb2Zlc3Npb25hbDwva2V5d29yZD48a2V5d29yZD5Qcm9qZWN0PC9rZXl3b3JkPjxrZXl3b3Jk
PlNlcnZpY2VzPC9rZXl3b3JkPjxrZXl3b3JkPnRyZWF0bWVudDwva2V5d29yZD48a2V5d29yZD51
c2VyPC9rZXl3b3JkPjxrZXl3b3JkPnVzZXJzPC9rZXl3b3JkPjwva2V5d29yZHM+PGRhdGVzPjx5
ZWFyPjIwMDY8L3llYXI+PHB1Yi1kYXRlcz48ZGF0ZT4xLzIwMDY8L2RhdGU+PC9wdWItZGF0ZXM+
PC9kYXRlcz48bGFiZWw+MzM5RzwvbGFiZWw+PHVybHM+PHJlbGF0ZWQtdXJscz48dXJsPmh0dHA6
Ly90YXlsb3JhbmRmcmFuY2lzLm1ldGFwcmVzcy5jb20vKDBrb2s1NG1wNDJ4MGd4ZTJ0a2Z5bWc0
NSkvYXBwL2hvbWUvY29udHJpYnV0aW9uLmFzcD9yZWZlcnJlcj1wYXJlbnQmYW1wO2JhY2t0bz1p
c3N1ZSw3LDE0PC91cmw+PHVybD5qb3VybmFsLDQsMzE8L3VybD48dXJsPmxpbmtpbmdwdWJsaWNh
dGlvbnJlc3VsdHMsMToxMDQ2MjUsMTwvdXJsPjwvcmVsYXRlZC11cmxzPjwvdXJscz48cmVtb3Rl
LWRhdGFiYXNlLXByb3ZpZGVyPlJlZmNoZWNrPC9yZW1vdGUtZGF0YWJhc2UtcHJvdmlkZXI+PC9y
ZWNvcmQ+PC9DaXRlPjxDaXRlPjxSZWNOdW0+NTAwPC9SZWNOdW0+PHJlY29yZD48cmVjLW51bWJl
cj41MDA8L3JlYy1udW1iZXI+PGZvcmVpZ24ta2V5cz48a2V5IGFwcD0iRU4iIGRiLWlkPSJlZGE5
OWVzcjlhcnA1MmUyMHYycGZ0ejRycDVzOXgwZXZlZjUiIHRpbWVzdGFtcD0iMTU1NDM3MTI5OSI+
NTAwPC9rZXk+PGtleSBhcHA9IkVOV2ViIiBkYi1pZD0iIj4wPC9rZXk+PC9mb3JlaWduLWtleXM+
PHJlZi10eXBlIG5hbWU9IlJlcG9ydCI+Mjc8L3JlZi10eXBlPjxjb250cmlidXRvcnM+PGF1dGhv
cnM+PGF1dGhvcj5Ud29DYW4gQXNzb2NpYXRlcyw8L2F1dGhvcj48L2F1dGhvcnM+PHRlcnRpYXJ5
LWF1dGhvcnM+PGF1dGhvcj5Ud29DYW4gQXNzb2NpYXRlcyw8L2F1dGhvcj48L3RlcnRpYXJ5LWF1
dGhvcnM+PC9jb250cmlidXRvcnM+PGF1dGgtYWRkcmVzcz5pbmZvQHR3b2NhbmFzc29jaWF0ZXMu
Y28udWs8L2F1dGgtYWRkcmVzcz48dGl0bGVzPjx0aXRsZT5GaW5kaW5nIG91dCBhYm91dCB0aGUg
cHJpb3JpdGllcyBvZiB1c2VycyBhbmQgbWFraW5nIHRoZW0gY291bnQ6IEEgcmVwb3J0IGZvciBN
YWNtaWxsYW4gQ2FuY2VyIFJlbGllZjwvdGl0bGU+PC90aXRsZXM+PHBhZ2VzPjEtNDU8L3BhZ2Vz
PjxyZXByaW50LWVkaXRpb24+aW4gZmlsZTwvcmVwcmludC1lZGl0aW9uPjxrZXl3b3Jkcz48a2V5
d29yZD5jYW5jZXI8L2tleXdvcmQ+PGtleXdvcmQ+Y2FyZTwva2V5d29yZD48a2V5d29yZD5EZWNp
c2lvbiBNYWtpbmc8L2tleXdvcmQ+PGtleXdvcmQ+SGVhbHRoPC9rZXl3b3JkPjxrZXl3b3JkPmhl
YWx0aCBhbmQgc29jaWFsIGNhcmU8L2tleXdvcmQ+PGtleXdvcmQ+SW50ZXJ2aWV3czwva2V5d29y
ZD48a2V5d29yZD5OZWVkPC9rZXl3b3JkPjxrZXl3b3JkPk5lZWRzPC9rZXl3b3JkPjxrZXl3b3Jk
PlByb2plY3Q8L2tleXdvcmQ+PGtleXdvcmQ+UmVzZWFyY2g8L2tleXdvcmQ+PGtleXdvcmQ+U2Vy
dmljZXM8L2tleXdvcmQ+PGtleXdvcmQ+U29jaWFsIENhcmU8L2tleXdvcmQ+PGtleXdvcmQ+dXNl
cjwva2V5d29yZD48a2V5d29yZD51c2Vyczwva2V5d29yZD48L2tleXdvcmRzPjxkYXRlcz48eWVh
cj4yMDA1PC95ZWFyPjxwdWItZGF0ZXM+PGRhdGU+MTIvMjAwNTwvZGF0ZT48L3B1Yi1kYXRlcz48
L2RhdGVzPjxwdWItbG9jYXRpb24+SGVyZWZvcmRzaGlyZTwvcHViLWxvY2F0aW9uPjxsYWJlbD41
NTBHPC9sYWJlbD48dXJscz48cmVsYXRlZC11cmxzPjx1cmw+PHN0eWxlIGZhY2U9InVuZGVybGlu
ZSIgZm9udD0iZGVmYXVsdCIgc2l6ZT0iMTAwJSI+aHR0cDovL3d3dy50d29jYW5hc3NvY2lhdGVz
LmNvLnVrL3BkZnMvVXNlcnMtUHJpb3JpdGllcy1GaW5hbC1SZXBvcnQtRGVjLTIwMDUucGRmPC9z
dHlsZT48L3VybD48L3JlbGF0ZWQtdXJscz48L3VybHM+PHJlbW90ZS1kYXRhYmFzZS1wcm92aWRl
cj5NRDwvcmVtb3RlLWRhdGFiYXNlLXByb3ZpZGVyPjwvcmVjb3JkPjwvQ2l0ZT48L0VuZE5vdGU+
</w:fldData>
        </w:fldChar>
      </w:r>
      <w:r w:rsidR="00C445FA">
        <w:rPr>
          <w:rFonts w:eastAsia="Times New Roman" w:cstheme="minorHAnsi"/>
          <w:sz w:val="24"/>
          <w:szCs w:val="24"/>
          <w:lang w:eastAsia="en-GB"/>
        </w:rPr>
        <w:instrText xml:space="preserve"> ADDIN EN.CITE.DATA </w:instrText>
      </w:r>
      <w:r w:rsidR="00C445FA">
        <w:rPr>
          <w:rFonts w:eastAsia="Times New Roman" w:cstheme="minorHAnsi"/>
          <w:sz w:val="24"/>
          <w:szCs w:val="24"/>
          <w:lang w:eastAsia="en-GB"/>
        </w:rPr>
      </w:r>
      <w:r w:rsidR="00C445FA">
        <w:rPr>
          <w:rFonts w:eastAsia="Times New Roman" w:cstheme="minorHAnsi"/>
          <w:sz w:val="24"/>
          <w:szCs w:val="24"/>
          <w:lang w:eastAsia="en-GB"/>
        </w:rPr>
        <w:fldChar w:fldCharType="end"/>
      </w:r>
      <w:r w:rsidR="00C445FA">
        <w:rPr>
          <w:rFonts w:eastAsia="Times New Roman" w:cstheme="minorHAnsi"/>
          <w:sz w:val="24"/>
          <w:szCs w:val="24"/>
          <w:lang w:eastAsia="en-GB"/>
        </w:rPr>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TwoCan Associates 2005; Sitzia et al. 2006; Collins et al. 2014)</w:t>
      </w:r>
      <w:r w:rsidR="00C445FA">
        <w:rPr>
          <w:rFonts w:eastAsia="Times New Roman" w:cstheme="minorHAnsi"/>
          <w:sz w:val="24"/>
          <w:szCs w:val="24"/>
          <w:lang w:eastAsia="en-GB"/>
        </w:rPr>
        <w:fldChar w:fldCharType="end"/>
      </w:r>
      <w:r w:rsidRPr="00370763">
        <w:rPr>
          <w:rFonts w:eastAsia="Times New Roman" w:cstheme="minorHAnsi"/>
          <w:sz w:val="24"/>
          <w:szCs w:val="24"/>
          <w:lang w:eastAsia="en-GB"/>
        </w:rPr>
        <w:t xml:space="preserve">. </w:t>
      </w:r>
    </w:p>
    <w:p w14:paraId="1C246919" w14:textId="77777777" w:rsidR="00370763" w:rsidRPr="00370763" w:rsidRDefault="00370763" w:rsidP="00370763">
      <w:pPr>
        <w:spacing w:after="0" w:line="240" w:lineRule="auto"/>
        <w:rPr>
          <w:rFonts w:eastAsia="Times New Roman" w:cstheme="minorHAnsi"/>
          <w:sz w:val="24"/>
          <w:szCs w:val="24"/>
          <w:lang w:eastAsia="en-GB"/>
        </w:rPr>
      </w:pPr>
    </w:p>
    <w:p w14:paraId="3BE0A831" w14:textId="4C6F3766" w:rsidR="00370763" w:rsidRPr="00370763" w:rsidRDefault="00370763" w:rsidP="00370763">
      <w:pPr>
        <w:spacing w:after="0" w:line="240" w:lineRule="auto"/>
        <w:rPr>
          <w:rFonts w:eastAsia="Arial Unicode MS" w:cstheme="minorHAnsi"/>
          <w:color w:val="000000"/>
          <w:sz w:val="24"/>
          <w:szCs w:val="24"/>
          <w:u w:color="000000"/>
          <w:lang w:val="en-US" w:eastAsia="en-GB"/>
        </w:rPr>
      </w:pPr>
      <w:r w:rsidRPr="00370763">
        <w:rPr>
          <w:rFonts w:ascii="Times New Roman" w:eastAsia="Arial Unicode MS" w:hAnsi="Times New Roman" w:cstheme="minorHAnsi"/>
          <w:bCs/>
          <w:noProof/>
          <w:color w:val="000000"/>
          <w:sz w:val="24"/>
          <w:szCs w:val="24"/>
          <w:u w:color="000000"/>
          <w:lang w:val="en-US" w:eastAsia="en-GB"/>
        </w:rPr>
        <mc:AlternateContent>
          <mc:Choice Requires="wps">
            <w:drawing>
              <wp:anchor distT="180340" distB="180340" distL="180340" distR="180340" simplePos="0" relativeHeight="251716608" behindDoc="0" locked="0" layoutInCell="1" allowOverlap="1" wp14:anchorId="4FAEBC31" wp14:editId="7D7678FE">
                <wp:simplePos x="0" y="0"/>
                <wp:positionH relativeFrom="column">
                  <wp:posOffset>3865764</wp:posOffset>
                </wp:positionH>
                <wp:positionV relativeFrom="paragraph">
                  <wp:posOffset>97848</wp:posOffset>
                </wp:positionV>
                <wp:extent cx="2119630" cy="2057400"/>
                <wp:effectExtent l="0" t="0" r="13970" b="285750"/>
                <wp:wrapSquare wrapText="bothSides"/>
                <wp:docPr id="1458731610" name="Speech Bubble: Rectangle with Corners Rounded 5"/>
                <wp:cNvGraphicFramePr/>
                <a:graphic xmlns:a="http://schemas.openxmlformats.org/drawingml/2006/main">
                  <a:graphicData uri="http://schemas.microsoft.com/office/word/2010/wordprocessingShape">
                    <wps:wsp>
                      <wps:cNvSpPr/>
                      <wps:spPr>
                        <a:xfrm>
                          <a:off x="0" y="0"/>
                          <a:ext cx="2119630" cy="2057400"/>
                        </a:xfrm>
                        <a:prstGeom prst="wedgeRoundRectCallout">
                          <a:avLst/>
                        </a:prstGeom>
                        <a:solidFill>
                          <a:srgbClr val="E49F80"/>
                        </a:solidFill>
                        <a:ln w="12700" cap="flat" cmpd="sng" algn="ctr">
                          <a:solidFill>
                            <a:srgbClr val="4472C4">
                              <a:shade val="15000"/>
                            </a:srgbClr>
                          </a:solidFill>
                          <a:prstDash val="solid"/>
                          <a:miter lim="800000"/>
                        </a:ln>
                        <a:effectLst/>
                      </wps:spPr>
                      <wps:txbx>
                        <w:txbxContent>
                          <w:p w14:paraId="7323FCDE" w14:textId="77777777" w:rsidR="00370763" w:rsidRPr="002938C0" w:rsidRDefault="00370763" w:rsidP="00370763">
                            <w:pPr>
                              <w:spacing w:after="0" w:line="240" w:lineRule="auto"/>
                              <w:jc w:val="center"/>
                              <w:rPr>
                                <w:rFonts w:eastAsia="Times New Roman" w:cstheme="minorHAnsi"/>
                                <w:color w:val="000000" w:themeColor="text1"/>
                                <w:sz w:val="20"/>
                                <w:szCs w:val="20"/>
                                <w:lang w:eastAsia="en-GB"/>
                              </w:rPr>
                            </w:pPr>
                            <w:r w:rsidRPr="002938C0">
                              <w:rPr>
                                <w:rFonts w:eastAsia="Times New Roman" w:cstheme="minorHAnsi"/>
                                <w:color w:val="000000" w:themeColor="text1"/>
                                <w:sz w:val="20"/>
                                <w:szCs w:val="20"/>
                                <w:lang w:eastAsia="en-GB"/>
                              </w:rPr>
                              <w:t>My clinician’s idea of service user involvement was to talk to a support group about the current research he was involved with and answer questions about it. The idea of me being able to influence that research is about as far-fetched as my clinician understanding life with chronic illness!</w:t>
                            </w:r>
                            <w:r>
                              <w:rPr>
                                <w:rFonts w:eastAsia="Times New Roman" w:cstheme="minorHAnsi"/>
                                <w:color w:val="000000" w:themeColor="text1"/>
                                <w:sz w:val="20"/>
                                <w:szCs w:val="20"/>
                                <w:lang w:eastAsia="en-GB"/>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46A8D100" w14:textId="77777777" w:rsidR="00370763" w:rsidRPr="005A5D29" w:rsidRDefault="00370763" w:rsidP="0037076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EBC31" id="Speech Bubble: Rectangle with Corners Rounded 5" o:spid="_x0000_s1030" type="#_x0000_t62" style="position:absolute;margin-left:304.4pt;margin-top:7.7pt;width:166.9pt;height:162pt;z-index:251716608;visibility:visible;mso-wrap-style:square;mso-width-percent:0;mso-height-percent:0;mso-wrap-distance-left:14.2pt;mso-wrap-distance-top:14.2pt;mso-wrap-distance-right:14.2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91wggIAABAFAAAOAAAAZHJzL2Uyb0RvYy54bWysVMlu2zAQvRfoPxC8N1qqxIkROTCcuigQ&#10;NEGSImeaIiUC3ErSltKv75CSl6Q9Fb1IM5zhLG/e8PpmUBLtmPPC6BoXZzlGTFPTCN3W+Mfz+tMl&#10;Rj4Q3RBpNKvxK/P4ZvHxw3Vv56w0nZENcwiCaD/vbY27EOw8yzztmCL+zFimwciNUySA6tqscaSH&#10;6EpmZZ5fZL1xjXWGMu/h9HY04kWKzzmj4Z5zzwKSNYbaQvq69N3Eb7a4JvPWEdsJOpVB/qEKRYSG&#10;pIdQtyQQtHXij1BKUGe84eGMGpUZzgVlqQfopsjfdfPUEctSLwCOtweY/P8LS7/vnuyDAxh66+ce&#10;xNjFwJ2Kf6gPDQms1wNYbAiIwmFZFFcXnwFTCrYyP59VeYIzO163zoevzCgUhRr3rGnZo9nq5hHm&#10;siJSmm1IqJHdnQ9QA9zd34npvZGiWQspk+LazUo6tCMwyi/V1fpyn+6Nm9SoByKWM6gGUQKU4pIE&#10;EJVtaux1ixGRLXCVBpdyv7ntT5NU1axcVaNTRxo2pi7O80Ojk3sq/E2c2MUt8d14JZlGqikRgO9S&#10;qBpfQpxDJKljjywxdsLiOJAohWEzIAEtVDFQPNmY5vXBIWdGUntL1wLS3hEfHogDFgMAsJnhHj5c&#10;GkDFTBJGnXG//nYe/YFcYMWoh60AxH5uiWMYyW8aaHdVVFVco6RU57MSFHdq2Zxa9FatDEyrgDfA&#10;0iRG/yD3IndGvcACL2NWMBFNIfc4m0lZhXFb4QmgbLlMbrA6loQ7/WRpDB6Ri4A/Dy/E2YlsAXj6&#10;3ew3iMzfUWz0jTe1WW6D4SLx74grzDQqsHZputMTEff6VE9ex4ds8RsAAP//AwBQSwMEFAAGAAgA&#10;AAAhAB42aRPiAAAACgEAAA8AAABkcnMvZG93bnJldi54bWxMjzFPwzAUhHck/oP1kNioQxMiN8Sp&#10;EBIMCEVqUwY2J35NosbPUey2ob8ed4LxdKe77/L1bAZ2wsn1liQ8LiJgSI3VPbUSdtXbgwDmvCKt&#10;Bkso4QcdrIvbm1xl2p5pg6etb1koIZcpCZ33Y8a5azo0yi3siBS8vZ2M8kFOLdeTOodyM/BlFKXc&#10;qJ7CQqdGfO2wOWyPRsL3ZXM5VG38JURdvYvPfbkrP0op7+/ml2dgHmf/F4YrfkCHIjDV9kjasUFC&#10;GomA7oPxlAALgVWyTIHVEuJ4lQAvcv7/QvELAAD//wMAUEsBAi0AFAAGAAgAAAAhALaDOJL+AAAA&#10;4QEAABMAAAAAAAAAAAAAAAAAAAAAAFtDb250ZW50X1R5cGVzXS54bWxQSwECLQAUAAYACAAAACEA&#10;OP0h/9YAAACUAQAACwAAAAAAAAAAAAAAAAAvAQAAX3JlbHMvLnJlbHNQSwECLQAUAAYACAAAACEA&#10;zY/dcIICAAAQBQAADgAAAAAAAAAAAAAAAAAuAgAAZHJzL2Uyb0RvYy54bWxQSwECLQAUAAYACAAA&#10;ACEAHjZpE+IAAAAKAQAADwAAAAAAAAAAAAAAAADcBAAAZHJzL2Rvd25yZXYueG1sUEsFBgAAAAAE&#10;AAQA8wAAAOsFAAAAAA==&#10;" adj="6300,24300" fillcolor="#e49f80" strokecolor="#172c51" strokeweight="1pt">
                <v:textbox>
                  <w:txbxContent>
                    <w:p w14:paraId="7323FCDE" w14:textId="77777777" w:rsidR="00370763" w:rsidRPr="002938C0" w:rsidRDefault="00370763" w:rsidP="00370763">
                      <w:pPr>
                        <w:spacing w:after="0" w:line="240" w:lineRule="auto"/>
                        <w:jc w:val="center"/>
                        <w:rPr>
                          <w:rFonts w:eastAsia="Times New Roman" w:cstheme="minorHAnsi"/>
                          <w:color w:val="000000" w:themeColor="text1"/>
                          <w:sz w:val="20"/>
                          <w:szCs w:val="20"/>
                          <w:lang w:eastAsia="en-GB"/>
                        </w:rPr>
                      </w:pPr>
                      <w:r w:rsidRPr="002938C0">
                        <w:rPr>
                          <w:rFonts w:eastAsia="Times New Roman" w:cstheme="minorHAnsi"/>
                          <w:color w:val="000000" w:themeColor="text1"/>
                          <w:sz w:val="20"/>
                          <w:szCs w:val="20"/>
                          <w:lang w:eastAsia="en-GB"/>
                        </w:rPr>
                        <w:t>My clinician’s idea of service user involvement was to talk to a support group about the current research he was involved with and answer questions about it. The idea of me being able to influence that research is about as far-fetched as my clinician understanding life with chronic illness!</w:t>
                      </w:r>
                      <w:r>
                        <w:rPr>
                          <w:rFonts w:eastAsia="Times New Roman" w:cstheme="minorHAnsi"/>
                          <w:color w:val="000000" w:themeColor="text1"/>
                          <w:sz w:val="20"/>
                          <w:szCs w:val="20"/>
                          <w:lang w:eastAsia="en-GB"/>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46A8D100" w14:textId="77777777" w:rsidR="00370763" w:rsidRPr="005A5D29" w:rsidRDefault="00370763" w:rsidP="00370763">
                      <w:pPr>
                        <w:jc w:val="center"/>
                        <w:rPr>
                          <w:color w:val="000000" w:themeColor="text1"/>
                        </w:rPr>
                      </w:pPr>
                    </w:p>
                  </w:txbxContent>
                </v:textbox>
                <w10:wrap type="square"/>
              </v:shape>
            </w:pict>
          </mc:Fallback>
        </mc:AlternateContent>
      </w:r>
      <w:r w:rsidRPr="00370763">
        <w:rPr>
          <w:rFonts w:eastAsia="Arial Unicode MS" w:cstheme="minorHAnsi"/>
          <w:color w:val="000000"/>
          <w:sz w:val="24"/>
          <w:szCs w:val="24"/>
          <w:u w:color="000000"/>
          <w:lang w:val="en-US" w:eastAsia="en-GB"/>
        </w:rPr>
        <w:t xml:space="preserve">It is recognized that involvement in palliative care research can be complex and challenging, partly because of its association with end of life care </w:t>
      </w:r>
      <w:r w:rsidR="00C445FA">
        <w:rPr>
          <w:rFonts w:eastAsia="Arial Unicode MS" w:cstheme="minorHAnsi"/>
          <w:color w:val="000000"/>
          <w:sz w:val="24"/>
          <w:szCs w:val="24"/>
          <w:u w:color="000000"/>
          <w:lang w:val="en-US" w:eastAsia="en-GB"/>
        </w:rPr>
        <w:fldChar w:fldCharType="begin">
          <w:fldData xml:space="preserve">PEVuZE5vdGU+PENpdGU+PFJlY051bT4yNTg4MDwvUmVjTnVtPjxEaXNwbGF5VGV4dD4oU2Nob2x6
IGV0IGFsLiAyMDE5OyBMdWR3aWcgZXQgYWwuIDIwMjApPC9EaXNwbGF5VGV4dD48cmVjb3JkPjxy
ZWMtbnVtYmVyPjI1ODgwPC9yZWMtbnVtYmVyPjxmb3JlaWduLWtleXM+PGtleSBhcHA9IkVOIiBk
Yi1pZD0iZWRhOTllc3I5YXJwNTJlMjB2MnBmdHo0cnA1czl4MGV2ZWY1IiB0aW1lc3RhbXA9IjE2
MDg5ODMzODciPjI1ODgwPC9rZXk+PC9mb3JlaWduLWtleXM+PHJlZi10eXBlIG5hbWU9IkpvdXJu
YWwgQXJ0aWNsZSI+MTc8L3JlZi10eXBlPjxjb250cmlidXRvcnM+PGF1dGhvcnM+PGF1dGhvcj5M
dWR3aWcsIEMuPC9hdXRob3I+PGF1dGhvcj5HcmFoYW0sIEkuIEQuPC9hdXRob3I+PGF1dGhvcj5H
aWZmb3JkLCBXLjwvYXV0aG9yPjxhdXRob3I+TGF2b2llLCBKLjwvYXV0aG9yPjxhdXRob3I+U3Rh
Y2V5LCBELjwvYXV0aG9yPjwvYXV0aG9ycz48L2NvbnRyaWJ1dG9ycz48dGl0bGVzPjx0aXRsZT5Q
YXJ0bmVyaW5nIHdpdGggZnJhaWwgb3Igc2VyaW91c2x5IGlsbCBwYXRpZW50cyBpbiByZXNlYXJj
aDogYSBzeXN0ZW1hdGljIHJldmlldzwvdGl0bGU+PHNlY29uZGFyeS10aXRsZT5SZXNlYXJjaCBJ
bnZvbHZlbWVudCBhbmQgRW5nYWdlbWVudDwvc2Vjb25kYXJ5LXRpdGxlPjwvdGl0bGVzPjxwZXJp
b2RpY2FsPjxmdWxsLXRpdGxlPlJlc2VhcmNoIEludm9sdmVtZW50IGFuZCBFbmdhZ2VtZW50PC9m
dWxsLXRpdGxlPjxhYmJyLTE+UmVzIEludm9sdiBFbmdhZ2VtPC9hYmJyLTE+PC9wZXJpb2RpY2Fs
PjxwYWdlcz4xLTIyPC9wYWdlcz48dm9sdW1lPjY8L3ZvbHVtZT48bnVtYmVyPjE8L251bWJlcj48
cmVwcmludC1lZGl0aW9uPmluIGZpbGU8L3JlcHJpbnQtZWRpdGlvbj48ZGF0ZXM+PHllYXI+MjAy
MDwveWVhcj48L2RhdGVzPjxpc2JuPjIwNTYtNzUyOTwvaXNibj48dXJscz48cmVsYXRlZC11cmxz
Pjx1cmw+aHR0cHM6Ly9saW5rLnNwcmluZ2VyLmNvbS9hcnRpY2xlLzEwLjExODYvczQwOTAwLTAy
MC0wMDIyNS0yPC91cmw+PC9yZWxhdGVkLXVybHM+PC91cmxzPjwvcmVjb3JkPjwvQ2l0ZT48Q2l0
ZT48UmVjTnVtPjI1NzU4PC9SZWNOdW0+PHJlY29yZD48cmVjLW51bWJlcj4yNTc1ODwvcmVjLW51
bWJlcj48Zm9yZWlnbi1rZXlzPjxrZXkgYXBwPSJFTiIgZGItaWQ9ImVkYTk5ZXNyOWFycDUyZTIw
djJwZnR6NHJwNXM5eDBldmVmNSIgdGltZXN0YW1wPSIxNTcwMjc1NjcwIj4yNTc1ODwva2V5Pjxr
ZXkgYXBwPSJFTldlYiIgZGItaWQ9IiI+MDwva2V5PjwvZm9yZWlnbi1rZXlzPjxyZWYtdHlwZSBu
YW1lPSJKb3VybmFsIEFydGljbGUiPjE3PC9yZWYtdHlwZT48Y29udHJpYnV0b3JzPjxhdXRob3Jz
PjxhdXRob3I+U2Nob2x6LCBCcmV0dDwvYXV0aG9yPjxhdXRob3I+QmV2YW4sIEFsYW48L2F1dGhv
cj48YXV0aG9yPkdlb3Jnb3Vzb3BvdWxvdSwgRWthdmk8L2F1dGhvcj48YXV0aG9yPkNvbGxpZXIs
IEFpbGVlbjwvYXV0aG9yPjxhdXRob3I+TWl0Y2hlbGwsIEltb2dlbjwvYXV0aG9yPjwvYXV0aG9y
cz48L2NvbnRyaWJ1dG9ycz48dGl0bGVzPjx0aXRsZT5Db25zdW1lciBhbmQgY2FyZXIgbGVhZGVy
c2hpcCBpbiBwYWxsaWF0aXZlIGNhcmUgYWNhZGVtaWEgYW5kIHByYWN0aWNlOiBBIHN5c3RlbWF0
aWMgcmV2aWV3IHdpdGggbmFycmF0aXZlIHN5bnRoZXNpczwvdGl0bGU+PHNlY29uZGFyeS10aXRs
ZT5QYWxsaWF0aXZlIE1lZGljaW5lPC9zZWNvbmRhcnktdGl0bGU+PC90aXRsZXM+PHBlcmlvZGlj
YWw+PGZ1bGwtdGl0bGU+UGFsbGlhdGl2ZSBNZWRpY2luZTwvZnVsbC10aXRsZT48YWJici0xPlBh
bGxpYXQgTWVkPC9hYmJyLTE+PC9wZXJpb2RpY2FsPjxwYWdlcz45NTktOTY4PC9wYWdlcz48dm9s
dW1lPjMzPC92b2x1bWU+PG51bWJlcj44PC9udW1iZXI+PHJlcHJpbnQtZWRpdGlvbj5pbiBmaWxl
PC9yZXByaW50LWVkaXRpb24+PGRhdGVzPjx5ZWFyPjIwMTk8L3llYXI+PC9kYXRlcz48aXNibj4w
MjY5LTIxNjM8L2lzYm4+PHVybHM+PHJlbGF0ZWQtdXJscz48dXJsPmh0dHBzOi8vam91cm5hbHMt
c2FnZXB1Yi1jb20uc2hlZmZpZWxkLmlkbS5vY2xjLm9yZy9kb2kvZnVsbC8xMC4xMTc3LzAyNjky
MTYzMTk4NTQwMTI8L3VybD48L3JlbGF0ZWQtdXJscz48L3VybHM+PC9yZWNvcmQ+PC9DaXRlPjwv
RW5kTm90ZT5=
</w:fldData>
        </w:fldChar>
      </w:r>
      <w:r w:rsidR="00C445FA">
        <w:rPr>
          <w:rFonts w:eastAsia="Arial Unicode MS" w:cstheme="minorHAnsi"/>
          <w:color w:val="000000"/>
          <w:sz w:val="24"/>
          <w:szCs w:val="24"/>
          <w:u w:color="000000"/>
          <w:lang w:val="en-US" w:eastAsia="en-GB"/>
        </w:rPr>
        <w:instrText xml:space="preserve"> ADDIN EN.CITE </w:instrText>
      </w:r>
      <w:r w:rsidR="00C445FA">
        <w:rPr>
          <w:rFonts w:eastAsia="Arial Unicode MS" w:cstheme="minorHAnsi"/>
          <w:color w:val="000000"/>
          <w:sz w:val="24"/>
          <w:szCs w:val="24"/>
          <w:u w:color="000000"/>
          <w:lang w:val="en-US" w:eastAsia="en-GB"/>
        </w:rPr>
        <w:fldChar w:fldCharType="begin">
          <w:fldData xml:space="preserve">PEVuZE5vdGU+PENpdGU+PFJlY051bT4yNTg4MDwvUmVjTnVtPjxEaXNwbGF5VGV4dD4oU2Nob2x6
IGV0IGFsLiAyMDE5OyBMdWR3aWcgZXQgYWwuIDIwMjApPC9EaXNwbGF5VGV4dD48cmVjb3JkPjxy
ZWMtbnVtYmVyPjI1ODgwPC9yZWMtbnVtYmVyPjxmb3JlaWduLWtleXM+PGtleSBhcHA9IkVOIiBk
Yi1pZD0iZWRhOTllc3I5YXJwNTJlMjB2MnBmdHo0cnA1czl4MGV2ZWY1IiB0aW1lc3RhbXA9IjE2
MDg5ODMzODciPjI1ODgwPC9rZXk+PC9mb3JlaWduLWtleXM+PHJlZi10eXBlIG5hbWU9IkpvdXJu
YWwgQXJ0aWNsZSI+MTc8L3JlZi10eXBlPjxjb250cmlidXRvcnM+PGF1dGhvcnM+PGF1dGhvcj5M
dWR3aWcsIEMuPC9hdXRob3I+PGF1dGhvcj5HcmFoYW0sIEkuIEQuPC9hdXRob3I+PGF1dGhvcj5H
aWZmb3JkLCBXLjwvYXV0aG9yPjxhdXRob3I+TGF2b2llLCBKLjwvYXV0aG9yPjxhdXRob3I+U3Rh
Y2V5LCBELjwvYXV0aG9yPjwvYXV0aG9ycz48L2NvbnRyaWJ1dG9ycz48dGl0bGVzPjx0aXRsZT5Q
YXJ0bmVyaW5nIHdpdGggZnJhaWwgb3Igc2VyaW91c2x5IGlsbCBwYXRpZW50cyBpbiByZXNlYXJj
aDogYSBzeXN0ZW1hdGljIHJldmlldzwvdGl0bGU+PHNlY29uZGFyeS10aXRsZT5SZXNlYXJjaCBJ
bnZvbHZlbWVudCBhbmQgRW5nYWdlbWVudDwvc2Vjb25kYXJ5LXRpdGxlPjwvdGl0bGVzPjxwZXJp
b2RpY2FsPjxmdWxsLXRpdGxlPlJlc2VhcmNoIEludm9sdmVtZW50IGFuZCBFbmdhZ2VtZW50PC9m
dWxsLXRpdGxlPjxhYmJyLTE+UmVzIEludm9sdiBFbmdhZ2VtPC9hYmJyLTE+PC9wZXJpb2RpY2Fs
PjxwYWdlcz4xLTIyPC9wYWdlcz48dm9sdW1lPjY8L3ZvbHVtZT48bnVtYmVyPjE8L251bWJlcj48
cmVwcmludC1lZGl0aW9uPmluIGZpbGU8L3JlcHJpbnQtZWRpdGlvbj48ZGF0ZXM+PHllYXI+MjAy
MDwveWVhcj48L2RhdGVzPjxpc2JuPjIwNTYtNzUyOTwvaXNibj48dXJscz48cmVsYXRlZC11cmxz
Pjx1cmw+aHR0cHM6Ly9saW5rLnNwcmluZ2VyLmNvbS9hcnRpY2xlLzEwLjExODYvczQwOTAwLTAy
MC0wMDIyNS0yPC91cmw+PC9yZWxhdGVkLXVybHM+PC91cmxzPjwvcmVjb3JkPjwvQ2l0ZT48Q2l0
ZT48UmVjTnVtPjI1NzU4PC9SZWNOdW0+PHJlY29yZD48cmVjLW51bWJlcj4yNTc1ODwvcmVjLW51
bWJlcj48Zm9yZWlnbi1rZXlzPjxrZXkgYXBwPSJFTiIgZGItaWQ9ImVkYTk5ZXNyOWFycDUyZTIw
djJwZnR6NHJwNXM5eDBldmVmNSIgdGltZXN0YW1wPSIxNTcwMjc1NjcwIj4yNTc1ODwva2V5Pjxr
ZXkgYXBwPSJFTldlYiIgZGItaWQ9IiI+MDwva2V5PjwvZm9yZWlnbi1rZXlzPjxyZWYtdHlwZSBu
YW1lPSJKb3VybmFsIEFydGljbGUiPjE3PC9yZWYtdHlwZT48Y29udHJpYnV0b3JzPjxhdXRob3Jz
PjxhdXRob3I+U2Nob2x6LCBCcmV0dDwvYXV0aG9yPjxhdXRob3I+QmV2YW4sIEFsYW48L2F1dGhv
cj48YXV0aG9yPkdlb3Jnb3Vzb3BvdWxvdSwgRWthdmk8L2F1dGhvcj48YXV0aG9yPkNvbGxpZXIs
IEFpbGVlbjwvYXV0aG9yPjxhdXRob3I+TWl0Y2hlbGwsIEltb2dlbjwvYXV0aG9yPjwvYXV0aG9y
cz48L2NvbnRyaWJ1dG9ycz48dGl0bGVzPjx0aXRsZT5Db25zdW1lciBhbmQgY2FyZXIgbGVhZGVy
c2hpcCBpbiBwYWxsaWF0aXZlIGNhcmUgYWNhZGVtaWEgYW5kIHByYWN0aWNlOiBBIHN5c3RlbWF0
aWMgcmV2aWV3IHdpdGggbmFycmF0aXZlIHN5bnRoZXNpczwvdGl0bGU+PHNlY29uZGFyeS10aXRs
ZT5QYWxsaWF0aXZlIE1lZGljaW5lPC9zZWNvbmRhcnktdGl0bGU+PC90aXRsZXM+PHBlcmlvZGlj
YWw+PGZ1bGwtdGl0bGU+UGFsbGlhdGl2ZSBNZWRpY2luZTwvZnVsbC10aXRsZT48YWJici0xPlBh
bGxpYXQgTWVkPC9hYmJyLTE+PC9wZXJpb2RpY2FsPjxwYWdlcz45NTktOTY4PC9wYWdlcz48dm9s
dW1lPjMzPC92b2x1bWU+PG51bWJlcj44PC9udW1iZXI+PHJlcHJpbnQtZWRpdGlvbj5pbiBmaWxl
PC9yZXByaW50LWVkaXRpb24+PGRhdGVzPjx5ZWFyPjIwMTk8L3llYXI+PC9kYXRlcz48aXNibj4w
MjY5LTIxNjM8L2lzYm4+PHVybHM+PHJlbGF0ZWQtdXJscz48dXJsPmh0dHBzOi8vam91cm5hbHMt
c2FnZXB1Yi1jb20uc2hlZmZpZWxkLmlkbS5vY2xjLm9yZy9kb2kvZnVsbC8xMC4xMTc3LzAyNjky
MTYzMTk4NTQwMTI8L3VybD48L3JlbGF0ZWQtdXJscz48L3VybHM+PC9yZWNvcmQ+PC9DaXRlPjwv
RW5kTm90ZT5=
</w:fldData>
        </w:fldChar>
      </w:r>
      <w:r w:rsidR="00C445FA">
        <w:rPr>
          <w:rFonts w:eastAsia="Arial Unicode MS" w:cstheme="minorHAnsi"/>
          <w:color w:val="000000"/>
          <w:sz w:val="24"/>
          <w:szCs w:val="24"/>
          <w:u w:color="000000"/>
          <w:lang w:val="en-US" w:eastAsia="en-GB"/>
        </w:rPr>
        <w:instrText xml:space="preserve"> ADDIN EN.CITE.DATA </w:instrText>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end"/>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Scholz et al. 2019; Ludwig et al. 2020)</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For some people and within some cultures, there is unease at discussing death and dying </w:t>
      </w:r>
      <w:r w:rsidR="00C445FA">
        <w:rPr>
          <w:rFonts w:eastAsia="Arial Unicode MS" w:cstheme="minorHAnsi"/>
          <w:color w:val="000000"/>
          <w:sz w:val="24"/>
          <w:szCs w:val="24"/>
          <w:u w:color="000000"/>
          <w:lang w:val="en-US" w:eastAsia="en-GB"/>
        </w:rPr>
        <w:fldChar w:fldCharType="begin">
          <w:fldData xml:space="preserve">PEVuZE5vdGU+PENpdGU+PFJlY051bT4xNDg8L1JlY051bT48RGlzcGxheVRleHQ+KEJsYWNrIDIw
MDg7IENoZW4gZXQgYWwuIDIwMTQpPC9EaXNwbGF5VGV4dD48cmVjb3JkPjxyZWMtbnVtYmVyPjE0
ODwvcmVjLW51bWJlcj48Zm9yZWlnbi1rZXlzPjxrZXkgYXBwPSJFTiIgZGItaWQ9ImVkYTk5ZXNy
OWFycDUyZTIwdjJwZnR6NHJwNXM5eDBldmVmNSIgdGltZXN0YW1wPSIxNTU0MzcxMjk5Ij4xNDg8
L2tleT48a2V5IGFwcD0iRU5XZWIiIGRiLWlkPSIiPjA8L2tleT48L2ZvcmVpZ24ta2V5cz48cmVm
LXR5cGUgbmFtZT0iSm91cm5hbCBBcnRpY2xlIj4xNzwvcmVmLXR5cGU+PGNvbnRyaWJ1dG9ycz48
YXV0aG9ycz48YXV0aG9yPkJsYWNrLCBKLjwvYXV0aG9yPjwvYXV0aG9ycz48L2NvbnRyaWJ1dG9y
cz48dGl0bGVzPjx0aXRsZT5Vc2VyIGludm9sdmVtZW50IGluIEVvTEM6IGhvdyBpbnZvbHZlZCBj
YW4gcGF0aWVudHMvY2FyZXJzIGJlPzwvdGl0bGU+PHNlY29uZGFyeS10aXRsZT5FbmQgb2YgTGlm
ZSBDYXJlPC9zZWNvbmRhcnktdGl0bGU+PC90aXRsZXM+PHBlcmlvZGljYWw+PGZ1bGwtdGl0bGU+
RW5kIG9mIExpZmUgQ2FyZTwvZnVsbC10aXRsZT48L3BlcmlvZGljYWw+PHBhZ2VzPjY0LTY5PC9w
YWdlcz48dm9sdW1lPjI8L3ZvbHVtZT48bnVtYmVyPjQ8L251bWJlcj48cmVwcmludC1lZGl0aW9u
PmluIGZpbGU8L3JlcHJpbnQtZWRpdGlvbj48a2V5d29yZHM+PGtleXdvcmQ+aW52b2x2ZW1lbnQ8
L2tleXdvcmQ+PGtleXdvcmQ+dXNlcjwva2V5d29yZD48a2V5d29yZD51c2VyIGludm9sdmVtZW50
PC9rZXl3b3JkPjwva2V5d29yZHM+PGRhdGVzPjx5ZWFyPjIwMDg8L3llYXI+PHB1Yi1kYXRlcz48
ZGF0ZT4yMDA4PC9kYXRlPjwvcHViLWRhdGVzPjwvZGF0ZXM+PGlzYm4+MjA0Ny02MzYxPC9pc2Ju
PjxsYWJlbD43OTBHPC9sYWJlbD48dXJscz48L3VybHM+PHJlbW90ZS1kYXRhYmFzZS1wcm92aWRl
cj5NRDwvcmVtb3RlLWRhdGFiYXNlLXByb3ZpZGVyPjwvcmVjb3JkPjwvQ2l0ZT48Q2l0ZT48UmVj
TnVtPjM2PC9SZWNOdW0+PHJlY29yZD48cmVjLW51bWJlcj4zNjwvcmVjLW51bWJlcj48Zm9yZWln
bi1rZXlzPjxrZXkgYXBwPSJFTiIgZGItaWQ9ImVkYTk5ZXNyOWFycDUyZTIwdjJwZnR6NHJwNXM5
eDBldmVmNSIgdGltZXN0YW1wPSIxNDY2MDc4OTE0Ij4zNjwva2V5PjwvZm9yZWlnbi1rZXlzPjxy
ZWYtdHlwZSBuYW1lPSJKb3VybmFsIEFydGljbGUiPjE3PC9yZWYtdHlwZT48Y29udHJpYnV0b3Jz
PjxhdXRob3JzPjxhdXRob3I+Q2hlbiwgRS5LLjwvYXV0aG9yPjxhdXRob3I+UmlmZmluLCBDLjwv
YXV0aG9yPjxhdXRob3I+UmVpZCwgTS5DLjwvYXV0aG9yPjxhdXRob3I+QWRlbG1hbiwgUi48L2F1
dGhvcj48YXV0aG9yPldhcm1pbmd0b24sIE0uPC9hdXRob3I+PGF1dGhvcj5NZWh0YSwgUy5TLjwv
YXV0aG9yPjxhdXRob3I+UGlsbGVtZXIsIEsuPC9hdXRob3I+PC9hdXRob3JzPjwvY29udHJpYnV0
b3JzPjx0aXRsZXM+PHRpdGxlPldoeSBpcyBoaWdoLXF1YWxpdHkgcmVzZWFyY2ggb24gcGFsbGlh
dGl2ZSBjYXJlIHNvIGhhcmQgdG8gZG8/IEJhcnJpZXJzIHRvIGltcHJvdmVkIHJlc2VhcmNoIGZy
b20gYSBzdXJ2ZXkgb2YgcGFsbGlhdGl2ZSBjYXJlIHJlc2VhcmNoZXJzPC90aXRsZT48c2Vjb25k
YXJ5LXRpdGxlPkpvdXJuYWwgb2YgcGFsbGlhdGl2ZSBtZWRpY2luZTwvc2Vjb25kYXJ5LXRpdGxl
PjwvdGl0bGVzPjxwZXJpb2RpY2FsPjxmdWxsLXRpdGxlPkpvdXJuYWwgb2YgcGFsbGlhdGl2ZSBt
ZWRpY2luZTwvZnVsbC10aXRsZT48YWJici0xPkogUGFsbGlhdCBNZWQ8L2FiYnItMT48L3Blcmlv
ZGljYWw+PHBhZ2VzPjc4Mi03ODc8L3BhZ2VzPjx2b2x1bWU+MTc8L3ZvbHVtZT48bnVtYmVyPjc8
L251bWJlcj48cmVwcmludC1lZGl0aW9uPmluIGZpbGU8L3JlcHJpbnQtZWRpdGlvbj48a2V5d29y
ZHM+PGtleXdvcmQ+Y2FyZTwva2V5d29yZD48a2V5d29yZD5QYWxsaWF0aXZlIENhcmU8L2tleXdv
cmQ+PGtleXdvcmQ+UmVzZWFyY2g8L2tleXdvcmQ+PC9rZXl3b3Jkcz48ZGF0ZXM+PHllYXI+MjAx
NDwveWVhcj48cHViLWRhdGVzPjxkYXRlPjIwMTQ8L2RhdGU+PC9wdWItZGF0ZXM+PC9kYXRlcz48
aXNibj4xMDk2LTYyMTg8L2lzYm4+PGxhYmVsPjc5NUc8L2xhYmVsPjx1cmxzPjwvdXJscz48L3Jl
Y29yZD48L0NpdGU+PC9FbmROb3RlPn==
</w:fldData>
        </w:fldChar>
      </w:r>
      <w:r w:rsidR="00C445FA">
        <w:rPr>
          <w:rFonts w:eastAsia="Arial Unicode MS" w:cstheme="minorHAnsi"/>
          <w:color w:val="000000"/>
          <w:sz w:val="24"/>
          <w:szCs w:val="24"/>
          <w:u w:color="000000"/>
          <w:lang w:val="en-US" w:eastAsia="en-GB"/>
        </w:rPr>
        <w:instrText xml:space="preserve"> ADDIN EN.CITE </w:instrText>
      </w:r>
      <w:r w:rsidR="00C445FA">
        <w:rPr>
          <w:rFonts w:eastAsia="Arial Unicode MS" w:cstheme="minorHAnsi"/>
          <w:color w:val="000000"/>
          <w:sz w:val="24"/>
          <w:szCs w:val="24"/>
          <w:u w:color="000000"/>
          <w:lang w:val="en-US" w:eastAsia="en-GB"/>
        </w:rPr>
        <w:fldChar w:fldCharType="begin">
          <w:fldData xml:space="preserve">PEVuZE5vdGU+PENpdGU+PFJlY051bT4xNDg8L1JlY051bT48RGlzcGxheVRleHQ+KEJsYWNrIDIw
MDg7IENoZW4gZXQgYWwuIDIwMTQpPC9EaXNwbGF5VGV4dD48cmVjb3JkPjxyZWMtbnVtYmVyPjE0
ODwvcmVjLW51bWJlcj48Zm9yZWlnbi1rZXlzPjxrZXkgYXBwPSJFTiIgZGItaWQ9ImVkYTk5ZXNy
OWFycDUyZTIwdjJwZnR6NHJwNXM5eDBldmVmNSIgdGltZXN0YW1wPSIxNTU0MzcxMjk5Ij4xNDg8
L2tleT48a2V5IGFwcD0iRU5XZWIiIGRiLWlkPSIiPjA8L2tleT48L2ZvcmVpZ24ta2V5cz48cmVm
LXR5cGUgbmFtZT0iSm91cm5hbCBBcnRpY2xlIj4xNzwvcmVmLXR5cGU+PGNvbnRyaWJ1dG9ycz48
YXV0aG9ycz48YXV0aG9yPkJsYWNrLCBKLjwvYXV0aG9yPjwvYXV0aG9ycz48L2NvbnRyaWJ1dG9y
cz48dGl0bGVzPjx0aXRsZT5Vc2VyIGludm9sdmVtZW50IGluIEVvTEM6IGhvdyBpbnZvbHZlZCBj
YW4gcGF0aWVudHMvY2FyZXJzIGJlPzwvdGl0bGU+PHNlY29uZGFyeS10aXRsZT5FbmQgb2YgTGlm
ZSBDYXJlPC9zZWNvbmRhcnktdGl0bGU+PC90aXRsZXM+PHBlcmlvZGljYWw+PGZ1bGwtdGl0bGU+
RW5kIG9mIExpZmUgQ2FyZTwvZnVsbC10aXRsZT48L3BlcmlvZGljYWw+PHBhZ2VzPjY0LTY5PC9w
YWdlcz48dm9sdW1lPjI8L3ZvbHVtZT48bnVtYmVyPjQ8L251bWJlcj48cmVwcmludC1lZGl0aW9u
PmluIGZpbGU8L3JlcHJpbnQtZWRpdGlvbj48a2V5d29yZHM+PGtleXdvcmQ+aW52b2x2ZW1lbnQ8
L2tleXdvcmQ+PGtleXdvcmQ+dXNlcjwva2V5d29yZD48a2V5d29yZD51c2VyIGludm9sdmVtZW50
PC9rZXl3b3JkPjwva2V5d29yZHM+PGRhdGVzPjx5ZWFyPjIwMDg8L3llYXI+PHB1Yi1kYXRlcz48
ZGF0ZT4yMDA4PC9kYXRlPjwvcHViLWRhdGVzPjwvZGF0ZXM+PGlzYm4+MjA0Ny02MzYxPC9pc2Ju
PjxsYWJlbD43OTBHPC9sYWJlbD48dXJscz48L3VybHM+PHJlbW90ZS1kYXRhYmFzZS1wcm92aWRl
cj5NRDwvcmVtb3RlLWRhdGFiYXNlLXByb3ZpZGVyPjwvcmVjb3JkPjwvQ2l0ZT48Q2l0ZT48UmVj
TnVtPjM2PC9SZWNOdW0+PHJlY29yZD48cmVjLW51bWJlcj4zNjwvcmVjLW51bWJlcj48Zm9yZWln
bi1rZXlzPjxrZXkgYXBwPSJFTiIgZGItaWQ9ImVkYTk5ZXNyOWFycDUyZTIwdjJwZnR6NHJwNXM5
eDBldmVmNSIgdGltZXN0YW1wPSIxNDY2MDc4OTE0Ij4zNjwva2V5PjwvZm9yZWlnbi1rZXlzPjxy
ZWYtdHlwZSBuYW1lPSJKb3VybmFsIEFydGljbGUiPjE3PC9yZWYtdHlwZT48Y29udHJpYnV0b3Jz
PjxhdXRob3JzPjxhdXRob3I+Q2hlbiwgRS5LLjwvYXV0aG9yPjxhdXRob3I+UmlmZmluLCBDLjwv
YXV0aG9yPjxhdXRob3I+UmVpZCwgTS5DLjwvYXV0aG9yPjxhdXRob3I+QWRlbG1hbiwgUi48L2F1
dGhvcj48YXV0aG9yPldhcm1pbmd0b24sIE0uPC9hdXRob3I+PGF1dGhvcj5NZWh0YSwgUy5TLjwv
YXV0aG9yPjxhdXRob3I+UGlsbGVtZXIsIEsuPC9hdXRob3I+PC9hdXRob3JzPjwvY29udHJpYnV0
b3JzPjx0aXRsZXM+PHRpdGxlPldoeSBpcyBoaWdoLXF1YWxpdHkgcmVzZWFyY2ggb24gcGFsbGlh
dGl2ZSBjYXJlIHNvIGhhcmQgdG8gZG8/IEJhcnJpZXJzIHRvIGltcHJvdmVkIHJlc2VhcmNoIGZy
b20gYSBzdXJ2ZXkgb2YgcGFsbGlhdGl2ZSBjYXJlIHJlc2VhcmNoZXJzPC90aXRsZT48c2Vjb25k
YXJ5LXRpdGxlPkpvdXJuYWwgb2YgcGFsbGlhdGl2ZSBtZWRpY2luZTwvc2Vjb25kYXJ5LXRpdGxl
PjwvdGl0bGVzPjxwZXJpb2RpY2FsPjxmdWxsLXRpdGxlPkpvdXJuYWwgb2YgcGFsbGlhdGl2ZSBt
ZWRpY2luZTwvZnVsbC10aXRsZT48YWJici0xPkogUGFsbGlhdCBNZWQ8L2FiYnItMT48L3Blcmlv
ZGljYWw+PHBhZ2VzPjc4Mi03ODc8L3BhZ2VzPjx2b2x1bWU+MTc8L3ZvbHVtZT48bnVtYmVyPjc8
L251bWJlcj48cmVwcmludC1lZGl0aW9uPmluIGZpbGU8L3JlcHJpbnQtZWRpdGlvbj48a2V5d29y
ZHM+PGtleXdvcmQ+Y2FyZTwva2V5d29yZD48a2V5d29yZD5QYWxsaWF0aXZlIENhcmU8L2tleXdv
cmQ+PGtleXdvcmQ+UmVzZWFyY2g8L2tleXdvcmQ+PC9rZXl3b3Jkcz48ZGF0ZXM+PHllYXI+MjAx
NDwveWVhcj48cHViLWRhdGVzPjxkYXRlPjIwMTQ8L2RhdGU+PC9wdWItZGF0ZXM+PC9kYXRlcz48
aXNibj4xMDk2LTYyMTg8L2lzYm4+PGxhYmVsPjc5NUc8L2xhYmVsPjx1cmxzPjwvdXJscz48L3Jl
Y29yZD48L0NpdGU+PC9FbmROb3RlPn==
</w:fldData>
        </w:fldChar>
      </w:r>
      <w:r w:rsidR="00C445FA">
        <w:rPr>
          <w:rFonts w:eastAsia="Arial Unicode MS" w:cstheme="minorHAnsi"/>
          <w:color w:val="000000"/>
          <w:sz w:val="24"/>
          <w:szCs w:val="24"/>
          <w:u w:color="000000"/>
          <w:lang w:val="en-US" w:eastAsia="en-GB"/>
        </w:rPr>
        <w:instrText xml:space="preserve"> ADDIN EN.CITE.DATA </w:instrText>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end"/>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Black 2008; Chen et al. 2014)</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The nature of the population means that patients and carers may experience high levels of symptom burden or have limited time </w:t>
      </w:r>
      <w:r w:rsidR="00C445FA">
        <w:rPr>
          <w:rFonts w:eastAsia="Arial Unicode MS" w:cstheme="minorHAnsi"/>
          <w:color w:val="000000"/>
          <w:sz w:val="24"/>
          <w:szCs w:val="24"/>
          <w:u w:color="000000"/>
          <w:lang w:val="en-US" w:eastAsia="en-GB"/>
        </w:rPr>
        <w:fldChar w:fldCharType="begin">
          <w:fldData xml:space="preserve">PEVuZE5vdGU+PENpdGU+PFJlY051bT4xNDg8L1JlY051bT48RGlzcGxheVRleHQ+KEJsYWNrIDIw
MDg7IENoZW4gZXQgYWwuIDIwMTQ7IFNjaG9seiBldCBhbC4gMjAxOSk8L0Rpc3BsYXlUZXh0Pjxy
ZWNvcmQ+PHJlYy1udW1iZXI+MTQ4PC9yZWMtbnVtYmVyPjxmb3JlaWduLWtleXM+PGtleSBhcHA9
IkVOIiBkYi1pZD0iZWRhOTllc3I5YXJwNTJlMjB2MnBmdHo0cnA1czl4MGV2ZWY1IiB0aW1lc3Rh
bXA9IjE1NTQzNzEyOTkiPjE0ODwva2V5PjxrZXkgYXBwPSJFTldlYiIgZGItaWQ9IiI+MDwva2V5
PjwvZm9yZWlnbi1rZXlzPjxyZWYtdHlwZSBuYW1lPSJKb3VybmFsIEFydGljbGUiPjE3PC9yZWYt
dHlwZT48Y29udHJpYnV0b3JzPjxhdXRob3JzPjxhdXRob3I+QmxhY2ssIEouPC9hdXRob3I+PC9h
dXRob3JzPjwvY29udHJpYnV0b3JzPjx0aXRsZXM+PHRpdGxlPlVzZXIgaW52b2x2ZW1lbnQgaW4g
RW9MQzogaG93IGludm9sdmVkIGNhbiBwYXRpZW50cy9jYXJlcnMgYmU/PC90aXRsZT48c2Vjb25k
YXJ5LXRpdGxlPkVuZCBvZiBMaWZlIENhcmU8L3NlY29uZGFyeS10aXRsZT48L3RpdGxlcz48cGVy
aW9kaWNhbD48ZnVsbC10aXRsZT5FbmQgb2YgTGlmZSBDYXJlPC9mdWxsLXRpdGxlPjwvcGVyaW9k
aWNhbD48cGFnZXM+NjQtNjk8L3BhZ2VzPjx2b2x1bWU+Mjwvdm9sdW1lPjxudW1iZXI+NDwvbnVt
YmVyPjxyZXByaW50LWVkaXRpb24+aW4gZmlsZTwvcmVwcmludC1lZGl0aW9uPjxrZXl3b3Jkcz48
a2V5d29yZD5pbnZvbHZlbWVudDwva2V5d29yZD48a2V5d29yZD51c2VyPC9rZXl3b3JkPjxrZXl3
b3JkPnVzZXIgaW52b2x2ZW1lbnQ8L2tleXdvcmQ+PC9rZXl3b3Jkcz48ZGF0ZXM+PHllYXI+MjAw
ODwveWVhcj48cHViLWRhdGVzPjxkYXRlPjIwMDg8L2RhdGU+PC9wdWItZGF0ZXM+PC9kYXRlcz48
aXNibj4yMDQ3LTYzNjE8L2lzYm4+PGxhYmVsPjc5MEc8L2xhYmVsPjx1cmxzPjwvdXJscz48cmVt
b3RlLWRhdGFiYXNlLXByb3ZpZGVyPk1EPC9yZW1vdGUtZGF0YWJhc2UtcHJvdmlkZXI+PC9yZWNv
cmQ+PC9DaXRlPjxDaXRlPjxSZWNOdW0+MzY8L1JlY051bT48cmVjb3JkPjxyZWMtbnVtYmVyPjM2
PC9yZWMtbnVtYmVyPjxmb3JlaWduLWtleXM+PGtleSBhcHA9IkVOIiBkYi1pZD0iZWRhOTllc3I5
YXJwNTJlMjB2MnBmdHo0cnA1czl4MGV2ZWY1IiB0aW1lc3RhbXA9IjE0NjYwNzg5MTQiPjM2PC9r
ZXk+PC9mb3JlaWduLWtleXM+PHJlZi10eXBlIG5hbWU9IkpvdXJuYWwgQXJ0aWNsZSI+MTc8L3Jl
Zi10eXBlPjxjb250cmlidXRvcnM+PGF1dGhvcnM+PGF1dGhvcj5DaGVuLCBFLksuPC9hdXRob3I+
PGF1dGhvcj5SaWZmaW4sIEMuPC9hdXRob3I+PGF1dGhvcj5SZWlkLCBNLkMuPC9hdXRob3I+PGF1
dGhvcj5BZGVsbWFuLCBSLjwvYXV0aG9yPjxhdXRob3I+V2FybWluZ3RvbiwgTS48L2F1dGhvcj48
YXV0aG9yPk1laHRhLCBTLlMuPC9hdXRob3I+PGF1dGhvcj5QaWxsZW1lciwgSy48L2F1dGhvcj48
L2F1dGhvcnM+PC9jb250cmlidXRvcnM+PHRpdGxlcz48dGl0bGU+V2h5IGlzIGhpZ2gtcXVhbGl0
eSByZXNlYXJjaCBvbiBwYWxsaWF0aXZlIGNhcmUgc28gaGFyZCB0byBkbz8gQmFycmllcnMgdG8g
aW1wcm92ZWQgcmVzZWFyY2ggZnJvbSBhIHN1cnZleSBvZiBwYWxsaWF0aXZlIGNhcmUgcmVzZWFy
Y2hlcnM8L3RpdGxlPjxzZWNvbmRhcnktdGl0bGU+Sm91cm5hbCBvZiBwYWxsaWF0aXZlIG1lZGlj
aW5lPC9zZWNvbmRhcnktdGl0bGU+PC90aXRsZXM+PHBlcmlvZGljYWw+PGZ1bGwtdGl0bGU+Sm91
cm5hbCBvZiBwYWxsaWF0aXZlIG1lZGljaW5lPC9mdWxsLXRpdGxlPjxhYmJyLTE+SiBQYWxsaWF0
IE1lZDwvYWJici0xPjwvcGVyaW9kaWNhbD48cGFnZXM+NzgyLTc4NzwvcGFnZXM+PHZvbHVtZT4x
Nzwvdm9sdW1lPjxudW1iZXI+NzwvbnVtYmVyPjxyZXByaW50LWVkaXRpb24+aW4gZmlsZTwvcmVw
cmludC1lZGl0aW9uPjxrZXl3b3Jkcz48a2V5d29yZD5jYXJlPC9rZXl3b3JkPjxrZXl3b3JkPlBh
bGxpYXRpdmUgQ2FyZTwva2V5d29yZD48a2V5d29yZD5SZXNlYXJjaDwva2V5d29yZD48L2tleXdv
cmRzPjxkYXRlcz48eWVhcj4yMDE0PC95ZWFyPjxwdWItZGF0ZXM+PGRhdGU+MjAxNDwvZGF0ZT48
L3B1Yi1kYXRlcz48L2RhdGVzPjxpc2JuPjEwOTYtNjIxODwvaXNibj48bGFiZWw+Nzk1RzwvbGFi
ZWw+PHVybHM+PC91cmxzPjwvcmVjb3JkPjwvQ2l0ZT48Q2l0ZT48UmVjTnVtPjI1NzU4PC9SZWNO
dW0+PHJlY29yZD48cmVjLW51bWJlcj4yNTc1ODwvcmVjLW51bWJlcj48Zm9yZWlnbi1rZXlzPjxr
ZXkgYXBwPSJFTiIgZGItaWQ9ImVkYTk5ZXNyOWFycDUyZTIwdjJwZnR6NHJwNXM5eDBldmVmNSIg
dGltZXN0YW1wPSIxNTcwMjc1NjcwIj4yNTc1ODwva2V5PjxrZXkgYXBwPSJFTldlYiIgZGItaWQ9
IiI+MDwva2V5PjwvZm9yZWlnbi1rZXlzPjxyZWYtdHlwZSBuYW1lPSJKb3VybmFsIEFydGljbGUi
PjE3PC9yZWYtdHlwZT48Y29udHJpYnV0b3JzPjxhdXRob3JzPjxhdXRob3I+U2Nob2x6LCBCcmV0
dDwvYXV0aG9yPjxhdXRob3I+QmV2YW4sIEFsYW48L2F1dGhvcj48YXV0aG9yPkdlb3Jnb3Vzb3Bv
dWxvdSwgRWthdmk8L2F1dGhvcj48YXV0aG9yPkNvbGxpZXIsIEFpbGVlbjwvYXV0aG9yPjxhdXRo
b3I+TWl0Y2hlbGwsIEltb2dlbjwvYXV0aG9yPjwvYXV0aG9ycz48L2NvbnRyaWJ1dG9ycz48dGl0
bGVzPjx0aXRsZT5Db25zdW1lciBhbmQgY2FyZXIgbGVhZGVyc2hpcCBpbiBwYWxsaWF0aXZlIGNh
cmUgYWNhZGVtaWEgYW5kIHByYWN0aWNlOiBBIHN5c3RlbWF0aWMgcmV2aWV3IHdpdGggbmFycmF0
aXZlIHN5bnRoZXNpczwvdGl0bGU+PHNlY29uZGFyeS10aXRsZT5QYWxsaWF0aXZlIE1lZGljaW5l
PC9zZWNvbmRhcnktdGl0bGU+PC90aXRsZXM+PHBlcmlvZGljYWw+PGZ1bGwtdGl0bGU+UGFsbGlh
dGl2ZSBNZWRpY2luZTwvZnVsbC10aXRsZT48YWJici0xPlBhbGxpYXQgTWVkPC9hYmJyLTE+PC9w
ZXJpb2RpY2FsPjxwYWdlcz45NTktOTY4PC9wYWdlcz48dm9sdW1lPjMzPC92b2x1bWU+PG51bWJl
cj44PC9udW1iZXI+PHJlcHJpbnQtZWRpdGlvbj5pbiBmaWxlPC9yZXByaW50LWVkaXRpb24+PGRh
dGVzPjx5ZWFyPjIwMTk8L3llYXI+PC9kYXRlcz48aXNibj4wMjY5LTIxNjM8L2lzYm4+PHVybHM+
PHJlbGF0ZWQtdXJscz48dXJsPmh0dHBzOi8vam91cm5hbHMtc2FnZXB1Yi1jb20uc2hlZmZpZWxk
LmlkbS5vY2xjLm9yZy9kb2kvZnVsbC8xMC4xMTc3LzAyNjkyMTYzMTk4NTQwMTI8L3VybD48L3Jl
bGF0ZWQtdXJscz48L3VybHM+PC9yZWNvcmQ+PC9DaXRlPjwvRW5kTm90ZT4A
</w:fldData>
        </w:fldChar>
      </w:r>
      <w:r w:rsidR="00C445FA">
        <w:rPr>
          <w:rFonts w:eastAsia="Arial Unicode MS" w:cstheme="minorHAnsi"/>
          <w:color w:val="000000"/>
          <w:sz w:val="24"/>
          <w:szCs w:val="24"/>
          <w:u w:color="000000"/>
          <w:lang w:val="en-US" w:eastAsia="en-GB"/>
        </w:rPr>
        <w:instrText xml:space="preserve"> ADDIN EN.CITE </w:instrText>
      </w:r>
      <w:r w:rsidR="00C445FA">
        <w:rPr>
          <w:rFonts w:eastAsia="Arial Unicode MS" w:cstheme="minorHAnsi"/>
          <w:color w:val="000000"/>
          <w:sz w:val="24"/>
          <w:szCs w:val="24"/>
          <w:u w:color="000000"/>
          <w:lang w:val="en-US" w:eastAsia="en-GB"/>
        </w:rPr>
        <w:fldChar w:fldCharType="begin">
          <w:fldData xml:space="preserve">PEVuZE5vdGU+PENpdGU+PFJlY051bT4xNDg8L1JlY051bT48RGlzcGxheVRleHQ+KEJsYWNrIDIw
MDg7IENoZW4gZXQgYWwuIDIwMTQ7IFNjaG9seiBldCBhbC4gMjAxOSk8L0Rpc3BsYXlUZXh0Pjxy
ZWNvcmQ+PHJlYy1udW1iZXI+MTQ4PC9yZWMtbnVtYmVyPjxmb3JlaWduLWtleXM+PGtleSBhcHA9
IkVOIiBkYi1pZD0iZWRhOTllc3I5YXJwNTJlMjB2MnBmdHo0cnA1czl4MGV2ZWY1IiB0aW1lc3Rh
bXA9IjE1NTQzNzEyOTkiPjE0ODwva2V5PjxrZXkgYXBwPSJFTldlYiIgZGItaWQ9IiI+MDwva2V5
PjwvZm9yZWlnbi1rZXlzPjxyZWYtdHlwZSBuYW1lPSJKb3VybmFsIEFydGljbGUiPjE3PC9yZWYt
dHlwZT48Y29udHJpYnV0b3JzPjxhdXRob3JzPjxhdXRob3I+QmxhY2ssIEouPC9hdXRob3I+PC9h
dXRob3JzPjwvY29udHJpYnV0b3JzPjx0aXRsZXM+PHRpdGxlPlVzZXIgaW52b2x2ZW1lbnQgaW4g
RW9MQzogaG93IGludm9sdmVkIGNhbiBwYXRpZW50cy9jYXJlcnMgYmU/PC90aXRsZT48c2Vjb25k
YXJ5LXRpdGxlPkVuZCBvZiBMaWZlIENhcmU8L3NlY29uZGFyeS10aXRsZT48L3RpdGxlcz48cGVy
aW9kaWNhbD48ZnVsbC10aXRsZT5FbmQgb2YgTGlmZSBDYXJlPC9mdWxsLXRpdGxlPjwvcGVyaW9k
aWNhbD48cGFnZXM+NjQtNjk8L3BhZ2VzPjx2b2x1bWU+Mjwvdm9sdW1lPjxudW1iZXI+NDwvbnVt
YmVyPjxyZXByaW50LWVkaXRpb24+aW4gZmlsZTwvcmVwcmludC1lZGl0aW9uPjxrZXl3b3Jkcz48
a2V5d29yZD5pbnZvbHZlbWVudDwva2V5d29yZD48a2V5d29yZD51c2VyPC9rZXl3b3JkPjxrZXl3
b3JkPnVzZXIgaW52b2x2ZW1lbnQ8L2tleXdvcmQ+PC9rZXl3b3Jkcz48ZGF0ZXM+PHllYXI+MjAw
ODwveWVhcj48cHViLWRhdGVzPjxkYXRlPjIwMDg8L2RhdGU+PC9wdWItZGF0ZXM+PC9kYXRlcz48
aXNibj4yMDQ3LTYzNjE8L2lzYm4+PGxhYmVsPjc5MEc8L2xhYmVsPjx1cmxzPjwvdXJscz48cmVt
b3RlLWRhdGFiYXNlLXByb3ZpZGVyPk1EPC9yZW1vdGUtZGF0YWJhc2UtcHJvdmlkZXI+PC9yZWNv
cmQ+PC9DaXRlPjxDaXRlPjxSZWNOdW0+MzY8L1JlY051bT48cmVjb3JkPjxyZWMtbnVtYmVyPjM2
PC9yZWMtbnVtYmVyPjxmb3JlaWduLWtleXM+PGtleSBhcHA9IkVOIiBkYi1pZD0iZWRhOTllc3I5
YXJwNTJlMjB2MnBmdHo0cnA1czl4MGV2ZWY1IiB0aW1lc3RhbXA9IjE0NjYwNzg5MTQiPjM2PC9r
ZXk+PC9mb3JlaWduLWtleXM+PHJlZi10eXBlIG5hbWU9IkpvdXJuYWwgQXJ0aWNsZSI+MTc8L3Jl
Zi10eXBlPjxjb250cmlidXRvcnM+PGF1dGhvcnM+PGF1dGhvcj5DaGVuLCBFLksuPC9hdXRob3I+
PGF1dGhvcj5SaWZmaW4sIEMuPC9hdXRob3I+PGF1dGhvcj5SZWlkLCBNLkMuPC9hdXRob3I+PGF1
dGhvcj5BZGVsbWFuLCBSLjwvYXV0aG9yPjxhdXRob3I+V2FybWluZ3RvbiwgTS48L2F1dGhvcj48
YXV0aG9yPk1laHRhLCBTLlMuPC9hdXRob3I+PGF1dGhvcj5QaWxsZW1lciwgSy48L2F1dGhvcj48
L2F1dGhvcnM+PC9jb250cmlidXRvcnM+PHRpdGxlcz48dGl0bGU+V2h5IGlzIGhpZ2gtcXVhbGl0
eSByZXNlYXJjaCBvbiBwYWxsaWF0aXZlIGNhcmUgc28gaGFyZCB0byBkbz8gQmFycmllcnMgdG8g
aW1wcm92ZWQgcmVzZWFyY2ggZnJvbSBhIHN1cnZleSBvZiBwYWxsaWF0aXZlIGNhcmUgcmVzZWFy
Y2hlcnM8L3RpdGxlPjxzZWNvbmRhcnktdGl0bGU+Sm91cm5hbCBvZiBwYWxsaWF0aXZlIG1lZGlj
aW5lPC9zZWNvbmRhcnktdGl0bGU+PC90aXRsZXM+PHBlcmlvZGljYWw+PGZ1bGwtdGl0bGU+Sm91
cm5hbCBvZiBwYWxsaWF0aXZlIG1lZGljaW5lPC9mdWxsLXRpdGxlPjxhYmJyLTE+SiBQYWxsaWF0
IE1lZDwvYWJici0xPjwvcGVyaW9kaWNhbD48cGFnZXM+NzgyLTc4NzwvcGFnZXM+PHZvbHVtZT4x
Nzwvdm9sdW1lPjxudW1iZXI+NzwvbnVtYmVyPjxyZXByaW50LWVkaXRpb24+aW4gZmlsZTwvcmVw
cmludC1lZGl0aW9uPjxrZXl3b3Jkcz48a2V5d29yZD5jYXJlPC9rZXl3b3JkPjxrZXl3b3JkPlBh
bGxpYXRpdmUgQ2FyZTwva2V5d29yZD48a2V5d29yZD5SZXNlYXJjaDwva2V5d29yZD48L2tleXdv
cmRzPjxkYXRlcz48eWVhcj4yMDE0PC95ZWFyPjxwdWItZGF0ZXM+PGRhdGU+MjAxNDwvZGF0ZT48
L3B1Yi1kYXRlcz48L2RhdGVzPjxpc2JuPjEwOTYtNjIxODwvaXNibj48bGFiZWw+Nzk1RzwvbGFi
ZWw+PHVybHM+PC91cmxzPjwvcmVjb3JkPjwvQ2l0ZT48Q2l0ZT48UmVjTnVtPjI1NzU4PC9SZWNO
dW0+PHJlY29yZD48cmVjLW51bWJlcj4yNTc1ODwvcmVjLW51bWJlcj48Zm9yZWlnbi1rZXlzPjxr
ZXkgYXBwPSJFTiIgZGItaWQ9ImVkYTk5ZXNyOWFycDUyZTIwdjJwZnR6NHJwNXM5eDBldmVmNSIg
dGltZXN0YW1wPSIxNTcwMjc1NjcwIj4yNTc1ODwva2V5PjxrZXkgYXBwPSJFTldlYiIgZGItaWQ9
IiI+MDwva2V5PjwvZm9yZWlnbi1rZXlzPjxyZWYtdHlwZSBuYW1lPSJKb3VybmFsIEFydGljbGUi
PjE3PC9yZWYtdHlwZT48Y29udHJpYnV0b3JzPjxhdXRob3JzPjxhdXRob3I+U2Nob2x6LCBCcmV0
dDwvYXV0aG9yPjxhdXRob3I+QmV2YW4sIEFsYW48L2F1dGhvcj48YXV0aG9yPkdlb3Jnb3Vzb3Bv
dWxvdSwgRWthdmk8L2F1dGhvcj48YXV0aG9yPkNvbGxpZXIsIEFpbGVlbjwvYXV0aG9yPjxhdXRo
b3I+TWl0Y2hlbGwsIEltb2dlbjwvYXV0aG9yPjwvYXV0aG9ycz48L2NvbnRyaWJ1dG9ycz48dGl0
bGVzPjx0aXRsZT5Db25zdW1lciBhbmQgY2FyZXIgbGVhZGVyc2hpcCBpbiBwYWxsaWF0aXZlIGNh
cmUgYWNhZGVtaWEgYW5kIHByYWN0aWNlOiBBIHN5c3RlbWF0aWMgcmV2aWV3IHdpdGggbmFycmF0
aXZlIHN5bnRoZXNpczwvdGl0bGU+PHNlY29uZGFyeS10aXRsZT5QYWxsaWF0aXZlIE1lZGljaW5l
PC9zZWNvbmRhcnktdGl0bGU+PC90aXRsZXM+PHBlcmlvZGljYWw+PGZ1bGwtdGl0bGU+UGFsbGlh
dGl2ZSBNZWRpY2luZTwvZnVsbC10aXRsZT48YWJici0xPlBhbGxpYXQgTWVkPC9hYmJyLTE+PC9w
ZXJpb2RpY2FsPjxwYWdlcz45NTktOTY4PC9wYWdlcz48dm9sdW1lPjMzPC92b2x1bWU+PG51bWJl
cj44PC9udW1iZXI+PHJlcHJpbnQtZWRpdGlvbj5pbiBmaWxlPC9yZXByaW50LWVkaXRpb24+PGRh
dGVzPjx5ZWFyPjIwMTk8L3llYXI+PC9kYXRlcz48aXNibj4wMjY5LTIxNjM8L2lzYm4+PHVybHM+
PHJlbGF0ZWQtdXJscz48dXJsPmh0dHBzOi8vam91cm5hbHMtc2FnZXB1Yi1jb20uc2hlZmZpZWxk
LmlkbS5vY2xjLm9yZy9kb2kvZnVsbC8xMC4xMTc3LzAyNjkyMTYzMTk4NTQwMTI8L3VybD48L3Jl
bGF0ZWQtdXJscz48L3VybHM+PC9yZWNvcmQ+PC9DaXRlPjwvRW5kTm90ZT4A
</w:fldData>
        </w:fldChar>
      </w:r>
      <w:r w:rsidR="00C445FA">
        <w:rPr>
          <w:rFonts w:eastAsia="Arial Unicode MS" w:cstheme="minorHAnsi"/>
          <w:color w:val="000000"/>
          <w:sz w:val="24"/>
          <w:szCs w:val="24"/>
          <w:u w:color="000000"/>
          <w:lang w:val="en-US" w:eastAsia="en-GB"/>
        </w:rPr>
        <w:instrText xml:space="preserve"> ADDIN EN.CITE.DATA </w:instrText>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end"/>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Black 2008; Chen et al. 2014; Scholz et al. 2019)</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and structures such as ethical review and governance arrangements may provide additional barriers </w:t>
      </w:r>
      <w:r w:rsidR="00C445FA">
        <w:rPr>
          <w:rFonts w:eastAsia="Arial Unicode MS" w:cstheme="minorHAnsi"/>
          <w:color w:val="000000"/>
          <w:sz w:val="24"/>
          <w:szCs w:val="24"/>
          <w:u w:color="000000"/>
          <w:lang w:val="en-US" w:eastAsia="en-GB"/>
        </w:rPr>
        <w:fldChar w:fldCharType="begin">
          <w:fldData xml:space="preserve">PEVuZE5vdGU+PENpdGU+PFJlY051bT40MTwvUmVjTnVtPjxEaXNwbGF5VGV4dD4oQmVsbGFteSBl
dCBhbC4gMjAxMTsgSGlnZ2luc29uIGV0IGFsLiAyMDEzKTwvRGlzcGxheVRleHQ+PHJlY29yZD48
cmVjLW51bWJlcj40MTwvcmVjLW51bWJlcj48Zm9yZWlnbi1rZXlzPjxrZXkgYXBwPSJFTiIgZGIt
aWQ9ImVkYTk5ZXNyOWFycDUyZTIwdjJwZnR6NHJwNXM5eDBldmVmNSIgdGltZXN0YW1wPSIxNTU0
MzcxMjk5Ij40MTwva2V5PjxrZXkgYXBwPSJFTldlYiIgZGItaWQ9IiI+MDwva2V5PjwvZm9yZWln
bi1rZXlzPjxyZWYtdHlwZSBuYW1lPSJKb3VybmFsIEFydGljbGUiPjE3PC9yZWYtdHlwZT48Y29u
dHJpYnV0b3JzPjxhdXRob3JzPjxhdXRob3I+SGlnZ2luc29uLCBJLkouPC9hdXRob3I+PGF1dGhv
cj5FdmFucywgQy5KLjwvYXV0aG9yPjxhdXRob3I+R3JhbmRlLCBHLjwvYXV0aG9yPjxhdXRob3I+
UHJlc3RvbiwgTi48L2F1dGhvcj48YXV0aG9yPk1vcmdhbiwgTS48L2F1dGhvcj48YXV0aG9yPk1j
Q3JvbmUsIFAuPC9hdXRob3I+PGF1dGhvcj5MZXdpcywgUC48L2F1dGhvcj48YXV0aG9yPkZheWVy
cywgUC48L2F1dGhvcj48YXV0aG9yPkhhcmRpbmcsIFIuPC9hdXRob3I+PGF1dGhvcj5Ib3RvcGYs
IE0uPC9hdXRob3I+PC9hdXRob3JzPjwvY29udHJpYnV0b3JzPjx0aXRsZXM+PHRpdGxlPkV2YWx1
YXRpbmcgY29tcGxleCBpbnRlcnZlbnRpb25zIGluIGVuZCBvZiBsaWZlIGNhcmU6IHRoZSBNT1JF
Q2FyZSBzdGF0ZW1lbnQgb24gZ29vZCBwcmFjdGljZSBnZW5lcmF0ZWQgYnkgYSBzeW50aGVzaXMg
b2YgdHJhbnNwYXJlbnQgZXhwZXJ0IGNvbnN1bHRhdGlvbnMgYW5kIHN5c3RlbWF0aWMgcmV2aWV3
czwvdGl0bGU+PHNlY29uZGFyeS10aXRsZT5CTUMgTWVkaWNpbmU8L3NlY29uZGFyeS10aXRsZT48
L3RpdGxlcz48cGVyaW9kaWNhbD48ZnVsbC10aXRsZT5CTUMgbWVkaWNpbmU8L2Z1bGwtdGl0bGU+
PC9wZXJpb2RpY2FsPjxwYWdlcz4xMTEtMTIxPC9wYWdlcz48dm9sdW1lPjExPC92b2x1bWU+PG51
bWJlcj4xPC9udW1iZXI+PHJlcHJpbnQtZWRpdGlvbj5pbiBmaWxlPC9yZXByaW50LWVkaXRpb24+
PGtleXdvcmRzPjxrZXl3b3JkPmNhcmU8L2tleXdvcmQ+PGtleXdvcmQ+Y29tcGxleCBpbnRlcnZl
bnRpb25zPC9rZXl3b3JkPjxrZXl3b3JkPmNvbnN1bHRhdGlvbjwva2V5d29yZD48a2V5d29yZD5n
b29kIHByYWN0aWNlPC9rZXl3b3JkPjxrZXl3b3JkPmludGVydmVudGlvbnM8L2tleXdvcmQ+PGtl
eXdvcmQ+cHJhY3RpY2U8L2tleXdvcmQ+PGtleXdvcmQ+cmV2aWV3PC9rZXl3b3JkPjxrZXl3b3Jk
PnN5c3RlbWF0aWMgcmV2aWV3PC9rZXl3b3JkPjwva2V5d29yZHM+PGRhdGVzPjx5ZWFyPjIwMTM8
L3llYXI+PHB1Yi1kYXRlcz48ZGF0ZT4yMDEzPC9kYXRlPjwvcHViLWRhdGVzPjwvZGF0ZXM+PGlz
Ym4+MTc0MS03MDE1PC9pc2JuPjxsYWJlbD43OTdHPC9sYWJlbD48dXJscz48L3VybHM+PHJlbW90
ZS1kYXRhYmFzZS1wcm92aWRlcj5ORW9MQ0lOPC9yZW1vdGUtZGF0YWJhc2UtcHJvdmlkZXI+PC9y
ZWNvcmQ+PC9DaXRlPjxDaXRlPjxSZWNOdW0+NzE8L1JlY051bT48cmVjb3JkPjxyZWMtbnVtYmVy
PjcxPC9yZWMtbnVtYmVyPjxmb3JlaWduLWtleXM+PGtleSBhcHA9IkVOIiBkYi1pZD0iZWRhOTll
c3I5YXJwNTJlMjB2MnBmdHo0cnA1czl4MGV2ZWY1IiB0aW1lc3RhbXA9IjE0NjYwNzg5MTQiPjcx
PC9rZXk+PC9mb3JlaWduLWtleXM+PHJlZi10eXBlIG5hbWU9IkpvdXJuYWwgQXJ0aWNsZSI+MTc8
L3JlZi10eXBlPjxjb250cmlidXRvcnM+PGF1dGhvcnM+PGF1dGhvcj5CZWxsYW15LCBHLjwvYXV0
aG9yPjxhdXRob3I+R290dCwgTS48L2F1dGhvcj48YXV0aG9yPkZyZXksIFIuPC9hdXRob3I+PC9h
dXRob3JzPjwvY29udHJpYnV0b3JzPjx0aXRsZXM+PHRpdGxlPkl0JmFwb3M7cyBteSBwbGVhc3Vy
ZT86IHRoZSB2aWV3cyBvZiBwYWxsaWF0aXZlIGNhcmUgcGF0aWVudHMgYWJvdXQgYmVpbmcgYXNr
ZWQgdG8gcGFydGljaXBhdGUgaW4gcmVzZWFyY2g8L3RpdGxlPjxzZWNvbmRhcnktdGl0bGU+UHJv
Z3Jlc3MgaW4gUGFsbGlhdGl2ZSBDYXJlPC9zZWNvbmRhcnktdGl0bGU+PC90aXRsZXM+PHBlcmlv
ZGljYWw+PGZ1bGwtdGl0bGU+UHJvZ3Jlc3MgaW4gUGFsbGlhdGl2ZSBDYXJlPC9mdWxsLXRpdGxl
PjxhYmJyLTE+UHJvZyBQYWxsaWF0IENhcmU8L2FiYnItMT48L3BlcmlvZGljYWw+PHBhZ2VzPjE1
OS0xNjQ8L3BhZ2VzPjx2b2x1bWU+MTk8L3ZvbHVtZT48bnVtYmVyPjQ8L251bWJlcj48cmVwcmlu
dC1lZGl0aW9uPmluIGZpbGU8L3JlcHJpbnQtZWRpdGlvbj48a2V5d29yZHM+PGtleXdvcmQ+Y2Fy
ZTwva2V5d29yZD48a2V5d29yZD5QYWxsaWF0aXZlIENhcmU8L2tleXdvcmQ+PGtleXdvcmQ+UGF0
aWVudDwva2V5d29yZD48a2V5d29yZD5QYXRpZW50czwva2V5d29yZD48a2V5d29yZD5SZXNlYXJj
aDwva2V5d29yZD48a2V5d29yZD5WaWV3PC9rZXl3b3JkPjxrZXl3b3JkPlZpZXdzPC9rZXl3b3Jk
Pjwva2V5d29yZHM+PGRhdGVzPjx5ZWFyPjIwMTE8L3llYXI+PHB1Yi1kYXRlcz48ZGF0ZT4yMDEx
PC9kYXRlPjwvcHViLWRhdGVzPjwvZGF0ZXM+PGlzYm4+MDk2OS05MjYwPC9pc2JuPjxsYWJlbD44
MDRHPC9sYWJlbD48dXJscz48L3VybHM+PHJlbW90ZS1kYXRhYmFzZS1wcm92aWRlcj5BTUVELCBD
SU5BSEw8L3JlbW90ZS1kYXRhYmFzZS1wcm92aWRlcj48L3JlY29yZD48L0NpdGU+PC9FbmROb3Rl
PgB=
</w:fldData>
        </w:fldChar>
      </w:r>
      <w:r w:rsidR="00C445FA">
        <w:rPr>
          <w:rFonts w:eastAsia="Arial Unicode MS" w:cstheme="minorHAnsi"/>
          <w:color w:val="000000"/>
          <w:sz w:val="24"/>
          <w:szCs w:val="24"/>
          <w:u w:color="000000"/>
          <w:lang w:val="en-US" w:eastAsia="en-GB"/>
        </w:rPr>
        <w:instrText xml:space="preserve"> ADDIN EN.CITE </w:instrText>
      </w:r>
      <w:r w:rsidR="00C445FA">
        <w:rPr>
          <w:rFonts w:eastAsia="Arial Unicode MS" w:cstheme="minorHAnsi"/>
          <w:color w:val="000000"/>
          <w:sz w:val="24"/>
          <w:szCs w:val="24"/>
          <w:u w:color="000000"/>
          <w:lang w:val="en-US" w:eastAsia="en-GB"/>
        </w:rPr>
        <w:fldChar w:fldCharType="begin">
          <w:fldData xml:space="preserve">PEVuZE5vdGU+PENpdGU+PFJlY051bT40MTwvUmVjTnVtPjxEaXNwbGF5VGV4dD4oQmVsbGFteSBl
dCBhbC4gMjAxMTsgSGlnZ2luc29uIGV0IGFsLiAyMDEzKTwvRGlzcGxheVRleHQ+PHJlY29yZD48
cmVjLW51bWJlcj40MTwvcmVjLW51bWJlcj48Zm9yZWlnbi1rZXlzPjxrZXkgYXBwPSJFTiIgZGIt
aWQ9ImVkYTk5ZXNyOWFycDUyZTIwdjJwZnR6NHJwNXM5eDBldmVmNSIgdGltZXN0YW1wPSIxNTU0
MzcxMjk5Ij40MTwva2V5PjxrZXkgYXBwPSJFTldlYiIgZGItaWQ9IiI+MDwva2V5PjwvZm9yZWln
bi1rZXlzPjxyZWYtdHlwZSBuYW1lPSJKb3VybmFsIEFydGljbGUiPjE3PC9yZWYtdHlwZT48Y29u
dHJpYnV0b3JzPjxhdXRob3JzPjxhdXRob3I+SGlnZ2luc29uLCBJLkouPC9hdXRob3I+PGF1dGhv
cj5FdmFucywgQy5KLjwvYXV0aG9yPjxhdXRob3I+R3JhbmRlLCBHLjwvYXV0aG9yPjxhdXRob3I+
UHJlc3RvbiwgTi48L2F1dGhvcj48YXV0aG9yPk1vcmdhbiwgTS48L2F1dGhvcj48YXV0aG9yPk1j
Q3JvbmUsIFAuPC9hdXRob3I+PGF1dGhvcj5MZXdpcywgUC48L2F1dGhvcj48YXV0aG9yPkZheWVy
cywgUC48L2F1dGhvcj48YXV0aG9yPkhhcmRpbmcsIFIuPC9hdXRob3I+PGF1dGhvcj5Ib3RvcGYs
IE0uPC9hdXRob3I+PC9hdXRob3JzPjwvY29udHJpYnV0b3JzPjx0aXRsZXM+PHRpdGxlPkV2YWx1
YXRpbmcgY29tcGxleCBpbnRlcnZlbnRpb25zIGluIGVuZCBvZiBsaWZlIGNhcmU6IHRoZSBNT1JF
Q2FyZSBzdGF0ZW1lbnQgb24gZ29vZCBwcmFjdGljZSBnZW5lcmF0ZWQgYnkgYSBzeW50aGVzaXMg
b2YgdHJhbnNwYXJlbnQgZXhwZXJ0IGNvbnN1bHRhdGlvbnMgYW5kIHN5c3RlbWF0aWMgcmV2aWV3
czwvdGl0bGU+PHNlY29uZGFyeS10aXRsZT5CTUMgTWVkaWNpbmU8L3NlY29uZGFyeS10aXRsZT48
L3RpdGxlcz48cGVyaW9kaWNhbD48ZnVsbC10aXRsZT5CTUMgbWVkaWNpbmU8L2Z1bGwtdGl0bGU+
PC9wZXJpb2RpY2FsPjxwYWdlcz4xMTEtMTIxPC9wYWdlcz48dm9sdW1lPjExPC92b2x1bWU+PG51
bWJlcj4xPC9udW1iZXI+PHJlcHJpbnQtZWRpdGlvbj5pbiBmaWxlPC9yZXByaW50LWVkaXRpb24+
PGtleXdvcmRzPjxrZXl3b3JkPmNhcmU8L2tleXdvcmQ+PGtleXdvcmQ+Y29tcGxleCBpbnRlcnZl
bnRpb25zPC9rZXl3b3JkPjxrZXl3b3JkPmNvbnN1bHRhdGlvbjwva2V5d29yZD48a2V5d29yZD5n
b29kIHByYWN0aWNlPC9rZXl3b3JkPjxrZXl3b3JkPmludGVydmVudGlvbnM8L2tleXdvcmQ+PGtl
eXdvcmQ+cHJhY3RpY2U8L2tleXdvcmQ+PGtleXdvcmQ+cmV2aWV3PC9rZXl3b3JkPjxrZXl3b3Jk
PnN5c3RlbWF0aWMgcmV2aWV3PC9rZXl3b3JkPjwva2V5d29yZHM+PGRhdGVzPjx5ZWFyPjIwMTM8
L3llYXI+PHB1Yi1kYXRlcz48ZGF0ZT4yMDEzPC9kYXRlPjwvcHViLWRhdGVzPjwvZGF0ZXM+PGlz
Ym4+MTc0MS03MDE1PC9pc2JuPjxsYWJlbD43OTdHPC9sYWJlbD48dXJscz48L3VybHM+PHJlbW90
ZS1kYXRhYmFzZS1wcm92aWRlcj5ORW9MQ0lOPC9yZW1vdGUtZGF0YWJhc2UtcHJvdmlkZXI+PC9y
ZWNvcmQ+PC9DaXRlPjxDaXRlPjxSZWNOdW0+NzE8L1JlY051bT48cmVjb3JkPjxyZWMtbnVtYmVy
PjcxPC9yZWMtbnVtYmVyPjxmb3JlaWduLWtleXM+PGtleSBhcHA9IkVOIiBkYi1pZD0iZWRhOTll
c3I5YXJwNTJlMjB2MnBmdHo0cnA1czl4MGV2ZWY1IiB0aW1lc3RhbXA9IjE0NjYwNzg5MTQiPjcx
PC9rZXk+PC9mb3JlaWduLWtleXM+PHJlZi10eXBlIG5hbWU9IkpvdXJuYWwgQXJ0aWNsZSI+MTc8
L3JlZi10eXBlPjxjb250cmlidXRvcnM+PGF1dGhvcnM+PGF1dGhvcj5CZWxsYW15LCBHLjwvYXV0
aG9yPjxhdXRob3I+R290dCwgTS48L2F1dGhvcj48YXV0aG9yPkZyZXksIFIuPC9hdXRob3I+PC9h
dXRob3JzPjwvY29udHJpYnV0b3JzPjx0aXRsZXM+PHRpdGxlPkl0JmFwb3M7cyBteSBwbGVhc3Vy
ZT86IHRoZSB2aWV3cyBvZiBwYWxsaWF0aXZlIGNhcmUgcGF0aWVudHMgYWJvdXQgYmVpbmcgYXNr
ZWQgdG8gcGFydGljaXBhdGUgaW4gcmVzZWFyY2g8L3RpdGxlPjxzZWNvbmRhcnktdGl0bGU+UHJv
Z3Jlc3MgaW4gUGFsbGlhdGl2ZSBDYXJlPC9zZWNvbmRhcnktdGl0bGU+PC90aXRsZXM+PHBlcmlv
ZGljYWw+PGZ1bGwtdGl0bGU+UHJvZ3Jlc3MgaW4gUGFsbGlhdGl2ZSBDYXJlPC9mdWxsLXRpdGxl
PjxhYmJyLTE+UHJvZyBQYWxsaWF0IENhcmU8L2FiYnItMT48L3BlcmlvZGljYWw+PHBhZ2VzPjE1
OS0xNjQ8L3BhZ2VzPjx2b2x1bWU+MTk8L3ZvbHVtZT48bnVtYmVyPjQ8L251bWJlcj48cmVwcmlu
dC1lZGl0aW9uPmluIGZpbGU8L3JlcHJpbnQtZWRpdGlvbj48a2V5d29yZHM+PGtleXdvcmQ+Y2Fy
ZTwva2V5d29yZD48a2V5d29yZD5QYWxsaWF0aXZlIENhcmU8L2tleXdvcmQ+PGtleXdvcmQ+UGF0
aWVudDwva2V5d29yZD48a2V5d29yZD5QYXRpZW50czwva2V5d29yZD48a2V5d29yZD5SZXNlYXJj
aDwva2V5d29yZD48a2V5d29yZD5WaWV3PC9rZXl3b3JkPjxrZXl3b3JkPlZpZXdzPC9rZXl3b3Jk
Pjwva2V5d29yZHM+PGRhdGVzPjx5ZWFyPjIwMTE8L3llYXI+PHB1Yi1kYXRlcz48ZGF0ZT4yMDEx
PC9kYXRlPjwvcHViLWRhdGVzPjwvZGF0ZXM+PGlzYm4+MDk2OS05MjYwPC9pc2JuPjxsYWJlbD44
MDRHPC9sYWJlbD48dXJscz48L3VybHM+PHJlbW90ZS1kYXRhYmFzZS1wcm92aWRlcj5BTUVELCBD
SU5BSEw8L3JlbW90ZS1kYXRhYmFzZS1wcm92aWRlcj48L3JlY29yZD48L0NpdGU+PC9FbmROb3Rl
PgB=
</w:fldData>
        </w:fldChar>
      </w:r>
      <w:r w:rsidR="00C445FA">
        <w:rPr>
          <w:rFonts w:eastAsia="Arial Unicode MS" w:cstheme="minorHAnsi"/>
          <w:color w:val="000000"/>
          <w:sz w:val="24"/>
          <w:szCs w:val="24"/>
          <w:u w:color="000000"/>
          <w:lang w:val="en-US" w:eastAsia="en-GB"/>
        </w:rPr>
        <w:instrText xml:space="preserve"> ADDIN EN.CITE.DATA </w:instrText>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end"/>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Bellamy et al. 2011; Higginson et al. 2013)</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 xml:space="preserve">. In addition, clinicians and academics may be reluctant to engage patients and carers in research as it may feel too daunting or they may assume patients are too ill </w:t>
      </w:r>
      <w:r w:rsidR="00C445FA">
        <w:rPr>
          <w:rFonts w:eastAsia="Arial Unicode MS" w:cstheme="minorHAnsi"/>
          <w:color w:val="000000"/>
          <w:sz w:val="24"/>
          <w:szCs w:val="24"/>
          <w:u w:color="000000"/>
          <w:lang w:val="en-US" w:eastAsia="en-GB"/>
        </w:rPr>
        <w:fldChar w:fldCharType="begin">
          <w:fldData xml:space="preserve">PEVuZE5vdGU+PENpdGU+PFJlY051bT4yNTg4MDwvUmVjTnVtPjxEaXNwbGF5VGV4dD4oU21hbGwg
YW5kIFJob2RlcyAyMDAwOyBHb3ZlIGV0IGFsLiAyMDE4OyBMdWR3aWcgZXQgYWwuIDIwMjApPC9E
aXNwbGF5VGV4dD48cmVjb3JkPjxyZWMtbnVtYmVyPjI1ODgwPC9yZWMtbnVtYmVyPjxmb3JlaWdu
LWtleXM+PGtleSBhcHA9IkVOIiBkYi1pZD0iZWRhOTllc3I5YXJwNTJlMjB2MnBmdHo0cnA1czl4
MGV2ZWY1IiB0aW1lc3RhbXA9IjE2MDg5ODMzODciPjI1ODgwPC9rZXk+PC9mb3JlaWduLWtleXM+
PHJlZi10eXBlIG5hbWU9IkpvdXJuYWwgQXJ0aWNsZSI+MTc8L3JlZi10eXBlPjxjb250cmlidXRv
cnM+PGF1dGhvcnM+PGF1dGhvcj5MdWR3aWcsIEMuPC9hdXRob3I+PGF1dGhvcj5HcmFoYW0sIEku
IEQuPC9hdXRob3I+PGF1dGhvcj5HaWZmb3JkLCBXLjwvYXV0aG9yPjxhdXRob3I+TGF2b2llLCBK
LjwvYXV0aG9yPjxhdXRob3I+U3RhY2V5LCBELjwvYXV0aG9yPjwvYXV0aG9ycz48L2NvbnRyaWJ1
dG9ycz48dGl0bGVzPjx0aXRsZT5QYXJ0bmVyaW5nIHdpdGggZnJhaWwgb3Igc2VyaW91c2x5IGls
bCBwYXRpZW50cyBpbiByZXNlYXJjaDogYSBzeXN0ZW1hdGljIHJldmlldzwvdGl0bGU+PHNlY29u
ZGFyeS10aXRsZT5SZXNlYXJjaCBJbnZvbHZlbWVudCBhbmQgRW5nYWdlbWVudDwvc2Vjb25kYXJ5
LXRpdGxlPjwvdGl0bGVzPjxwZXJpb2RpY2FsPjxmdWxsLXRpdGxlPlJlc2VhcmNoIEludm9sdmVt
ZW50IGFuZCBFbmdhZ2VtZW50PC9mdWxsLXRpdGxlPjxhYmJyLTE+UmVzIEludm9sdiBFbmdhZ2Vt
PC9hYmJyLTE+PC9wZXJpb2RpY2FsPjxwYWdlcz4xLTIyPC9wYWdlcz48dm9sdW1lPjY8L3ZvbHVt
ZT48bnVtYmVyPjE8L251bWJlcj48cmVwcmludC1lZGl0aW9uPmluIGZpbGU8L3JlcHJpbnQtZWRp
dGlvbj48ZGF0ZXM+PHllYXI+MjAyMDwveWVhcj48L2RhdGVzPjxpc2JuPjIwNTYtNzUyOTwvaXNi
bj48dXJscz48cmVsYXRlZC11cmxzPjx1cmw+aHR0cHM6Ly9saW5rLnNwcmluZ2VyLmNvbS9hcnRp
Y2xlLzEwLjExODYvczQwOTAwLTAyMC0wMDIyNS0yPC91cmw+PC9yZWxhdGVkLXVybHM+PC91cmxz
PjwvcmVjb3JkPjwvQ2l0ZT48Q2l0ZT48UmVjTnVtPjcxMjwvUmVjTnVtPjxyZWNvcmQ+PHJlYy1u
dW1iZXI+NzEyPC9yZWMtbnVtYmVyPjxmb3JlaWduLWtleXM+PGtleSBhcHA9IkVOIiBkYi1pZD0i
ZWRhOTllc3I5YXJwNTJlMjB2MnBmdHo0cnA1czl4MGV2ZWY1IiB0aW1lc3RhbXA9IjE0NjYwNzg5
MTQiPjcxMjwva2V5PjwvZm9yZWlnbi1rZXlzPjxyZWYtdHlwZSBuYW1lPSJCb29rIj42PC9yZWYt
dHlwZT48Y29udHJpYnV0b3JzPjxhdXRob3JzPjxhdXRob3I+U21hbGwsIE4uPC9hdXRob3I+PGF1
dGhvcj5SaG9kZXMsIFAuPC9hdXRob3I+PC9hdXRob3JzPjwvY29udHJpYnV0b3JzPjx0aXRsZXM+
PHRpdGxlPlRvbyBJbGwgdG8gVGFsaz8gVXNlciBpbnZvbHZlbWVudCBhbmQgcGFsbGlhdGl2ZSBj
YXJlPC90aXRsZT48L3RpdGxlcz48cmVwcmludC1lZGl0aW9uPmluIGZpbGU8L3JlcHJpbnQtZWRp
dGlvbj48a2V5d29yZHM+PGtleXdvcmQ+Y2FyZTwva2V5d29yZD48a2V5d29yZD5Db21tdW5pY2F0
aW9uPC9rZXl3b3JkPjxrZXl3b3JkPkRpc2Vhc2U8L2tleXdvcmQ+PGtleXdvcmQ+SGVhbHRoPC9r
ZXl3b3JkPjxrZXl3b3JkPmhlYWx0aCBhbmQgc29jaWFsIGNhcmU8L2tleXdvcmQ+PGtleXdvcmQ+
SGVhbHRoIFBvbGljeTwva2V5d29yZD48a2V5d29yZD5IZWFsdGggU2VydmljZXM8L2tleXdvcmQ+
PGtleXdvcmQ+aW5mb3JtYXRpb248L2tleXdvcmQ+PGtleXdvcmQ+aW52b2x2ZW1lbnQ8L2tleXdv
cmQ+PGtleXdvcmQ+bGl0ZXJhdHVyZTwva2V5d29yZD48a2V5d29yZD5NdWx0aXBsZSBTY2xlcm9z
aXM8L2tleXdvcmQ+PGtleXdvcmQ+UGFsbGlhdGl2ZSBDYXJlPC9rZXl3b3JkPjxrZXl3b3JkPlBl
b3BsZTwva2V5d29yZD48a2V5d29yZD5wb2xpY3k8L2tleXdvcmQ+PGtleXdvcmQ+cHJhY3RpY2U8
L2tleXdvcmQ+PGtleXdvcmQ+cHJvZmVzc2lvbmFsPC9rZXl3b3JkPjxrZXl3b3JkPlJvbGU8L2tl
eXdvcmQ+PGtleXdvcmQ+c2VsZi1oZWxwPC9rZXl3b3JkPjxrZXl3b3JkPlNlbGYtSGVscCBHcm91
cHM8L2tleXdvcmQ+PGtleXdvcmQ+U2VydmljZXM8L2tleXdvcmQ+PGtleXdvcmQ+U29jaWFsIENh
cmU8L2tleXdvcmQ+PGtleXdvcmQ+U3R1ZGVudHM8L2tleXdvcmQ+PGtleXdvcmQ+dXNlcjwva2V5
d29yZD48a2V5d29yZD51c2VyIGludm9sdmVtZW50PC9rZXl3b3JkPjxrZXl3b3JkPnVzZXJzPC9r
ZXl3b3JkPjxrZXl3b3JkPlZpZXc8L2tleXdvcmQ+PGtleXdvcmQ+Vmlld3M8L2tleXdvcmQ+PGtl
eXdvcmQ+dm9pY2U8L2tleXdvcmQ+PC9rZXl3b3Jkcz48ZGF0ZXM+PHllYXI+MjAwMDwveWVhcj48
L2RhdGVzPjxwdWItbG9jYXRpb24+TG9uZG9uPC9wdWItbG9jYXRpb24+PHB1Ymxpc2hlcj5Sb3V0
bGVkZ2U8L3B1Ymxpc2hlcj48bGFiZWw+NjA0RzwvbGFiZWw+PHVybHM+PHJlbGF0ZWQtdXJscz48
dXJsPmh0dHA6Ly93d3cuc2NpZS1zb2NpYWxjYXJlb25saW5lLm9yZy51ay90b28taWxsLXRvLXRh
bGstdXNlci1pbnZvbHZlbWVudC1hbmQtcGFsbGlhdGl2ZS1jYXJlL3IvYTExRzAwMDAwMDE3dUZn
SUFJPC91cmw+PHVybD48c3R5bGUgZmFjZT0ibm9ybWFsIiBmb250PSJkZWZhdWx0IiBzaXplPSIx
MDAlIj5oPC9zdHlsZT48c3R5bGUgZmFjZT0idW5kZXJsaW5lIiBmb250PSJkZWZhdWx0IiBzaXpl
PSIxMDAlIj50dHA6Ly93d3cuanJmLm9yZy51ay9rbm93bGVkZ2UvZmluZGluZ3Mvc29jaWFsY2Fy
ZS8yNzEuYXNwPC9zdHlsZT48L3VybD48L3JlbGF0ZWQtdXJscz48L3VybHM+PHJlbW90ZS1kYXRh
YmFzZS1wcm92aWRlcj5TQ088L3JlbW90ZS1kYXRhYmFzZS1wcm92aWRlcj48L3JlY29yZD48L0Np
dGU+PENpdGU+PFJlY051bT4xNjgyMzwvUmVjTnVtPjxyZWNvcmQ+PHJlYy1udW1iZXI+MTY4MjM8
L3JlYy1udW1iZXI+PGZvcmVpZ24ta2V5cz48a2V5IGFwcD0iRU4iIGRiLWlkPSJlZGE5OWVzcjlh
cnA1MmUyMHYycGZ0ejRycDVzOXgwZXZlZjUiIHRpbWVzdGFtcD0iMTUzMDg5MzMxMiI+MTY4MjM8
L2tleT48a2V5IGFwcD0iRU5XZWIiIGRiLWlkPSIiPjA8L2tleT48L2ZvcmVpZ24ta2V5cz48cmVm
LXR5cGUgbmFtZT0iSm91cm5hbCBBcnRpY2xlIj4xNzwvcmVmLXR5cGU+PGNvbnRyaWJ1dG9ycz48
YXV0aG9ycz48YXV0aG9yPkdvdmUsIERpYW5uZTwvYXV0aG9yPjxhdXRob3I+RGlhei1Qb25jZSwg
QW5hPC9hdXRob3I+PGF1dGhvcj5HZW9yZ2VzLCBKZWFuPC9hdXRob3I+PGF1dGhvcj5Nb25pei1D
b29rLCBFc21lPC9hdXRob3I+PGF1dGhvcj5Nb3VudGFpbiwgR2FpbDwvYXV0aG9yPjxhdXRob3I+
Q2hhdHRhdCwgUmFiaWg8L2F1dGhvcj48YXV0aG9yPsOYa3NuZWJqZXJnLCBMYWlsYTwvYXV0aG9y
PjxhdXRob3I+RXVyb3BlYW4gV29ya2luZyBHcm91cCBvZiBQZW9wbGUgd2l0aCBEZW1lbnRpYSw8
L2F1dGhvcj48L2F1dGhvcnM+PC9jb250cmlidXRvcnM+PHRpdGxlcz48dGl0bGU+QWx6aGVpbWVy
IEV1cm9wZSZhcG9zO3MgcG9zaXRpb24gb24gaW52b2x2aW5nIHBlb3BsZSB3aXRoIGRlbWVudGlh
IGluIHJlc2VhcmNoIHRocm91Z2ggUFBJIChwYXRpZW50IGFuZCBwdWJsaWMgaW52b2x2ZW1lbnQp
PC90aXRsZT48c2Vjb25kYXJ5LXRpdGxlPkFnaW5nICZhbXA7IG1lbnRhbCBoZWFsdGg8L3NlY29u
ZGFyeS10aXRsZT48L3RpdGxlcz48cGVyaW9kaWNhbD48ZnVsbC10aXRsZT5BZ2luZyAmYW1wOyBN
ZW50YWwgSGVhbHRoPC9mdWxsLXRpdGxlPjwvcGVyaW9kaWNhbD48cGFnZXM+NzIzLTcyOTwvcGFn
ZXM+PHZvbHVtZT4yMjwvdm9sdW1lPjxudW1iZXI+NjwvbnVtYmVyPjxyZXByaW50LWVkaXRpb24+
aW4gZmlsZTwvcmVwcmludC1lZGl0aW9uPjxkYXRlcz48eWVhcj4yMDE4PC95ZWFyPjwvZGF0ZXM+
PGlzYm4+MTM2MC03ODYzPC9pc2JuPjx1cmxzPjxyZWxhdGVkLXVybHM+PHVybD5odHRwczovL29u
bGluZWxpYnJhcnkud2lsZXkuY29tL2RvaS9hYnMvMTAuMTExMS9oZXguMTI2NzE8L3VybD48L3Jl
bGF0ZWQtdXJscz48L3VybHM+PC9yZWNvcmQ+PC9DaXRlPjwvRW5kTm90ZT4A
</w:fldData>
        </w:fldChar>
      </w:r>
      <w:r w:rsidR="00C445FA">
        <w:rPr>
          <w:rFonts w:eastAsia="Arial Unicode MS" w:cstheme="minorHAnsi"/>
          <w:color w:val="000000"/>
          <w:sz w:val="24"/>
          <w:szCs w:val="24"/>
          <w:u w:color="000000"/>
          <w:lang w:val="en-US" w:eastAsia="en-GB"/>
        </w:rPr>
        <w:instrText xml:space="preserve"> ADDIN EN.CITE </w:instrText>
      </w:r>
      <w:r w:rsidR="00C445FA">
        <w:rPr>
          <w:rFonts w:eastAsia="Arial Unicode MS" w:cstheme="minorHAnsi"/>
          <w:color w:val="000000"/>
          <w:sz w:val="24"/>
          <w:szCs w:val="24"/>
          <w:u w:color="000000"/>
          <w:lang w:val="en-US" w:eastAsia="en-GB"/>
        </w:rPr>
        <w:fldChar w:fldCharType="begin">
          <w:fldData xml:space="preserve">PEVuZE5vdGU+PENpdGU+PFJlY051bT4yNTg4MDwvUmVjTnVtPjxEaXNwbGF5VGV4dD4oU21hbGwg
YW5kIFJob2RlcyAyMDAwOyBHb3ZlIGV0IGFsLiAyMDE4OyBMdWR3aWcgZXQgYWwuIDIwMjApPC9E
aXNwbGF5VGV4dD48cmVjb3JkPjxyZWMtbnVtYmVyPjI1ODgwPC9yZWMtbnVtYmVyPjxmb3JlaWdu
LWtleXM+PGtleSBhcHA9IkVOIiBkYi1pZD0iZWRhOTllc3I5YXJwNTJlMjB2MnBmdHo0cnA1czl4
MGV2ZWY1IiB0aW1lc3RhbXA9IjE2MDg5ODMzODciPjI1ODgwPC9rZXk+PC9mb3JlaWduLWtleXM+
PHJlZi10eXBlIG5hbWU9IkpvdXJuYWwgQXJ0aWNsZSI+MTc8L3JlZi10eXBlPjxjb250cmlidXRv
cnM+PGF1dGhvcnM+PGF1dGhvcj5MdWR3aWcsIEMuPC9hdXRob3I+PGF1dGhvcj5HcmFoYW0sIEku
IEQuPC9hdXRob3I+PGF1dGhvcj5HaWZmb3JkLCBXLjwvYXV0aG9yPjxhdXRob3I+TGF2b2llLCBK
LjwvYXV0aG9yPjxhdXRob3I+U3RhY2V5LCBELjwvYXV0aG9yPjwvYXV0aG9ycz48L2NvbnRyaWJ1
dG9ycz48dGl0bGVzPjx0aXRsZT5QYXJ0bmVyaW5nIHdpdGggZnJhaWwgb3Igc2VyaW91c2x5IGls
bCBwYXRpZW50cyBpbiByZXNlYXJjaDogYSBzeXN0ZW1hdGljIHJldmlldzwvdGl0bGU+PHNlY29u
ZGFyeS10aXRsZT5SZXNlYXJjaCBJbnZvbHZlbWVudCBhbmQgRW5nYWdlbWVudDwvc2Vjb25kYXJ5
LXRpdGxlPjwvdGl0bGVzPjxwZXJpb2RpY2FsPjxmdWxsLXRpdGxlPlJlc2VhcmNoIEludm9sdmVt
ZW50IGFuZCBFbmdhZ2VtZW50PC9mdWxsLXRpdGxlPjxhYmJyLTE+UmVzIEludm9sdiBFbmdhZ2Vt
PC9hYmJyLTE+PC9wZXJpb2RpY2FsPjxwYWdlcz4xLTIyPC9wYWdlcz48dm9sdW1lPjY8L3ZvbHVt
ZT48bnVtYmVyPjE8L251bWJlcj48cmVwcmludC1lZGl0aW9uPmluIGZpbGU8L3JlcHJpbnQtZWRp
dGlvbj48ZGF0ZXM+PHllYXI+MjAyMDwveWVhcj48L2RhdGVzPjxpc2JuPjIwNTYtNzUyOTwvaXNi
bj48dXJscz48cmVsYXRlZC11cmxzPjx1cmw+aHR0cHM6Ly9saW5rLnNwcmluZ2VyLmNvbS9hcnRp
Y2xlLzEwLjExODYvczQwOTAwLTAyMC0wMDIyNS0yPC91cmw+PC9yZWxhdGVkLXVybHM+PC91cmxz
PjwvcmVjb3JkPjwvQ2l0ZT48Q2l0ZT48UmVjTnVtPjcxMjwvUmVjTnVtPjxyZWNvcmQ+PHJlYy1u
dW1iZXI+NzEyPC9yZWMtbnVtYmVyPjxmb3JlaWduLWtleXM+PGtleSBhcHA9IkVOIiBkYi1pZD0i
ZWRhOTllc3I5YXJwNTJlMjB2MnBmdHo0cnA1czl4MGV2ZWY1IiB0aW1lc3RhbXA9IjE0NjYwNzg5
MTQiPjcxMjwva2V5PjwvZm9yZWlnbi1rZXlzPjxyZWYtdHlwZSBuYW1lPSJCb29rIj42PC9yZWYt
dHlwZT48Y29udHJpYnV0b3JzPjxhdXRob3JzPjxhdXRob3I+U21hbGwsIE4uPC9hdXRob3I+PGF1
dGhvcj5SaG9kZXMsIFAuPC9hdXRob3I+PC9hdXRob3JzPjwvY29udHJpYnV0b3JzPjx0aXRsZXM+
PHRpdGxlPlRvbyBJbGwgdG8gVGFsaz8gVXNlciBpbnZvbHZlbWVudCBhbmQgcGFsbGlhdGl2ZSBj
YXJlPC90aXRsZT48L3RpdGxlcz48cmVwcmludC1lZGl0aW9uPmluIGZpbGU8L3JlcHJpbnQtZWRp
dGlvbj48a2V5d29yZHM+PGtleXdvcmQ+Y2FyZTwva2V5d29yZD48a2V5d29yZD5Db21tdW5pY2F0
aW9uPC9rZXl3b3JkPjxrZXl3b3JkPkRpc2Vhc2U8L2tleXdvcmQ+PGtleXdvcmQ+SGVhbHRoPC9r
ZXl3b3JkPjxrZXl3b3JkPmhlYWx0aCBhbmQgc29jaWFsIGNhcmU8L2tleXdvcmQ+PGtleXdvcmQ+
SGVhbHRoIFBvbGljeTwva2V5d29yZD48a2V5d29yZD5IZWFsdGggU2VydmljZXM8L2tleXdvcmQ+
PGtleXdvcmQ+aW5mb3JtYXRpb248L2tleXdvcmQ+PGtleXdvcmQ+aW52b2x2ZW1lbnQ8L2tleXdv
cmQ+PGtleXdvcmQ+bGl0ZXJhdHVyZTwva2V5d29yZD48a2V5d29yZD5NdWx0aXBsZSBTY2xlcm9z
aXM8L2tleXdvcmQ+PGtleXdvcmQ+UGFsbGlhdGl2ZSBDYXJlPC9rZXl3b3JkPjxrZXl3b3JkPlBl
b3BsZTwva2V5d29yZD48a2V5d29yZD5wb2xpY3k8L2tleXdvcmQ+PGtleXdvcmQ+cHJhY3RpY2U8
L2tleXdvcmQ+PGtleXdvcmQ+cHJvZmVzc2lvbmFsPC9rZXl3b3JkPjxrZXl3b3JkPlJvbGU8L2tl
eXdvcmQ+PGtleXdvcmQ+c2VsZi1oZWxwPC9rZXl3b3JkPjxrZXl3b3JkPlNlbGYtSGVscCBHcm91
cHM8L2tleXdvcmQ+PGtleXdvcmQ+U2VydmljZXM8L2tleXdvcmQ+PGtleXdvcmQ+U29jaWFsIENh
cmU8L2tleXdvcmQ+PGtleXdvcmQ+U3R1ZGVudHM8L2tleXdvcmQ+PGtleXdvcmQ+dXNlcjwva2V5
d29yZD48a2V5d29yZD51c2VyIGludm9sdmVtZW50PC9rZXl3b3JkPjxrZXl3b3JkPnVzZXJzPC9r
ZXl3b3JkPjxrZXl3b3JkPlZpZXc8L2tleXdvcmQ+PGtleXdvcmQ+Vmlld3M8L2tleXdvcmQ+PGtl
eXdvcmQ+dm9pY2U8L2tleXdvcmQ+PC9rZXl3b3Jkcz48ZGF0ZXM+PHllYXI+MjAwMDwveWVhcj48
L2RhdGVzPjxwdWItbG9jYXRpb24+TG9uZG9uPC9wdWItbG9jYXRpb24+PHB1Ymxpc2hlcj5Sb3V0
bGVkZ2U8L3B1Ymxpc2hlcj48bGFiZWw+NjA0RzwvbGFiZWw+PHVybHM+PHJlbGF0ZWQtdXJscz48
dXJsPmh0dHA6Ly93d3cuc2NpZS1zb2NpYWxjYXJlb25saW5lLm9yZy51ay90b28taWxsLXRvLXRh
bGstdXNlci1pbnZvbHZlbWVudC1hbmQtcGFsbGlhdGl2ZS1jYXJlL3IvYTExRzAwMDAwMDE3dUZn
SUFJPC91cmw+PHVybD48c3R5bGUgZmFjZT0ibm9ybWFsIiBmb250PSJkZWZhdWx0IiBzaXplPSIx
MDAlIj5oPC9zdHlsZT48c3R5bGUgZmFjZT0idW5kZXJsaW5lIiBmb250PSJkZWZhdWx0IiBzaXpl
PSIxMDAlIj50dHA6Ly93d3cuanJmLm9yZy51ay9rbm93bGVkZ2UvZmluZGluZ3Mvc29jaWFsY2Fy
ZS8yNzEuYXNwPC9zdHlsZT48L3VybD48L3JlbGF0ZWQtdXJscz48L3VybHM+PHJlbW90ZS1kYXRh
YmFzZS1wcm92aWRlcj5TQ088L3JlbW90ZS1kYXRhYmFzZS1wcm92aWRlcj48L3JlY29yZD48L0Np
dGU+PENpdGU+PFJlY051bT4xNjgyMzwvUmVjTnVtPjxyZWNvcmQ+PHJlYy1udW1iZXI+MTY4MjM8
L3JlYy1udW1iZXI+PGZvcmVpZ24ta2V5cz48a2V5IGFwcD0iRU4iIGRiLWlkPSJlZGE5OWVzcjlh
cnA1MmUyMHYycGZ0ejRycDVzOXgwZXZlZjUiIHRpbWVzdGFtcD0iMTUzMDg5MzMxMiI+MTY4MjM8
L2tleT48a2V5IGFwcD0iRU5XZWIiIGRiLWlkPSIiPjA8L2tleT48L2ZvcmVpZ24ta2V5cz48cmVm
LXR5cGUgbmFtZT0iSm91cm5hbCBBcnRpY2xlIj4xNzwvcmVmLXR5cGU+PGNvbnRyaWJ1dG9ycz48
YXV0aG9ycz48YXV0aG9yPkdvdmUsIERpYW5uZTwvYXV0aG9yPjxhdXRob3I+RGlhei1Qb25jZSwg
QW5hPC9hdXRob3I+PGF1dGhvcj5HZW9yZ2VzLCBKZWFuPC9hdXRob3I+PGF1dGhvcj5Nb25pei1D
b29rLCBFc21lPC9hdXRob3I+PGF1dGhvcj5Nb3VudGFpbiwgR2FpbDwvYXV0aG9yPjxhdXRob3I+
Q2hhdHRhdCwgUmFiaWg8L2F1dGhvcj48YXV0aG9yPsOYa3NuZWJqZXJnLCBMYWlsYTwvYXV0aG9y
PjxhdXRob3I+RXVyb3BlYW4gV29ya2luZyBHcm91cCBvZiBQZW9wbGUgd2l0aCBEZW1lbnRpYSw8
L2F1dGhvcj48L2F1dGhvcnM+PC9jb250cmlidXRvcnM+PHRpdGxlcz48dGl0bGU+QWx6aGVpbWVy
IEV1cm9wZSZhcG9zO3MgcG9zaXRpb24gb24gaW52b2x2aW5nIHBlb3BsZSB3aXRoIGRlbWVudGlh
IGluIHJlc2VhcmNoIHRocm91Z2ggUFBJIChwYXRpZW50IGFuZCBwdWJsaWMgaW52b2x2ZW1lbnQp
PC90aXRsZT48c2Vjb25kYXJ5LXRpdGxlPkFnaW5nICZhbXA7IG1lbnRhbCBoZWFsdGg8L3NlY29u
ZGFyeS10aXRsZT48L3RpdGxlcz48cGVyaW9kaWNhbD48ZnVsbC10aXRsZT5BZ2luZyAmYW1wOyBN
ZW50YWwgSGVhbHRoPC9mdWxsLXRpdGxlPjwvcGVyaW9kaWNhbD48cGFnZXM+NzIzLTcyOTwvcGFn
ZXM+PHZvbHVtZT4yMjwvdm9sdW1lPjxudW1iZXI+NjwvbnVtYmVyPjxyZXByaW50LWVkaXRpb24+
aW4gZmlsZTwvcmVwcmludC1lZGl0aW9uPjxkYXRlcz48eWVhcj4yMDE4PC95ZWFyPjwvZGF0ZXM+
PGlzYm4+MTM2MC03ODYzPC9pc2JuPjx1cmxzPjxyZWxhdGVkLXVybHM+PHVybD5odHRwczovL29u
bGluZWxpYnJhcnkud2lsZXkuY29tL2RvaS9hYnMvMTAuMTExMS9oZXguMTI2NzE8L3VybD48L3Jl
bGF0ZWQtdXJscz48L3VybHM+PC9yZWNvcmQ+PC9DaXRlPjwvRW5kTm90ZT4A
</w:fldData>
        </w:fldChar>
      </w:r>
      <w:r w:rsidR="00C445FA">
        <w:rPr>
          <w:rFonts w:eastAsia="Arial Unicode MS" w:cstheme="minorHAnsi"/>
          <w:color w:val="000000"/>
          <w:sz w:val="24"/>
          <w:szCs w:val="24"/>
          <w:u w:color="000000"/>
          <w:lang w:val="en-US" w:eastAsia="en-GB"/>
        </w:rPr>
        <w:instrText xml:space="preserve"> ADDIN EN.CITE.DATA </w:instrText>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end"/>
      </w:r>
      <w:r w:rsidR="00C445FA">
        <w:rPr>
          <w:rFonts w:eastAsia="Arial Unicode MS" w:cstheme="minorHAnsi"/>
          <w:color w:val="000000"/>
          <w:sz w:val="24"/>
          <w:szCs w:val="24"/>
          <w:u w:color="000000"/>
          <w:lang w:val="en-US" w:eastAsia="en-GB"/>
        </w:rPr>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Small and Rhodes 2000; Gove et al. 2018; Ludwig et al. 2020)</w:t>
      </w:r>
      <w:r w:rsidR="00C445FA">
        <w:rPr>
          <w:rFonts w:eastAsia="Arial Unicode MS" w:cstheme="minorHAnsi"/>
          <w:color w:val="000000"/>
          <w:sz w:val="24"/>
          <w:szCs w:val="24"/>
          <w:u w:color="000000"/>
          <w:lang w:val="en-US" w:eastAsia="en-GB"/>
        </w:rPr>
        <w:fldChar w:fldCharType="end"/>
      </w:r>
      <w:r w:rsidRPr="00370763">
        <w:rPr>
          <w:rFonts w:eastAsia="Arial Unicode MS" w:cstheme="minorHAnsi"/>
          <w:color w:val="000000"/>
          <w:sz w:val="24"/>
          <w:szCs w:val="24"/>
          <w:u w:color="000000"/>
          <w:lang w:val="en-US" w:eastAsia="en-GB"/>
        </w:rPr>
        <w:t>.</w:t>
      </w:r>
    </w:p>
    <w:p w14:paraId="34A13DE9" w14:textId="77777777" w:rsidR="00370763" w:rsidRPr="00370763" w:rsidRDefault="00370763" w:rsidP="00370763">
      <w:pPr>
        <w:spacing w:after="0" w:line="240" w:lineRule="auto"/>
        <w:rPr>
          <w:rFonts w:eastAsia="Arial Unicode MS" w:cstheme="minorHAnsi"/>
          <w:color w:val="000000"/>
          <w:sz w:val="24"/>
          <w:szCs w:val="24"/>
          <w:u w:color="000000"/>
          <w:lang w:val="en-US" w:eastAsia="en-GB"/>
        </w:rPr>
      </w:pPr>
    </w:p>
    <w:p w14:paraId="28D0F2E1" w14:textId="5DD72BC0"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Involvement has been shown to provide a range of outcomes or impacts within health and social care research. These are perceived to be both positive and negative, and are reported to be wide-ranging. They include impacts related to researchers and public members, to the wider community and society, and to the research process itself, including within individual research studies, for example concerning the quality of the research or ethical issues, and more broadly to research infrastructure such as research centres </w:t>
      </w:r>
      <w:bookmarkStart w:id="23" w:name="_Hlk142220066"/>
      <w:r w:rsidR="00C445FA">
        <w:rPr>
          <w:rFonts w:cstheme="minorHAnsi"/>
          <w:sz w:val="24"/>
          <w:szCs w:val="24"/>
        </w:rPr>
        <w:fldChar w:fldCharType="begin">
          <w:fldData xml:space="preserve">PEVuZE5vdGU+PENpdGU+PFJlY051bT4xNTExNjwvUmVjTnVtPjxEaXNwbGF5VGV4dD4oSU5WT0xW
RSAyMDEzYzsgQnJldHQgZXQgYWwuIDIwMTQ7IEhlYWx0aCBSZXNlYXJjaCBBdXRob3JpdHkgMjAx
NjsgU3RhbGV5IDIwMTc7IEhvZWtzdHJhIGV0IGFsLiAyMDIwKTwvRGlzcGxheVRleHQ+PHJlY29y
ZD48cmVjLW51bWJlcj4xNTExNjwvcmVjLW51bWJlcj48Zm9yZWlnbi1rZXlzPjxrZXkgYXBwPSJF
TiIgZGItaWQ9ImVkYTk5ZXNyOWFycDUyZTIwdjJwZnR6NHJwNXM5eDBldmVmNSIgdGltZXN0YW1w
PSIxNDczMzI3OTEzIj4xNTExNjwva2V5PjwvZm9yZWlnbi1rZXlzPjxyZWYtdHlwZSBuYW1lPSJS
ZXBvcnQiPjI3PC9yZWYtdHlwZT48Y29udHJpYnV0b3JzPjxhdXRob3JzPjxhdXRob3I+SGVhbHRo
IFJlc2VhcmNoIEF1dGhvcml0eSwsIElOVk9MVkU8L2F1dGhvcj48L2F1dGhvcnM+PHRlcnRpYXJ5
LWF1dGhvcnM+PGF1dGhvcj5IZWFsdGggUmVzZWFyY2ggQXV0aG9yaXR5PC9hdXRob3I+PC90ZXJ0
aWFyeS1hdXRob3JzPjwvY29udHJpYnV0b3JzPjx0aXRsZXM+PHRpdGxlPkltcGFjdCBvZiBwdWJs
aWMgaW52b2x2ZW1lbnQgb24gdGhlIGV0aGljYWwgYXNwZWN0cyBvZiByZXNlYXJjaDwvdGl0bGU+
PC90aXRsZXM+PHJlcHJpbnQtZWRpdGlvbj5ub3QgaW4gZmlsZTwvcmVwcmludC1lZGl0aW9uPjxk
YXRlcz48eWVhcj4yMDE2PC95ZWFyPjwvZGF0ZXM+PHB1Yi1sb2NhdGlvbj5Mb25kb248L3B1Yi1s
b2NhdGlvbj48cHVibGlzaGVyPkhlYWx0aCBSZXNlYXJjaCBBdXRob3JpdHk8L3B1Ymxpc2hlcj48
dXJscz48cmVsYXRlZC11cmxzPjx1cmw+aHR0cDovL3d3dy5ocmEubmhzLnVrL3Jlc291cmNlcy9w
dWJsaWMtaW52b2x2ZW1lbnQtcmVzZWFyY2gvPC91cmw+PC9yZWxhdGVkLXVybHM+PC91cmxzPjwv
cmVjb3JkPjwvQ2l0ZT48Q2l0ZT48UmVjTnVtPjI1OTA3PC9SZWNOdW0+PHJlY29yZD48cmVjLW51
bWJlcj4yNTkwNzwvcmVjLW51bWJlcj48Zm9yZWlnbi1rZXlzPjxrZXkgYXBwPSJFTiIgZGItaWQ9
ImVkYTk5ZXNyOWFycDUyZTIwdjJwZnR6NHJwNXM5eDBldmVmNSIgdGltZXN0YW1wPSIxNjEyNzg3
MDUzIj4yNTkwNzwva2V5PjwvZm9yZWlnbi1rZXlzPjxyZWYtdHlwZSBuYW1lPSJKb3VybmFsIEFy
dGljbGUiPjE3PC9yZWYtdHlwZT48Y29udHJpYnV0b3JzPjxhdXRob3JzPjxhdXRob3I+SG9la3N0
cmEsIEYuPC9hdXRob3I+PGF1dGhvcj5NcmtsYXMsIEsuIEouPC9hdXRob3I+PGF1dGhvcj5LaGFu
LCBNLjwvYXV0aG9yPjxhdXRob3I+TWNLYXksIFIuIEMuPC9hdXRob3I+PGF1dGhvcj5WaXMtRHVu
YmFyLCBNLkFBUFMgUGhhcm1TY2lUZWNoPC9hdXRob3I+PGF1dGhvcj5TaWJsZXksIEsuIE0uPC9h
dXRob3I+PGF1dGhvcj5OZ3V5ZW4sIFQuPC9hdXRob3I+PGF1dGhvcj5HcmFoYW0sIEkuIEQuPC9h
dXRob3I+PGF1dGhvcj5TQ0kgR3VpZGluZyBQcmluY2lwbGVzIENvbnNlbnN1cyBQYW5lbDwvYXV0
aG9yPjxhdXRob3I+R2FpbmZvcnRoLCBILiBMLjwvYXV0aG9yPjwvYXV0aG9ycz48L2NvbnRyaWJ1
dG9ycz48dGl0bGVzPjx0aXRsZT5BIHJldmlldyBvZiByZXZpZXdzIG9uIHByaW5jaXBsZXMsIHN0
cmF0ZWdpZXMsIG91dGNvbWVzIGFuZCBpbXBhY3RzIG9mIHJlc2VhcmNoIHBhcnRuZXJzaGlwcyBh
cHByb2FjaGVzOiBhIGZpcnN0IHN0ZXAgaW4gc3ludGhlc2lzaW5nIHRoZSByZXNlYXJjaCBwYXJ0
bmVyc2hpcCBsaXRlcmF0dXJlPC90aXRsZT48c2Vjb25kYXJ5LXRpdGxlPkhlYWx0aCBSZXNlYXJj
aCBQb2xpY3kgYW5kIFN5c3RlbXM8L3NlY29uZGFyeS10aXRsZT48L3RpdGxlcz48cGVyaW9kaWNh
bD48ZnVsbC10aXRsZT5IZWFsdGggUmVzZWFyY2ggUG9saWN5IGFuZCBTeXN0ZW1zPC9mdWxsLXRp
dGxlPjxhYmJyLTE+SGVhbHRoIFJlcyBQb2xpY3kgU3lzdDwvYWJici0xPjwvcGVyaW9kaWNhbD48
cGFnZXM+MS0yMzwvcGFnZXM+PHZvbHVtZT4xODwvdm9sdW1lPjxyZXByaW50LWVkaXRpb24+aW4g
ZmlsZTwvcmVwcmludC1lZGl0aW9uPjxkYXRlcz48eWVhcj4yMDIwPC95ZWFyPjwvZGF0ZXM+PHVy
bHM+PHJlbGF0ZWQtdXJscz48dXJsPmh0dHBzOi8vaGVhbHRoLXBvbGljeS1zeXN0ZW1zLmJpb21l
ZGNlbnRyYWwuY29tL2FydGljbGVzLzEwLjExODYvczEyOTYxLTAyMC0wNTQ0LTk8L3VybD48L3Jl
bGF0ZWQtdXJscz48L3VybHM+PC9yZWNvcmQ+PC9DaXRlPjxDaXRlPjxSZWNOdW0+MTY1ODg8L1Jl
Y051bT48cmVjb3JkPjxyZWMtbnVtYmVyPjE2NTg4PC9yZWMtbnVtYmVyPjxmb3JlaWduLWtleXM+
PGtleSBhcHA9IkVOIiBkYi1pZD0iZWRhOTllc3I5YXJwNTJlMjB2MnBmdHo0cnA1czl4MGV2ZWY1
IiB0aW1lc3RhbXA9IjE1MTAxMzc4ODkiPjE2NTg4PC9rZXk+PC9mb3JlaWduLWtleXM+PHJlZi10
eXBlIG5hbWU9IkpvdXJuYWwgQXJ0aWNsZSI+MTc8L3JlZi10eXBlPjxjb250cmlidXRvcnM+PGF1
dGhvcnM+PGF1dGhvcj5CcmV0dCwgSm88L2F1dGhvcj48YXV0aG9yPlN0YW5pc3pld3NrYSwgU29w
aGllPC9hdXRob3I+PGF1dGhvcj5Nb2NrZm9yZCwgQ2Fyb2xlPC9hdXRob3I+PGF1dGhvcj5IZXJy
b24tTWFyeCwgU2FuZHJhPC9hdXRob3I+PGF1dGhvcj5IdWdoZXMsIEpvaG48L2F1dGhvcj48YXV0
aG9yPlR5c2FsbCwgQ29saW48L2F1dGhvcj48YXV0aG9yPlN1bGVtYW4sIFJhc2hpZGE8L2F1dGhv
cj48L2F1dGhvcnM+PC9jb250cmlidXRvcnM+PHRpdGxlcz48dGl0bGU+QSBzeXN0ZW1hdGljIHJl
dmlldyBvZiB0aGUgaW1wYWN0IG9mIHBhdGllbnQgYW5kIHB1YmxpYyBpbnZvbHZlbWVudCBvbiBz
ZXJ2aWNlIHVzZXJzLCByZXNlYXJjaGVycyBhbmQgY29tbXVuaXRpZXM8L3RpdGxlPjxzZWNvbmRh
cnktdGl0bGU+VGhlIFBhdGllbnQtUGF0aWVudC1DZW50ZXJlZCBPdXRjb21lcyBSZXNlYXJjaDwv
c2Vjb25kYXJ5LXRpdGxlPjwvdGl0bGVzPjxwZXJpb2RpY2FsPjxmdWxsLXRpdGxlPlRoZSBQYXRp
ZW50LVBhdGllbnQtQ2VudGVyZWQgT3V0Y29tZXMgUmVzZWFyY2g8L2Z1bGwtdGl0bGU+PC9wZXJp
b2RpY2FsPjxwYWdlcz4zODctMzk1PC9wYWdlcz48dm9sdW1lPjc8L3ZvbHVtZT48bnVtYmVyPjQ8
L251bWJlcj48cmVwcmludC1lZGl0aW9uPmluIGZpbGU8L3JlcHJpbnQtZWRpdGlvbj48ZGF0ZXM+
PHllYXI+MjAxNDwveWVhcj48L2RhdGVzPjxpc2JuPjExNzgtMTY1MzwvaXNibj48dXJscz48cmVs
YXRlZC11cmxzPjx1cmw+aHR0cDovL2xpbmsuc3ByaW5nZXIuY29tL2FydGljbGUvMTAuMTAwNy9z
NDAyNzEtMDE0LTAwNjUtMDwvdXJsPjwvcmVsYXRlZC11cmxzPjwvdXJscz48L3JlY29yZD48L0Np
dGU+PENpdGU+PFJlY051bT4xNTY5NzwvUmVjTnVtPjxyZWNvcmQ+PHJlYy1udW1iZXI+MTU2OTc8
L3JlYy1udW1iZXI+PGZvcmVpZ24ta2V5cz48a2V5IGFwcD0iRU4iIGRiLWlkPSJlZGE5OWVzcjlh
cnA1MmUyMHYycGZ0ejRycDVzOXgwZXZlZjUiIHRpbWVzdGFtcD0iMTUwMTE0OTkwNyI+MTU2OTc8
L2tleT48L2ZvcmVpZ24ta2V5cz48cmVmLXR5cGUgbmFtZT0iUmVwb3J0Ij4yNzwvcmVmLXR5cGU+
PGNvbnRyaWJ1dG9ycz48YXV0aG9ycz48YXV0aG9yPklOVk9MVkU8L2F1dGhvcj48L2F1dGhvcnM+
PC9jb250cmlidXRvcnM+PHRpdGxlcz48dGl0bGU+RXhwbG9yaW5nIHRoZSBpbXBhY3Qgb2YgcHVi
bGljIGludm9sdmVtZW50IG9uIHRoZSBxdWFsaXR5IG9mIHJlc2VhcmNoOiBleGFtcGxlczwvdGl0
bGU+PC90aXRsZXM+PHJlcHJpbnQtZWRpdGlvbj5pbiBmaWxlPC9yZXByaW50LWVkaXRpb24+PGRh
dGVzPjx5ZWFyPjIwMTM8L3llYXI+PC9kYXRlcz48cHViLWxvY2F0aW9uPkVhc3RsZWlnaDwvcHVi
LWxvY2F0aW9uPjxwdWJsaXNoZXI+SU5WT0xWRTwvcHVibGlzaGVyPjx1cmxzPjxyZWxhdGVkLXVy
bHM+PHVybD5odHRwOi8vd3d3Lmludm8ub3JnLnVrL3Bvc3R0eXBlcHVibGljYXRpb24vZXhwbG9y
aW5nLXRoZS1pbXBhY3Qtb2YtcHVibGljLWludm9sdmVtZW50LW9uLXRoZS1xdWFsaXR5LW9mLXJl
c2VhcmNoLzwvdXJsPjwvcmVsYXRlZC11cmxzPjwvdXJscz48cmVtb3RlLWRhdGFiYXNlLXByb3Zp
ZGVyPklOVjwvcmVtb3RlLWRhdGFiYXNlLXByb3ZpZGVyPjwvcmVjb3JkPjwvQ2l0ZT48Q2l0ZT48
UmVjTnVtPjE2NzkyPC9SZWNOdW0+PHJlY29yZD48cmVjLW51bWJlcj4xNjc5MjwvcmVjLW51bWJl
cj48Zm9yZWlnbi1rZXlzPjxrZXkgYXBwPSJFTiIgZGItaWQ9ImVkYTk5ZXNyOWFycDUyZTIwdjJw
ZnR6NHJwNXM5eDBldmVmNSIgdGltZXN0YW1wPSIxNTI5NTcyMzAyIj4xNjc5Mjwva2V5PjxrZXkg
YXBwPSJFTldlYiIgZGItaWQ9IiI+MDwva2V5PjwvZm9yZWlnbi1rZXlzPjxyZWYtdHlwZSBuYW1l
PSJKb3VybmFsIEFydGljbGUiPjE3PC9yZWYtdHlwZT48Y29udHJpYnV0b3JzPjxhdXRob3JzPjxh
dXRob3I+U3RhbGV5LCBLcmlzdGluYTwvYXV0aG9yPjwvYXV0aG9ycz48L2NvbnRyaWJ1dG9ycz48
dGl0bGVzPjx0aXRsZT5DaGFuZ2luZyB3aGF0IHJlc2VhcmNoZXJzICZhcG9zO3RoaW5rIGFuZCBk
byZhcG9zOzogaXMgdGhpcyBob3cgaW52b2x2ZW1lbnQgaW1wYWN0cyBvbiByZXNlYXJjaD88L3Rp
dGxlPjxzZWNvbmRhcnktdGl0bGU+UmVzZWFyY2ggZm9yIEFsbDwvc2Vjb25kYXJ5LXRpdGxlPjwv
dGl0bGVzPjxwZXJpb2RpY2FsPjxmdWxsLXRpdGxlPlJlc2VhcmNoIGZvciBBbGw8L2Z1bGwtdGl0
bGU+PC9wZXJpb2RpY2FsPjxwYWdlcz4xNTgtMTY3PC9wYWdlcz48dm9sdW1lPjE8L3ZvbHVtZT48
bnVtYmVyPjE8L251bWJlcj48cmVwcmludC1lZGl0aW9uPmluIGZpbGU8L3JlcHJpbnQtZWRpdGlv
bj48ZGF0ZXM+PHllYXI+MjAxNzwveWVhcj48L2RhdGVzPjxpc2JuPjIzOTktODEyMTwvaXNibj48
dXJscz48cmVsYXRlZC11cmxzPjx1cmw+aHR0cDovL3d3dy5pbmdlbnRhY29ubmVjdC5jb20vY29u
dGVudC9pb2VwL3JmYS8yMDE3LzAwMDAwMDAxLzAwMDAwMDAxL2FydDAwMDEzPC91cmw+PC9yZWxh
dGVkLXVybHM+PC91cmxzPjwvcmVjb3JkPjwvQ2l0ZT48L0VuZE5vdGU+AG==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TExNjwvUmVjTnVtPjxEaXNwbGF5VGV4dD4oSU5WT0xW
RSAyMDEzYzsgQnJldHQgZXQgYWwuIDIwMTQ7IEhlYWx0aCBSZXNlYXJjaCBBdXRob3JpdHkgMjAx
NjsgU3RhbGV5IDIwMTc7IEhvZWtzdHJhIGV0IGFsLiAyMDIwKTwvRGlzcGxheVRleHQ+PHJlY29y
ZD48cmVjLW51bWJlcj4xNTExNjwvcmVjLW51bWJlcj48Zm9yZWlnbi1rZXlzPjxrZXkgYXBwPSJF
TiIgZGItaWQ9ImVkYTk5ZXNyOWFycDUyZTIwdjJwZnR6NHJwNXM5eDBldmVmNSIgdGltZXN0YW1w
PSIxNDczMzI3OTEzIj4xNTExNjwva2V5PjwvZm9yZWlnbi1rZXlzPjxyZWYtdHlwZSBuYW1lPSJS
ZXBvcnQiPjI3PC9yZWYtdHlwZT48Y29udHJpYnV0b3JzPjxhdXRob3JzPjxhdXRob3I+SGVhbHRo
IFJlc2VhcmNoIEF1dGhvcml0eSwsIElOVk9MVkU8L2F1dGhvcj48L2F1dGhvcnM+PHRlcnRpYXJ5
LWF1dGhvcnM+PGF1dGhvcj5IZWFsdGggUmVzZWFyY2ggQXV0aG9yaXR5PC9hdXRob3I+PC90ZXJ0
aWFyeS1hdXRob3JzPjwvY29udHJpYnV0b3JzPjx0aXRsZXM+PHRpdGxlPkltcGFjdCBvZiBwdWJs
aWMgaW52b2x2ZW1lbnQgb24gdGhlIGV0aGljYWwgYXNwZWN0cyBvZiByZXNlYXJjaDwvdGl0bGU+
PC90aXRsZXM+PHJlcHJpbnQtZWRpdGlvbj5ub3QgaW4gZmlsZTwvcmVwcmludC1lZGl0aW9uPjxk
YXRlcz48eWVhcj4yMDE2PC95ZWFyPjwvZGF0ZXM+PHB1Yi1sb2NhdGlvbj5Mb25kb248L3B1Yi1s
b2NhdGlvbj48cHVibGlzaGVyPkhlYWx0aCBSZXNlYXJjaCBBdXRob3JpdHk8L3B1Ymxpc2hlcj48
dXJscz48cmVsYXRlZC11cmxzPjx1cmw+aHR0cDovL3d3dy5ocmEubmhzLnVrL3Jlc291cmNlcy9w
dWJsaWMtaW52b2x2ZW1lbnQtcmVzZWFyY2gvPC91cmw+PC9yZWxhdGVkLXVybHM+PC91cmxzPjwv
cmVjb3JkPjwvQ2l0ZT48Q2l0ZT48UmVjTnVtPjI1OTA3PC9SZWNOdW0+PHJlY29yZD48cmVjLW51
bWJlcj4yNTkwNzwvcmVjLW51bWJlcj48Zm9yZWlnbi1rZXlzPjxrZXkgYXBwPSJFTiIgZGItaWQ9
ImVkYTk5ZXNyOWFycDUyZTIwdjJwZnR6NHJwNXM5eDBldmVmNSIgdGltZXN0YW1wPSIxNjEyNzg3
MDUzIj4yNTkwNzwva2V5PjwvZm9yZWlnbi1rZXlzPjxyZWYtdHlwZSBuYW1lPSJKb3VybmFsIEFy
dGljbGUiPjE3PC9yZWYtdHlwZT48Y29udHJpYnV0b3JzPjxhdXRob3JzPjxhdXRob3I+SG9la3N0
cmEsIEYuPC9hdXRob3I+PGF1dGhvcj5NcmtsYXMsIEsuIEouPC9hdXRob3I+PGF1dGhvcj5LaGFu
LCBNLjwvYXV0aG9yPjxhdXRob3I+TWNLYXksIFIuIEMuPC9hdXRob3I+PGF1dGhvcj5WaXMtRHVu
YmFyLCBNLkFBUFMgUGhhcm1TY2lUZWNoPC9hdXRob3I+PGF1dGhvcj5TaWJsZXksIEsuIE0uPC9h
dXRob3I+PGF1dGhvcj5OZ3V5ZW4sIFQuPC9hdXRob3I+PGF1dGhvcj5HcmFoYW0sIEkuIEQuPC9h
dXRob3I+PGF1dGhvcj5TQ0kgR3VpZGluZyBQcmluY2lwbGVzIENvbnNlbnN1cyBQYW5lbDwvYXV0
aG9yPjxhdXRob3I+R2FpbmZvcnRoLCBILiBMLjwvYXV0aG9yPjwvYXV0aG9ycz48L2NvbnRyaWJ1
dG9ycz48dGl0bGVzPjx0aXRsZT5BIHJldmlldyBvZiByZXZpZXdzIG9uIHByaW5jaXBsZXMsIHN0
cmF0ZWdpZXMsIG91dGNvbWVzIGFuZCBpbXBhY3RzIG9mIHJlc2VhcmNoIHBhcnRuZXJzaGlwcyBh
cHByb2FjaGVzOiBhIGZpcnN0IHN0ZXAgaW4gc3ludGhlc2lzaW5nIHRoZSByZXNlYXJjaCBwYXJ0
bmVyc2hpcCBsaXRlcmF0dXJlPC90aXRsZT48c2Vjb25kYXJ5LXRpdGxlPkhlYWx0aCBSZXNlYXJj
aCBQb2xpY3kgYW5kIFN5c3RlbXM8L3NlY29uZGFyeS10aXRsZT48L3RpdGxlcz48cGVyaW9kaWNh
bD48ZnVsbC10aXRsZT5IZWFsdGggUmVzZWFyY2ggUG9saWN5IGFuZCBTeXN0ZW1zPC9mdWxsLXRp
dGxlPjxhYmJyLTE+SGVhbHRoIFJlcyBQb2xpY3kgU3lzdDwvYWJici0xPjwvcGVyaW9kaWNhbD48
cGFnZXM+MS0yMzwvcGFnZXM+PHZvbHVtZT4xODwvdm9sdW1lPjxyZXByaW50LWVkaXRpb24+aW4g
ZmlsZTwvcmVwcmludC1lZGl0aW9uPjxkYXRlcz48eWVhcj4yMDIwPC95ZWFyPjwvZGF0ZXM+PHVy
bHM+PHJlbGF0ZWQtdXJscz48dXJsPmh0dHBzOi8vaGVhbHRoLXBvbGljeS1zeXN0ZW1zLmJpb21l
ZGNlbnRyYWwuY29tL2FydGljbGVzLzEwLjExODYvczEyOTYxLTAyMC0wNTQ0LTk8L3VybD48L3Jl
bGF0ZWQtdXJscz48L3VybHM+PC9yZWNvcmQ+PC9DaXRlPjxDaXRlPjxSZWNOdW0+MTY1ODg8L1Jl
Y051bT48cmVjb3JkPjxyZWMtbnVtYmVyPjE2NTg4PC9yZWMtbnVtYmVyPjxmb3JlaWduLWtleXM+
PGtleSBhcHA9IkVOIiBkYi1pZD0iZWRhOTllc3I5YXJwNTJlMjB2MnBmdHo0cnA1czl4MGV2ZWY1
IiB0aW1lc3RhbXA9IjE1MTAxMzc4ODkiPjE2NTg4PC9rZXk+PC9mb3JlaWduLWtleXM+PHJlZi10
eXBlIG5hbWU9IkpvdXJuYWwgQXJ0aWNsZSI+MTc8L3JlZi10eXBlPjxjb250cmlidXRvcnM+PGF1
dGhvcnM+PGF1dGhvcj5CcmV0dCwgSm88L2F1dGhvcj48YXV0aG9yPlN0YW5pc3pld3NrYSwgU29w
aGllPC9hdXRob3I+PGF1dGhvcj5Nb2NrZm9yZCwgQ2Fyb2xlPC9hdXRob3I+PGF1dGhvcj5IZXJy
b24tTWFyeCwgU2FuZHJhPC9hdXRob3I+PGF1dGhvcj5IdWdoZXMsIEpvaG48L2F1dGhvcj48YXV0
aG9yPlR5c2FsbCwgQ29saW48L2F1dGhvcj48YXV0aG9yPlN1bGVtYW4sIFJhc2hpZGE8L2F1dGhv
cj48L2F1dGhvcnM+PC9jb250cmlidXRvcnM+PHRpdGxlcz48dGl0bGU+QSBzeXN0ZW1hdGljIHJl
dmlldyBvZiB0aGUgaW1wYWN0IG9mIHBhdGllbnQgYW5kIHB1YmxpYyBpbnZvbHZlbWVudCBvbiBz
ZXJ2aWNlIHVzZXJzLCByZXNlYXJjaGVycyBhbmQgY29tbXVuaXRpZXM8L3RpdGxlPjxzZWNvbmRh
cnktdGl0bGU+VGhlIFBhdGllbnQtUGF0aWVudC1DZW50ZXJlZCBPdXRjb21lcyBSZXNlYXJjaDwv
c2Vjb25kYXJ5LXRpdGxlPjwvdGl0bGVzPjxwZXJpb2RpY2FsPjxmdWxsLXRpdGxlPlRoZSBQYXRp
ZW50LVBhdGllbnQtQ2VudGVyZWQgT3V0Y29tZXMgUmVzZWFyY2g8L2Z1bGwtdGl0bGU+PC9wZXJp
b2RpY2FsPjxwYWdlcz4zODctMzk1PC9wYWdlcz48dm9sdW1lPjc8L3ZvbHVtZT48bnVtYmVyPjQ8
L251bWJlcj48cmVwcmludC1lZGl0aW9uPmluIGZpbGU8L3JlcHJpbnQtZWRpdGlvbj48ZGF0ZXM+
PHllYXI+MjAxNDwveWVhcj48L2RhdGVzPjxpc2JuPjExNzgtMTY1MzwvaXNibj48dXJscz48cmVs
YXRlZC11cmxzPjx1cmw+aHR0cDovL2xpbmsuc3ByaW5nZXIuY29tL2FydGljbGUvMTAuMTAwNy9z
NDAyNzEtMDE0LTAwNjUtMDwvdXJsPjwvcmVsYXRlZC11cmxzPjwvdXJscz48L3JlY29yZD48L0Np
dGU+PENpdGU+PFJlY051bT4xNTY5NzwvUmVjTnVtPjxyZWNvcmQ+PHJlYy1udW1iZXI+MTU2OTc8
L3JlYy1udW1iZXI+PGZvcmVpZ24ta2V5cz48a2V5IGFwcD0iRU4iIGRiLWlkPSJlZGE5OWVzcjlh
cnA1MmUyMHYycGZ0ejRycDVzOXgwZXZlZjUiIHRpbWVzdGFtcD0iMTUwMTE0OTkwNyI+MTU2OTc8
L2tleT48L2ZvcmVpZ24ta2V5cz48cmVmLXR5cGUgbmFtZT0iUmVwb3J0Ij4yNzwvcmVmLXR5cGU+
PGNvbnRyaWJ1dG9ycz48YXV0aG9ycz48YXV0aG9yPklOVk9MVkU8L2F1dGhvcj48L2F1dGhvcnM+
PC9jb250cmlidXRvcnM+PHRpdGxlcz48dGl0bGU+RXhwbG9yaW5nIHRoZSBpbXBhY3Qgb2YgcHVi
bGljIGludm9sdmVtZW50IG9uIHRoZSBxdWFsaXR5IG9mIHJlc2VhcmNoOiBleGFtcGxlczwvdGl0
bGU+PC90aXRsZXM+PHJlcHJpbnQtZWRpdGlvbj5pbiBmaWxlPC9yZXByaW50LWVkaXRpb24+PGRh
dGVzPjx5ZWFyPjIwMTM8L3llYXI+PC9kYXRlcz48cHViLWxvY2F0aW9uPkVhc3RsZWlnaDwvcHVi
LWxvY2F0aW9uPjxwdWJsaXNoZXI+SU5WT0xWRTwvcHVibGlzaGVyPjx1cmxzPjxyZWxhdGVkLXVy
bHM+PHVybD5odHRwOi8vd3d3Lmludm8ub3JnLnVrL3Bvc3R0eXBlcHVibGljYXRpb24vZXhwbG9y
aW5nLXRoZS1pbXBhY3Qtb2YtcHVibGljLWludm9sdmVtZW50LW9uLXRoZS1xdWFsaXR5LW9mLXJl
c2VhcmNoLzwvdXJsPjwvcmVsYXRlZC11cmxzPjwvdXJscz48cmVtb3RlLWRhdGFiYXNlLXByb3Zp
ZGVyPklOVjwvcmVtb3RlLWRhdGFiYXNlLXByb3ZpZGVyPjwvcmVjb3JkPjwvQ2l0ZT48Q2l0ZT48
UmVjTnVtPjE2NzkyPC9SZWNOdW0+PHJlY29yZD48cmVjLW51bWJlcj4xNjc5MjwvcmVjLW51bWJl
cj48Zm9yZWlnbi1rZXlzPjxrZXkgYXBwPSJFTiIgZGItaWQ9ImVkYTk5ZXNyOWFycDUyZTIwdjJw
ZnR6NHJwNXM5eDBldmVmNSIgdGltZXN0YW1wPSIxNTI5NTcyMzAyIj4xNjc5Mjwva2V5PjxrZXkg
YXBwPSJFTldlYiIgZGItaWQ9IiI+MDwva2V5PjwvZm9yZWlnbi1rZXlzPjxyZWYtdHlwZSBuYW1l
PSJKb3VybmFsIEFydGljbGUiPjE3PC9yZWYtdHlwZT48Y29udHJpYnV0b3JzPjxhdXRob3JzPjxh
dXRob3I+U3RhbGV5LCBLcmlzdGluYTwvYXV0aG9yPjwvYXV0aG9ycz48L2NvbnRyaWJ1dG9ycz48
dGl0bGVzPjx0aXRsZT5DaGFuZ2luZyB3aGF0IHJlc2VhcmNoZXJzICZhcG9zO3RoaW5rIGFuZCBk
byZhcG9zOzogaXMgdGhpcyBob3cgaW52b2x2ZW1lbnQgaW1wYWN0cyBvbiByZXNlYXJjaD88L3Rp
dGxlPjxzZWNvbmRhcnktdGl0bGU+UmVzZWFyY2ggZm9yIEFsbDwvc2Vjb25kYXJ5LXRpdGxlPjwv
dGl0bGVzPjxwZXJpb2RpY2FsPjxmdWxsLXRpdGxlPlJlc2VhcmNoIGZvciBBbGw8L2Z1bGwtdGl0
bGU+PC9wZXJpb2RpY2FsPjxwYWdlcz4xNTgtMTY3PC9wYWdlcz48dm9sdW1lPjE8L3ZvbHVtZT48
bnVtYmVyPjE8L251bWJlcj48cmVwcmludC1lZGl0aW9uPmluIGZpbGU8L3JlcHJpbnQtZWRpdGlv
bj48ZGF0ZXM+PHllYXI+MjAxNzwveWVhcj48L2RhdGVzPjxpc2JuPjIzOTktODEyMTwvaXNibj48
dXJscz48cmVsYXRlZC11cmxzPjx1cmw+aHR0cDovL3d3dy5pbmdlbnRhY29ubmVjdC5jb20vY29u
dGVudC9pb2VwL3JmYS8yMDE3LzAwMDAwMDAxLzAwMDAwMDAxL2FydDAwMDEzPC91cmw+PC9yZWxh
dGVkLXVybHM+PC91cmxzPjwvcmVjb3JkPjwvQ2l0ZT48L0VuZE5vdGU+AG==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INVOLVE 2013c; Brett et al. 2014; Health Research Authority 2016; Staley 2017; Hoekstra et al. 2020)</w:t>
      </w:r>
      <w:r w:rsidR="00C445FA">
        <w:rPr>
          <w:rFonts w:cstheme="minorHAnsi"/>
          <w:sz w:val="24"/>
          <w:szCs w:val="24"/>
        </w:rPr>
        <w:fldChar w:fldCharType="end"/>
      </w:r>
      <w:r w:rsidRPr="00370763">
        <w:rPr>
          <w:rFonts w:cstheme="minorHAnsi"/>
          <w:sz w:val="24"/>
          <w:szCs w:val="24"/>
        </w:rPr>
        <w:t xml:space="preserve">.  </w:t>
      </w:r>
    </w:p>
    <w:p w14:paraId="73027668" w14:textId="77777777" w:rsidR="00370763" w:rsidRPr="00370763" w:rsidRDefault="00370763" w:rsidP="00370763">
      <w:pPr>
        <w:spacing w:after="0" w:line="240" w:lineRule="auto"/>
        <w:rPr>
          <w:rFonts w:cstheme="minorHAnsi"/>
          <w:sz w:val="24"/>
          <w:szCs w:val="24"/>
        </w:rPr>
      </w:pPr>
    </w:p>
    <w:p w14:paraId="4085575C" w14:textId="0393BEA0" w:rsidR="00370763" w:rsidRPr="00370763" w:rsidRDefault="00370763" w:rsidP="00370763">
      <w:pPr>
        <w:spacing w:after="0" w:line="240" w:lineRule="auto"/>
        <w:rPr>
          <w:rFonts w:cstheme="minorHAnsi"/>
          <w:bCs/>
          <w:sz w:val="24"/>
          <w:szCs w:val="24"/>
        </w:rPr>
      </w:pPr>
      <w:r w:rsidRPr="00370763">
        <w:rPr>
          <w:rFonts w:cstheme="minorHAnsi"/>
          <w:sz w:val="24"/>
          <w:szCs w:val="24"/>
        </w:rPr>
        <w:t>However, these impacts of involvement have not been well evidenced in palliative care research and in particular there is currently not much known concerning the specific challenges associated with involvement in this area of research. Therefore. a</w:t>
      </w:r>
      <w:bookmarkEnd w:id="23"/>
      <w:r w:rsidRPr="00370763">
        <w:rPr>
          <w:rFonts w:cstheme="minorHAnsi"/>
          <w:sz w:val="24"/>
          <w:szCs w:val="24"/>
        </w:rPr>
        <w:t xml:space="preserve">lthough the need for more effective </w:t>
      </w:r>
      <w:r w:rsidRPr="00370763">
        <w:rPr>
          <w:rFonts w:cstheme="minorHAnsi"/>
          <w:sz w:val="24"/>
          <w:szCs w:val="24"/>
        </w:rPr>
        <w:lastRenderedPageBreak/>
        <w:t xml:space="preserve">involvement in palliative care research has been explicitly identified </w:t>
      </w:r>
      <w:r w:rsidR="00C445FA">
        <w:rPr>
          <w:rFonts w:cstheme="minorHAnsi"/>
          <w:sz w:val="24"/>
          <w:szCs w:val="24"/>
        </w:rPr>
        <w:fldChar w:fldCharType="begin">
          <w:fldData xml:space="preserve">PEVuZE5vdGU+PENpdGU+PFJlY051bT4yNTg4MTwvUmVjTnVtPjxEaXNwbGF5VGV4dD4oSm9obnNv
biBldCBhbC4gMjAyMDsgU2VkZG9uIGV0IGFsLiAyMDIxKTwvRGlzcGxheVRleHQ+PHJlY29yZD48
cmVjLW51bWJlcj4yNTg4MTwvcmVjLW51bWJlcj48Zm9yZWlnbi1rZXlzPjxrZXkgYXBwPSJFTiIg
ZGItaWQ9ImVkYTk5ZXNyOWFycDUyZTIwdjJwZnR6NHJwNXM5eDBldmVmNSIgdGltZXN0YW1wPSIx
NjA5NTkxODg2Ij4yNTg4MTwva2V5PjwvZm9yZWlnbi1rZXlzPjxyZWYtdHlwZSBuYW1lPSJKb3Vy
bmFsIEFydGljbGUiPjE3PC9yZWYtdHlwZT48Y29udHJpYnV0b3JzPjxhdXRob3JzPjxhdXRob3I+
Sm9obnNvbiwgSC48L2F1dGhvcj48YXV0aG9yPk9nZGVuLCBNLjwvYXV0aG9yPjxhdXRob3I+QnJp
Z2h0b24sIEwuIEouPC9hdXRob3I+PGF1dGhvcj5FdGtpbmQsIFMuIE4uPC9hdXRob3I+PGF1dGhv
cj5PbHV5YXNlLCBBLiBPLjwvYXV0aG9yPjxhdXRob3I+Q2h1a3d1c2EsIEUuPC9hdXRob3I+PGF1
dGhvcj5ZdSwgUC48L2F1dGhvcj48YXV0aG9yPmRlIFdvbGYtTGluZGVyLCBTLjwvYXV0aG9yPjxh
dXRob3I+U21pdGgsIFAuPC9hdXRob3I+PGF1dGhvcj5CYWlsZXksIFMuPC9hdXRob3I+PC9hdXRo
b3JzPjwvY29udHJpYnV0b3JzPjx0aXRsZXM+PHRpdGxlPlBhdGllbnQgYW5kIHB1YmxpYyBpbnZv
bHZlbWVudCBpbiBwYWxsaWF0aXZlIGNhcmUgcmVzZWFyY2g6IFdoYXQgd29ya3MsIGFuZCB3aHk/
IEEgcXVhbGl0YXRpdmUgZXZhbHVhdGlvbjwvdGl0bGU+PHNlY29uZGFyeS10aXRsZT5QYWxsaWF0
aXZlIE1lZGljaW5lPC9zZWNvbmRhcnktdGl0bGU+PC90aXRsZXM+PHBlcmlvZGljYWw+PGZ1bGwt
dGl0bGU+UGFsbGlhdGl2ZSBNZWRpY2luZTwvZnVsbC10aXRsZT48YWJici0xPlBhbGxpYXQgTWVk
PC9hYmJyLTE+PC9wZXJpb2RpY2FsPjxwYWdlcz4xNTEtMTYwPC9wYWdlcz48dm9sdW1lPjM1PC92
b2x1bWU+PG51bWJlcj4xPC9udW1iZXI+PHJlcHJpbnQtZWRpdGlvbj5pbiBmaWxlPC9yZXByaW50
LWVkaXRpb24+PGRhdGVzPjx5ZWFyPjIwMjA8L3llYXI+PC9kYXRlcz48aXNibj4wMjY5LTIxNjM8
L2lzYm4+PHVybHM+PHJlbGF0ZWQtdXJscz48dXJsPmh0dHBzOi8vam91cm5hbHMuc2FnZXB1Yi5j
b20vZG9pL2Z1bGwvMTAuMTE3Ny8wMjY5MjE2MzIwOTU2ODE5PC91cmw+PC9yZWxhdGVkLXVybHM+
PC91cmxzPjxlbGVjdHJvbmljLXJlc291cmNlLW51bT5odHRwczovL2RvaS5vcmcvMTAuMTE3Ny8w
MjY5MjE2MzIwOTU2ODE5PC9lbGVjdHJvbmljLXJlc291cmNlLW51bT48L3JlY29yZD48L0NpdGU+
PENpdGU+PFJlY051bT4yNTk3ODwvUmVjTnVtPjxyZWNvcmQ+PHJlYy1udW1iZXI+MjU5Nzg8L3Jl
Yy1udW1iZXI+PGZvcmVpZ24ta2V5cz48a2V5IGFwcD0iRU4iIGRiLWlkPSJlZGE5OWVzcjlhcnA1
MmUyMHYycGZ0ejRycDVzOXgwZXZlZjUiIHRpbWVzdGFtcD0iMTYyMjAzNjMyNSI+MjU5Nzg8L2tl
eT48L2ZvcmVpZ24ta2V5cz48cmVmLXR5cGUgbmFtZT0iSm91cm5hbCBBcnRpY2xlIj4xNzwvcmVm
LXR5cGU+PGNvbnRyaWJ1dG9ycz48YXV0aG9ycz48YXV0aG9yPlNlZGRvbiwgSy48L2F1dGhvcj48
YXV0aG9yPkVsbGlvdHQsIEouPC9hdXRob3I+PGF1dGhvcj5Kb2huc29uLCBNLjwvYXV0aG9yPjxh
dXRob3I+V2hpdGUsIEMuPC9hdXRob3I+PGF1dGhvcj5XYXRzb24sIE0uPC9hdXRob3I+PGF1dGhv
cj5OZWxzb24sIEEuPC9hdXRob3I+PGF1dGhvcj5Ob2JsZSwgUy48L2F1dGhvcj48L2F1dGhvcnM+
PC9jb250cmlidXRvcnM+PHRpdGxlcz48dGl0bGU+VXNpbmcgdGhlIFVuaXRlZCBLaW5nZG9tIHN0
YW5kYXJkcyBmb3IgcHVibGljIGludm9sdmVtZW50IHRvIGV2YWx1YXRlIHRoZSBpbXBhY3Qgb2Yg
cHVibGljIGludm9sdmVtZW50IGluIGEgbXVsdGluYXRpb25hbCBjbGluaWNhbCBzdHVkeTwvdGl0
bGU+PHNlY29uZGFyeS10aXRsZT5SZXNlYXJjaCBJbnZvbHZlbWVudCBhbmQgRW5nYWdlbWVudDwv
c2Vjb25kYXJ5LXRpdGxlPjwvdGl0bGVzPjxwZXJpb2RpY2FsPjxmdWxsLXRpdGxlPlJlc2VhcmNo
IEludm9sdmVtZW50IGFuZCBFbmdhZ2VtZW50PC9mdWxsLXRpdGxlPjxhYmJyLTE+UmVzIEludm9s
diBFbmdhZ2VtPC9hYmJyLTE+PC9wZXJpb2RpY2FsPjxwYWdlcz4xLTEwPC9wYWdlcz48dm9sdW1l
Pjc8L3ZvbHVtZT48bnVtYmVyPjE8L251bWJlcj48cmVwcmludC1lZGl0aW9uPmluIGZpbGU8L3Jl
cHJpbnQtZWRpdGlvbj48ZGF0ZXM+PHllYXI+MjAyMTwveWVhcj48L2RhdGVzPjxpc2JuPjIwNTYt
NzUyOTwvaXNibj48dXJscz48cmVsYXRlZC11cmxzPjx1cmw+aHR0cHM6Ly9yZXNlYXJjaGludm9s
dmVtZW50LmJpb21lZGNlbnRyYWwuY29tL2FydGljbGVzLzEwLjExODYvczQwOTAwLTAyMS0wMDI2
NC0zPC91cmw+PC9yZWxhdGVkLXVybHM+PC91cmxzPjwvcmVjb3JkPjwvQ2l0ZT48L0VuZE5vdGU+
AG==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yNTg4MTwvUmVjTnVtPjxEaXNwbGF5VGV4dD4oSm9obnNv
biBldCBhbC4gMjAyMDsgU2VkZG9uIGV0IGFsLiAyMDIxKTwvRGlzcGxheVRleHQ+PHJlY29yZD48
cmVjLW51bWJlcj4yNTg4MTwvcmVjLW51bWJlcj48Zm9yZWlnbi1rZXlzPjxrZXkgYXBwPSJFTiIg
ZGItaWQ9ImVkYTk5ZXNyOWFycDUyZTIwdjJwZnR6NHJwNXM5eDBldmVmNSIgdGltZXN0YW1wPSIx
NjA5NTkxODg2Ij4yNTg4MTwva2V5PjwvZm9yZWlnbi1rZXlzPjxyZWYtdHlwZSBuYW1lPSJKb3Vy
bmFsIEFydGljbGUiPjE3PC9yZWYtdHlwZT48Y29udHJpYnV0b3JzPjxhdXRob3JzPjxhdXRob3I+
Sm9obnNvbiwgSC48L2F1dGhvcj48YXV0aG9yPk9nZGVuLCBNLjwvYXV0aG9yPjxhdXRob3I+QnJp
Z2h0b24sIEwuIEouPC9hdXRob3I+PGF1dGhvcj5FdGtpbmQsIFMuIE4uPC9hdXRob3I+PGF1dGhv
cj5PbHV5YXNlLCBBLiBPLjwvYXV0aG9yPjxhdXRob3I+Q2h1a3d1c2EsIEUuPC9hdXRob3I+PGF1
dGhvcj5ZdSwgUC48L2F1dGhvcj48YXV0aG9yPmRlIFdvbGYtTGluZGVyLCBTLjwvYXV0aG9yPjxh
dXRob3I+U21pdGgsIFAuPC9hdXRob3I+PGF1dGhvcj5CYWlsZXksIFMuPC9hdXRob3I+PC9hdXRo
b3JzPjwvY29udHJpYnV0b3JzPjx0aXRsZXM+PHRpdGxlPlBhdGllbnQgYW5kIHB1YmxpYyBpbnZv
bHZlbWVudCBpbiBwYWxsaWF0aXZlIGNhcmUgcmVzZWFyY2g6IFdoYXQgd29ya3MsIGFuZCB3aHk/
IEEgcXVhbGl0YXRpdmUgZXZhbHVhdGlvbjwvdGl0bGU+PHNlY29uZGFyeS10aXRsZT5QYWxsaWF0
aXZlIE1lZGljaW5lPC9zZWNvbmRhcnktdGl0bGU+PC90aXRsZXM+PHBlcmlvZGljYWw+PGZ1bGwt
dGl0bGU+UGFsbGlhdGl2ZSBNZWRpY2luZTwvZnVsbC10aXRsZT48YWJici0xPlBhbGxpYXQgTWVk
PC9hYmJyLTE+PC9wZXJpb2RpY2FsPjxwYWdlcz4xNTEtMTYwPC9wYWdlcz48dm9sdW1lPjM1PC92
b2x1bWU+PG51bWJlcj4xPC9udW1iZXI+PHJlcHJpbnQtZWRpdGlvbj5pbiBmaWxlPC9yZXByaW50
LWVkaXRpb24+PGRhdGVzPjx5ZWFyPjIwMjA8L3llYXI+PC9kYXRlcz48aXNibj4wMjY5LTIxNjM8
L2lzYm4+PHVybHM+PHJlbGF0ZWQtdXJscz48dXJsPmh0dHBzOi8vam91cm5hbHMuc2FnZXB1Yi5j
b20vZG9pL2Z1bGwvMTAuMTE3Ny8wMjY5MjE2MzIwOTU2ODE5PC91cmw+PC9yZWxhdGVkLXVybHM+
PC91cmxzPjxlbGVjdHJvbmljLXJlc291cmNlLW51bT5odHRwczovL2RvaS5vcmcvMTAuMTE3Ny8w
MjY5MjE2MzIwOTU2ODE5PC9lbGVjdHJvbmljLXJlc291cmNlLW51bT48L3JlY29yZD48L0NpdGU+
PENpdGU+PFJlY051bT4yNTk3ODwvUmVjTnVtPjxyZWNvcmQ+PHJlYy1udW1iZXI+MjU5Nzg8L3Jl
Yy1udW1iZXI+PGZvcmVpZ24ta2V5cz48a2V5IGFwcD0iRU4iIGRiLWlkPSJlZGE5OWVzcjlhcnA1
MmUyMHYycGZ0ejRycDVzOXgwZXZlZjUiIHRpbWVzdGFtcD0iMTYyMjAzNjMyNSI+MjU5Nzg8L2tl
eT48L2ZvcmVpZ24ta2V5cz48cmVmLXR5cGUgbmFtZT0iSm91cm5hbCBBcnRpY2xlIj4xNzwvcmVm
LXR5cGU+PGNvbnRyaWJ1dG9ycz48YXV0aG9ycz48YXV0aG9yPlNlZGRvbiwgSy48L2F1dGhvcj48
YXV0aG9yPkVsbGlvdHQsIEouPC9hdXRob3I+PGF1dGhvcj5Kb2huc29uLCBNLjwvYXV0aG9yPjxh
dXRob3I+V2hpdGUsIEMuPC9hdXRob3I+PGF1dGhvcj5XYXRzb24sIE0uPC9hdXRob3I+PGF1dGhv
cj5OZWxzb24sIEEuPC9hdXRob3I+PGF1dGhvcj5Ob2JsZSwgUy48L2F1dGhvcj48L2F1dGhvcnM+
PC9jb250cmlidXRvcnM+PHRpdGxlcz48dGl0bGU+VXNpbmcgdGhlIFVuaXRlZCBLaW5nZG9tIHN0
YW5kYXJkcyBmb3IgcHVibGljIGludm9sdmVtZW50IHRvIGV2YWx1YXRlIHRoZSBpbXBhY3Qgb2Yg
cHVibGljIGludm9sdmVtZW50IGluIGEgbXVsdGluYXRpb25hbCBjbGluaWNhbCBzdHVkeTwvdGl0
bGU+PHNlY29uZGFyeS10aXRsZT5SZXNlYXJjaCBJbnZvbHZlbWVudCBhbmQgRW5nYWdlbWVudDwv
c2Vjb25kYXJ5LXRpdGxlPjwvdGl0bGVzPjxwZXJpb2RpY2FsPjxmdWxsLXRpdGxlPlJlc2VhcmNo
IEludm9sdmVtZW50IGFuZCBFbmdhZ2VtZW50PC9mdWxsLXRpdGxlPjxhYmJyLTE+UmVzIEludm9s
diBFbmdhZ2VtPC9hYmJyLTE+PC9wZXJpb2RpY2FsPjxwYWdlcz4xLTEwPC9wYWdlcz48dm9sdW1l
Pjc8L3ZvbHVtZT48bnVtYmVyPjE8L251bWJlcj48cmVwcmludC1lZGl0aW9uPmluIGZpbGU8L3Jl
cHJpbnQtZWRpdGlvbj48ZGF0ZXM+PHllYXI+MjAyMTwveWVhcj48L2RhdGVzPjxpc2JuPjIwNTYt
NzUyOTwvaXNibj48dXJscz48cmVsYXRlZC11cmxzPjx1cmw+aHR0cHM6Ly9yZXNlYXJjaGludm9s
dmVtZW50LmJpb21lZGNlbnRyYWwuY29tL2FydGljbGVzLzEwLjExODYvczQwOTAwLTAyMS0wMDI2
NC0zPC91cmw+PC9yZWxhdGVkLXVybHM+PC91cmxzPjwvcmVjb3JkPjwvQ2l0ZT48L0VuZE5vdGU+
AG==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Johnson et al. 2020; Seddon et al. 2021)</w:t>
      </w:r>
      <w:r w:rsidR="00C445FA">
        <w:rPr>
          <w:rFonts w:cstheme="minorHAnsi"/>
          <w:sz w:val="24"/>
          <w:szCs w:val="24"/>
        </w:rPr>
        <w:fldChar w:fldCharType="end"/>
      </w:r>
      <w:r w:rsidRPr="00370763">
        <w:rPr>
          <w:rFonts w:cstheme="minorHAnsi"/>
          <w:sz w:val="24"/>
          <w:szCs w:val="24"/>
        </w:rPr>
        <w:t>, uncertainty still exists on how to achieve this. T</w:t>
      </w:r>
      <w:r w:rsidRPr="00370763">
        <w:rPr>
          <w:rFonts w:cstheme="minorHAnsi"/>
          <w:bCs/>
          <w:sz w:val="24"/>
          <w:szCs w:val="24"/>
        </w:rPr>
        <w:t>he need for this research was therefore apparent, to promote more effective involvement in palliative care research, for the benefit of all, including academics, clinicians and public members.</w:t>
      </w:r>
    </w:p>
    <w:p w14:paraId="56754DB2" w14:textId="77777777" w:rsidR="00370763" w:rsidRPr="00370763" w:rsidRDefault="00370763" w:rsidP="00370763">
      <w:pPr>
        <w:spacing w:after="0" w:line="240" w:lineRule="auto"/>
        <w:rPr>
          <w:rFonts w:cstheme="minorHAnsi"/>
          <w:bCs/>
          <w:sz w:val="24"/>
          <w:szCs w:val="24"/>
        </w:rPr>
      </w:pPr>
    </w:p>
    <w:p w14:paraId="6D32875E" w14:textId="77337CFA" w:rsidR="00370763" w:rsidRPr="00370763" w:rsidRDefault="00363614" w:rsidP="00370763">
      <w:pPr>
        <w:spacing w:after="0" w:line="240" w:lineRule="auto"/>
        <w:rPr>
          <w:rFonts w:cstheme="minorHAnsi"/>
          <w:b/>
          <w:bCs/>
          <w:sz w:val="24"/>
          <w:szCs w:val="24"/>
        </w:rPr>
      </w:pPr>
      <w:bookmarkStart w:id="24" w:name="Aims14"/>
      <w:bookmarkEnd w:id="24"/>
      <w:r>
        <w:rPr>
          <w:rFonts w:cstheme="minorHAnsi"/>
          <w:b/>
          <w:bCs/>
          <w:sz w:val="24"/>
          <w:szCs w:val="24"/>
        </w:rPr>
        <w:t xml:space="preserve">1.4 </w:t>
      </w:r>
      <w:r w:rsidR="00370763" w:rsidRPr="00370763">
        <w:rPr>
          <w:rFonts w:cstheme="minorHAnsi"/>
          <w:b/>
          <w:bCs/>
          <w:sz w:val="24"/>
          <w:szCs w:val="24"/>
        </w:rPr>
        <w:t>Aims and research questions</w:t>
      </w:r>
    </w:p>
    <w:p w14:paraId="46801BF5" w14:textId="77777777" w:rsidR="00370763" w:rsidRPr="00370763" w:rsidRDefault="00370763" w:rsidP="00370763">
      <w:pPr>
        <w:spacing w:after="0" w:line="240" w:lineRule="auto"/>
        <w:rPr>
          <w:rFonts w:cstheme="minorHAnsi"/>
          <w:b/>
          <w:bCs/>
          <w:sz w:val="24"/>
          <w:szCs w:val="24"/>
        </w:rPr>
      </w:pPr>
    </w:p>
    <w:p w14:paraId="3BBD54C1" w14:textId="77777777" w:rsidR="00370763" w:rsidRPr="00370763" w:rsidRDefault="00370763" w:rsidP="00370763">
      <w:pPr>
        <w:spacing w:after="0" w:line="240" w:lineRule="auto"/>
        <w:rPr>
          <w:rFonts w:cstheme="minorHAnsi"/>
          <w:sz w:val="24"/>
          <w:szCs w:val="24"/>
        </w:rPr>
      </w:pPr>
      <w:r w:rsidRPr="00370763">
        <w:rPr>
          <w:rFonts w:cstheme="minorHAnsi"/>
          <w:sz w:val="24"/>
          <w:szCs w:val="24"/>
        </w:rPr>
        <w:t>The broad aim of this study was to explore public involvement in palliative care research. This was achieved using a multi-methods design in two stages. Study stage 1 was a literature review or Qualitative Evidence Synthesis (QES), which was undertaken to systematically review the evidence. This had the following aims:</w:t>
      </w:r>
    </w:p>
    <w:p w14:paraId="69694647" w14:textId="77777777" w:rsidR="00370763" w:rsidRPr="00370763" w:rsidRDefault="00370763" w:rsidP="00370763">
      <w:pPr>
        <w:spacing w:after="0" w:line="240" w:lineRule="auto"/>
        <w:rPr>
          <w:rFonts w:cstheme="minorHAnsi"/>
          <w:sz w:val="24"/>
          <w:szCs w:val="24"/>
        </w:rPr>
      </w:pPr>
    </w:p>
    <w:p w14:paraId="06BA0DA7" w14:textId="77777777" w:rsidR="00370763" w:rsidRPr="00370763" w:rsidRDefault="00370763" w:rsidP="001C5C34">
      <w:pPr>
        <w:numPr>
          <w:ilvl w:val="0"/>
          <w:numId w:val="28"/>
        </w:numPr>
        <w:tabs>
          <w:tab w:val="left" w:pos="3828"/>
        </w:tabs>
        <w:spacing w:after="0" w:line="240" w:lineRule="auto"/>
        <w:contextualSpacing/>
        <w:rPr>
          <w:rFonts w:cstheme="minorHAnsi"/>
          <w:sz w:val="24"/>
          <w:szCs w:val="24"/>
        </w:rPr>
      </w:pPr>
      <w:r w:rsidRPr="00370763">
        <w:rPr>
          <w:rFonts w:cstheme="minorHAnsi"/>
          <w:sz w:val="24"/>
          <w:szCs w:val="24"/>
        </w:rPr>
        <w:t>To identify facilitators and barriers for public involvement in palliative care research</w:t>
      </w:r>
    </w:p>
    <w:p w14:paraId="2AAA7CD0" w14:textId="77777777" w:rsidR="00370763" w:rsidRPr="00370763" w:rsidRDefault="00370763" w:rsidP="001C5C34">
      <w:pPr>
        <w:numPr>
          <w:ilvl w:val="0"/>
          <w:numId w:val="28"/>
        </w:numPr>
        <w:tabs>
          <w:tab w:val="left" w:pos="3828"/>
        </w:tabs>
        <w:spacing w:after="0" w:line="240" w:lineRule="auto"/>
        <w:contextualSpacing/>
        <w:rPr>
          <w:rFonts w:cstheme="minorHAnsi"/>
          <w:sz w:val="24"/>
          <w:szCs w:val="24"/>
        </w:rPr>
      </w:pPr>
      <w:r w:rsidRPr="00370763">
        <w:rPr>
          <w:rFonts w:cstheme="minorHAnsi"/>
          <w:sz w:val="24"/>
          <w:szCs w:val="24"/>
        </w:rPr>
        <w:t>To identify gaps in the evidence base that still needed to be addressed.</w:t>
      </w:r>
    </w:p>
    <w:p w14:paraId="6982F36E" w14:textId="77777777" w:rsidR="00370763" w:rsidRPr="00370763" w:rsidRDefault="00370763" w:rsidP="00370763">
      <w:pPr>
        <w:spacing w:after="0" w:line="240" w:lineRule="auto"/>
        <w:rPr>
          <w:rFonts w:cstheme="minorHAnsi"/>
          <w:b/>
          <w:sz w:val="24"/>
          <w:szCs w:val="24"/>
        </w:rPr>
      </w:pPr>
    </w:p>
    <w:p w14:paraId="5FC1A1D2" w14:textId="4771F261"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Study stage 2 was informed by the QES and used a </w:t>
      </w:r>
      <w:r w:rsidR="00D577B0">
        <w:rPr>
          <w:rFonts w:cstheme="minorHAnsi"/>
          <w:sz w:val="24"/>
          <w:szCs w:val="24"/>
        </w:rPr>
        <w:t>Case Study Approach (</w:t>
      </w:r>
      <w:r w:rsidRPr="00370763">
        <w:rPr>
          <w:rFonts w:cstheme="minorHAnsi"/>
          <w:sz w:val="24"/>
          <w:szCs w:val="24"/>
        </w:rPr>
        <w:t>CSA</w:t>
      </w:r>
      <w:r w:rsidR="00D577B0">
        <w:rPr>
          <w:rFonts w:cstheme="minorHAnsi"/>
          <w:sz w:val="24"/>
          <w:szCs w:val="24"/>
        </w:rPr>
        <w:t>)</w:t>
      </w:r>
      <w:r w:rsidRPr="00370763">
        <w:rPr>
          <w:rFonts w:cstheme="minorHAnsi"/>
          <w:sz w:val="24"/>
          <w:szCs w:val="24"/>
        </w:rPr>
        <w:t xml:space="preserve"> to focus on two palliative care research centres or case study sites. These were chosen as exemplars of involvement in palliative care research and allowed for an in-depth exploration of the following research questions:</w:t>
      </w:r>
    </w:p>
    <w:p w14:paraId="2269CD7B" w14:textId="77777777" w:rsidR="00370763" w:rsidRPr="00370763" w:rsidRDefault="00370763" w:rsidP="00370763">
      <w:pPr>
        <w:spacing w:after="0" w:line="240" w:lineRule="auto"/>
        <w:rPr>
          <w:rFonts w:cstheme="minorHAnsi"/>
          <w:sz w:val="24"/>
          <w:szCs w:val="24"/>
        </w:rPr>
      </w:pPr>
    </w:p>
    <w:p w14:paraId="4FFCB981" w14:textId="77777777" w:rsidR="00370763" w:rsidRPr="00370763" w:rsidRDefault="00370763" w:rsidP="001C5C34">
      <w:pPr>
        <w:numPr>
          <w:ilvl w:val="0"/>
          <w:numId w:val="26"/>
        </w:numPr>
        <w:spacing w:after="0" w:line="240" w:lineRule="auto"/>
        <w:contextualSpacing/>
        <w:rPr>
          <w:rFonts w:cstheme="minorHAnsi"/>
          <w:sz w:val="24"/>
          <w:szCs w:val="24"/>
          <w:u w:color="000000"/>
          <w:lang w:val="en-US" w:eastAsia="en-GB"/>
        </w:rPr>
      </w:pPr>
      <w:r w:rsidRPr="00370763">
        <w:rPr>
          <w:rFonts w:cstheme="minorHAnsi"/>
          <w:sz w:val="24"/>
          <w:szCs w:val="24"/>
          <w:u w:color="000000"/>
          <w:lang w:val="en-US" w:eastAsia="en-GB"/>
        </w:rPr>
        <w:t xml:space="preserve">How can the effectiveness of public involvement in palliative care research be increased? </w:t>
      </w:r>
    </w:p>
    <w:p w14:paraId="2D657131" w14:textId="77777777" w:rsidR="00370763" w:rsidRPr="00370763" w:rsidRDefault="00370763" w:rsidP="001C5C34">
      <w:pPr>
        <w:numPr>
          <w:ilvl w:val="0"/>
          <w:numId w:val="23"/>
        </w:numPr>
        <w:spacing w:after="0" w:line="240" w:lineRule="auto"/>
        <w:contextualSpacing/>
        <w:rPr>
          <w:rFonts w:cstheme="minorHAnsi"/>
          <w:sz w:val="24"/>
          <w:szCs w:val="24"/>
          <w:u w:color="000000"/>
          <w:lang w:val="en-US" w:eastAsia="en-GB"/>
        </w:rPr>
      </w:pPr>
      <w:r w:rsidRPr="00370763">
        <w:rPr>
          <w:rFonts w:cstheme="minorHAnsi"/>
          <w:sz w:val="24"/>
          <w:szCs w:val="24"/>
          <w:u w:color="000000"/>
          <w:lang w:val="en-US" w:eastAsia="en-GB"/>
        </w:rPr>
        <w:t>How have the themes arising from the review, in particular those identified as prominent, been addressed in the sites?</w:t>
      </w:r>
    </w:p>
    <w:p w14:paraId="27B42AC9" w14:textId="77777777" w:rsidR="00370763" w:rsidRPr="00370763" w:rsidRDefault="00370763" w:rsidP="00370763">
      <w:pPr>
        <w:spacing w:after="0" w:line="240" w:lineRule="auto"/>
        <w:rPr>
          <w:rFonts w:cstheme="minorHAnsi"/>
          <w:sz w:val="24"/>
          <w:szCs w:val="24"/>
        </w:rPr>
      </w:pPr>
    </w:p>
    <w:p w14:paraId="45DA2D85" w14:textId="234AE49C" w:rsidR="00370763" w:rsidRPr="00370763" w:rsidRDefault="00363614" w:rsidP="00370763">
      <w:pPr>
        <w:spacing w:after="0" w:line="240" w:lineRule="auto"/>
        <w:rPr>
          <w:rFonts w:cstheme="minorHAnsi"/>
          <w:b/>
          <w:bCs/>
          <w:sz w:val="24"/>
          <w:szCs w:val="24"/>
        </w:rPr>
      </w:pPr>
      <w:bookmarkStart w:id="25" w:name="Personal15"/>
      <w:bookmarkEnd w:id="25"/>
      <w:r>
        <w:rPr>
          <w:rFonts w:cstheme="minorHAnsi"/>
          <w:b/>
          <w:bCs/>
          <w:sz w:val="24"/>
          <w:szCs w:val="24"/>
        </w:rPr>
        <w:t xml:space="preserve">1.5 </w:t>
      </w:r>
      <w:r w:rsidR="00370763" w:rsidRPr="00370763">
        <w:rPr>
          <w:rFonts w:cstheme="minorHAnsi"/>
          <w:b/>
          <w:bCs/>
          <w:sz w:val="24"/>
          <w:szCs w:val="24"/>
        </w:rPr>
        <w:t>Personal reflections</w:t>
      </w:r>
    </w:p>
    <w:p w14:paraId="5E11329D" w14:textId="77777777" w:rsidR="00370763" w:rsidRPr="00370763" w:rsidRDefault="00370763" w:rsidP="00370763">
      <w:pPr>
        <w:spacing w:after="0" w:line="240" w:lineRule="auto"/>
        <w:rPr>
          <w:rFonts w:cstheme="minorHAnsi"/>
          <w:b/>
          <w:bCs/>
          <w:sz w:val="24"/>
          <w:szCs w:val="24"/>
        </w:rPr>
      </w:pPr>
    </w:p>
    <w:p w14:paraId="54CF8F12" w14:textId="77777777" w:rsidR="00370763" w:rsidRPr="00370763" w:rsidRDefault="00370763" w:rsidP="00370763">
      <w:pPr>
        <w:spacing w:after="0" w:line="240" w:lineRule="auto"/>
        <w:rPr>
          <w:rFonts w:cstheme="minorHAnsi"/>
          <w:sz w:val="24"/>
          <w:szCs w:val="24"/>
        </w:rPr>
      </w:pPr>
      <w:r w:rsidRPr="00370763">
        <w:rPr>
          <w:rFonts w:cstheme="minorHAnsi"/>
          <w:noProof/>
          <w:sz w:val="24"/>
          <w:szCs w:val="24"/>
        </w:rPr>
        <mc:AlternateContent>
          <mc:Choice Requires="wps">
            <w:drawing>
              <wp:anchor distT="180340" distB="180340" distL="180340" distR="180340" simplePos="0" relativeHeight="251717632" behindDoc="0" locked="0" layoutInCell="1" allowOverlap="1" wp14:anchorId="450C9645" wp14:editId="0EEDA16C">
                <wp:simplePos x="0" y="0"/>
                <wp:positionH relativeFrom="column">
                  <wp:posOffset>3914255</wp:posOffset>
                </wp:positionH>
                <wp:positionV relativeFrom="paragraph">
                  <wp:posOffset>321714</wp:posOffset>
                </wp:positionV>
                <wp:extent cx="2022475" cy="2257425"/>
                <wp:effectExtent l="0" t="0" r="15875" b="333375"/>
                <wp:wrapSquare wrapText="bothSides"/>
                <wp:docPr id="2003849614" name="Speech Bubble: Rectangle with Corners Rounded 6"/>
                <wp:cNvGraphicFramePr/>
                <a:graphic xmlns:a="http://schemas.openxmlformats.org/drawingml/2006/main">
                  <a:graphicData uri="http://schemas.microsoft.com/office/word/2010/wordprocessingShape">
                    <wps:wsp>
                      <wps:cNvSpPr/>
                      <wps:spPr>
                        <a:xfrm>
                          <a:off x="0" y="0"/>
                          <a:ext cx="2022475" cy="2257425"/>
                        </a:xfrm>
                        <a:prstGeom prst="wedgeRoundRectCallout">
                          <a:avLst/>
                        </a:prstGeom>
                        <a:solidFill>
                          <a:srgbClr val="5FC2CF"/>
                        </a:solidFill>
                        <a:ln w="12700" cap="flat" cmpd="sng" algn="ctr">
                          <a:solidFill>
                            <a:srgbClr val="4472C4">
                              <a:shade val="15000"/>
                            </a:srgbClr>
                          </a:solidFill>
                          <a:prstDash val="solid"/>
                          <a:miter lim="800000"/>
                        </a:ln>
                        <a:effectLst/>
                      </wps:spPr>
                      <wps:txbx>
                        <w:txbxContent>
                          <w:p w14:paraId="63C72DB0" w14:textId="77777777" w:rsidR="00370763" w:rsidRPr="00BD0269" w:rsidRDefault="00370763" w:rsidP="00370763">
                            <w:pPr>
                              <w:jc w:val="center"/>
                              <w:rPr>
                                <w:sz w:val="20"/>
                                <w:szCs w:val="20"/>
                              </w:rPr>
                            </w:pPr>
                            <w:r w:rsidRPr="00BD0269">
                              <w:rPr>
                                <w:rFonts w:eastAsia="Times New Roman" w:cstheme="minorHAnsi"/>
                                <w:color w:val="000000" w:themeColor="text1"/>
                                <w:sz w:val="20"/>
                                <w:szCs w:val="20"/>
                                <w:lang w:eastAsia="en-GB"/>
                              </w:rPr>
                              <w:t xml:space="preserve">I became involved because of a wish </w:t>
                            </w:r>
                            <w:r w:rsidRPr="00BD0269">
                              <w:rPr>
                                <w:rFonts w:cstheme="minorHAnsi"/>
                                <w:color w:val="000000" w:themeColor="text1"/>
                                <w:sz w:val="20"/>
                                <w:szCs w:val="20"/>
                              </w:rPr>
                              <w:t>to share real lived experience as a carer, partner and husband of someone who received palliative care. I have a strong belief that involvement will bring about, genuine, lasting service improvement.</w:t>
                            </w:r>
                            <w:r>
                              <w:rPr>
                                <w:rFonts w:cstheme="minorHAnsi"/>
                                <w:color w:val="000000" w:themeColor="text1"/>
                                <w:sz w:val="20"/>
                                <w:szCs w:val="20"/>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C9645" id="Speech Bubble: Rectangle with Corners Rounded 6" o:spid="_x0000_s1031" type="#_x0000_t62" style="position:absolute;margin-left:308.2pt;margin-top:25.35pt;width:159.25pt;height:177.75pt;z-index:251717632;visibility:visible;mso-wrap-style:square;mso-width-percent:0;mso-height-percent:0;mso-wrap-distance-left:14.2pt;mso-wrap-distance-top:14.2pt;mso-wrap-distance-right:14.2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WuggIAABAFAAAOAAAAZHJzL2Uyb0RvYy54bWysVEtv2zAMvg/YfxB0X+0YztIZdYrARYYB&#10;RVe0HXpmZPkB6DVJid39+lGym6TdTsMuNim+xI8fdXU9SkEO3Lpeq5IuLlJKuGK67lVb0h9P20+X&#10;lDgPqgahFS/pC3f0ev3xw9VgCp7pTouaW4JJlCsGU9LOe1MkiWMdl+AutOEKjY22Ejyqtk1qCwNm&#10;lyLJ0vRzMmhbG6sZdw5PbyYjXcf8TcOZ/940jnsiSop38/Fr43cXvsn6CorWgul6Nl8D/uEWEnqF&#10;RY+pbsAD2dv+j1SyZ1Y73fgLpmWim6ZnPPaA3SzSd908dmB47AXBceYIk/t/adnd4dHcW4RhMK5w&#10;KIYuxsbK8Mf7kTGC9XIEi4+eMDzM0izLV0tKGNqybLnKs2WAMzmFG+v8V64lCUJJB163/EHvVf2A&#10;c6lACL33ETU43Do/xb7GhPJOi77e9kJExba7SlhyABzlcltl1XYu98ZNKDIgEbNViuNmgJRqBHgU&#10;palL6lRLCYgWucq8jbXfRLvzInm+yqp8cuqg5lPpxTLF1NNlZ/fY9Js8oYsbcN0UEk0hBArZe+S7&#10;6GVJLzHPMZNQwcojY2csTgMJkh93I+mxhQhyONnp+uXeEqsnUjvDtj2WvQXn78EiixEA3Ez/HT+N&#10;0IiKniVKOm1//e08+CO50ErJgFuBiP3cg+WUiG8KafdlkedhjaKSL1cZKvbcsju3qL2sNE5rgW+A&#10;YVEM/l68io3V8hkXeBOqogkUw9rTbGal8tO24hPA+GYT3XB1DPhb9WhYSB6QC4A/jc9gzUw2jzy9&#10;068bBMU7ik2+IVLpzd7rpo/8O+GKMw0Krl2c7vxEhL0+16PX6SFb/wYAAP//AwBQSwMEFAAGAAgA&#10;AAAhAJ9OXu/iAAAACgEAAA8AAABkcnMvZG93bnJldi54bWxMj8FOwzAQRO9I/IO1SNyoUxPSNmRT&#10;AQKEVFSJguDqxiaOiNchdpP07zEnOK7maeZtsZ5sywbd+8YRwnyWANNUOdVQjfD2+nCxBOaDJCVb&#10;RxrhqD2sy9OTQubKjfSih12oWSwhn0sEE0KXc+4ro630M9dpitmn660M8exrrno5xnLbcpEkGbey&#10;obhgZKfvjK6+dgeLsHy+fTKP2+Z983G8HzbmW4xiEIjnZ9PNNbCgp/AHw69+VIcyOu3dgZRnLUI2&#10;z9KIIlwlC2ARWF2mK2B7hDTJBPCy4P9fKH8AAAD//wMAUEsBAi0AFAAGAAgAAAAhALaDOJL+AAAA&#10;4QEAABMAAAAAAAAAAAAAAAAAAAAAAFtDb250ZW50X1R5cGVzXS54bWxQSwECLQAUAAYACAAAACEA&#10;OP0h/9YAAACUAQAACwAAAAAAAAAAAAAAAAAvAQAAX3JlbHMvLnJlbHNQSwECLQAUAAYACAAAACEA&#10;mi2VroICAAAQBQAADgAAAAAAAAAAAAAAAAAuAgAAZHJzL2Uyb0RvYy54bWxQSwECLQAUAAYACAAA&#10;ACEAn05e7+IAAAAKAQAADwAAAAAAAAAAAAAAAADcBAAAZHJzL2Rvd25yZXYueG1sUEsFBgAAAAAE&#10;AAQA8wAAAOsFAAAAAA==&#10;" adj="6300,24300" fillcolor="#5fc2cf" strokecolor="#172c51" strokeweight="1pt">
                <v:textbox>
                  <w:txbxContent>
                    <w:p w14:paraId="63C72DB0" w14:textId="77777777" w:rsidR="00370763" w:rsidRPr="00BD0269" w:rsidRDefault="00370763" w:rsidP="00370763">
                      <w:pPr>
                        <w:jc w:val="center"/>
                        <w:rPr>
                          <w:sz w:val="20"/>
                          <w:szCs w:val="20"/>
                        </w:rPr>
                      </w:pPr>
                      <w:r w:rsidRPr="00BD0269">
                        <w:rPr>
                          <w:rFonts w:eastAsia="Times New Roman" w:cstheme="minorHAnsi"/>
                          <w:color w:val="000000" w:themeColor="text1"/>
                          <w:sz w:val="20"/>
                          <w:szCs w:val="20"/>
                          <w:lang w:eastAsia="en-GB"/>
                        </w:rPr>
                        <w:t xml:space="preserve">I became involved because of a wish </w:t>
                      </w:r>
                      <w:r w:rsidRPr="00BD0269">
                        <w:rPr>
                          <w:rFonts w:cstheme="minorHAnsi"/>
                          <w:color w:val="000000" w:themeColor="text1"/>
                          <w:sz w:val="20"/>
                          <w:szCs w:val="20"/>
                        </w:rPr>
                        <w:t>to share real lived experience as a carer, partner and husband of someone who received palliative care. I have a strong belief that involvement will bring about, genuine, lasting service improvement.</w:t>
                      </w:r>
                      <w:r>
                        <w:rPr>
                          <w:rFonts w:cstheme="minorHAnsi"/>
                          <w:color w:val="000000" w:themeColor="text1"/>
                          <w:sz w:val="20"/>
                          <w:szCs w:val="20"/>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txbxContent>
                </v:textbox>
                <w10:wrap type="square"/>
              </v:shape>
            </w:pict>
          </mc:Fallback>
        </mc:AlternateContent>
      </w:r>
      <w:r w:rsidRPr="00370763">
        <w:rPr>
          <w:rFonts w:cstheme="minorHAnsi"/>
          <w:sz w:val="24"/>
          <w:szCs w:val="24"/>
        </w:rPr>
        <w:t xml:space="preserve">I first started to work in involvement in the late 1980’s, when I worked for various organisations including a Disabled person’s user led organisation (DPULO). My initial motivation for getting involved in this area of work was due to my own experiences of receiving health and social care services and wanting to improve such services. I engaged in activism in service delivery initially and later developed an interest in other settings, including research. </w:t>
      </w:r>
    </w:p>
    <w:p w14:paraId="39B07DCE" w14:textId="77777777" w:rsidR="00370763" w:rsidRPr="00370763" w:rsidRDefault="00370763" w:rsidP="00370763">
      <w:pPr>
        <w:spacing w:after="0" w:line="240" w:lineRule="auto"/>
        <w:rPr>
          <w:rFonts w:cstheme="minorHAnsi"/>
          <w:sz w:val="24"/>
          <w:szCs w:val="24"/>
        </w:rPr>
      </w:pPr>
    </w:p>
    <w:p w14:paraId="42D720A0" w14:textId="7F09E379"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As I identify strongly as a patient and live with a range of health conditions, including a life-limiting condition of a rare blood cancer, I have been acutely aware of </w:t>
      </w:r>
      <w:r w:rsidRPr="00370763">
        <w:rPr>
          <w:rFonts w:cs="Calibri"/>
          <w:sz w:val="24"/>
          <w:szCs w:val="24"/>
        </w:rPr>
        <w:t xml:space="preserve">my own circumstances throughout this study and its implications for the conduct of the study. </w:t>
      </w:r>
      <w:r w:rsidRPr="00370763">
        <w:rPr>
          <w:rFonts w:cstheme="minorHAnsi"/>
          <w:sz w:val="24"/>
          <w:szCs w:val="24"/>
        </w:rPr>
        <w:t xml:space="preserve">I hold strong values around inclusion and social justice and was interested in exploring how my experiences and values impacted on the study. I therefore carried out a range of reflexive exercises, as described in </w:t>
      </w:r>
      <w:hyperlink w:anchor="Chapter3" w:history="1">
        <w:r w:rsidRPr="00F13E28">
          <w:rPr>
            <w:rStyle w:val="Hyperlink"/>
            <w:rFonts w:cstheme="minorHAnsi"/>
            <w:b/>
            <w:bCs/>
            <w:sz w:val="24"/>
            <w:szCs w:val="24"/>
          </w:rPr>
          <w:t>Chapter 3</w:t>
        </w:r>
      </w:hyperlink>
      <w:r w:rsidRPr="00370763">
        <w:rPr>
          <w:rFonts w:cstheme="minorHAnsi"/>
          <w:sz w:val="24"/>
          <w:szCs w:val="24"/>
        </w:rPr>
        <w:t>.</w:t>
      </w:r>
    </w:p>
    <w:p w14:paraId="520B7D54" w14:textId="77777777" w:rsidR="00370763" w:rsidRPr="00370763" w:rsidRDefault="00370763" w:rsidP="00370763">
      <w:pPr>
        <w:spacing w:after="0" w:line="240" w:lineRule="auto"/>
        <w:rPr>
          <w:rFonts w:cstheme="minorHAnsi"/>
          <w:sz w:val="24"/>
          <w:szCs w:val="24"/>
        </w:rPr>
      </w:pPr>
    </w:p>
    <w:p w14:paraId="1DD3EC3D" w14:textId="77777777"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My PhD arose from an advertised scholarship so while I was not able to choose the topic of the PhD myself, it was in my area of interest and expertise. Although I was familiar with involvement the focus on palliative care was new to me. When I started reviewing the literature it became </w:t>
      </w:r>
      <w:r w:rsidRPr="00370763">
        <w:rPr>
          <w:rFonts w:cstheme="minorHAnsi"/>
          <w:sz w:val="24"/>
          <w:szCs w:val="24"/>
        </w:rPr>
        <w:lastRenderedPageBreak/>
        <w:t>apparent that this was an interesting under-developed area that would hopefully raise some thought-provoking issues concerning involvement.</w:t>
      </w:r>
    </w:p>
    <w:p w14:paraId="4B37858A" w14:textId="77777777" w:rsidR="00D577B0" w:rsidRDefault="00D577B0" w:rsidP="00370763">
      <w:pPr>
        <w:spacing w:after="0" w:line="240" w:lineRule="auto"/>
        <w:rPr>
          <w:rFonts w:cstheme="minorHAnsi"/>
          <w:b/>
          <w:bCs/>
          <w:sz w:val="24"/>
          <w:szCs w:val="24"/>
        </w:rPr>
      </w:pPr>
      <w:bookmarkStart w:id="26" w:name="Public16"/>
      <w:bookmarkEnd w:id="26"/>
    </w:p>
    <w:p w14:paraId="27D7A0C6" w14:textId="796C4F9F" w:rsidR="00370763" w:rsidRPr="00370763" w:rsidRDefault="00363614" w:rsidP="00370763">
      <w:pPr>
        <w:spacing w:after="0" w:line="240" w:lineRule="auto"/>
        <w:rPr>
          <w:rFonts w:cstheme="minorHAnsi"/>
          <w:b/>
          <w:bCs/>
          <w:sz w:val="24"/>
          <w:szCs w:val="24"/>
        </w:rPr>
      </w:pPr>
      <w:r>
        <w:rPr>
          <w:rFonts w:cstheme="minorHAnsi"/>
          <w:b/>
          <w:bCs/>
          <w:sz w:val="24"/>
          <w:szCs w:val="24"/>
        </w:rPr>
        <w:t xml:space="preserve">1.6 </w:t>
      </w:r>
      <w:r w:rsidR="00370763" w:rsidRPr="00370763">
        <w:rPr>
          <w:rFonts w:cstheme="minorHAnsi"/>
          <w:b/>
          <w:bCs/>
          <w:sz w:val="24"/>
          <w:szCs w:val="24"/>
        </w:rPr>
        <w:t>Public involvement in this study</w:t>
      </w:r>
    </w:p>
    <w:p w14:paraId="163F857A" w14:textId="77777777" w:rsidR="00370763" w:rsidRPr="00370763" w:rsidRDefault="00370763" w:rsidP="00370763">
      <w:pPr>
        <w:spacing w:after="0" w:line="240" w:lineRule="auto"/>
        <w:rPr>
          <w:rFonts w:cstheme="minorHAnsi"/>
          <w:b/>
          <w:bCs/>
          <w:sz w:val="24"/>
          <w:szCs w:val="24"/>
        </w:rPr>
      </w:pPr>
    </w:p>
    <w:p w14:paraId="1DF05FFB" w14:textId="702A4739"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I consider involvement to be vital in research and the focus of this study has served to emphasise its significance. The pre-defined focus has meant that it wasn’t possible for </w:t>
      </w:r>
      <w:r w:rsidR="005F3017">
        <w:rPr>
          <w:rFonts w:cstheme="minorHAnsi"/>
          <w:sz w:val="24"/>
          <w:szCs w:val="24"/>
        </w:rPr>
        <w:t xml:space="preserve">me to involve </w:t>
      </w:r>
      <w:r w:rsidRPr="00370763">
        <w:rPr>
          <w:rFonts w:cstheme="minorHAnsi"/>
          <w:sz w:val="24"/>
          <w:szCs w:val="24"/>
        </w:rPr>
        <w:t xml:space="preserve">public members from the very outset, however, I was keen to embed involvement throughout the remainder of the study as was feasible. I believed it was </w:t>
      </w:r>
      <w:r w:rsidRPr="00370763">
        <w:rPr>
          <w:rFonts w:eastAsiaTheme="majorEastAsia" w:cstheme="minorHAnsi"/>
          <w:sz w:val="24"/>
          <w:szCs w:val="24"/>
        </w:rPr>
        <w:t xml:space="preserve">important to have an independent group of public members (Patient and Carer Reference Group) whose experiences and perspectives I could draw on as needed. This provided some challenges, which I also discuss in </w:t>
      </w:r>
      <w:hyperlink w:anchor="Chapter3" w:history="1">
        <w:r w:rsidRPr="004400D0">
          <w:rPr>
            <w:rStyle w:val="Hyperlink"/>
            <w:rFonts w:eastAsiaTheme="majorEastAsia" w:cstheme="minorHAnsi"/>
            <w:b/>
            <w:bCs/>
            <w:sz w:val="24"/>
            <w:szCs w:val="24"/>
          </w:rPr>
          <w:t>Chapter 3</w:t>
        </w:r>
      </w:hyperlink>
      <w:r w:rsidRPr="00370763">
        <w:rPr>
          <w:rFonts w:eastAsiaTheme="majorEastAsia" w:cstheme="minorHAnsi"/>
          <w:sz w:val="24"/>
          <w:szCs w:val="24"/>
        </w:rPr>
        <w:t xml:space="preserve">. </w:t>
      </w:r>
      <w:bookmarkStart w:id="27" w:name="_Hlk141780008"/>
      <w:r w:rsidRPr="00370763">
        <w:rPr>
          <w:rFonts w:eastAsiaTheme="majorEastAsia" w:cstheme="minorHAnsi"/>
          <w:sz w:val="24"/>
          <w:szCs w:val="24"/>
        </w:rPr>
        <w:t>Quotes from members of the Group are interspersed throughout this initial chapter in the coloured boxes.</w:t>
      </w:r>
      <w:bookmarkEnd w:id="27"/>
    </w:p>
    <w:p w14:paraId="299EDEAD" w14:textId="77777777" w:rsidR="00370763" w:rsidRPr="00370763" w:rsidRDefault="00370763" w:rsidP="00370763">
      <w:pPr>
        <w:spacing w:after="0" w:line="240" w:lineRule="auto"/>
        <w:rPr>
          <w:rFonts w:cstheme="minorHAnsi"/>
          <w:sz w:val="24"/>
          <w:szCs w:val="24"/>
        </w:rPr>
      </w:pPr>
    </w:p>
    <w:p w14:paraId="4ED1590E" w14:textId="77777777" w:rsidR="00370763" w:rsidRPr="00370763" w:rsidRDefault="00370763" w:rsidP="00370763">
      <w:pPr>
        <w:spacing w:after="0" w:line="240" w:lineRule="auto"/>
        <w:rPr>
          <w:rFonts w:cstheme="minorHAnsi"/>
          <w:sz w:val="24"/>
          <w:szCs w:val="24"/>
        </w:rPr>
      </w:pPr>
      <w:r w:rsidRPr="00370763">
        <w:rPr>
          <w:rFonts w:cstheme="minorHAnsi"/>
          <w:sz w:val="24"/>
          <w:szCs w:val="24"/>
        </w:rPr>
        <w:t>From an early stage in the QES I was able to consult with both individuals and members of existing patient and carer groups, to ask their advice on both the methods and analysis stages. I later recruited a specific group of patients and carers who engaged in a variety of involvement activities throughout the study, including:</w:t>
      </w:r>
    </w:p>
    <w:p w14:paraId="50524F7E" w14:textId="77777777" w:rsidR="00370763" w:rsidRPr="00370763" w:rsidRDefault="00370763" w:rsidP="00370763">
      <w:pPr>
        <w:spacing w:after="0" w:line="240" w:lineRule="auto"/>
        <w:rPr>
          <w:rFonts w:cstheme="minorHAnsi"/>
          <w:sz w:val="24"/>
          <w:szCs w:val="24"/>
        </w:rPr>
      </w:pPr>
    </w:p>
    <w:p w14:paraId="00C073B6" w14:textId="77777777" w:rsidR="00370763" w:rsidRPr="00370763" w:rsidRDefault="00370763" w:rsidP="001C5C34">
      <w:pPr>
        <w:numPr>
          <w:ilvl w:val="0"/>
          <w:numId w:val="25"/>
        </w:numPr>
        <w:spacing w:after="0" w:line="240" w:lineRule="auto"/>
        <w:contextualSpacing/>
        <w:rPr>
          <w:rFonts w:cstheme="minorHAnsi"/>
          <w:sz w:val="24"/>
          <w:szCs w:val="24"/>
        </w:rPr>
      </w:pPr>
      <w:r w:rsidRPr="00370763">
        <w:rPr>
          <w:rFonts w:cstheme="minorHAnsi"/>
          <w:sz w:val="24"/>
          <w:szCs w:val="24"/>
        </w:rPr>
        <w:t>Helping to decide the name of the study</w:t>
      </w:r>
    </w:p>
    <w:p w14:paraId="7223C5E9" w14:textId="77777777" w:rsidR="00370763" w:rsidRPr="00370763" w:rsidRDefault="00370763" w:rsidP="001C5C34">
      <w:pPr>
        <w:numPr>
          <w:ilvl w:val="0"/>
          <w:numId w:val="25"/>
        </w:numPr>
        <w:spacing w:after="0" w:line="240" w:lineRule="auto"/>
        <w:contextualSpacing/>
        <w:rPr>
          <w:rFonts w:cstheme="minorHAnsi"/>
          <w:sz w:val="24"/>
          <w:szCs w:val="24"/>
        </w:rPr>
      </w:pPr>
      <w:r w:rsidRPr="00370763">
        <w:rPr>
          <w:rFonts w:cstheme="minorHAnsi"/>
          <w:sz w:val="24"/>
          <w:szCs w:val="24"/>
        </w:rPr>
        <w:t>Commenting on all study documentation and comments from the Ethics reviewers</w:t>
      </w:r>
    </w:p>
    <w:p w14:paraId="616C6FB5" w14:textId="77777777" w:rsidR="00370763" w:rsidRPr="00370763" w:rsidRDefault="00370763" w:rsidP="001C5C34">
      <w:pPr>
        <w:numPr>
          <w:ilvl w:val="0"/>
          <w:numId w:val="25"/>
        </w:numPr>
        <w:spacing w:after="0" w:line="240" w:lineRule="auto"/>
        <w:contextualSpacing/>
        <w:rPr>
          <w:rFonts w:cstheme="minorHAnsi"/>
          <w:sz w:val="24"/>
          <w:szCs w:val="24"/>
        </w:rPr>
      </w:pPr>
      <w:r w:rsidRPr="00370763">
        <w:rPr>
          <w:rFonts w:cstheme="minorHAnsi"/>
          <w:sz w:val="24"/>
          <w:szCs w:val="24"/>
        </w:rPr>
        <w:t>Piloting the topic guide</w:t>
      </w:r>
    </w:p>
    <w:p w14:paraId="18066612" w14:textId="77777777" w:rsidR="00370763" w:rsidRPr="00370763" w:rsidRDefault="00370763" w:rsidP="001C5C34">
      <w:pPr>
        <w:numPr>
          <w:ilvl w:val="0"/>
          <w:numId w:val="25"/>
        </w:numPr>
        <w:spacing w:after="0" w:line="240" w:lineRule="auto"/>
        <w:contextualSpacing/>
        <w:rPr>
          <w:rFonts w:cstheme="minorHAnsi"/>
          <w:sz w:val="24"/>
          <w:szCs w:val="24"/>
        </w:rPr>
      </w:pPr>
      <w:r w:rsidRPr="00370763">
        <w:rPr>
          <w:rFonts w:cstheme="minorHAnsi"/>
          <w:sz w:val="24"/>
          <w:szCs w:val="24"/>
        </w:rPr>
        <w:t>Assisting with site selection</w:t>
      </w:r>
    </w:p>
    <w:p w14:paraId="488688EB" w14:textId="77777777" w:rsidR="00370763" w:rsidRPr="00370763" w:rsidRDefault="00370763" w:rsidP="001C5C34">
      <w:pPr>
        <w:numPr>
          <w:ilvl w:val="0"/>
          <w:numId w:val="25"/>
        </w:numPr>
        <w:spacing w:after="0" w:line="240" w:lineRule="auto"/>
        <w:contextualSpacing/>
        <w:rPr>
          <w:rFonts w:cstheme="minorHAnsi"/>
          <w:sz w:val="24"/>
          <w:szCs w:val="24"/>
        </w:rPr>
      </w:pPr>
      <w:r w:rsidRPr="00370763">
        <w:rPr>
          <w:rFonts w:cstheme="minorHAnsi"/>
          <w:sz w:val="24"/>
          <w:szCs w:val="24"/>
        </w:rPr>
        <w:t>Interview analysis.</w:t>
      </w:r>
    </w:p>
    <w:p w14:paraId="6C3F8B0A" w14:textId="77777777" w:rsidR="00370763" w:rsidRPr="00370763" w:rsidRDefault="00370763" w:rsidP="00370763">
      <w:pPr>
        <w:spacing w:after="0" w:line="240" w:lineRule="auto"/>
        <w:rPr>
          <w:rFonts w:cstheme="minorHAnsi"/>
          <w:b/>
          <w:bCs/>
          <w:sz w:val="24"/>
          <w:szCs w:val="24"/>
        </w:rPr>
      </w:pPr>
    </w:p>
    <w:p w14:paraId="5CC5FF82" w14:textId="469B87F3" w:rsidR="00370763" w:rsidRPr="00370763" w:rsidRDefault="00363614" w:rsidP="00370763">
      <w:pPr>
        <w:spacing w:after="0" w:line="240" w:lineRule="auto"/>
        <w:rPr>
          <w:rFonts w:cstheme="minorHAnsi"/>
          <w:b/>
          <w:bCs/>
          <w:sz w:val="24"/>
          <w:szCs w:val="24"/>
        </w:rPr>
      </w:pPr>
      <w:bookmarkStart w:id="28" w:name="Structure17"/>
      <w:bookmarkEnd w:id="28"/>
      <w:r>
        <w:rPr>
          <w:rFonts w:cstheme="minorHAnsi"/>
          <w:b/>
          <w:bCs/>
          <w:sz w:val="24"/>
          <w:szCs w:val="24"/>
        </w:rPr>
        <w:t xml:space="preserve">1.7 </w:t>
      </w:r>
      <w:r w:rsidR="00370763" w:rsidRPr="00370763">
        <w:rPr>
          <w:rFonts w:cstheme="minorHAnsi"/>
          <w:b/>
          <w:bCs/>
          <w:sz w:val="24"/>
          <w:szCs w:val="24"/>
        </w:rPr>
        <w:t>Structure of the thesis</w:t>
      </w:r>
    </w:p>
    <w:p w14:paraId="32E80840" w14:textId="77777777" w:rsidR="00370763" w:rsidRPr="00370763" w:rsidRDefault="00370763" w:rsidP="00370763">
      <w:pPr>
        <w:spacing w:after="0" w:line="240" w:lineRule="auto"/>
        <w:rPr>
          <w:rFonts w:cstheme="minorHAnsi"/>
          <w:b/>
          <w:bCs/>
          <w:sz w:val="24"/>
          <w:szCs w:val="24"/>
        </w:rPr>
      </w:pPr>
    </w:p>
    <w:p w14:paraId="0A9159EB" w14:textId="043E12FA" w:rsidR="00370763" w:rsidRPr="00370763" w:rsidRDefault="00363614" w:rsidP="00370763">
      <w:pPr>
        <w:spacing w:after="0" w:line="240" w:lineRule="auto"/>
        <w:rPr>
          <w:rFonts w:cstheme="minorHAnsi"/>
          <w:b/>
          <w:bCs/>
          <w:sz w:val="24"/>
          <w:szCs w:val="24"/>
        </w:rPr>
      </w:pPr>
      <w:bookmarkStart w:id="29" w:name="Overview171"/>
      <w:bookmarkEnd w:id="29"/>
      <w:r>
        <w:rPr>
          <w:rFonts w:cstheme="minorHAnsi"/>
          <w:b/>
          <w:bCs/>
          <w:sz w:val="24"/>
          <w:szCs w:val="24"/>
        </w:rPr>
        <w:t xml:space="preserve">1.7.1 </w:t>
      </w:r>
      <w:r w:rsidR="00370763" w:rsidRPr="00370763">
        <w:rPr>
          <w:rFonts w:cstheme="minorHAnsi"/>
          <w:b/>
          <w:bCs/>
          <w:sz w:val="24"/>
          <w:szCs w:val="24"/>
        </w:rPr>
        <w:t>Overview</w:t>
      </w:r>
    </w:p>
    <w:p w14:paraId="0533379C" w14:textId="77777777" w:rsidR="00370763" w:rsidRPr="00370763" w:rsidRDefault="00370763" w:rsidP="00370763">
      <w:pPr>
        <w:spacing w:after="0" w:line="240" w:lineRule="auto"/>
        <w:rPr>
          <w:rFonts w:cstheme="minorHAnsi"/>
          <w:sz w:val="24"/>
          <w:szCs w:val="24"/>
        </w:rPr>
      </w:pPr>
      <w:r w:rsidRPr="00370763">
        <w:rPr>
          <w:rFonts w:cstheme="minorHAnsi"/>
          <w:noProof/>
          <w:sz w:val="24"/>
          <w:szCs w:val="24"/>
        </w:rPr>
        <mc:AlternateContent>
          <mc:Choice Requires="wps">
            <w:drawing>
              <wp:anchor distT="180340" distB="180340" distL="180340" distR="180340" simplePos="0" relativeHeight="251720704" behindDoc="0" locked="0" layoutInCell="1" allowOverlap="1" wp14:anchorId="4D56633B" wp14:editId="0629B4B7">
                <wp:simplePos x="0" y="0"/>
                <wp:positionH relativeFrom="column">
                  <wp:posOffset>3616036</wp:posOffset>
                </wp:positionH>
                <wp:positionV relativeFrom="paragraph">
                  <wp:posOffset>146223</wp:posOffset>
                </wp:positionV>
                <wp:extent cx="2562860" cy="3137535"/>
                <wp:effectExtent l="0" t="0" r="27940" b="424815"/>
                <wp:wrapSquare wrapText="bothSides"/>
                <wp:docPr id="2038451910" name="Speech Bubble: Rectangle with Corners Rounded 3"/>
                <wp:cNvGraphicFramePr/>
                <a:graphic xmlns:a="http://schemas.openxmlformats.org/drawingml/2006/main">
                  <a:graphicData uri="http://schemas.microsoft.com/office/word/2010/wordprocessingShape">
                    <wps:wsp>
                      <wps:cNvSpPr/>
                      <wps:spPr>
                        <a:xfrm>
                          <a:off x="0" y="0"/>
                          <a:ext cx="2562860" cy="3137535"/>
                        </a:xfrm>
                        <a:prstGeom prst="wedgeRoundRectCallout">
                          <a:avLst/>
                        </a:prstGeom>
                        <a:solidFill>
                          <a:srgbClr val="FFB48F"/>
                        </a:solidFill>
                        <a:ln w="12700" cap="flat" cmpd="sng" algn="ctr">
                          <a:solidFill>
                            <a:srgbClr val="4472C4">
                              <a:shade val="15000"/>
                            </a:srgbClr>
                          </a:solidFill>
                          <a:prstDash val="solid"/>
                          <a:miter lim="800000"/>
                        </a:ln>
                        <a:effectLst/>
                      </wps:spPr>
                      <wps:txbx>
                        <w:txbxContent>
                          <w:p w14:paraId="44FC859D" w14:textId="77777777" w:rsidR="00370763" w:rsidRPr="00BD0269" w:rsidRDefault="00370763" w:rsidP="00370763">
                            <w:pPr>
                              <w:spacing w:after="0" w:line="240" w:lineRule="auto"/>
                              <w:jc w:val="center"/>
                              <w:rPr>
                                <w:rFonts w:eastAsia="Times New Roman" w:cstheme="minorHAnsi"/>
                                <w:color w:val="000000" w:themeColor="text1"/>
                                <w:sz w:val="20"/>
                                <w:szCs w:val="20"/>
                                <w:lang w:eastAsia="en-GB"/>
                              </w:rPr>
                            </w:pPr>
                            <w:bookmarkStart w:id="30" w:name="_Hlk139261646"/>
                            <w:r w:rsidRPr="00BD0269">
                              <w:rPr>
                                <w:rFonts w:eastAsia="Times New Roman" w:cstheme="minorHAnsi"/>
                                <w:color w:val="000000" w:themeColor="text1"/>
                                <w:sz w:val="20"/>
                                <w:szCs w:val="20"/>
                                <w:lang w:eastAsia="en-GB"/>
                              </w:rPr>
                              <w:t xml:space="preserve">We are all aging. I too may need palliative care in the not too distant future. Will the current system that I consider poor and broken be what I and my peers must also encounter? </w:t>
                            </w:r>
                            <w:bookmarkEnd w:id="30"/>
                            <w:r w:rsidRPr="00BD0269">
                              <w:rPr>
                                <w:rFonts w:eastAsia="Times New Roman" w:cstheme="minorHAnsi"/>
                                <w:color w:val="000000" w:themeColor="text1"/>
                                <w:sz w:val="20"/>
                                <w:szCs w:val="20"/>
                                <w:lang w:eastAsia="en-GB"/>
                              </w:rPr>
                              <w:t>And what of the generations after us? With the NHS fighting for survival, will palliative care, such as it is, deteriorate further? I am afraid the writing is on the wall. It is up to those of us who support palliative care research to stem the tide. It is scandalous that in our century, and in a developed country, palliative care and geriatric medicine as a whole remains a Cinderella subject!</w:t>
                            </w:r>
                            <w:r>
                              <w:rPr>
                                <w:rFonts w:eastAsia="Times New Roman" w:cstheme="minorHAnsi"/>
                                <w:color w:val="000000" w:themeColor="text1"/>
                                <w:sz w:val="20"/>
                                <w:szCs w:val="20"/>
                                <w:lang w:eastAsia="en-GB"/>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269EC429" w14:textId="77777777" w:rsidR="00370763" w:rsidRPr="00DA5E6F" w:rsidRDefault="00370763" w:rsidP="0037076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6633B" id="Speech Bubble: Rectangle with Corners Rounded 3" o:spid="_x0000_s1032" type="#_x0000_t62" style="position:absolute;margin-left:284.75pt;margin-top:11.5pt;width:201.8pt;height:247.05pt;z-index:251720704;visibility:visible;mso-wrap-style:square;mso-width-percent:0;mso-height-percent:0;mso-wrap-distance-left:14.2pt;mso-wrap-distance-top:14.2pt;mso-wrap-distance-right:14.2pt;mso-wrap-distance-bottom:14.2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qx8hAIAABAFAAAOAAAAZHJzL2Uyb0RvYy54bWysVMlu2zAQvRfoPxC8N7IVeakQOXAduCgQ&#10;NEGSIucxRS0At5K0pfTrO6QU20l7KnqRZjgb580bXl33UpADt67VqqDTiwklXDFdtqou6I+n7acl&#10;Jc6DKkFoxQv6wh29Xn38cNWZnKe60aLklmAS5fLOFLTx3uRJ4ljDJbgLbbhCY6WtBI+qrZPSQofZ&#10;pUjSyWSedNqWxmrGncPTm8FIVzF/VXHm76rKcU9EQfFuPn5t/O7CN1ldQV5bME3LxmvAP9xCQquw&#10;6DHVDXgge9v+kUq2zGqnK3/BtEx0VbWMxx6wm+nkXTePDRgee0FwnDnC5P5fWvb98GjuLcLQGZc7&#10;FEMXfWVl+OP9SB/BejmCxXtPGB6ms3m6nCOmDG2X08vF7HIW4ExO4cY6/5VrSYJQ0I6XNX/Qe1U+&#10;4Fw2IITe+4gaHG6dH2JfY0J5p0VbblshomLr3UZYcgAc5Xb7JVtux3Jv3IQiHRIxXUzC1QApVQnw&#10;KEpTFtSpmhIQNXKVeRtrv4l250WybJFussGpgZIPpaezCaYeLju6x6bf5Ald3IBrhpBoCiGQy9Yj&#10;30UrC7rEPMdMQgUrj4wdsTgNJEi+3/WkxRbmIVE42eny5d4SqwdSO8O2LZa9BefvwSKLEQDcTH+H&#10;n0poREWPEiWNtr/+dh78kVxopaTDrUDEfu7BckrEN4W0+zzNsrBGUclmixQVe27ZnVvUXm40TmuK&#10;b4BhUQz+XryKldXyGRd4HaqiCRTD2sNsRmXjh23FJ4Dx9Tq64eoY8Lfq0bCQPCAXAH/qn8GakWwe&#10;efpdv24Q5O8oNviGSKXXe6+rNvLvhCvONCi4dnG64xMR9vpcj16nh2z1GwAA//8DAFBLAwQUAAYA&#10;CAAAACEA+9a/aeAAAAAKAQAADwAAAGRycy9kb3ducmV2LnhtbEyPy07DMBBF90j8gzVI7KiTlj6S&#10;xqkgUqnUFTQsunTjIQ74EcVuG/6eYQXL0T26c26xGa1hFxxC552AdJIAQ9d41blWwHu9fVgBC1E6&#10;JY13KOAbA2zK25tC5spf3RteDrFlVOJCLgXoGPuc89BotDJMfI+Osg8/WBnpHFquBnmlcmv4NEkW&#10;3MrO0Qcte6w0Nl+HsxVwfNnjtq4+m+q4y2K9e3w29lULcX83Pq2BRRzjHwy/+qQOJTmd/NmpwIyA&#10;+SKbEypgOqNNBGTLWQrsREm6TIGXBf8/ofwBAAD//wMAUEsBAi0AFAAGAAgAAAAhALaDOJL+AAAA&#10;4QEAABMAAAAAAAAAAAAAAAAAAAAAAFtDb250ZW50X1R5cGVzXS54bWxQSwECLQAUAAYACAAAACEA&#10;OP0h/9YAAACUAQAACwAAAAAAAAAAAAAAAAAvAQAAX3JlbHMvLnJlbHNQSwECLQAUAAYACAAAACEA&#10;Q2asfIQCAAAQBQAADgAAAAAAAAAAAAAAAAAuAgAAZHJzL2Uyb0RvYy54bWxQSwECLQAUAAYACAAA&#10;ACEA+9a/aeAAAAAKAQAADwAAAAAAAAAAAAAAAADeBAAAZHJzL2Rvd25yZXYueG1sUEsFBgAAAAAE&#10;AAQA8wAAAOsFAAAAAA==&#10;" adj="6300,24300" fillcolor="#ffb48f" strokecolor="#172c51" strokeweight="1pt">
                <v:textbox>
                  <w:txbxContent>
                    <w:p w14:paraId="44FC859D" w14:textId="77777777" w:rsidR="00370763" w:rsidRPr="00BD0269" w:rsidRDefault="00370763" w:rsidP="00370763">
                      <w:pPr>
                        <w:spacing w:after="0" w:line="240" w:lineRule="auto"/>
                        <w:jc w:val="center"/>
                        <w:rPr>
                          <w:rFonts w:eastAsia="Times New Roman" w:cstheme="minorHAnsi"/>
                          <w:color w:val="000000" w:themeColor="text1"/>
                          <w:sz w:val="20"/>
                          <w:szCs w:val="20"/>
                          <w:lang w:eastAsia="en-GB"/>
                        </w:rPr>
                      </w:pPr>
                      <w:bookmarkStart w:id="31" w:name="_Hlk139261646"/>
                      <w:r w:rsidRPr="00BD0269">
                        <w:rPr>
                          <w:rFonts w:eastAsia="Times New Roman" w:cstheme="minorHAnsi"/>
                          <w:color w:val="000000" w:themeColor="text1"/>
                          <w:sz w:val="20"/>
                          <w:szCs w:val="20"/>
                          <w:lang w:eastAsia="en-GB"/>
                        </w:rPr>
                        <w:t xml:space="preserve">We are all aging. I too may need palliative care in the not too distant future. Will the current system that I consider poor and broken be what I and my peers must also encounter? </w:t>
                      </w:r>
                      <w:bookmarkEnd w:id="31"/>
                      <w:r w:rsidRPr="00BD0269">
                        <w:rPr>
                          <w:rFonts w:eastAsia="Times New Roman" w:cstheme="minorHAnsi"/>
                          <w:color w:val="000000" w:themeColor="text1"/>
                          <w:sz w:val="20"/>
                          <w:szCs w:val="20"/>
                          <w:lang w:eastAsia="en-GB"/>
                        </w:rPr>
                        <w:t>And what of the generations after us? With the NHS fighting for survival, will palliative care, such as it is, deteriorate further? I am afraid the writing is on the wall. It is up to those of us who support palliative care research to stem the tide. It is scandalous that in our century, and in a developed country, palliative care and geriatric medicine as a whole remains a Cinderella subject!</w:t>
                      </w:r>
                      <w:r>
                        <w:rPr>
                          <w:rFonts w:eastAsia="Times New Roman" w:cstheme="minorHAnsi"/>
                          <w:color w:val="000000" w:themeColor="text1"/>
                          <w:sz w:val="20"/>
                          <w:szCs w:val="20"/>
                          <w:lang w:eastAsia="en-GB"/>
                        </w:rPr>
                        <w:t xml:space="preserve"> </w:t>
                      </w:r>
                      <w:r w:rsidRPr="002938C0">
                        <w:rPr>
                          <w:rFonts w:cstheme="minorHAnsi"/>
                          <w:color w:val="000000" w:themeColor="text1"/>
                          <w:sz w:val="20"/>
                          <w:szCs w:val="20"/>
                        </w:rPr>
                        <w:t>(</w:t>
                      </w:r>
                      <w:r w:rsidRPr="002938C0">
                        <w:rPr>
                          <w:rFonts w:eastAsiaTheme="majorEastAsia" w:cstheme="minorHAnsi"/>
                          <w:color w:val="000000" w:themeColor="text1"/>
                          <w:sz w:val="20"/>
                          <w:szCs w:val="20"/>
                        </w:rPr>
                        <w:t>Patient and Carer Reference Group member)</w:t>
                      </w:r>
                    </w:p>
                    <w:p w14:paraId="269EC429" w14:textId="77777777" w:rsidR="00370763" w:rsidRPr="00DA5E6F" w:rsidRDefault="00370763" w:rsidP="00370763">
                      <w:pPr>
                        <w:jc w:val="center"/>
                        <w:rPr>
                          <w:color w:val="000000" w:themeColor="text1"/>
                        </w:rPr>
                      </w:pPr>
                    </w:p>
                  </w:txbxContent>
                </v:textbox>
                <w10:wrap type="square"/>
              </v:shape>
            </w:pict>
          </mc:Fallback>
        </mc:AlternateContent>
      </w:r>
    </w:p>
    <w:p w14:paraId="18E907BC" w14:textId="4BCB83BB"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This thesis is comprised of nine chapters presented in three parts. </w:t>
      </w:r>
      <w:hyperlink w:anchor="Part1" w:history="1">
        <w:r w:rsidRPr="007F536B">
          <w:rPr>
            <w:rStyle w:val="Hyperlink"/>
            <w:rFonts w:cstheme="minorHAnsi"/>
            <w:b/>
            <w:bCs/>
            <w:sz w:val="24"/>
            <w:szCs w:val="24"/>
          </w:rPr>
          <w:t>Part 1</w:t>
        </w:r>
      </w:hyperlink>
      <w:r w:rsidRPr="00370763">
        <w:rPr>
          <w:rFonts w:cstheme="minorHAnsi"/>
          <w:b/>
          <w:bCs/>
          <w:sz w:val="24"/>
          <w:szCs w:val="24"/>
        </w:rPr>
        <w:t xml:space="preserve"> </w:t>
      </w:r>
      <w:r w:rsidRPr="00370763">
        <w:rPr>
          <w:rFonts w:cstheme="minorHAnsi"/>
          <w:sz w:val="24"/>
          <w:szCs w:val="24"/>
        </w:rPr>
        <w:t xml:space="preserve">includes the introduction, Qualitative Evidence Synthesis (QES) and methods of the Case Study Approach (CSA) (three chapters). </w:t>
      </w:r>
      <w:hyperlink w:anchor="Part2" w:history="1">
        <w:r w:rsidRPr="007F536B">
          <w:rPr>
            <w:rStyle w:val="Hyperlink"/>
            <w:rFonts w:cstheme="minorHAnsi"/>
            <w:b/>
            <w:bCs/>
            <w:sz w:val="24"/>
            <w:szCs w:val="24"/>
          </w:rPr>
          <w:t>Part 2</w:t>
        </w:r>
      </w:hyperlink>
      <w:r w:rsidRPr="00370763">
        <w:rPr>
          <w:rFonts w:cstheme="minorHAnsi"/>
          <w:sz w:val="24"/>
          <w:szCs w:val="24"/>
        </w:rPr>
        <w:t xml:space="preserve"> presents an overview of the evidence and the findings of the CSA stage of the study (four chapters). Finally, </w:t>
      </w:r>
      <w:hyperlink w:anchor="Part3" w:history="1">
        <w:r w:rsidRPr="007F536B">
          <w:rPr>
            <w:rStyle w:val="Hyperlink"/>
            <w:rFonts w:cstheme="minorHAnsi"/>
            <w:b/>
            <w:bCs/>
            <w:sz w:val="24"/>
            <w:szCs w:val="24"/>
          </w:rPr>
          <w:t>Part 3</w:t>
        </w:r>
      </w:hyperlink>
      <w:r w:rsidRPr="00370763">
        <w:rPr>
          <w:rFonts w:cstheme="minorHAnsi"/>
          <w:sz w:val="24"/>
          <w:szCs w:val="24"/>
        </w:rPr>
        <w:t xml:space="preserve"> provides a discussion and conclusion (two chapters).</w:t>
      </w:r>
    </w:p>
    <w:p w14:paraId="3EDA6348" w14:textId="77777777" w:rsidR="00370763" w:rsidRPr="00370763" w:rsidRDefault="00370763" w:rsidP="00370763">
      <w:pPr>
        <w:spacing w:after="0" w:line="240" w:lineRule="auto"/>
        <w:rPr>
          <w:rFonts w:cstheme="minorHAnsi"/>
          <w:sz w:val="24"/>
          <w:szCs w:val="24"/>
        </w:rPr>
      </w:pPr>
    </w:p>
    <w:p w14:paraId="5B1F8C88" w14:textId="3BC01C81" w:rsidR="00370763" w:rsidRPr="00370763" w:rsidRDefault="00363614" w:rsidP="00370763">
      <w:pPr>
        <w:spacing w:after="0" w:line="240" w:lineRule="auto"/>
        <w:rPr>
          <w:rFonts w:cstheme="minorHAnsi"/>
          <w:b/>
          <w:bCs/>
          <w:sz w:val="24"/>
          <w:szCs w:val="24"/>
        </w:rPr>
      </w:pPr>
      <w:bookmarkStart w:id="32" w:name="Part1172"/>
      <w:bookmarkEnd w:id="32"/>
      <w:r>
        <w:rPr>
          <w:rFonts w:cstheme="minorHAnsi"/>
          <w:b/>
          <w:bCs/>
          <w:sz w:val="24"/>
          <w:szCs w:val="24"/>
        </w:rPr>
        <w:t xml:space="preserve">1.7.2 </w:t>
      </w:r>
      <w:r w:rsidR="00370763" w:rsidRPr="00370763">
        <w:rPr>
          <w:rFonts w:cstheme="minorHAnsi"/>
          <w:b/>
          <w:bCs/>
          <w:sz w:val="24"/>
          <w:szCs w:val="24"/>
        </w:rPr>
        <w:t>Part 1</w:t>
      </w:r>
    </w:p>
    <w:p w14:paraId="645F3344" w14:textId="77777777" w:rsidR="00370763" w:rsidRPr="00370763" w:rsidRDefault="00370763" w:rsidP="00370763">
      <w:pPr>
        <w:spacing w:after="0" w:line="240" w:lineRule="auto"/>
        <w:rPr>
          <w:rFonts w:cstheme="minorHAnsi"/>
          <w:sz w:val="24"/>
          <w:szCs w:val="24"/>
        </w:rPr>
      </w:pPr>
    </w:p>
    <w:p w14:paraId="333EAD31" w14:textId="751818AC" w:rsidR="00370763" w:rsidRPr="00370763" w:rsidRDefault="00370763" w:rsidP="00370763">
      <w:pPr>
        <w:spacing w:after="0" w:line="240" w:lineRule="auto"/>
        <w:rPr>
          <w:rFonts w:cstheme="minorHAnsi"/>
          <w:sz w:val="24"/>
          <w:szCs w:val="24"/>
        </w:rPr>
      </w:pPr>
      <w:r w:rsidRPr="00370763">
        <w:rPr>
          <w:rFonts w:cstheme="minorHAnsi"/>
          <w:sz w:val="24"/>
          <w:szCs w:val="24"/>
        </w:rPr>
        <w:t xml:space="preserve">Following the introduction in </w:t>
      </w:r>
      <w:hyperlink w:anchor="Chapter1" w:history="1">
        <w:r w:rsidRPr="00F13E28">
          <w:rPr>
            <w:rStyle w:val="Hyperlink"/>
            <w:rFonts w:cstheme="minorHAnsi"/>
            <w:b/>
            <w:bCs/>
            <w:sz w:val="24"/>
            <w:szCs w:val="24"/>
          </w:rPr>
          <w:t>Chapter 1</w:t>
        </w:r>
      </w:hyperlink>
      <w:r w:rsidRPr="00370763">
        <w:rPr>
          <w:rFonts w:cstheme="minorHAnsi"/>
          <w:sz w:val="24"/>
          <w:szCs w:val="24"/>
        </w:rPr>
        <w:t xml:space="preserve">, </w:t>
      </w:r>
      <w:hyperlink w:anchor="Chapter2" w:history="1">
        <w:r w:rsidRPr="00F13E28">
          <w:rPr>
            <w:rStyle w:val="Hyperlink"/>
            <w:rFonts w:cstheme="minorHAnsi"/>
            <w:b/>
            <w:bCs/>
            <w:sz w:val="24"/>
            <w:szCs w:val="24"/>
          </w:rPr>
          <w:t>Chapter 2</w:t>
        </w:r>
      </w:hyperlink>
      <w:r w:rsidRPr="00370763">
        <w:rPr>
          <w:rFonts w:cstheme="minorHAnsi"/>
          <w:sz w:val="24"/>
          <w:szCs w:val="24"/>
        </w:rPr>
        <w:t xml:space="preserve"> presents the QES, which situates this study within the existing literature. Relevant research is reviewed and provides substantial evidence on the pre-existing literature, both academic and grey, on public involvement in palliative care research. Facilitators, barriers, impacts and gaps in the evidence base are identified. The QES has been published in Palliative Medicine </w:t>
      </w:r>
      <w:r w:rsidR="00C445FA">
        <w:rPr>
          <w:rFonts w:cstheme="minorHAnsi"/>
          <w:sz w:val="24"/>
          <w:szCs w:val="24"/>
        </w:rPr>
        <w:fldChar w:fldCharType="begin"/>
      </w:r>
      <w:r w:rsidR="00C445FA">
        <w:rPr>
          <w:rFonts w:cstheme="minorHAnsi"/>
          <w:sz w:val="24"/>
          <w:szCs w:val="24"/>
        </w:rPr>
        <w:instrText xml:space="preserve"> ADDIN EN.CITE &lt;EndNote&gt;&lt;Cite&gt;&lt;RecNum&gt;25761&lt;/RecNum&gt;&lt;DisplayText&gt;(Chambers et al. 2019)&lt;/DisplayText&gt;&lt;record&gt;&lt;rec-number&gt;25761&lt;/rec-number&gt;&lt;foreign-keys&gt;&lt;key app="EN" db-id="eda99esr9arp52e20v2pftz4rp5s9x0evef5" timestamp="1570275598"&gt;25761&lt;/key&gt;&lt;key app="ENWeb" db-id=""&gt;0&lt;/key&gt;&lt;/foreign-keys&gt;&lt;ref-type name="Journal Article"&gt;17&lt;/ref-type&gt;&lt;contributors&gt;&lt;authors&gt;&lt;author&gt;Chambers, Eleni&lt;/author&gt;&lt;author&gt;Gardiner, Clare&lt;/author&gt;&lt;author&gt;Thompson, Jill&lt;/author&gt;&lt;author&gt;Seymour, Jane&lt;/author&gt;&lt;/authors&gt;&lt;/contributors&gt;&lt;titles&gt;&lt;title&gt;Patient and carer involvement in palliative care research: An integrative qualitative evidence synthesis review&lt;/title&gt;&lt;secondary-title&gt;Palliative Medicine&lt;/secondary-title&gt;&lt;/titles&gt;&lt;periodical&gt;&lt;full-title&gt;Palliative Medicine&lt;/full-title&gt;&lt;abbr-1&gt;Palliat Med&lt;/abbr-1&gt;&lt;/periodical&gt;&lt;pages&gt;969-984&lt;/pages&gt;&lt;volume&gt;33&lt;/volume&gt;&lt;number&gt;8&lt;/number&gt;&lt;reprint-edition&gt;not in file&lt;/reprint-edition&gt;&lt;dates&gt;&lt;year&gt;2019&lt;/year&gt;&lt;/dates&gt;&lt;isbn&gt;0269-2163&lt;/isbn&gt;&lt;urls&gt;&lt;related-urls&gt;&lt;url&gt;https://journals-sagepub-com.sheffield.idm.oclc.org/doi/full/10.1177/0269216319858247&lt;/url&gt;&lt;/related-urls&gt;&lt;/urls&gt;&lt;/record&gt;&lt;/Cite&gt;&lt;/EndNote&gt;</w:instrText>
      </w:r>
      <w:r w:rsidR="00C445FA">
        <w:rPr>
          <w:rFonts w:cstheme="minorHAnsi"/>
          <w:sz w:val="24"/>
          <w:szCs w:val="24"/>
        </w:rPr>
        <w:fldChar w:fldCharType="separate"/>
      </w:r>
      <w:r w:rsidR="00C445FA">
        <w:rPr>
          <w:rFonts w:cstheme="minorHAnsi"/>
          <w:noProof/>
          <w:sz w:val="24"/>
          <w:szCs w:val="24"/>
        </w:rPr>
        <w:t>(Chambers et al. 2019)</w:t>
      </w:r>
      <w:r w:rsidR="00C445FA">
        <w:rPr>
          <w:rFonts w:cstheme="minorHAnsi"/>
          <w:sz w:val="24"/>
          <w:szCs w:val="24"/>
        </w:rPr>
        <w:fldChar w:fldCharType="end"/>
      </w:r>
      <w:r w:rsidRPr="00370763">
        <w:rPr>
          <w:rFonts w:cstheme="minorHAnsi"/>
          <w:sz w:val="24"/>
          <w:szCs w:val="24"/>
        </w:rPr>
        <w:t xml:space="preserve">. </w:t>
      </w:r>
    </w:p>
    <w:p w14:paraId="06870373" w14:textId="77777777" w:rsidR="00370763" w:rsidRPr="00370763" w:rsidRDefault="00370763" w:rsidP="00370763">
      <w:pPr>
        <w:spacing w:after="0" w:line="240" w:lineRule="auto"/>
        <w:rPr>
          <w:rFonts w:cstheme="minorHAnsi"/>
          <w:sz w:val="24"/>
          <w:szCs w:val="24"/>
        </w:rPr>
      </w:pPr>
    </w:p>
    <w:p w14:paraId="049C13AB" w14:textId="536A14FE" w:rsidR="00370763" w:rsidRPr="00370763" w:rsidRDefault="00720C20" w:rsidP="00370763">
      <w:pPr>
        <w:spacing w:after="0" w:line="240" w:lineRule="auto"/>
        <w:rPr>
          <w:rFonts w:cstheme="minorHAnsi"/>
          <w:sz w:val="24"/>
          <w:szCs w:val="24"/>
        </w:rPr>
      </w:pPr>
      <w:hyperlink w:anchor="Chapter3" w:history="1">
        <w:r w:rsidR="00370763" w:rsidRPr="00F13E28">
          <w:rPr>
            <w:rStyle w:val="Hyperlink"/>
            <w:rFonts w:cstheme="minorHAnsi"/>
            <w:b/>
            <w:bCs/>
            <w:sz w:val="24"/>
            <w:szCs w:val="24"/>
          </w:rPr>
          <w:t>Chapter 3</w:t>
        </w:r>
      </w:hyperlink>
      <w:r w:rsidR="00370763" w:rsidRPr="00370763">
        <w:rPr>
          <w:rFonts w:cstheme="minorHAnsi"/>
          <w:sz w:val="24"/>
          <w:szCs w:val="24"/>
        </w:rPr>
        <w:t xml:space="preserve"> </w:t>
      </w:r>
      <w:bookmarkStart w:id="33" w:name="_Hlk139373222"/>
      <w:r w:rsidR="00370763" w:rsidRPr="00370763">
        <w:rPr>
          <w:rFonts w:cstheme="minorHAnsi"/>
          <w:sz w:val="24"/>
          <w:szCs w:val="24"/>
        </w:rPr>
        <w:t>outlines the methods of the CSA, describing the two types of evidence used, documentary evidence and qualitative interviews. Public involvement within this study and my reflections as a researcher are also included in this chapter.</w:t>
      </w:r>
      <w:bookmarkEnd w:id="33"/>
    </w:p>
    <w:p w14:paraId="2FAE7D57" w14:textId="6C23121B" w:rsidR="00370763" w:rsidRPr="00370763" w:rsidRDefault="00363614" w:rsidP="00370763">
      <w:pPr>
        <w:spacing w:after="0" w:line="240" w:lineRule="auto"/>
        <w:rPr>
          <w:rFonts w:cstheme="minorHAnsi"/>
          <w:b/>
          <w:bCs/>
          <w:sz w:val="24"/>
          <w:szCs w:val="24"/>
        </w:rPr>
      </w:pPr>
      <w:bookmarkStart w:id="34" w:name="Part2173"/>
      <w:bookmarkEnd w:id="34"/>
      <w:r>
        <w:rPr>
          <w:rFonts w:cstheme="minorHAnsi"/>
          <w:b/>
          <w:bCs/>
          <w:sz w:val="24"/>
          <w:szCs w:val="24"/>
        </w:rPr>
        <w:t xml:space="preserve">1.7.3 </w:t>
      </w:r>
      <w:r w:rsidR="00370763" w:rsidRPr="00370763">
        <w:rPr>
          <w:rFonts w:cstheme="minorHAnsi"/>
          <w:b/>
          <w:bCs/>
          <w:sz w:val="24"/>
          <w:szCs w:val="24"/>
        </w:rPr>
        <w:t>Part 2</w:t>
      </w:r>
    </w:p>
    <w:p w14:paraId="540B372A" w14:textId="77777777" w:rsidR="00370763" w:rsidRPr="00370763" w:rsidRDefault="00370763" w:rsidP="00370763">
      <w:pPr>
        <w:spacing w:after="0" w:line="240" w:lineRule="auto"/>
        <w:rPr>
          <w:rFonts w:cstheme="minorHAnsi"/>
          <w:sz w:val="24"/>
          <w:szCs w:val="24"/>
        </w:rPr>
      </w:pPr>
    </w:p>
    <w:p w14:paraId="4D5027D0" w14:textId="71779B45" w:rsidR="00370763" w:rsidRPr="00370763" w:rsidRDefault="00720C20" w:rsidP="00370763">
      <w:pPr>
        <w:spacing w:after="0" w:line="240" w:lineRule="auto"/>
        <w:rPr>
          <w:sz w:val="24"/>
          <w:szCs w:val="24"/>
        </w:rPr>
      </w:pPr>
      <w:hyperlink w:anchor="Chapter4" w:history="1">
        <w:r w:rsidR="00370763" w:rsidRPr="00F13E28">
          <w:rPr>
            <w:rStyle w:val="Hyperlink"/>
            <w:rFonts w:cstheme="minorHAnsi"/>
            <w:b/>
            <w:bCs/>
            <w:sz w:val="24"/>
            <w:szCs w:val="24"/>
          </w:rPr>
          <w:t>Chapter 4</w:t>
        </w:r>
      </w:hyperlink>
      <w:r w:rsidR="00370763" w:rsidRPr="00370763">
        <w:rPr>
          <w:rFonts w:cstheme="minorHAnsi"/>
          <w:sz w:val="24"/>
          <w:szCs w:val="24"/>
        </w:rPr>
        <w:t xml:space="preserve"> provides an </w:t>
      </w:r>
      <w:r w:rsidR="00370763" w:rsidRPr="00370763">
        <w:rPr>
          <w:sz w:val="24"/>
          <w:szCs w:val="24"/>
        </w:rPr>
        <w:t xml:space="preserve">overview of the types of evidence obtained from both case study sites. A brief description of each case study site is provided and the documentary evidence is described. The demographic and involvement characteristics of the participants are presented and the thematic analysis of the interviews is outlined. </w:t>
      </w:r>
    </w:p>
    <w:p w14:paraId="17144370" w14:textId="77777777" w:rsidR="00370763" w:rsidRPr="00370763" w:rsidRDefault="00370763" w:rsidP="00370763">
      <w:pPr>
        <w:spacing w:after="0" w:line="240" w:lineRule="auto"/>
        <w:rPr>
          <w:sz w:val="24"/>
          <w:szCs w:val="24"/>
        </w:rPr>
      </w:pPr>
    </w:p>
    <w:p w14:paraId="7F6BD03D" w14:textId="2EEF18B8" w:rsidR="00370763" w:rsidRPr="00370763" w:rsidRDefault="00370763" w:rsidP="00370763">
      <w:pPr>
        <w:spacing w:after="0" w:line="240" w:lineRule="auto"/>
        <w:rPr>
          <w:rFonts w:cstheme="minorHAnsi"/>
          <w:kern w:val="2"/>
          <w:sz w:val="24"/>
          <w:szCs w:val="24"/>
          <w14:ligatures w14:val="standardContextual"/>
        </w:rPr>
      </w:pPr>
      <w:r w:rsidRPr="00370763">
        <w:rPr>
          <w:rFonts w:cstheme="minorHAnsi"/>
          <w:b/>
          <w:bCs/>
          <w:kern w:val="2"/>
          <w:sz w:val="24"/>
          <w:szCs w:val="24"/>
          <w14:ligatures w14:val="standardContextual"/>
        </w:rPr>
        <w:t xml:space="preserve">Chapters </w:t>
      </w:r>
      <w:hyperlink w:anchor="Chapter5" w:history="1">
        <w:r w:rsidRPr="00F13E28">
          <w:rPr>
            <w:rStyle w:val="Hyperlink"/>
            <w:rFonts w:cstheme="minorHAnsi"/>
            <w:b/>
            <w:bCs/>
            <w:kern w:val="2"/>
            <w:sz w:val="24"/>
            <w:szCs w:val="24"/>
            <w14:ligatures w14:val="standardContextual"/>
          </w:rPr>
          <w:t>5</w:t>
        </w:r>
      </w:hyperlink>
      <w:r w:rsidRPr="00370763">
        <w:rPr>
          <w:rFonts w:cstheme="minorHAnsi"/>
          <w:b/>
          <w:bCs/>
          <w:kern w:val="2"/>
          <w:sz w:val="24"/>
          <w:szCs w:val="24"/>
          <w14:ligatures w14:val="standardContextual"/>
        </w:rPr>
        <w:t xml:space="preserve">, </w:t>
      </w:r>
      <w:hyperlink w:anchor="Chapter6" w:history="1">
        <w:r w:rsidRPr="00F13E28">
          <w:rPr>
            <w:rStyle w:val="Hyperlink"/>
            <w:rFonts w:cstheme="minorHAnsi"/>
            <w:b/>
            <w:bCs/>
            <w:kern w:val="2"/>
            <w:sz w:val="24"/>
            <w:szCs w:val="24"/>
            <w14:ligatures w14:val="standardContextual"/>
          </w:rPr>
          <w:t>6</w:t>
        </w:r>
      </w:hyperlink>
      <w:r w:rsidRPr="00370763">
        <w:rPr>
          <w:rFonts w:cstheme="minorHAnsi"/>
          <w:b/>
          <w:bCs/>
          <w:kern w:val="2"/>
          <w:sz w:val="24"/>
          <w:szCs w:val="24"/>
          <w14:ligatures w14:val="standardContextual"/>
        </w:rPr>
        <w:t xml:space="preserve"> and </w:t>
      </w:r>
      <w:hyperlink w:anchor="Chapter7" w:history="1">
        <w:r w:rsidRPr="00F13E28">
          <w:rPr>
            <w:rStyle w:val="Hyperlink"/>
            <w:rFonts w:cstheme="minorHAnsi"/>
            <w:b/>
            <w:bCs/>
            <w:kern w:val="2"/>
            <w:sz w:val="24"/>
            <w:szCs w:val="24"/>
            <w14:ligatures w14:val="standardContextual"/>
          </w:rPr>
          <w:t>7</w:t>
        </w:r>
      </w:hyperlink>
      <w:r w:rsidRPr="00370763">
        <w:rPr>
          <w:rFonts w:cstheme="minorHAnsi"/>
          <w:kern w:val="2"/>
          <w:sz w:val="24"/>
          <w:szCs w:val="24"/>
          <w14:ligatures w14:val="standardContextual"/>
        </w:rPr>
        <w:t xml:space="preserve"> provide a cross-case analysis of evidence from both case study sites. The findings from the documentary evidence and qualitative interviews are weaved together to form one narrative, which is structured as three main themes, each with sub-themes, in each of the following chapters:</w:t>
      </w:r>
    </w:p>
    <w:p w14:paraId="6620A8F9" w14:textId="77777777" w:rsidR="00370763" w:rsidRPr="00370763" w:rsidRDefault="00370763" w:rsidP="00370763">
      <w:pPr>
        <w:spacing w:after="0" w:line="240" w:lineRule="auto"/>
        <w:rPr>
          <w:rFonts w:cstheme="minorHAnsi"/>
          <w:kern w:val="2"/>
          <w:sz w:val="24"/>
          <w:szCs w:val="24"/>
          <w14:ligatures w14:val="standardContextual"/>
        </w:rPr>
      </w:pPr>
    </w:p>
    <w:p w14:paraId="0DFF3931" w14:textId="3AF8BECC" w:rsidR="00370763" w:rsidRPr="00370763" w:rsidRDefault="00720C20" w:rsidP="001C5C34">
      <w:pPr>
        <w:numPr>
          <w:ilvl w:val="0"/>
          <w:numId w:val="27"/>
        </w:numPr>
        <w:spacing w:after="0" w:line="240" w:lineRule="auto"/>
        <w:contextualSpacing/>
        <w:rPr>
          <w:rFonts w:cstheme="minorHAnsi"/>
          <w:b/>
          <w:bCs/>
          <w:color w:val="000000" w:themeColor="text1"/>
          <w:sz w:val="24"/>
          <w:szCs w:val="24"/>
        </w:rPr>
      </w:pPr>
      <w:hyperlink w:anchor="Chapter5" w:history="1">
        <w:r w:rsidR="00370763" w:rsidRPr="00F13E28">
          <w:rPr>
            <w:rStyle w:val="Hyperlink"/>
            <w:rFonts w:cstheme="minorHAnsi"/>
            <w:b/>
            <w:bCs/>
            <w:sz w:val="24"/>
            <w:szCs w:val="24"/>
          </w:rPr>
          <w:t>Chapter 5</w:t>
        </w:r>
        <w:r w:rsidR="00370763" w:rsidRPr="00F13E28">
          <w:rPr>
            <w:rStyle w:val="Hyperlink"/>
            <w:rFonts w:cstheme="minorHAnsi"/>
            <w:sz w:val="24"/>
            <w:szCs w:val="24"/>
          </w:rPr>
          <w:t xml:space="preserve">: </w:t>
        </w:r>
        <w:r w:rsidR="00370763" w:rsidRPr="00F13E28">
          <w:rPr>
            <w:rStyle w:val="Hyperlink"/>
            <w:rFonts w:cstheme="minorHAnsi"/>
            <w:b/>
            <w:bCs/>
            <w:sz w:val="24"/>
            <w:szCs w:val="24"/>
          </w:rPr>
          <w:t>What involvement did the case study sites do?</w:t>
        </w:r>
      </w:hyperlink>
      <w:r w:rsidR="00370763" w:rsidRPr="00370763">
        <w:rPr>
          <w:rFonts w:cstheme="minorHAnsi"/>
          <w:b/>
          <w:bCs/>
          <w:color w:val="000000" w:themeColor="text1"/>
          <w:sz w:val="24"/>
          <w:szCs w:val="24"/>
        </w:rPr>
        <w:t xml:space="preserve"> </w:t>
      </w:r>
    </w:p>
    <w:p w14:paraId="1341D363" w14:textId="5C33A567" w:rsidR="00370763" w:rsidRPr="00370763" w:rsidRDefault="00720C20" w:rsidP="001C5C34">
      <w:pPr>
        <w:numPr>
          <w:ilvl w:val="0"/>
          <w:numId w:val="27"/>
        </w:numPr>
        <w:spacing w:after="0" w:line="240" w:lineRule="auto"/>
        <w:contextualSpacing/>
        <w:rPr>
          <w:rFonts w:cstheme="minorHAnsi"/>
          <w:b/>
          <w:bCs/>
          <w:color w:val="000000" w:themeColor="text1"/>
          <w:sz w:val="24"/>
          <w:szCs w:val="24"/>
        </w:rPr>
      </w:pPr>
      <w:hyperlink w:anchor="Chapter6" w:history="1">
        <w:r w:rsidR="00370763" w:rsidRPr="00F13E28">
          <w:rPr>
            <w:rStyle w:val="Hyperlink"/>
            <w:rFonts w:cstheme="minorHAnsi"/>
            <w:b/>
            <w:bCs/>
            <w:sz w:val="24"/>
            <w:szCs w:val="24"/>
          </w:rPr>
          <w:t>Chapter 6: What enabled the case study sites to undertake effective involvement?</w:t>
        </w:r>
      </w:hyperlink>
    </w:p>
    <w:p w14:paraId="5F57347C" w14:textId="045C70CC" w:rsidR="00370763" w:rsidRPr="00370763" w:rsidRDefault="00720C20" w:rsidP="001C5C34">
      <w:pPr>
        <w:numPr>
          <w:ilvl w:val="0"/>
          <w:numId w:val="27"/>
        </w:numPr>
        <w:spacing w:after="0" w:line="240" w:lineRule="auto"/>
        <w:contextualSpacing/>
        <w:rPr>
          <w:b/>
          <w:bCs/>
          <w:color w:val="000000" w:themeColor="text1"/>
          <w:sz w:val="24"/>
          <w:szCs w:val="24"/>
        </w:rPr>
      </w:pPr>
      <w:hyperlink w:anchor="Chapter7" w:history="1">
        <w:r w:rsidR="00370763" w:rsidRPr="00F13E28">
          <w:rPr>
            <w:rStyle w:val="Hyperlink"/>
            <w:rFonts w:cstheme="minorHAnsi"/>
            <w:b/>
            <w:bCs/>
            <w:sz w:val="24"/>
            <w:szCs w:val="24"/>
          </w:rPr>
          <w:t>Chapter 7: What are the significant overarching themes for the case study sites?</w:t>
        </w:r>
      </w:hyperlink>
    </w:p>
    <w:p w14:paraId="2F8569BE" w14:textId="77777777" w:rsidR="00370763" w:rsidRPr="00370763" w:rsidRDefault="00370763" w:rsidP="00370763">
      <w:pPr>
        <w:spacing w:after="0" w:line="240" w:lineRule="auto"/>
        <w:rPr>
          <w:sz w:val="24"/>
          <w:szCs w:val="24"/>
        </w:rPr>
      </w:pPr>
    </w:p>
    <w:p w14:paraId="2C3658B2" w14:textId="77777777" w:rsidR="00370763" w:rsidRPr="00370763" w:rsidRDefault="00370763" w:rsidP="00370763">
      <w:pPr>
        <w:spacing w:after="0" w:line="240" w:lineRule="auto"/>
        <w:rPr>
          <w:sz w:val="24"/>
          <w:szCs w:val="24"/>
        </w:rPr>
      </w:pPr>
      <w:r w:rsidRPr="00370763">
        <w:rPr>
          <w:sz w:val="24"/>
          <w:szCs w:val="24"/>
        </w:rPr>
        <w:t xml:space="preserve">Vignettes are also used throughout these chapters and illustrate examples of effective involvement initiatives. </w:t>
      </w:r>
    </w:p>
    <w:p w14:paraId="3BF560C2" w14:textId="77777777" w:rsidR="00370763" w:rsidRPr="00370763" w:rsidRDefault="00370763" w:rsidP="00370763">
      <w:pPr>
        <w:spacing w:after="0" w:line="240" w:lineRule="auto"/>
        <w:rPr>
          <w:rFonts w:cstheme="minorHAnsi"/>
          <w:sz w:val="24"/>
          <w:szCs w:val="24"/>
        </w:rPr>
      </w:pPr>
    </w:p>
    <w:p w14:paraId="4F8DBFE0" w14:textId="1FB9243C" w:rsidR="00370763" w:rsidRPr="00370763" w:rsidRDefault="00363614" w:rsidP="00370763">
      <w:pPr>
        <w:spacing w:after="0" w:line="240" w:lineRule="auto"/>
        <w:rPr>
          <w:rFonts w:cstheme="minorHAnsi"/>
          <w:b/>
          <w:bCs/>
          <w:sz w:val="24"/>
          <w:szCs w:val="24"/>
        </w:rPr>
      </w:pPr>
      <w:bookmarkStart w:id="35" w:name="Part3174"/>
      <w:bookmarkEnd w:id="35"/>
      <w:r>
        <w:rPr>
          <w:rFonts w:cstheme="minorHAnsi"/>
          <w:b/>
          <w:bCs/>
          <w:sz w:val="24"/>
          <w:szCs w:val="24"/>
        </w:rPr>
        <w:t xml:space="preserve">1.7.4 </w:t>
      </w:r>
      <w:r w:rsidR="00370763" w:rsidRPr="00370763">
        <w:rPr>
          <w:rFonts w:cstheme="minorHAnsi"/>
          <w:b/>
          <w:bCs/>
          <w:sz w:val="24"/>
          <w:szCs w:val="24"/>
        </w:rPr>
        <w:t>Part 3</w:t>
      </w:r>
    </w:p>
    <w:p w14:paraId="0C06E692" w14:textId="77777777" w:rsidR="00370763" w:rsidRPr="00370763" w:rsidRDefault="00370763" w:rsidP="00370763">
      <w:pPr>
        <w:spacing w:after="0" w:line="240" w:lineRule="auto"/>
        <w:rPr>
          <w:rFonts w:cstheme="minorHAnsi"/>
          <w:sz w:val="24"/>
          <w:szCs w:val="24"/>
        </w:rPr>
      </w:pPr>
    </w:p>
    <w:p w14:paraId="7FC81B9E" w14:textId="7280A0E9" w:rsidR="00370763" w:rsidRPr="00370763" w:rsidRDefault="00720C20" w:rsidP="00370763">
      <w:pPr>
        <w:spacing w:after="0" w:line="240" w:lineRule="auto"/>
        <w:rPr>
          <w:rFonts w:cstheme="minorHAnsi"/>
          <w:sz w:val="24"/>
          <w:szCs w:val="24"/>
        </w:rPr>
      </w:pPr>
      <w:hyperlink w:anchor="Chapter8" w:history="1">
        <w:r w:rsidR="00370763" w:rsidRPr="00F13E28">
          <w:rPr>
            <w:rStyle w:val="Hyperlink"/>
            <w:rFonts w:cstheme="minorHAnsi"/>
            <w:b/>
            <w:bCs/>
            <w:sz w:val="24"/>
            <w:szCs w:val="24"/>
          </w:rPr>
          <w:t>Chapter 8</w:t>
        </w:r>
      </w:hyperlink>
      <w:r w:rsidR="00370763" w:rsidRPr="00370763">
        <w:rPr>
          <w:rFonts w:cstheme="minorHAnsi"/>
          <w:sz w:val="24"/>
          <w:szCs w:val="24"/>
        </w:rPr>
        <w:t xml:space="preserve"> presents the integrated findings from both the QES and CSA, which are contextualised within the wider literature. The strengths and limitations of the study are outlined and the potential implications of the study for future research, policy and practice are presented.</w:t>
      </w:r>
    </w:p>
    <w:p w14:paraId="3AD87F86" w14:textId="77777777" w:rsidR="00370763" w:rsidRPr="00370763" w:rsidRDefault="00370763" w:rsidP="00370763">
      <w:pPr>
        <w:spacing w:after="0" w:line="240" w:lineRule="auto"/>
        <w:rPr>
          <w:rFonts w:cstheme="minorHAnsi"/>
          <w:sz w:val="24"/>
          <w:szCs w:val="24"/>
        </w:rPr>
      </w:pPr>
    </w:p>
    <w:p w14:paraId="1EA10CBA" w14:textId="63532A2B" w:rsidR="001C5C34" w:rsidRDefault="00720C20" w:rsidP="00370763">
      <w:pPr>
        <w:spacing w:after="0" w:line="240" w:lineRule="auto"/>
        <w:rPr>
          <w:rFonts w:cstheme="minorHAnsi"/>
          <w:sz w:val="24"/>
          <w:szCs w:val="24"/>
        </w:rPr>
      </w:pPr>
      <w:hyperlink w:anchor="Chapter9" w:history="1">
        <w:r w:rsidR="00370763" w:rsidRPr="00F13E28">
          <w:rPr>
            <w:rStyle w:val="Hyperlink"/>
            <w:rFonts w:cstheme="minorHAnsi"/>
            <w:b/>
            <w:bCs/>
            <w:sz w:val="24"/>
            <w:szCs w:val="24"/>
          </w:rPr>
          <w:t>Chapter 9</w:t>
        </w:r>
      </w:hyperlink>
      <w:r w:rsidR="00370763" w:rsidRPr="00370763">
        <w:rPr>
          <w:rFonts w:cstheme="minorHAnsi"/>
          <w:sz w:val="24"/>
          <w:szCs w:val="24"/>
        </w:rPr>
        <w:t xml:space="preserve"> provides a brief conclusion.</w:t>
      </w:r>
    </w:p>
    <w:p w14:paraId="1968D6FE" w14:textId="77777777" w:rsidR="001C5C34" w:rsidRDefault="001C5C34">
      <w:pPr>
        <w:rPr>
          <w:rFonts w:cstheme="minorHAnsi"/>
          <w:sz w:val="24"/>
          <w:szCs w:val="24"/>
        </w:rPr>
      </w:pPr>
      <w:r>
        <w:rPr>
          <w:rFonts w:cstheme="minorHAnsi"/>
          <w:sz w:val="24"/>
          <w:szCs w:val="24"/>
        </w:rPr>
        <w:br w:type="page"/>
      </w:r>
    </w:p>
    <w:p w14:paraId="00A90F5F" w14:textId="77777777" w:rsidR="005E2CF5" w:rsidRPr="005E2CF5" w:rsidRDefault="005E2CF5" w:rsidP="005E2CF5">
      <w:pPr>
        <w:spacing w:after="0" w:line="240" w:lineRule="auto"/>
        <w:rPr>
          <w:rFonts w:cstheme="minorHAnsi"/>
          <w:b/>
          <w:sz w:val="28"/>
          <w:szCs w:val="28"/>
        </w:rPr>
      </w:pPr>
      <w:bookmarkStart w:id="36" w:name="Chapter2"/>
      <w:bookmarkEnd w:id="36"/>
      <w:r w:rsidRPr="005E2CF5">
        <w:rPr>
          <w:rFonts w:cstheme="minorHAnsi"/>
          <w:b/>
          <w:sz w:val="28"/>
          <w:szCs w:val="28"/>
        </w:rPr>
        <w:lastRenderedPageBreak/>
        <w:t>Chapter 2</w:t>
      </w:r>
      <w:r w:rsidRPr="005E2CF5">
        <w:rPr>
          <w:rFonts w:cstheme="minorHAnsi"/>
          <w:b/>
          <w:sz w:val="28"/>
          <w:szCs w:val="28"/>
        </w:rPr>
        <w:tab/>
      </w:r>
      <w:r w:rsidRPr="005E2CF5">
        <w:rPr>
          <w:rFonts w:cstheme="minorHAnsi"/>
          <w:b/>
          <w:bCs/>
          <w:sz w:val="28"/>
          <w:szCs w:val="28"/>
        </w:rPr>
        <w:t>Study stage 1: Qualitative Evidence Synthesis</w:t>
      </w:r>
    </w:p>
    <w:p w14:paraId="70BF6B9A" w14:textId="77777777" w:rsidR="005E2CF5" w:rsidRPr="005E2CF5" w:rsidRDefault="005E2CF5" w:rsidP="005E2CF5">
      <w:pPr>
        <w:spacing w:after="0" w:line="240" w:lineRule="auto"/>
        <w:rPr>
          <w:rFonts w:cstheme="minorHAnsi"/>
          <w:b/>
          <w:sz w:val="24"/>
          <w:szCs w:val="24"/>
        </w:rPr>
      </w:pPr>
    </w:p>
    <w:p w14:paraId="7A8FE6B5" w14:textId="2B3FFDF3" w:rsidR="005E2CF5" w:rsidRPr="005E2CF5" w:rsidRDefault="00363614" w:rsidP="005E2CF5">
      <w:pPr>
        <w:spacing w:after="0" w:line="240" w:lineRule="auto"/>
        <w:rPr>
          <w:rFonts w:cstheme="minorHAnsi"/>
          <w:b/>
          <w:sz w:val="24"/>
          <w:szCs w:val="24"/>
        </w:rPr>
      </w:pPr>
      <w:bookmarkStart w:id="37" w:name="Introduction21"/>
      <w:bookmarkEnd w:id="37"/>
      <w:r>
        <w:rPr>
          <w:rFonts w:cstheme="minorHAnsi"/>
          <w:b/>
          <w:sz w:val="24"/>
          <w:szCs w:val="24"/>
        </w:rPr>
        <w:t xml:space="preserve">2.1 </w:t>
      </w:r>
      <w:r w:rsidR="005E2CF5" w:rsidRPr="005E2CF5">
        <w:rPr>
          <w:rFonts w:cstheme="minorHAnsi"/>
          <w:b/>
          <w:sz w:val="24"/>
          <w:szCs w:val="24"/>
        </w:rPr>
        <w:t>Introduction</w:t>
      </w:r>
    </w:p>
    <w:p w14:paraId="7D92AB8E" w14:textId="77777777" w:rsidR="005E2CF5" w:rsidRPr="005E2CF5" w:rsidRDefault="005E2CF5" w:rsidP="005E2CF5">
      <w:pPr>
        <w:spacing w:after="0" w:line="240" w:lineRule="auto"/>
        <w:rPr>
          <w:rFonts w:cstheme="minorHAnsi"/>
          <w:b/>
          <w:sz w:val="24"/>
          <w:szCs w:val="24"/>
        </w:rPr>
      </w:pPr>
    </w:p>
    <w:p w14:paraId="7ECC65E3" w14:textId="4E3689BE" w:rsidR="005E2CF5" w:rsidRPr="005E2CF5" w:rsidRDefault="005E2CF5" w:rsidP="005E2CF5">
      <w:pPr>
        <w:spacing w:after="0" w:line="240" w:lineRule="auto"/>
        <w:rPr>
          <w:rFonts w:cstheme="minorHAnsi"/>
          <w:bCs/>
          <w:sz w:val="24"/>
          <w:szCs w:val="24"/>
        </w:rPr>
      </w:pPr>
      <w:r w:rsidRPr="005E2CF5">
        <w:rPr>
          <w:rFonts w:cstheme="minorHAnsi"/>
          <w:bCs/>
          <w:sz w:val="24"/>
          <w:szCs w:val="24"/>
        </w:rPr>
        <w:t xml:space="preserve">The Qualitative Evidence Synthesis (QES) has been published </w:t>
      </w:r>
      <w:r w:rsidR="00C445FA">
        <w:rPr>
          <w:rFonts w:cstheme="minorHAnsi"/>
          <w:bCs/>
          <w:sz w:val="24"/>
          <w:szCs w:val="24"/>
        </w:rPr>
        <w:fldChar w:fldCharType="begin"/>
      </w:r>
      <w:r w:rsidR="00C445FA">
        <w:rPr>
          <w:rFonts w:cstheme="minorHAnsi"/>
          <w:bCs/>
          <w:sz w:val="24"/>
          <w:szCs w:val="24"/>
        </w:rPr>
        <w:instrText xml:space="preserve"> ADDIN EN.CITE &lt;EndNote&gt;&lt;Cite&gt;&lt;RecNum&gt;25761&lt;/RecNum&gt;&lt;DisplayText&gt;(Chambers et al. 2019)&lt;/DisplayText&gt;&lt;record&gt;&lt;rec-number&gt;25761&lt;/rec-number&gt;&lt;foreign-keys&gt;&lt;key app="EN" db-id="eda99esr9arp52e20v2pftz4rp5s9x0evef5" timestamp="1570275598"&gt;25761&lt;/key&gt;&lt;key app="ENWeb" db-id=""&gt;0&lt;/key&gt;&lt;/foreign-keys&gt;&lt;ref-type name="Journal Article"&gt;17&lt;/ref-type&gt;&lt;contributors&gt;&lt;authors&gt;&lt;author&gt;Chambers, Eleni&lt;/author&gt;&lt;author&gt;Gardiner, Clare&lt;/author&gt;&lt;author&gt;Thompson, Jill&lt;/author&gt;&lt;author&gt;Seymour, Jane&lt;/author&gt;&lt;/authors&gt;&lt;/contributors&gt;&lt;titles&gt;&lt;title&gt;Patient and carer involvement in palliative care research: An integrative qualitative evidence synthesis review&lt;/title&gt;&lt;secondary-title&gt;Palliative Medicine&lt;/secondary-title&gt;&lt;/titles&gt;&lt;periodical&gt;&lt;full-title&gt;Palliative Medicine&lt;/full-title&gt;&lt;abbr-1&gt;Palliat Med&lt;/abbr-1&gt;&lt;/periodical&gt;&lt;pages&gt;969-984&lt;/pages&gt;&lt;volume&gt;33&lt;/volume&gt;&lt;number&gt;8&lt;/number&gt;&lt;reprint-edition&gt;not in file&lt;/reprint-edition&gt;&lt;dates&gt;&lt;year&gt;2019&lt;/year&gt;&lt;/dates&gt;&lt;isbn&gt;0269-2163&lt;/isbn&gt;&lt;urls&gt;&lt;related-urls&gt;&lt;url&gt;https://journals-sagepub-com.sheffield.idm.oclc.org/doi/full/10.1177/0269216319858247&lt;/url&gt;&lt;/related-urls&gt;&lt;/urls&gt;&lt;/record&gt;&lt;/Cite&gt;&lt;/EndNote&gt;</w:instrText>
      </w:r>
      <w:r w:rsidR="00C445FA">
        <w:rPr>
          <w:rFonts w:cstheme="minorHAnsi"/>
          <w:bCs/>
          <w:sz w:val="24"/>
          <w:szCs w:val="24"/>
        </w:rPr>
        <w:fldChar w:fldCharType="separate"/>
      </w:r>
      <w:r w:rsidR="00C445FA">
        <w:rPr>
          <w:rFonts w:cstheme="minorHAnsi"/>
          <w:bCs/>
          <w:noProof/>
          <w:sz w:val="24"/>
          <w:szCs w:val="24"/>
        </w:rPr>
        <w:t>(Chambers et al. 2019)</w:t>
      </w:r>
      <w:r w:rsidR="00C445FA">
        <w:rPr>
          <w:rFonts w:cstheme="minorHAnsi"/>
          <w:bCs/>
          <w:sz w:val="24"/>
          <w:szCs w:val="24"/>
        </w:rPr>
        <w:fldChar w:fldCharType="end"/>
      </w:r>
      <w:r w:rsidRPr="005E2CF5">
        <w:rPr>
          <w:rFonts w:cstheme="minorHAnsi"/>
          <w:bCs/>
          <w:sz w:val="24"/>
          <w:szCs w:val="24"/>
        </w:rPr>
        <w:t>. This chapter provides further detail on both the methods and results.</w:t>
      </w:r>
    </w:p>
    <w:p w14:paraId="026DA6B0" w14:textId="77777777" w:rsidR="005E2CF5" w:rsidRPr="005E2CF5" w:rsidRDefault="005E2CF5" w:rsidP="005E2CF5">
      <w:pPr>
        <w:spacing w:after="0" w:line="240" w:lineRule="auto"/>
        <w:rPr>
          <w:rFonts w:cstheme="minorHAnsi"/>
          <w:b/>
          <w:sz w:val="24"/>
          <w:szCs w:val="24"/>
        </w:rPr>
      </w:pPr>
    </w:p>
    <w:p w14:paraId="43A04CBC" w14:textId="3DE8CC1C" w:rsidR="005E2CF5" w:rsidRPr="005E2CF5" w:rsidRDefault="005E2CF5" w:rsidP="005E2CF5">
      <w:pPr>
        <w:spacing w:after="0" w:line="240" w:lineRule="auto"/>
        <w:rPr>
          <w:rFonts w:cstheme="minorHAnsi"/>
          <w:bCs/>
          <w:sz w:val="24"/>
          <w:szCs w:val="24"/>
        </w:rPr>
      </w:pPr>
      <w:r w:rsidRPr="005E2CF5">
        <w:rPr>
          <w:rFonts w:cstheme="minorHAnsi"/>
          <w:bCs/>
          <w:sz w:val="24"/>
          <w:szCs w:val="24"/>
        </w:rPr>
        <w:t xml:space="preserve">Little evidence exists on involvement in palliative care research compared to other fields </w:t>
      </w:r>
      <w:r w:rsidR="00C445FA">
        <w:rPr>
          <w:rFonts w:cstheme="minorHAnsi"/>
          <w:bCs/>
          <w:sz w:val="24"/>
          <w:szCs w:val="24"/>
        </w:rPr>
        <w:fldChar w:fldCharType="begin"/>
      </w:r>
      <w:r w:rsidR="00C445FA">
        <w:rPr>
          <w:rFonts w:cstheme="minorHAnsi"/>
          <w:bCs/>
          <w:sz w:val="24"/>
          <w:szCs w:val="24"/>
        </w:rPr>
        <w:instrText xml:space="preserve"> ADDIN EN.CITE &lt;EndNote&gt;&lt;Cite&gt;&lt;RecNum&gt;25708&lt;/RecNum&gt;&lt;DisplayText&gt;(INVOLVE 2014)&lt;/DisplayText&gt;&lt;record&gt;&lt;rec-number&gt;25708&lt;/rec-number&gt;&lt;foreign-keys&gt;&lt;key app="EN" db-id="eda99esr9arp52e20v2pftz4rp5s9x0evef5" timestamp="1555323882"&gt;25708&lt;/key&gt;&lt;/foreign-keys&gt;&lt;ref-type name="Report"&gt;27&lt;/ref-type&gt;&lt;contributors&gt;&lt;authors&gt;&lt;author&gt;INVOLVE&lt;/author&gt;&lt;/authors&gt;&lt;tertiary-authors&gt;&lt;author&gt;INVOLVE Coordinating Centre&lt;/author&gt;&lt;/tertiary-authors&gt;&lt;/contributors&gt;&lt;titles&gt;&lt;title&gt;Eviodence Bibliography 5. References on public involvement in NHS, public health and social care research&lt;/title&gt;&lt;/titles&gt;&lt;reprint-edition&gt;in file&lt;/reprint-edition&gt;&lt;dates&gt;&lt;year&gt;2014&lt;/year&gt;&lt;/dates&gt;&lt;pub-location&gt;Eastleigh&lt;/pub-location&gt;&lt;publisher&gt;INVOLVE Coordinating Centre&lt;/publisher&gt;&lt;urls&gt;&lt;related-urls&gt;&lt;url&gt;https://www.invo.org.uk/posttypepublication/evidence-bibliography-4/&lt;/url&gt;&lt;/related-urls&gt;&lt;/urls&gt;&lt;/record&gt;&lt;/Cite&gt;&lt;/EndNote&gt;</w:instrText>
      </w:r>
      <w:r w:rsidR="00C445FA">
        <w:rPr>
          <w:rFonts w:cstheme="minorHAnsi"/>
          <w:bCs/>
          <w:sz w:val="24"/>
          <w:szCs w:val="24"/>
        </w:rPr>
        <w:fldChar w:fldCharType="separate"/>
      </w:r>
      <w:r w:rsidR="00C445FA">
        <w:rPr>
          <w:rFonts w:cstheme="minorHAnsi"/>
          <w:bCs/>
          <w:noProof/>
          <w:sz w:val="24"/>
          <w:szCs w:val="24"/>
        </w:rPr>
        <w:t>(INVOLVE 2014)</w:t>
      </w:r>
      <w:r w:rsidR="00C445FA">
        <w:rPr>
          <w:rFonts w:cstheme="minorHAnsi"/>
          <w:bCs/>
          <w:sz w:val="24"/>
          <w:szCs w:val="24"/>
        </w:rPr>
        <w:fldChar w:fldCharType="end"/>
      </w:r>
      <w:r w:rsidRPr="005E2CF5">
        <w:rPr>
          <w:rFonts w:cstheme="minorHAnsi"/>
          <w:bCs/>
          <w:sz w:val="24"/>
          <w:szCs w:val="24"/>
        </w:rPr>
        <w:t xml:space="preserve">, with available guidelines and standards being general and failing to provide detail on the particular issues associated with involving this population </w:t>
      </w:r>
      <w:r w:rsidR="00C445FA">
        <w:rPr>
          <w:rFonts w:cstheme="minorHAnsi"/>
          <w:bCs/>
          <w:sz w:val="24"/>
          <w:szCs w:val="24"/>
        </w:rPr>
        <w:fldChar w:fldCharType="begin">
          <w:fldData xml:space="preserve">PEVuZE5vdGU+PENpdGU+PFJlY051bT42NjcxPC9SZWNOdW0+PERpc3BsYXlUZXh0PihJTlZPTFZF
IDIwMTJhOyBOSUhSIGV0IGFsLiAyMDE5KTwvRGlzcGxheVRleHQ+PHJlY29yZD48cmVjLW51bWJl
cj42NjcxPC9yZWMtbnVtYmVyPjxmb3JlaWduLWtleXM+PGtleSBhcHA9IkVOIiBkYi1pZD0iZWRh
OTllc3I5YXJwNTJlMjB2MnBmdHo0cnA1czl4MGV2ZWY1IiB0aW1lc3RhbXA9IjE0NjYwNzkxMjYi
PjY2NzE8L2tleT48L2ZvcmVpZ24ta2V5cz48cmVmLXR5cGUgbmFtZT0iUmVwb3J0Ij4yNzwvcmVm
LXR5cGU+PGNvbnRyaWJ1dG9ycz48YXV0aG9ycz48YXV0aG9yPklOVk9MVkU8L2F1dGhvcj48L2F1
dGhvcnM+PHRlcnRpYXJ5LWF1dGhvcnM+PGF1dGhvcj5JTlZPTFZFPC9hdXRob3I+PGF1dGhvcj5O
SUhSPC9hdXRob3I+PC90ZXJ0aWFyeS1hdXRob3JzPjwvY29udHJpYnV0b3JzPjx0aXRsZXM+PHRp
dGxlPkJyaWVmaW5nIG5vdGVzIGZvciByZXNlYXJjaGVyczogaW52b2x2aW5nIHRoZSBwdWJsaWMg
aW4gTkhTLCBwdWJsaWMgaGVhbHRoIGFuZCBzb2NpYWwgY2FyZSByZXNlYXJjaDwvdGl0bGU+PC90
aXRsZXM+PHBhZ2VzPjEtNTI8L3BhZ2VzPjxyZXByaW50LWVkaXRpb24+bm90IGluIGZpbGU8L3Jl
cHJpbnQtZWRpdGlvbj48a2V5d29yZHM+PGtleXdvcmQ+UHVibGljIEhlYWx0aDwva2V5d29yZD48
a2V5d29yZD5IZWFsdGg8L2tleXdvcmQ+PGtleXdvcmQ+aGVhbHRoIGFuZCBzb2NpYWwgY2FyZTwv
a2V5d29yZD48a2V5d29yZD5Tb2NpYWwgQ2FyZTwva2V5d29yZD48a2V5d29yZD5jYXJlPC9rZXl3
b3JkPjxrZXl3b3JkPlJlc2VhcmNoPC9rZXl3b3JkPjwva2V5d29yZHM+PGRhdGVzPjx5ZWFyPjIw
MTI8L3llYXI+PC9kYXRlcz48cHViLWxvY2F0aW9uPlNvdXRoYW1wdG9uPC9wdWItbG9jYXRpb24+
PHB1Ymxpc2hlcj5JTlZPTFZFPC9wdWJsaXNoZXI+PGxhYmVsPjExOTJSPC9sYWJlbD48dXJscz48
cmVsYXRlZC11cmxzPjx1cmw+PHN0eWxlIGZhY2U9InVuZGVybGluZSIgZm9udD0iZGVmYXVsdCIg
c2l6ZT0iMTAwJSI+aHR0cDovL3d3dy5pbnZvLm9yZy51ay93cC1jb250ZW50L3VwbG9hZHMvMjAx
Mi8wNC9JTlZPTFZFQnJpZWZpbmdOb3Rlc0FwcjIwMTIucGRmPC9zdHlsZT48L3VybD48L3JlbGF0
ZWQtdXJscz48L3VybHM+PC9yZWNvcmQ+PC9DaXRlPjxDaXRlPjxSZWNOdW0+MTY4MTc8L1JlY051
bT48cmVjb3JkPjxyZWMtbnVtYmVyPjE2ODE3PC9yZWMtbnVtYmVyPjxmb3JlaWduLWtleXM+PGtl
eSBhcHA9IkVOIiBkYi1pZD0iZWRhOTllc3I5YXJwNTJlMjB2MnBmdHo0cnA1czl4MGV2ZWY1IiB0
aW1lc3RhbXA9IjE1MzA4OTM1MDUiPjE2ODE3PC9rZXk+PGtleSBhcHA9IkVOV2ViIiBkYi1pZD0i
Ij4wPC9rZXk+PC9mb3JlaWduLWtleXM+PHJlZi10eXBlIG5hbWU9IlJlcG9ydCI+Mjc8L3JlZi10
eXBlPjxjb250cmlidXRvcnM+PGF1dGhvcnM+PGF1dGhvcj5OSUhSLDwvYXV0aG9yPjxhdXRob3I+
Q2hpZWYgU2NpZW50aXN0IE9mZmljZSw8L2F1dGhvcj48YXV0aG9yPkhlYWx0aCBhbmQgQ2FyZSBS
ZXNlYXJjaCBXYWxlcyw8L2F1dGhvcj48YXV0aG9yPlB1YmxpYyBIZWFsdGggQWdlbmN5LDwvYXV0
aG9yPjwvYXV0aG9ycz48dGVydGlhcnktYXV0aG9ycz48YXV0aG9yPk5JSFI8L2F1dGhvcj48L3Rl
cnRpYXJ5LWF1dGhvcnM+PC9jb250cmlidXRvcnM+PHRpdGxlcz48dGl0bGU+VUsgU3RhbmRhcmRz
IGZvciBQdWJsaWMgSW52b2x2ZW1lbnQ8L3RpdGxlPjwvdGl0bGVzPjxyZXByaW50LWVkaXRpb24+
aW4gZmlsZTwvcmVwcmludC1lZGl0aW9uPjxkYXRlcz48eWVhcj4yMDE5PC95ZWFyPjwvZGF0ZXM+
PHB1Yi1sb2NhdGlvbj5Mb25kb248L3B1Yi1sb2NhdGlvbj48cHVibGlzaGVyPlVLIFB1YmxpYyBJ
bnZvbHZlbWVudCBTdGFuZGFyZHMgRGV2ZWxvcG1lbnQgUGFydG5lcnNoaXA8L3B1Ymxpc2hlcj48
dXJscz48cmVsYXRlZC11cmxzPjx1cmw+aHR0cHM6Ly9zaXRlcy5nb29nbGUuY29tL25paHIuYWMu
dWsvcGktc3RhbmRhcmRzL2hvbWU8L3VybD48L3JlbGF0ZWQtdXJscz48L3VybHM+PC9yZWNvcmQ+
PC9DaXRlPjwvRW5kTm90ZT4A
</w:fldData>
        </w:fldChar>
      </w:r>
      <w:r w:rsidR="00BC508B">
        <w:rPr>
          <w:rFonts w:cstheme="minorHAnsi"/>
          <w:bCs/>
          <w:sz w:val="24"/>
          <w:szCs w:val="24"/>
        </w:rPr>
        <w:instrText xml:space="preserve"> ADDIN EN.CITE </w:instrText>
      </w:r>
      <w:r w:rsidR="00BC508B">
        <w:rPr>
          <w:rFonts w:cstheme="minorHAnsi"/>
          <w:bCs/>
          <w:sz w:val="24"/>
          <w:szCs w:val="24"/>
        </w:rPr>
        <w:fldChar w:fldCharType="begin">
          <w:fldData xml:space="preserve">PEVuZE5vdGU+PENpdGU+PFJlY051bT42NjcxPC9SZWNOdW0+PERpc3BsYXlUZXh0PihJTlZPTFZF
IDIwMTJhOyBOSUhSIGV0IGFsLiAyMDE5KTwvRGlzcGxheVRleHQ+PHJlY29yZD48cmVjLW51bWJl
cj42NjcxPC9yZWMtbnVtYmVyPjxmb3JlaWduLWtleXM+PGtleSBhcHA9IkVOIiBkYi1pZD0iZWRh
OTllc3I5YXJwNTJlMjB2MnBmdHo0cnA1czl4MGV2ZWY1IiB0aW1lc3RhbXA9IjE0NjYwNzkxMjYi
PjY2NzE8L2tleT48L2ZvcmVpZ24ta2V5cz48cmVmLXR5cGUgbmFtZT0iUmVwb3J0Ij4yNzwvcmVm
LXR5cGU+PGNvbnRyaWJ1dG9ycz48YXV0aG9ycz48YXV0aG9yPklOVk9MVkU8L2F1dGhvcj48L2F1
dGhvcnM+PHRlcnRpYXJ5LWF1dGhvcnM+PGF1dGhvcj5JTlZPTFZFPC9hdXRob3I+PGF1dGhvcj5O
SUhSPC9hdXRob3I+PC90ZXJ0aWFyeS1hdXRob3JzPjwvY29udHJpYnV0b3JzPjx0aXRsZXM+PHRp
dGxlPkJyaWVmaW5nIG5vdGVzIGZvciByZXNlYXJjaGVyczogaW52b2x2aW5nIHRoZSBwdWJsaWMg
aW4gTkhTLCBwdWJsaWMgaGVhbHRoIGFuZCBzb2NpYWwgY2FyZSByZXNlYXJjaDwvdGl0bGU+PC90
aXRsZXM+PHBhZ2VzPjEtNTI8L3BhZ2VzPjxyZXByaW50LWVkaXRpb24+bm90IGluIGZpbGU8L3Jl
cHJpbnQtZWRpdGlvbj48a2V5d29yZHM+PGtleXdvcmQ+UHVibGljIEhlYWx0aDwva2V5d29yZD48
a2V5d29yZD5IZWFsdGg8L2tleXdvcmQ+PGtleXdvcmQ+aGVhbHRoIGFuZCBzb2NpYWwgY2FyZTwv
a2V5d29yZD48a2V5d29yZD5Tb2NpYWwgQ2FyZTwva2V5d29yZD48a2V5d29yZD5jYXJlPC9rZXl3
b3JkPjxrZXl3b3JkPlJlc2VhcmNoPC9rZXl3b3JkPjwva2V5d29yZHM+PGRhdGVzPjx5ZWFyPjIw
MTI8L3llYXI+PC9kYXRlcz48cHViLWxvY2F0aW9uPlNvdXRoYW1wdG9uPC9wdWItbG9jYXRpb24+
PHB1Ymxpc2hlcj5JTlZPTFZFPC9wdWJsaXNoZXI+PGxhYmVsPjExOTJSPC9sYWJlbD48dXJscz48
cmVsYXRlZC11cmxzPjx1cmw+PHN0eWxlIGZhY2U9InVuZGVybGluZSIgZm9udD0iZGVmYXVsdCIg
c2l6ZT0iMTAwJSI+aHR0cDovL3d3dy5pbnZvLm9yZy51ay93cC1jb250ZW50L3VwbG9hZHMvMjAx
Mi8wNC9JTlZPTFZFQnJpZWZpbmdOb3Rlc0FwcjIwMTIucGRmPC9zdHlsZT48L3VybD48L3JlbGF0
ZWQtdXJscz48L3VybHM+PC9yZWNvcmQ+PC9DaXRlPjxDaXRlPjxSZWNOdW0+MTY4MTc8L1JlY051
bT48cmVjb3JkPjxyZWMtbnVtYmVyPjE2ODE3PC9yZWMtbnVtYmVyPjxmb3JlaWduLWtleXM+PGtl
eSBhcHA9IkVOIiBkYi1pZD0iZWRhOTllc3I5YXJwNTJlMjB2MnBmdHo0cnA1czl4MGV2ZWY1IiB0
aW1lc3RhbXA9IjE1MzA4OTM1MDUiPjE2ODE3PC9rZXk+PGtleSBhcHA9IkVOV2ViIiBkYi1pZD0i
Ij4wPC9rZXk+PC9mb3JlaWduLWtleXM+PHJlZi10eXBlIG5hbWU9IlJlcG9ydCI+Mjc8L3JlZi10
eXBlPjxjb250cmlidXRvcnM+PGF1dGhvcnM+PGF1dGhvcj5OSUhSLDwvYXV0aG9yPjxhdXRob3I+
Q2hpZWYgU2NpZW50aXN0IE9mZmljZSw8L2F1dGhvcj48YXV0aG9yPkhlYWx0aCBhbmQgQ2FyZSBS
ZXNlYXJjaCBXYWxlcyw8L2F1dGhvcj48YXV0aG9yPlB1YmxpYyBIZWFsdGggQWdlbmN5LDwvYXV0
aG9yPjwvYXV0aG9ycz48dGVydGlhcnktYXV0aG9ycz48YXV0aG9yPk5JSFI8L2F1dGhvcj48L3Rl
cnRpYXJ5LWF1dGhvcnM+PC9jb250cmlidXRvcnM+PHRpdGxlcz48dGl0bGU+VUsgU3RhbmRhcmRz
IGZvciBQdWJsaWMgSW52b2x2ZW1lbnQ8L3RpdGxlPjwvdGl0bGVzPjxyZXByaW50LWVkaXRpb24+
aW4gZmlsZTwvcmVwcmludC1lZGl0aW9uPjxkYXRlcz48eWVhcj4yMDE5PC95ZWFyPjwvZGF0ZXM+
PHB1Yi1sb2NhdGlvbj5Mb25kb248L3B1Yi1sb2NhdGlvbj48cHVibGlzaGVyPlVLIFB1YmxpYyBJ
bnZvbHZlbWVudCBTdGFuZGFyZHMgRGV2ZWxvcG1lbnQgUGFydG5lcnNoaXA8L3B1Ymxpc2hlcj48
dXJscz48cmVsYXRlZC11cmxzPjx1cmw+aHR0cHM6Ly9zaXRlcy5nb29nbGUuY29tL25paHIuYWMu
dWsvcGktc3RhbmRhcmRzL2hvbWU8L3VybD48L3JlbGF0ZWQtdXJscz48L3VybHM+PC9yZWNvcmQ+
PC9DaXRlPjwvRW5kTm90ZT4A
</w:fldData>
        </w:fldChar>
      </w:r>
      <w:r w:rsidR="00BC508B">
        <w:rPr>
          <w:rFonts w:cstheme="minorHAnsi"/>
          <w:bCs/>
          <w:sz w:val="24"/>
          <w:szCs w:val="24"/>
        </w:rPr>
        <w:instrText xml:space="preserve"> ADDIN EN.CITE.DATA </w:instrText>
      </w:r>
      <w:r w:rsidR="00BC508B">
        <w:rPr>
          <w:rFonts w:cstheme="minorHAnsi"/>
          <w:bCs/>
          <w:sz w:val="24"/>
          <w:szCs w:val="24"/>
        </w:rPr>
      </w:r>
      <w:r w:rsidR="00BC508B">
        <w:rPr>
          <w:rFonts w:cstheme="minorHAnsi"/>
          <w:bCs/>
          <w:sz w:val="24"/>
          <w:szCs w:val="24"/>
        </w:rPr>
        <w:fldChar w:fldCharType="end"/>
      </w:r>
      <w:r w:rsidR="00C445FA">
        <w:rPr>
          <w:rFonts w:cstheme="minorHAnsi"/>
          <w:bCs/>
          <w:sz w:val="24"/>
          <w:szCs w:val="24"/>
        </w:rPr>
      </w:r>
      <w:r w:rsidR="00C445FA">
        <w:rPr>
          <w:rFonts w:cstheme="minorHAnsi"/>
          <w:bCs/>
          <w:sz w:val="24"/>
          <w:szCs w:val="24"/>
        </w:rPr>
        <w:fldChar w:fldCharType="separate"/>
      </w:r>
      <w:r w:rsidR="00BC508B">
        <w:rPr>
          <w:rFonts w:cstheme="minorHAnsi"/>
          <w:bCs/>
          <w:noProof/>
          <w:sz w:val="24"/>
          <w:szCs w:val="24"/>
        </w:rPr>
        <w:t>(INVOLVE 2012a; NIHR et al. 2019)</w:t>
      </w:r>
      <w:r w:rsidR="00C445FA">
        <w:rPr>
          <w:rFonts w:cstheme="minorHAnsi"/>
          <w:bCs/>
          <w:sz w:val="24"/>
          <w:szCs w:val="24"/>
        </w:rPr>
        <w:fldChar w:fldCharType="end"/>
      </w:r>
      <w:r w:rsidRPr="005E2CF5">
        <w:rPr>
          <w:rFonts w:cstheme="minorHAnsi"/>
          <w:bCs/>
          <w:sz w:val="24"/>
          <w:szCs w:val="24"/>
        </w:rPr>
        <w:t xml:space="preserve">. In addition, there is limited literature on involvement in other palliative care settings, for example, education </w:t>
      </w:r>
      <w:r w:rsidR="00C445FA">
        <w:rPr>
          <w:rFonts w:cstheme="minorHAnsi"/>
          <w:bCs/>
          <w:sz w:val="24"/>
          <w:szCs w:val="24"/>
        </w:rPr>
        <w:fldChar w:fldCharType="begin">
          <w:fldData xml:space="preserve">PEVuZE5vdGU+PENpdGU+PFJlY051bT44MDwvUmVjTnVtPjxEaXNwbGF5VGV4dD4oQWduZXcgYW5k
IER1ZmZ5IDIwMTA7IEhhcnJpcyBldCBhbC4gMjAxNSk8L0Rpc3BsYXlUZXh0PjxyZWNvcmQ+PHJl
Yy1udW1iZXI+ODA8L3JlYy1udW1iZXI+PGZvcmVpZ24ta2V5cz48a2V5IGFwcD0iRU4iIGRiLWlk
PSJlZGE5OWVzcjlhcnA1MmUyMHYycGZ0ejRycDVzOXgwZXZlZjUiIHRpbWVzdGFtcD0iMTQ2NjA3
ODkxNCI+ODA8L2tleT48L2ZvcmVpZ24ta2V5cz48cmVmLXR5cGUgbmFtZT0iSm91cm5hbCBBcnRp
Y2xlIj4xNzwvcmVmLXR5cGU+PGNvbnRyaWJ1dG9ycz48YXV0aG9ycz48YXV0aG9yPkFnbmV3LCBB
LjwvYXV0aG9yPjxhdXRob3I+RHVmZnksIEouPC9hdXRob3I+PC9hdXRob3JzPjwvY29udHJpYnV0
b3JzPjx0aXRsZXM+PHRpdGxlPklubm92YXRpdmUgYXBwcm9hY2hlcyB0byBpbnZvbHZpbmcgc2Vy
dmljZSB1c2VycyBpbiBwYWxsaWF0aXZlIGNhcmUgc29jaWFsIHdvcmsgZWR1Y2F0aW9uPC90aXRs
ZT48c2Vjb25kYXJ5LXRpdGxlPlNvY2lhbCBXb3JrIEVkdWNhdGlvbjwvc2Vjb25kYXJ5LXRpdGxl
PjwvdGl0bGVzPjxwZXJpb2RpY2FsPjxmdWxsLXRpdGxlPlNvY2lhbCBXb3JrIEVkdWNhdGlvbjwv
ZnVsbC10aXRsZT48L3BlcmlvZGljYWw+PHBhZ2VzPjc0NC03NTk8L3BhZ2VzPjx2b2x1bWU+Mjk8
L3ZvbHVtZT48bnVtYmVyPjc8L251bWJlcj48cmVwcmludC1lZGl0aW9uPmluIGZpbGU8L3JlcHJp
bnQtZWRpdGlvbj48a2V5d29yZHM+PGtleXdvcmQ+Y2FyZTwva2V5d29yZD48a2V5d29yZD5lZHVj
YXRpb248L2tleXdvcmQ+PGtleXdvcmQ+UGFsbGlhdGl2ZSBDYXJlPC9rZXl3b3JkPjxrZXl3b3Jk
PlNvY2lhbCBXb3JrPC9rZXl3b3JkPjxrZXl3b3JkPlNvY2lhbC1Xb3JrPC9rZXl3b3JkPjxrZXl3
b3JkPnVzZXI8L2tleXdvcmQ+PGtleXdvcmQ+dXNlcnM8L2tleXdvcmQ+PGtleXdvcmQ+V29yazwv
a2V5d29yZD48L2tleXdvcmRzPjxkYXRlcz48eWVhcj4yMDEwPC95ZWFyPjxwdWItZGF0ZXM+PGRh
dGU+MjAxMDwvZGF0ZT48L3B1Yi1kYXRlcz48L2RhdGVzPjxpc2JuPjAyNjEtNTQ3OTwvaXNibj48
bGFiZWw+Nzg4RzwvbGFiZWw+PHVybHM+PHJlbGF0ZWQtdXJscz48dXJsPmh0dHA6Ly93d3cudGFu
ZGZvbmxpbmUuY29tL2RvaS9hYnMvMTAuMTA4MC8wMjYxNTQ3MTAwMzY1Nzk3NjwvdXJsPjx1cmw+
aHR0cDovL3d3dy10YW5kZm9ubGluZS1jb20uc2hlZmZpZWxkLmlkbS5vY2xjLm9yZy9kb2kvYWJz
LzEwLjEwODAvMDI2MTU0NzEwMDM2NTc5NzY8L3VybD48L3JlbGF0ZWQtdXJscz48L3VybHM+PHJl
bW90ZS1kYXRhYmFzZS1wcm92aWRlcj5TQ088L3JlbW90ZS1kYXRhYmFzZS1wcm92aWRlcj48L3Jl
Y29yZD48L0NpdGU+PENpdGU+PFJlY051bT4xNTE4MDwvUmVjTnVtPjxyZWNvcmQ+PHJlYy1udW1i
ZXI+MTUxODA8L3JlYy1udW1iZXI+PGZvcmVpZ24ta2V5cz48a2V5IGFwcD0iRU4iIGRiLWlkPSJl
ZGE5OWVzcjlhcnA1MmUyMHYycGZ0ejRycDVzOXgwZXZlZjUiIHRpbWVzdGFtcD0iMTQ4NzA5MTYz
MiI+MTUxODA8L2tleT48L2ZvcmVpZ24ta2V5cz48cmVmLXR5cGUgbmFtZT0iSm91cm5hbCBBcnRp
Y2xlIj4xNzwvcmVmLXR5cGU+PGNvbnRyaWJ1dG9ycz48YXV0aG9ycz48YXV0aG9yPkhhcnJpcywg
RC4gRy48L2F1dGhvcj48YXV0aG9yPkNvbGVzLCBCLjwvYXV0aG9yPjxhdXRob3I+V2lsbG91Z2hi
eSwgSC4gTS48L2F1dGhvcj48L2F1dGhvcnM+PC9jb250cmlidXRvcnM+PGF1dGgtYWRkcmVzcz5E
ZXBhcnRtZW50IG9mIFBhbGxpYXRpdmUgQ2FyZSwgUHJpbmNlIENoYXJsZXMgSG9zcGl0YWwsIE1l
cnRoeXIgVHlkZmlsLCBVSy4mI3hEO0RlcGFydG1lbnQgb2YgSW5mb3JtYXRpb24gU2VydmljZXMs
IENhcmRpZmYgVW5pdmVyc2l0eSwgVmVsaW5kcmUgSG9zcGl0YWwsIENhcmRpZmYsIFVLLiYjeEQ7
RGVwYXJ0bWVudCBvZiBQb3N0Z3JhZHVhdGUgR2VuZXJhbCBQcmFjdGljZSBFZHVjYXRpb24sIENh
cmRpZmYgVW5pdmVyc2l0eSBTY2hvb2wgb2YgTWVkaWNpbmUsIENhcmRpZmYsIFVLLjwvYXV0aC1h
ZGRyZXNzPjx0aXRsZXM+PHRpdGxlPlNob3VsZCB3ZSBpbnZvbHZlIHRlcm1pbmFsbHkgaWxsIHBh
dGllbnRzIGluIHRlYWNoaW5nIG1lZGljYWwgc3R1ZGVudHM/IEEgc3lzdGVtYXRpYyByZXZpZXcg
b2YgcGF0aWVudCZhcG9zO3Mgdmlld3M8L3RpdGxlPjxzZWNvbmRhcnktdGl0bGU+Qk1KIFN1cHBv
cnQgUGFsbGlhdCBDYXJlPC9zZWNvbmRhcnktdGl0bGU+PGFsdC10aXRsZT5CTUogc3VwcG9ydGl2
ZSAmYW1wOyBwYWxsaWF0aXZlIGNhcmU8L2FsdC10aXRsZT48L3RpdGxlcz48cGVyaW9kaWNhbD48
ZnVsbC10aXRsZT5CTUogU3VwcG9ydGl2ZSAmYW1wOyBQYWxsaWF0aXZlIENhcmU8L2Z1bGwtdGl0
bGU+PGFiYnItMT5CTUogU3VwcG9ydCBQYWxsaWF0IENhcmU8L2FiYnItMT48L3BlcmlvZGljYWw+
PGFsdC1wZXJpb2RpY2FsPjxmdWxsLXRpdGxlPkJNSiBTdXBwb3J0aXZlICZhbXA7IFBhbGxpYXRp
dmUgQ2FyZTwvZnVsbC10aXRsZT48YWJici0xPkJNSiBTdXBwb3J0IFBhbGxpYXQgQ2FyZTwvYWJi
ci0xPjwvYWx0LXBlcmlvZGljYWw+PHBhZ2VzPjUyMi0zMDwvcGFnZXM+PHZvbHVtZT41PC92b2x1
bWU+PG51bWJlcj41PC9udW1iZXI+PGVkaXRpb24+MjAxNC8wMy8yMDwvZWRpdGlvbj48cmVwcmlu
dC1lZGl0aW9uPmluIGZpbGU8L3JlcHJpbnQtZWRpdGlvbj48a2V5d29yZHM+PGtleXdvcmQ+QWR1
bHQ8L2tleXdvcmQ+PGtleXdvcmQ+RWR1Y2F0aW9uLCBNZWRpY2FsLyptZXRob2RzPC9rZXl3b3Jk
PjxrZXl3b3JkPkZlbWFsZTwva2V5d29yZD48a2V5d29yZD5Ib3NwaWNlIENhcmUvcHN5Y2hvbG9n
eTwva2V5d29yZD48a2V5d29yZD5IdW1hbnM8L2tleXdvcmQ+PGtleXdvcmQ+TWFsZTwva2V5d29y
ZD48a2V5d29yZD5NaWRkbGUgQWdlZDwva2V5d29yZD48a2V5d29yZD5QYXRpZW50IFBhcnRpY2lw
YXRpb24vbWV0aG9kcy8qcHN5Y2hvbG9neTwva2V5d29yZD48a2V5d29yZD5RdWFsaXRhdGl2ZSBS
ZXNlYXJjaDwva2V5d29yZD48a2V5d29yZD5UZWFjaGluZy8qbWV0aG9kczwva2V5d29yZD48a2V5
d29yZD5UZXJtaW5hbGx5IElsbC8qcHN5Y2hvbG9neTwva2V5d29yZD48a2V5d29yZD5Db21tdW5p
Y2F0aW9uPC9rZXl3b3JkPjxrZXl3b3JkPkVkdWNhdGlvbiBhbmQgdHJhaW5pbmc8L2tleXdvcmQ+
PGtleXdvcmQ+VGVybWluYWwgY2FyZTwva2V5d29yZD48L2tleXdvcmRzPjxkYXRlcz48eWVhcj4y
MDE1PC95ZWFyPjxwdWItZGF0ZXM+PGRhdGU+RGVjPC9kYXRlPjwvcHViLWRhdGVzPjwvZGF0ZXM+
PGlzYm4+MjA0NS00MzV4PC9pc2JuPjxhY2Nlc3Npb24tbnVtPjI0NjQ0MjAzPC9hY2Nlc3Npb24t
bnVtPjx1cmxzPjwvdXJscz48ZWxlY3Ryb25pYy1yZXNvdXJjZS1udW0+MTAuMTEzNi9ibWpzcGNh
cmUtMjAxMy0wMDA1MzU8L2VsZWN0cm9uaWMtcmVzb3VyY2UtbnVtPjxyZW1vdGUtZGF0YWJhc2Ut
cHJvdmlkZXI+TUQ8L3JlbW90ZS1kYXRhYmFzZS1wcm92aWRlcj48bGFuZ3VhZ2U+ZW5nPC9sYW5n
dWFnZT48L3JlY29yZD48L0NpdGU+PC9FbmROb3RlPgB=
</w:fldData>
        </w:fldChar>
      </w:r>
      <w:r w:rsidR="00C445FA">
        <w:rPr>
          <w:rFonts w:cstheme="minorHAnsi"/>
          <w:bCs/>
          <w:sz w:val="24"/>
          <w:szCs w:val="24"/>
        </w:rPr>
        <w:instrText xml:space="preserve"> ADDIN EN.CITE </w:instrText>
      </w:r>
      <w:r w:rsidR="00C445FA">
        <w:rPr>
          <w:rFonts w:cstheme="minorHAnsi"/>
          <w:bCs/>
          <w:sz w:val="24"/>
          <w:szCs w:val="24"/>
        </w:rPr>
        <w:fldChar w:fldCharType="begin">
          <w:fldData xml:space="preserve">PEVuZE5vdGU+PENpdGU+PFJlY051bT44MDwvUmVjTnVtPjxEaXNwbGF5VGV4dD4oQWduZXcgYW5k
IER1ZmZ5IDIwMTA7IEhhcnJpcyBldCBhbC4gMjAxNSk8L0Rpc3BsYXlUZXh0PjxyZWNvcmQ+PHJl
Yy1udW1iZXI+ODA8L3JlYy1udW1iZXI+PGZvcmVpZ24ta2V5cz48a2V5IGFwcD0iRU4iIGRiLWlk
PSJlZGE5OWVzcjlhcnA1MmUyMHYycGZ0ejRycDVzOXgwZXZlZjUiIHRpbWVzdGFtcD0iMTQ2NjA3
ODkxNCI+ODA8L2tleT48L2ZvcmVpZ24ta2V5cz48cmVmLXR5cGUgbmFtZT0iSm91cm5hbCBBcnRp
Y2xlIj4xNzwvcmVmLXR5cGU+PGNvbnRyaWJ1dG9ycz48YXV0aG9ycz48YXV0aG9yPkFnbmV3LCBB
LjwvYXV0aG9yPjxhdXRob3I+RHVmZnksIEouPC9hdXRob3I+PC9hdXRob3JzPjwvY29udHJpYnV0
b3JzPjx0aXRsZXM+PHRpdGxlPklubm92YXRpdmUgYXBwcm9hY2hlcyB0byBpbnZvbHZpbmcgc2Vy
dmljZSB1c2VycyBpbiBwYWxsaWF0aXZlIGNhcmUgc29jaWFsIHdvcmsgZWR1Y2F0aW9uPC90aXRs
ZT48c2Vjb25kYXJ5LXRpdGxlPlNvY2lhbCBXb3JrIEVkdWNhdGlvbjwvc2Vjb25kYXJ5LXRpdGxl
PjwvdGl0bGVzPjxwZXJpb2RpY2FsPjxmdWxsLXRpdGxlPlNvY2lhbCBXb3JrIEVkdWNhdGlvbjwv
ZnVsbC10aXRsZT48L3BlcmlvZGljYWw+PHBhZ2VzPjc0NC03NTk8L3BhZ2VzPjx2b2x1bWU+Mjk8
L3ZvbHVtZT48bnVtYmVyPjc8L251bWJlcj48cmVwcmludC1lZGl0aW9uPmluIGZpbGU8L3JlcHJp
bnQtZWRpdGlvbj48a2V5d29yZHM+PGtleXdvcmQ+Y2FyZTwva2V5d29yZD48a2V5d29yZD5lZHVj
YXRpb248L2tleXdvcmQ+PGtleXdvcmQ+UGFsbGlhdGl2ZSBDYXJlPC9rZXl3b3JkPjxrZXl3b3Jk
PlNvY2lhbCBXb3JrPC9rZXl3b3JkPjxrZXl3b3JkPlNvY2lhbC1Xb3JrPC9rZXl3b3JkPjxrZXl3
b3JkPnVzZXI8L2tleXdvcmQ+PGtleXdvcmQ+dXNlcnM8L2tleXdvcmQ+PGtleXdvcmQ+V29yazwv
a2V5d29yZD48L2tleXdvcmRzPjxkYXRlcz48eWVhcj4yMDEwPC95ZWFyPjxwdWItZGF0ZXM+PGRh
dGU+MjAxMDwvZGF0ZT48L3B1Yi1kYXRlcz48L2RhdGVzPjxpc2JuPjAyNjEtNTQ3OTwvaXNibj48
bGFiZWw+Nzg4RzwvbGFiZWw+PHVybHM+PHJlbGF0ZWQtdXJscz48dXJsPmh0dHA6Ly93d3cudGFu
ZGZvbmxpbmUuY29tL2RvaS9hYnMvMTAuMTA4MC8wMjYxNTQ3MTAwMzY1Nzk3NjwvdXJsPjx1cmw+
aHR0cDovL3d3dy10YW5kZm9ubGluZS1jb20uc2hlZmZpZWxkLmlkbS5vY2xjLm9yZy9kb2kvYWJz
LzEwLjEwODAvMDI2MTU0NzEwMDM2NTc5NzY8L3VybD48L3JlbGF0ZWQtdXJscz48L3VybHM+PHJl
bW90ZS1kYXRhYmFzZS1wcm92aWRlcj5TQ088L3JlbW90ZS1kYXRhYmFzZS1wcm92aWRlcj48L3Jl
Y29yZD48L0NpdGU+PENpdGU+PFJlY051bT4xNTE4MDwvUmVjTnVtPjxyZWNvcmQ+PHJlYy1udW1i
ZXI+MTUxODA8L3JlYy1udW1iZXI+PGZvcmVpZ24ta2V5cz48a2V5IGFwcD0iRU4iIGRiLWlkPSJl
ZGE5OWVzcjlhcnA1MmUyMHYycGZ0ejRycDVzOXgwZXZlZjUiIHRpbWVzdGFtcD0iMTQ4NzA5MTYz
MiI+MTUxODA8L2tleT48L2ZvcmVpZ24ta2V5cz48cmVmLXR5cGUgbmFtZT0iSm91cm5hbCBBcnRp
Y2xlIj4xNzwvcmVmLXR5cGU+PGNvbnRyaWJ1dG9ycz48YXV0aG9ycz48YXV0aG9yPkhhcnJpcywg
RC4gRy48L2F1dGhvcj48YXV0aG9yPkNvbGVzLCBCLjwvYXV0aG9yPjxhdXRob3I+V2lsbG91Z2hi
eSwgSC4gTS48L2F1dGhvcj48L2F1dGhvcnM+PC9jb250cmlidXRvcnM+PGF1dGgtYWRkcmVzcz5E
ZXBhcnRtZW50IG9mIFBhbGxpYXRpdmUgQ2FyZSwgUHJpbmNlIENoYXJsZXMgSG9zcGl0YWwsIE1l
cnRoeXIgVHlkZmlsLCBVSy4mI3hEO0RlcGFydG1lbnQgb2YgSW5mb3JtYXRpb24gU2VydmljZXMs
IENhcmRpZmYgVW5pdmVyc2l0eSwgVmVsaW5kcmUgSG9zcGl0YWwsIENhcmRpZmYsIFVLLiYjeEQ7
RGVwYXJ0bWVudCBvZiBQb3N0Z3JhZHVhdGUgR2VuZXJhbCBQcmFjdGljZSBFZHVjYXRpb24sIENh
cmRpZmYgVW5pdmVyc2l0eSBTY2hvb2wgb2YgTWVkaWNpbmUsIENhcmRpZmYsIFVLLjwvYXV0aC1h
ZGRyZXNzPjx0aXRsZXM+PHRpdGxlPlNob3VsZCB3ZSBpbnZvbHZlIHRlcm1pbmFsbHkgaWxsIHBh
dGllbnRzIGluIHRlYWNoaW5nIG1lZGljYWwgc3R1ZGVudHM/IEEgc3lzdGVtYXRpYyByZXZpZXcg
b2YgcGF0aWVudCZhcG9zO3Mgdmlld3M8L3RpdGxlPjxzZWNvbmRhcnktdGl0bGU+Qk1KIFN1cHBv
cnQgUGFsbGlhdCBDYXJlPC9zZWNvbmRhcnktdGl0bGU+PGFsdC10aXRsZT5CTUogc3VwcG9ydGl2
ZSAmYW1wOyBwYWxsaWF0aXZlIGNhcmU8L2FsdC10aXRsZT48L3RpdGxlcz48cGVyaW9kaWNhbD48
ZnVsbC10aXRsZT5CTUogU3VwcG9ydGl2ZSAmYW1wOyBQYWxsaWF0aXZlIENhcmU8L2Z1bGwtdGl0
bGU+PGFiYnItMT5CTUogU3VwcG9ydCBQYWxsaWF0IENhcmU8L2FiYnItMT48L3BlcmlvZGljYWw+
PGFsdC1wZXJpb2RpY2FsPjxmdWxsLXRpdGxlPkJNSiBTdXBwb3J0aXZlICZhbXA7IFBhbGxpYXRp
dmUgQ2FyZTwvZnVsbC10aXRsZT48YWJici0xPkJNSiBTdXBwb3J0IFBhbGxpYXQgQ2FyZTwvYWJi
ci0xPjwvYWx0LXBlcmlvZGljYWw+PHBhZ2VzPjUyMi0zMDwvcGFnZXM+PHZvbHVtZT41PC92b2x1
bWU+PG51bWJlcj41PC9udW1iZXI+PGVkaXRpb24+MjAxNC8wMy8yMDwvZWRpdGlvbj48cmVwcmlu
dC1lZGl0aW9uPmluIGZpbGU8L3JlcHJpbnQtZWRpdGlvbj48a2V5d29yZHM+PGtleXdvcmQ+QWR1
bHQ8L2tleXdvcmQ+PGtleXdvcmQ+RWR1Y2F0aW9uLCBNZWRpY2FsLyptZXRob2RzPC9rZXl3b3Jk
PjxrZXl3b3JkPkZlbWFsZTwva2V5d29yZD48a2V5d29yZD5Ib3NwaWNlIENhcmUvcHN5Y2hvbG9n
eTwva2V5d29yZD48a2V5d29yZD5IdW1hbnM8L2tleXdvcmQ+PGtleXdvcmQ+TWFsZTwva2V5d29y
ZD48a2V5d29yZD5NaWRkbGUgQWdlZDwva2V5d29yZD48a2V5d29yZD5QYXRpZW50IFBhcnRpY2lw
YXRpb24vbWV0aG9kcy8qcHN5Y2hvbG9neTwva2V5d29yZD48a2V5d29yZD5RdWFsaXRhdGl2ZSBS
ZXNlYXJjaDwva2V5d29yZD48a2V5d29yZD5UZWFjaGluZy8qbWV0aG9kczwva2V5d29yZD48a2V5
d29yZD5UZXJtaW5hbGx5IElsbC8qcHN5Y2hvbG9neTwva2V5d29yZD48a2V5d29yZD5Db21tdW5p
Y2F0aW9uPC9rZXl3b3JkPjxrZXl3b3JkPkVkdWNhdGlvbiBhbmQgdHJhaW5pbmc8L2tleXdvcmQ+
PGtleXdvcmQ+VGVybWluYWwgY2FyZTwva2V5d29yZD48L2tleXdvcmRzPjxkYXRlcz48eWVhcj4y
MDE1PC95ZWFyPjxwdWItZGF0ZXM+PGRhdGU+RGVjPC9kYXRlPjwvcHViLWRhdGVzPjwvZGF0ZXM+
PGlzYm4+MjA0NS00MzV4PC9pc2JuPjxhY2Nlc3Npb24tbnVtPjI0NjQ0MjAzPC9hY2Nlc3Npb24t
bnVtPjx1cmxzPjwvdXJscz48ZWxlY3Ryb25pYy1yZXNvdXJjZS1udW0+MTAuMTEzNi9ibWpzcGNh
cmUtMjAxMy0wMDA1MzU8L2VsZWN0cm9uaWMtcmVzb3VyY2UtbnVtPjxyZW1vdGUtZGF0YWJhc2Ut
cHJvdmlkZXI+TUQ8L3JlbW90ZS1kYXRhYmFzZS1wcm92aWRlcj48bGFuZ3VhZ2U+ZW5nPC9sYW5n
dWFnZT48L3JlY29yZD48L0NpdGU+PC9FbmROb3RlPgB=
</w:fldData>
        </w:fldChar>
      </w:r>
      <w:r w:rsidR="00C445FA">
        <w:rPr>
          <w:rFonts w:cstheme="minorHAnsi"/>
          <w:bCs/>
          <w:sz w:val="24"/>
          <w:szCs w:val="24"/>
        </w:rPr>
        <w:instrText xml:space="preserve"> ADDIN EN.CITE.DATA </w:instrText>
      </w:r>
      <w:r w:rsidR="00C445FA">
        <w:rPr>
          <w:rFonts w:cstheme="minorHAnsi"/>
          <w:bCs/>
          <w:sz w:val="24"/>
          <w:szCs w:val="24"/>
        </w:rPr>
      </w:r>
      <w:r w:rsidR="00C445FA">
        <w:rPr>
          <w:rFonts w:cstheme="minorHAnsi"/>
          <w:bCs/>
          <w:sz w:val="24"/>
          <w:szCs w:val="24"/>
        </w:rPr>
        <w:fldChar w:fldCharType="end"/>
      </w:r>
      <w:r w:rsidR="00C445FA">
        <w:rPr>
          <w:rFonts w:cstheme="minorHAnsi"/>
          <w:bCs/>
          <w:sz w:val="24"/>
          <w:szCs w:val="24"/>
        </w:rPr>
      </w:r>
      <w:r w:rsidR="00C445FA">
        <w:rPr>
          <w:rFonts w:cstheme="minorHAnsi"/>
          <w:bCs/>
          <w:sz w:val="24"/>
          <w:szCs w:val="24"/>
        </w:rPr>
        <w:fldChar w:fldCharType="separate"/>
      </w:r>
      <w:r w:rsidR="00C445FA">
        <w:rPr>
          <w:rFonts w:cstheme="minorHAnsi"/>
          <w:bCs/>
          <w:noProof/>
          <w:sz w:val="24"/>
          <w:szCs w:val="24"/>
        </w:rPr>
        <w:t>(Agnew and Duffy 2010; Harris et al. 2015)</w:t>
      </w:r>
      <w:r w:rsidR="00C445FA">
        <w:rPr>
          <w:rFonts w:cstheme="minorHAnsi"/>
          <w:bCs/>
          <w:sz w:val="24"/>
          <w:szCs w:val="24"/>
        </w:rPr>
        <w:fldChar w:fldCharType="end"/>
      </w:r>
      <w:r w:rsidRPr="005E2CF5">
        <w:rPr>
          <w:rFonts w:cstheme="minorHAnsi"/>
          <w:bCs/>
          <w:sz w:val="24"/>
          <w:szCs w:val="24"/>
        </w:rPr>
        <w:t xml:space="preserve"> or service provision </w:t>
      </w:r>
      <w:r w:rsidR="00C445FA">
        <w:rPr>
          <w:rFonts w:cstheme="minorHAnsi"/>
          <w:bCs/>
          <w:sz w:val="24"/>
          <w:szCs w:val="24"/>
        </w:rPr>
        <w:fldChar w:fldCharType="begin">
          <w:fldData xml:space="preserve">PEVuZE5vdGU+PENpdGU+PFJlY051bT45MTwvUmVjTnVtPjxEaXNwbGF5VGV4dD4oTmF0aW9uYWwg
Q291bmNpbCBmb3IgUGFsbGlhdGl2ZSBDYXJlIGFuZCBOSFMgQ2VudHJlIGZvciBJbnZvbHZlbWVu
dCAyMDA5OyBIYWFyc21hIGV0IGFsLiAyMDE0KTwvRGlzcGxheVRleHQ+PHJlY29yZD48cmVjLW51
bWJlcj45MTwvcmVjLW51bWJlcj48Zm9yZWlnbi1rZXlzPjxrZXkgYXBwPSJFTiIgZGItaWQ9ImVk
YTk5ZXNyOWFycDUyZTIwdjJwZnR6NHJwNXM5eDBldmVmNSIgdGltZXN0YW1wPSIxNTU0MzcxMjk5
Ij45MTwva2V5PjxrZXkgYXBwPSJFTldlYiIgZGItaWQ9IiI+MDwva2V5PjwvZm9yZWlnbi1rZXlz
PjxyZWYtdHlwZSBuYW1lPSJSZXBvcnQiPjI3PC9yZWYtdHlwZT48Y29udHJpYnV0b3JzPjxhdXRo
b3JzPjxhdXRob3I+TmF0aW9uYWwgQ291bmNpbCBmb3IgUGFsbGlhdGl2ZSBDYXJlLDwvYXV0aG9y
PjxhdXRob3I+TkhTIENlbnRyZSBmb3IgSW52b2x2ZW1lbnQsPC9hdXRob3I+PC9hdXRob3JzPjx0
ZXJ0aWFyeS1hdXRob3JzPjxhdXRob3I+TkNQQywgPC9hdXRob3I+PGF1dGhvcj5OSFMgQ2VudHJl
IGZvciBJbnZvbHZlbWVudCw8L2F1dGhvcj48L3RlcnRpYXJ5LWF1dGhvcnM+PC9jb250cmlidXRv
cnM+PHRpdGxlcz48dGl0bGU+QSBHdWlkZSB0byBJbnZvbHZpbmcgcGF0aWVudHMsIGNhcmVycyBh
bmQgdGhlIHB1YmxpYyBpbiBwYWxsaWF0aXZlIGNhcmUgYW5kIGVuZCBvZiBsaWZlIGNhcmUgc2Vy
dmljZXM8L3RpdGxlPjwvdGl0bGVzPjxwYWdlcz4xLTU0PC9wYWdlcz48cmVwcmludC1lZGl0aW9u
PmluIGZpbGU8L3JlcHJpbnQtZWRpdGlvbj48a2V5d29yZHM+PGtleXdvcmQ+UGF0aWVudHM8L2tl
eXdvcmQ+PGtleXdvcmQ+UGF0aWVudDwva2V5d29yZD48a2V5d29yZD5jYXJlcnM8L2tleXdvcmQ+
PGtleXdvcmQ+UGFsbGlhdGl2ZSBDYXJlPC9rZXl3b3JkPjxrZXl3b3JkPmNhcmU8L2tleXdvcmQ+
PC9rZXl3b3Jkcz48ZGF0ZXM+PHllYXI+MjAwOTwveWVhcj48cHViLWRhdGVzPjxkYXRlPjIwMDk8
L2RhdGU+PC9wdWItZGF0ZXM+PC9kYXRlcz48cHViLWxvY2F0aW9uPkxvbmRvbjwvcHViLWxvY2F0
aW9uPjxwdWJsaXNoZXI+TkNQQzwvcHVibGlzaGVyPjxsYWJlbD43OTlHPC9sYWJlbD48dXJscz48
cmVsYXRlZC11cmxzPjx1cmw+aHR0cDovL3d3dy5uY3BjLm9yZy51ay9wdWJsaWNhdGlvbi9ndWlk
ZS1pbnZvbHZpbmctcGF0aWVudHMtY2FyZXJzLWFuZC1wdWJsaWMtcGFsbGlhdGl2ZS1jYXJlLWFu
ZC1lbmQtbGlmZS1jYXJlLXNlcnZpY2VzPC91cmw+PC9yZWxhdGVkLXVybHM+PC91cmxzPjxyZW1v
dGUtZGF0YWJhc2UtcHJvdmlkZXI+TkNQQzwvcmVtb3RlLWRhdGFiYXNlLXByb3ZpZGVyPjwvcmVj
b3JkPjwvQ2l0ZT48Q2l0ZT48UmVjTnVtPjI1NDE4PC9SZWNOdW0+PHJlY29yZD48cmVjLW51bWJl
cj4yNTQxODwvcmVjLW51bWJlcj48Zm9yZWlnbi1rZXlzPjxrZXkgYXBwPSJFTiIgZGItaWQ9ImVk
YTk5ZXNyOWFycDUyZTIwdjJwZnR6NHJwNXM5eDBldmVmNSIgdGltZXN0YW1wPSIxNTU0NTM1MTUz
Ij4yNTQxODwva2V5PjwvZm9yZWlnbi1rZXlzPjxyZWYtdHlwZSBuYW1lPSJKb3VybmFsIEFydGlj
bGUiPjE3PC9yZWYtdHlwZT48Y29udHJpYnV0b3JzPjxhdXRob3JzPjxhdXRob3I+SGFhcnNtYSwg
Ri48L2F1dGhvcj48YXV0aG9yPk1vc2VyLCBBLjwvYXV0aG9yPjxhdXRob3I+QmVja2VycywgTS48
L2F1dGhvcj48YXV0aG9yPnZhbiBSaWpzd2lqaywgSC48L2F1dGhvcj48YXV0aG9yPlN0b2ZmZXJz
LCBFLjwvYXV0aG9yPjxhdXRob3I+QmV1cnNrZW5zLCBBLjwvYXV0aG9yPjwvYXV0aG9ycz48L2Nv
bnRyaWJ1dG9ycz48YXV0aC1hZGRyZXNzPlJlc2VhcmNoIENlbnRyZSBBdXRvbm9teSBhbmQgUGFy
dGljaXBhdGlvbiBmb3IgUGVyc29ucyB3aXRoIGEgQ2hyb25pYyBJbGxuZXNzLCBadXlkIFVuaXZl
cnNpdHkgb2YgQXBwbGllZCBTY2llbmNlcywgSGVlcmxlbiwgVGhlIE5ldGhlcmxhbmRzLiBDZW50
cmUgb2YgRXhwZXJ0aXNlIGluIElubm92YXRpdmUgQ2FyZSBhbmQgVGVjaG5vbG9neSwgSGVlcmxl
biwgVGhlIE5ldGhlcmxhbmRzLiBDYXJlIGFuZCBQdWJsaWMgSGVhbHRoIFJlc2VhcmNoIEluc3Rp
dHV0ZSwgTWFhc3RyaWNodCBVbml2ZXJzaXR5LCBNYWFzdHJpY2h0LCBUaGUgTmV0aGVybGFuZHMu
IFNvdW5kaW5nIEJvYXJkIEdyb3VwcyBQYWxsaWF0aXZlIENhcmUgTmV0d29ya3MsIExpbWJ1cmcs
IFRoZSBOZXRoZXJsYW5kcy4gQ2FyZSBDb25zdW1lcnMsIExpbWJ1cmcsIFRoZSBOZXRoZXJsYW5k
cy4gSG91c2Ugb2YgQ2FyZSwgU2l0dGFyZCwgVGhlIE5ldGhlcmxhbmRzLjwvYXV0aC1hZGRyZXNz
Pjx0aXRsZXM+PHRpdGxlPlRoZSBwZXJjZWl2ZWQgaW1wYWN0IG9mIHB1YmxpYyBpbnZvbHZlbWVu
dCBpbiBwYWxsaWF0aXZlIGNhcmUgaW4gYSBwcm92aW5jaWFsIHBhbGxpYXRpdmUgY2FyZSBuZXR3
b3JrIGluIHRoZSBOZXRoZXJsYW5kczogYSBxdWFsaXRhdGl2ZSBzdHVkeTwvdGl0bGU+PHNlY29u
ZGFyeS10aXRsZT5IZWFsdGggRXhwZWN0PC9zZWNvbmRhcnktdGl0bGU+PGFsdC10aXRsZT5IZWFs
dGggZXhwZWN0YXRpb25zIDogYW4gaW50ZXJuYXRpb25hbCBqb3VybmFsIG9mIHB1YmxpYyBwYXJ0
aWNpcGF0aW9uIGluIGhlYWx0aCBjYXJlIGFuZCBoZWFsdGggcG9saWN5PC9hbHQtdGl0bGU+PHNo
b3J0LXRpdGxlPlRoZSBwZXJjZWl2ZWQgaW1wYWN0IG9mIHB1YmxpYyBpbnZvbHZlbWVudCBpbiBw
YWxsaWF0aXZlIGNhcmUgaW4gYSBwcm92aW5jaWFsIHBhbGxpYXRpdmUgY2FyZSBuZXR3b3JrIGlu
IHRoZSBOZXRoZXJsYW5kczogYSBxdWFsaXRhdGl2ZSBzdHVkeTwvc2hvcnQtdGl0bGU+PC90aXRs
ZXM+PHBlcmlvZGljYWw+PGZ1bGwtdGl0bGU+SGVhbHRoIGV4cGVjdGF0aW9ucyA6IGFuIGludGVy
bmF0aW9uYWwgam91cm5hbCBvZiBwdWJsaWNwYXJ0aWNpcGF0aW9uIGluIGhlYWx0aCBjYXJlIGFu
ZCBoZWFsdGggcG9saWN5PC9mdWxsLXRpdGxlPjxhYmJyLTE+SGVhbHRoIEV4cGVjdDwvYWJici0x
PjwvcGVyaW9kaWNhbD48YWx0LXBlcmlvZGljYWw+PGZ1bGwtdGl0bGU+SGVhbHRoIGV4cGVjdGF0
aW9ucyA6IGFuIGludGVybmF0aW9uYWwgam91cm5hbCBvZiBwdWJsaWMgcGFydGljaXBhdGlvbiBp
biBoZWFsdGggY2FyZSBhbmQgaGVhbHRoIHBvbGljeTwvZnVsbC10aXRsZT48L2FsdC1wZXJpb2Rp
Y2FsPjxwYWdlcz4zMTg2LTIwMDwvcGFnZXM+PHZvbHVtZT4xODwvdm9sdW1lPjxudW1iZXI+Njwv
bnVtYmVyPjxlZGl0aW9uPjExLzIxPC9lZGl0aW9uPjxyZXByaW50LWVkaXRpb24+aW4gZmlsZTwv
cmVwcmludC1lZGl0aW9uPjxrZXl3b3Jkcz48a2V5d29yZD5BZHVsdDwva2V5d29yZD48a2V5d29y
ZD5BZ2VkPC9rZXl3b3JkPjxrZXl3b3JkPkFnZWQsIDgwIGFuZCBvdmVyPC9rZXl3b3JkPjxrZXl3
b3JkPipDb21tdW5pdHkgUGFydGljaXBhdGlvbjwva2V5d29yZD48a2V5d29yZD5EZWNpc2lvbiBN
YWtpbmc8L2tleXdvcmQ+PGtleXdvcmQ+RmVtYWxlPC9rZXl3b3JkPjxrZXl3b3JkPkZvY3VzIEdy
b3Vwczwva2V5d29yZD48a2V5d29yZD5IdW1hbnM8L2tleXdvcmQ+PGtleXdvcmQ+TWFsZTwva2V5
d29yZD48a2V5d29yZD5NaWRkbGUgQWdlZDwva2V5d29yZD48a2V5d29yZD5OZXRoZXJsYW5kczwv
a2V5d29yZD48a2V5d29yZD4qUGFsbGlhdGl2ZSBDYXJlPC9rZXl3b3JkPjxrZXl3b3JkPlBhdGll
bnQgQWR2b2NhY3k8L2tleXdvcmQ+PGtleXdvcmQ+KlBvbGljeSBNYWtpbmc8L2tleXdvcmQ+PGtl
eXdvcmQ+UXVhbGl0YXRpdmUgUmVzZWFyY2g8L2tleXdvcmQ+PGtleXdvcmQ+YWR2b2NhY3k8L2tl
eXdvcmQ+PGtleXdvcmQ+YmFycmllcnM8L2tleXdvcmQ+PGtleXdvcmQ+ZGVjaXNpb24tbWFraW5n
PC9rZXl3b3JkPjxrZXl3b3JkPmZhY2lsaXRhdG9yczwva2V5d29yZD48a2V5d29yZD5pbXBhY3Q8
L2tleXdvcmQ+PGtleXdvcmQ+cGFsbGlhdGl2ZSBjYXJlPC9rZXl3b3JkPjxrZXl3b3JkPnB1Ymxp
YyBpbnZvbHZlbWVudDwva2V5d29yZD48L2tleXdvcmRzPjxkYXRlcz48eWVhcj4yMDE0PC95ZWFy
PjxwdWItZGF0ZXM+PGRhdGU+RGVjPC9kYXRlPjwvcHViLWRhdGVzPjwvZGF0ZXM+PGlzYm4+MTM2
OS02NTEzPC9pc2JuPjxhY2Nlc3Npb24tbnVtPjI1NDExMDc4PC9hY2Nlc3Npb24tbnVtPjx1cmxz
PjwvdXJscz48ZWxlY3Ryb25pYy1yZXNvdXJjZS1udW0+MTAuMTExMS9oZXguMTIzMDgmI3hEOzEw
LjExMTEvaGV4LjEyMzA4LiBFcHViIDIwMTQgTm92IDE5LjwvZWxlY3Ryb25pYy1yZXNvdXJjZS1u
dW0+PHJlbW90ZS1kYXRhYmFzZS1wcm92aWRlcj5OTE08L3JlbW90ZS1kYXRhYmFzZS1wcm92aWRl
cj48bGFuZ3VhZ2U+ZW5nPC9sYW5ndWFnZT48L3JlY29yZD48L0NpdGU+PC9FbmROb3RlPn==
</w:fldData>
        </w:fldChar>
      </w:r>
      <w:r w:rsidR="00C445FA">
        <w:rPr>
          <w:rFonts w:cstheme="minorHAnsi"/>
          <w:bCs/>
          <w:sz w:val="24"/>
          <w:szCs w:val="24"/>
        </w:rPr>
        <w:instrText xml:space="preserve"> ADDIN EN.CITE </w:instrText>
      </w:r>
      <w:r w:rsidR="00C445FA">
        <w:rPr>
          <w:rFonts w:cstheme="minorHAnsi"/>
          <w:bCs/>
          <w:sz w:val="24"/>
          <w:szCs w:val="24"/>
        </w:rPr>
        <w:fldChar w:fldCharType="begin">
          <w:fldData xml:space="preserve">PEVuZE5vdGU+PENpdGU+PFJlY051bT45MTwvUmVjTnVtPjxEaXNwbGF5VGV4dD4oTmF0aW9uYWwg
Q291bmNpbCBmb3IgUGFsbGlhdGl2ZSBDYXJlIGFuZCBOSFMgQ2VudHJlIGZvciBJbnZvbHZlbWVu
dCAyMDA5OyBIYWFyc21hIGV0IGFsLiAyMDE0KTwvRGlzcGxheVRleHQ+PHJlY29yZD48cmVjLW51
bWJlcj45MTwvcmVjLW51bWJlcj48Zm9yZWlnbi1rZXlzPjxrZXkgYXBwPSJFTiIgZGItaWQ9ImVk
YTk5ZXNyOWFycDUyZTIwdjJwZnR6NHJwNXM5eDBldmVmNSIgdGltZXN0YW1wPSIxNTU0MzcxMjk5
Ij45MTwva2V5PjxrZXkgYXBwPSJFTldlYiIgZGItaWQ9IiI+MDwva2V5PjwvZm9yZWlnbi1rZXlz
PjxyZWYtdHlwZSBuYW1lPSJSZXBvcnQiPjI3PC9yZWYtdHlwZT48Y29udHJpYnV0b3JzPjxhdXRo
b3JzPjxhdXRob3I+TmF0aW9uYWwgQ291bmNpbCBmb3IgUGFsbGlhdGl2ZSBDYXJlLDwvYXV0aG9y
PjxhdXRob3I+TkhTIENlbnRyZSBmb3IgSW52b2x2ZW1lbnQsPC9hdXRob3I+PC9hdXRob3JzPjx0
ZXJ0aWFyeS1hdXRob3JzPjxhdXRob3I+TkNQQywgPC9hdXRob3I+PGF1dGhvcj5OSFMgQ2VudHJl
IGZvciBJbnZvbHZlbWVudCw8L2F1dGhvcj48L3RlcnRpYXJ5LWF1dGhvcnM+PC9jb250cmlidXRv
cnM+PHRpdGxlcz48dGl0bGU+QSBHdWlkZSB0byBJbnZvbHZpbmcgcGF0aWVudHMsIGNhcmVycyBh
bmQgdGhlIHB1YmxpYyBpbiBwYWxsaWF0aXZlIGNhcmUgYW5kIGVuZCBvZiBsaWZlIGNhcmUgc2Vy
dmljZXM8L3RpdGxlPjwvdGl0bGVzPjxwYWdlcz4xLTU0PC9wYWdlcz48cmVwcmludC1lZGl0aW9u
PmluIGZpbGU8L3JlcHJpbnQtZWRpdGlvbj48a2V5d29yZHM+PGtleXdvcmQ+UGF0aWVudHM8L2tl
eXdvcmQ+PGtleXdvcmQ+UGF0aWVudDwva2V5d29yZD48a2V5d29yZD5jYXJlcnM8L2tleXdvcmQ+
PGtleXdvcmQ+UGFsbGlhdGl2ZSBDYXJlPC9rZXl3b3JkPjxrZXl3b3JkPmNhcmU8L2tleXdvcmQ+
PC9rZXl3b3Jkcz48ZGF0ZXM+PHllYXI+MjAwOTwveWVhcj48cHViLWRhdGVzPjxkYXRlPjIwMDk8
L2RhdGU+PC9wdWItZGF0ZXM+PC9kYXRlcz48cHViLWxvY2F0aW9uPkxvbmRvbjwvcHViLWxvY2F0
aW9uPjxwdWJsaXNoZXI+TkNQQzwvcHVibGlzaGVyPjxsYWJlbD43OTlHPC9sYWJlbD48dXJscz48
cmVsYXRlZC11cmxzPjx1cmw+aHR0cDovL3d3dy5uY3BjLm9yZy51ay9wdWJsaWNhdGlvbi9ndWlk
ZS1pbnZvbHZpbmctcGF0aWVudHMtY2FyZXJzLWFuZC1wdWJsaWMtcGFsbGlhdGl2ZS1jYXJlLWFu
ZC1lbmQtbGlmZS1jYXJlLXNlcnZpY2VzPC91cmw+PC9yZWxhdGVkLXVybHM+PC91cmxzPjxyZW1v
dGUtZGF0YWJhc2UtcHJvdmlkZXI+TkNQQzwvcmVtb3RlLWRhdGFiYXNlLXByb3ZpZGVyPjwvcmVj
b3JkPjwvQ2l0ZT48Q2l0ZT48UmVjTnVtPjI1NDE4PC9SZWNOdW0+PHJlY29yZD48cmVjLW51bWJl
cj4yNTQxODwvcmVjLW51bWJlcj48Zm9yZWlnbi1rZXlzPjxrZXkgYXBwPSJFTiIgZGItaWQ9ImVk
YTk5ZXNyOWFycDUyZTIwdjJwZnR6NHJwNXM5eDBldmVmNSIgdGltZXN0YW1wPSIxNTU0NTM1MTUz
Ij4yNTQxODwva2V5PjwvZm9yZWlnbi1rZXlzPjxyZWYtdHlwZSBuYW1lPSJKb3VybmFsIEFydGlj
bGUiPjE3PC9yZWYtdHlwZT48Y29udHJpYnV0b3JzPjxhdXRob3JzPjxhdXRob3I+SGFhcnNtYSwg
Ri48L2F1dGhvcj48YXV0aG9yPk1vc2VyLCBBLjwvYXV0aG9yPjxhdXRob3I+QmVja2VycywgTS48
L2F1dGhvcj48YXV0aG9yPnZhbiBSaWpzd2lqaywgSC48L2F1dGhvcj48YXV0aG9yPlN0b2ZmZXJz
LCBFLjwvYXV0aG9yPjxhdXRob3I+QmV1cnNrZW5zLCBBLjwvYXV0aG9yPjwvYXV0aG9ycz48L2Nv
bnRyaWJ1dG9ycz48YXV0aC1hZGRyZXNzPlJlc2VhcmNoIENlbnRyZSBBdXRvbm9teSBhbmQgUGFy
dGljaXBhdGlvbiBmb3IgUGVyc29ucyB3aXRoIGEgQ2hyb25pYyBJbGxuZXNzLCBadXlkIFVuaXZl
cnNpdHkgb2YgQXBwbGllZCBTY2llbmNlcywgSGVlcmxlbiwgVGhlIE5ldGhlcmxhbmRzLiBDZW50
cmUgb2YgRXhwZXJ0aXNlIGluIElubm92YXRpdmUgQ2FyZSBhbmQgVGVjaG5vbG9neSwgSGVlcmxl
biwgVGhlIE5ldGhlcmxhbmRzLiBDYXJlIGFuZCBQdWJsaWMgSGVhbHRoIFJlc2VhcmNoIEluc3Rp
dHV0ZSwgTWFhc3RyaWNodCBVbml2ZXJzaXR5LCBNYWFzdHJpY2h0LCBUaGUgTmV0aGVybGFuZHMu
IFNvdW5kaW5nIEJvYXJkIEdyb3VwcyBQYWxsaWF0aXZlIENhcmUgTmV0d29ya3MsIExpbWJ1cmcs
IFRoZSBOZXRoZXJsYW5kcy4gQ2FyZSBDb25zdW1lcnMsIExpbWJ1cmcsIFRoZSBOZXRoZXJsYW5k
cy4gSG91c2Ugb2YgQ2FyZSwgU2l0dGFyZCwgVGhlIE5ldGhlcmxhbmRzLjwvYXV0aC1hZGRyZXNz
Pjx0aXRsZXM+PHRpdGxlPlRoZSBwZXJjZWl2ZWQgaW1wYWN0IG9mIHB1YmxpYyBpbnZvbHZlbWVu
dCBpbiBwYWxsaWF0aXZlIGNhcmUgaW4gYSBwcm92aW5jaWFsIHBhbGxpYXRpdmUgY2FyZSBuZXR3
b3JrIGluIHRoZSBOZXRoZXJsYW5kczogYSBxdWFsaXRhdGl2ZSBzdHVkeTwvdGl0bGU+PHNlY29u
ZGFyeS10aXRsZT5IZWFsdGggRXhwZWN0PC9zZWNvbmRhcnktdGl0bGU+PGFsdC10aXRsZT5IZWFs
dGggZXhwZWN0YXRpb25zIDogYW4gaW50ZXJuYXRpb25hbCBqb3VybmFsIG9mIHB1YmxpYyBwYXJ0
aWNpcGF0aW9uIGluIGhlYWx0aCBjYXJlIGFuZCBoZWFsdGggcG9saWN5PC9hbHQtdGl0bGU+PHNo
b3J0LXRpdGxlPlRoZSBwZXJjZWl2ZWQgaW1wYWN0IG9mIHB1YmxpYyBpbnZvbHZlbWVudCBpbiBw
YWxsaWF0aXZlIGNhcmUgaW4gYSBwcm92aW5jaWFsIHBhbGxpYXRpdmUgY2FyZSBuZXR3b3JrIGlu
IHRoZSBOZXRoZXJsYW5kczogYSBxdWFsaXRhdGl2ZSBzdHVkeTwvc2hvcnQtdGl0bGU+PC90aXRs
ZXM+PHBlcmlvZGljYWw+PGZ1bGwtdGl0bGU+SGVhbHRoIGV4cGVjdGF0aW9ucyA6IGFuIGludGVy
bmF0aW9uYWwgam91cm5hbCBvZiBwdWJsaWNwYXJ0aWNpcGF0aW9uIGluIGhlYWx0aCBjYXJlIGFu
ZCBoZWFsdGggcG9saWN5PC9mdWxsLXRpdGxlPjxhYmJyLTE+SGVhbHRoIEV4cGVjdDwvYWJici0x
PjwvcGVyaW9kaWNhbD48YWx0LXBlcmlvZGljYWw+PGZ1bGwtdGl0bGU+SGVhbHRoIGV4cGVjdGF0
aW9ucyA6IGFuIGludGVybmF0aW9uYWwgam91cm5hbCBvZiBwdWJsaWMgcGFydGljaXBhdGlvbiBp
biBoZWFsdGggY2FyZSBhbmQgaGVhbHRoIHBvbGljeTwvZnVsbC10aXRsZT48L2FsdC1wZXJpb2Rp
Y2FsPjxwYWdlcz4zMTg2LTIwMDwvcGFnZXM+PHZvbHVtZT4xODwvdm9sdW1lPjxudW1iZXI+Njwv
bnVtYmVyPjxlZGl0aW9uPjExLzIxPC9lZGl0aW9uPjxyZXByaW50LWVkaXRpb24+aW4gZmlsZTwv
cmVwcmludC1lZGl0aW9uPjxrZXl3b3Jkcz48a2V5d29yZD5BZHVsdDwva2V5d29yZD48a2V5d29y
ZD5BZ2VkPC9rZXl3b3JkPjxrZXl3b3JkPkFnZWQsIDgwIGFuZCBvdmVyPC9rZXl3b3JkPjxrZXl3
b3JkPipDb21tdW5pdHkgUGFydGljaXBhdGlvbjwva2V5d29yZD48a2V5d29yZD5EZWNpc2lvbiBN
YWtpbmc8L2tleXdvcmQ+PGtleXdvcmQ+RmVtYWxlPC9rZXl3b3JkPjxrZXl3b3JkPkZvY3VzIEdy
b3Vwczwva2V5d29yZD48a2V5d29yZD5IdW1hbnM8L2tleXdvcmQ+PGtleXdvcmQ+TWFsZTwva2V5
d29yZD48a2V5d29yZD5NaWRkbGUgQWdlZDwva2V5d29yZD48a2V5d29yZD5OZXRoZXJsYW5kczwv
a2V5d29yZD48a2V5d29yZD4qUGFsbGlhdGl2ZSBDYXJlPC9rZXl3b3JkPjxrZXl3b3JkPlBhdGll
bnQgQWR2b2NhY3k8L2tleXdvcmQ+PGtleXdvcmQ+KlBvbGljeSBNYWtpbmc8L2tleXdvcmQ+PGtl
eXdvcmQ+UXVhbGl0YXRpdmUgUmVzZWFyY2g8L2tleXdvcmQ+PGtleXdvcmQ+YWR2b2NhY3k8L2tl
eXdvcmQ+PGtleXdvcmQ+YmFycmllcnM8L2tleXdvcmQ+PGtleXdvcmQ+ZGVjaXNpb24tbWFraW5n
PC9rZXl3b3JkPjxrZXl3b3JkPmZhY2lsaXRhdG9yczwva2V5d29yZD48a2V5d29yZD5pbXBhY3Q8
L2tleXdvcmQ+PGtleXdvcmQ+cGFsbGlhdGl2ZSBjYXJlPC9rZXl3b3JkPjxrZXl3b3JkPnB1Ymxp
YyBpbnZvbHZlbWVudDwva2V5d29yZD48L2tleXdvcmRzPjxkYXRlcz48eWVhcj4yMDE0PC95ZWFy
PjxwdWItZGF0ZXM+PGRhdGU+RGVjPC9kYXRlPjwvcHViLWRhdGVzPjwvZGF0ZXM+PGlzYm4+MTM2
OS02NTEzPC9pc2JuPjxhY2Nlc3Npb24tbnVtPjI1NDExMDc4PC9hY2Nlc3Npb24tbnVtPjx1cmxz
PjwvdXJscz48ZWxlY3Ryb25pYy1yZXNvdXJjZS1udW0+MTAuMTExMS9oZXguMTIzMDgmI3hEOzEw
LjExMTEvaGV4LjEyMzA4LiBFcHViIDIwMTQgTm92IDE5LjwvZWxlY3Ryb25pYy1yZXNvdXJjZS1u
dW0+PHJlbW90ZS1kYXRhYmFzZS1wcm92aWRlcj5OTE08L3JlbW90ZS1kYXRhYmFzZS1wcm92aWRl
cj48bGFuZ3VhZ2U+ZW5nPC9sYW5ndWFnZT48L3JlY29yZD48L0NpdGU+PC9FbmROb3RlPn==
</w:fldData>
        </w:fldChar>
      </w:r>
      <w:r w:rsidR="00C445FA">
        <w:rPr>
          <w:rFonts w:cstheme="minorHAnsi"/>
          <w:bCs/>
          <w:sz w:val="24"/>
          <w:szCs w:val="24"/>
        </w:rPr>
        <w:instrText xml:space="preserve"> ADDIN EN.CITE.DATA </w:instrText>
      </w:r>
      <w:r w:rsidR="00C445FA">
        <w:rPr>
          <w:rFonts w:cstheme="minorHAnsi"/>
          <w:bCs/>
          <w:sz w:val="24"/>
          <w:szCs w:val="24"/>
        </w:rPr>
      </w:r>
      <w:r w:rsidR="00C445FA">
        <w:rPr>
          <w:rFonts w:cstheme="minorHAnsi"/>
          <w:bCs/>
          <w:sz w:val="24"/>
          <w:szCs w:val="24"/>
        </w:rPr>
        <w:fldChar w:fldCharType="end"/>
      </w:r>
      <w:r w:rsidR="00C445FA">
        <w:rPr>
          <w:rFonts w:cstheme="minorHAnsi"/>
          <w:bCs/>
          <w:sz w:val="24"/>
          <w:szCs w:val="24"/>
        </w:rPr>
      </w:r>
      <w:r w:rsidR="00C445FA">
        <w:rPr>
          <w:rFonts w:cstheme="minorHAnsi"/>
          <w:bCs/>
          <w:sz w:val="24"/>
          <w:szCs w:val="24"/>
        </w:rPr>
        <w:fldChar w:fldCharType="separate"/>
      </w:r>
      <w:r w:rsidR="00C445FA">
        <w:rPr>
          <w:rFonts w:cstheme="minorHAnsi"/>
          <w:bCs/>
          <w:noProof/>
          <w:sz w:val="24"/>
          <w:szCs w:val="24"/>
        </w:rPr>
        <w:t>(National Council for Palliative Care and NHS Centre for Involvement 2009; Haarsma et al. 2014)</w:t>
      </w:r>
      <w:r w:rsidR="00C445FA">
        <w:rPr>
          <w:rFonts w:cstheme="minorHAnsi"/>
          <w:bCs/>
          <w:sz w:val="24"/>
          <w:szCs w:val="24"/>
        </w:rPr>
        <w:fldChar w:fldCharType="end"/>
      </w:r>
      <w:r w:rsidRPr="005E2CF5">
        <w:rPr>
          <w:rFonts w:cstheme="minorHAnsi"/>
          <w:bCs/>
          <w:sz w:val="24"/>
          <w:szCs w:val="24"/>
        </w:rPr>
        <w:t>.</w:t>
      </w:r>
    </w:p>
    <w:p w14:paraId="77AC94DF" w14:textId="77777777" w:rsidR="005E2CF5" w:rsidRPr="005E2CF5" w:rsidRDefault="005E2CF5" w:rsidP="005E2CF5">
      <w:pPr>
        <w:spacing w:after="0" w:line="240" w:lineRule="auto"/>
        <w:rPr>
          <w:rFonts w:cstheme="minorHAnsi"/>
          <w:bCs/>
          <w:sz w:val="24"/>
          <w:szCs w:val="24"/>
        </w:rPr>
      </w:pPr>
    </w:p>
    <w:p w14:paraId="32D83848" w14:textId="3FFFC0B2" w:rsidR="005E2CF5" w:rsidRPr="005E2CF5" w:rsidRDefault="005E2CF5" w:rsidP="005E2CF5">
      <w:pPr>
        <w:spacing w:after="0" w:line="240" w:lineRule="auto"/>
        <w:rPr>
          <w:rFonts w:eastAsia="Times New Roman" w:cstheme="minorHAnsi"/>
          <w:sz w:val="24"/>
          <w:szCs w:val="24"/>
          <w:lang w:eastAsia="en-GB"/>
        </w:rPr>
      </w:pPr>
      <w:r w:rsidRPr="005E2CF5">
        <w:rPr>
          <w:rFonts w:cstheme="minorHAnsi"/>
          <w:bCs/>
          <w:sz w:val="24"/>
          <w:szCs w:val="24"/>
        </w:rPr>
        <w:t xml:space="preserve">Moreover, there is </w:t>
      </w:r>
      <w:r w:rsidRPr="005E2CF5">
        <w:rPr>
          <w:rFonts w:eastAsia="Arial Unicode MS" w:cstheme="minorHAnsi"/>
          <w:color w:val="000000"/>
          <w:sz w:val="24"/>
          <w:szCs w:val="24"/>
          <w:u w:color="000000"/>
          <w:lang w:val="en-US" w:eastAsia="en-GB"/>
        </w:rPr>
        <w:t xml:space="preserve">a </w:t>
      </w:r>
      <w:r w:rsidRPr="005E2CF5">
        <w:rPr>
          <w:rFonts w:eastAsia="Times New Roman" w:cstheme="minorHAnsi"/>
          <w:sz w:val="24"/>
          <w:szCs w:val="24"/>
          <w:lang w:eastAsia="en-GB"/>
        </w:rPr>
        <w:t xml:space="preserve">lack of rigorous evidence on the impact and effectiveness of involvement in the field </w:t>
      </w:r>
      <w:r w:rsidR="00C445FA">
        <w:rPr>
          <w:rFonts w:eastAsia="Times New Roman" w:cstheme="minorHAnsi"/>
          <w:sz w:val="24"/>
          <w:szCs w:val="24"/>
          <w:lang w:eastAsia="en-GB"/>
        </w:rPr>
        <w:fldChar w:fldCharType="begin">
          <w:fldData xml:space="preserve">PEVuZE5vdGU+PENpdGU+PFJlY051bT4yNTg4MTwvUmVjTnVtPjxEaXNwbGF5VGV4dD4oSm9obnNv
biBldCBhbC4gMjAyMDsgU2VkZG9uIGV0IGFsLiAyMDIxKTwvRGlzcGxheVRleHQ+PHJlY29yZD48
cmVjLW51bWJlcj4yNTg4MTwvcmVjLW51bWJlcj48Zm9yZWlnbi1rZXlzPjxrZXkgYXBwPSJFTiIg
ZGItaWQ9ImVkYTk5ZXNyOWFycDUyZTIwdjJwZnR6NHJwNXM5eDBldmVmNSIgdGltZXN0YW1wPSIx
NjA5NTkxODg2Ij4yNTg4MTwva2V5PjwvZm9yZWlnbi1rZXlzPjxyZWYtdHlwZSBuYW1lPSJKb3Vy
bmFsIEFydGljbGUiPjE3PC9yZWYtdHlwZT48Y29udHJpYnV0b3JzPjxhdXRob3JzPjxhdXRob3I+
Sm9obnNvbiwgSC48L2F1dGhvcj48YXV0aG9yPk9nZGVuLCBNLjwvYXV0aG9yPjxhdXRob3I+QnJp
Z2h0b24sIEwuIEouPC9hdXRob3I+PGF1dGhvcj5FdGtpbmQsIFMuIE4uPC9hdXRob3I+PGF1dGhv
cj5PbHV5YXNlLCBBLiBPLjwvYXV0aG9yPjxhdXRob3I+Q2h1a3d1c2EsIEUuPC9hdXRob3I+PGF1
dGhvcj5ZdSwgUC48L2F1dGhvcj48YXV0aG9yPmRlIFdvbGYtTGluZGVyLCBTLjwvYXV0aG9yPjxh
dXRob3I+U21pdGgsIFAuPC9hdXRob3I+PGF1dGhvcj5CYWlsZXksIFMuPC9hdXRob3I+PC9hdXRo
b3JzPjwvY29udHJpYnV0b3JzPjx0aXRsZXM+PHRpdGxlPlBhdGllbnQgYW5kIHB1YmxpYyBpbnZv
bHZlbWVudCBpbiBwYWxsaWF0aXZlIGNhcmUgcmVzZWFyY2g6IFdoYXQgd29ya3MsIGFuZCB3aHk/
IEEgcXVhbGl0YXRpdmUgZXZhbHVhdGlvbjwvdGl0bGU+PHNlY29uZGFyeS10aXRsZT5QYWxsaWF0
aXZlIE1lZGljaW5lPC9zZWNvbmRhcnktdGl0bGU+PC90aXRsZXM+PHBlcmlvZGljYWw+PGZ1bGwt
dGl0bGU+UGFsbGlhdGl2ZSBNZWRpY2luZTwvZnVsbC10aXRsZT48YWJici0xPlBhbGxpYXQgTWVk
PC9hYmJyLTE+PC9wZXJpb2RpY2FsPjxwYWdlcz4xNTEtMTYwPC9wYWdlcz48dm9sdW1lPjM1PC92
b2x1bWU+PG51bWJlcj4xPC9udW1iZXI+PHJlcHJpbnQtZWRpdGlvbj5pbiBmaWxlPC9yZXByaW50
LWVkaXRpb24+PGRhdGVzPjx5ZWFyPjIwMjA8L3llYXI+PC9kYXRlcz48aXNibj4wMjY5LTIxNjM8
L2lzYm4+PHVybHM+PHJlbGF0ZWQtdXJscz48dXJsPmh0dHBzOi8vam91cm5hbHMuc2FnZXB1Yi5j
b20vZG9pL2Z1bGwvMTAuMTE3Ny8wMjY5MjE2MzIwOTU2ODE5PC91cmw+PC9yZWxhdGVkLXVybHM+
PC91cmxzPjxlbGVjdHJvbmljLXJlc291cmNlLW51bT5odHRwczovL2RvaS5vcmcvMTAuMTE3Ny8w
MjY5MjE2MzIwOTU2ODE5PC9lbGVjdHJvbmljLXJlc291cmNlLW51bT48L3JlY29yZD48L0NpdGU+
PENpdGU+PFJlY051bT4yNTk3ODwvUmVjTnVtPjxyZWNvcmQ+PHJlYy1udW1iZXI+MjU5Nzg8L3Jl
Yy1udW1iZXI+PGZvcmVpZ24ta2V5cz48a2V5IGFwcD0iRU4iIGRiLWlkPSJlZGE5OWVzcjlhcnA1
MmUyMHYycGZ0ejRycDVzOXgwZXZlZjUiIHRpbWVzdGFtcD0iMTYyMjAzNjMyNSI+MjU5Nzg8L2tl
eT48L2ZvcmVpZ24ta2V5cz48cmVmLXR5cGUgbmFtZT0iSm91cm5hbCBBcnRpY2xlIj4xNzwvcmVm
LXR5cGU+PGNvbnRyaWJ1dG9ycz48YXV0aG9ycz48YXV0aG9yPlNlZGRvbiwgSy48L2F1dGhvcj48
YXV0aG9yPkVsbGlvdHQsIEouPC9hdXRob3I+PGF1dGhvcj5Kb2huc29uLCBNLjwvYXV0aG9yPjxh
dXRob3I+V2hpdGUsIEMuPC9hdXRob3I+PGF1dGhvcj5XYXRzb24sIE0uPC9hdXRob3I+PGF1dGhv
cj5OZWxzb24sIEEuPC9hdXRob3I+PGF1dGhvcj5Ob2JsZSwgUy48L2F1dGhvcj48L2F1dGhvcnM+
PC9jb250cmlidXRvcnM+PHRpdGxlcz48dGl0bGU+VXNpbmcgdGhlIFVuaXRlZCBLaW5nZG9tIHN0
YW5kYXJkcyBmb3IgcHVibGljIGludm9sdmVtZW50IHRvIGV2YWx1YXRlIHRoZSBpbXBhY3Qgb2Yg
cHVibGljIGludm9sdmVtZW50IGluIGEgbXVsdGluYXRpb25hbCBjbGluaWNhbCBzdHVkeTwvdGl0
bGU+PHNlY29uZGFyeS10aXRsZT5SZXNlYXJjaCBJbnZvbHZlbWVudCBhbmQgRW5nYWdlbWVudDwv
c2Vjb25kYXJ5LXRpdGxlPjwvdGl0bGVzPjxwZXJpb2RpY2FsPjxmdWxsLXRpdGxlPlJlc2VhcmNo
IEludm9sdmVtZW50IGFuZCBFbmdhZ2VtZW50PC9mdWxsLXRpdGxlPjxhYmJyLTE+UmVzIEludm9s
diBFbmdhZ2VtPC9hYmJyLTE+PC9wZXJpb2RpY2FsPjxwYWdlcz4xLTEwPC9wYWdlcz48dm9sdW1l
Pjc8L3ZvbHVtZT48bnVtYmVyPjE8L251bWJlcj48cmVwcmludC1lZGl0aW9uPmluIGZpbGU8L3Jl
cHJpbnQtZWRpdGlvbj48ZGF0ZXM+PHllYXI+MjAyMTwveWVhcj48L2RhdGVzPjxpc2JuPjIwNTYt
NzUyOTwvaXNibj48dXJscz48cmVsYXRlZC11cmxzPjx1cmw+aHR0cHM6Ly9yZXNlYXJjaGludm9s
dmVtZW50LmJpb21lZGNlbnRyYWwuY29tL2FydGljbGVzLzEwLjExODYvczQwOTAwLTAyMS0wMDI2
NC0zPC91cmw+PC9yZWxhdGVkLXVybHM+PC91cmxzPjwvcmVjb3JkPjwvQ2l0ZT48L0VuZE5vdGU+
AG==
</w:fldData>
        </w:fldChar>
      </w:r>
      <w:r w:rsidR="00C445FA">
        <w:rPr>
          <w:rFonts w:eastAsia="Times New Roman" w:cstheme="minorHAnsi"/>
          <w:sz w:val="24"/>
          <w:szCs w:val="24"/>
          <w:lang w:eastAsia="en-GB"/>
        </w:rPr>
        <w:instrText xml:space="preserve"> ADDIN EN.CITE </w:instrText>
      </w:r>
      <w:r w:rsidR="00C445FA">
        <w:rPr>
          <w:rFonts w:eastAsia="Times New Roman" w:cstheme="minorHAnsi"/>
          <w:sz w:val="24"/>
          <w:szCs w:val="24"/>
          <w:lang w:eastAsia="en-GB"/>
        </w:rPr>
        <w:fldChar w:fldCharType="begin">
          <w:fldData xml:space="preserve">PEVuZE5vdGU+PENpdGU+PFJlY051bT4yNTg4MTwvUmVjTnVtPjxEaXNwbGF5VGV4dD4oSm9obnNv
biBldCBhbC4gMjAyMDsgU2VkZG9uIGV0IGFsLiAyMDIxKTwvRGlzcGxheVRleHQ+PHJlY29yZD48
cmVjLW51bWJlcj4yNTg4MTwvcmVjLW51bWJlcj48Zm9yZWlnbi1rZXlzPjxrZXkgYXBwPSJFTiIg
ZGItaWQ9ImVkYTk5ZXNyOWFycDUyZTIwdjJwZnR6NHJwNXM5eDBldmVmNSIgdGltZXN0YW1wPSIx
NjA5NTkxODg2Ij4yNTg4MTwva2V5PjwvZm9yZWlnbi1rZXlzPjxyZWYtdHlwZSBuYW1lPSJKb3Vy
bmFsIEFydGljbGUiPjE3PC9yZWYtdHlwZT48Y29udHJpYnV0b3JzPjxhdXRob3JzPjxhdXRob3I+
Sm9obnNvbiwgSC48L2F1dGhvcj48YXV0aG9yPk9nZGVuLCBNLjwvYXV0aG9yPjxhdXRob3I+QnJp
Z2h0b24sIEwuIEouPC9hdXRob3I+PGF1dGhvcj5FdGtpbmQsIFMuIE4uPC9hdXRob3I+PGF1dGhv
cj5PbHV5YXNlLCBBLiBPLjwvYXV0aG9yPjxhdXRob3I+Q2h1a3d1c2EsIEUuPC9hdXRob3I+PGF1
dGhvcj5ZdSwgUC48L2F1dGhvcj48YXV0aG9yPmRlIFdvbGYtTGluZGVyLCBTLjwvYXV0aG9yPjxh
dXRob3I+U21pdGgsIFAuPC9hdXRob3I+PGF1dGhvcj5CYWlsZXksIFMuPC9hdXRob3I+PC9hdXRo
b3JzPjwvY29udHJpYnV0b3JzPjx0aXRsZXM+PHRpdGxlPlBhdGllbnQgYW5kIHB1YmxpYyBpbnZv
bHZlbWVudCBpbiBwYWxsaWF0aXZlIGNhcmUgcmVzZWFyY2g6IFdoYXQgd29ya3MsIGFuZCB3aHk/
IEEgcXVhbGl0YXRpdmUgZXZhbHVhdGlvbjwvdGl0bGU+PHNlY29uZGFyeS10aXRsZT5QYWxsaWF0
aXZlIE1lZGljaW5lPC9zZWNvbmRhcnktdGl0bGU+PC90aXRsZXM+PHBlcmlvZGljYWw+PGZ1bGwt
dGl0bGU+UGFsbGlhdGl2ZSBNZWRpY2luZTwvZnVsbC10aXRsZT48YWJici0xPlBhbGxpYXQgTWVk
PC9hYmJyLTE+PC9wZXJpb2RpY2FsPjxwYWdlcz4xNTEtMTYwPC9wYWdlcz48dm9sdW1lPjM1PC92
b2x1bWU+PG51bWJlcj4xPC9udW1iZXI+PHJlcHJpbnQtZWRpdGlvbj5pbiBmaWxlPC9yZXByaW50
LWVkaXRpb24+PGRhdGVzPjx5ZWFyPjIwMjA8L3llYXI+PC9kYXRlcz48aXNibj4wMjY5LTIxNjM8
L2lzYm4+PHVybHM+PHJlbGF0ZWQtdXJscz48dXJsPmh0dHBzOi8vam91cm5hbHMuc2FnZXB1Yi5j
b20vZG9pL2Z1bGwvMTAuMTE3Ny8wMjY5MjE2MzIwOTU2ODE5PC91cmw+PC9yZWxhdGVkLXVybHM+
PC91cmxzPjxlbGVjdHJvbmljLXJlc291cmNlLW51bT5odHRwczovL2RvaS5vcmcvMTAuMTE3Ny8w
MjY5MjE2MzIwOTU2ODE5PC9lbGVjdHJvbmljLXJlc291cmNlLW51bT48L3JlY29yZD48L0NpdGU+
PENpdGU+PFJlY051bT4yNTk3ODwvUmVjTnVtPjxyZWNvcmQ+PHJlYy1udW1iZXI+MjU5Nzg8L3Jl
Yy1udW1iZXI+PGZvcmVpZ24ta2V5cz48a2V5IGFwcD0iRU4iIGRiLWlkPSJlZGE5OWVzcjlhcnA1
MmUyMHYycGZ0ejRycDVzOXgwZXZlZjUiIHRpbWVzdGFtcD0iMTYyMjAzNjMyNSI+MjU5Nzg8L2tl
eT48L2ZvcmVpZ24ta2V5cz48cmVmLXR5cGUgbmFtZT0iSm91cm5hbCBBcnRpY2xlIj4xNzwvcmVm
LXR5cGU+PGNvbnRyaWJ1dG9ycz48YXV0aG9ycz48YXV0aG9yPlNlZGRvbiwgSy48L2F1dGhvcj48
YXV0aG9yPkVsbGlvdHQsIEouPC9hdXRob3I+PGF1dGhvcj5Kb2huc29uLCBNLjwvYXV0aG9yPjxh
dXRob3I+V2hpdGUsIEMuPC9hdXRob3I+PGF1dGhvcj5XYXRzb24sIE0uPC9hdXRob3I+PGF1dGhv
cj5OZWxzb24sIEEuPC9hdXRob3I+PGF1dGhvcj5Ob2JsZSwgUy48L2F1dGhvcj48L2F1dGhvcnM+
PC9jb250cmlidXRvcnM+PHRpdGxlcz48dGl0bGU+VXNpbmcgdGhlIFVuaXRlZCBLaW5nZG9tIHN0
YW5kYXJkcyBmb3IgcHVibGljIGludm9sdmVtZW50IHRvIGV2YWx1YXRlIHRoZSBpbXBhY3Qgb2Yg
cHVibGljIGludm9sdmVtZW50IGluIGEgbXVsdGluYXRpb25hbCBjbGluaWNhbCBzdHVkeTwvdGl0
bGU+PHNlY29uZGFyeS10aXRsZT5SZXNlYXJjaCBJbnZvbHZlbWVudCBhbmQgRW5nYWdlbWVudDwv
c2Vjb25kYXJ5LXRpdGxlPjwvdGl0bGVzPjxwZXJpb2RpY2FsPjxmdWxsLXRpdGxlPlJlc2VhcmNo
IEludm9sdmVtZW50IGFuZCBFbmdhZ2VtZW50PC9mdWxsLXRpdGxlPjxhYmJyLTE+UmVzIEludm9s
diBFbmdhZ2VtPC9hYmJyLTE+PC9wZXJpb2RpY2FsPjxwYWdlcz4xLTEwPC9wYWdlcz48dm9sdW1l
Pjc8L3ZvbHVtZT48bnVtYmVyPjE8L251bWJlcj48cmVwcmludC1lZGl0aW9uPmluIGZpbGU8L3Jl
cHJpbnQtZWRpdGlvbj48ZGF0ZXM+PHllYXI+MjAyMTwveWVhcj48L2RhdGVzPjxpc2JuPjIwNTYt
NzUyOTwvaXNibj48dXJscz48cmVsYXRlZC11cmxzPjx1cmw+aHR0cHM6Ly9yZXNlYXJjaGludm9s
dmVtZW50LmJpb21lZGNlbnRyYWwuY29tL2FydGljbGVzLzEwLjExODYvczQwOTAwLTAyMS0wMDI2
NC0zPC91cmw+PC9yZWxhdGVkLXVybHM+PC91cmxzPjwvcmVjb3JkPjwvQ2l0ZT48L0VuZE5vdGU+
AG==
</w:fldData>
        </w:fldChar>
      </w:r>
      <w:r w:rsidR="00C445FA">
        <w:rPr>
          <w:rFonts w:eastAsia="Times New Roman" w:cstheme="minorHAnsi"/>
          <w:sz w:val="24"/>
          <w:szCs w:val="24"/>
          <w:lang w:eastAsia="en-GB"/>
        </w:rPr>
        <w:instrText xml:space="preserve"> ADDIN EN.CITE.DATA </w:instrText>
      </w:r>
      <w:r w:rsidR="00C445FA">
        <w:rPr>
          <w:rFonts w:eastAsia="Times New Roman" w:cstheme="minorHAnsi"/>
          <w:sz w:val="24"/>
          <w:szCs w:val="24"/>
          <w:lang w:eastAsia="en-GB"/>
        </w:rPr>
      </w:r>
      <w:r w:rsidR="00C445FA">
        <w:rPr>
          <w:rFonts w:eastAsia="Times New Roman" w:cstheme="minorHAnsi"/>
          <w:sz w:val="24"/>
          <w:szCs w:val="24"/>
          <w:lang w:eastAsia="en-GB"/>
        </w:rPr>
        <w:fldChar w:fldCharType="end"/>
      </w:r>
      <w:r w:rsidR="00C445FA">
        <w:rPr>
          <w:rFonts w:eastAsia="Times New Roman" w:cstheme="minorHAnsi"/>
          <w:sz w:val="24"/>
          <w:szCs w:val="24"/>
          <w:lang w:eastAsia="en-GB"/>
        </w:rPr>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Johnson et al. 2020; Seddon et al. 2021)</w:t>
      </w:r>
      <w:r w:rsidR="00C445FA">
        <w:rPr>
          <w:rFonts w:eastAsia="Times New Roman" w:cstheme="minorHAnsi"/>
          <w:sz w:val="24"/>
          <w:szCs w:val="24"/>
          <w:lang w:eastAsia="en-GB"/>
        </w:rPr>
        <w:fldChar w:fldCharType="end"/>
      </w:r>
      <w:r w:rsidRPr="005E2CF5">
        <w:rPr>
          <w:rFonts w:eastAsia="Times New Roman" w:cstheme="minorHAnsi"/>
          <w:sz w:val="24"/>
          <w:szCs w:val="24"/>
          <w:lang w:eastAsia="en-GB"/>
        </w:rPr>
        <w:t xml:space="preserve">. Involvement in palliative care research has rarely been evaluated and predominantly only in cancer, where the majority of opportunities for involvement have traditionally existed </w:t>
      </w:r>
      <w:r w:rsidR="00C445FA">
        <w:rPr>
          <w:rFonts w:eastAsia="Times New Roman" w:cstheme="minorHAnsi"/>
          <w:sz w:val="24"/>
          <w:szCs w:val="24"/>
          <w:lang w:eastAsia="en-GB"/>
        </w:rPr>
        <w:fldChar w:fldCharType="begin">
          <w:fldData xml:space="preserve">PEVuZE5vdGU+PENpdGU+PFJlY051bT4zNTwvUmVjTnVtPjxEaXNwbGF5VGV4dD4oVHdvQ2FuIEFz
c29jaWF0ZXMgMjAwNTsgU2l0emlhIGV0IGFsLiAyMDA2OyBDb2xsaW5zIGV0IGFsLiAyMDE0KTwv
RGlzcGxheVRleHQ+PHJlY29yZD48cmVjLW51bWJlcj4zNTwvcmVjLW51bWJlcj48Zm9yZWlnbi1r
ZXlzPjxrZXkgYXBwPSJFTiIgZGItaWQ9ImVkYTk5ZXNyOWFycDUyZTIwdjJwZnR6NHJwNXM5eDBl
dmVmNSIgdGltZXN0YW1wPSIxNDY2MDc4OTE0Ij4zNTwva2V5PjwvZm9yZWlnbi1rZXlzPjxyZWYt
dHlwZSBuYW1lPSJKb3VybmFsIEFydGljbGUiPjE3PC9yZWYtdHlwZT48Y29udHJpYnV0b3JzPjxh
dXRob3JzPjxhdXRob3I+Q29sbGlucywgSy48L2F1dGhvcj48YXV0aG9yPkJvb3RlLCBKLjwvYXV0
aG9yPjxhdXRob3I+QXJkcm9uLCBELjwvYXV0aG9yPjxhdXRob3I+R2F0aCwgSi48L2F1dGhvcj48
YXV0aG9yPkdyZWVuLCBULjwvYXV0aG9yPjxhdXRob3I+QWhtZWR6YWksIFMuSC48L2F1dGhvcj48
L2F1dGhvcnM+PC9jb250cmlidXRvcnM+PHRpdGxlcz48dGl0bGU+TWFraW5nIHBhdGllbnQgYW5k
IHB1YmxpYyBpbnZvbHZlbWVudCBpbiBjYW5jZXIgYW5kIHBhbGxpYXRpdmUgcmVzZWFyY2ggYSBy
ZWFsaXR5OiBhY2FkZW1pYyBzdXBwb3J0IGlzIHZpdGFsIGZvciBzdWNjZXNzPC90aXRsZT48c2Vj
b25kYXJ5LXRpdGxlPkJNSiBTdXBwb3J0IFBhbGxpYXQgQ2FyZTwvc2Vjb25kYXJ5LXRpdGxlPjwv
dGl0bGVzPjxwZXJpb2RpY2FsPjxmdWxsLXRpdGxlPkJNSiBTdXBwb3J0aXZlICZhbXA7IFBhbGxp
YXRpdmUgQ2FyZTwvZnVsbC10aXRsZT48YWJici0xPkJNSiBTdXBwb3J0IFBhbGxpYXQgQ2FyZTwv
YWJici0xPjwvcGVyaW9kaWNhbD48cGFnZXM+MjAzLTIwNjwvcGFnZXM+PHZvbHVtZT41PC92b2x1
bWU+PG51bWJlcj4yPC9udW1iZXI+PHJlcHJpbnQtZWRpdGlvbj5pbiBmaWxlPC9yZXByaW50LWVk
aXRpb24+PGtleXdvcmRzPjxrZXl3b3JkPmNhbmNlcjwva2V5d29yZD48a2V5d29yZD5pbnZvbHZl
bWVudDwva2V5d29yZD48a2V5d29yZD5QYXRpZW50PC9rZXl3b3JkPjxrZXl3b3JkPlJlc2VhcmNo
PC9rZXl3b3JkPjxrZXl3b3JkPlN1cHBvcnQ8L2tleXdvcmQ+PC9rZXl3b3Jkcz48ZGF0ZXM+PHll
YXI+MjAxNDwveWVhcj48cHViLWRhdGVzPjxkYXRlPjIwMTQ8L2RhdGU+PC9wdWItZGF0ZXM+PC9k
YXRlcz48aXNibj4yMDQ1LTQzNVg8L2lzYm4+PGxhYmVsPjgxOEc8L2xhYmVsPjx1cmxzPjxyZWxh
dGVkLXVybHM+PHVybD5odHRwczovL3NwY2FyZS5ibWouY29tL2NvbnRlbnQvNS8yLzIwMzwvdXJs
PjwvcmVsYXRlZC11cmxzPjwvdXJscz48cmVtb3RlLWRhdGFiYXNlLXByb3ZpZGVyPklOViwgTUVE
LCBDSU5BSEwsIFdPUzwvcmVtb3RlLWRhdGFiYXNlLXByb3ZpZGVyPjwvcmVjb3JkPjwvQ2l0ZT48
Q2l0ZT48UmVjTnVtPjI0MDwvUmVjTnVtPjxyZWNvcmQ+PHJlYy1udW1iZXI+MjQwPC9yZWMtbnVt
YmVyPjxmb3JlaWduLWtleXM+PGtleSBhcHA9IkVOIiBkYi1pZD0iZWRhOTllc3I5YXJwNTJlMjB2
MnBmdHo0cnA1czl4MGV2ZWY1IiB0aW1lc3RhbXA9IjE1NTQzNzEyOTkiPjI0MDwva2V5PjxrZXkg
YXBwPSJFTldlYiIgZGItaWQ9IiI+MDwva2V5PjwvZm9yZWlnbi1rZXlzPjxyZWYtdHlwZSBuYW1l
PSJKb3VybmFsIEFydGljbGUiPjE3PC9yZWYtdHlwZT48Y29udHJpYnV0b3JzPjxhdXRob3JzPjxh
dXRob3I+U2l0emlhLCBKLjwvYXV0aG9yPjxhdXRob3I+Q290dGVyZWxsLCBQLjwvYXV0aG9yPjxh
dXRob3I+UmljaGFyZHNvbiwgQS48L2F1dGhvcj48L2F1dGhvcnM+PC9jb250cmlidXRvcnM+PHRp
dGxlcz48dGl0bGU+SW50ZXJwcm9mZXNzaW9uYWwgY29sbGFib3JhdGlvbiB3aXRoIHNlcnZpY2Ug
dXNlcnMgaW4gdGhlIGRldmVsb3BtZW50IG9mIGNhbmNlciBzZXJ2aWNlczogVGhlIENhbmNlciBQ
YXJ0bmVyc2hpcCBQcm9qZWN0PC90aXRsZT48c2Vjb25kYXJ5LXRpdGxlPkpvdXJuYWwgb2YgSW50
ZXJwcm9mZXNzaW9uYWwgQ2FyZTwvc2Vjb25kYXJ5LXRpdGxlPjwvdGl0bGVzPjxwZXJpb2RpY2Fs
PjxmdWxsLXRpdGxlPkpvdXJuYWwgb2YgSW50ZXJwcm9mZXNzaW9uYWwgQ2FyZTwvZnVsbC10aXRs
ZT48YWJici0xPkogSW50ZXJwcm9mIENhcmU8L2FiYnItMT48L3BlcmlvZGljYWw+PHBhZ2VzPjYw
LTc0PC9wYWdlcz48dm9sdW1lPjIwPC92b2x1bWU+PG51bWJlcj4xPC9udW1iZXI+PHJlcHJpbnQt
ZWRpdGlvbj5pbiBmaWxlPC9yZXByaW50LWVkaXRpb24+PGtleXdvcmRzPjxrZXl3b3JkPkF0dGVu
dGlvbjwva2V5d29yZD48a2V5d29yZD5jYW5jZXI8L2tleXdvcmQ+PGtleXdvcmQ+Y2FyZTwva2V5
d29yZD48a2V5d29yZD5Db21tdW5pY2F0aW9uPC9rZXl3b3JkPjxrZXl3b3JkPmNvbnN1bWVyPC9r
ZXl3b3JkPjxrZXl3b3JkPkRpc2Nsb3N1cmU8L2tleXdvcmQ+PGtleXdvcmQ+RW5nbGFuZDwva2V5
d29yZD48a2V5d29yZD5ldmFsdWF0aW9uPC9rZXl3b3JkPjxrZXl3b3JkPkhlYWx0aDwva2V5d29y
ZD48a2V5d29yZD5pbmZvcm1hdGlvbjwva2V5d29yZD48a2V5d29yZD5pbnZvbHZlbWVudDwva2V5
d29yZD48a2V5d29yZD5Mb2JieWluZzwva2V5d29yZD48a2V5d29yZD5Nb2RlbDwva2V5d29yZD48
a2V5d29yZD5Nb3RpdmF0aW9uPC9rZXl3b3JkPjxrZXl3b3JkPlBhdGllbnQ8L2tleXdvcmQ+PGtl
eXdvcmQ+UGF0aWVudHM8L2tleXdvcmQ+PGtleXdvcmQ+cG9saWN5PC9rZXl3b3JkPjxrZXl3b3Jk
PnByb2Zlc3Npb25hbDwva2V5d29yZD48a2V5d29yZD5Qcm9qZWN0PC9rZXl3b3JkPjxrZXl3b3Jk
PlNlcnZpY2VzPC9rZXl3b3JkPjxrZXl3b3JkPnRyZWF0bWVudDwva2V5d29yZD48a2V5d29yZD51
c2VyPC9rZXl3b3JkPjxrZXl3b3JkPnVzZXJzPC9rZXl3b3JkPjwva2V5d29yZHM+PGRhdGVzPjx5
ZWFyPjIwMDY8L3llYXI+PHB1Yi1kYXRlcz48ZGF0ZT4xLzIwMDY8L2RhdGU+PC9wdWItZGF0ZXM+
PC9kYXRlcz48bGFiZWw+MzM5RzwvbGFiZWw+PHVybHM+PHJlbGF0ZWQtdXJscz48dXJsPmh0dHA6
Ly90YXlsb3JhbmRmcmFuY2lzLm1ldGFwcmVzcy5jb20vKDBrb2s1NG1wNDJ4MGd4ZTJ0a2Z5bWc0
NSkvYXBwL2hvbWUvY29udHJpYnV0aW9uLmFzcD9yZWZlcnJlcj1wYXJlbnQmYW1wO2JhY2t0bz1p
c3N1ZSw3LDE0PC91cmw+PHVybD5qb3VybmFsLDQsMzE8L3VybD48dXJsPmxpbmtpbmdwdWJsaWNh
dGlvbnJlc3VsdHMsMToxMDQ2MjUsMTwvdXJsPjwvcmVsYXRlZC11cmxzPjwvdXJscz48cmVtb3Rl
LWRhdGFiYXNlLXByb3ZpZGVyPlJlZmNoZWNrPC9yZW1vdGUtZGF0YWJhc2UtcHJvdmlkZXI+PC9y
ZWNvcmQ+PC9DaXRlPjxDaXRlPjxSZWNOdW0+NTAwPC9SZWNOdW0+PHJlY29yZD48cmVjLW51bWJl
cj41MDA8L3JlYy1udW1iZXI+PGZvcmVpZ24ta2V5cz48a2V5IGFwcD0iRU4iIGRiLWlkPSJlZGE5
OWVzcjlhcnA1MmUyMHYycGZ0ejRycDVzOXgwZXZlZjUiIHRpbWVzdGFtcD0iMTU1NDM3MTI5OSI+
NTAwPC9rZXk+PGtleSBhcHA9IkVOV2ViIiBkYi1pZD0iIj4wPC9rZXk+PC9mb3JlaWduLWtleXM+
PHJlZi10eXBlIG5hbWU9IlJlcG9ydCI+Mjc8L3JlZi10eXBlPjxjb250cmlidXRvcnM+PGF1dGhv
cnM+PGF1dGhvcj5Ud29DYW4gQXNzb2NpYXRlcyw8L2F1dGhvcj48L2F1dGhvcnM+PHRlcnRpYXJ5
LWF1dGhvcnM+PGF1dGhvcj5Ud29DYW4gQXNzb2NpYXRlcyw8L2F1dGhvcj48L3RlcnRpYXJ5LWF1
dGhvcnM+PC9jb250cmlidXRvcnM+PGF1dGgtYWRkcmVzcz5pbmZvQHR3b2NhbmFzc29jaWF0ZXMu
Y28udWs8L2F1dGgtYWRkcmVzcz48dGl0bGVzPjx0aXRsZT5GaW5kaW5nIG91dCBhYm91dCB0aGUg
cHJpb3JpdGllcyBvZiB1c2VycyBhbmQgbWFraW5nIHRoZW0gY291bnQ6IEEgcmVwb3J0IGZvciBN
YWNtaWxsYW4gQ2FuY2VyIFJlbGllZjwvdGl0bGU+PC90aXRsZXM+PHBhZ2VzPjEtNDU8L3BhZ2Vz
PjxyZXByaW50LWVkaXRpb24+aW4gZmlsZTwvcmVwcmludC1lZGl0aW9uPjxrZXl3b3Jkcz48a2V5
d29yZD5jYW5jZXI8L2tleXdvcmQ+PGtleXdvcmQ+Y2FyZTwva2V5d29yZD48a2V5d29yZD5EZWNp
c2lvbiBNYWtpbmc8L2tleXdvcmQ+PGtleXdvcmQ+SGVhbHRoPC9rZXl3b3JkPjxrZXl3b3JkPmhl
YWx0aCBhbmQgc29jaWFsIGNhcmU8L2tleXdvcmQ+PGtleXdvcmQ+SW50ZXJ2aWV3czwva2V5d29y
ZD48a2V5d29yZD5OZWVkPC9rZXl3b3JkPjxrZXl3b3JkPk5lZWRzPC9rZXl3b3JkPjxrZXl3b3Jk
PlByb2plY3Q8L2tleXdvcmQ+PGtleXdvcmQ+UmVzZWFyY2g8L2tleXdvcmQ+PGtleXdvcmQ+U2Vy
dmljZXM8L2tleXdvcmQ+PGtleXdvcmQ+U29jaWFsIENhcmU8L2tleXdvcmQ+PGtleXdvcmQ+dXNl
cjwva2V5d29yZD48a2V5d29yZD51c2Vyczwva2V5d29yZD48L2tleXdvcmRzPjxkYXRlcz48eWVh
cj4yMDA1PC95ZWFyPjxwdWItZGF0ZXM+PGRhdGU+MTIvMjAwNTwvZGF0ZT48L3B1Yi1kYXRlcz48
L2RhdGVzPjxwdWItbG9jYXRpb24+SGVyZWZvcmRzaGlyZTwvcHViLWxvY2F0aW9uPjxsYWJlbD41
NTBHPC9sYWJlbD48dXJscz48cmVsYXRlZC11cmxzPjx1cmw+PHN0eWxlIGZhY2U9InVuZGVybGlu
ZSIgZm9udD0iZGVmYXVsdCIgc2l6ZT0iMTAwJSI+aHR0cDovL3d3dy50d29jYW5hc3NvY2lhdGVz
LmNvLnVrL3BkZnMvVXNlcnMtUHJpb3JpdGllcy1GaW5hbC1SZXBvcnQtRGVjLTIwMDUucGRmPC9z
dHlsZT48L3VybD48L3JlbGF0ZWQtdXJscz48L3VybHM+PHJlbW90ZS1kYXRhYmFzZS1wcm92aWRl
cj5NRDwvcmVtb3RlLWRhdGFiYXNlLXByb3ZpZGVyPjwvcmVjb3JkPjwvQ2l0ZT48L0VuZE5vdGU+
</w:fldData>
        </w:fldChar>
      </w:r>
      <w:r w:rsidR="00C445FA">
        <w:rPr>
          <w:rFonts w:eastAsia="Times New Roman" w:cstheme="minorHAnsi"/>
          <w:sz w:val="24"/>
          <w:szCs w:val="24"/>
          <w:lang w:eastAsia="en-GB"/>
        </w:rPr>
        <w:instrText xml:space="preserve"> ADDIN EN.CITE </w:instrText>
      </w:r>
      <w:r w:rsidR="00C445FA">
        <w:rPr>
          <w:rFonts w:eastAsia="Times New Roman" w:cstheme="minorHAnsi"/>
          <w:sz w:val="24"/>
          <w:szCs w:val="24"/>
          <w:lang w:eastAsia="en-GB"/>
        </w:rPr>
        <w:fldChar w:fldCharType="begin">
          <w:fldData xml:space="preserve">PEVuZE5vdGU+PENpdGU+PFJlY051bT4zNTwvUmVjTnVtPjxEaXNwbGF5VGV4dD4oVHdvQ2FuIEFz
c29jaWF0ZXMgMjAwNTsgU2l0emlhIGV0IGFsLiAyMDA2OyBDb2xsaW5zIGV0IGFsLiAyMDE0KTwv
RGlzcGxheVRleHQ+PHJlY29yZD48cmVjLW51bWJlcj4zNTwvcmVjLW51bWJlcj48Zm9yZWlnbi1r
ZXlzPjxrZXkgYXBwPSJFTiIgZGItaWQ9ImVkYTk5ZXNyOWFycDUyZTIwdjJwZnR6NHJwNXM5eDBl
dmVmNSIgdGltZXN0YW1wPSIxNDY2MDc4OTE0Ij4zNTwva2V5PjwvZm9yZWlnbi1rZXlzPjxyZWYt
dHlwZSBuYW1lPSJKb3VybmFsIEFydGljbGUiPjE3PC9yZWYtdHlwZT48Y29udHJpYnV0b3JzPjxh
dXRob3JzPjxhdXRob3I+Q29sbGlucywgSy48L2F1dGhvcj48YXV0aG9yPkJvb3RlLCBKLjwvYXV0
aG9yPjxhdXRob3I+QXJkcm9uLCBELjwvYXV0aG9yPjxhdXRob3I+R2F0aCwgSi48L2F1dGhvcj48
YXV0aG9yPkdyZWVuLCBULjwvYXV0aG9yPjxhdXRob3I+QWhtZWR6YWksIFMuSC48L2F1dGhvcj48
L2F1dGhvcnM+PC9jb250cmlidXRvcnM+PHRpdGxlcz48dGl0bGU+TWFraW5nIHBhdGllbnQgYW5k
IHB1YmxpYyBpbnZvbHZlbWVudCBpbiBjYW5jZXIgYW5kIHBhbGxpYXRpdmUgcmVzZWFyY2ggYSBy
ZWFsaXR5OiBhY2FkZW1pYyBzdXBwb3J0IGlzIHZpdGFsIGZvciBzdWNjZXNzPC90aXRsZT48c2Vj
b25kYXJ5LXRpdGxlPkJNSiBTdXBwb3J0IFBhbGxpYXQgQ2FyZTwvc2Vjb25kYXJ5LXRpdGxlPjwv
dGl0bGVzPjxwZXJpb2RpY2FsPjxmdWxsLXRpdGxlPkJNSiBTdXBwb3J0aXZlICZhbXA7IFBhbGxp
YXRpdmUgQ2FyZTwvZnVsbC10aXRsZT48YWJici0xPkJNSiBTdXBwb3J0IFBhbGxpYXQgQ2FyZTwv
YWJici0xPjwvcGVyaW9kaWNhbD48cGFnZXM+MjAzLTIwNjwvcGFnZXM+PHZvbHVtZT41PC92b2x1
bWU+PG51bWJlcj4yPC9udW1iZXI+PHJlcHJpbnQtZWRpdGlvbj5pbiBmaWxlPC9yZXByaW50LWVk
aXRpb24+PGtleXdvcmRzPjxrZXl3b3JkPmNhbmNlcjwva2V5d29yZD48a2V5d29yZD5pbnZvbHZl
bWVudDwva2V5d29yZD48a2V5d29yZD5QYXRpZW50PC9rZXl3b3JkPjxrZXl3b3JkPlJlc2VhcmNo
PC9rZXl3b3JkPjxrZXl3b3JkPlN1cHBvcnQ8L2tleXdvcmQ+PC9rZXl3b3Jkcz48ZGF0ZXM+PHll
YXI+MjAxNDwveWVhcj48cHViLWRhdGVzPjxkYXRlPjIwMTQ8L2RhdGU+PC9wdWItZGF0ZXM+PC9k
YXRlcz48aXNibj4yMDQ1LTQzNVg8L2lzYm4+PGxhYmVsPjgxOEc8L2xhYmVsPjx1cmxzPjxyZWxh
dGVkLXVybHM+PHVybD5odHRwczovL3NwY2FyZS5ibWouY29tL2NvbnRlbnQvNS8yLzIwMzwvdXJs
PjwvcmVsYXRlZC11cmxzPjwvdXJscz48cmVtb3RlLWRhdGFiYXNlLXByb3ZpZGVyPklOViwgTUVE
LCBDSU5BSEwsIFdPUzwvcmVtb3RlLWRhdGFiYXNlLXByb3ZpZGVyPjwvcmVjb3JkPjwvQ2l0ZT48
Q2l0ZT48UmVjTnVtPjI0MDwvUmVjTnVtPjxyZWNvcmQ+PHJlYy1udW1iZXI+MjQwPC9yZWMtbnVt
YmVyPjxmb3JlaWduLWtleXM+PGtleSBhcHA9IkVOIiBkYi1pZD0iZWRhOTllc3I5YXJwNTJlMjB2
MnBmdHo0cnA1czl4MGV2ZWY1IiB0aW1lc3RhbXA9IjE1NTQzNzEyOTkiPjI0MDwva2V5PjxrZXkg
YXBwPSJFTldlYiIgZGItaWQ9IiI+MDwva2V5PjwvZm9yZWlnbi1rZXlzPjxyZWYtdHlwZSBuYW1l
PSJKb3VybmFsIEFydGljbGUiPjE3PC9yZWYtdHlwZT48Y29udHJpYnV0b3JzPjxhdXRob3JzPjxh
dXRob3I+U2l0emlhLCBKLjwvYXV0aG9yPjxhdXRob3I+Q290dGVyZWxsLCBQLjwvYXV0aG9yPjxh
dXRob3I+UmljaGFyZHNvbiwgQS48L2F1dGhvcj48L2F1dGhvcnM+PC9jb250cmlidXRvcnM+PHRp
dGxlcz48dGl0bGU+SW50ZXJwcm9mZXNzaW9uYWwgY29sbGFib3JhdGlvbiB3aXRoIHNlcnZpY2Ug
dXNlcnMgaW4gdGhlIGRldmVsb3BtZW50IG9mIGNhbmNlciBzZXJ2aWNlczogVGhlIENhbmNlciBQ
YXJ0bmVyc2hpcCBQcm9qZWN0PC90aXRsZT48c2Vjb25kYXJ5LXRpdGxlPkpvdXJuYWwgb2YgSW50
ZXJwcm9mZXNzaW9uYWwgQ2FyZTwvc2Vjb25kYXJ5LXRpdGxlPjwvdGl0bGVzPjxwZXJpb2RpY2Fs
PjxmdWxsLXRpdGxlPkpvdXJuYWwgb2YgSW50ZXJwcm9mZXNzaW9uYWwgQ2FyZTwvZnVsbC10aXRs
ZT48YWJici0xPkogSW50ZXJwcm9mIENhcmU8L2FiYnItMT48L3BlcmlvZGljYWw+PHBhZ2VzPjYw
LTc0PC9wYWdlcz48dm9sdW1lPjIwPC92b2x1bWU+PG51bWJlcj4xPC9udW1iZXI+PHJlcHJpbnQt
ZWRpdGlvbj5pbiBmaWxlPC9yZXByaW50LWVkaXRpb24+PGtleXdvcmRzPjxrZXl3b3JkPkF0dGVu
dGlvbjwva2V5d29yZD48a2V5d29yZD5jYW5jZXI8L2tleXdvcmQ+PGtleXdvcmQ+Y2FyZTwva2V5
d29yZD48a2V5d29yZD5Db21tdW5pY2F0aW9uPC9rZXl3b3JkPjxrZXl3b3JkPmNvbnN1bWVyPC9r
ZXl3b3JkPjxrZXl3b3JkPkRpc2Nsb3N1cmU8L2tleXdvcmQ+PGtleXdvcmQ+RW5nbGFuZDwva2V5
d29yZD48a2V5d29yZD5ldmFsdWF0aW9uPC9rZXl3b3JkPjxrZXl3b3JkPkhlYWx0aDwva2V5d29y
ZD48a2V5d29yZD5pbmZvcm1hdGlvbjwva2V5d29yZD48a2V5d29yZD5pbnZvbHZlbWVudDwva2V5
d29yZD48a2V5d29yZD5Mb2JieWluZzwva2V5d29yZD48a2V5d29yZD5Nb2RlbDwva2V5d29yZD48
a2V5d29yZD5Nb3RpdmF0aW9uPC9rZXl3b3JkPjxrZXl3b3JkPlBhdGllbnQ8L2tleXdvcmQ+PGtl
eXdvcmQ+UGF0aWVudHM8L2tleXdvcmQ+PGtleXdvcmQ+cG9saWN5PC9rZXl3b3JkPjxrZXl3b3Jk
PnByb2Zlc3Npb25hbDwva2V5d29yZD48a2V5d29yZD5Qcm9qZWN0PC9rZXl3b3JkPjxrZXl3b3Jk
PlNlcnZpY2VzPC9rZXl3b3JkPjxrZXl3b3JkPnRyZWF0bWVudDwva2V5d29yZD48a2V5d29yZD51
c2VyPC9rZXl3b3JkPjxrZXl3b3JkPnVzZXJzPC9rZXl3b3JkPjwva2V5d29yZHM+PGRhdGVzPjx5
ZWFyPjIwMDY8L3llYXI+PHB1Yi1kYXRlcz48ZGF0ZT4xLzIwMDY8L2RhdGU+PC9wdWItZGF0ZXM+
PC9kYXRlcz48bGFiZWw+MzM5RzwvbGFiZWw+PHVybHM+PHJlbGF0ZWQtdXJscz48dXJsPmh0dHA6
Ly90YXlsb3JhbmRmcmFuY2lzLm1ldGFwcmVzcy5jb20vKDBrb2s1NG1wNDJ4MGd4ZTJ0a2Z5bWc0
NSkvYXBwL2hvbWUvY29udHJpYnV0aW9uLmFzcD9yZWZlcnJlcj1wYXJlbnQmYW1wO2JhY2t0bz1p
c3N1ZSw3LDE0PC91cmw+PHVybD5qb3VybmFsLDQsMzE8L3VybD48dXJsPmxpbmtpbmdwdWJsaWNh
dGlvbnJlc3VsdHMsMToxMDQ2MjUsMTwvdXJsPjwvcmVsYXRlZC11cmxzPjwvdXJscz48cmVtb3Rl
LWRhdGFiYXNlLXByb3ZpZGVyPlJlZmNoZWNrPC9yZW1vdGUtZGF0YWJhc2UtcHJvdmlkZXI+PC9y
ZWNvcmQ+PC9DaXRlPjxDaXRlPjxSZWNOdW0+NTAwPC9SZWNOdW0+PHJlY29yZD48cmVjLW51bWJl
cj41MDA8L3JlYy1udW1iZXI+PGZvcmVpZ24ta2V5cz48a2V5IGFwcD0iRU4iIGRiLWlkPSJlZGE5
OWVzcjlhcnA1MmUyMHYycGZ0ejRycDVzOXgwZXZlZjUiIHRpbWVzdGFtcD0iMTU1NDM3MTI5OSI+
NTAwPC9rZXk+PGtleSBhcHA9IkVOV2ViIiBkYi1pZD0iIj4wPC9rZXk+PC9mb3JlaWduLWtleXM+
PHJlZi10eXBlIG5hbWU9IlJlcG9ydCI+Mjc8L3JlZi10eXBlPjxjb250cmlidXRvcnM+PGF1dGhv
cnM+PGF1dGhvcj5Ud29DYW4gQXNzb2NpYXRlcyw8L2F1dGhvcj48L2F1dGhvcnM+PHRlcnRpYXJ5
LWF1dGhvcnM+PGF1dGhvcj5Ud29DYW4gQXNzb2NpYXRlcyw8L2F1dGhvcj48L3RlcnRpYXJ5LWF1
dGhvcnM+PC9jb250cmlidXRvcnM+PGF1dGgtYWRkcmVzcz5pbmZvQHR3b2NhbmFzc29jaWF0ZXMu
Y28udWs8L2F1dGgtYWRkcmVzcz48dGl0bGVzPjx0aXRsZT5GaW5kaW5nIG91dCBhYm91dCB0aGUg
cHJpb3JpdGllcyBvZiB1c2VycyBhbmQgbWFraW5nIHRoZW0gY291bnQ6IEEgcmVwb3J0IGZvciBN
YWNtaWxsYW4gQ2FuY2VyIFJlbGllZjwvdGl0bGU+PC90aXRsZXM+PHBhZ2VzPjEtNDU8L3BhZ2Vz
PjxyZXByaW50LWVkaXRpb24+aW4gZmlsZTwvcmVwcmludC1lZGl0aW9uPjxrZXl3b3Jkcz48a2V5
d29yZD5jYW5jZXI8L2tleXdvcmQ+PGtleXdvcmQ+Y2FyZTwva2V5d29yZD48a2V5d29yZD5EZWNp
c2lvbiBNYWtpbmc8L2tleXdvcmQ+PGtleXdvcmQ+SGVhbHRoPC9rZXl3b3JkPjxrZXl3b3JkPmhl
YWx0aCBhbmQgc29jaWFsIGNhcmU8L2tleXdvcmQ+PGtleXdvcmQ+SW50ZXJ2aWV3czwva2V5d29y
ZD48a2V5d29yZD5OZWVkPC9rZXl3b3JkPjxrZXl3b3JkPk5lZWRzPC9rZXl3b3JkPjxrZXl3b3Jk
PlByb2plY3Q8L2tleXdvcmQ+PGtleXdvcmQ+UmVzZWFyY2g8L2tleXdvcmQ+PGtleXdvcmQ+U2Vy
dmljZXM8L2tleXdvcmQ+PGtleXdvcmQ+U29jaWFsIENhcmU8L2tleXdvcmQ+PGtleXdvcmQ+dXNl
cjwva2V5d29yZD48a2V5d29yZD51c2Vyczwva2V5d29yZD48L2tleXdvcmRzPjxkYXRlcz48eWVh
cj4yMDA1PC95ZWFyPjxwdWItZGF0ZXM+PGRhdGU+MTIvMjAwNTwvZGF0ZT48L3B1Yi1kYXRlcz48
L2RhdGVzPjxwdWItbG9jYXRpb24+SGVyZWZvcmRzaGlyZTwvcHViLWxvY2F0aW9uPjxsYWJlbD41
NTBHPC9sYWJlbD48dXJscz48cmVsYXRlZC11cmxzPjx1cmw+PHN0eWxlIGZhY2U9InVuZGVybGlu
ZSIgZm9udD0iZGVmYXVsdCIgc2l6ZT0iMTAwJSI+aHR0cDovL3d3dy50d29jYW5hc3NvY2lhdGVz
LmNvLnVrL3BkZnMvVXNlcnMtUHJpb3JpdGllcy1GaW5hbC1SZXBvcnQtRGVjLTIwMDUucGRmPC9z
dHlsZT48L3VybD48L3JlbGF0ZWQtdXJscz48L3VybHM+PHJlbW90ZS1kYXRhYmFzZS1wcm92aWRl
cj5NRDwvcmVtb3RlLWRhdGFiYXNlLXByb3ZpZGVyPjwvcmVjb3JkPjwvQ2l0ZT48L0VuZE5vdGU+
</w:fldData>
        </w:fldChar>
      </w:r>
      <w:r w:rsidR="00C445FA">
        <w:rPr>
          <w:rFonts w:eastAsia="Times New Roman" w:cstheme="minorHAnsi"/>
          <w:sz w:val="24"/>
          <w:szCs w:val="24"/>
          <w:lang w:eastAsia="en-GB"/>
        </w:rPr>
        <w:instrText xml:space="preserve"> ADDIN EN.CITE.DATA </w:instrText>
      </w:r>
      <w:r w:rsidR="00C445FA">
        <w:rPr>
          <w:rFonts w:eastAsia="Times New Roman" w:cstheme="minorHAnsi"/>
          <w:sz w:val="24"/>
          <w:szCs w:val="24"/>
          <w:lang w:eastAsia="en-GB"/>
        </w:rPr>
      </w:r>
      <w:r w:rsidR="00C445FA">
        <w:rPr>
          <w:rFonts w:eastAsia="Times New Roman" w:cstheme="minorHAnsi"/>
          <w:sz w:val="24"/>
          <w:szCs w:val="24"/>
          <w:lang w:eastAsia="en-GB"/>
        </w:rPr>
        <w:fldChar w:fldCharType="end"/>
      </w:r>
      <w:r w:rsidR="00C445FA">
        <w:rPr>
          <w:rFonts w:eastAsia="Times New Roman" w:cstheme="minorHAnsi"/>
          <w:sz w:val="24"/>
          <w:szCs w:val="24"/>
          <w:lang w:eastAsia="en-GB"/>
        </w:rPr>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TwoCan Associates 2005; Sitzia et al. 2006; Collins et al. 2014)</w:t>
      </w:r>
      <w:r w:rsidR="00C445FA">
        <w:rPr>
          <w:rFonts w:eastAsia="Times New Roman" w:cstheme="minorHAnsi"/>
          <w:sz w:val="24"/>
          <w:szCs w:val="24"/>
          <w:lang w:eastAsia="en-GB"/>
        </w:rPr>
        <w:fldChar w:fldCharType="end"/>
      </w:r>
      <w:r w:rsidRPr="005E2CF5">
        <w:rPr>
          <w:rFonts w:eastAsia="Times New Roman" w:cstheme="minorHAnsi"/>
          <w:sz w:val="24"/>
          <w:szCs w:val="24"/>
          <w:lang w:eastAsia="en-GB"/>
        </w:rPr>
        <w:t xml:space="preserve">. </w:t>
      </w:r>
    </w:p>
    <w:p w14:paraId="2BF3F301" w14:textId="77777777" w:rsidR="005E2CF5" w:rsidRPr="005E2CF5" w:rsidRDefault="005E2CF5" w:rsidP="005E2CF5">
      <w:pPr>
        <w:spacing w:after="0" w:line="240" w:lineRule="auto"/>
        <w:rPr>
          <w:rFonts w:eastAsia="Times New Roman" w:cstheme="minorHAnsi"/>
          <w:sz w:val="24"/>
          <w:szCs w:val="24"/>
          <w:lang w:eastAsia="en-GB"/>
        </w:rPr>
      </w:pPr>
    </w:p>
    <w:p w14:paraId="48BE46D4" w14:textId="77777777" w:rsidR="005E2CF5" w:rsidRPr="005E2CF5" w:rsidRDefault="005E2CF5" w:rsidP="005E2CF5">
      <w:pPr>
        <w:spacing w:after="0" w:line="240" w:lineRule="auto"/>
        <w:rPr>
          <w:rFonts w:cstheme="minorHAnsi"/>
          <w:bCs/>
          <w:sz w:val="24"/>
          <w:szCs w:val="24"/>
        </w:rPr>
      </w:pPr>
      <w:r w:rsidRPr="005E2CF5">
        <w:rPr>
          <w:rFonts w:cstheme="minorHAnsi"/>
          <w:sz w:val="24"/>
          <w:szCs w:val="24"/>
        </w:rPr>
        <w:t>Although the need for more effective involvement in palliative care research has been explicitly identified, uncertainty still exists on how to achieve this. T</w:t>
      </w:r>
      <w:r w:rsidRPr="005E2CF5">
        <w:rPr>
          <w:rFonts w:cstheme="minorHAnsi"/>
          <w:bCs/>
          <w:sz w:val="24"/>
          <w:szCs w:val="24"/>
        </w:rPr>
        <w:t>he need for this review was therefore apparent, to promote more effective involvement in palliative care research, for the benefit of all, including academics, clinicians and public members.</w:t>
      </w:r>
    </w:p>
    <w:p w14:paraId="46B00836" w14:textId="77777777" w:rsidR="005E2CF5" w:rsidRPr="005E2CF5" w:rsidRDefault="005E2CF5" w:rsidP="005E2CF5">
      <w:pPr>
        <w:spacing w:after="0" w:line="240" w:lineRule="auto"/>
        <w:rPr>
          <w:rFonts w:cstheme="minorHAnsi"/>
          <w:color w:val="FF0000"/>
          <w:sz w:val="24"/>
          <w:szCs w:val="24"/>
        </w:rPr>
      </w:pPr>
    </w:p>
    <w:p w14:paraId="6A37C73F" w14:textId="61F8C1D9" w:rsidR="005E2CF5" w:rsidRPr="005E2CF5" w:rsidRDefault="00363614" w:rsidP="005E2CF5">
      <w:pPr>
        <w:spacing w:after="0" w:line="240" w:lineRule="auto"/>
        <w:rPr>
          <w:rFonts w:cstheme="minorHAnsi"/>
          <w:b/>
          <w:sz w:val="24"/>
          <w:szCs w:val="24"/>
        </w:rPr>
      </w:pPr>
      <w:bookmarkStart w:id="38" w:name="Aims22"/>
      <w:bookmarkStart w:id="39" w:name="_Hlk514089076"/>
      <w:bookmarkEnd w:id="38"/>
      <w:r>
        <w:rPr>
          <w:rFonts w:cstheme="minorHAnsi"/>
          <w:b/>
          <w:sz w:val="24"/>
          <w:szCs w:val="24"/>
        </w:rPr>
        <w:t xml:space="preserve">2.2 </w:t>
      </w:r>
      <w:r w:rsidR="005E2CF5" w:rsidRPr="005E2CF5">
        <w:rPr>
          <w:rFonts w:cstheme="minorHAnsi"/>
          <w:b/>
          <w:sz w:val="24"/>
          <w:szCs w:val="24"/>
        </w:rPr>
        <w:t>Aims</w:t>
      </w:r>
    </w:p>
    <w:p w14:paraId="78E3AE99" w14:textId="77777777" w:rsidR="005E2CF5" w:rsidRPr="005E2CF5" w:rsidRDefault="005E2CF5" w:rsidP="005E2CF5">
      <w:pPr>
        <w:spacing w:after="0" w:line="240" w:lineRule="auto"/>
        <w:rPr>
          <w:rFonts w:cstheme="minorHAnsi"/>
          <w:b/>
          <w:sz w:val="24"/>
          <w:szCs w:val="24"/>
        </w:rPr>
      </w:pPr>
    </w:p>
    <w:p w14:paraId="51AE274E" w14:textId="77777777" w:rsidR="005E2CF5" w:rsidRPr="005E2CF5" w:rsidRDefault="005E2CF5" w:rsidP="005E2CF5">
      <w:pPr>
        <w:spacing w:after="0" w:line="240" w:lineRule="auto"/>
        <w:rPr>
          <w:rFonts w:cstheme="minorHAnsi"/>
          <w:sz w:val="24"/>
          <w:szCs w:val="24"/>
        </w:rPr>
      </w:pPr>
      <w:r w:rsidRPr="005E2CF5">
        <w:rPr>
          <w:rFonts w:cstheme="minorHAnsi"/>
          <w:sz w:val="24"/>
          <w:szCs w:val="24"/>
        </w:rPr>
        <w:t>The primary review aim was to systematically review the evidence regarding public involvement in palliative care research. Secondary aims were:</w:t>
      </w:r>
    </w:p>
    <w:p w14:paraId="2126C1C4" w14:textId="77777777" w:rsidR="005E2CF5" w:rsidRPr="005E2CF5" w:rsidRDefault="005E2CF5" w:rsidP="005E2CF5">
      <w:pPr>
        <w:spacing w:after="0" w:line="240" w:lineRule="auto"/>
        <w:rPr>
          <w:rFonts w:cstheme="minorHAnsi"/>
          <w:sz w:val="24"/>
          <w:szCs w:val="24"/>
        </w:rPr>
      </w:pPr>
    </w:p>
    <w:p w14:paraId="66E43B4A" w14:textId="77777777" w:rsidR="005E2CF5" w:rsidRPr="005E2CF5" w:rsidRDefault="005E2CF5" w:rsidP="00B35582">
      <w:pPr>
        <w:numPr>
          <w:ilvl w:val="0"/>
          <w:numId w:val="30"/>
        </w:numPr>
        <w:spacing w:after="0" w:line="240" w:lineRule="auto"/>
        <w:contextualSpacing/>
        <w:rPr>
          <w:rFonts w:cstheme="minorHAnsi"/>
          <w:sz w:val="24"/>
          <w:szCs w:val="24"/>
        </w:rPr>
      </w:pPr>
      <w:r w:rsidRPr="005E2CF5">
        <w:rPr>
          <w:rFonts w:cstheme="minorHAnsi"/>
          <w:sz w:val="24"/>
          <w:szCs w:val="24"/>
        </w:rPr>
        <w:t>To identify facilitators and barriers for public involvement in palliative care research</w:t>
      </w:r>
    </w:p>
    <w:p w14:paraId="5CC383D6" w14:textId="77777777" w:rsidR="005E2CF5" w:rsidRPr="005E2CF5" w:rsidRDefault="005E2CF5" w:rsidP="00B35582">
      <w:pPr>
        <w:numPr>
          <w:ilvl w:val="0"/>
          <w:numId w:val="30"/>
        </w:numPr>
        <w:spacing w:after="0" w:line="240" w:lineRule="auto"/>
        <w:contextualSpacing/>
        <w:rPr>
          <w:rFonts w:cstheme="minorHAnsi"/>
          <w:sz w:val="24"/>
          <w:szCs w:val="24"/>
        </w:rPr>
      </w:pPr>
      <w:r w:rsidRPr="005E2CF5">
        <w:rPr>
          <w:rFonts w:cstheme="minorHAnsi"/>
          <w:sz w:val="24"/>
          <w:szCs w:val="24"/>
        </w:rPr>
        <w:t>To identify gaps in the evidence base that still needed to be addressed.</w:t>
      </w:r>
    </w:p>
    <w:p w14:paraId="53A58F8B" w14:textId="77777777" w:rsidR="005E2CF5" w:rsidRPr="005E2CF5" w:rsidRDefault="005E2CF5" w:rsidP="005E2CF5">
      <w:pPr>
        <w:spacing w:after="0" w:line="240" w:lineRule="auto"/>
        <w:rPr>
          <w:rFonts w:cstheme="minorHAnsi"/>
          <w:sz w:val="24"/>
          <w:szCs w:val="24"/>
        </w:rPr>
      </w:pPr>
    </w:p>
    <w:p w14:paraId="1180A96E" w14:textId="3B74C97B" w:rsidR="005E2CF5" w:rsidRPr="005E2CF5" w:rsidRDefault="005E2CF5" w:rsidP="005E2CF5">
      <w:pPr>
        <w:spacing w:after="0" w:line="240" w:lineRule="auto"/>
        <w:rPr>
          <w:rFonts w:cstheme="minorHAnsi"/>
          <w:b/>
          <w:sz w:val="24"/>
          <w:szCs w:val="24"/>
        </w:rPr>
      </w:pPr>
      <w:bookmarkStart w:id="40" w:name="Methods23"/>
      <w:bookmarkEnd w:id="40"/>
      <w:r w:rsidRPr="005E2CF5">
        <w:rPr>
          <w:rFonts w:cstheme="minorHAnsi"/>
          <w:b/>
          <w:sz w:val="24"/>
          <w:szCs w:val="24"/>
        </w:rPr>
        <w:t>Methods</w:t>
      </w:r>
    </w:p>
    <w:p w14:paraId="0FF0A3F3" w14:textId="77777777" w:rsidR="005E2CF5" w:rsidRPr="005E2CF5" w:rsidRDefault="005E2CF5" w:rsidP="005E2CF5">
      <w:pPr>
        <w:spacing w:after="0" w:line="240" w:lineRule="auto"/>
        <w:rPr>
          <w:rFonts w:cstheme="minorHAnsi"/>
          <w:b/>
          <w:sz w:val="24"/>
          <w:szCs w:val="24"/>
        </w:rPr>
      </w:pPr>
    </w:p>
    <w:p w14:paraId="48E055C4" w14:textId="77777777" w:rsidR="00E27AFA" w:rsidRDefault="005E2CF5" w:rsidP="005E2CF5">
      <w:pPr>
        <w:spacing w:after="0" w:line="240" w:lineRule="auto"/>
        <w:rPr>
          <w:rFonts w:cstheme="minorHAnsi"/>
          <w:sz w:val="24"/>
          <w:szCs w:val="24"/>
        </w:rPr>
      </w:pPr>
      <w:r w:rsidRPr="005E2CF5">
        <w:rPr>
          <w:rFonts w:cstheme="minorHAnsi"/>
          <w:sz w:val="24"/>
          <w:szCs w:val="24"/>
        </w:rPr>
        <w:t xml:space="preserve">Preliminary mapping in the form of a scoping review </w:t>
      </w:r>
      <w:r w:rsidR="00F809FF">
        <w:rPr>
          <w:rFonts w:cstheme="minorHAnsi"/>
          <w:sz w:val="24"/>
          <w:szCs w:val="24"/>
        </w:rPr>
        <w:t>(</w:t>
      </w:r>
      <w:hyperlink w:anchor="Appendix1" w:history="1">
        <w:r w:rsidR="00F809FF" w:rsidRPr="00B15A31">
          <w:rPr>
            <w:rStyle w:val="Hyperlink"/>
            <w:rFonts w:cstheme="minorHAnsi"/>
            <w:b/>
            <w:bCs/>
            <w:sz w:val="24"/>
            <w:szCs w:val="24"/>
          </w:rPr>
          <w:t>Appendix 1. Scoping review</w:t>
        </w:r>
      </w:hyperlink>
      <w:r w:rsidR="00F809FF">
        <w:rPr>
          <w:rFonts w:cstheme="minorHAnsi"/>
          <w:sz w:val="24"/>
          <w:szCs w:val="24"/>
        </w:rPr>
        <w:t xml:space="preserve">) </w:t>
      </w:r>
      <w:r w:rsidRPr="005E2CF5">
        <w:rPr>
          <w:rFonts w:cstheme="minorHAnsi"/>
          <w:sz w:val="24"/>
          <w:szCs w:val="24"/>
        </w:rPr>
        <w:t xml:space="preserve">was undertaken to provide an initial assessment of the extent, range and nature of the available evidence and to define appropriate boundaries for the subsequent systematic review </w:t>
      </w:r>
      <w:r w:rsidR="00C445FA">
        <w:rPr>
          <w:rFonts w:cstheme="minorHAnsi"/>
          <w:sz w:val="24"/>
          <w:szCs w:val="24"/>
        </w:rPr>
        <w:fldChar w:fldCharType="begin"/>
      </w:r>
      <w:r w:rsidR="00C445FA">
        <w:rPr>
          <w:rFonts w:cstheme="minorHAnsi"/>
          <w:sz w:val="24"/>
          <w:szCs w:val="24"/>
        </w:rPr>
        <w:instrText xml:space="preserve"> ADDIN EN.CITE &lt;EndNote&gt;&lt;Cite&gt;&lt;RecNum&gt;15164&lt;/RecNum&gt;&lt;DisplayText&gt;(Armstrong et al. 2011; Booth 2015)&lt;/DisplayText&gt;&lt;record&gt;&lt;rec-number&gt;15164&lt;/rec-number&gt;&lt;foreign-keys&gt;&lt;key app="EN" db-id="eda99esr9arp52e20v2pftz4rp5s9x0evef5" timestamp="1484655393"&gt;15164&lt;/key&gt;&lt;/foreign-keys&gt;&lt;ref-type name="Journal Article"&gt;17&lt;/ref-type&gt;&lt;contributors&gt;&lt;authors&gt;&lt;author&gt;Armstrong, Rebecca&lt;/author&gt;&lt;author&gt;Hall, Belinda J&lt;/author&gt;&lt;author&gt;Doyle, Jodie&lt;/author&gt;&lt;author&gt;Waters, Elizabeth&lt;/author&gt;&lt;/authors&gt;&lt;/contributors&gt;&lt;titles&gt;&lt;title&gt;‘Scoping the scope’ of a cochrane review&lt;/title&gt;&lt;secondary-title&gt;Journal of Public Health&lt;/secondary-title&gt;&lt;/titles&gt;&lt;periodical&gt;&lt;full-title&gt;Journal of Public Health&lt;/full-title&gt;&lt;abbr-1&gt;J Public Health (Oxf)&lt;/abbr-1&gt;&lt;/periodical&gt;&lt;pages&gt;147-150&lt;/pages&gt;&lt;volume&gt;33&lt;/volume&gt;&lt;number&gt;1&lt;/number&gt;&lt;reprint-edition&gt;in file&lt;/reprint-edition&gt;&lt;dates&gt;&lt;year&gt;2011&lt;/year&gt;&lt;/dates&gt;&lt;isbn&gt;1741-3842&lt;/isbn&gt;&lt;urls&gt;&lt;/urls&gt;&lt;/record&gt;&lt;/Cite&gt;&lt;Cite&gt;&lt;RecNum&gt;15155&lt;/RecNum&gt;&lt;record&gt;&lt;rec-number&gt;15155&lt;/rec-number&gt;&lt;foreign-keys&gt;&lt;key app="EN" db-id="eda99esr9arp52e20v2pftz4rp5s9x0evef5" timestamp="1481567148"&gt;15155&lt;/key&gt;&lt;/foreign-keys&gt;&lt;ref-type name="Web Page"&gt;12&lt;/ref-type&gt;&lt;contributors&gt;&lt;authors&gt;&lt;author&gt;Booth, A.&lt;/author&gt;&lt;/authors&gt;&lt;tertiary-authors&gt;&lt;author&gt;The EVIDENT Project&lt;/author&gt;&lt;/tertiary-authors&gt;&lt;/contributors&gt;&lt;titles&gt;&lt;title&gt;EVIDENT Guidance for Reviewing the Evidence: a compendium of methodological literature and websites&lt;/title&gt;&lt;/titles&gt;&lt;number&gt;24 December 2016&lt;/number&gt;&lt;reprint-edition&gt;in file&lt;/reprint-edition&gt;&lt;dates&gt;&lt;year&gt;2015&lt;/year&gt;&lt;pub-dates&gt;&lt;date&gt;24 December 2016&lt;/date&gt;&lt;/pub-dates&gt;&lt;/dates&gt;&lt;pub-location&gt;Sheffield&lt;/pub-location&gt;&lt;urls&gt;&lt;related-urls&gt;&lt;url&gt;https://www.researchgate.net/publication/292991575_EVIDENT_Guidance_for_Reviewing_the_Evidence_a_compendium_of_methodological_literature_and_websites&lt;/url&gt;&lt;/related-urls&gt;&lt;/urls&gt;&lt;/record&gt;&lt;/Cite&gt;&lt;/EndNote&gt;</w:instrText>
      </w:r>
      <w:r w:rsidR="00C445FA">
        <w:rPr>
          <w:rFonts w:cstheme="minorHAnsi"/>
          <w:sz w:val="24"/>
          <w:szCs w:val="24"/>
        </w:rPr>
        <w:fldChar w:fldCharType="separate"/>
      </w:r>
      <w:r w:rsidR="00C445FA">
        <w:rPr>
          <w:rFonts w:cstheme="minorHAnsi"/>
          <w:noProof/>
          <w:sz w:val="24"/>
          <w:szCs w:val="24"/>
        </w:rPr>
        <w:t>(Armstrong et al. 2011; Booth 2015)</w:t>
      </w:r>
      <w:r w:rsidR="00C445FA">
        <w:rPr>
          <w:rFonts w:cstheme="minorHAnsi"/>
          <w:sz w:val="24"/>
          <w:szCs w:val="24"/>
        </w:rPr>
        <w:fldChar w:fldCharType="end"/>
      </w:r>
      <w:r w:rsidRPr="005E2CF5">
        <w:rPr>
          <w:rFonts w:cstheme="minorHAnsi"/>
          <w:sz w:val="24"/>
          <w:szCs w:val="24"/>
        </w:rPr>
        <w:t xml:space="preserve">. This was thought to be particularly useful as the focus of the review is complex </w:t>
      </w:r>
      <w:r w:rsidR="00C445FA">
        <w:rPr>
          <w:rFonts w:cstheme="minorHAnsi"/>
          <w:sz w:val="24"/>
          <w:szCs w:val="24"/>
        </w:rPr>
        <w:fldChar w:fldCharType="begin"/>
      </w:r>
      <w:r w:rsidR="00C445FA">
        <w:rPr>
          <w:rFonts w:cstheme="minorHAnsi"/>
          <w:sz w:val="24"/>
          <w:szCs w:val="24"/>
        </w:rPr>
        <w:instrText xml:space="preserve"> ADDIN EN.CITE &lt;EndNote&gt;&lt;Cite&gt;&lt;RecNum&gt;15167&lt;/RecNum&gt;&lt;DisplayText&gt;(Booth 2015; Peters et al. 2015)&lt;/DisplayText&gt;&lt;record&gt;&lt;rec-number&gt;15167&lt;/rec-number&gt;&lt;foreign-keys&gt;&lt;key app="EN" db-id="eda99esr9arp52e20v2pftz4rp5s9x0evef5" timestamp="1486297152"&gt;15167&lt;/key&gt;&lt;/foreign-keys&gt;&lt;ref-type name="Journal Article"&gt;17&lt;/ref-type&gt;&lt;contributors&gt;&lt;authors&gt;&lt;author&gt;Peters, Micah DJ&lt;/author&gt;&lt;author&gt;Godfrey, Christina M&lt;/author&gt;&lt;author&gt;Khalil, Hanan&lt;/author&gt;&lt;author&gt;McInerney, Patricia&lt;/author&gt;&lt;author&gt;Parker, Deborah&lt;/author&gt;&lt;author&gt;Soares, Cassia Baldini&lt;/author&gt;&lt;/authors&gt;&lt;/contributors&gt;&lt;titles&gt;&lt;title&gt;Guidance for conducting systematic scoping reviews&lt;/title&gt;&lt;secondary-title&gt;International journal of evidence-based healthcare&lt;/secondary-title&gt;&lt;/titles&gt;&lt;periodical&gt;&lt;full-title&gt;International Journal of Evidence-Based Healthcare&lt;/full-title&gt;&lt;abbr-1&gt;Int J Evid Based Healthc&lt;/abbr-1&gt;&lt;/periodical&gt;&lt;pages&gt;141-146&lt;/pages&gt;&lt;volume&gt;13&lt;/volume&gt;&lt;number&gt;3&lt;/number&gt;&lt;reprint-edition&gt;in file&lt;/reprint-edition&gt;&lt;dates&gt;&lt;year&gt;2015&lt;/year&gt;&lt;/dates&gt;&lt;isbn&gt;1744-1609&lt;/isbn&gt;&lt;urls&gt;&lt;/urls&gt;&lt;/record&gt;&lt;/Cite&gt;&lt;Cite&gt;&lt;RecNum&gt;15155&lt;/RecNum&gt;&lt;record&gt;&lt;rec-number&gt;15155&lt;/rec-number&gt;&lt;foreign-keys&gt;&lt;key app="EN" db-id="eda99esr9arp52e20v2pftz4rp5s9x0evef5" timestamp="1481567148"&gt;15155&lt;/key&gt;&lt;/foreign-keys&gt;&lt;ref-type name="Web Page"&gt;12&lt;/ref-type&gt;&lt;contributors&gt;&lt;authors&gt;&lt;author&gt;Booth, A.&lt;/author&gt;&lt;/authors&gt;&lt;tertiary-authors&gt;&lt;author&gt;The EVIDENT Project&lt;/author&gt;&lt;/tertiary-authors&gt;&lt;/contributors&gt;&lt;titles&gt;&lt;title&gt;EVIDENT Guidance for Reviewing the Evidence: a compendium of methodological literature and websites&lt;/title&gt;&lt;/titles&gt;&lt;number&gt;24 December 2016&lt;/number&gt;&lt;reprint-edition&gt;in file&lt;/reprint-edition&gt;&lt;dates&gt;&lt;year&gt;2015&lt;/year&gt;&lt;pub-dates&gt;&lt;date&gt;24 December 2016&lt;/date&gt;&lt;/pub-dates&gt;&lt;/dates&gt;&lt;pub-location&gt;Sheffield&lt;/pub-location&gt;&lt;urls&gt;&lt;related-urls&gt;&lt;url&gt;https://www.researchgate.net/publication/292991575_EVIDENT_Guidance_for_Reviewing_the_Evidence_a_compendium_of_methodological_literature_and_websites&lt;/url&gt;&lt;/related-urls&gt;&lt;/urls&gt;&lt;/record&gt;&lt;/Cite&gt;&lt;/EndNote&gt;</w:instrText>
      </w:r>
      <w:r w:rsidR="00C445FA">
        <w:rPr>
          <w:rFonts w:cstheme="minorHAnsi"/>
          <w:sz w:val="24"/>
          <w:szCs w:val="24"/>
        </w:rPr>
        <w:fldChar w:fldCharType="separate"/>
      </w:r>
      <w:r w:rsidR="00C445FA">
        <w:rPr>
          <w:rFonts w:cstheme="minorHAnsi"/>
          <w:noProof/>
          <w:sz w:val="24"/>
          <w:szCs w:val="24"/>
        </w:rPr>
        <w:t>(Booth 2015; Peters et al. 2015)</w:t>
      </w:r>
      <w:r w:rsidR="00C445FA">
        <w:rPr>
          <w:rFonts w:cstheme="minorHAnsi"/>
          <w:sz w:val="24"/>
          <w:szCs w:val="24"/>
        </w:rPr>
        <w:fldChar w:fldCharType="end"/>
      </w:r>
      <w:r w:rsidRPr="005E2CF5">
        <w:rPr>
          <w:rFonts w:cstheme="minorHAnsi"/>
          <w:sz w:val="24"/>
          <w:szCs w:val="24"/>
        </w:rPr>
        <w:t xml:space="preserve">. </w:t>
      </w:r>
    </w:p>
    <w:p w14:paraId="7E631950" w14:textId="77777777" w:rsidR="00E27AFA" w:rsidRDefault="00E27AFA" w:rsidP="005E2CF5">
      <w:pPr>
        <w:spacing w:after="0" w:line="240" w:lineRule="auto"/>
        <w:rPr>
          <w:rFonts w:cstheme="minorHAnsi"/>
          <w:sz w:val="24"/>
          <w:szCs w:val="24"/>
        </w:rPr>
      </w:pPr>
    </w:p>
    <w:p w14:paraId="1DCE6397" w14:textId="5BEF21D5" w:rsidR="005E2CF5" w:rsidRPr="005E2CF5" w:rsidRDefault="00E27AFA" w:rsidP="005E2CF5">
      <w:pPr>
        <w:spacing w:after="0" w:line="240" w:lineRule="auto"/>
        <w:rPr>
          <w:rFonts w:cstheme="minorHAnsi"/>
          <w:sz w:val="24"/>
          <w:szCs w:val="24"/>
        </w:rPr>
      </w:pPr>
      <w:r>
        <w:rPr>
          <w:rFonts w:cstheme="minorHAnsi"/>
          <w:sz w:val="24"/>
          <w:szCs w:val="24"/>
        </w:rPr>
        <w:t xml:space="preserve">Two searches were undertaken in this scoping review. An initial search for systematic reviews found no review articles on involvement in palliative care research and a secondary search for primary research identified 21 articles. However, it was the identification of issues </w:t>
      </w:r>
      <w:r w:rsidR="005E2CF5" w:rsidRPr="005E2CF5">
        <w:rPr>
          <w:rFonts w:cstheme="minorHAnsi"/>
          <w:sz w:val="24"/>
          <w:szCs w:val="24"/>
        </w:rPr>
        <w:t>related to the definition of palliative care, the population, evidence type and study design</w:t>
      </w:r>
      <w:r>
        <w:rPr>
          <w:rFonts w:cstheme="minorHAnsi"/>
          <w:sz w:val="24"/>
          <w:szCs w:val="24"/>
        </w:rPr>
        <w:t>, that was most useful</w:t>
      </w:r>
      <w:r w:rsidR="005E2CF5" w:rsidRPr="005E2CF5">
        <w:rPr>
          <w:rFonts w:cstheme="minorHAnsi"/>
          <w:sz w:val="24"/>
          <w:szCs w:val="24"/>
        </w:rPr>
        <w:t>. These were used to define the eligibility criteria, search terms and search strategy</w:t>
      </w:r>
      <w:r w:rsidR="00230B84">
        <w:rPr>
          <w:rFonts w:cstheme="minorHAnsi"/>
          <w:sz w:val="24"/>
          <w:szCs w:val="24"/>
        </w:rPr>
        <w:t xml:space="preserve"> and are described below</w:t>
      </w:r>
      <w:r w:rsidR="00F809FF">
        <w:rPr>
          <w:rFonts w:cstheme="minorHAnsi"/>
          <w:sz w:val="24"/>
          <w:szCs w:val="24"/>
        </w:rPr>
        <w:t xml:space="preserve"> (</w:t>
      </w:r>
      <w:hyperlink w:anchor="Appendix1" w:history="1">
        <w:r w:rsidR="00F809FF" w:rsidRPr="00B15A31">
          <w:rPr>
            <w:rStyle w:val="Hyperlink"/>
            <w:rFonts w:cstheme="minorHAnsi"/>
            <w:b/>
            <w:bCs/>
            <w:sz w:val="24"/>
            <w:szCs w:val="24"/>
          </w:rPr>
          <w:t>Appendix 1. Scoping review</w:t>
        </w:r>
      </w:hyperlink>
      <w:r w:rsidR="00F809FF">
        <w:rPr>
          <w:rFonts w:cstheme="minorHAnsi"/>
          <w:sz w:val="24"/>
          <w:szCs w:val="24"/>
        </w:rPr>
        <w:t>)</w:t>
      </w:r>
      <w:r w:rsidR="005E2CF5" w:rsidRPr="005E2CF5">
        <w:rPr>
          <w:rFonts w:cstheme="minorHAnsi"/>
          <w:sz w:val="24"/>
          <w:szCs w:val="24"/>
        </w:rPr>
        <w:t>.</w:t>
      </w:r>
    </w:p>
    <w:p w14:paraId="11CF682F" w14:textId="77777777" w:rsidR="005E2CF5" w:rsidRPr="005E2CF5" w:rsidRDefault="005E2CF5" w:rsidP="005E2CF5">
      <w:pPr>
        <w:spacing w:after="0" w:line="240" w:lineRule="auto"/>
        <w:rPr>
          <w:rFonts w:cstheme="minorHAnsi"/>
          <w:sz w:val="24"/>
          <w:szCs w:val="24"/>
        </w:rPr>
      </w:pPr>
    </w:p>
    <w:p w14:paraId="5CDC7BC2" w14:textId="54494E0F" w:rsidR="005E2CF5" w:rsidRPr="005E2CF5" w:rsidRDefault="005E2CF5" w:rsidP="005E2CF5">
      <w:pPr>
        <w:spacing w:after="0" w:line="240" w:lineRule="auto"/>
        <w:rPr>
          <w:rFonts w:cstheme="minorHAnsi"/>
          <w:sz w:val="24"/>
          <w:szCs w:val="24"/>
        </w:rPr>
      </w:pPr>
      <w:r w:rsidRPr="005E2CF5">
        <w:rPr>
          <w:rFonts w:cstheme="minorHAnsi"/>
          <w:sz w:val="24"/>
          <w:szCs w:val="24"/>
        </w:rPr>
        <w:lastRenderedPageBreak/>
        <w:t xml:space="preserve">Subsequently, a QES was used because it enabled a diverse range of evidence to be incorporated and different perspectives and contextual factors to be considered </w:t>
      </w:r>
      <w:r w:rsidR="00C445FA">
        <w:rPr>
          <w:rFonts w:cstheme="minorHAnsi"/>
          <w:sz w:val="24"/>
          <w:szCs w:val="24"/>
        </w:rPr>
        <w:fldChar w:fldCharType="begin"/>
      </w:r>
      <w:r w:rsidR="00C445FA">
        <w:rPr>
          <w:rFonts w:cstheme="minorHAnsi"/>
          <w:sz w:val="24"/>
          <w:szCs w:val="24"/>
        </w:rPr>
        <w:instrText xml:space="preserve"> ADDIN EN.CITE &lt;EndNote&gt;&lt;Cite&gt;&lt;RecNum&gt;15153&lt;/RecNum&gt;&lt;DisplayText&gt;(Booth et al. 2016a)&lt;/DisplayText&gt;&lt;record&gt;&lt;rec-number&gt;15153&lt;/rec-number&gt;&lt;foreign-keys&gt;&lt;key app="EN" db-id="eda99esr9arp52e20v2pftz4rp5s9x0evef5" timestamp="1481566323"&gt;15153&lt;/key&gt;&lt;/foreign-keys&gt;&lt;ref-type name="Web Page"&gt;12&lt;/ref-type&gt;&lt;contributors&gt;&lt;authors&gt;&lt;author&gt;Booth, Andrew&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gt;Rehfuess, Eva&lt;/author&gt;&lt;/authors&gt;&lt;/contributors&gt;&lt;titles&gt;&lt;title&gt;Guidance on choosing qualitative evidence synthesis methods for use in health technology assessments of complex interventions&lt;/title&gt;&lt;/titles&gt;&lt;reprint-edition&gt;in file&lt;/reprint-edition&gt;&lt;dates&gt;&lt;year&gt;2016&lt;/year&gt;&lt;pub-dates&gt;&lt;date&gt;24 December 2016&lt;/date&gt;&lt;/pub-dates&gt;&lt;/dates&gt;&lt;publisher&gt;INTEGRATE-HTA&lt;/publisher&gt;&lt;urls&gt;&lt;related-urls&gt;&lt;url&gt;http://www.integrate-hta.eu/downloads/&lt;/url&gt;&lt;/related-urls&gt;&lt;/urls&gt;&lt;/record&gt;&lt;/Cite&gt;&lt;/EndNote&gt;</w:instrText>
      </w:r>
      <w:r w:rsidR="00C445FA">
        <w:rPr>
          <w:rFonts w:cstheme="minorHAnsi"/>
          <w:sz w:val="24"/>
          <w:szCs w:val="24"/>
        </w:rPr>
        <w:fldChar w:fldCharType="separate"/>
      </w:r>
      <w:r w:rsidR="00C445FA">
        <w:rPr>
          <w:rFonts w:cstheme="minorHAnsi"/>
          <w:noProof/>
          <w:sz w:val="24"/>
          <w:szCs w:val="24"/>
        </w:rPr>
        <w:t>(Booth et al. 2016a)</w:t>
      </w:r>
      <w:r w:rsidR="00C445FA">
        <w:rPr>
          <w:rFonts w:cstheme="minorHAnsi"/>
          <w:sz w:val="24"/>
          <w:szCs w:val="24"/>
        </w:rPr>
        <w:fldChar w:fldCharType="end"/>
      </w:r>
      <w:r w:rsidRPr="005E2CF5">
        <w:rPr>
          <w:rFonts w:cstheme="minorHAnsi"/>
          <w:sz w:val="24"/>
          <w:szCs w:val="24"/>
        </w:rPr>
        <w:t xml:space="preserve">. An integrative approach brought together different types of data in terms of both study design and involvement approach </w:t>
      </w:r>
      <w:r w:rsidR="00C445FA">
        <w:rPr>
          <w:rFonts w:cstheme="minorHAnsi"/>
          <w:sz w:val="24"/>
          <w:szCs w:val="24"/>
        </w:rPr>
        <w:fldChar w:fldCharType="begin"/>
      </w:r>
      <w:r w:rsidR="00C445FA">
        <w:rPr>
          <w:rFonts w:cstheme="minorHAnsi"/>
          <w:sz w:val="24"/>
          <w:szCs w:val="24"/>
        </w:rPr>
        <w:instrText xml:space="preserve"> ADDIN EN.CITE &lt;EndNote&gt;&lt;Cite&gt;&lt;RecNum&gt;15159&lt;/RecNum&gt;&lt;DisplayText&gt;(Booth et al. 2016b)&lt;/DisplayText&gt;&lt;record&gt;&lt;rec-number&gt;15159&lt;/rec-number&gt;&lt;foreign-keys&gt;&lt;key app="EN" db-id="eda99esr9arp52e20v2pftz4rp5s9x0evef5" timestamp="1482670738"&gt;15159&lt;/key&gt;&lt;/foreign-keys&gt;&lt;ref-type name="Book"&gt;6&lt;/ref-type&gt;&lt;contributors&gt;&lt;authors&gt;&lt;author&gt;Booth, A.&lt;/author&gt;&lt;author&gt;Sutton, A.&lt;/author&gt;&lt;author&gt;Papaioannou, D.&lt;/author&gt;&lt;/authors&gt;&lt;/contributors&gt;&lt;titles&gt;&lt;title&gt;Systematic approaches to a successful literature review&lt;/title&gt;&lt;/titles&gt;&lt;edition&gt;2nd&lt;/edition&gt;&lt;reprint-edition&gt;in file&lt;/reprint-edition&gt;&lt;dates&gt;&lt;year&gt;2016&lt;/year&gt;&lt;/dates&gt;&lt;pub-location&gt;London&lt;/pub-location&gt;&lt;publisher&gt;Sage&lt;/publisher&gt;&lt;urls&gt;&lt;/urls&gt;&lt;/record&gt;&lt;/Cite&gt;&lt;/EndNote&gt;</w:instrText>
      </w:r>
      <w:r w:rsidR="00C445FA">
        <w:rPr>
          <w:rFonts w:cstheme="minorHAnsi"/>
          <w:sz w:val="24"/>
          <w:szCs w:val="24"/>
        </w:rPr>
        <w:fldChar w:fldCharType="separate"/>
      </w:r>
      <w:r w:rsidR="00C445FA">
        <w:rPr>
          <w:rFonts w:cstheme="minorHAnsi"/>
          <w:noProof/>
          <w:sz w:val="24"/>
          <w:szCs w:val="24"/>
        </w:rPr>
        <w:t>(Booth et al. 2016b)</w:t>
      </w:r>
      <w:r w:rsidR="00C445FA">
        <w:rPr>
          <w:rFonts w:cstheme="minorHAnsi"/>
          <w:sz w:val="24"/>
          <w:szCs w:val="24"/>
        </w:rPr>
        <w:fldChar w:fldCharType="end"/>
      </w:r>
      <w:r w:rsidRPr="005E2CF5">
        <w:rPr>
          <w:rFonts w:cstheme="minorHAnsi"/>
          <w:sz w:val="24"/>
          <w:szCs w:val="24"/>
        </w:rPr>
        <w:t xml:space="preserve">’ The preferred reporting items for systematic reviews and meta-analysis (PRISMA) guidelines were followed </w:t>
      </w:r>
      <w:r w:rsidR="00C445FA">
        <w:rPr>
          <w:rFonts w:cstheme="minorHAnsi"/>
          <w:sz w:val="24"/>
          <w:szCs w:val="24"/>
        </w:rPr>
        <w:fldChar w:fldCharType="begin"/>
      </w:r>
      <w:r w:rsidR="00C445FA">
        <w:rPr>
          <w:rFonts w:cstheme="minorHAnsi"/>
          <w:sz w:val="24"/>
          <w:szCs w:val="24"/>
        </w:rPr>
        <w:instrText xml:space="preserve"> ADDIN EN.CITE &lt;EndNote&gt;&lt;Cite&gt;&lt;RecNum&gt;15224&lt;/RecNum&gt;&lt;DisplayText&gt;(Moher et al. 2009)&lt;/DisplayText&gt;&lt;record&gt;&lt;rec-number&gt;15224&lt;/rec-number&gt;&lt;foreign-keys&gt;&lt;key app="EN" db-id="eda99esr9arp52e20v2pftz4rp5s9x0evef5" timestamp="1487344478"&gt;1522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reprint-edition&gt;not in file&lt;/reprint-edition&gt;&lt;dates&gt;&lt;year&gt;2009&lt;/year&gt;&lt;/dates&gt;&lt;isbn&gt;1549-1676&lt;/isbn&gt;&lt;urls&gt;&lt;related-urls&gt;&lt;url&gt;http://journals.plos.org/plosmedicine/article?id=10.1371/journal.pmed.1000097&lt;/url&gt;&lt;/related-urls&gt;&lt;/urls&gt;&lt;/record&gt;&lt;/Cite&gt;&lt;/EndNote&gt;</w:instrText>
      </w:r>
      <w:r w:rsidR="00C445FA">
        <w:rPr>
          <w:rFonts w:cstheme="minorHAnsi"/>
          <w:sz w:val="24"/>
          <w:szCs w:val="24"/>
        </w:rPr>
        <w:fldChar w:fldCharType="separate"/>
      </w:r>
      <w:r w:rsidR="00C445FA">
        <w:rPr>
          <w:rFonts w:cstheme="minorHAnsi"/>
          <w:noProof/>
          <w:sz w:val="24"/>
          <w:szCs w:val="24"/>
        </w:rPr>
        <w:t>(Moher et al. 2009)</w:t>
      </w:r>
      <w:r w:rsidR="00C445FA">
        <w:rPr>
          <w:rFonts w:cstheme="minorHAnsi"/>
          <w:sz w:val="24"/>
          <w:szCs w:val="24"/>
        </w:rPr>
        <w:fldChar w:fldCharType="end"/>
      </w:r>
      <w:r w:rsidRPr="005E2CF5">
        <w:rPr>
          <w:rFonts w:cstheme="minorHAnsi"/>
          <w:sz w:val="24"/>
          <w:szCs w:val="24"/>
        </w:rPr>
        <w:t>.</w:t>
      </w:r>
    </w:p>
    <w:p w14:paraId="1184B385" w14:textId="77777777" w:rsidR="005E2CF5" w:rsidRPr="005E2CF5" w:rsidRDefault="005E2CF5" w:rsidP="005E2CF5">
      <w:pPr>
        <w:spacing w:after="0" w:line="240" w:lineRule="auto"/>
        <w:rPr>
          <w:rFonts w:cstheme="minorHAnsi"/>
          <w:sz w:val="24"/>
          <w:szCs w:val="24"/>
        </w:rPr>
      </w:pPr>
    </w:p>
    <w:p w14:paraId="2AE7BA54" w14:textId="496F65FD" w:rsidR="005E2CF5" w:rsidRPr="005E2CF5" w:rsidRDefault="00363614" w:rsidP="005E2CF5">
      <w:pPr>
        <w:spacing w:after="0" w:line="240" w:lineRule="auto"/>
        <w:rPr>
          <w:rFonts w:cstheme="minorHAnsi"/>
          <w:b/>
          <w:sz w:val="24"/>
          <w:szCs w:val="24"/>
        </w:rPr>
      </w:pPr>
      <w:bookmarkStart w:id="41" w:name="Eligibility231"/>
      <w:bookmarkEnd w:id="41"/>
      <w:r>
        <w:rPr>
          <w:rFonts w:cstheme="minorHAnsi"/>
          <w:b/>
          <w:sz w:val="24"/>
          <w:szCs w:val="24"/>
        </w:rPr>
        <w:t xml:space="preserve">2.3.1 </w:t>
      </w:r>
      <w:r w:rsidR="005E2CF5" w:rsidRPr="005E2CF5">
        <w:rPr>
          <w:rFonts w:cstheme="minorHAnsi"/>
          <w:b/>
          <w:sz w:val="24"/>
          <w:szCs w:val="24"/>
        </w:rPr>
        <w:t>Eligibility criteria</w:t>
      </w:r>
    </w:p>
    <w:p w14:paraId="16E3E729" w14:textId="77777777" w:rsidR="005E2CF5" w:rsidRPr="005E2CF5" w:rsidRDefault="005E2CF5" w:rsidP="005E2CF5">
      <w:pPr>
        <w:spacing w:after="0" w:line="240" w:lineRule="auto"/>
        <w:rPr>
          <w:rFonts w:cstheme="minorHAnsi"/>
          <w:b/>
          <w:sz w:val="24"/>
          <w:szCs w:val="24"/>
        </w:rPr>
      </w:pPr>
    </w:p>
    <w:p w14:paraId="4027BDAD" w14:textId="1C03F5C6"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The SPICE framework (setting, perspective, intervention, comparison, evaluation) </w:t>
      </w:r>
      <w:r w:rsidR="00C445FA">
        <w:rPr>
          <w:rFonts w:cstheme="minorHAnsi"/>
          <w:sz w:val="24"/>
          <w:szCs w:val="24"/>
        </w:rPr>
        <w:fldChar w:fldCharType="begin"/>
      </w:r>
      <w:r w:rsidR="00C445FA">
        <w:rPr>
          <w:rFonts w:cstheme="minorHAnsi"/>
          <w:sz w:val="24"/>
          <w:szCs w:val="24"/>
        </w:rPr>
        <w:instrText xml:space="preserve"> ADDIN EN.CITE &lt;EndNote&gt;&lt;Cite&gt;&lt;RecNum&gt;15160&lt;/RecNum&gt;&lt;DisplayText&gt;(Booth 2006)&lt;/DisplayText&gt;&lt;record&gt;&lt;rec-number&gt;15160&lt;/rec-number&gt;&lt;foreign-keys&gt;&lt;key app="EN" db-id="eda99esr9arp52e20v2pftz4rp5s9x0evef5" timestamp="1482854809"&gt;15160&lt;/key&gt;&lt;/foreign-keys&gt;&lt;ref-type name="Journal Article"&gt;17&lt;/ref-type&gt;&lt;contributors&gt;&lt;authors&gt;&lt;author&gt;Booth, Andrew&lt;/author&gt;&lt;/authors&gt;&lt;/contributors&gt;&lt;titles&gt;&lt;title&gt;Clear and present questions: formulating questions for evidence based practice&lt;/title&gt;&lt;secondary-title&gt;Library Hi Tech&lt;/secondary-title&gt;&lt;/titles&gt;&lt;periodical&gt;&lt;full-title&gt;Library hi tech&lt;/full-title&gt;&lt;/periodical&gt;&lt;pages&gt;355-368&lt;/pages&gt;&lt;volume&gt;24&lt;/volume&gt;&lt;number&gt;3&lt;/number&gt;&lt;reprint-edition&gt;in file&lt;/reprint-edition&gt;&lt;dates&gt;&lt;year&gt;2006&lt;/year&gt;&lt;/dates&gt;&lt;isbn&gt;0737-8831&lt;/isbn&gt;&lt;urls&gt;&lt;/urls&gt;&lt;/record&gt;&lt;/Cite&gt;&lt;/EndNote&gt;</w:instrText>
      </w:r>
      <w:r w:rsidR="00C445FA">
        <w:rPr>
          <w:rFonts w:cstheme="minorHAnsi"/>
          <w:sz w:val="24"/>
          <w:szCs w:val="24"/>
        </w:rPr>
        <w:fldChar w:fldCharType="separate"/>
      </w:r>
      <w:r w:rsidR="00C445FA">
        <w:rPr>
          <w:rFonts w:cstheme="minorHAnsi"/>
          <w:noProof/>
          <w:sz w:val="24"/>
          <w:szCs w:val="24"/>
        </w:rPr>
        <w:t>(Booth 2006)</w:t>
      </w:r>
      <w:r w:rsidR="00C445FA">
        <w:rPr>
          <w:rFonts w:cstheme="minorHAnsi"/>
          <w:sz w:val="24"/>
          <w:szCs w:val="24"/>
        </w:rPr>
        <w:fldChar w:fldCharType="end"/>
      </w:r>
      <w:r w:rsidRPr="005E2CF5">
        <w:rPr>
          <w:rFonts w:cstheme="minorHAnsi"/>
          <w:sz w:val="24"/>
          <w:szCs w:val="24"/>
        </w:rPr>
        <w:t xml:space="preserve"> was used to define the eligibility criteria, with additional criteria identified from the scoping review </w:t>
      </w:r>
      <w:r w:rsidR="00F809FF">
        <w:rPr>
          <w:rFonts w:cstheme="minorHAnsi"/>
          <w:sz w:val="24"/>
          <w:szCs w:val="24"/>
        </w:rPr>
        <w:t>(</w:t>
      </w:r>
      <w:hyperlink w:anchor="Appendix1" w:history="1">
        <w:r w:rsidR="00F809FF" w:rsidRPr="00B15A31">
          <w:rPr>
            <w:rStyle w:val="Hyperlink"/>
            <w:rFonts w:cstheme="minorHAnsi"/>
            <w:b/>
            <w:bCs/>
            <w:sz w:val="24"/>
            <w:szCs w:val="24"/>
          </w:rPr>
          <w:t>Appendix 1. Scoping review</w:t>
        </w:r>
      </w:hyperlink>
      <w:r w:rsidR="00F809FF">
        <w:rPr>
          <w:rFonts w:cstheme="minorHAnsi"/>
          <w:sz w:val="24"/>
          <w:szCs w:val="24"/>
        </w:rPr>
        <w:t xml:space="preserve">). </w:t>
      </w:r>
      <w:r w:rsidRPr="005E2CF5">
        <w:rPr>
          <w:rFonts w:cstheme="minorHAnsi"/>
          <w:sz w:val="24"/>
          <w:szCs w:val="24"/>
        </w:rPr>
        <w:t>(</w:t>
      </w:r>
      <w:hyperlink w:anchor="Table1" w:history="1">
        <w:r w:rsidRPr="00D67A12">
          <w:rPr>
            <w:rStyle w:val="Hyperlink"/>
            <w:rFonts w:cstheme="minorHAnsi"/>
            <w:b/>
            <w:sz w:val="24"/>
            <w:szCs w:val="24"/>
          </w:rPr>
          <w:t>Table 1. Eligibility criteria</w:t>
        </w:r>
      </w:hyperlink>
      <w:r w:rsidRPr="005E2CF5">
        <w:rPr>
          <w:rFonts w:cstheme="minorHAnsi"/>
          <w:sz w:val="24"/>
          <w:szCs w:val="24"/>
        </w:rPr>
        <w:t xml:space="preserve">). </w:t>
      </w:r>
    </w:p>
    <w:p w14:paraId="4FA46F03" w14:textId="52F70F2D" w:rsidR="005E2CF5" w:rsidRPr="005E2CF5" w:rsidRDefault="008509C4" w:rsidP="005E2CF5">
      <w:pPr>
        <w:spacing w:after="0" w:line="240" w:lineRule="auto"/>
        <w:rPr>
          <w:rFonts w:cstheme="minorHAnsi"/>
          <w:sz w:val="24"/>
          <w:szCs w:val="24"/>
        </w:rPr>
      </w:pPr>
      <w:r w:rsidRPr="005E2CF5">
        <w:rPr>
          <w:rFonts w:cstheme="minorHAnsi"/>
          <w:noProof/>
          <w:sz w:val="24"/>
          <w:szCs w:val="24"/>
        </w:rPr>
        <mc:AlternateContent>
          <mc:Choice Requires="wpg">
            <w:drawing>
              <wp:anchor distT="0" distB="0" distL="114300" distR="114300" simplePos="0" relativeHeight="251722752" behindDoc="0" locked="0" layoutInCell="1" allowOverlap="1" wp14:anchorId="1DC6051B" wp14:editId="665E1013">
                <wp:simplePos x="0" y="0"/>
                <wp:positionH relativeFrom="column">
                  <wp:posOffset>26670</wp:posOffset>
                </wp:positionH>
                <wp:positionV relativeFrom="paragraph">
                  <wp:posOffset>262255</wp:posOffset>
                </wp:positionV>
                <wp:extent cx="6035040" cy="3963670"/>
                <wp:effectExtent l="0" t="0" r="3810" b="0"/>
                <wp:wrapSquare wrapText="bothSides"/>
                <wp:docPr id="1757048440" name="Group 1757048440"/>
                <wp:cNvGraphicFramePr/>
                <a:graphic xmlns:a="http://schemas.openxmlformats.org/drawingml/2006/main">
                  <a:graphicData uri="http://schemas.microsoft.com/office/word/2010/wordprocessingGroup">
                    <wpg:wgp>
                      <wpg:cNvGrpSpPr/>
                      <wpg:grpSpPr>
                        <a:xfrm>
                          <a:off x="0" y="0"/>
                          <a:ext cx="6035040" cy="3963670"/>
                          <a:chOff x="0" y="0"/>
                          <a:chExt cx="6035040" cy="3856990"/>
                        </a:xfrm>
                      </wpg:grpSpPr>
                      <wps:wsp>
                        <wps:cNvPr id="1745808848" name="Text Box 1745808848"/>
                        <wps:cNvSpPr txBox="1"/>
                        <wps:spPr>
                          <a:xfrm>
                            <a:off x="0" y="3604260"/>
                            <a:ext cx="1520825" cy="252730"/>
                          </a:xfrm>
                          <a:prstGeom prst="rect">
                            <a:avLst/>
                          </a:prstGeom>
                          <a:noFill/>
                          <a:ln w="6350">
                            <a:noFill/>
                          </a:ln>
                        </wps:spPr>
                        <wps:txbx>
                          <w:txbxContent>
                            <w:p w14:paraId="3D750EEC" w14:textId="77777777" w:rsidR="005E2CF5" w:rsidRPr="00405D09" w:rsidRDefault="005E2CF5" w:rsidP="005E2CF5">
                              <w:pPr>
                                <w:spacing w:after="0" w:line="240" w:lineRule="auto"/>
                                <w:rPr>
                                  <w:rFonts w:cstheme="minorHAnsi"/>
                                  <w:b/>
                                  <w:sz w:val="20"/>
                                  <w:szCs w:val="20"/>
                                </w:rPr>
                              </w:pPr>
                              <w:bookmarkStart w:id="42" w:name="Table1"/>
                              <w:bookmarkEnd w:id="42"/>
                              <w:r w:rsidRPr="001C5AE9">
                                <w:rPr>
                                  <w:rFonts w:cstheme="minorHAnsi"/>
                                  <w:b/>
                                  <w:sz w:val="20"/>
                                  <w:szCs w:val="20"/>
                                </w:rPr>
                                <w:t xml:space="preserve">Table </w:t>
                              </w:r>
                              <w:r>
                                <w:rPr>
                                  <w:rFonts w:cstheme="minorHAnsi"/>
                                  <w:b/>
                                  <w:sz w:val="20"/>
                                  <w:szCs w:val="20"/>
                                </w:rPr>
                                <w:t>1</w:t>
                              </w:r>
                              <w:r w:rsidRPr="001C5AE9">
                                <w:rPr>
                                  <w:rFonts w:cstheme="minorHAnsi"/>
                                  <w:b/>
                                  <w:sz w:val="20"/>
                                  <w:szCs w:val="20"/>
                                </w:rPr>
                                <w:t>. Eligibility</w:t>
                              </w:r>
                              <w:r>
                                <w:rPr>
                                  <w:rFonts w:cstheme="minorHAnsi"/>
                                  <w:b/>
                                  <w:sz w:val="20"/>
                                  <w:szCs w:val="20"/>
                                </w:rPr>
                                <w:t xml:space="preserve"> c</w:t>
                              </w:r>
                              <w:r w:rsidRPr="001C5AE9">
                                <w:rPr>
                                  <w:rFonts w:cstheme="minorHAnsi"/>
                                  <w:b/>
                                  <w:sz w:val="20"/>
                                  <w:szCs w:val="20"/>
                                </w:rPr>
                                <w:t>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6680854" name="Text Box 1496680854"/>
                        <wps:cNvSpPr txBox="1"/>
                        <wps:spPr>
                          <a:xfrm>
                            <a:off x="0" y="0"/>
                            <a:ext cx="6035040" cy="3604260"/>
                          </a:xfrm>
                          <a:prstGeom prst="rect">
                            <a:avLst/>
                          </a:prstGeom>
                          <a:solidFill>
                            <a:sysClr val="window" lastClr="FFFFFF"/>
                          </a:solidFill>
                          <a:ln w="6350">
                            <a:noFill/>
                          </a:ln>
                        </wps:spPr>
                        <wps:txbx>
                          <w:txbxContent>
                            <w:tbl>
                              <w:tblPr>
                                <w:tblStyle w:val="TableGrid"/>
                                <w:tblW w:w="0" w:type="auto"/>
                                <w:tblLook w:val="04A0" w:firstRow="1" w:lastRow="0" w:firstColumn="1" w:lastColumn="0" w:noHBand="0" w:noVBand="1"/>
                              </w:tblPr>
                              <w:tblGrid>
                                <w:gridCol w:w="1943"/>
                                <w:gridCol w:w="4689"/>
                                <w:gridCol w:w="2579"/>
                              </w:tblGrid>
                              <w:tr w:rsidR="005E2CF5" w:rsidRPr="00293053" w14:paraId="2E4255CF" w14:textId="77777777" w:rsidTr="004F7EB4">
                                <w:tc>
                                  <w:tcPr>
                                    <w:tcW w:w="1980" w:type="dxa"/>
                                  </w:tcPr>
                                  <w:p w14:paraId="3ED5D731" w14:textId="77777777" w:rsidR="005E2CF5" w:rsidRPr="00293053" w:rsidRDefault="005E2CF5" w:rsidP="00764DC0">
                                    <w:pPr>
                                      <w:rPr>
                                        <w:rFonts w:cstheme="minorHAnsi"/>
                                        <w:b/>
                                        <w:sz w:val="20"/>
                                        <w:szCs w:val="20"/>
                                      </w:rPr>
                                    </w:pPr>
                                    <w:r w:rsidRPr="00293053">
                                      <w:rPr>
                                        <w:rFonts w:cstheme="minorHAnsi"/>
                                        <w:b/>
                                        <w:sz w:val="20"/>
                                        <w:szCs w:val="20"/>
                                      </w:rPr>
                                      <w:t>Selection criteria</w:t>
                                    </w:r>
                                  </w:p>
                                </w:tc>
                                <w:tc>
                                  <w:tcPr>
                                    <w:tcW w:w="4961" w:type="dxa"/>
                                  </w:tcPr>
                                  <w:p w14:paraId="2CAD45AC" w14:textId="77777777" w:rsidR="005E2CF5" w:rsidRPr="00293053" w:rsidRDefault="005E2CF5" w:rsidP="00764DC0">
                                    <w:pPr>
                                      <w:rPr>
                                        <w:rFonts w:cstheme="minorHAnsi"/>
                                        <w:b/>
                                        <w:sz w:val="20"/>
                                        <w:szCs w:val="20"/>
                                      </w:rPr>
                                    </w:pPr>
                                    <w:r w:rsidRPr="00293053">
                                      <w:rPr>
                                        <w:rFonts w:cstheme="minorHAnsi"/>
                                        <w:b/>
                                        <w:sz w:val="20"/>
                                        <w:szCs w:val="20"/>
                                      </w:rPr>
                                      <w:t>Inclusion</w:t>
                                    </w:r>
                                  </w:p>
                                </w:tc>
                                <w:tc>
                                  <w:tcPr>
                                    <w:tcW w:w="2687" w:type="dxa"/>
                                  </w:tcPr>
                                  <w:p w14:paraId="0E56AD48" w14:textId="77777777" w:rsidR="005E2CF5" w:rsidRPr="00293053" w:rsidRDefault="005E2CF5" w:rsidP="00764DC0">
                                    <w:pPr>
                                      <w:rPr>
                                        <w:rFonts w:cstheme="minorHAnsi"/>
                                        <w:b/>
                                        <w:sz w:val="20"/>
                                        <w:szCs w:val="20"/>
                                      </w:rPr>
                                    </w:pPr>
                                    <w:r w:rsidRPr="00293053">
                                      <w:rPr>
                                        <w:rFonts w:cstheme="minorHAnsi"/>
                                        <w:b/>
                                        <w:sz w:val="20"/>
                                        <w:szCs w:val="20"/>
                                      </w:rPr>
                                      <w:t>Exclusion</w:t>
                                    </w:r>
                                  </w:p>
                                </w:tc>
                              </w:tr>
                              <w:tr w:rsidR="005E2CF5" w:rsidRPr="00293053" w14:paraId="5D0FC636" w14:textId="77777777" w:rsidTr="004F7EB4">
                                <w:tc>
                                  <w:tcPr>
                                    <w:tcW w:w="1980" w:type="dxa"/>
                                  </w:tcPr>
                                  <w:p w14:paraId="41E2B7F2" w14:textId="77777777" w:rsidR="005E2CF5" w:rsidRPr="00293053" w:rsidRDefault="005E2CF5" w:rsidP="00764DC0">
                                    <w:pPr>
                                      <w:rPr>
                                        <w:rFonts w:cstheme="minorHAnsi"/>
                                        <w:sz w:val="20"/>
                                        <w:szCs w:val="20"/>
                                      </w:rPr>
                                    </w:pPr>
                                    <w:r w:rsidRPr="00293053">
                                      <w:rPr>
                                        <w:rFonts w:cstheme="minorHAnsi"/>
                                        <w:sz w:val="20"/>
                                        <w:szCs w:val="20"/>
                                      </w:rPr>
                                      <w:t>Setting</w:t>
                                    </w:r>
                                  </w:p>
                                </w:tc>
                                <w:tc>
                                  <w:tcPr>
                                    <w:tcW w:w="4961" w:type="dxa"/>
                                  </w:tcPr>
                                  <w:p w14:paraId="31B79F46" w14:textId="77777777" w:rsidR="005E2CF5" w:rsidRPr="00293053" w:rsidRDefault="005E2CF5" w:rsidP="00764DC0">
                                    <w:pPr>
                                      <w:rPr>
                                        <w:rFonts w:cstheme="minorHAnsi"/>
                                        <w:sz w:val="20"/>
                                        <w:szCs w:val="20"/>
                                      </w:rPr>
                                    </w:pPr>
                                    <w:r w:rsidRPr="00293053">
                                      <w:rPr>
                                        <w:rFonts w:cstheme="minorHAnsi"/>
                                        <w:sz w:val="20"/>
                                        <w:szCs w:val="20"/>
                                      </w:rPr>
                                      <w:t>Palliative care research</w:t>
                                    </w:r>
                                  </w:p>
                                  <w:p w14:paraId="6C660A88" w14:textId="77777777" w:rsidR="005E2CF5" w:rsidRPr="00293053" w:rsidRDefault="005E2CF5" w:rsidP="00764DC0">
                                    <w:pPr>
                                      <w:rPr>
                                        <w:rFonts w:cstheme="minorHAnsi"/>
                                        <w:sz w:val="20"/>
                                        <w:szCs w:val="20"/>
                                      </w:rPr>
                                    </w:pPr>
                                  </w:p>
                                  <w:p w14:paraId="21AEF5E6" w14:textId="77777777" w:rsidR="005E2CF5" w:rsidRPr="00293053" w:rsidRDefault="005E2CF5" w:rsidP="00764DC0">
                                    <w:pPr>
                                      <w:rPr>
                                        <w:rFonts w:cstheme="minorHAnsi"/>
                                        <w:sz w:val="20"/>
                                        <w:szCs w:val="20"/>
                                      </w:rPr>
                                    </w:pPr>
                                    <w:r w:rsidRPr="00293053">
                                      <w:rPr>
                                        <w:rFonts w:cstheme="minorHAnsi"/>
                                        <w:sz w:val="20"/>
                                        <w:szCs w:val="20"/>
                                      </w:rPr>
                                      <w:t>Palliative care in other settings (eg. education, service delivery) if it relates to involvement at a higher level than the individual patient</w:t>
                                    </w:r>
                                    <w:r>
                                      <w:rPr>
                                        <w:rFonts w:cstheme="minorHAnsi"/>
                                        <w:sz w:val="20"/>
                                        <w:szCs w:val="20"/>
                                      </w:rPr>
                                      <w:t xml:space="preserve"> or </w:t>
                                    </w:r>
                                    <w:r w:rsidRPr="00293053">
                                      <w:rPr>
                                        <w:rFonts w:cstheme="minorHAnsi"/>
                                        <w:sz w:val="20"/>
                                        <w:szCs w:val="20"/>
                                      </w:rPr>
                                      <w:t>carer, includes guidelines or standards, or is a key text of relevance to the review</w:t>
                                    </w:r>
                                  </w:p>
                                </w:tc>
                                <w:tc>
                                  <w:tcPr>
                                    <w:tcW w:w="2687" w:type="dxa"/>
                                  </w:tcPr>
                                  <w:p w14:paraId="501C4102" w14:textId="77777777" w:rsidR="005E2CF5" w:rsidRPr="00293053" w:rsidRDefault="005E2CF5" w:rsidP="00764DC0">
                                    <w:pPr>
                                      <w:tabs>
                                        <w:tab w:val="right" w:pos="2471"/>
                                      </w:tabs>
                                      <w:rPr>
                                        <w:rFonts w:cstheme="minorHAnsi"/>
                                        <w:sz w:val="20"/>
                                        <w:szCs w:val="20"/>
                                      </w:rPr>
                                    </w:pPr>
                                    <w:r w:rsidRPr="00293053">
                                      <w:rPr>
                                        <w:rFonts w:cstheme="minorHAnsi"/>
                                        <w:sz w:val="20"/>
                                        <w:szCs w:val="20"/>
                                      </w:rPr>
                                      <w:t>Other areas of research</w:t>
                                    </w:r>
                                    <w:r>
                                      <w:rPr>
                                        <w:rFonts w:cstheme="minorHAnsi"/>
                                        <w:sz w:val="20"/>
                                        <w:szCs w:val="20"/>
                                      </w:rPr>
                                      <w:tab/>
                                    </w:r>
                                  </w:p>
                                  <w:p w14:paraId="66F6DC5D" w14:textId="77777777" w:rsidR="005E2CF5" w:rsidRPr="00293053" w:rsidRDefault="005E2CF5" w:rsidP="00764DC0">
                                    <w:pPr>
                                      <w:rPr>
                                        <w:rFonts w:cstheme="minorHAnsi"/>
                                        <w:sz w:val="20"/>
                                        <w:szCs w:val="20"/>
                                      </w:rPr>
                                    </w:pPr>
                                  </w:p>
                                  <w:p w14:paraId="2770D88B" w14:textId="77777777" w:rsidR="005E2CF5" w:rsidRPr="00293053" w:rsidRDefault="005E2CF5" w:rsidP="00764DC0">
                                    <w:pPr>
                                      <w:rPr>
                                        <w:rFonts w:cstheme="minorHAnsi"/>
                                        <w:sz w:val="20"/>
                                        <w:szCs w:val="20"/>
                                      </w:rPr>
                                    </w:pPr>
                                    <w:r w:rsidRPr="00293053">
                                      <w:rPr>
                                        <w:rFonts w:cstheme="minorHAnsi"/>
                                        <w:sz w:val="20"/>
                                        <w:szCs w:val="20"/>
                                      </w:rPr>
                                      <w:t>Palliative care in service delivery at individual level with no involvement</w:t>
                                    </w:r>
                                  </w:p>
                                  <w:p w14:paraId="2F301088" w14:textId="77777777" w:rsidR="005E2CF5" w:rsidRPr="00293053" w:rsidRDefault="005E2CF5" w:rsidP="00764DC0">
                                    <w:pPr>
                                      <w:rPr>
                                        <w:rFonts w:cstheme="minorHAnsi"/>
                                        <w:sz w:val="20"/>
                                        <w:szCs w:val="20"/>
                                      </w:rPr>
                                    </w:pPr>
                                  </w:p>
                                  <w:p w14:paraId="61F7088C" w14:textId="77777777" w:rsidR="005E2CF5" w:rsidRPr="00293053" w:rsidRDefault="005E2CF5" w:rsidP="00764DC0">
                                    <w:pPr>
                                      <w:rPr>
                                        <w:rFonts w:cstheme="minorHAnsi"/>
                                        <w:sz w:val="20"/>
                                        <w:szCs w:val="20"/>
                                      </w:rPr>
                                    </w:pPr>
                                    <w:r w:rsidRPr="00293053">
                                      <w:rPr>
                                        <w:rFonts w:cstheme="minorHAnsi"/>
                                        <w:sz w:val="20"/>
                                        <w:szCs w:val="20"/>
                                      </w:rPr>
                                      <w:t>No guidelines or standards</w:t>
                                    </w:r>
                                  </w:p>
                                </w:tc>
                              </w:tr>
                              <w:tr w:rsidR="005E2CF5" w:rsidRPr="00293053" w14:paraId="70C439B2" w14:textId="77777777" w:rsidTr="004F7EB4">
                                <w:tc>
                                  <w:tcPr>
                                    <w:tcW w:w="1980" w:type="dxa"/>
                                  </w:tcPr>
                                  <w:p w14:paraId="41340046" w14:textId="77777777" w:rsidR="005E2CF5" w:rsidRPr="00293053" w:rsidRDefault="005E2CF5" w:rsidP="00764DC0">
                                    <w:pPr>
                                      <w:rPr>
                                        <w:rFonts w:cstheme="minorHAnsi"/>
                                        <w:sz w:val="20"/>
                                        <w:szCs w:val="20"/>
                                      </w:rPr>
                                    </w:pPr>
                                    <w:r w:rsidRPr="00293053">
                                      <w:rPr>
                                        <w:rFonts w:cstheme="minorHAnsi"/>
                                        <w:sz w:val="20"/>
                                        <w:szCs w:val="20"/>
                                      </w:rPr>
                                      <w:t>Perspective</w:t>
                                    </w:r>
                                  </w:p>
                                </w:tc>
                                <w:tc>
                                  <w:tcPr>
                                    <w:tcW w:w="4961" w:type="dxa"/>
                                  </w:tcPr>
                                  <w:p w14:paraId="02FB6489" w14:textId="77777777" w:rsidR="005E2CF5" w:rsidRPr="00293053" w:rsidRDefault="005E2CF5" w:rsidP="00764DC0">
                                    <w:pPr>
                                      <w:rPr>
                                        <w:rFonts w:cstheme="minorHAnsi"/>
                                        <w:sz w:val="20"/>
                                        <w:szCs w:val="20"/>
                                      </w:rPr>
                                    </w:pPr>
                                    <w:r w:rsidRPr="00293053">
                                      <w:rPr>
                                        <w:rFonts w:cstheme="minorHAnsi"/>
                                        <w:sz w:val="20"/>
                                        <w:szCs w:val="20"/>
                                      </w:rPr>
                                      <w:t>Anyone with experience of involvement in palliative care research (eg. patients, carers, clinicians, academics)</w:t>
                                    </w:r>
                                  </w:p>
                                </w:tc>
                                <w:tc>
                                  <w:tcPr>
                                    <w:tcW w:w="2687" w:type="dxa"/>
                                  </w:tcPr>
                                  <w:p w14:paraId="014C8CDA" w14:textId="77777777" w:rsidR="005E2CF5" w:rsidRPr="00293053" w:rsidRDefault="005E2CF5" w:rsidP="00764DC0">
                                    <w:pPr>
                                      <w:rPr>
                                        <w:rFonts w:cstheme="minorHAnsi"/>
                                        <w:sz w:val="20"/>
                                        <w:szCs w:val="20"/>
                                      </w:rPr>
                                    </w:pPr>
                                    <w:r w:rsidRPr="00293053">
                                      <w:rPr>
                                        <w:rFonts w:cstheme="minorHAnsi"/>
                                        <w:sz w:val="20"/>
                                        <w:szCs w:val="20"/>
                                      </w:rPr>
                                      <w:t>No experience of involvement in palliative care research</w:t>
                                    </w:r>
                                  </w:p>
                                </w:tc>
                              </w:tr>
                              <w:tr w:rsidR="005E2CF5" w:rsidRPr="00293053" w14:paraId="174BCF54" w14:textId="77777777" w:rsidTr="004F7EB4">
                                <w:tc>
                                  <w:tcPr>
                                    <w:tcW w:w="1980" w:type="dxa"/>
                                  </w:tcPr>
                                  <w:p w14:paraId="32E662D6" w14:textId="77777777" w:rsidR="005E2CF5" w:rsidRPr="00293053" w:rsidRDefault="005E2CF5" w:rsidP="00764DC0">
                                    <w:pPr>
                                      <w:rPr>
                                        <w:rFonts w:cstheme="minorHAnsi"/>
                                        <w:sz w:val="20"/>
                                        <w:szCs w:val="20"/>
                                      </w:rPr>
                                    </w:pPr>
                                    <w:r w:rsidRPr="00293053">
                                      <w:rPr>
                                        <w:rFonts w:cstheme="minorHAnsi"/>
                                        <w:sz w:val="20"/>
                                        <w:szCs w:val="20"/>
                                      </w:rPr>
                                      <w:t>Intervention</w:t>
                                    </w:r>
                                  </w:p>
                                </w:tc>
                                <w:tc>
                                  <w:tcPr>
                                    <w:tcW w:w="4961" w:type="dxa"/>
                                  </w:tcPr>
                                  <w:p w14:paraId="4B6A783E" w14:textId="77777777" w:rsidR="005E2CF5" w:rsidRPr="00293053" w:rsidRDefault="005E2CF5" w:rsidP="00764DC0">
                                    <w:pPr>
                                      <w:rPr>
                                        <w:rFonts w:cstheme="minorHAnsi"/>
                                        <w:sz w:val="20"/>
                                        <w:szCs w:val="20"/>
                                      </w:rPr>
                                    </w:pPr>
                                    <w:r w:rsidRPr="00293053">
                                      <w:rPr>
                                        <w:rFonts w:cstheme="minorHAnsi"/>
                                        <w:sz w:val="20"/>
                                        <w:szCs w:val="20"/>
                                      </w:rPr>
                                      <w:t>Involvement</w:t>
                                    </w:r>
                                  </w:p>
                                </w:tc>
                                <w:tc>
                                  <w:tcPr>
                                    <w:tcW w:w="2687" w:type="dxa"/>
                                  </w:tcPr>
                                  <w:p w14:paraId="4E93CDD2" w14:textId="77777777" w:rsidR="005E2CF5" w:rsidRPr="00293053" w:rsidRDefault="005E2CF5" w:rsidP="00764DC0">
                                    <w:pPr>
                                      <w:rPr>
                                        <w:rFonts w:cstheme="minorHAnsi"/>
                                        <w:sz w:val="20"/>
                                        <w:szCs w:val="20"/>
                                      </w:rPr>
                                    </w:pPr>
                                    <w:r w:rsidRPr="00293053">
                                      <w:rPr>
                                        <w:rFonts w:cstheme="minorHAnsi"/>
                                        <w:sz w:val="20"/>
                                        <w:szCs w:val="20"/>
                                      </w:rPr>
                                      <w:t>No involvement</w:t>
                                    </w:r>
                                  </w:p>
                                </w:tc>
                              </w:tr>
                              <w:tr w:rsidR="005E2CF5" w:rsidRPr="00293053" w14:paraId="23BE884E" w14:textId="77777777" w:rsidTr="004F7EB4">
                                <w:tc>
                                  <w:tcPr>
                                    <w:tcW w:w="1980" w:type="dxa"/>
                                  </w:tcPr>
                                  <w:p w14:paraId="525D7B6B" w14:textId="77777777" w:rsidR="005E2CF5" w:rsidRPr="00293053" w:rsidRDefault="005E2CF5" w:rsidP="00764DC0">
                                    <w:pPr>
                                      <w:rPr>
                                        <w:rFonts w:cstheme="minorHAnsi"/>
                                        <w:sz w:val="20"/>
                                        <w:szCs w:val="20"/>
                                      </w:rPr>
                                    </w:pPr>
                                    <w:r w:rsidRPr="00293053">
                                      <w:rPr>
                                        <w:rFonts w:cstheme="minorHAnsi"/>
                                        <w:sz w:val="20"/>
                                        <w:szCs w:val="20"/>
                                      </w:rPr>
                                      <w:t>Comparison</w:t>
                                    </w:r>
                                  </w:p>
                                </w:tc>
                                <w:tc>
                                  <w:tcPr>
                                    <w:tcW w:w="4961" w:type="dxa"/>
                                  </w:tcPr>
                                  <w:p w14:paraId="675490A9" w14:textId="77777777" w:rsidR="005E2CF5" w:rsidRPr="00293053" w:rsidRDefault="005E2CF5" w:rsidP="00764DC0">
                                    <w:pPr>
                                      <w:rPr>
                                        <w:rFonts w:cstheme="minorHAnsi"/>
                                        <w:sz w:val="20"/>
                                        <w:szCs w:val="20"/>
                                      </w:rPr>
                                    </w:pPr>
                                    <w:r w:rsidRPr="00293053">
                                      <w:rPr>
                                        <w:rFonts w:cstheme="minorHAnsi"/>
                                        <w:sz w:val="20"/>
                                        <w:szCs w:val="20"/>
                                      </w:rPr>
                                      <w:t>Not relevant</w:t>
                                    </w:r>
                                  </w:p>
                                </w:tc>
                                <w:tc>
                                  <w:tcPr>
                                    <w:tcW w:w="2687" w:type="dxa"/>
                                  </w:tcPr>
                                  <w:p w14:paraId="323E869A" w14:textId="77777777" w:rsidR="005E2CF5" w:rsidRPr="00293053" w:rsidRDefault="005E2CF5" w:rsidP="00764DC0">
                                    <w:pPr>
                                      <w:rPr>
                                        <w:rFonts w:cstheme="minorHAnsi"/>
                                        <w:sz w:val="20"/>
                                        <w:szCs w:val="20"/>
                                      </w:rPr>
                                    </w:pPr>
                                    <w:r w:rsidRPr="00293053">
                                      <w:rPr>
                                        <w:rFonts w:cstheme="minorHAnsi"/>
                                        <w:sz w:val="20"/>
                                        <w:szCs w:val="20"/>
                                      </w:rPr>
                                      <w:t>Not relevant</w:t>
                                    </w:r>
                                  </w:p>
                                </w:tc>
                              </w:tr>
                              <w:tr w:rsidR="005E2CF5" w:rsidRPr="00293053" w14:paraId="79E4A0DA" w14:textId="77777777" w:rsidTr="004F7EB4">
                                <w:tc>
                                  <w:tcPr>
                                    <w:tcW w:w="1980" w:type="dxa"/>
                                  </w:tcPr>
                                  <w:p w14:paraId="5F7FE151" w14:textId="77777777" w:rsidR="005E2CF5" w:rsidRPr="00293053" w:rsidRDefault="005E2CF5" w:rsidP="00764DC0">
                                    <w:pPr>
                                      <w:rPr>
                                        <w:rFonts w:cstheme="minorHAnsi"/>
                                        <w:sz w:val="20"/>
                                        <w:szCs w:val="20"/>
                                      </w:rPr>
                                    </w:pPr>
                                    <w:r w:rsidRPr="00293053">
                                      <w:rPr>
                                        <w:rFonts w:cstheme="minorHAnsi"/>
                                        <w:sz w:val="20"/>
                                        <w:szCs w:val="20"/>
                                      </w:rPr>
                                      <w:t>Evaluation</w:t>
                                    </w:r>
                                  </w:p>
                                </w:tc>
                                <w:tc>
                                  <w:tcPr>
                                    <w:tcW w:w="4961" w:type="dxa"/>
                                  </w:tcPr>
                                  <w:p w14:paraId="47F3B71E" w14:textId="77777777" w:rsidR="005E2CF5" w:rsidRPr="00293053" w:rsidRDefault="005E2CF5" w:rsidP="00764DC0">
                                    <w:pPr>
                                      <w:rPr>
                                        <w:rFonts w:cstheme="minorHAnsi"/>
                                        <w:sz w:val="20"/>
                                        <w:szCs w:val="20"/>
                                      </w:rPr>
                                    </w:pPr>
                                    <w:r w:rsidRPr="00293053">
                                      <w:rPr>
                                        <w:rFonts w:cstheme="minorHAnsi"/>
                                        <w:sz w:val="20"/>
                                        <w:szCs w:val="20"/>
                                      </w:rPr>
                                      <w:t>Any evidence on the effects of involvement, either on outcome or process (eg. impact, benefits, barriers)</w:t>
                                    </w:r>
                                  </w:p>
                                </w:tc>
                                <w:tc>
                                  <w:tcPr>
                                    <w:tcW w:w="2687" w:type="dxa"/>
                                  </w:tcPr>
                                  <w:p w14:paraId="6BC4D9CE" w14:textId="77777777" w:rsidR="005E2CF5" w:rsidRPr="00293053" w:rsidRDefault="005E2CF5" w:rsidP="00764DC0">
                                    <w:pPr>
                                      <w:rPr>
                                        <w:rFonts w:cstheme="minorHAnsi"/>
                                        <w:sz w:val="20"/>
                                        <w:szCs w:val="20"/>
                                      </w:rPr>
                                    </w:pPr>
                                    <w:r w:rsidRPr="00293053">
                                      <w:rPr>
                                        <w:rFonts w:cstheme="minorHAnsi"/>
                                        <w:sz w:val="20"/>
                                        <w:szCs w:val="20"/>
                                      </w:rPr>
                                      <w:t>None</w:t>
                                    </w:r>
                                  </w:p>
                                </w:tc>
                              </w:tr>
                              <w:tr w:rsidR="005E2CF5" w:rsidRPr="00293053" w14:paraId="6F76AC7D" w14:textId="77777777" w:rsidTr="004F7EB4">
                                <w:tc>
                                  <w:tcPr>
                                    <w:tcW w:w="1980" w:type="dxa"/>
                                  </w:tcPr>
                                  <w:p w14:paraId="52FBD67C" w14:textId="77777777" w:rsidR="005E2CF5" w:rsidRPr="00293053" w:rsidRDefault="005E2CF5" w:rsidP="00764DC0">
                                    <w:pPr>
                                      <w:rPr>
                                        <w:rFonts w:cstheme="minorHAnsi"/>
                                        <w:sz w:val="20"/>
                                        <w:szCs w:val="20"/>
                                      </w:rPr>
                                    </w:pPr>
                                    <w:r w:rsidRPr="00293053">
                                      <w:rPr>
                                        <w:rFonts w:cstheme="minorHAnsi"/>
                                        <w:sz w:val="20"/>
                                        <w:szCs w:val="20"/>
                                      </w:rPr>
                                      <w:t>Age</w:t>
                                    </w:r>
                                  </w:p>
                                </w:tc>
                                <w:tc>
                                  <w:tcPr>
                                    <w:tcW w:w="4961" w:type="dxa"/>
                                  </w:tcPr>
                                  <w:p w14:paraId="226046AA" w14:textId="77777777" w:rsidR="005E2CF5" w:rsidRPr="00293053" w:rsidRDefault="005E2CF5" w:rsidP="00764DC0">
                                    <w:pPr>
                                      <w:rPr>
                                        <w:rFonts w:cstheme="minorHAnsi"/>
                                        <w:sz w:val="20"/>
                                        <w:szCs w:val="20"/>
                                      </w:rPr>
                                    </w:pPr>
                                    <w:r w:rsidRPr="00293053">
                                      <w:rPr>
                                        <w:rFonts w:cstheme="minorHAnsi"/>
                                        <w:sz w:val="20"/>
                                        <w:szCs w:val="20"/>
                                      </w:rPr>
                                      <w:t>Aged 18 years and older</w:t>
                                    </w:r>
                                  </w:p>
                                </w:tc>
                                <w:tc>
                                  <w:tcPr>
                                    <w:tcW w:w="2687" w:type="dxa"/>
                                  </w:tcPr>
                                  <w:p w14:paraId="6283A5A6" w14:textId="77777777" w:rsidR="005E2CF5" w:rsidRPr="00293053" w:rsidRDefault="005E2CF5" w:rsidP="00764DC0">
                                    <w:pPr>
                                      <w:rPr>
                                        <w:rFonts w:cstheme="minorHAnsi"/>
                                        <w:sz w:val="20"/>
                                        <w:szCs w:val="20"/>
                                      </w:rPr>
                                    </w:pPr>
                                    <w:r w:rsidRPr="00293053">
                                      <w:rPr>
                                        <w:rFonts w:cstheme="minorHAnsi"/>
                                        <w:sz w:val="20"/>
                                        <w:szCs w:val="20"/>
                                      </w:rPr>
                                      <w:t>Aged under 18 years</w:t>
                                    </w:r>
                                  </w:p>
                                </w:tc>
                              </w:tr>
                              <w:tr w:rsidR="005E2CF5" w:rsidRPr="00293053" w14:paraId="45810F8C" w14:textId="77777777" w:rsidTr="004F7EB4">
                                <w:tc>
                                  <w:tcPr>
                                    <w:tcW w:w="1980" w:type="dxa"/>
                                  </w:tcPr>
                                  <w:p w14:paraId="36C439C9" w14:textId="77777777" w:rsidR="005E2CF5" w:rsidRPr="00293053" w:rsidRDefault="005E2CF5" w:rsidP="00764DC0">
                                    <w:pPr>
                                      <w:rPr>
                                        <w:rFonts w:cstheme="minorHAnsi"/>
                                        <w:sz w:val="20"/>
                                        <w:szCs w:val="20"/>
                                      </w:rPr>
                                    </w:pPr>
                                    <w:r w:rsidRPr="00293053">
                                      <w:rPr>
                                        <w:rFonts w:cstheme="minorHAnsi"/>
                                        <w:sz w:val="20"/>
                                        <w:szCs w:val="20"/>
                                      </w:rPr>
                                      <w:t>Countries</w:t>
                                    </w:r>
                                  </w:p>
                                </w:tc>
                                <w:tc>
                                  <w:tcPr>
                                    <w:tcW w:w="4961" w:type="dxa"/>
                                  </w:tcPr>
                                  <w:p w14:paraId="20E9AFF5" w14:textId="77777777" w:rsidR="005E2CF5" w:rsidRPr="00293053" w:rsidRDefault="005E2CF5" w:rsidP="00764DC0">
                                    <w:pPr>
                                      <w:rPr>
                                        <w:rFonts w:cstheme="minorHAnsi"/>
                                        <w:sz w:val="20"/>
                                        <w:szCs w:val="20"/>
                                      </w:rPr>
                                    </w:pPr>
                                    <w:r w:rsidRPr="00293053">
                                      <w:rPr>
                                        <w:rFonts w:cstheme="minorHAnsi"/>
                                        <w:sz w:val="20"/>
                                        <w:szCs w:val="20"/>
                                      </w:rPr>
                                      <w:t xml:space="preserve">Evidence concerning </w:t>
                                    </w:r>
                                    <w:r>
                                      <w:rPr>
                                        <w:rFonts w:cstheme="minorHAnsi"/>
                                        <w:sz w:val="20"/>
                                        <w:szCs w:val="20"/>
                                      </w:rPr>
                                      <w:t>high income</w:t>
                                    </w:r>
                                    <w:r w:rsidRPr="00293053">
                                      <w:rPr>
                                        <w:rFonts w:cstheme="minorHAnsi"/>
                                        <w:sz w:val="20"/>
                                        <w:szCs w:val="20"/>
                                      </w:rPr>
                                      <w:t xml:space="preserve"> populations only</w:t>
                                    </w:r>
                                  </w:p>
                                </w:tc>
                                <w:tc>
                                  <w:tcPr>
                                    <w:tcW w:w="2687" w:type="dxa"/>
                                  </w:tcPr>
                                  <w:p w14:paraId="40101EF9" w14:textId="77777777" w:rsidR="005E2CF5" w:rsidRPr="00293053" w:rsidRDefault="005E2CF5" w:rsidP="00764DC0">
                                    <w:pPr>
                                      <w:rPr>
                                        <w:rFonts w:cstheme="minorHAnsi"/>
                                        <w:sz w:val="20"/>
                                        <w:szCs w:val="20"/>
                                      </w:rPr>
                                    </w:pPr>
                                    <w:r w:rsidRPr="00293053">
                                      <w:rPr>
                                        <w:rFonts w:cstheme="minorHAnsi"/>
                                        <w:sz w:val="20"/>
                                        <w:szCs w:val="20"/>
                                      </w:rPr>
                                      <w:t>Non-</w:t>
                                    </w:r>
                                    <w:r>
                                      <w:rPr>
                                        <w:rFonts w:cstheme="minorHAnsi"/>
                                        <w:sz w:val="20"/>
                                        <w:szCs w:val="20"/>
                                      </w:rPr>
                                      <w:t>high income</w:t>
                                    </w:r>
                                    <w:r w:rsidRPr="00293053">
                                      <w:rPr>
                                        <w:rFonts w:cstheme="minorHAnsi"/>
                                        <w:sz w:val="20"/>
                                        <w:szCs w:val="20"/>
                                      </w:rPr>
                                      <w:t xml:space="preserve"> </w:t>
                                    </w:r>
                                    <w:r>
                                      <w:rPr>
                                        <w:rFonts w:cstheme="minorHAnsi"/>
                                        <w:sz w:val="20"/>
                                        <w:szCs w:val="20"/>
                                      </w:rPr>
                                      <w:t>countries</w:t>
                                    </w:r>
                                  </w:p>
                                </w:tc>
                              </w:tr>
                              <w:tr w:rsidR="005E2CF5" w:rsidRPr="00293053" w14:paraId="5978DE0C" w14:textId="77777777" w:rsidTr="004F7EB4">
                                <w:tc>
                                  <w:tcPr>
                                    <w:tcW w:w="1980" w:type="dxa"/>
                                  </w:tcPr>
                                  <w:p w14:paraId="033E4694" w14:textId="77777777" w:rsidR="005E2CF5" w:rsidRPr="00293053" w:rsidRDefault="005E2CF5" w:rsidP="00764DC0">
                                    <w:pPr>
                                      <w:rPr>
                                        <w:rFonts w:cstheme="minorHAnsi"/>
                                        <w:sz w:val="20"/>
                                        <w:szCs w:val="20"/>
                                      </w:rPr>
                                    </w:pPr>
                                    <w:r w:rsidRPr="00293053">
                                      <w:rPr>
                                        <w:rFonts w:cstheme="minorHAnsi"/>
                                        <w:sz w:val="20"/>
                                        <w:szCs w:val="20"/>
                                      </w:rPr>
                                      <w:t>Language</w:t>
                                    </w:r>
                                  </w:p>
                                </w:tc>
                                <w:tc>
                                  <w:tcPr>
                                    <w:tcW w:w="4961" w:type="dxa"/>
                                  </w:tcPr>
                                  <w:p w14:paraId="072651A5" w14:textId="77777777" w:rsidR="005E2CF5" w:rsidRPr="00293053" w:rsidRDefault="005E2CF5" w:rsidP="00764DC0">
                                    <w:pPr>
                                      <w:rPr>
                                        <w:rFonts w:cstheme="minorHAnsi"/>
                                        <w:sz w:val="20"/>
                                        <w:szCs w:val="20"/>
                                      </w:rPr>
                                    </w:pPr>
                                    <w:r w:rsidRPr="00293053">
                                      <w:rPr>
                                        <w:rFonts w:cstheme="minorHAnsi"/>
                                        <w:sz w:val="20"/>
                                        <w:szCs w:val="20"/>
                                      </w:rPr>
                                      <w:t>English only</w:t>
                                    </w:r>
                                  </w:p>
                                </w:tc>
                                <w:tc>
                                  <w:tcPr>
                                    <w:tcW w:w="2687" w:type="dxa"/>
                                  </w:tcPr>
                                  <w:p w14:paraId="6416CB0F" w14:textId="77777777" w:rsidR="005E2CF5" w:rsidRPr="00293053" w:rsidRDefault="005E2CF5" w:rsidP="00764DC0">
                                    <w:pPr>
                                      <w:rPr>
                                        <w:rFonts w:cstheme="minorHAnsi"/>
                                        <w:sz w:val="20"/>
                                        <w:szCs w:val="20"/>
                                      </w:rPr>
                                    </w:pPr>
                                    <w:r w:rsidRPr="00293053">
                                      <w:rPr>
                                        <w:rFonts w:cstheme="minorHAnsi"/>
                                        <w:sz w:val="20"/>
                                        <w:szCs w:val="20"/>
                                      </w:rPr>
                                      <w:t>Non-English</w:t>
                                    </w:r>
                                  </w:p>
                                </w:tc>
                              </w:tr>
                              <w:tr w:rsidR="005E2CF5" w:rsidRPr="00293053" w14:paraId="1592B788" w14:textId="77777777" w:rsidTr="004F7EB4">
                                <w:tc>
                                  <w:tcPr>
                                    <w:tcW w:w="1980" w:type="dxa"/>
                                  </w:tcPr>
                                  <w:p w14:paraId="0CEB5A97" w14:textId="77777777" w:rsidR="005E2CF5" w:rsidRPr="00293053" w:rsidRDefault="005E2CF5" w:rsidP="00764DC0">
                                    <w:pPr>
                                      <w:rPr>
                                        <w:rFonts w:cstheme="minorHAnsi"/>
                                        <w:sz w:val="20"/>
                                        <w:szCs w:val="20"/>
                                      </w:rPr>
                                    </w:pPr>
                                    <w:r w:rsidRPr="00293053">
                                      <w:rPr>
                                        <w:rFonts w:cstheme="minorHAnsi"/>
                                        <w:sz w:val="20"/>
                                        <w:szCs w:val="20"/>
                                      </w:rPr>
                                      <w:t>Type of evidence</w:t>
                                    </w:r>
                                  </w:p>
                                </w:tc>
                                <w:tc>
                                  <w:tcPr>
                                    <w:tcW w:w="4961" w:type="dxa"/>
                                  </w:tcPr>
                                  <w:p w14:paraId="3BFEF95F" w14:textId="77777777" w:rsidR="005E2CF5" w:rsidRPr="00293053" w:rsidRDefault="005E2CF5" w:rsidP="00764DC0">
                                    <w:pPr>
                                      <w:rPr>
                                        <w:rFonts w:cstheme="minorHAnsi"/>
                                        <w:sz w:val="20"/>
                                        <w:szCs w:val="20"/>
                                      </w:rPr>
                                    </w:pPr>
                                    <w:r w:rsidRPr="00293053">
                                      <w:rPr>
                                        <w:rFonts w:cstheme="minorHAnsi"/>
                                        <w:sz w:val="20"/>
                                        <w:szCs w:val="20"/>
                                      </w:rPr>
                                      <w:t>Any evidence or literature, including grey literature</w:t>
                                    </w:r>
                                  </w:p>
                                </w:tc>
                                <w:tc>
                                  <w:tcPr>
                                    <w:tcW w:w="2687" w:type="dxa"/>
                                  </w:tcPr>
                                  <w:p w14:paraId="3FB172ED" w14:textId="77777777" w:rsidR="005E2CF5" w:rsidRPr="00293053" w:rsidRDefault="005E2CF5" w:rsidP="00764DC0">
                                    <w:pPr>
                                      <w:rPr>
                                        <w:rFonts w:cstheme="minorHAnsi"/>
                                        <w:sz w:val="20"/>
                                        <w:szCs w:val="20"/>
                                      </w:rPr>
                                    </w:pPr>
                                    <w:r w:rsidRPr="00293053">
                                      <w:rPr>
                                        <w:rFonts w:cstheme="minorHAnsi"/>
                                        <w:sz w:val="20"/>
                                        <w:szCs w:val="20"/>
                                      </w:rPr>
                                      <w:t>None</w:t>
                                    </w:r>
                                  </w:p>
                                </w:tc>
                              </w:tr>
                              <w:tr w:rsidR="005E2CF5" w:rsidRPr="00293053" w14:paraId="1602DBD4" w14:textId="77777777" w:rsidTr="004F7EB4">
                                <w:tc>
                                  <w:tcPr>
                                    <w:tcW w:w="1980" w:type="dxa"/>
                                  </w:tcPr>
                                  <w:p w14:paraId="3897902F" w14:textId="77777777" w:rsidR="005E2CF5" w:rsidRPr="00293053" w:rsidRDefault="005E2CF5" w:rsidP="00764DC0">
                                    <w:pPr>
                                      <w:rPr>
                                        <w:rFonts w:cstheme="minorHAnsi"/>
                                        <w:sz w:val="20"/>
                                        <w:szCs w:val="20"/>
                                      </w:rPr>
                                    </w:pPr>
                                    <w:r w:rsidRPr="00293053">
                                      <w:rPr>
                                        <w:rFonts w:cstheme="minorHAnsi"/>
                                        <w:sz w:val="20"/>
                                        <w:szCs w:val="20"/>
                                      </w:rPr>
                                      <w:t>Study/evidence design</w:t>
                                    </w:r>
                                  </w:p>
                                </w:tc>
                                <w:tc>
                                  <w:tcPr>
                                    <w:tcW w:w="4961" w:type="dxa"/>
                                  </w:tcPr>
                                  <w:p w14:paraId="29832242" w14:textId="77777777" w:rsidR="005E2CF5" w:rsidRPr="00293053" w:rsidRDefault="005E2CF5" w:rsidP="00764DC0">
                                    <w:pPr>
                                      <w:rPr>
                                        <w:rFonts w:cstheme="minorHAnsi"/>
                                        <w:sz w:val="20"/>
                                        <w:szCs w:val="20"/>
                                      </w:rPr>
                                    </w:pPr>
                                    <w:r w:rsidRPr="00293053">
                                      <w:rPr>
                                        <w:rFonts w:cstheme="minorHAnsi"/>
                                        <w:sz w:val="20"/>
                                        <w:szCs w:val="20"/>
                                      </w:rPr>
                                      <w:t>Any design, including reviews, qualitative, quantitative, mixed methods, text or opinion</w:t>
                                    </w:r>
                                  </w:p>
                                </w:tc>
                                <w:tc>
                                  <w:tcPr>
                                    <w:tcW w:w="2687" w:type="dxa"/>
                                  </w:tcPr>
                                  <w:p w14:paraId="26C606E2" w14:textId="77777777" w:rsidR="005E2CF5" w:rsidRPr="00293053" w:rsidRDefault="005E2CF5" w:rsidP="00764DC0">
                                    <w:pPr>
                                      <w:rPr>
                                        <w:rFonts w:cstheme="minorHAnsi"/>
                                        <w:sz w:val="20"/>
                                        <w:szCs w:val="20"/>
                                      </w:rPr>
                                    </w:pPr>
                                    <w:r w:rsidRPr="00293053">
                                      <w:rPr>
                                        <w:rFonts w:cstheme="minorHAnsi"/>
                                        <w:sz w:val="20"/>
                                        <w:szCs w:val="20"/>
                                      </w:rPr>
                                      <w:t>None</w:t>
                                    </w:r>
                                  </w:p>
                                </w:tc>
                              </w:tr>
                              <w:tr w:rsidR="005E2CF5" w:rsidRPr="00293053" w14:paraId="13046CA4" w14:textId="77777777" w:rsidTr="004F7EB4">
                                <w:tc>
                                  <w:tcPr>
                                    <w:tcW w:w="1980" w:type="dxa"/>
                                  </w:tcPr>
                                  <w:p w14:paraId="06B811AF" w14:textId="77777777" w:rsidR="005E2CF5" w:rsidRPr="00293053" w:rsidRDefault="005E2CF5" w:rsidP="00764DC0">
                                    <w:pPr>
                                      <w:rPr>
                                        <w:rFonts w:cstheme="minorHAnsi"/>
                                        <w:sz w:val="20"/>
                                        <w:szCs w:val="20"/>
                                      </w:rPr>
                                    </w:pPr>
                                    <w:r w:rsidRPr="00293053">
                                      <w:rPr>
                                        <w:rFonts w:cstheme="minorHAnsi"/>
                                        <w:sz w:val="20"/>
                                        <w:szCs w:val="20"/>
                                      </w:rPr>
                                      <w:t>Publication year</w:t>
                                    </w:r>
                                  </w:p>
                                </w:tc>
                                <w:tc>
                                  <w:tcPr>
                                    <w:tcW w:w="4961" w:type="dxa"/>
                                  </w:tcPr>
                                  <w:p w14:paraId="5E8B2CDB" w14:textId="77777777" w:rsidR="005E2CF5" w:rsidRPr="00293053" w:rsidRDefault="005E2CF5" w:rsidP="00764DC0">
                                    <w:pPr>
                                      <w:rPr>
                                        <w:rFonts w:cstheme="minorHAnsi"/>
                                        <w:sz w:val="20"/>
                                        <w:szCs w:val="20"/>
                                      </w:rPr>
                                    </w:pPr>
                                    <w:r w:rsidRPr="00293053">
                                      <w:rPr>
                                        <w:rFonts w:cstheme="minorHAnsi"/>
                                        <w:sz w:val="20"/>
                                        <w:szCs w:val="20"/>
                                      </w:rPr>
                                      <w:t>Any year</w:t>
                                    </w:r>
                                  </w:p>
                                </w:tc>
                                <w:tc>
                                  <w:tcPr>
                                    <w:tcW w:w="2687" w:type="dxa"/>
                                  </w:tcPr>
                                  <w:p w14:paraId="1C44B5F0" w14:textId="77777777" w:rsidR="005E2CF5" w:rsidRPr="00293053" w:rsidRDefault="005E2CF5" w:rsidP="00764DC0">
                                    <w:pPr>
                                      <w:rPr>
                                        <w:rFonts w:cstheme="minorHAnsi"/>
                                        <w:sz w:val="20"/>
                                        <w:szCs w:val="20"/>
                                      </w:rPr>
                                    </w:pPr>
                                    <w:r w:rsidRPr="00293053">
                                      <w:rPr>
                                        <w:rFonts w:cstheme="minorHAnsi"/>
                                        <w:sz w:val="20"/>
                                        <w:szCs w:val="20"/>
                                      </w:rPr>
                                      <w:t>None</w:t>
                                    </w:r>
                                  </w:p>
                                </w:tc>
                              </w:tr>
                            </w:tbl>
                            <w:p w14:paraId="2BC888C0"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DC6051B" id="Group 1757048440" o:spid="_x0000_s1033" style="position:absolute;margin-left:2.1pt;margin-top:20.65pt;width:475.2pt;height:312.1pt;z-index:251722752;mso-height-relative:margin" coordsize="60350,385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zeV5QIAAJIIAAAOAAAAZHJzL2Uyb0RvYy54bWzsVltv2yAUfp+0/4B4X+04tuNYdaqsW6pJ&#10;VVupnfpMMI4t2cCAxM5+/Q44zq2dNLXanpYHAhzO7TvfAV9edU2NNkzpSvAMjy58jBinIq/4KsPf&#10;nxafEoy0ITwnteAsw1um8dXs44fLVqYsEKWoc6YQGOE6bWWGS2Nk6nmalqwh+kJIxkFYCNUQA0u1&#10;8nJFWrDe1F7g+7HXCpVLJSjTGna/9EI8c/aLglFzXxSaGVRnGGIzblRuXNrRm12SdKWILCu6C4O8&#10;IYqGVByc7k19IYagtapemGoqqoQWhbmgovFEUVSUuRwgm5F/ls2NEmvpclml7UruYQJoz3B6s1l6&#10;t7lR8lE+KECilSvAwq1sLl2hGvsPUaLOQbbdQ8Y6gyhsxv448kNAloJsPI3H8WQHKi0B+Rd6tPz6&#10;qmYSxdOp0/QGx95JOK0EgugDBvp9GDyWRDIHrU4BgweFqhz4OwmjxE+SEFjLSQN8fbKJfhYdOhI5&#10;pJyaxQ2ZDuSga7lko9Sw+Vv4xrEfBvEOogHEURT4SRD1IAZRMBmfIkFSqbS5YaJBdpJhBbx2dCOb&#10;W23AL4A2HLGuuVhUdQ37JK05aqFMUCWnsJeARs1B8RCxnZlu2TkkJkM2S5FvIUkl+tbRki4qiOGW&#10;aPNAFPQK1B7639zDUNQCfIndDKNSqJ+v7dvzUD6QYtRC72VY/1gTxTCqv3Eo7HQUWkoZtwijSQAL&#10;dSxZHkv4urkW0N4juGkkdVN73tTDtFCieYZrYm69gohwCr4zbIbptelvBLhmKJvP3SFoT0nMLX+U&#10;1Jq2UFqEn7pnouSuDAYKeCcGKpH0rBr92b4e87URReVKZXHuUd3BD7TumfP3+R1O4xgIHoUv+X0Q&#10;vYffZ8w+vR4O3N83+YG3f0htLeoqt+y2uOqtvq4V2hAoPzwKuWiBQsBM2Mzwwv0sj8HbidobeyL5&#10;3xP/tifcCwAPn6vg7pG2L+vx2vXQ4VNi9gsAAP//AwBQSwMEFAAGAAgAAAAhACf80CHgAAAACAEA&#10;AA8AAABkcnMvZG93bnJldi54bWxMj0FLw0AQhe+C/2EZwZvdpG2CxmxKKeqpCLZC6W2anSah2dmQ&#10;3Sbpv3c96ekxvMd73+SrybRioN41lhXEswgEcWl1w5WC7/370zMI55E1tpZJwY0crIr7uxwzbUf+&#10;omHnKxFK2GWooPa+y6R0ZU0G3cx2xME7296gD2dfSd3jGMpNK+dRlEqDDYeFGjva1FRedlej4GPE&#10;cb2I34bt5by5HffJ52Ebk1KPD9P6FYSnyf+F4Rc/oEMRmE72ytqJVsFyHoJB4gWIYL8kyxTESUGa&#10;JgnIIpf/Hyh+AAAA//8DAFBLAQItABQABgAIAAAAIQC2gziS/gAAAOEBAAATAAAAAAAAAAAAAAAA&#10;AAAAAABbQ29udGVudF9UeXBlc10ueG1sUEsBAi0AFAAGAAgAAAAhADj9If/WAAAAlAEAAAsAAAAA&#10;AAAAAAAAAAAALwEAAF9yZWxzLy5yZWxzUEsBAi0AFAAGAAgAAAAhAF13N5XlAgAAkggAAA4AAAAA&#10;AAAAAAAAAAAALgIAAGRycy9lMm9Eb2MueG1sUEsBAi0AFAAGAAgAAAAhACf80CHgAAAACAEAAA8A&#10;AAAAAAAAAAAAAAAAPwUAAGRycy9kb3ducmV2LnhtbFBLBQYAAAAABAAEAPMAAABMBgAAAAA=&#10;">
                <v:shapetype id="_x0000_t202" coordsize="21600,21600" o:spt="202" path="m,l,21600r21600,l21600,xe">
                  <v:stroke joinstyle="miter"/>
                  <v:path gradientshapeok="t" o:connecttype="rect"/>
                </v:shapetype>
                <v:shape id="Text Box 1745808848" o:spid="_x0000_s1034" type="#_x0000_t202" style="position:absolute;top:36042;width:15208;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nGrzQAAAOMAAAAPAAAAZHJzL2Rvd25yZXYueG1sRI9PT8Mw&#10;DMXvSPsOkZG4sZRpY1FZNk2VJhCCw/5cuJnGaysap2vCVvj0+IC0o/2e3/t5sRp8q87UxyawhYdx&#10;Boq4DK7hysJhv7k3oGJCdtgGJgs/FGG1HN0sMHfhwls671KlJIRjjhbqlLpc61jW5DGOQ0cs2jH0&#10;HpOMfaVdjxcJ962eZNmj9tiwNNTYUVFT+bX79hZei807bj8n3vy2xfPbcd2dDh8za+9uh/UTqERD&#10;upr/r1+c4M+nM5MZMxVo+UkWoJd/AAAA//8DAFBLAQItABQABgAIAAAAIQDb4fbL7gAAAIUBAAAT&#10;AAAAAAAAAAAAAAAAAAAAAABbQ29udGVudF9UeXBlc10ueG1sUEsBAi0AFAAGAAgAAAAhAFr0LFu/&#10;AAAAFQEAAAsAAAAAAAAAAAAAAAAAHwEAAF9yZWxzLy5yZWxzUEsBAi0AFAAGAAgAAAAhAFDecavN&#10;AAAA4wAAAA8AAAAAAAAAAAAAAAAABwIAAGRycy9kb3ducmV2LnhtbFBLBQYAAAAAAwADALcAAAAB&#10;AwAAAAA=&#10;" filled="f" stroked="f" strokeweight=".5pt">
                  <v:textbox>
                    <w:txbxContent>
                      <w:p w14:paraId="3D750EEC" w14:textId="77777777" w:rsidR="005E2CF5" w:rsidRPr="00405D09" w:rsidRDefault="005E2CF5" w:rsidP="005E2CF5">
                        <w:pPr>
                          <w:spacing w:after="0" w:line="240" w:lineRule="auto"/>
                          <w:rPr>
                            <w:rFonts w:cstheme="minorHAnsi"/>
                            <w:b/>
                            <w:sz w:val="20"/>
                            <w:szCs w:val="20"/>
                          </w:rPr>
                        </w:pPr>
                        <w:bookmarkStart w:id="43" w:name="Table1"/>
                        <w:bookmarkEnd w:id="43"/>
                        <w:r w:rsidRPr="001C5AE9">
                          <w:rPr>
                            <w:rFonts w:cstheme="minorHAnsi"/>
                            <w:b/>
                            <w:sz w:val="20"/>
                            <w:szCs w:val="20"/>
                          </w:rPr>
                          <w:t xml:space="preserve">Table </w:t>
                        </w:r>
                        <w:r>
                          <w:rPr>
                            <w:rFonts w:cstheme="minorHAnsi"/>
                            <w:b/>
                            <w:sz w:val="20"/>
                            <w:szCs w:val="20"/>
                          </w:rPr>
                          <w:t>1</w:t>
                        </w:r>
                        <w:r w:rsidRPr="001C5AE9">
                          <w:rPr>
                            <w:rFonts w:cstheme="minorHAnsi"/>
                            <w:b/>
                            <w:sz w:val="20"/>
                            <w:szCs w:val="20"/>
                          </w:rPr>
                          <w:t>. Eligibility</w:t>
                        </w:r>
                        <w:r>
                          <w:rPr>
                            <w:rFonts w:cstheme="minorHAnsi"/>
                            <w:b/>
                            <w:sz w:val="20"/>
                            <w:szCs w:val="20"/>
                          </w:rPr>
                          <w:t xml:space="preserve"> c</w:t>
                        </w:r>
                        <w:r w:rsidRPr="001C5AE9">
                          <w:rPr>
                            <w:rFonts w:cstheme="minorHAnsi"/>
                            <w:b/>
                            <w:sz w:val="20"/>
                            <w:szCs w:val="20"/>
                          </w:rPr>
                          <w:t>riteria</w:t>
                        </w:r>
                      </w:p>
                    </w:txbxContent>
                  </v:textbox>
                </v:shape>
                <v:shape id="Text Box 1496680854" o:spid="_x0000_s1035" type="#_x0000_t202" style="position:absolute;width:60350;height:36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n6byQAAAOMAAAAPAAAAZHJzL2Rvd25yZXYueG1sRE9fS8Mw&#10;EH8X9h3CDXxzqTJLrcuGiOIGlmk38PVozrZbcylJXOs+vREEH+/3/xar0XTiRM63lhVczxIQxJXV&#10;LdcK9rvnqwyED8gaO8uk4Js8rJaTiwXm2g78Tqcy1CKGsM9RQRNCn0vpq4YM+pntiSP3aZ3BEE9X&#10;S+1wiOGmkzdJkkqDLceGBnt6bKg6ll9GwcdQvrjtZnN469fFeXsui1d6KpS6nI4P9yACjeFf/Ode&#10;6zh/fpemWZLdzuH3pwiAXP4AAAD//wMAUEsBAi0AFAAGAAgAAAAhANvh9svuAAAAhQEAABMAAAAA&#10;AAAAAAAAAAAAAAAAAFtDb250ZW50X1R5cGVzXS54bWxQSwECLQAUAAYACAAAACEAWvQsW78AAAAV&#10;AQAACwAAAAAAAAAAAAAAAAAfAQAAX3JlbHMvLnJlbHNQSwECLQAUAAYACAAAACEAPS5+m8kAAADj&#10;AAAADwAAAAAAAAAAAAAAAAAHAgAAZHJzL2Rvd25yZXYueG1sUEsFBgAAAAADAAMAtwAAAP0CAAAA&#10;AA==&#10;" fillcolor="window" stroked="f" strokeweight=".5pt">
                  <v:textbox>
                    <w:txbxContent>
                      <w:tbl>
                        <w:tblPr>
                          <w:tblStyle w:val="TableGrid"/>
                          <w:tblW w:w="0" w:type="auto"/>
                          <w:tblLook w:val="04A0" w:firstRow="1" w:lastRow="0" w:firstColumn="1" w:lastColumn="0" w:noHBand="0" w:noVBand="1"/>
                        </w:tblPr>
                        <w:tblGrid>
                          <w:gridCol w:w="1943"/>
                          <w:gridCol w:w="4689"/>
                          <w:gridCol w:w="2579"/>
                        </w:tblGrid>
                        <w:tr w:rsidR="005E2CF5" w:rsidRPr="00293053" w14:paraId="2E4255CF" w14:textId="77777777" w:rsidTr="004F7EB4">
                          <w:tc>
                            <w:tcPr>
                              <w:tcW w:w="1980" w:type="dxa"/>
                            </w:tcPr>
                            <w:p w14:paraId="3ED5D731" w14:textId="77777777" w:rsidR="005E2CF5" w:rsidRPr="00293053" w:rsidRDefault="005E2CF5" w:rsidP="00764DC0">
                              <w:pPr>
                                <w:rPr>
                                  <w:rFonts w:cstheme="minorHAnsi"/>
                                  <w:b/>
                                  <w:sz w:val="20"/>
                                  <w:szCs w:val="20"/>
                                </w:rPr>
                              </w:pPr>
                              <w:r w:rsidRPr="00293053">
                                <w:rPr>
                                  <w:rFonts w:cstheme="minorHAnsi"/>
                                  <w:b/>
                                  <w:sz w:val="20"/>
                                  <w:szCs w:val="20"/>
                                </w:rPr>
                                <w:t>Selection criteria</w:t>
                              </w:r>
                            </w:p>
                          </w:tc>
                          <w:tc>
                            <w:tcPr>
                              <w:tcW w:w="4961" w:type="dxa"/>
                            </w:tcPr>
                            <w:p w14:paraId="2CAD45AC" w14:textId="77777777" w:rsidR="005E2CF5" w:rsidRPr="00293053" w:rsidRDefault="005E2CF5" w:rsidP="00764DC0">
                              <w:pPr>
                                <w:rPr>
                                  <w:rFonts w:cstheme="minorHAnsi"/>
                                  <w:b/>
                                  <w:sz w:val="20"/>
                                  <w:szCs w:val="20"/>
                                </w:rPr>
                              </w:pPr>
                              <w:r w:rsidRPr="00293053">
                                <w:rPr>
                                  <w:rFonts w:cstheme="minorHAnsi"/>
                                  <w:b/>
                                  <w:sz w:val="20"/>
                                  <w:szCs w:val="20"/>
                                </w:rPr>
                                <w:t>Inclusion</w:t>
                              </w:r>
                            </w:p>
                          </w:tc>
                          <w:tc>
                            <w:tcPr>
                              <w:tcW w:w="2687" w:type="dxa"/>
                            </w:tcPr>
                            <w:p w14:paraId="0E56AD48" w14:textId="77777777" w:rsidR="005E2CF5" w:rsidRPr="00293053" w:rsidRDefault="005E2CF5" w:rsidP="00764DC0">
                              <w:pPr>
                                <w:rPr>
                                  <w:rFonts w:cstheme="minorHAnsi"/>
                                  <w:b/>
                                  <w:sz w:val="20"/>
                                  <w:szCs w:val="20"/>
                                </w:rPr>
                              </w:pPr>
                              <w:r w:rsidRPr="00293053">
                                <w:rPr>
                                  <w:rFonts w:cstheme="minorHAnsi"/>
                                  <w:b/>
                                  <w:sz w:val="20"/>
                                  <w:szCs w:val="20"/>
                                </w:rPr>
                                <w:t>Exclusion</w:t>
                              </w:r>
                            </w:p>
                          </w:tc>
                        </w:tr>
                        <w:tr w:rsidR="005E2CF5" w:rsidRPr="00293053" w14:paraId="5D0FC636" w14:textId="77777777" w:rsidTr="004F7EB4">
                          <w:tc>
                            <w:tcPr>
                              <w:tcW w:w="1980" w:type="dxa"/>
                            </w:tcPr>
                            <w:p w14:paraId="41E2B7F2" w14:textId="77777777" w:rsidR="005E2CF5" w:rsidRPr="00293053" w:rsidRDefault="005E2CF5" w:rsidP="00764DC0">
                              <w:pPr>
                                <w:rPr>
                                  <w:rFonts w:cstheme="minorHAnsi"/>
                                  <w:sz w:val="20"/>
                                  <w:szCs w:val="20"/>
                                </w:rPr>
                              </w:pPr>
                              <w:r w:rsidRPr="00293053">
                                <w:rPr>
                                  <w:rFonts w:cstheme="minorHAnsi"/>
                                  <w:sz w:val="20"/>
                                  <w:szCs w:val="20"/>
                                </w:rPr>
                                <w:t>Setting</w:t>
                              </w:r>
                            </w:p>
                          </w:tc>
                          <w:tc>
                            <w:tcPr>
                              <w:tcW w:w="4961" w:type="dxa"/>
                            </w:tcPr>
                            <w:p w14:paraId="31B79F46" w14:textId="77777777" w:rsidR="005E2CF5" w:rsidRPr="00293053" w:rsidRDefault="005E2CF5" w:rsidP="00764DC0">
                              <w:pPr>
                                <w:rPr>
                                  <w:rFonts w:cstheme="minorHAnsi"/>
                                  <w:sz w:val="20"/>
                                  <w:szCs w:val="20"/>
                                </w:rPr>
                              </w:pPr>
                              <w:r w:rsidRPr="00293053">
                                <w:rPr>
                                  <w:rFonts w:cstheme="minorHAnsi"/>
                                  <w:sz w:val="20"/>
                                  <w:szCs w:val="20"/>
                                </w:rPr>
                                <w:t>Palliative care research</w:t>
                              </w:r>
                            </w:p>
                            <w:p w14:paraId="6C660A88" w14:textId="77777777" w:rsidR="005E2CF5" w:rsidRPr="00293053" w:rsidRDefault="005E2CF5" w:rsidP="00764DC0">
                              <w:pPr>
                                <w:rPr>
                                  <w:rFonts w:cstheme="minorHAnsi"/>
                                  <w:sz w:val="20"/>
                                  <w:szCs w:val="20"/>
                                </w:rPr>
                              </w:pPr>
                            </w:p>
                            <w:p w14:paraId="21AEF5E6" w14:textId="77777777" w:rsidR="005E2CF5" w:rsidRPr="00293053" w:rsidRDefault="005E2CF5" w:rsidP="00764DC0">
                              <w:pPr>
                                <w:rPr>
                                  <w:rFonts w:cstheme="minorHAnsi"/>
                                  <w:sz w:val="20"/>
                                  <w:szCs w:val="20"/>
                                </w:rPr>
                              </w:pPr>
                              <w:r w:rsidRPr="00293053">
                                <w:rPr>
                                  <w:rFonts w:cstheme="minorHAnsi"/>
                                  <w:sz w:val="20"/>
                                  <w:szCs w:val="20"/>
                                </w:rPr>
                                <w:t>Palliative care in other settings (eg. education, service delivery) if it relates to involvement at a higher level than the individual patient</w:t>
                              </w:r>
                              <w:r>
                                <w:rPr>
                                  <w:rFonts w:cstheme="minorHAnsi"/>
                                  <w:sz w:val="20"/>
                                  <w:szCs w:val="20"/>
                                </w:rPr>
                                <w:t xml:space="preserve"> or </w:t>
                              </w:r>
                              <w:r w:rsidRPr="00293053">
                                <w:rPr>
                                  <w:rFonts w:cstheme="minorHAnsi"/>
                                  <w:sz w:val="20"/>
                                  <w:szCs w:val="20"/>
                                </w:rPr>
                                <w:t>carer, includes guidelines or standards, or is a key text of relevance to the review</w:t>
                              </w:r>
                            </w:p>
                          </w:tc>
                          <w:tc>
                            <w:tcPr>
                              <w:tcW w:w="2687" w:type="dxa"/>
                            </w:tcPr>
                            <w:p w14:paraId="501C4102" w14:textId="77777777" w:rsidR="005E2CF5" w:rsidRPr="00293053" w:rsidRDefault="005E2CF5" w:rsidP="00764DC0">
                              <w:pPr>
                                <w:tabs>
                                  <w:tab w:val="right" w:pos="2471"/>
                                </w:tabs>
                                <w:rPr>
                                  <w:rFonts w:cstheme="minorHAnsi"/>
                                  <w:sz w:val="20"/>
                                  <w:szCs w:val="20"/>
                                </w:rPr>
                              </w:pPr>
                              <w:r w:rsidRPr="00293053">
                                <w:rPr>
                                  <w:rFonts w:cstheme="minorHAnsi"/>
                                  <w:sz w:val="20"/>
                                  <w:szCs w:val="20"/>
                                </w:rPr>
                                <w:t>Other areas of research</w:t>
                              </w:r>
                              <w:r>
                                <w:rPr>
                                  <w:rFonts w:cstheme="minorHAnsi"/>
                                  <w:sz w:val="20"/>
                                  <w:szCs w:val="20"/>
                                </w:rPr>
                                <w:tab/>
                              </w:r>
                            </w:p>
                            <w:p w14:paraId="66F6DC5D" w14:textId="77777777" w:rsidR="005E2CF5" w:rsidRPr="00293053" w:rsidRDefault="005E2CF5" w:rsidP="00764DC0">
                              <w:pPr>
                                <w:rPr>
                                  <w:rFonts w:cstheme="minorHAnsi"/>
                                  <w:sz w:val="20"/>
                                  <w:szCs w:val="20"/>
                                </w:rPr>
                              </w:pPr>
                            </w:p>
                            <w:p w14:paraId="2770D88B" w14:textId="77777777" w:rsidR="005E2CF5" w:rsidRPr="00293053" w:rsidRDefault="005E2CF5" w:rsidP="00764DC0">
                              <w:pPr>
                                <w:rPr>
                                  <w:rFonts w:cstheme="minorHAnsi"/>
                                  <w:sz w:val="20"/>
                                  <w:szCs w:val="20"/>
                                </w:rPr>
                              </w:pPr>
                              <w:r w:rsidRPr="00293053">
                                <w:rPr>
                                  <w:rFonts w:cstheme="minorHAnsi"/>
                                  <w:sz w:val="20"/>
                                  <w:szCs w:val="20"/>
                                </w:rPr>
                                <w:t>Palliative care in service delivery at individual level with no involvement</w:t>
                              </w:r>
                            </w:p>
                            <w:p w14:paraId="2F301088" w14:textId="77777777" w:rsidR="005E2CF5" w:rsidRPr="00293053" w:rsidRDefault="005E2CF5" w:rsidP="00764DC0">
                              <w:pPr>
                                <w:rPr>
                                  <w:rFonts w:cstheme="minorHAnsi"/>
                                  <w:sz w:val="20"/>
                                  <w:szCs w:val="20"/>
                                </w:rPr>
                              </w:pPr>
                            </w:p>
                            <w:p w14:paraId="61F7088C" w14:textId="77777777" w:rsidR="005E2CF5" w:rsidRPr="00293053" w:rsidRDefault="005E2CF5" w:rsidP="00764DC0">
                              <w:pPr>
                                <w:rPr>
                                  <w:rFonts w:cstheme="minorHAnsi"/>
                                  <w:sz w:val="20"/>
                                  <w:szCs w:val="20"/>
                                </w:rPr>
                              </w:pPr>
                              <w:r w:rsidRPr="00293053">
                                <w:rPr>
                                  <w:rFonts w:cstheme="minorHAnsi"/>
                                  <w:sz w:val="20"/>
                                  <w:szCs w:val="20"/>
                                </w:rPr>
                                <w:t>No guidelines or standards</w:t>
                              </w:r>
                            </w:p>
                          </w:tc>
                        </w:tr>
                        <w:tr w:rsidR="005E2CF5" w:rsidRPr="00293053" w14:paraId="70C439B2" w14:textId="77777777" w:rsidTr="004F7EB4">
                          <w:tc>
                            <w:tcPr>
                              <w:tcW w:w="1980" w:type="dxa"/>
                            </w:tcPr>
                            <w:p w14:paraId="41340046" w14:textId="77777777" w:rsidR="005E2CF5" w:rsidRPr="00293053" w:rsidRDefault="005E2CF5" w:rsidP="00764DC0">
                              <w:pPr>
                                <w:rPr>
                                  <w:rFonts w:cstheme="minorHAnsi"/>
                                  <w:sz w:val="20"/>
                                  <w:szCs w:val="20"/>
                                </w:rPr>
                              </w:pPr>
                              <w:r w:rsidRPr="00293053">
                                <w:rPr>
                                  <w:rFonts w:cstheme="minorHAnsi"/>
                                  <w:sz w:val="20"/>
                                  <w:szCs w:val="20"/>
                                </w:rPr>
                                <w:t>Perspective</w:t>
                              </w:r>
                            </w:p>
                          </w:tc>
                          <w:tc>
                            <w:tcPr>
                              <w:tcW w:w="4961" w:type="dxa"/>
                            </w:tcPr>
                            <w:p w14:paraId="02FB6489" w14:textId="77777777" w:rsidR="005E2CF5" w:rsidRPr="00293053" w:rsidRDefault="005E2CF5" w:rsidP="00764DC0">
                              <w:pPr>
                                <w:rPr>
                                  <w:rFonts w:cstheme="minorHAnsi"/>
                                  <w:sz w:val="20"/>
                                  <w:szCs w:val="20"/>
                                </w:rPr>
                              </w:pPr>
                              <w:r w:rsidRPr="00293053">
                                <w:rPr>
                                  <w:rFonts w:cstheme="minorHAnsi"/>
                                  <w:sz w:val="20"/>
                                  <w:szCs w:val="20"/>
                                </w:rPr>
                                <w:t>Anyone with experience of involvement in palliative care research (eg. patients, carers, clinicians, academics)</w:t>
                              </w:r>
                            </w:p>
                          </w:tc>
                          <w:tc>
                            <w:tcPr>
                              <w:tcW w:w="2687" w:type="dxa"/>
                            </w:tcPr>
                            <w:p w14:paraId="014C8CDA" w14:textId="77777777" w:rsidR="005E2CF5" w:rsidRPr="00293053" w:rsidRDefault="005E2CF5" w:rsidP="00764DC0">
                              <w:pPr>
                                <w:rPr>
                                  <w:rFonts w:cstheme="minorHAnsi"/>
                                  <w:sz w:val="20"/>
                                  <w:szCs w:val="20"/>
                                </w:rPr>
                              </w:pPr>
                              <w:r w:rsidRPr="00293053">
                                <w:rPr>
                                  <w:rFonts w:cstheme="minorHAnsi"/>
                                  <w:sz w:val="20"/>
                                  <w:szCs w:val="20"/>
                                </w:rPr>
                                <w:t>No experience of involvement in palliative care research</w:t>
                              </w:r>
                            </w:p>
                          </w:tc>
                        </w:tr>
                        <w:tr w:rsidR="005E2CF5" w:rsidRPr="00293053" w14:paraId="174BCF54" w14:textId="77777777" w:rsidTr="004F7EB4">
                          <w:tc>
                            <w:tcPr>
                              <w:tcW w:w="1980" w:type="dxa"/>
                            </w:tcPr>
                            <w:p w14:paraId="32E662D6" w14:textId="77777777" w:rsidR="005E2CF5" w:rsidRPr="00293053" w:rsidRDefault="005E2CF5" w:rsidP="00764DC0">
                              <w:pPr>
                                <w:rPr>
                                  <w:rFonts w:cstheme="minorHAnsi"/>
                                  <w:sz w:val="20"/>
                                  <w:szCs w:val="20"/>
                                </w:rPr>
                              </w:pPr>
                              <w:r w:rsidRPr="00293053">
                                <w:rPr>
                                  <w:rFonts w:cstheme="minorHAnsi"/>
                                  <w:sz w:val="20"/>
                                  <w:szCs w:val="20"/>
                                </w:rPr>
                                <w:t>Intervention</w:t>
                              </w:r>
                            </w:p>
                          </w:tc>
                          <w:tc>
                            <w:tcPr>
                              <w:tcW w:w="4961" w:type="dxa"/>
                            </w:tcPr>
                            <w:p w14:paraId="4B6A783E" w14:textId="77777777" w:rsidR="005E2CF5" w:rsidRPr="00293053" w:rsidRDefault="005E2CF5" w:rsidP="00764DC0">
                              <w:pPr>
                                <w:rPr>
                                  <w:rFonts w:cstheme="minorHAnsi"/>
                                  <w:sz w:val="20"/>
                                  <w:szCs w:val="20"/>
                                </w:rPr>
                              </w:pPr>
                              <w:r w:rsidRPr="00293053">
                                <w:rPr>
                                  <w:rFonts w:cstheme="minorHAnsi"/>
                                  <w:sz w:val="20"/>
                                  <w:szCs w:val="20"/>
                                </w:rPr>
                                <w:t>Involvement</w:t>
                              </w:r>
                            </w:p>
                          </w:tc>
                          <w:tc>
                            <w:tcPr>
                              <w:tcW w:w="2687" w:type="dxa"/>
                            </w:tcPr>
                            <w:p w14:paraId="4E93CDD2" w14:textId="77777777" w:rsidR="005E2CF5" w:rsidRPr="00293053" w:rsidRDefault="005E2CF5" w:rsidP="00764DC0">
                              <w:pPr>
                                <w:rPr>
                                  <w:rFonts w:cstheme="minorHAnsi"/>
                                  <w:sz w:val="20"/>
                                  <w:szCs w:val="20"/>
                                </w:rPr>
                              </w:pPr>
                              <w:r w:rsidRPr="00293053">
                                <w:rPr>
                                  <w:rFonts w:cstheme="minorHAnsi"/>
                                  <w:sz w:val="20"/>
                                  <w:szCs w:val="20"/>
                                </w:rPr>
                                <w:t>No involvement</w:t>
                              </w:r>
                            </w:p>
                          </w:tc>
                        </w:tr>
                        <w:tr w:rsidR="005E2CF5" w:rsidRPr="00293053" w14:paraId="23BE884E" w14:textId="77777777" w:rsidTr="004F7EB4">
                          <w:tc>
                            <w:tcPr>
                              <w:tcW w:w="1980" w:type="dxa"/>
                            </w:tcPr>
                            <w:p w14:paraId="525D7B6B" w14:textId="77777777" w:rsidR="005E2CF5" w:rsidRPr="00293053" w:rsidRDefault="005E2CF5" w:rsidP="00764DC0">
                              <w:pPr>
                                <w:rPr>
                                  <w:rFonts w:cstheme="minorHAnsi"/>
                                  <w:sz w:val="20"/>
                                  <w:szCs w:val="20"/>
                                </w:rPr>
                              </w:pPr>
                              <w:r w:rsidRPr="00293053">
                                <w:rPr>
                                  <w:rFonts w:cstheme="minorHAnsi"/>
                                  <w:sz w:val="20"/>
                                  <w:szCs w:val="20"/>
                                </w:rPr>
                                <w:t>Comparison</w:t>
                              </w:r>
                            </w:p>
                          </w:tc>
                          <w:tc>
                            <w:tcPr>
                              <w:tcW w:w="4961" w:type="dxa"/>
                            </w:tcPr>
                            <w:p w14:paraId="675490A9" w14:textId="77777777" w:rsidR="005E2CF5" w:rsidRPr="00293053" w:rsidRDefault="005E2CF5" w:rsidP="00764DC0">
                              <w:pPr>
                                <w:rPr>
                                  <w:rFonts w:cstheme="minorHAnsi"/>
                                  <w:sz w:val="20"/>
                                  <w:szCs w:val="20"/>
                                </w:rPr>
                              </w:pPr>
                              <w:r w:rsidRPr="00293053">
                                <w:rPr>
                                  <w:rFonts w:cstheme="minorHAnsi"/>
                                  <w:sz w:val="20"/>
                                  <w:szCs w:val="20"/>
                                </w:rPr>
                                <w:t>Not relevant</w:t>
                              </w:r>
                            </w:p>
                          </w:tc>
                          <w:tc>
                            <w:tcPr>
                              <w:tcW w:w="2687" w:type="dxa"/>
                            </w:tcPr>
                            <w:p w14:paraId="323E869A" w14:textId="77777777" w:rsidR="005E2CF5" w:rsidRPr="00293053" w:rsidRDefault="005E2CF5" w:rsidP="00764DC0">
                              <w:pPr>
                                <w:rPr>
                                  <w:rFonts w:cstheme="minorHAnsi"/>
                                  <w:sz w:val="20"/>
                                  <w:szCs w:val="20"/>
                                </w:rPr>
                              </w:pPr>
                              <w:r w:rsidRPr="00293053">
                                <w:rPr>
                                  <w:rFonts w:cstheme="minorHAnsi"/>
                                  <w:sz w:val="20"/>
                                  <w:szCs w:val="20"/>
                                </w:rPr>
                                <w:t>Not relevant</w:t>
                              </w:r>
                            </w:p>
                          </w:tc>
                        </w:tr>
                        <w:tr w:rsidR="005E2CF5" w:rsidRPr="00293053" w14:paraId="79E4A0DA" w14:textId="77777777" w:rsidTr="004F7EB4">
                          <w:tc>
                            <w:tcPr>
                              <w:tcW w:w="1980" w:type="dxa"/>
                            </w:tcPr>
                            <w:p w14:paraId="5F7FE151" w14:textId="77777777" w:rsidR="005E2CF5" w:rsidRPr="00293053" w:rsidRDefault="005E2CF5" w:rsidP="00764DC0">
                              <w:pPr>
                                <w:rPr>
                                  <w:rFonts w:cstheme="minorHAnsi"/>
                                  <w:sz w:val="20"/>
                                  <w:szCs w:val="20"/>
                                </w:rPr>
                              </w:pPr>
                              <w:r w:rsidRPr="00293053">
                                <w:rPr>
                                  <w:rFonts w:cstheme="minorHAnsi"/>
                                  <w:sz w:val="20"/>
                                  <w:szCs w:val="20"/>
                                </w:rPr>
                                <w:t>Evaluation</w:t>
                              </w:r>
                            </w:p>
                          </w:tc>
                          <w:tc>
                            <w:tcPr>
                              <w:tcW w:w="4961" w:type="dxa"/>
                            </w:tcPr>
                            <w:p w14:paraId="47F3B71E" w14:textId="77777777" w:rsidR="005E2CF5" w:rsidRPr="00293053" w:rsidRDefault="005E2CF5" w:rsidP="00764DC0">
                              <w:pPr>
                                <w:rPr>
                                  <w:rFonts w:cstheme="minorHAnsi"/>
                                  <w:sz w:val="20"/>
                                  <w:szCs w:val="20"/>
                                </w:rPr>
                              </w:pPr>
                              <w:r w:rsidRPr="00293053">
                                <w:rPr>
                                  <w:rFonts w:cstheme="minorHAnsi"/>
                                  <w:sz w:val="20"/>
                                  <w:szCs w:val="20"/>
                                </w:rPr>
                                <w:t>Any evidence on the effects of involvement, either on outcome or process (eg. impact, benefits, barriers)</w:t>
                              </w:r>
                            </w:p>
                          </w:tc>
                          <w:tc>
                            <w:tcPr>
                              <w:tcW w:w="2687" w:type="dxa"/>
                            </w:tcPr>
                            <w:p w14:paraId="6BC4D9CE" w14:textId="77777777" w:rsidR="005E2CF5" w:rsidRPr="00293053" w:rsidRDefault="005E2CF5" w:rsidP="00764DC0">
                              <w:pPr>
                                <w:rPr>
                                  <w:rFonts w:cstheme="minorHAnsi"/>
                                  <w:sz w:val="20"/>
                                  <w:szCs w:val="20"/>
                                </w:rPr>
                              </w:pPr>
                              <w:r w:rsidRPr="00293053">
                                <w:rPr>
                                  <w:rFonts w:cstheme="minorHAnsi"/>
                                  <w:sz w:val="20"/>
                                  <w:szCs w:val="20"/>
                                </w:rPr>
                                <w:t>None</w:t>
                              </w:r>
                            </w:p>
                          </w:tc>
                        </w:tr>
                        <w:tr w:rsidR="005E2CF5" w:rsidRPr="00293053" w14:paraId="6F76AC7D" w14:textId="77777777" w:rsidTr="004F7EB4">
                          <w:tc>
                            <w:tcPr>
                              <w:tcW w:w="1980" w:type="dxa"/>
                            </w:tcPr>
                            <w:p w14:paraId="52FBD67C" w14:textId="77777777" w:rsidR="005E2CF5" w:rsidRPr="00293053" w:rsidRDefault="005E2CF5" w:rsidP="00764DC0">
                              <w:pPr>
                                <w:rPr>
                                  <w:rFonts w:cstheme="minorHAnsi"/>
                                  <w:sz w:val="20"/>
                                  <w:szCs w:val="20"/>
                                </w:rPr>
                              </w:pPr>
                              <w:r w:rsidRPr="00293053">
                                <w:rPr>
                                  <w:rFonts w:cstheme="minorHAnsi"/>
                                  <w:sz w:val="20"/>
                                  <w:szCs w:val="20"/>
                                </w:rPr>
                                <w:t>Age</w:t>
                              </w:r>
                            </w:p>
                          </w:tc>
                          <w:tc>
                            <w:tcPr>
                              <w:tcW w:w="4961" w:type="dxa"/>
                            </w:tcPr>
                            <w:p w14:paraId="226046AA" w14:textId="77777777" w:rsidR="005E2CF5" w:rsidRPr="00293053" w:rsidRDefault="005E2CF5" w:rsidP="00764DC0">
                              <w:pPr>
                                <w:rPr>
                                  <w:rFonts w:cstheme="minorHAnsi"/>
                                  <w:sz w:val="20"/>
                                  <w:szCs w:val="20"/>
                                </w:rPr>
                              </w:pPr>
                              <w:r w:rsidRPr="00293053">
                                <w:rPr>
                                  <w:rFonts w:cstheme="minorHAnsi"/>
                                  <w:sz w:val="20"/>
                                  <w:szCs w:val="20"/>
                                </w:rPr>
                                <w:t>Aged 18 years and older</w:t>
                              </w:r>
                            </w:p>
                          </w:tc>
                          <w:tc>
                            <w:tcPr>
                              <w:tcW w:w="2687" w:type="dxa"/>
                            </w:tcPr>
                            <w:p w14:paraId="6283A5A6" w14:textId="77777777" w:rsidR="005E2CF5" w:rsidRPr="00293053" w:rsidRDefault="005E2CF5" w:rsidP="00764DC0">
                              <w:pPr>
                                <w:rPr>
                                  <w:rFonts w:cstheme="minorHAnsi"/>
                                  <w:sz w:val="20"/>
                                  <w:szCs w:val="20"/>
                                </w:rPr>
                              </w:pPr>
                              <w:r w:rsidRPr="00293053">
                                <w:rPr>
                                  <w:rFonts w:cstheme="minorHAnsi"/>
                                  <w:sz w:val="20"/>
                                  <w:szCs w:val="20"/>
                                </w:rPr>
                                <w:t>Aged under 18 years</w:t>
                              </w:r>
                            </w:p>
                          </w:tc>
                        </w:tr>
                        <w:tr w:rsidR="005E2CF5" w:rsidRPr="00293053" w14:paraId="45810F8C" w14:textId="77777777" w:rsidTr="004F7EB4">
                          <w:tc>
                            <w:tcPr>
                              <w:tcW w:w="1980" w:type="dxa"/>
                            </w:tcPr>
                            <w:p w14:paraId="36C439C9" w14:textId="77777777" w:rsidR="005E2CF5" w:rsidRPr="00293053" w:rsidRDefault="005E2CF5" w:rsidP="00764DC0">
                              <w:pPr>
                                <w:rPr>
                                  <w:rFonts w:cstheme="minorHAnsi"/>
                                  <w:sz w:val="20"/>
                                  <w:szCs w:val="20"/>
                                </w:rPr>
                              </w:pPr>
                              <w:r w:rsidRPr="00293053">
                                <w:rPr>
                                  <w:rFonts w:cstheme="minorHAnsi"/>
                                  <w:sz w:val="20"/>
                                  <w:szCs w:val="20"/>
                                </w:rPr>
                                <w:t>Countries</w:t>
                              </w:r>
                            </w:p>
                          </w:tc>
                          <w:tc>
                            <w:tcPr>
                              <w:tcW w:w="4961" w:type="dxa"/>
                            </w:tcPr>
                            <w:p w14:paraId="20E9AFF5" w14:textId="77777777" w:rsidR="005E2CF5" w:rsidRPr="00293053" w:rsidRDefault="005E2CF5" w:rsidP="00764DC0">
                              <w:pPr>
                                <w:rPr>
                                  <w:rFonts w:cstheme="minorHAnsi"/>
                                  <w:sz w:val="20"/>
                                  <w:szCs w:val="20"/>
                                </w:rPr>
                              </w:pPr>
                              <w:r w:rsidRPr="00293053">
                                <w:rPr>
                                  <w:rFonts w:cstheme="minorHAnsi"/>
                                  <w:sz w:val="20"/>
                                  <w:szCs w:val="20"/>
                                </w:rPr>
                                <w:t xml:space="preserve">Evidence concerning </w:t>
                              </w:r>
                              <w:r>
                                <w:rPr>
                                  <w:rFonts w:cstheme="minorHAnsi"/>
                                  <w:sz w:val="20"/>
                                  <w:szCs w:val="20"/>
                                </w:rPr>
                                <w:t>high income</w:t>
                              </w:r>
                              <w:r w:rsidRPr="00293053">
                                <w:rPr>
                                  <w:rFonts w:cstheme="minorHAnsi"/>
                                  <w:sz w:val="20"/>
                                  <w:szCs w:val="20"/>
                                </w:rPr>
                                <w:t xml:space="preserve"> populations only</w:t>
                              </w:r>
                            </w:p>
                          </w:tc>
                          <w:tc>
                            <w:tcPr>
                              <w:tcW w:w="2687" w:type="dxa"/>
                            </w:tcPr>
                            <w:p w14:paraId="40101EF9" w14:textId="77777777" w:rsidR="005E2CF5" w:rsidRPr="00293053" w:rsidRDefault="005E2CF5" w:rsidP="00764DC0">
                              <w:pPr>
                                <w:rPr>
                                  <w:rFonts w:cstheme="minorHAnsi"/>
                                  <w:sz w:val="20"/>
                                  <w:szCs w:val="20"/>
                                </w:rPr>
                              </w:pPr>
                              <w:r w:rsidRPr="00293053">
                                <w:rPr>
                                  <w:rFonts w:cstheme="minorHAnsi"/>
                                  <w:sz w:val="20"/>
                                  <w:szCs w:val="20"/>
                                </w:rPr>
                                <w:t>Non-</w:t>
                              </w:r>
                              <w:r>
                                <w:rPr>
                                  <w:rFonts w:cstheme="minorHAnsi"/>
                                  <w:sz w:val="20"/>
                                  <w:szCs w:val="20"/>
                                </w:rPr>
                                <w:t>high income</w:t>
                              </w:r>
                              <w:r w:rsidRPr="00293053">
                                <w:rPr>
                                  <w:rFonts w:cstheme="minorHAnsi"/>
                                  <w:sz w:val="20"/>
                                  <w:szCs w:val="20"/>
                                </w:rPr>
                                <w:t xml:space="preserve"> </w:t>
                              </w:r>
                              <w:r>
                                <w:rPr>
                                  <w:rFonts w:cstheme="minorHAnsi"/>
                                  <w:sz w:val="20"/>
                                  <w:szCs w:val="20"/>
                                </w:rPr>
                                <w:t>countries</w:t>
                              </w:r>
                            </w:p>
                          </w:tc>
                        </w:tr>
                        <w:tr w:rsidR="005E2CF5" w:rsidRPr="00293053" w14:paraId="5978DE0C" w14:textId="77777777" w:rsidTr="004F7EB4">
                          <w:tc>
                            <w:tcPr>
                              <w:tcW w:w="1980" w:type="dxa"/>
                            </w:tcPr>
                            <w:p w14:paraId="033E4694" w14:textId="77777777" w:rsidR="005E2CF5" w:rsidRPr="00293053" w:rsidRDefault="005E2CF5" w:rsidP="00764DC0">
                              <w:pPr>
                                <w:rPr>
                                  <w:rFonts w:cstheme="minorHAnsi"/>
                                  <w:sz w:val="20"/>
                                  <w:szCs w:val="20"/>
                                </w:rPr>
                              </w:pPr>
                              <w:r w:rsidRPr="00293053">
                                <w:rPr>
                                  <w:rFonts w:cstheme="minorHAnsi"/>
                                  <w:sz w:val="20"/>
                                  <w:szCs w:val="20"/>
                                </w:rPr>
                                <w:t>Language</w:t>
                              </w:r>
                            </w:p>
                          </w:tc>
                          <w:tc>
                            <w:tcPr>
                              <w:tcW w:w="4961" w:type="dxa"/>
                            </w:tcPr>
                            <w:p w14:paraId="072651A5" w14:textId="77777777" w:rsidR="005E2CF5" w:rsidRPr="00293053" w:rsidRDefault="005E2CF5" w:rsidP="00764DC0">
                              <w:pPr>
                                <w:rPr>
                                  <w:rFonts w:cstheme="minorHAnsi"/>
                                  <w:sz w:val="20"/>
                                  <w:szCs w:val="20"/>
                                </w:rPr>
                              </w:pPr>
                              <w:r w:rsidRPr="00293053">
                                <w:rPr>
                                  <w:rFonts w:cstheme="minorHAnsi"/>
                                  <w:sz w:val="20"/>
                                  <w:szCs w:val="20"/>
                                </w:rPr>
                                <w:t>English only</w:t>
                              </w:r>
                            </w:p>
                          </w:tc>
                          <w:tc>
                            <w:tcPr>
                              <w:tcW w:w="2687" w:type="dxa"/>
                            </w:tcPr>
                            <w:p w14:paraId="6416CB0F" w14:textId="77777777" w:rsidR="005E2CF5" w:rsidRPr="00293053" w:rsidRDefault="005E2CF5" w:rsidP="00764DC0">
                              <w:pPr>
                                <w:rPr>
                                  <w:rFonts w:cstheme="minorHAnsi"/>
                                  <w:sz w:val="20"/>
                                  <w:szCs w:val="20"/>
                                </w:rPr>
                              </w:pPr>
                              <w:r w:rsidRPr="00293053">
                                <w:rPr>
                                  <w:rFonts w:cstheme="minorHAnsi"/>
                                  <w:sz w:val="20"/>
                                  <w:szCs w:val="20"/>
                                </w:rPr>
                                <w:t>Non-English</w:t>
                              </w:r>
                            </w:p>
                          </w:tc>
                        </w:tr>
                        <w:tr w:rsidR="005E2CF5" w:rsidRPr="00293053" w14:paraId="1592B788" w14:textId="77777777" w:rsidTr="004F7EB4">
                          <w:tc>
                            <w:tcPr>
                              <w:tcW w:w="1980" w:type="dxa"/>
                            </w:tcPr>
                            <w:p w14:paraId="0CEB5A97" w14:textId="77777777" w:rsidR="005E2CF5" w:rsidRPr="00293053" w:rsidRDefault="005E2CF5" w:rsidP="00764DC0">
                              <w:pPr>
                                <w:rPr>
                                  <w:rFonts w:cstheme="minorHAnsi"/>
                                  <w:sz w:val="20"/>
                                  <w:szCs w:val="20"/>
                                </w:rPr>
                              </w:pPr>
                              <w:r w:rsidRPr="00293053">
                                <w:rPr>
                                  <w:rFonts w:cstheme="minorHAnsi"/>
                                  <w:sz w:val="20"/>
                                  <w:szCs w:val="20"/>
                                </w:rPr>
                                <w:t>Type of evidence</w:t>
                              </w:r>
                            </w:p>
                          </w:tc>
                          <w:tc>
                            <w:tcPr>
                              <w:tcW w:w="4961" w:type="dxa"/>
                            </w:tcPr>
                            <w:p w14:paraId="3BFEF95F" w14:textId="77777777" w:rsidR="005E2CF5" w:rsidRPr="00293053" w:rsidRDefault="005E2CF5" w:rsidP="00764DC0">
                              <w:pPr>
                                <w:rPr>
                                  <w:rFonts w:cstheme="minorHAnsi"/>
                                  <w:sz w:val="20"/>
                                  <w:szCs w:val="20"/>
                                </w:rPr>
                              </w:pPr>
                              <w:r w:rsidRPr="00293053">
                                <w:rPr>
                                  <w:rFonts w:cstheme="minorHAnsi"/>
                                  <w:sz w:val="20"/>
                                  <w:szCs w:val="20"/>
                                </w:rPr>
                                <w:t>Any evidence or literature, including grey literature</w:t>
                              </w:r>
                            </w:p>
                          </w:tc>
                          <w:tc>
                            <w:tcPr>
                              <w:tcW w:w="2687" w:type="dxa"/>
                            </w:tcPr>
                            <w:p w14:paraId="3FB172ED" w14:textId="77777777" w:rsidR="005E2CF5" w:rsidRPr="00293053" w:rsidRDefault="005E2CF5" w:rsidP="00764DC0">
                              <w:pPr>
                                <w:rPr>
                                  <w:rFonts w:cstheme="minorHAnsi"/>
                                  <w:sz w:val="20"/>
                                  <w:szCs w:val="20"/>
                                </w:rPr>
                              </w:pPr>
                              <w:r w:rsidRPr="00293053">
                                <w:rPr>
                                  <w:rFonts w:cstheme="minorHAnsi"/>
                                  <w:sz w:val="20"/>
                                  <w:szCs w:val="20"/>
                                </w:rPr>
                                <w:t>None</w:t>
                              </w:r>
                            </w:p>
                          </w:tc>
                        </w:tr>
                        <w:tr w:rsidR="005E2CF5" w:rsidRPr="00293053" w14:paraId="1602DBD4" w14:textId="77777777" w:rsidTr="004F7EB4">
                          <w:tc>
                            <w:tcPr>
                              <w:tcW w:w="1980" w:type="dxa"/>
                            </w:tcPr>
                            <w:p w14:paraId="3897902F" w14:textId="77777777" w:rsidR="005E2CF5" w:rsidRPr="00293053" w:rsidRDefault="005E2CF5" w:rsidP="00764DC0">
                              <w:pPr>
                                <w:rPr>
                                  <w:rFonts w:cstheme="minorHAnsi"/>
                                  <w:sz w:val="20"/>
                                  <w:szCs w:val="20"/>
                                </w:rPr>
                              </w:pPr>
                              <w:r w:rsidRPr="00293053">
                                <w:rPr>
                                  <w:rFonts w:cstheme="minorHAnsi"/>
                                  <w:sz w:val="20"/>
                                  <w:szCs w:val="20"/>
                                </w:rPr>
                                <w:t>Study/evidence design</w:t>
                              </w:r>
                            </w:p>
                          </w:tc>
                          <w:tc>
                            <w:tcPr>
                              <w:tcW w:w="4961" w:type="dxa"/>
                            </w:tcPr>
                            <w:p w14:paraId="29832242" w14:textId="77777777" w:rsidR="005E2CF5" w:rsidRPr="00293053" w:rsidRDefault="005E2CF5" w:rsidP="00764DC0">
                              <w:pPr>
                                <w:rPr>
                                  <w:rFonts w:cstheme="minorHAnsi"/>
                                  <w:sz w:val="20"/>
                                  <w:szCs w:val="20"/>
                                </w:rPr>
                              </w:pPr>
                              <w:r w:rsidRPr="00293053">
                                <w:rPr>
                                  <w:rFonts w:cstheme="minorHAnsi"/>
                                  <w:sz w:val="20"/>
                                  <w:szCs w:val="20"/>
                                </w:rPr>
                                <w:t>Any design, including reviews, qualitative, quantitative, mixed methods, text or opinion</w:t>
                              </w:r>
                            </w:p>
                          </w:tc>
                          <w:tc>
                            <w:tcPr>
                              <w:tcW w:w="2687" w:type="dxa"/>
                            </w:tcPr>
                            <w:p w14:paraId="26C606E2" w14:textId="77777777" w:rsidR="005E2CF5" w:rsidRPr="00293053" w:rsidRDefault="005E2CF5" w:rsidP="00764DC0">
                              <w:pPr>
                                <w:rPr>
                                  <w:rFonts w:cstheme="minorHAnsi"/>
                                  <w:sz w:val="20"/>
                                  <w:szCs w:val="20"/>
                                </w:rPr>
                              </w:pPr>
                              <w:r w:rsidRPr="00293053">
                                <w:rPr>
                                  <w:rFonts w:cstheme="minorHAnsi"/>
                                  <w:sz w:val="20"/>
                                  <w:szCs w:val="20"/>
                                </w:rPr>
                                <w:t>None</w:t>
                              </w:r>
                            </w:p>
                          </w:tc>
                        </w:tr>
                        <w:tr w:rsidR="005E2CF5" w:rsidRPr="00293053" w14:paraId="13046CA4" w14:textId="77777777" w:rsidTr="004F7EB4">
                          <w:tc>
                            <w:tcPr>
                              <w:tcW w:w="1980" w:type="dxa"/>
                            </w:tcPr>
                            <w:p w14:paraId="06B811AF" w14:textId="77777777" w:rsidR="005E2CF5" w:rsidRPr="00293053" w:rsidRDefault="005E2CF5" w:rsidP="00764DC0">
                              <w:pPr>
                                <w:rPr>
                                  <w:rFonts w:cstheme="minorHAnsi"/>
                                  <w:sz w:val="20"/>
                                  <w:szCs w:val="20"/>
                                </w:rPr>
                              </w:pPr>
                              <w:r w:rsidRPr="00293053">
                                <w:rPr>
                                  <w:rFonts w:cstheme="minorHAnsi"/>
                                  <w:sz w:val="20"/>
                                  <w:szCs w:val="20"/>
                                </w:rPr>
                                <w:t>Publication year</w:t>
                              </w:r>
                            </w:p>
                          </w:tc>
                          <w:tc>
                            <w:tcPr>
                              <w:tcW w:w="4961" w:type="dxa"/>
                            </w:tcPr>
                            <w:p w14:paraId="5E8B2CDB" w14:textId="77777777" w:rsidR="005E2CF5" w:rsidRPr="00293053" w:rsidRDefault="005E2CF5" w:rsidP="00764DC0">
                              <w:pPr>
                                <w:rPr>
                                  <w:rFonts w:cstheme="minorHAnsi"/>
                                  <w:sz w:val="20"/>
                                  <w:szCs w:val="20"/>
                                </w:rPr>
                              </w:pPr>
                              <w:r w:rsidRPr="00293053">
                                <w:rPr>
                                  <w:rFonts w:cstheme="minorHAnsi"/>
                                  <w:sz w:val="20"/>
                                  <w:szCs w:val="20"/>
                                </w:rPr>
                                <w:t>Any year</w:t>
                              </w:r>
                            </w:p>
                          </w:tc>
                          <w:tc>
                            <w:tcPr>
                              <w:tcW w:w="2687" w:type="dxa"/>
                            </w:tcPr>
                            <w:p w14:paraId="1C44B5F0" w14:textId="77777777" w:rsidR="005E2CF5" w:rsidRPr="00293053" w:rsidRDefault="005E2CF5" w:rsidP="00764DC0">
                              <w:pPr>
                                <w:rPr>
                                  <w:rFonts w:cstheme="minorHAnsi"/>
                                  <w:sz w:val="20"/>
                                  <w:szCs w:val="20"/>
                                </w:rPr>
                              </w:pPr>
                              <w:r w:rsidRPr="00293053">
                                <w:rPr>
                                  <w:rFonts w:cstheme="minorHAnsi"/>
                                  <w:sz w:val="20"/>
                                  <w:szCs w:val="20"/>
                                </w:rPr>
                                <w:t>None</w:t>
                              </w:r>
                            </w:p>
                          </w:tc>
                        </w:tr>
                      </w:tbl>
                      <w:p w14:paraId="2BC888C0" w14:textId="77777777" w:rsidR="005E2CF5" w:rsidRDefault="005E2CF5" w:rsidP="005E2CF5"/>
                    </w:txbxContent>
                  </v:textbox>
                </v:shape>
                <w10:wrap type="square"/>
              </v:group>
            </w:pict>
          </mc:Fallback>
        </mc:AlternateContent>
      </w:r>
    </w:p>
    <w:p w14:paraId="7243A5C5" w14:textId="49C8E4FE" w:rsidR="005E2CF5" w:rsidRPr="005E2CF5" w:rsidRDefault="005E2CF5" w:rsidP="005E2CF5">
      <w:pPr>
        <w:spacing w:after="0" w:line="240" w:lineRule="auto"/>
        <w:rPr>
          <w:rFonts w:cstheme="minorHAnsi"/>
          <w:sz w:val="24"/>
          <w:szCs w:val="24"/>
        </w:rPr>
      </w:pPr>
    </w:p>
    <w:p w14:paraId="0C061837" w14:textId="73BC541F"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A broad definition of palliative care was used, from the Global Atlas of Palliative Care, which previously widened the WHO definition to make it more comprehensive </w:t>
      </w:r>
      <w:r w:rsidR="00C445FA">
        <w:rPr>
          <w:rFonts w:cstheme="minorHAnsi"/>
          <w:sz w:val="24"/>
          <w:szCs w:val="24"/>
        </w:rPr>
        <w:fldChar w:fldCharType="begin"/>
      </w:r>
      <w:r w:rsidR="00C445FA">
        <w:rPr>
          <w:rFonts w:cstheme="minorHAnsi"/>
          <w:sz w:val="24"/>
          <w:szCs w:val="24"/>
        </w:rPr>
        <w:instrText xml:space="preserve"> ADDIN EN.CITE &lt;EndNote&gt;&lt;Cite&gt;&lt;RecNum&gt;15141&lt;/RecNum&gt;&lt;DisplayText&gt;(Connor 2020)&lt;/DisplayText&gt;&lt;record&gt;&lt;rec-number&gt;15141&lt;/rec-number&gt;&lt;foreign-keys&gt;&lt;key app="EN" db-id="eda99esr9arp52e20v2pftz4rp5s9x0evef5" timestamp="1479826074"&gt;15141&lt;/key&gt;&lt;/foreign-keys&gt;&lt;ref-type name="Report"&gt;27&lt;/ref-type&gt;&lt;contributors&gt;&lt;authors&gt;&lt;author&gt;Connor, S.R.&lt;/author&gt;&lt;/authors&gt;&lt;tertiary-authors&gt;&lt;author&gt;WHPCA,&lt;/author&gt;&lt;/tertiary-authors&gt;&lt;/contributors&gt;&lt;titles&gt;&lt;title&gt;Global Atlas of Palliative Care&lt;/title&gt;&lt;/titles&gt;&lt;edition&gt;2nd&lt;/edition&gt;&lt;reprint-edition&gt;not in file&lt;/reprint-edition&gt;&lt;dates&gt;&lt;year&gt;2020&lt;/year&gt;&lt;/dates&gt;&lt;pub-location&gt;London&lt;/pub-location&gt;&lt;publisher&gt;Worldwide Hospice Palliative Care Alliance, World Health Organization&lt;/publisher&gt;&lt;urls&gt;&lt;related-urls&gt;&lt;url&gt;http://www.thewhpca.org/resources/global-atlas-on-end-of-life-care&lt;/url&gt;&lt;/related-urls&gt;&lt;/urls&gt;&lt;/record&gt;&lt;/Cite&gt;&lt;/EndNote&gt;</w:instrText>
      </w:r>
      <w:r w:rsidR="00C445FA">
        <w:rPr>
          <w:rFonts w:cstheme="minorHAnsi"/>
          <w:sz w:val="24"/>
          <w:szCs w:val="24"/>
        </w:rPr>
        <w:fldChar w:fldCharType="separate"/>
      </w:r>
      <w:r w:rsidR="00C445FA">
        <w:rPr>
          <w:rFonts w:cstheme="minorHAnsi"/>
          <w:noProof/>
          <w:sz w:val="24"/>
          <w:szCs w:val="24"/>
        </w:rPr>
        <w:t>(Connor 2020)</w:t>
      </w:r>
      <w:r w:rsidR="00C445FA">
        <w:rPr>
          <w:rFonts w:cstheme="minorHAnsi"/>
          <w:sz w:val="24"/>
          <w:szCs w:val="24"/>
        </w:rPr>
        <w:fldChar w:fldCharType="end"/>
      </w:r>
      <w:r w:rsidRPr="005E2CF5">
        <w:rPr>
          <w:rFonts w:cstheme="minorHAnsi"/>
          <w:sz w:val="24"/>
          <w:szCs w:val="24"/>
        </w:rPr>
        <w:t xml:space="preserve">. Evidence concerning those aged under 18 years was excluded because of the additional ethical and legal issues raised </w:t>
      </w:r>
      <w:r w:rsidR="00C445FA">
        <w:rPr>
          <w:rFonts w:cstheme="minorHAnsi"/>
          <w:sz w:val="24"/>
          <w:szCs w:val="24"/>
        </w:rPr>
        <w:fldChar w:fldCharType="begin"/>
      </w:r>
      <w:r w:rsidR="00C445FA">
        <w:rPr>
          <w:rFonts w:cstheme="minorHAnsi"/>
          <w:sz w:val="24"/>
          <w:szCs w:val="24"/>
        </w:rPr>
        <w:instrText xml:space="preserve"> ADDIN EN.CITE &lt;EndNote&gt;&lt;Cite&gt;&lt;RecNum&gt;199394&lt;/RecNum&gt;&lt;DisplayText&gt;(NIHR 2021b)&lt;/DisplayText&gt;&lt;record&gt;&lt;rec-number&gt;199394&lt;/rec-number&gt;&lt;foreign-keys&gt;&lt;key app="EN" db-id="eda99esr9arp52e20v2pftz4rp5s9x0evef5" timestamp="1655376001"&gt;199394&lt;/key&gt;&lt;/foreign-keys&gt;&lt;ref-type name="Report"&gt;27&lt;/ref-type&gt;&lt;contributors&gt;&lt;authors&gt;&lt;author&gt;NIHR&lt;/author&gt;&lt;/authors&gt;&lt;/contributors&gt;&lt;titles&gt;&lt;title&gt;Involving children and young people as advisors in research. Top tips and essential key issues for researchers&lt;/title&gt;&lt;/titles&gt;&lt;reprint-edition&gt;not in file&lt;/reprint-edition&gt;&lt;dates&gt;&lt;year&gt;2021&lt;/year&gt;&lt;/dates&gt;&lt;pub-location&gt;UK&lt;/pub-location&gt;&lt;publisher&gt;National Institute for Health Research&lt;/publisher&gt;&lt;urls&gt;&lt;related-urls&gt;&lt;url&gt;https://www.invo.org.uk/posttypepublication/public-co-applicants-in-research-guidance-on-roles-and-responsibilities/&lt;/url&gt;&lt;/related-urls&gt;&lt;/urls&gt;&lt;/record&gt;&lt;/Cite&gt;&lt;/EndNote&gt;</w:instrText>
      </w:r>
      <w:r w:rsidR="00C445FA">
        <w:rPr>
          <w:rFonts w:cstheme="minorHAnsi"/>
          <w:sz w:val="24"/>
          <w:szCs w:val="24"/>
        </w:rPr>
        <w:fldChar w:fldCharType="separate"/>
      </w:r>
      <w:r w:rsidR="00C445FA">
        <w:rPr>
          <w:rFonts w:cstheme="minorHAnsi"/>
          <w:noProof/>
          <w:sz w:val="24"/>
          <w:szCs w:val="24"/>
        </w:rPr>
        <w:t>(NIHR 2021b)</w:t>
      </w:r>
      <w:r w:rsidR="00C445FA">
        <w:rPr>
          <w:rFonts w:cstheme="minorHAnsi"/>
          <w:sz w:val="24"/>
          <w:szCs w:val="24"/>
        </w:rPr>
        <w:fldChar w:fldCharType="end"/>
      </w:r>
      <w:r w:rsidRPr="005E2CF5">
        <w:rPr>
          <w:rFonts w:cstheme="minorHAnsi"/>
          <w:sz w:val="24"/>
          <w:szCs w:val="24"/>
        </w:rPr>
        <w:t xml:space="preserve">. Evidence related to low and middle income countries was excluded because palliative care services and involvement practices were considered to be incomparable to those in high income countries </w:t>
      </w:r>
      <w:r w:rsidR="00C445FA">
        <w:rPr>
          <w:rFonts w:cstheme="minorHAnsi"/>
          <w:sz w:val="24"/>
          <w:szCs w:val="24"/>
        </w:rPr>
        <w:fldChar w:fldCharType="begin"/>
      </w:r>
      <w:r w:rsidR="00C445FA">
        <w:rPr>
          <w:rFonts w:cstheme="minorHAnsi"/>
          <w:sz w:val="24"/>
          <w:szCs w:val="24"/>
        </w:rPr>
        <w:instrText xml:space="preserve"> ADDIN EN.CITE &lt;EndNote&gt;&lt;Cite&gt;&lt;RecNum&gt;199393&lt;/RecNum&gt;&lt;DisplayText&gt;(Lynch et al. 2011; The World Bank 2022)&lt;/DisplayText&gt;&lt;record&gt;&lt;rec-number&gt;199393&lt;/rec-number&gt;&lt;foreign-keys&gt;&lt;key app="EN" db-id="eda99esr9arp52e20v2pftz4rp5s9x0evef5" timestamp="1655372349"&gt;199393&lt;/key&gt;&lt;/foreign-keys&gt;&lt;ref-type name="Web Page"&gt;12&lt;/ref-type&gt;&lt;contributors&gt;&lt;authors&gt;&lt;author&gt;The World Bank,&lt;/author&gt;&lt;/authors&gt;&lt;/contributors&gt;&lt;titles&gt;&lt;title&gt;World Bank Country and Lending Groups&lt;/title&gt;&lt;/titles&gt;&lt;number&gt;16 June 2022&lt;/number&gt;&lt;reprint-edition&gt;not in file&lt;/reprint-edition&gt;&lt;dates&gt;&lt;year&gt;2022&lt;/year&gt;&lt;/dates&gt;&lt;pub-location&gt;Washington, USA&lt;/pub-location&gt;&lt;publisher&gt;The World Bank&lt;/publisher&gt;&lt;urls&gt;&lt;related-urls&gt;&lt;url&gt;https://datahelpdesk.worldbank.org/knowledgebase/articles/906519-world-bank-country-and-lending-groups&lt;/url&gt;&lt;/related-urls&gt;&lt;/urls&gt;&lt;/record&gt;&lt;/Cite&gt;&lt;Cite&gt;&lt;RecNum&gt;199381&lt;/RecNum&gt;&lt;record&gt;&lt;rec-number&gt;199381&lt;/rec-number&gt;&lt;foreign-keys&gt;&lt;key app="EN" db-id="eda99esr9arp52e20v2pftz4rp5s9x0evef5" timestamp="1654683464"&gt;199381&lt;/key&gt;&lt;/foreign-keys&gt;&lt;ref-type name="Report"&gt;27&lt;/ref-type&gt;&lt;contributors&gt;&lt;authors&gt;&lt;author&gt;Lynch, Thomas&lt;/author&gt;&lt;author&gt;Clark, David&lt;/author&gt;&lt;author&gt;Connor, Stephen R&lt;/author&gt;&lt;/authors&gt;&lt;/contributors&gt;&lt;titles&gt;&lt;title&gt;Mapping levels of palliative care development: a global update 2011&lt;/title&gt;&lt;/titles&gt;&lt;reprint-edition&gt;not in file&lt;/reprint-edition&gt;&lt;dates&gt;&lt;year&gt;2011&lt;/year&gt;&lt;/dates&gt;&lt;pub-location&gt;Lancaster&lt;/pub-location&gt;&lt;publisher&gt;Worldwide Palliative Care Alliance&lt;/publisher&gt;&lt;urls&gt;&lt;related-urls&gt;&lt;url&gt;http://www.thewhpca.org/resources/item/mapping-levels-of-palliative-care-development-a-global-update-2011&lt;/url&gt;&lt;/related-urls&gt;&lt;/urls&gt;&lt;/record&gt;&lt;/Cite&gt;&lt;/EndNote&gt;</w:instrText>
      </w:r>
      <w:r w:rsidR="00C445FA">
        <w:rPr>
          <w:rFonts w:cstheme="minorHAnsi"/>
          <w:sz w:val="24"/>
          <w:szCs w:val="24"/>
        </w:rPr>
        <w:fldChar w:fldCharType="separate"/>
      </w:r>
      <w:r w:rsidR="00C445FA">
        <w:rPr>
          <w:rFonts w:cstheme="minorHAnsi"/>
          <w:noProof/>
          <w:sz w:val="24"/>
          <w:szCs w:val="24"/>
        </w:rPr>
        <w:t>(Lynch et al. 2011; The World Bank 2022)</w:t>
      </w:r>
      <w:r w:rsidR="00C445FA">
        <w:rPr>
          <w:rFonts w:cstheme="minorHAnsi"/>
          <w:sz w:val="24"/>
          <w:szCs w:val="24"/>
        </w:rPr>
        <w:fldChar w:fldCharType="end"/>
      </w:r>
      <w:r w:rsidRPr="005E2CF5">
        <w:rPr>
          <w:rFonts w:cstheme="minorHAnsi"/>
          <w:sz w:val="24"/>
          <w:szCs w:val="24"/>
        </w:rPr>
        <w:t xml:space="preserve">. </w:t>
      </w:r>
    </w:p>
    <w:p w14:paraId="60DBBB10" w14:textId="77777777" w:rsidR="005E2CF5" w:rsidRPr="005E2CF5" w:rsidRDefault="005E2CF5" w:rsidP="005E2CF5">
      <w:pPr>
        <w:spacing w:after="0" w:line="240" w:lineRule="auto"/>
        <w:rPr>
          <w:rFonts w:cstheme="minorHAnsi"/>
          <w:sz w:val="24"/>
          <w:szCs w:val="24"/>
        </w:rPr>
      </w:pPr>
    </w:p>
    <w:p w14:paraId="68A440C8" w14:textId="37FE608B"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Search terms related to palliative care were expanded to include non-communicable life-limiting health conditions most relevant to high income countries </w:t>
      </w:r>
      <w:r w:rsidR="00C445FA">
        <w:rPr>
          <w:rFonts w:cstheme="minorHAnsi"/>
          <w:sz w:val="24"/>
          <w:szCs w:val="24"/>
        </w:rPr>
        <w:fldChar w:fldCharType="begin"/>
      </w:r>
      <w:r w:rsidR="00C445FA">
        <w:rPr>
          <w:rFonts w:cstheme="minorHAnsi"/>
          <w:sz w:val="24"/>
          <w:szCs w:val="24"/>
        </w:rPr>
        <w:instrText xml:space="preserve"> ADDIN EN.CITE &lt;EndNote&gt;&lt;Cite&gt;&lt;RecNum&gt;15141&lt;/RecNum&gt;&lt;DisplayText&gt;(Connor 2020)&lt;/DisplayText&gt;&lt;record&gt;&lt;rec-number&gt;15141&lt;/rec-number&gt;&lt;foreign-keys&gt;&lt;key app="EN" db-id="eda99esr9arp52e20v2pftz4rp5s9x0evef5" timestamp="1479826074"&gt;15141&lt;/key&gt;&lt;/foreign-keys&gt;&lt;ref-type name="Report"&gt;27&lt;/ref-type&gt;&lt;contributors&gt;&lt;authors&gt;&lt;author&gt;Connor, S.R.&lt;/author&gt;&lt;/authors&gt;&lt;tertiary-authors&gt;&lt;author&gt;WHPCA,&lt;/author&gt;&lt;/tertiary-authors&gt;&lt;/contributors&gt;&lt;titles&gt;&lt;title&gt;Global Atlas of Palliative Care&lt;/title&gt;&lt;/titles&gt;&lt;edition&gt;2nd&lt;/edition&gt;&lt;reprint-edition&gt;not in file&lt;/reprint-edition&gt;&lt;dates&gt;&lt;year&gt;2020&lt;/year&gt;&lt;/dates&gt;&lt;pub-location&gt;London&lt;/pub-location&gt;&lt;publisher&gt;Worldwide Hospice Palliative Care Alliance, World Health Organization&lt;/publisher&gt;&lt;urls&gt;&lt;related-urls&gt;&lt;url&gt;http://www.thewhpca.org/resources/global-atlas-on-end-of-life-care&lt;/url&gt;&lt;/related-urls&gt;&lt;/urls&gt;&lt;/record&gt;&lt;/Cite&gt;&lt;/EndNote&gt;</w:instrText>
      </w:r>
      <w:r w:rsidR="00C445FA">
        <w:rPr>
          <w:rFonts w:cstheme="minorHAnsi"/>
          <w:sz w:val="24"/>
          <w:szCs w:val="24"/>
        </w:rPr>
        <w:fldChar w:fldCharType="separate"/>
      </w:r>
      <w:r w:rsidR="00C445FA">
        <w:rPr>
          <w:rFonts w:cstheme="minorHAnsi"/>
          <w:noProof/>
          <w:sz w:val="24"/>
          <w:szCs w:val="24"/>
        </w:rPr>
        <w:t>(Connor 2020)</w:t>
      </w:r>
      <w:r w:rsidR="00C445FA">
        <w:rPr>
          <w:rFonts w:cstheme="minorHAnsi"/>
          <w:sz w:val="24"/>
          <w:szCs w:val="24"/>
        </w:rPr>
        <w:fldChar w:fldCharType="end"/>
      </w:r>
      <w:r w:rsidRPr="005E2CF5">
        <w:rPr>
          <w:rFonts w:cstheme="minorHAnsi"/>
          <w:sz w:val="24"/>
          <w:szCs w:val="24"/>
        </w:rPr>
        <w:t xml:space="preserve"> and to ensure a diverse range of conditions to enable different involvement issues to be explored. Therefore, the following were used: Alzheimer’s and other dementias, cancer, cardiovascular diseases, chronic respiratory conditions (eg. COPD), diabetes and neurodegenerative conditions (eg. Huntington’s, MND, Parkinson’s).</w:t>
      </w:r>
    </w:p>
    <w:p w14:paraId="00562F0C" w14:textId="77777777" w:rsidR="005E2CF5" w:rsidRPr="005E2CF5" w:rsidRDefault="005E2CF5" w:rsidP="005E2CF5">
      <w:pPr>
        <w:spacing w:after="0" w:line="240" w:lineRule="auto"/>
        <w:rPr>
          <w:rFonts w:cstheme="minorHAnsi"/>
          <w:b/>
          <w:sz w:val="24"/>
          <w:szCs w:val="24"/>
        </w:rPr>
      </w:pPr>
    </w:p>
    <w:p w14:paraId="0557928A" w14:textId="1B73E859" w:rsidR="005E2CF5" w:rsidRPr="005E2CF5" w:rsidRDefault="00363614" w:rsidP="005E2CF5">
      <w:pPr>
        <w:spacing w:after="0" w:line="240" w:lineRule="auto"/>
        <w:rPr>
          <w:rFonts w:cstheme="minorHAnsi"/>
          <w:b/>
          <w:sz w:val="24"/>
          <w:szCs w:val="24"/>
        </w:rPr>
      </w:pPr>
      <w:bookmarkStart w:id="44" w:name="Information232"/>
      <w:bookmarkEnd w:id="44"/>
      <w:r>
        <w:rPr>
          <w:rFonts w:cstheme="minorHAnsi"/>
          <w:b/>
          <w:sz w:val="24"/>
          <w:szCs w:val="24"/>
        </w:rPr>
        <w:lastRenderedPageBreak/>
        <w:t xml:space="preserve">2.3.2 </w:t>
      </w:r>
      <w:r w:rsidR="005E2CF5" w:rsidRPr="005E2CF5">
        <w:rPr>
          <w:rFonts w:cstheme="minorHAnsi"/>
          <w:b/>
          <w:sz w:val="24"/>
          <w:szCs w:val="24"/>
        </w:rPr>
        <w:t>Information sources and search</w:t>
      </w:r>
    </w:p>
    <w:p w14:paraId="0B9D6DF0" w14:textId="77777777" w:rsidR="005E2CF5" w:rsidRPr="005E2CF5" w:rsidRDefault="005E2CF5" w:rsidP="005E2CF5">
      <w:pPr>
        <w:spacing w:after="0" w:line="240" w:lineRule="auto"/>
        <w:rPr>
          <w:rFonts w:cstheme="minorHAnsi"/>
          <w:b/>
          <w:sz w:val="24"/>
          <w:szCs w:val="24"/>
        </w:rPr>
      </w:pPr>
    </w:p>
    <w:p w14:paraId="318F3BB5" w14:textId="6B988458"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The scoping review </w:t>
      </w:r>
      <w:r w:rsidR="00F809FF">
        <w:rPr>
          <w:rFonts w:cstheme="minorHAnsi"/>
          <w:sz w:val="24"/>
          <w:szCs w:val="24"/>
        </w:rPr>
        <w:t>(</w:t>
      </w:r>
      <w:hyperlink w:anchor="Appendix1" w:history="1">
        <w:r w:rsidR="00F809FF" w:rsidRPr="00B15A31">
          <w:rPr>
            <w:rStyle w:val="Hyperlink"/>
            <w:rFonts w:cstheme="minorHAnsi"/>
            <w:b/>
            <w:bCs/>
            <w:sz w:val="24"/>
            <w:szCs w:val="24"/>
          </w:rPr>
          <w:t>Appendix 1. Scoping review</w:t>
        </w:r>
      </w:hyperlink>
      <w:r w:rsidR="00F809FF">
        <w:rPr>
          <w:rFonts w:cstheme="minorHAnsi"/>
          <w:sz w:val="24"/>
          <w:szCs w:val="24"/>
        </w:rPr>
        <w:t xml:space="preserve">) </w:t>
      </w:r>
      <w:r w:rsidRPr="005E2CF5">
        <w:rPr>
          <w:rFonts w:cstheme="minorHAnsi"/>
          <w:sz w:val="24"/>
          <w:szCs w:val="24"/>
        </w:rPr>
        <w:t>identified a scarcity of published academic literature and a larger quantity of varied grey evidence, suggesting the need to use a wide variety of methods to search a diverse range of sources.</w:t>
      </w:r>
    </w:p>
    <w:p w14:paraId="5EF26628" w14:textId="77777777" w:rsidR="005E2CF5" w:rsidRPr="005E2CF5" w:rsidRDefault="005E2CF5" w:rsidP="005E2CF5">
      <w:pPr>
        <w:spacing w:after="0" w:line="240" w:lineRule="auto"/>
        <w:rPr>
          <w:rFonts w:cstheme="minorHAnsi"/>
          <w:sz w:val="24"/>
          <w:szCs w:val="24"/>
        </w:rPr>
      </w:pPr>
    </w:p>
    <w:p w14:paraId="1445F519" w14:textId="77777777"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Health databases (AMED, CINAHL, Cochrane Library, MEDLINE, PsycINFO), social science and other databases (ASSIA, EThOS, Social Care Online, Open Grey, ProQuest, Web of Science) were searched. Websites were searched, including general health websites (eg. CHAIN, Joseph Rowntree Foundation), those specific to involvement (eg. INVOLVE, James Lind Alliance) and to palliative care (eg. Hospice UK, National Council for Palliative Care). International websites were included, for example, the </w:t>
      </w:r>
      <w:r w:rsidRPr="005E2CF5">
        <w:rPr>
          <w:rFonts w:eastAsia="Times New Roman" w:cstheme="minorHAnsi"/>
          <w:bCs/>
          <w:sz w:val="24"/>
          <w:szCs w:val="24"/>
          <w:lang w:eastAsia="en-GB"/>
        </w:rPr>
        <w:t xml:space="preserve">International Association for Hospice and Palliative Care and European Association for Palliative Care. </w:t>
      </w:r>
      <w:r w:rsidRPr="005E2CF5">
        <w:rPr>
          <w:rFonts w:cstheme="minorHAnsi"/>
          <w:sz w:val="24"/>
          <w:szCs w:val="24"/>
        </w:rPr>
        <w:t xml:space="preserve">The INVOLVE website was searched for ongoing and unpublished research studies. </w:t>
      </w:r>
    </w:p>
    <w:p w14:paraId="5AD872BB" w14:textId="77777777" w:rsidR="005E2CF5" w:rsidRPr="005E2CF5" w:rsidRDefault="005E2CF5" w:rsidP="005E2CF5">
      <w:pPr>
        <w:spacing w:after="0" w:line="240" w:lineRule="auto"/>
        <w:rPr>
          <w:rFonts w:cstheme="minorHAnsi"/>
          <w:sz w:val="24"/>
          <w:szCs w:val="24"/>
        </w:rPr>
      </w:pPr>
    </w:p>
    <w:p w14:paraId="3CB6680B" w14:textId="60DBA67C"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It was recognised that searching electronic databases and websites may not identify all the relevant evidence, particularly as the focus of the evidence synthesis was complex and included concepts of involvement and palliative care that have varying definitions. Therefore, bibliographies and reference lists of key texts were checked to identify missing evidence and author searching was undertaken. Also, individual experts and specialist organisations were contacted, including academics, clinicians, public members, notably members of the Sheffield Palliative Care Studies Advisory Group, a patient and public involvement group (PCSAG) </w:t>
      </w:r>
      <w:r w:rsidR="00C445FA">
        <w:rPr>
          <w:rFonts w:cstheme="minorHAnsi"/>
          <w:sz w:val="24"/>
          <w:szCs w:val="24"/>
        </w:rPr>
        <w:fldChar w:fldCharType="begin"/>
      </w:r>
      <w:r w:rsidR="00C445FA">
        <w:rPr>
          <w:rFonts w:cstheme="minorHAnsi"/>
          <w:sz w:val="24"/>
          <w:szCs w:val="24"/>
        </w:rPr>
        <w:instrText xml:space="preserve"> ADDIN EN.CITE &lt;EndNote&gt;&lt;Cite&gt;&lt;RecNum&gt;14&lt;/RecNum&gt;&lt;DisplayText&gt;(INVOLVE 2015a)&lt;/DisplayText&gt;&lt;record&gt;&lt;rec-number&gt;14&lt;/rec-number&gt;&lt;foreign-keys&gt;&lt;key app="EN" db-id="eda99esr9arp52e20v2pftz4rp5s9x0evef5" timestamp="1466078914"&gt;14&lt;/key&gt;&lt;/foreign-keys&gt;&lt;ref-type name="Web Page"&gt;12&lt;/ref-type&gt;&lt;contributors&gt;&lt;authors&gt;&lt;author&gt;INVOLVE&lt;/author&gt;&lt;/authors&gt;&lt;/contributors&gt;&lt;titles&gt;&lt;title&gt;Palliative Care Studies Advisory Group (PCSAG)&lt;/title&gt;&lt;/titles&gt;&lt;reprint-edition&gt;not in file&lt;/reprint-edition&gt;&lt;keywords&gt;&lt;keyword&gt;Palliative Care&lt;/keyword&gt;&lt;keyword&gt;care&lt;/keyword&gt;&lt;/keywords&gt;&lt;dates&gt;&lt;year&gt;2015&lt;/year&gt;&lt;pub-dates&gt;&lt;date&gt;2015&lt;/date&gt;&lt;/pub-dates&gt;&lt;/dates&gt;&lt;pub-location&gt;Eastleigh, Hampshire&lt;/pub-location&gt;&lt;publisher&gt;INVOLVE&lt;/publisher&gt;&lt;label&gt;786G&lt;/label&gt;&lt;urls&gt;&lt;related-urls&gt;&lt;url&gt;&lt;style face="underline" font="default" size="100%"&gt;http://www.invo.org.uk/find-out-more/invodirect-org/palliative-care-studies-advisory-group-pcsag/&lt;/style&gt;&lt;/url&gt;&lt;/related-urls&gt;&lt;/urls&gt;&lt;/record&gt;&lt;/Cite&gt;&lt;/EndNote&gt;</w:instrText>
      </w:r>
      <w:r w:rsidR="00C445FA">
        <w:rPr>
          <w:rFonts w:cstheme="minorHAnsi"/>
          <w:sz w:val="24"/>
          <w:szCs w:val="24"/>
        </w:rPr>
        <w:fldChar w:fldCharType="separate"/>
      </w:r>
      <w:r w:rsidR="00C445FA">
        <w:rPr>
          <w:rFonts w:cstheme="minorHAnsi"/>
          <w:noProof/>
          <w:sz w:val="24"/>
          <w:szCs w:val="24"/>
        </w:rPr>
        <w:t>(INVOLVE 2015a)</w:t>
      </w:r>
      <w:r w:rsidR="00C445FA">
        <w:rPr>
          <w:rFonts w:cstheme="minorHAnsi"/>
          <w:sz w:val="24"/>
          <w:szCs w:val="24"/>
        </w:rPr>
        <w:fldChar w:fldCharType="end"/>
      </w:r>
      <w:r w:rsidRPr="005E2CF5">
        <w:rPr>
          <w:rFonts w:cstheme="minorHAnsi"/>
          <w:sz w:val="24"/>
          <w:szCs w:val="24"/>
        </w:rPr>
        <w:t>. All searches were conducted between July and December 2017, and an additional search undertaken in April 2019.</w:t>
      </w:r>
    </w:p>
    <w:p w14:paraId="3CC24E5B" w14:textId="77777777" w:rsidR="005E2CF5" w:rsidRDefault="005E2CF5" w:rsidP="005E2CF5">
      <w:pPr>
        <w:spacing w:after="0" w:line="240" w:lineRule="auto"/>
        <w:rPr>
          <w:rFonts w:cstheme="minorHAnsi"/>
          <w:sz w:val="24"/>
          <w:szCs w:val="24"/>
        </w:rPr>
      </w:pPr>
    </w:p>
    <w:p w14:paraId="022548E0" w14:textId="156EC6C8" w:rsidR="00A414C0" w:rsidRDefault="00A414C0" w:rsidP="005E2CF5">
      <w:pPr>
        <w:spacing w:after="0" w:line="240" w:lineRule="auto"/>
        <w:rPr>
          <w:rFonts w:cstheme="minorHAnsi"/>
          <w:sz w:val="24"/>
          <w:szCs w:val="24"/>
        </w:rPr>
      </w:pPr>
      <w:r w:rsidRPr="005E2CF5">
        <w:rPr>
          <w:rFonts w:cstheme="minorHAnsi"/>
          <w:sz w:val="24"/>
          <w:szCs w:val="24"/>
        </w:rPr>
        <w:t>Components of the SPICE framework were combined and used to define the search strategies. Multiple terms were identified for each component and combined using Boolean operators. Free text searching was used to search databases and websites using these terms. Some databases (AMED, CINAHL, Cochrane Library, ASSIA) used MeSH terms, therefore thesaurus searching was used in addition as appropriate. Where possible limit functions were used to limit searches, for example, to English language. Similarly, filters were applied to restrict searches, for example, to</w:t>
      </w:r>
      <w:r>
        <w:rPr>
          <w:rFonts w:cstheme="minorHAnsi"/>
          <w:sz w:val="24"/>
          <w:szCs w:val="24"/>
        </w:rPr>
        <w:t xml:space="preserve"> adult populations only </w:t>
      </w:r>
      <w:r w:rsidRPr="005E2CF5">
        <w:rPr>
          <w:rFonts w:cstheme="minorHAnsi"/>
          <w:sz w:val="24"/>
          <w:szCs w:val="24"/>
        </w:rPr>
        <w:t>(</w:t>
      </w:r>
      <w:hyperlink w:anchor="Table2" w:history="1">
        <w:r w:rsidRPr="00D67A12">
          <w:rPr>
            <w:rStyle w:val="Hyperlink"/>
            <w:rFonts w:cstheme="minorHAnsi"/>
            <w:b/>
            <w:sz w:val="24"/>
            <w:szCs w:val="24"/>
          </w:rPr>
          <w:t>Table 2. Search strategies</w:t>
        </w:r>
      </w:hyperlink>
      <w:r w:rsidRPr="005E2CF5">
        <w:rPr>
          <w:rFonts w:cstheme="minorHAnsi"/>
          <w:sz w:val="24"/>
          <w:szCs w:val="24"/>
        </w:rPr>
        <w:t xml:space="preserve">). </w:t>
      </w:r>
    </w:p>
    <w:p w14:paraId="64E41421" w14:textId="77777777" w:rsidR="00A414C0" w:rsidRDefault="00A414C0" w:rsidP="005E2CF5">
      <w:pPr>
        <w:spacing w:after="0" w:line="240" w:lineRule="auto"/>
        <w:rPr>
          <w:rFonts w:cstheme="minorHAnsi"/>
          <w:sz w:val="24"/>
          <w:szCs w:val="24"/>
        </w:rPr>
      </w:pPr>
    </w:p>
    <w:p w14:paraId="3EFB0A77" w14:textId="77777777" w:rsidR="00A414C0" w:rsidRPr="005E2CF5" w:rsidRDefault="00A414C0" w:rsidP="00A414C0">
      <w:pPr>
        <w:spacing w:after="0" w:line="240" w:lineRule="auto"/>
        <w:rPr>
          <w:rFonts w:cstheme="minorHAnsi"/>
          <w:b/>
          <w:sz w:val="24"/>
          <w:szCs w:val="24"/>
        </w:rPr>
      </w:pPr>
      <w:r>
        <w:rPr>
          <w:rFonts w:cstheme="minorHAnsi"/>
          <w:b/>
          <w:sz w:val="24"/>
          <w:szCs w:val="24"/>
        </w:rPr>
        <w:t xml:space="preserve">2.3.3 </w:t>
      </w:r>
      <w:r w:rsidRPr="005E2CF5">
        <w:rPr>
          <w:rFonts w:cstheme="minorHAnsi"/>
          <w:b/>
          <w:sz w:val="24"/>
          <w:szCs w:val="24"/>
        </w:rPr>
        <w:t>Evidence selection</w:t>
      </w:r>
    </w:p>
    <w:p w14:paraId="1CF2EECA" w14:textId="77777777" w:rsidR="00A414C0" w:rsidRDefault="00A414C0" w:rsidP="005E2CF5">
      <w:pPr>
        <w:spacing w:after="0" w:line="240" w:lineRule="auto"/>
        <w:rPr>
          <w:rFonts w:cstheme="minorHAnsi"/>
          <w:sz w:val="24"/>
          <w:szCs w:val="24"/>
        </w:rPr>
      </w:pPr>
    </w:p>
    <w:p w14:paraId="6786B46F" w14:textId="77777777" w:rsidR="00A414C0" w:rsidRPr="005E2CF5" w:rsidRDefault="00A414C0" w:rsidP="00A414C0">
      <w:pPr>
        <w:spacing w:after="0" w:line="240" w:lineRule="auto"/>
        <w:rPr>
          <w:rFonts w:cstheme="minorHAnsi"/>
          <w:sz w:val="24"/>
          <w:szCs w:val="24"/>
        </w:rPr>
      </w:pPr>
      <w:r w:rsidRPr="005E2CF5">
        <w:rPr>
          <w:rFonts w:cstheme="minorHAnsi"/>
          <w:sz w:val="24"/>
          <w:szCs w:val="24"/>
        </w:rPr>
        <w:t>All retrieved evidence was screened for relevance, using the eligibility criteria. The titles and abstracts of studies (or summaries in the case of grey literature and other evidence) were screened together initially, and the same process repeated with the full texts. Reasons for exclusion were recorded for transparency. All references were inputted into EndNote.</w:t>
      </w:r>
    </w:p>
    <w:p w14:paraId="44A2FA94" w14:textId="77777777" w:rsidR="00A414C0" w:rsidRDefault="00A414C0" w:rsidP="005E2CF5">
      <w:pPr>
        <w:spacing w:after="0" w:line="240" w:lineRule="auto"/>
        <w:rPr>
          <w:rFonts w:cstheme="minorHAnsi"/>
          <w:sz w:val="24"/>
          <w:szCs w:val="24"/>
        </w:rPr>
      </w:pPr>
    </w:p>
    <w:p w14:paraId="2C83976D" w14:textId="77777777" w:rsidR="00A414C0" w:rsidRPr="005E2CF5" w:rsidRDefault="00A414C0" w:rsidP="00A414C0">
      <w:pPr>
        <w:spacing w:after="0" w:line="240" w:lineRule="auto"/>
        <w:rPr>
          <w:rFonts w:cstheme="minorHAnsi"/>
          <w:b/>
          <w:sz w:val="24"/>
          <w:szCs w:val="24"/>
        </w:rPr>
      </w:pPr>
      <w:r>
        <w:rPr>
          <w:rFonts w:cstheme="minorHAnsi"/>
          <w:b/>
          <w:sz w:val="24"/>
          <w:szCs w:val="24"/>
        </w:rPr>
        <w:t xml:space="preserve">2.3.4 </w:t>
      </w:r>
      <w:r w:rsidRPr="005E2CF5">
        <w:rPr>
          <w:rFonts w:cstheme="minorHAnsi"/>
          <w:b/>
          <w:sz w:val="24"/>
          <w:szCs w:val="24"/>
        </w:rPr>
        <w:t>Data collection process</w:t>
      </w:r>
    </w:p>
    <w:p w14:paraId="601CF74B" w14:textId="77777777" w:rsidR="00A414C0" w:rsidRDefault="00A414C0" w:rsidP="005E2CF5">
      <w:pPr>
        <w:spacing w:after="0" w:line="240" w:lineRule="auto"/>
        <w:rPr>
          <w:rFonts w:cstheme="minorHAnsi"/>
          <w:sz w:val="24"/>
          <w:szCs w:val="24"/>
        </w:rPr>
      </w:pPr>
    </w:p>
    <w:p w14:paraId="0C0861AA" w14:textId="68590C9C" w:rsidR="00A414C0" w:rsidRDefault="00A414C0" w:rsidP="005E2CF5">
      <w:pPr>
        <w:spacing w:after="0" w:line="240" w:lineRule="auto"/>
        <w:rPr>
          <w:rFonts w:cstheme="minorHAnsi"/>
          <w:sz w:val="24"/>
          <w:szCs w:val="24"/>
        </w:rPr>
      </w:pPr>
      <w:r w:rsidRPr="005E2CF5">
        <w:rPr>
          <w:rFonts w:cstheme="minorHAnsi"/>
          <w:sz w:val="24"/>
          <w:szCs w:val="24"/>
        </w:rPr>
        <w:t>A data extraction form was developed, piloted on a sample of diverse evidence and adapted to ensure the optimum extraction of relevant data (</w:t>
      </w:r>
      <w:hyperlink w:anchor="Appendix2" w:history="1">
        <w:r w:rsidRPr="00635D01">
          <w:rPr>
            <w:rStyle w:val="Hyperlink"/>
            <w:rFonts w:cstheme="minorHAnsi"/>
            <w:b/>
            <w:bCs/>
            <w:sz w:val="24"/>
            <w:szCs w:val="24"/>
          </w:rPr>
          <w:t xml:space="preserve">Appendix </w:t>
        </w:r>
        <w:r>
          <w:rPr>
            <w:rStyle w:val="Hyperlink"/>
            <w:rFonts w:cstheme="minorHAnsi"/>
            <w:b/>
            <w:bCs/>
            <w:sz w:val="24"/>
            <w:szCs w:val="24"/>
          </w:rPr>
          <w:t>2</w:t>
        </w:r>
        <w:r w:rsidRPr="00635D01">
          <w:rPr>
            <w:rStyle w:val="Hyperlink"/>
            <w:rFonts w:cstheme="minorHAnsi"/>
            <w:b/>
            <w:bCs/>
            <w:sz w:val="24"/>
            <w:szCs w:val="24"/>
          </w:rPr>
          <w:t>. Data extraction form</w:t>
        </w:r>
      </w:hyperlink>
      <w:r w:rsidRPr="005E2CF5">
        <w:rPr>
          <w:rFonts w:cstheme="minorHAnsi"/>
          <w:sz w:val="24"/>
          <w:szCs w:val="24"/>
        </w:rPr>
        <w:t>). Data were extracted on key characteristics pertaining to both the type of evidence and nature of involvement</w:t>
      </w:r>
      <w:r>
        <w:rPr>
          <w:rFonts w:cstheme="minorHAnsi"/>
          <w:sz w:val="24"/>
          <w:szCs w:val="24"/>
        </w:rPr>
        <w:t xml:space="preserve"> and presented in table format.</w:t>
      </w:r>
    </w:p>
    <w:p w14:paraId="0544C32B" w14:textId="0577CEF9" w:rsidR="005E2CF5" w:rsidRPr="005E2CF5" w:rsidRDefault="00A414C0" w:rsidP="005E2CF5">
      <w:pPr>
        <w:spacing w:after="0" w:line="240" w:lineRule="auto"/>
        <w:rPr>
          <w:rFonts w:cstheme="minorHAnsi"/>
          <w:sz w:val="24"/>
          <w:szCs w:val="24"/>
        </w:rPr>
      </w:pPr>
      <w:r w:rsidRPr="005E2CF5">
        <w:rPr>
          <w:rFonts w:cstheme="minorHAnsi"/>
          <w:noProof/>
          <w:sz w:val="24"/>
          <w:szCs w:val="24"/>
        </w:rPr>
        <w:lastRenderedPageBreak/>
        <mc:AlternateContent>
          <mc:Choice Requires="wpg">
            <w:drawing>
              <wp:anchor distT="0" distB="0" distL="114300" distR="114300" simplePos="0" relativeHeight="251723776" behindDoc="0" locked="0" layoutInCell="1" allowOverlap="1" wp14:anchorId="3D80865A" wp14:editId="13937C42">
                <wp:simplePos x="0" y="0"/>
                <wp:positionH relativeFrom="column">
                  <wp:posOffset>-6985</wp:posOffset>
                </wp:positionH>
                <wp:positionV relativeFrom="paragraph">
                  <wp:posOffset>0</wp:posOffset>
                </wp:positionV>
                <wp:extent cx="6202680" cy="4191000"/>
                <wp:effectExtent l="0" t="0" r="7620" b="0"/>
                <wp:wrapSquare wrapText="bothSides"/>
                <wp:docPr id="612241735" name="Group 612241735"/>
                <wp:cNvGraphicFramePr/>
                <a:graphic xmlns:a="http://schemas.openxmlformats.org/drawingml/2006/main">
                  <a:graphicData uri="http://schemas.microsoft.com/office/word/2010/wordprocessingGroup">
                    <wpg:wgp>
                      <wpg:cNvGrpSpPr/>
                      <wpg:grpSpPr>
                        <a:xfrm>
                          <a:off x="0" y="0"/>
                          <a:ext cx="6202680" cy="4191000"/>
                          <a:chOff x="0" y="0"/>
                          <a:chExt cx="6202680" cy="4177030"/>
                        </a:xfrm>
                      </wpg:grpSpPr>
                      <wps:wsp>
                        <wps:cNvPr id="89862619" name="Text Box 89862619"/>
                        <wps:cNvSpPr txBox="1"/>
                        <wps:spPr>
                          <a:xfrm>
                            <a:off x="0" y="0"/>
                            <a:ext cx="6202680" cy="3878580"/>
                          </a:xfrm>
                          <a:prstGeom prst="rect">
                            <a:avLst/>
                          </a:prstGeom>
                          <a:solidFill>
                            <a:sysClr val="window" lastClr="FFFFFF"/>
                          </a:solidFill>
                          <a:ln w="6350">
                            <a:noFill/>
                          </a:ln>
                        </wps:spPr>
                        <wps:txbx>
                          <w:txbxContent>
                            <w:tbl>
                              <w:tblPr>
                                <w:tblStyle w:val="TableGrid2"/>
                                <w:tblW w:w="9628" w:type="dxa"/>
                                <w:tblInd w:w="-5" w:type="dxa"/>
                                <w:tblLook w:val="04A0" w:firstRow="1" w:lastRow="0" w:firstColumn="1" w:lastColumn="0" w:noHBand="0" w:noVBand="1"/>
                              </w:tblPr>
                              <w:tblGrid>
                                <w:gridCol w:w="1413"/>
                                <w:gridCol w:w="3969"/>
                                <w:gridCol w:w="4246"/>
                              </w:tblGrid>
                              <w:tr w:rsidR="005E2CF5" w:rsidRPr="007C5B3C" w14:paraId="461B6DEE" w14:textId="77777777" w:rsidTr="004F7EB4">
                                <w:tc>
                                  <w:tcPr>
                                    <w:tcW w:w="1413" w:type="dxa"/>
                                  </w:tcPr>
                                  <w:p w14:paraId="095E388F" w14:textId="77777777" w:rsidR="005E2CF5" w:rsidRPr="007C5B3C" w:rsidRDefault="005E2CF5" w:rsidP="007C5B3C">
                                    <w:pPr>
                                      <w:rPr>
                                        <w:rFonts w:cstheme="minorHAnsi"/>
                                        <w:b/>
                                        <w:sz w:val="20"/>
                                        <w:szCs w:val="20"/>
                                      </w:rPr>
                                    </w:pPr>
                                    <w:r w:rsidRPr="007C5B3C">
                                      <w:rPr>
                                        <w:rFonts w:cstheme="minorHAnsi"/>
                                        <w:b/>
                                        <w:sz w:val="20"/>
                                        <w:szCs w:val="20"/>
                                      </w:rPr>
                                      <w:t>SPICE components</w:t>
                                    </w:r>
                                  </w:p>
                                </w:tc>
                                <w:tc>
                                  <w:tcPr>
                                    <w:tcW w:w="3969" w:type="dxa"/>
                                  </w:tcPr>
                                  <w:p w14:paraId="7EAC8A48" w14:textId="77777777" w:rsidR="005E2CF5" w:rsidRPr="007C5B3C" w:rsidRDefault="005E2CF5" w:rsidP="007C5B3C">
                                    <w:pPr>
                                      <w:rPr>
                                        <w:rFonts w:cstheme="minorHAnsi"/>
                                        <w:b/>
                                        <w:sz w:val="20"/>
                                        <w:szCs w:val="20"/>
                                      </w:rPr>
                                    </w:pPr>
                                    <w:r w:rsidRPr="007C5B3C">
                                      <w:rPr>
                                        <w:rFonts w:cstheme="minorHAnsi"/>
                                        <w:b/>
                                        <w:sz w:val="20"/>
                                        <w:szCs w:val="20"/>
                                      </w:rPr>
                                      <w:t>Thesaurus terms</w:t>
                                    </w:r>
                                  </w:p>
                                </w:tc>
                                <w:tc>
                                  <w:tcPr>
                                    <w:tcW w:w="4246" w:type="dxa"/>
                                  </w:tcPr>
                                  <w:p w14:paraId="3C41DF2C" w14:textId="77777777" w:rsidR="005E2CF5" w:rsidRPr="007C5B3C" w:rsidRDefault="005E2CF5" w:rsidP="007C5B3C">
                                    <w:pPr>
                                      <w:rPr>
                                        <w:rFonts w:cstheme="minorHAnsi"/>
                                        <w:b/>
                                        <w:sz w:val="20"/>
                                        <w:szCs w:val="20"/>
                                      </w:rPr>
                                    </w:pPr>
                                    <w:r w:rsidRPr="007C5B3C">
                                      <w:rPr>
                                        <w:rFonts w:cstheme="minorHAnsi"/>
                                        <w:b/>
                                        <w:sz w:val="20"/>
                                        <w:szCs w:val="20"/>
                                      </w:rPr>
                                      <w:t>Free text terms</w:t>
                                    </w:r>
                                  </w:p>
                                </w:tc>
                              </w:tr>
                              <w:tr w:rsidR="005E2CF5" w:rsidRPr="007C5B3C" w14:paraId="4E1BBACA" w14:textId="77777777" w:rsidTr="004F7EB4">
                                <w:tc>
                                  <w:tcPr>
                                    <w:tcW w:w="1413" w:type="dxa"/>
                                  </w:tcPr>
                                  <w:p w14:paraId="25552039" w14:textId="77777777" w:rsidR="005E2CF5" w:rsidRPr="007C5B3C" w:rsidRDefault="005E2CF5" w:rsidP="007C5B3C">
                                    <w:pPr>
                                      <w:rPr>
                                        <w:rFonts w:cstheme="minorHAnsi"/>
                                        <w:sz w:val="20"/>
                                        <w:szCs w:val="20"/>
                                      </w:rPr>
                                    </w:pPr>
                                    <w:r w:rsidRPr="007C5B3C">
                                      <w:rPr>
                                        <w:rFonts w:cstheme="minorHAnsi"/>
                                        <w:sz w:val="20"/>
                                        <w:szCs w:val="20"/>
                                      </w:rPr>
                                      <w:t>Setting</w:t>
                                    </w:r>
                                  </w:p>
                                </w:tc>
                                <w:tc>
                                  <w:tcPr>
                                    <w:tcW w:w="3969" w:type="dxa"/>
                                  </w:tcPr>
                                  <w:p w14:paraId="4DC1FF9A" w14:textId="77777777" w:rsidR="005E2CF5" w:rsidRPr="007C5B3C" w:rsidRDefault="005E2CF5" w:rsidP="007C5B3C">
                                    <w:pPr>
                                      <w:rPr>
                                        <w:rFonts w:cstheme="minorHAnsi"/>
                                        <w:sz w:val="20"/>
                                        <w:szCs w:val="20"/>
                                      </w:rPr>
                                    </w:pPr>
                                    <w:r w:rsidRPr="007C5B3C">
                                      <w:rPr>
                                        <w:rFonts w:cstheme="minorHAnsi"/>
                                        <w:sz w:val="20"/>
                                        <w:szCs w:val="20"/>
                                      </w:rPr>
                                      <w:t>((Palliative care OR Palliative medicine OR Hospice care OR Terminally ill OR Hospice and Palliative Care Nursing OR Hospices) OR (Alzheimer Disease OR Dementia) OR</w:t>
                                    </w:r>
                                  </w:p>
                                  <w:p w14:paraId="26778912" w14:textId="77777777" w:rsidR="005E2CF5" w:rsidRPr="007C5B3C" w:rsidRDefault="005E2CF5" w:rsidP="007C5B3C">
                                    <w:pPr>
                                      <w:rPr>
                                        <w:rFonts w:cstheme="minorHAnsi"/>
                                        <w:sz w:val="20"/>
                                        <w:szCs w:val="20"/>
                                      </w:rPr>
                                    </w:pPr>
                                    <w:r w:rsidRPr="007C5B3C">
                                      <w:rPr>
                                        <w:rFonts w:cstheme="minorHAnsi"/>
                                        <w:sz w:val="20"/>
                                        <w:szCs w:val="20"/>
                                      </w:rPr>
                                      <w:t>(Cancer OR Neoplasms) OR (Cardiovascular diseases) OR (Pulmonary Disease, Chronic Obstructive) OR</w:t>
                                    </w:r>
                                  </w:p>
                                  <w:p w14:paraId="52D22E03" w14:textId="77777777" w:rsidR="005E2CF5" w:rsidRPr="007C5B3C" w:rsidRDefault="005E2CF5" w:rsidP="007C5B3C">
                                    <w:pPr>
                                      <w:tabs>
                                        <w:tab w:val="left" w:pos="567"/>
                                      </w:tabs>
                                      <w:rPr>
                                        <w:rFonts w:cstheme="minorHAnsi"/>
                                        <w:sz w:val="20"/>
                                        <w:szCs w:val="20"/>
                                      </w:rPr>
                                    </w:pPr>
                                    <w:r w:rsidRPr="007C5B3C">
                                      <w:rPr>
                                        <w:rFonts w:cstheme="minorHAnsi"/>
                                        <w:sz w:val="20"/>
                                        <w:szCs w:val="20"/>
                                      </w:rPr>
                                      <w:t>(Latent Autoimmune Diabetes in Adults) OR (Neurodegenerative Diseases OR Motor Neuron Disease OR Huntington Disease OR Parkinson Disease, Postencephalitic)) AND Research</w:t>
                                    </w:r>
                                  </w:p>
                                </w:tc>
                                <w:tc>
                                  <w:tcPr>
                                    <w:tcW w:w="4246" w:type="dxa"/>
                                  </w:tcPr>
                                  <w:p w14:paraId="643C04F3" w14:textId="77777777" w:rsidR="005E2CF5" w:rsidRPr="007C5B3C" w:rsidRDefault="005E2CF5" w:rsidP="007C5B3C">
                                    <w:pPr>
                                      <w:rPr>
                                        <w:rFonts w:cstheme="minorHAnsi"/>
                                        <w:sz w:val="20"/>
                                        <w:szCs w:val="20"/>
                                      </w:rPr>
                                    </w:pPr>
                                    <w:r w:rsidRPr="007C5B3C">
                                      <w:rPr>
                                        <w:rFonts w:cstheme="minorHAnsi"/>
                                        <w:sz w:val="20"/>
                                        <w:szCs w:val="20"/>
                                      </w:rPr>
                                      <w:t>((Palliative care OR Palliative medicine OR Hospice care OR Terminally ill OR Hospice and Palliative Care Nursing OR Hospices OR End of life care OR Terminal Care OR Supportive Care OR Non-curative Therapy OR Palliative Treatment) OR (Alzheimer’s OR Dementia) OR (Cancer OR Neoplasms) OR</w:t>
                                    </w:r>
                                  </w:p>
                                  <w:p w14:paraId="6D96D2A3" w14:textId="77777777" w:rsidR="005E2CF5" w:rsidRPr="007C5B3C" w:rsidRDefault="005E2CF5" w:rsidP="007C5B3C">
                                    <w:pPr>
                                      <w:tabs>
                                        <w:tab w:val="left" w:pos="567"/>
                                      </w:tabs>
                                      <w:rPr>
                                        <w:rFonts w:cstheme="minorHAnsi"/>
                                        <w:sz w:val="20"/>
                                        <w:szCs w:val="20"/>
                                      </w:rPr>
                                    </w:pPr>
                                    <w:r w:rsidRPr="007C5B3C">
                                      <w:rPr>
                                        <w:rFonts w:cstheme="minorHAnsi"/>
                                        <w:sz w:val="20"/>
                                        <w:szCs w:val="20"/>
                                      </w:rPr>
                                      <w:t>(Cardiovascular disease OR CVD) OR (Chronic Obstructive Pulmonary Disease OR COPD) OR (Diabetes) OR (Neurodegenerative Disease OR Motor Neuron Disease OR MND OR Huntington Disease Huntington’s OR Parkinson’s Disease)) AND Research</w:t>
                                    </w:r>
                                  </w:p>
                                </w:tc>
                              </w:tr>
                              <w:tr w:rsidR="005E2CF5" w:rsidRPr="007C5B3C" w14:paraId="60E6F5BB" w14:textId="77777777" w:rsidTr="004F7EB4">
                                <w:tc>
                                  <w:tcPr>
                                    <w:tcW w:w="1413" w:type="dxa"/>
                                  </w:tcPr>
                                  <w:p w14:paraId="18D9AFBA" w14:textId="77777777" w:rsidR="005E2CF5" w:rsidRPr="007C5B3C" w:rsidRDefault="005E2CF5" w:rsidP="007C5B3C">
                                    <w:pPr>
                                      <w:rPr>
                                        <w:rFonts w:cstheme="minorHAnsi"/>
                                        <w:sz w:val="20"/>
                                        <w:szCs w:val="20"/>
                                      </w:rPr>
                                    </w:pPr>
                                    <w:r w:rsidRPr="007C5B3C">
                                      <w:rPr>
                                        <w:rFonts w:cstheme="minorHAnsi"/>
                                        <w:sz w:val="20"/>
                                        <w:szCs w:val="20"/>
                                      </w:rPr>
                                      <w:t>Perspective</w:t>
                                    </w:r>
                                  </w:p>
                                </w:tc>
                                <w:tc>
                                  <w:tcPr>
                                    <w:tcW w:w="3969" w:type="dxa"/>
                                  </w:tcPr>
                                  <w:p w14:paraId="72372BF6" w14:textId="77777777" w:rsidR="005E2CF5" w:rsidRPr="007C5B3C" w:rsidRDefault="005E2CF5" w:rsidP="007C5B3C">
                                    <w:pPr>
                                      <w:rPr>
                                        <w:rFonts w:cstheme="minorHAnsi"/>
                                        <w:sz w:val="20"/>
                                        <w:szCs w:val="20"/>
                                      </w:rPr>
                                    </w:pPr>
                                    <w:r w:rsidRPr="007C5B3C">
                                      <w:rPr>
                                        <w:rFonts w:cstheme="minorHAnsi"/>
                                        <w:sz w:val="20"/>
                                        <w:szCs w:val="20"/>
                                      </w:rPr>
                                      <w:t>Not relevant</w:t>
                                    </w:r>
                                  </w:p>
                                </w:tc>
                                <w:tc>
                                  <w:tcPr>
                                    <w:tcW w:w="4246" w:type="dxa"/>
                                  </w:tcPr>
                                  <w:p w14:paraId="499E81D0" w14:textId="77777777" w:rsidR="005E2CF5" w:rsidRPr="007C5B3C" w:rsidRDefault="005E2CF5" w:rsidP="007C5B3C">
                                    <w:pPr>
                                      <w:rPr>
                                        <w:rFonts w:cstheme="minorHAnsi"/>
                                        <w:sz w:val="20"/>
                                        <w:szCs w:val="20"/>
                                      </w:rPr>
                                    </w:pPr>
                                    <w:r w:rsidRPr="007C5B3C">
                                      <w:rPr>
                                        <w:rFonts w:cstheme="minorHAnsi"/>
                                        <w:sz w:val="20"/>
                                        <w:szCs w:val="20"/>
                                      </w:rPr>
                                      <w:t>Not relevant</w:t>
                                    </w:r>
                                  </w:p>
                                </w:tc>
                              </w:tr>
                              <w:tr w:rsidR="005E2CF5" w:rsidRPr="007C5B3C" w14:paraId="21765FF7" w14:textId="77777777" w:rsidTr="004F7EB4">
                                <w:tc>
                                  <w:tcPr>
                                    <w:tcW w:w="1413" w:type="dxa"/>
                                  </w:tcPr>
                                  <w:p w14:paraId="176DF9BA" w14:textId="77777777" w:rsidR="005E2CF5" w:rsidRPr="007C5B3C" w:rsidRDefault="005E2CF5" w:rsidP="007C5B3C">
                                    <w:pPr>
                                      <w:rPr>
                                        <w:rFonts w:cstheme="minorHAnsi"/>
                                        <w:sz w:val="20"/>
                                        <w:szCs w:val="20"/>
                                      </w:rPr>
                                    </w:pPr>
                                    <w:r w:rsidRPr="007C5B3C">
                                      <w:rPr>
                                        <w:rFonts w:cstheme="minorHAnsi"/>
                                        <w:sz w:val="20"/>
                                        <w:szCs w:val="20"/>
                                      </w:rPr>
                                      <w:t>Intervention</w:t>
                                    </w:r>
                                  </w:p>
                                </w:tc>
                                <w:tc>
                                  <w:tcPr>
                                    <w:tcW w:w="3969" w:type="dxa"/>
                                  </w:tcPr>
                                  <w:p w14:paraId="71121289" w14:textId="77777777" w:rsidR="005E2CF5" w:rsidRPr="007C5B3C" w:rsidRDefault="005E2CF5" w:rsidP="007C5B3C">
                                    <w:pPr>
                                      <w:rPr>
                                        <w:rFonts w:cstheme="minorHAnsi"/>
                                        <w:sz w:val="20"/>
                                        <w:szCs w:val="20"/>
                                      </w:rPr>
                                    </w:pPr>
                                    <w:r w:rsidRPr="007C5B3C">
                                      <w:rPr>
                                        <w:rFonts w:cstheme="minorHAnsi"/>
                                        <w:sz w:val="20"/>
                                        <w:szCs w:val="20"/>
                                      </w:rPr>
                                      <w:t>Community Participation OR Patient Participation</w:t>
                                    </w:r>
                                  </w:p>
                                  <w:p w14:paraId="5D5DF3ED" w14:textId="77777777" w:rsidR="005E2CF5" w:rsidRPr="007C5B3C" w:rsidRDefault="005E2CF5" w:rsidP="007C5B3C">
                                    <w:pPr>
                                      <w:rPr>
                                        <w:rFonts w:cstheme="minorHAnsi"/>
                                        <w:sz w:val="20"/>
                                        <w:szCs w:val="20"/>
                                      </w:rPr>
                                    </w:pPr>
                                  </w:p>
                                </w:tc>
                                <w:tc>
                                  <w:tcPr>
                                    <w:tcW w:w="4246" w:type="dxa"/>
                                  </w:tcPr>
                                  <w:p w14:paraId="7863A323" w14:textId="77777777" w:rsidR="005E2CF5" w:rsidRPr="007C5B3C" w:rsidRDefault="005E2CF5" w:rsidP="007C5B3C">
                                    <w:pPr>
                                      <w:rPr>
                                        <w:rFonts w:cstheme="minorHAnsi"/>
                                        <w:sz w:val="20"/>
                                        <w:szCs w:val="20"/>
                                      </w:rPr>
                                    </w:pPr>
                                    <w:r w:rsidRPr="007C5B3C">
                                      <w:rPr>
                                        <w:rFonts w:cstheme="minorHAnsi"/>
                                        <w:sz w:val="20"/>
                                        <w:szCs w:val="20"/>
                                      </w:rPr>
                                      <w:t>Involv* OR Engag* OR Participat* OR Co-produc* OR Collaborat* OR Partnership working OR Participatory Research OR Participatory Action Research OR Emancipatory Research OR Expert Patient OR Experts by Experience OR Research Partner</w:t>
                                    </w:r>
                                  </w:p>
                                </w:tc>
                              </w:tr>
                              <w:tr w:rsidR="005E2CF5" w:rsidRPr="007C5B3C" w14:paraId="46DE41EB" w14:textId="77777777" w:rsidTr="004F7EB4">
                                <w:tc>
                                  <w:tcPr>
                                    <w:tcW w:w="1413" w:type="dxa"/>
                                  </w:tcPr>
                                  <w:p w14:paraId="554C5016" w14:textId="77777777" w:rsidR="005E2CF5" w:rsidRPr="007C5B3C" w:rsidRDefault="005E2CF5" w:rsidP="007C5B3C">
                                    <w:pPr>
                                      <w:rPr>
                                        <w:rFonts w:cstheme="minorHAnsi"/>
                                        <w:sz w:val="20"/>
                                        <w:szCs w:val="20"/>
                                      </w:rPr>
                                    </w:pPr>
                                    <w:r w:rsidRPr="007C5B3C">
                                      <w:rPr>
                                        <w:rFonts w:cstheme="minorHAnsi"/>
                                        <w:sz w:val="20"/>
                                        <w:szCs w:val="20"/>
                                      </w:rPr>
                                      <w:t>Comparison</w:t>
                                    </w:r>
                                  </w:p>
                                </w:tc>
                                <w:tc>
                                  <w:tcPr>
                                    <w:tcW w:w="3969" w:type="dxa"/>
                                  </w:tcPr>
                                  <w:p w14:paraId="6BA92F29" w14:textId="77777777" w:rsidR="005E2CF5" w:rsidRPr="007C5B3C" w:rsidRDefault="005E2CF5" w:rsidP="007C5B3C">
                                    <w:pPr>
                                      <w:rPr>
                                        <w:rFonts w:cstheme="minorHAnsi"/>
                                        <w:sz w:val="20"/>
                                        <w:szCs w:val="20"/>
                                      </w:rPr>
                                    </w:pPr>
                                    <w:r w:rsidRPr="007C5B3C">
                                      <w:rPr>
                                        <w:rFonts w:cstheme="minorHAnsi"/>
                                        <w:sz w:val="20"/>
                                        <w:szCs w:val="20"/>
                                      </w:rPr>
                                      <w:t>Not relevant</w:t>
                                    </w:r>
                                  </w:p>
                                </w:tc>
                                <w:tc>
                                  <w:tcPr>
                                    <w:tcW w:w="4246" w:type="dxa"/>
                                  </w:tcPr>
                                  <w:p w14:paraId="5483298F" w14:textId="77777777" w:rsidR="005E2CF5" w:rsidRPr="007C5B3C" w:rsidRDefault="005E2CF5" w:rsidP="007C5B3C">
                                    <w:pPr>
                                      <w:rPr>
                                        <w:rFonts w:cstheme="minorHAnsi"/>
                                        <w:sz w:val="20"/>
                                        <w:szCs w:val="20"/>
                                      </w:rPr>
                                    </w:pPr>
                                    <w:r w:rsidRPr="007C5B3C">
                                      <w:rPr>
                                        <w:rFonts w:cstheme="minorHAnsi"/>
                                        <w:sz w:val="20"/>
                                        <w:szCs w:val="20"/>
                                      </w:rPr>
                                      <w:t>Not relevant</w:t>
                                    </w:r>
                                  </w:p>
                                </w:tc>
                              </w:tr>
                              <w:tr w:rsidR="005E2CF5" w:rsidRPr="007C5B3C" w14:paraId="1B2963AC" w14:textId="77777777" w:rsidTr="004F7EB4">
                                <w:tc>
                                  <w:tcPr>
                                    <w:tcW w:w="1413" w:type="dxa"/>
                                  </w:tcPr>
                                  <w:p w14:paraId="5793AE95" w14:textId="77777777" w:rsidR="005E2CF5" w:rsidRPr="007C5B3C" w:rsidRDefault="005E2CF5" w:rsidP="007C5B3C">
                                    <w:pPr>
                                      <w:rPr>
                                        <w:rFonts w:cstheme="minorHAnsi"/>
                                        <w:sz w:val="20"/>
                                        <w:szCs w:val="20"/>
                                      </w:rPr>
                                    </w:pPr>
                                    <w:r w:rsidRPr="007C5B3C">
                                      <w:rPr>
                                        <w:rFonts w:cstheme="minorHAnsi"/>
                                        <w:sz w:val="20"/>
                                        <w:szCs w:val="20"/>
                                      </w:rPr>
                                      <w:t>Evaluation</w:t>
                                    </w:r>
                                  </w:p>
                                </w:tc>
                                <w:tc>
                                  <w:tcPr>
                                    <w:tcW w:w="3969" w:type="dxa"/>
                                  </w:tcPr>
                                  <w:p w14:paraId="579D7EA4" w14:textId="77777777" w:rsidR="005E2CF5" w:rsidRPr="007C5B3C" w:rsidRDefault="005E2CF5" w:rsidP="007C5B3C">
                                    <w:pPr>
                                      <w:rPr>
                                        <w:rFonts w:cstheme="minorHAnsi"/>
                                        <w:sz w:val="20"/>
                                        <w:szCs w:val="20"/>
                                      </w:rPr>
                                    </w:pPr>
                                    <w:r w:rsidRPr="007C5B3C">
                                      <w:rPr>
                                        <w:rFonts w:cstheme="minorHAnsi"/>
                                        <w:sz w:val="20"/>
                                        <w:szCs w:val="20"/>
                                      </w:rPr>
                                      <w:t>Not relevant</w:t>
                                    </w:r>
                                  </w:p>
                                </w:tc>
                                <w:tc>
                                  <w:tcPr>
                                    <w:tcW w:w="4246" w:type="dxa"/>
                                  </w:tcPr>
                                  <w:p w14:paraId="501044BA" w14:textId="77777777" w:rsidR="005E2CF5" w:rsidRPr="007C5B3C" w:rsidRDefault="005E2CF5" w:rsidP="007C5B3C">
                                    <w:pPr>
                                      <w:rPr>
                                        <w:rFonts w:cstheme="minorHAnsi"/>
                                        <w:sz w:val="20"/>
                                        <w:szCs w:val="20"/>
                                      </w:rPr>
                                    </w:pPr>
                                    <w:r w:rsidRPr="007C5B3C">
                                      <w:rPr>
                                        <w:rFonts w:cstheme="minorHAnsi"/>
                                        <w:sz w:val="20"/>
                                        <w:szCs w:val="20"/>
                                      </w:rPr>
                                      <w:t>Not relevant</w:t>
                                    </w:r>
                                  </w:p>
                                </w:tc>
                              </w:tr>
                            </w:tbl>
                            <w:p w14:paraId="1DE177A2"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496370" name="Text Box 214496370"/>
                        <wps:cNvSpPr txBox="1"/>
                        <wps:spPr>
                          <a:xfrm>
                            <a:off x="45720" y="3924300"/>
                            <a:ext cx="1532255" cy="252730"/>
                          </a:xfrm>
                          <a:prstGeom prst="rect">
                            <a:avLst/>
                          </a:prstGeom>
                          <a:noFill/>
                          <a:ln w="6350">
                            <a:noFill/>
                          </a:ln>
                        </wps:spPr>
                        <wps:txbx>
                          <w:txbxContent>
                            <w:p w14:paraId="2840AC4B" w14:textId="77777777" w:rsidR="005E2CF5" w:rsidRPr="00411073" w:rsidRDefault="005E2CF5" w:rsidP="005E2CF5">
                              <w:pPr>
                                <w:spacing w:after="0" w:line="240" w:lineRule="auto"/>
                                <w:rPr>
                                  <w:rFonts w:cstheme="minorHAnsi"/>
                                  <w:b/>
                                  <w:sz w:val="20"/>
                                  <w:szCs w:val="20"/>
                                </w:rPr>
                              </w:pPr>
                              <w:bookmarkStart w:id="45" w:name="Table2"/>
                              <w:bookmarkEnd w:id="45"/>
                              <w:r w:rsidRPr="007C5B3C">
                                <w:rPr>
                                  <w:rFonts w:cstheme="minorHAnsi"/>
                                  <w:b/>
                                  <w:sz w:val="20"/>
                                  <w:szCs w:val="20"/>
                                </w:rPr>
                                <w:t xml:space="preserve">Table </w:t>
                              </w:r>
                              <w:r>
                                <w:rPr>
                                  <w:rFonts w:cstheme="minorHAnsi"/>
                                  <w:b/>
                                  <w:sz w:val="20"/>
                                  <w:szCs w:val="20"/>
                                </w:rPr>
                                <w:t>2</w:t>
                              </w:r>
                              <w:r w:rsidRPr="007C5B3C">
                                <w:rPr>
                                  <w:rFonts w:cstheme="minorHAnsi"/>
                                  <w:b/>
                                  <w:sz w:val="20"/>
                                  <w:szCs w:val="20"/>
                                </w:rPr>
                                <w:t xml:space="preserve">. Search </w:t>
                              </w:r>
                              <w:r>
                                <w:rPr>
                                  <w:rFonts w:cstheme="minorHAnsi"/>
                                  <w:b/>
                                  <w:sz w:val="20"/>
                                  <w:szCs w:val="20"/>
                                </w:rPr>
                                <w:t>s</w:t>
                              </w:r>
                              <w:r w:rsidRPr="007C5B3C">
                                <w:rPr>
                                  <w:rFonts w:cstheme="minorHAnsi"/>
                                  <w:b/>
                                  <w:sz w:val="20"/>
                                  <w:szCs w:val="20"/>
                                </w:rPr>
                                <w:t>trate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80865A" id="Group 612241735" o:spid="_x0000_s1036" style="position:absolute;margin-left:-.55pt;margin-top:0;width:488.4pt;height:330pt;z-index:251723776;mso-height-relative:margin" coordsize="62026,41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SR16gIAAJEIAAAOAAAAZHJzL2Uyb0RvYy54bWzsVktv4yAQvq+0/wFx3/qVl606VbbdVCtV&#10;baR21TPBOLZkAwskdvbX74DtpE17aVa9bQ4EGJjHN98Mvrxq6wrtmNKl4CkOLnyMGKciK/kmxb+e&#10;lt9mGGlDeEYqwVmK90zjq/nXL5eNTFgoClFlTCFQwnXSyBQXxsjE8zQtWE30hZCMgzAXqiYGlmrj&#10;ZYo0oL2uvND3J14jVCaVoExr2L3phHju9Oc5o+YhzzUzqEox+GbcqNy4tqM3vyTJRhFZlLR3g5zh&#10;RU1KDkYPqm6IIWiryjeq6pIqoUVuLqioPZHnJWUuBogm8E+iuVViK10sm6TZyANMAO0JTmerpfe7&#10;WyUf5UoBEo3cABZuZWNpc1Xbf/AStQ6y/QEy1hpEYXMS+uFkBshSkI2COPD9HlRaAPJv7tHix/s3&#10;p1M/cje9wbD3yp1GAkH0EQP9bxg8FkQyB61OAIOVQmWW4lk8m4STIMaIkxrY+mTD/C5adBA4lNwV&#10;ixkyLUiB95ZH1kMNm2dBF82mszHgCHoOAJBEKm1umaiRnaRYAZ0dy8juTpvu6HDEWtWiKrNlWVVu&#10;sdfXlUI7AsyHgslEg1FFtIHNFC/dr7f26lrFUQNpjca+s8SF1deZqjg4d4zSzky7bh1y8YDAWmR7&#10;AEaJrtS0pMsSnL8DyyuioLaAK9AvzAMMeSXAluhnGBVC/Xlv356HdIMUowZqNcX695YoBgH95ECE&#10;OBiNbHG7xWg8DWGhXkrWLyV8W18LACWAziSpm9rzphqmuRL1M7SVhbUKIsIp2E6xGabXpusg0JYo&#10;WyzcIShnScwdf5TUqrYZsKl5ap+Jkn3+DNDpXgzUI8lJGruz9iYXi60ReelybHHuUO3hhzLo2Pbp&#10;9RACsPEkmgIIJwVxlPTMhyL6SEX0WYKmEcXhKBqaxtBWgnEUhuNx11bCcTg96Q0fLo0Dj0lyJsMD&#10;V5zHZPyn+GdT3D0A8O65lti/0fZhfbl2JXH8kpj/BQAA//8DAFBLAwQUAAYACAAAACEA16SMm94A&#10;AAAHAQAADwAAAGRycy9kb3ducmV2LnhtbEyPQUvDQBSE74L/YXmCt3Y3SlONeSmlqKci2Ari7TX7&#10;moRmd0N2m6T/3vVkj8MMM9/kq8m0YuDeN84iJHMFgm3pdGMrhK/92+wJhA9kNbXOMsKFPayK25uc&#10;Mu1G+8nDLlQillifEUIdQpdJ6cuaDfm569hG7+h6QyHKvpK6pzGWm1Y+KJVKQ42NCzV1vKm5PO3O&#10;BuF9pHH9mLwO29Nxc/nZLz6+twkj3t9N6xcQgafwH4Y//IgORWQ6uLPVXrQIsySJSYR4KLrPy8US&#10;xAEhTZUCWeTymr/4BQAA//8DAFBLAQItABQABgAIAAAAIQC2gziS/gAAAOEBAAATAAAAAAAAAAAA&#10;AAAAAAAAAABbQ29udGVudF9UeXBlc10ueG1sUEsBAi0AFAAGAAgAAAAhADj9If/WAAAAlAEAAAsA&#10;AAAAAAAAAAAAAAAALwEAAF9yZWxzLy5yZWxzUEsBAi0AFAAGAAgAAAAhAFH1JHXqAgAAkQgAAA4A&#10;AAAAAAAAAAAAAAAALgIAAGRycy9lMm9Eb2MueG1sUEsBAi0AFAAGAAgAAAAhANekjJveAAAABwEA&#10;AA8AAAAAAAAAAAAAAAAARAUAAGRycy9kb3ducmV2LnhtbFBLBQYAAAAABAAEAPMAAABPBgAAAAA=&#10;">
                <v:shape id="Text Box 89862619" o:spid="_x0000_s1037" type="#_x0000_t202" style="position:absolute;width:62026;height:38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Hy/ywAAAOEAAAAPAAAAZHJzL2Rvd25yZXYueG1sRI9BS8NA&#10;FITvgv9heYI3u2kPIY3dFimKLRhqU8HrI/tMYrNvw+7axP76rlDwOMzMN8xiNZpOnMj51rKC6SQB&#10;QVxZ3XKt4OPw8pCB8AFZY2eZFPySh9Xy9maBubYD7+lUhlpECPscFTQh9LmUvmrIoJ/Ynjh6X9YZ&#10;DFG6WmqHQ4SbTs6SJJUGW44LDfa0bqg6lj9GwedQvrrddvv93m+K8+5cFm/0XCh1fzc+PYIINIb/&#10;8LW90QqyeZbO0ukc/h7FNyCXFwAAAP//AwBQSwECLQAUAAYACAAAACEA2+H2y+4AAACFAQAAEwAA&#10;AAAAAAAAAAAAAAAAAAAAW0NvbnRlbnRfVHlwZXNdLnhtbFBLAQItABQABgAIAAAAIQBa9CxbvwAA&#10;ABUBAAALAAAAAAAAAAAAAAAAAB8BAABfcmVscy8ucmVsc1BLAQItABQABgAIAAAAIQBrTHy/ywAA&#10;AOEAAAAPAAAAAAAAAAAAAAAAAAcCAABkcnMvZG93bnJldi54bWxQSwUGAAAAAAMAAwC3AAAA/wIA&#10;AAAA&#10;" fillcolor="window" stroked="f" strokeweight=".5pt">
                  <v:textbox>
                    <w:txbxContent>
                      <w:tbl>
                        <w:tblPr>
                          <w:tblStyle w:val="TableGrid2"/>
                          <w:tblW w:w="9628" w:type="dxa"/>
                          <w:tblInd w:w="-5" w:type="dxa"/>
                          <w:tblLook w:val="04A0" w:firstRow="1" w:lastRow="0" w:firstColumn="1" w:lastColumn="0" w:noHBand="0" w:noVBand="1"/>
                        </w:tblPr>
                        <w:tblGrid>
                          <w:gridCol w:w="1413"/>
                          <w:gridCol w:w="3969"/>
                          <w:gridCol w:w="4246"/>
                        </w:tblGrid>
                        <w:tr w:rsidR="005E2CF5" w:rsidRPr="007C5B3C" w14:paraId="461B6DEE" w14:textId="77777777" w:rsidTr="004F7EB4">
                          <w:tc>
                            <w:tcPr>
                              <w:tcW w:w="1413" w:type="dxa"/>
                            </w:tcPr>
                            <w:p w14:paraId="095E388F" w14:textId="77777777" w:rsidR="005E2CF5" w:rsidRPr="007C5B3C" w:rsidRDefault="005E2CF5" w:rsidP="007C5B3C">
                              <w:pPr>
                                <w:rPr>
                                  <w:rFonts w:cstheme="minorHAnsi"/>
                                  <w:b/>
                                  <w:sz w:val="20"/>
                                  <w:szCs w:val="20"/>
                                </w:rPr>
                              </w:pPr>
                              <w:r w:rsidRPr="007C5B3C">
                                <w:rPr>
                                  <w:rFonts w:cstheme="minorHAnsi"/>
                                  <w:b/>
                                  <w:sz w:val="20"/>
                                  <w:szCs w:val="20"/>
                                </w:rPr>
                                <w:t>SPICE components</w:t>
                              </w:r>
                            </w:p>
                          </w:tc>
                          <w:tc>
                            <w:tcPr>
                              <w:tcW w:w="3969" w:type="dxa"/>
                            </w:tcPr>
                            <w:p w14:paraId="7EAC8A48" w14:textId="77777777" w:rsidR="005E2CF5" w:rsidRPr="007C5B3C" w:rsidRDefault="005E2CF5" w:rsidP="007C5B3C">
                              <w:pPr>
                                <w:rPr>
                                  <w:rFonts w:cstheme="minorHAnsi"/>
                                  <w:b/>
                                  <w:sz w:val="20"/>
                                  <w:szCs w:val="20"/>
                                </w:rPr>
                              </w:pPr>
                              <w:r w:rsidRPr="007C5B3C">
                                <w:rPr>
                                  <w:rFonts w:cstheme="minorHAnsi"/>
                                  <w:b/>
                                  <w:sz w:val="20"/>
                                  <w:szCs w:val="20"/>
                                </w:rPr>
                                <w:t>Thesaurus terms</w:t>
                              </w:r>
                            </w:p>
                          </w:tc>
                          <w:tc>
                            <w:tcPr>
                              <w:tcW w:w="4246" w:type="dxa"/>
                            </w:tcPr>
                            <w:p w14:paraId="3C41DF2C" w14:textId="77777777" w:rsidR="005E2CF5" w:rsidRPr="007C5B3C" w:rsidRDefault="005E2CF5" w:rsidP="007C5B3C">
                              <w:pPr>
                                <w:rPr>
                                  <w:rFonts w:cstheme="minorHAnsi"/>
                                  <w:b/>
                                  <w:sz w:val="20"/>
                                  <w:szCs w:val="20"/>
                                </w:rPr>
                              </w:pPr>
                              <w:r w:rsidRPr="007C5B3C">
                                <w:rPr>
                                  <w:rFonts w:cstheme="minorHAnsi"/>
                                  <w:b/>
                                  <w:sz w:val="20"/>
                                  <w:szCs w:val="20"/>
                                </w:rPr>
                                <w:t>Free text terms</w:t>
                              </w:r>
                            </w:p>
                          </w:tc>
                        </w:tr>
                        <w:tr w:rsidR="005E2CF5" w:rsidRPr="007C5B3C" w14:paraId="4E1BBACA" w14:textId="77777777" w:rsidTr="004F7EB4">
                          <w:tc>
                            <w:tcPr>
                              <w:tcW w:w="1413" w:type="dxa"/>
                            </w:tcPr>
                            <w:p w14:paraId="25552039" w14:textId="77777777" w:rsidR="005E2CF5" w:rsidRPr="007C5B3C" w:rsidRDefault="005E2CF5" w:rsidP="007C5B3C">
                              <w:pPr>
                                <w:rPr>
                                  <w:rFonts w:cstheme="minorHAnsi"/>
                                  <w:sz w:val="20"/>
                                  <w:szCs w:val="20"/>
                                </w:rPr>
                              </w:pPr>
                              <w:r w:rsidRPr="007C5B3C">
                                <w:rPr>
                                  <w:rFonts w:cstheme="minorHAnsi"/>
                                  <w:sz w:val="20"/>
                                  <w:szCs w:val="20"/>
                                </w:rPr>
                                <w:t>Setting</w:t>
                              </w:r>
                            </w:p>
                          </w:tc>
                          <w:tc>
                            <w:tcPr>
                              <w:tcW w:w="3969" w:type="dxa"/>
                            </w:tcPr>
                            <w:p w14:paraId="4DC1FF9A" w14:textId="77777777" w:rsidR="005E2CF5" w:rsidRPr="007C5B3C" w:rsidRDefault="005E2CF5" w:rsidP="007C5B3C">
                              <w:pPr>
                                <w:rPr>
                                  <w:rFonts w:cstheme="minorHAnsi"/>
                                  <w:sz w:val="20"/>
                                  <w:szCs w:val="20"/>
                                </w:rPr>
                              </w:pPr>
                              <w:r w:rsidRPr="007C5B3C">
                                <w:rPr>
                                  <w:rFonts w:cstheme="minorHAnsi"/>
                                  <w:sz w:val="20"/>
                                  <w:szCs w:val="20"/>
                                </w:rPr>
                                <w:t>((Palliative care OR Palliative medicine OR Hospice care OR Terminally ill OR Hospice and Palliative Care Nursing OR Hospices) OR (Alzheimer Disease OR Dementia) OR</w:t>
                              </w:r>
                            </w:p>
                            <w:p w14:paraId="26778912" w14:textId="77777777" w:rsidR="005E2CF5" w:rsidRPr="007C5B3C" w:rsidRDefault="005E2CF5" w:rsidP="007C5B3C">
                              <w:pPr>
                                <w:rPr>
                                  <w:rFonts w:cstheme="minorHAnsi"/>
                                  <w:sz w:val="20"/>
                                  <w:szCs w:val="20"/>
                                </w:rPr>
                              </w:pPr>
                              <w:r w:rsidRPr="007C5B3C">
                                <w:rPr>
                                  <w:rFonts w:cstheme="minorHAnsi"/>
                                  <w:sz w:val="20"/>
                                  <w:szCs w:val="20"/>
                                </w:rPr>
                                <w:t>(Cancer OR Neoplasms) OR (Cardiovascular diseases) OR (Pulmonary Disease, Chronic Obstructive) OR</w:t>
                              </w:r>
                            </w:p>
                            <w:p w14:paraId="52D22E03" w14:textId="77777777" w:rsidR="005E2CF5" w:rsidRPr="007C5B3C" w:rsidRDefault="005E2CF5" w:rsidP="007C5B3C">
                              <w:pPr>
                                <w:tabs>
                                  <w:tab w:val="left" w:pos="567"/>
                                </w:tabs>
                                <w:rPr>
                                  <w:rFonts w:cstheme="minorHAnsi"/>
                                  <w:sz w:val="20"/>
                                  <w:szCs w:val="20"/>
                                </w:rPr>
                              </w:pPr>
                              <w:r w:rsidRPr="007C5B3C">
                                <w:rPr>
                                  <w:rFonts w:cstheme="minorHAnsi"/>
                                  <w:sz w:val="20"/>
                                  <w:szCs w:val="20"/>
                                </w:rPr>
                                <w:t>(Latent Autoimmune Diabetes in Adults) OR (Neurodegenerative Diseases OR Motor Neuron Disease OR Huntington Disease OR Parkinson Disease, Postencephalitic)) AND Research</w:t>
                              </w:r>
                            </w:p>
                          </w:tc>
                          <w:tc>
                            <w:tcPr>
                              <w:tcW w:w="4246" w:type="dxa"/>
                            </w:tcPr>
                            <w:p w14:paraId="643C04F3" w14:textId="77777777" w:rsidR="005E2CF5" w:rsidRPr="007C5B3C" w:rsidRDefault="005E2CF5" w:rsidP="007C5B3C">
                              <w:pPr>
                                <w:rPr>
                                  <w:rFonts w:cstheme="minorHAnsi"/>
                                  <w:sz w:val="20"/>
                                  <w:szCs w:val="20"/>
                                </w:rPr>
                              </w:pPr>
                              <w:r w:rsidRPr="007C5B3C">
                                <w:rPr>
                                  <w:rFonts w:cstheme="minorHAnsi"/>
                                  <w:sz w:val="20"/>
                                  <w:szCs w:val="20"/>
                                </w:rPr>
                                <w:t>((Palliative care OR Palliative medicine OR Hospice care OR Terminally ill OR Hospice and Palliative Care Nursing OR Hospices OR End of life care OR Terminal Care OR Supportive Care OR Non-curative Therapy OR Palliative Treatment) OR (Alzheimer’s OR Dementia) OR (Cancer OR Neoplasms) OR</w:t>
                              </w:r>
                            </w:p>
                            <w:p w14:paraId="6D96D2A3" w14:textId="77777777" w:rsidR="005E2CF5" w:rsidRPr="007C5B3C" w:rsidRDefault="005E2CF5" w:rsidP="007C5B3C">
                              <w:pPr>
                                <w:tabs>
                                  <w:tab w:val="left" w:pos="567"/>
                                </w:tabs>
                                <w:rPr>
                                  <w:rFonts w:cstheme="minorHAnsi"/>
                                  <w:sz w:val="20"/>
                                  <w:szCs w:val="20"/>
                                </w:rPr>
                              </w:pPr>
                              <w:r w:rsidRPr="007C5B3C">
                                <w:rPr>
                                  <w:rFonts w:cstheme="minorHAnsi"/>
                                  <w:sz w:val="20"/>
                                  <w:szCs w:val="20"/>
                                </w:rPr>
                                <w:t>(Cardiovascular disease OR CVD) OR (Chronic Obstructive Pulmonary Disease OR COPD) OR (Diabetes) OR (Neurodegenerative Disease OR Motor Neuron Disease OR MND OR Huntington Disease Huntington’s OR Parkinson’s Disease)) AND Research</w:t>
                              </w:r>
                            </w:p>
                          </w:tc>
                        </w:tr>
                        <w:tr w:rsidR="005E2CF5" w:rsidRPr="007C5B3C" w14:paraId="60E6F5BB" w14:textId="77777777" w:rsidTr="004F7EB4">
                          <w:tc>
                            <w:tcPr>
                              <w:tcW w:w="1413" w:type="dxa"/>
                            </w:tcPr>
                            <w:p w14:paraId="18D9AFBA" w14:textId="77777777" w:rsidR="005E2CF5" w:rsidRPr="007C5B3C" w:rsidRDefault="005E2CF5" w:rsidP="007C5B3C">
                              <w:pPr>
                                <w:rPr>
                                  <w:rFonts w:cstheme="minorHAnsi"/>
                                  <w:sz w:val="20"/>
                                  <w:szCs w:val="20"/>
                                </w:rPr>
                              </w:pPr>
                              <w:r w:rsidRPr="007C5B3C">
                                <w:rPr>
                                  <w:rFonts w:cstheme="minorHAnsi"/>
                                  <w:sz w:val="20"/>
                                  <w:szCs w:val="20"/>
                                </w:rPr>
                                <w:t>Perspective</w:t>
                              </w:r>
                            </w:p>
                          </w:tc>
                          <w:tc>
                            <w:tcPr>
                              <w:tcW w:w="3969" w:type="dxa"/>
                            </w:tcPr>
                            <w:p w14:paraId="72372BF6" w14:textId="77777777" w:rsidR="005E2CF5" w:rsidRPr="007C5B3C" w:rsidRDefault="005E2CF5" w:rsidP="007C5B3C">
                              <w:pPr>
                                <w:rPr>
                                  <w:rFonts w:cstheme="minorHAnsi"/>
                                  <w:sz w:val="20"/>
                                  <w:szCs w:val="20"/>
                                </w:rPr>
                              </w:pPr>
                              <w:r w:rsidRPr="007C5B3C">
                                <w:rPr>
                                  <w:rFonts w:cstheme="minorHAnsi"/>
                                  <w:sz w:val="20"/>
                                  <w:szCs w:val="20"/>
                                </w:rPr>
                                <w:t>Not relevant</w:t>
                              </w:r>
                            </w:p>
                          </w:tc>
                          <w:tc>
                            <w:tcPr>
                              <w:tcW w:w="4246" w:type="dxa"/>
                            </w:tcPr>
                            <w:p w14:paraId="499E81D0" w14:textId="77777777" w:rsidR="005E2CF5" w:rsidRPr="007C5B3C" w:rsidRDefault="005E2CF5" w:rsidP="007C5B3C">
                              <w:pPr>
                                <w:rPr>
                                  <w:rFonts w:cstheme="minorHAnsi"/>
                                  <w:sz w:val="20"/>
                                  <w:szCs w:val="20"/>
                                </w:rPr>
                              </w:pPr>
                              <w:r w:rsidRPr="007C5B3C">
                                <w:rPr>
                                  <w:rFonts w:cstheme="minorHAnsi"/>
                                  <w:sz w:val="20"/>
                                  <w:szCs w:val="20"/>
                                </w:rPr>
                                <w:t>Not relevant</w:t>
                              </w:r>
                            </w:p>
                          </w:tc>
                        </w:tr>
                        <w:tr w:rsidR="005E2CF5" w:rsidRPr="007C5B3C" w14:paraId="21765FF7" w14:textId="77777777" w:rsidTr="004F7EB4">
                          <w:tc>
                            <w:tcPr>
                              <w:tcW w:w="1413" w:type="dxa"/>
                            </w:tcPr>
                            <w:p w14:paraId="176DF9BA" w14:textId="77777777" w:rsidR="005E2CF5" w:rsidRPr="007C5B3C" w:rsidRDefault="005E2CF5" w:rsidP="007C5B3C">
                              <w:pPr>
                                <w:rPr>
                                  <w:rFonts w:cstheme="minorHAnsi"/>
                                  <w:sz w:val="20"/>
                                  <w:szCs w:val="20"/>
                                </w:rPr>
                              </w:pPr>
                              <w:r w:rsidRPr="007C5B3C">
                                <w:rPr>
                                  <w:rFonts w:cstheme="minorHAnsi"/>
                                  <w:sz w:val="20"/>
                                  <w:szCs w:val="20"/>
                                </w:rPr>
                                <w:t>Intervention</w:t>
                              </w:r>
                            </w:p>
                          </w:tc>
                          <w:tc>
                            <w:tcPr>
                              <w:tcW w:w="3969" w:type="dxa"/>
                            </w:tcPr>
                            <w:p w14:paraId="71121289" w14:textId="77777777" w:rsidR="005E2CF5" w:rsidRPr="007C5B3C" w:rsidRDefault="005E2CF5" w:rsidP="007C5B3C">
                              <w:pPr>
                                <w:rPr>
                                  <w:rFonts w:cstheme="minorHAnsi"/>
                                  <w:sz w:val="20"/>
                                  <w:szCs w:val="20"/>
                                </w:rPr>
                              </w:pPr>
                              <w:r w:rsidRPr="007C5B3C">
                                <w:rPr>
                                  <w:rFonts w:cstheme="minorHAnsi"/>
                                  <w:sz w:val="20"/>
                                  <w:szCs w:val="20"/>
                                </w:rPr>
                                <w:t>Community Participation OR Patient Participation</w:t>
                              </w:r>
                            </w:p>
                            <w:p w14:paraId="5D5DF3ED" w14:textId="77777777" w:rsidR="005E2CF5" w:rsidRPr="007C5B3C" w:rsidRDefault="005E2CF5" w:rsidP="007C5B3C">
                              <w:pPr>
                                <w:rPr>
                                  <w:rFonts w:cstheme="minorHAnsi"/>
                                  <w:sz w:val="20"/>
                                  <w:szCs w:val="20"/>
                                </w:rPr>
                              </w:pPr>
                            </w:p>
                          </w:tc>
                          <w:tc>
                            <w:tcPr>
                              <w:tcW w:w="4246" w:type="dxa"/>
                            </w:tcPr>
                            <w:p w14:paraId="7863A323" w14:textId="77777777" w:rsidR="005E2CF5" w:rsidRPr="007C5B3C" w:rsidRDefault="005E2CF5" w:rsidP="007C5B3C">
                              <w:pPr>
                                <w:rPr>
                                  <w:rFonts w:cstheme="minorHAnsi"/>
                                  <w:sz w:val="20"/>
                                  <w:szCs w:val="20"/>
                                </w:rPr>
                              </w:pPr>
                              <w:r w:rsidRPr="007C5B3C">
                                <w:rPr>
                                  <w:rFonts w:cstheme="minorHAnsi"/>
                                  <w:sz w:val="20"/>
                                  <w:szCs w:val="20"/>
                                </w:rPr>
                                <w:t>Involv* OR Engag* OR Participat* OR Co-produc* OR Collaborat* OR Partnership working OR Participatory Research OR Participatory Action Research OR Emancipatory Research OR Expert Patient OR Experts by Experience OR Research Partner</w:t>
                              </w:r>
                            </w:p>
                          </w:tc>
                        </w:tr>
                        <w:tr w:rsidR="005E2CF5" w:rsidRPr="007C5B3C" w14:paraId="46DE41EB" w14:textId="77777777" w:rsidTr="004F7EB4">
                          <w:tc>
                            <w:tcPr>
                              <w:tcW w:w="1413" w:type="dxa"/>
                            </w:tcPr>
                            <w:p w14:paraId="554C5016" w14:textId="77777777" w:rsidR="005E2CF5" w:rsidRPr="007C5B3C" w:rsidRDefault="005E2CF5" w:rsidP="007C5B3C">
                              <w:pPr>
                                <w:rPr>
                                  <w:rFonts w:cstheme="minorHAnsi"/>
                                  <w:sz w:val="20"/>
                                  <w:szCs w:val="20"/>
                                </w:rPr>
                              </w:pPr>
                              <w:r w:rsidRPr="007C5B3C">
                                <w:rPr>
                                  <w:rFonts w:cstheme="minorHAnsi"/>
                                  <w:sz w:val="20"/>
                                  <w:szCs w:val="20"/>
                                </w:rPr>
                                <w:t>Comparison</w:t>
                              </w:r>
                            </w:p>
                          </w:tc>
                          <w:tc>
                            <w:tcPr>
                              <w:tcW w:w="3969" w:type="dxa"/>
                            </w:tcPr>
                            <w:p w14:paraId="6BA92F29" w14:textId="77777777" w:rsidR="005E2CF5" w:rsidRPr="007C5B3C" w:rsidRDefault="005E2CF5" w:rsidP="007C5B3C">
                              <w:pPr>
                                <w:rPr>
                                  <w:rFonts w:cstheme="minorHAnsi"/>
                                  <w:sz w:val="20"/>
                                  <w:szCs w:val="20"/>
                                </w:rPr>
                              </w:pPr>
                              <w:r w:rsidRPr="007C5B3C">
                                <w:rPr>
                                  <w:rFonts w:cstheme="minorHAnsi"/>
                                  <w:sz w:val="20"/>
                                  <w:szCs w:val="20"/>
                                </w:rPr>
                                <w:t>Not relevant</w:t>
                              </w:r>
                            </w:p>
                          </w:tc>
                          <w:tc>
                            <w:tcPr>
                              <w:tcW w:w="4246" w:type="dxa"/>
                            </w:tcPr>
                            <w:p w14:paraId="5483298F" w14:textId="77777777" w:rsidR="005E2CF5" w:rsidRPr="007C5B3C" w:rsidRDefault="005E2CF5" w:rsidP="007C5B3C">
                              <w:pPr>
                                <w:rPr>
                                  <w:rFonts w:cstheme="minorHAnsi"/>
                                  <w:sz w:val="20"/>
                                  <w:szCs w:val="20"/>
                                </w:rPr>
                              </w:pPr>
                              <w:r w:rsidRPr="007C5B3C">
                                <w:rPr>
                                  <w:rFonts w:cstheme="minorHAnsi"/>
                                  <w:sz w:val="20"/>
                                  <w:szCs w:val="20"/>
                                </w:rPr>
                                <w:t>Not relevant</w:t>
                              </w:r>
                            </w:p>
                          </w:tc>
                        </w:tr>
                        <w:tr w:rsidR="005E2CF5" w:rsidRPr="007C5B3C" w14:paraId="1B2963AC" w14:textId="77777777" w:rsidTr="004F7EB4">
                          <w:tc>
                            <w:tcPr>
                              <w:tcW w:w="1413" w:type="dxa"/>
                            </w:tcPr>
                            <w:p w14:paraId="5793AE95" w14:textId="77777777" w:rsidR="005E2CF5" w:rsidRPr="007C5B3C" w:rsidRDefault="005E2CF5" w:rsidP="007C5B3C">
                              <w:pPr>
                                <w:rPr>
                                  <w:rFonts w:cstheme="minorHAnsi"/>
                                  <w:sz w:val="20"/>
                                  <w:szCs w:val="20"/>
                                </w:rPr>
                              </w:pPr>
                              <w:r w:rsidRPr="007C5B3C">
                                <w:rPr>
                                  <w:rFonts w:cstheme="minorHAnsi"/>
                                  <w:sz w:val="20"/>
                                  <w:szCs w:val="20"/>
                                </w:rPr>
                                <w:t>Evaluation</w:t>
                              </w:r>
                            </w:p>
                          </w:tc>
                          <w:tc>
                            <w:tcPr>
                              <w:tcW w:w="3969" w:type="dxa"/>
                            </w:tcPr>
                            <w:p w14:paraId="579D7EA4" w14:textId="77777777" w:rsidR="005E2CF5" w:rsidRPr="007C5B3C" w:rsidRDefault="005E2CF5" w:rsidP="007C5B3C">
                              <w:pPr>
                                <w:rPr>
                                  <w:rFonts w:cstheme="minorHAnsi"/>
                                  <w:sz w:val="20"/>
                                  <w:szCs w:val="20"/>
                                </w:rPr>
                              </w:pPr>
                              <w:r w:rsidRPr="007C5B3C">
                                <w:rPr>
                                  <w:rFonts w:cstheme="minorHAnsi"/>
                                  <w:sz w:val="20"/>
                                  <w:szCs w:val="20"/>
                                </w:rPr>
                                <w:t>Not relevant</w:t>
                              </w:r>
                            </w:p>
                          </w:tc>
                          <w:tc>
                            <w:tcPr>
                              <w:tcW w:w="4246" w:type="dxa"/>
                            </w:tcPr>
                            <w:p w14:paraId="501044BA" w14:textId="77777777" w:rsidR="005E2CF5" w:rsidRPr="007C5B3C" w:rsidRDefault="005E2CF5" w:rsidP="007C5B3C">
                              <w:pPr>
                                <w:rPr>
                                  <w:rFonts w:cstheme="minorHAnsi"/>
                                  <w:sz w:val="20"/>
                                  <w:szCs w:val="20"/>
                                </w:rPr>
                              </w:pPr>
                              <w:r w:rsidRPr="007C5B3C">
                                <w:rPr>
                                  <w:rFonts w:cstheme="minorHAnsi"/>
                                  <w:sz w:val="20"/>
                                  <w:szCs w:val="20"/>
                                </w:rPr>
                                <w:t>Not relevant</w:t>
                              </w:r>
                            </w:p>
                          </w:tc>
                        </w:tr>
                      </w:tbl>
                      <w:p w14:paraId="1DE177A2" w14:textId="77777777" w:rsidR="005E2CF5" w:rsidRDefault="005E2CF5" w:rsidP="005E2CF5"/>
                    </w:txbxContent>
                  </v:textbox>
                </v:shape>
                <v:shape id="Text Box 214496370" o:spid="_x0000_s1038" type="#_x0000_t202" style="position:absolute;left:457;top:39243;width:15322;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0N7ywAAAOIAAAAPAAAAZHJzL2Rvd25yZXYueG1sRI/LasJA&#10;FIb3Qt9hOEJ3OjGmXqKjSEBaSl1o3XR3zByT0MyZmJnGtE/fWRS6/PlvfOttb2rRUesqywom4wgE&#10;cW51xYWC8/t+tADhPLLG2jIp+CYH283DYI2ptnc+UnfyhQgj7FJUUHrfpFK6vCSDbmwb4uBdbWvQ&#10;B9kWUrd4D+OmlnEUzaTBisNDiQ1lJeWfpy+j4DXbH/B4ic3ip86e36675nb+eFLqcdjvViA89f4/&#10;/Nd+0QriSZIsZ9N5gAhIAQfk5hcAAP//AwBQSwECLQAUAAYACAAAACEA2+H2y+4AAACFAQAAEwAA&#10;AAAAAAAAAAAAAAAAAAAAW0NvbnRlbnRfVHlwZXNdLnhtbFBLAQItABQABgAIAAAAIQBa9CxbvwAA&#10;ABUBAAALAAAAAAAAAAAAAAAAAB8BAABfcmVscy8ucmVsc1BLAQItABQABgAIAAAAIQBih0N7ywAA&#10;AOIAAAAPAAAAAAAAAAAAAAAAAAcCAABkcnMvZG93bnJldi54bWxQSwUGAAAAAAMAAwC3AAAA/wIA&#10;AAAA&#10;" filled="f" stroked="f" strokeweight=".5pt">
                  <v:textbox>
                    <w:txbxContent>
                      <w:p w14:paraId="2840AC4B" w14:textId="77777777" w:rsidR="005E2CF5" w:rsidRPr="00411073" w:rsidRDefault="005E2CF5" w:rsidP="005E2CF5">
                        <w:pPr>
                          <w:spacing w:after="0" w:line="240" w:lineRule="auto"/>
                          <w:rPr>
                            <w:rFonts w:cstheme="minorHAnsi"/>
                            <w:b/>
                            <w:sz w:val="20"/>
                            <w:szCs w:val="20"/>
                          </w:rPr>
                        </w:pPr>
                        <w:bookmarkStart w:id="46" w:name="Table2"/>
                        <w:bookmarkEnd w:id="46"/>
                        <w:r w:rsidRPr="007C5B3C">
                          <w:rPr>
                            <w:rFonts w:cstheme="minorHAnsi"/>
                            <w:b/>
                            <w:sz w:val="20"/>
                            <w:szCs w:val="20"/>
                          </w:rPr>
                          <w:t xml:space="preserve">Table </w:t>
                        </w:r>
                        <w:r>
                          <w:rPr>
                            <w:rFonts w:cstheme="minorHAnsi"/>
                            <w:b/>
                            <w:sz w:val="20"/>
                            <w:szCs w:val="20"/>
                          </w:rPr>
                          <w:t>2</w:t>
                        </w:r>
                        <w:r w:rsidRPr="007C5B3C">
                          <w:rPr>
                            <w:rFonts w:cstheme="minorHAnsi"/>
                            <w:b/>
                            <w:sz w:val="20"/>
                            <w:szCs w:val="20"/>
                          </w:rPr>
                          <w:t xml:space="preserve">. Search </w:t>
                        </w:r>
                        <w:r>
                          <w:rPr>
                            <w:rFonts w:cstheme="minorHAnsi"/>
                            <w:b/>
                            <w:sz w:val="20"/>
                            <w:szCs w:val="20"/>
                          </w:rPr>
                          <w:t>s</w:t>
                        </w:r>
                        <w:r w:rsidRPr="007C5B3C">
                          <w:rPr>
                            <w:rFonts w:cstheme="minorHAnsi"/>
                            <w:b/>
                            <w:sz w:val="20"/>
                            <w:szCs w:val="20"/>
                          </w:rPr>
                          <w:t>trategies</w:t>
                        </w:r>
                      </w:p>
                    </w:txbxContent>
                  </v:textbox>
                </v:shape>
                <w10:wrap type="square"/>
              </v:group>
            </w:pict>
          </mc:Fallback>
        </mc:AlternateContent>
      </w:r>
    </w:p>
    <w:p w14:paraId="310BEDAB" w14:textId="72992CC1" w:rsidR="005E2CF5" w:rsidRPr="005E2CF5" w:rsidRDefault="00363614" w:rsidP="005E2CF5">
      <w:pPr>
        <w:spacing w:after="0" w:line="240" w:lineRule="auto"/>
        <w:rPr>
          <w:rFonts w:cstheme="minorHAnsi"/>
          <w:b/>
          <w:sz w:val="24"/>
          <w:szCs w:val="24"/>
        </w:rPr>
      </w:pPr>
      <w:bookmarkStart w:id="47" w:name="Evidence233"/>
      <w:bookmarkStart w:id="48" w:name="Data234"/>
      <w:bookmarkStart w:id="49" w:name="Quality235"/>
      <w:bookmarkEnd w:id="47"/>
      <w:bookmarkEnd w:id="48"/>
      <w:bookmarkEnd w:id="49"/>
      <w:r>
        <w:rPr>
          <w:rFonts w:cstheme="minorHAnsi"/>
          <w:b/>
          <w:sz w:val="24"/>
          <w:szCs w:val="24"/>
        </w:rPr>
        <w:t xml:space="preserve">2.3.5 </w:t>
      </w:r>
      <w:r w:rsidR="005E2CF5" w:rsidRPr="005E2CF5">
        <w:rPr>
          <w:rFonts w:cstheme="minorHAnsi"/>
          <w:b/>
          <w:sz w:val="24"/>
          <w:szCs w:val="24"/>
        </w:rPr>
        <w:t>Quality assessment</w:t>
      </w:r>
    </w:p>
    <w:p w14:paraId="31A97A03" w14:textId="3842B4FD" w:rsidR="005E2CF5" w:rsidRPr="005E2CF5" w:rsidRDefault="005E2CF5" w:rsidP="005E2CF5">
      <w:pPr>
        <w:spacing w:after="0" w:line="240" w:lineRule="auto"/>
        <w:rPr>
          <w:rFonts w:cstheme="minorHAnsi"/>
          <w:b/>
          <w:sz w:val="24"/>
          <w:szCs w:val="24"/>
        </w:rPr>
      </w:pPr>
    </w:p>
    <w:p w14:paraId="4DBA841B" w14:textId="6C8FE036" w:rsidR="005E2CF5" w:rsidRPr="005E2CF5" w:rsidRDefault="005E2CF5" w:rsidP="005E2CF5">
      <w:pPr>
        <w:tabs>
          <w:tab w:val="left" w:pos="7760"/>
        </w:tabs>
        <w:spacing w:after="0" w:line="240" w:lineRule="auto"/>
        <w:rPr>
          <w:rFonts w:cstheme="minorHAnsi"/>
          <w:sz w:val="24"/>
          <w:szCs w:val="24"/>
        </w:rPr>
      </w:pPr>
      <w:r w:rsidRPr="005E2CF5">
        <w:rPr>
          <w:rFonts w:cstheme="minorHAnsi"/>
          <w:sz w:val="24"/>
          <w:szCs w:val="24"/>
        </w:rPr>
        <w:t xml:space="preserve">Two quality assessments were undertaken, concurrently with initial data extraction. The first related to the methodological quality of the study or evidence and used the relevant critical appraisal tool from the Joanna Briggs Institute </w:t>
      </w:r>
      <w:r w:rsidR="00C445FA">
        <w:rPr>
          <w:rFonts w:cstheme="minorHAnsi"/>
          <w:sz w:val="24"/>
          <w:szCs w:val="24"/>
        </w:rPr>
        <w:fldChar w:fldCharType="begin"/>
      </w:r>
      <w:r w:rsidR="00BC508B">
        <w:rPr>
          <w:rFonts w:cstheme="minorHAnsi"/>
          <w:sz w:val="24"/>
          <w:szCs w:val="24"/>
        </w:rPr>
        <w:instrText xml:space="preserve"> ADDIN EN.CITE &lt;EndNote&gt;&lt;Cite&gt;&lt;RecNum&gt;16678&lt;/RecNum&gt;&lt;DisplayText&gt;(The Joanna Briggs Institute 2017)&lt;/DisplayText&gt;&lt;record&gt;&lt;rec-number&gt;16678&lt;/rec-number&gt;&lt;foreign-keys&gt;&lt;key app="EN" db-id="eda99esr9arp52e20v2pftz4rp5s9x0evef5" timestamp="1514810304"&gt;16678&lt;/key&gt;&lt;/foreign-keys&gt;&lt;ref-type name="Web Page"&gt;12&lt;/ref-type&gt;&lt;contributors&gt;&lt;authors&gt;&lt;author&gt;The Joanna Briggs Institute,&lt;/author&gt;&lt;/authors&gt;&lt;/contributors&gt;&lt;titles&gt;&lt;title&gt;Critical Appraisal Tools&lt;/title&gt;&lt;/titles&gt;&lt;number&gt;1 January 2018&lt;/number&gt;&lt;reprint-edition&gt;not in file&lt;/reprint-edition&gt;&lt;dates&gt;&lt;year&gt;2017&lt;/year&gt;&lt;/dates&gt;&lt;pub-location&gt;Adelaide&lt;/pub-location&gt;&lt;publisher&gt;The University of Adelaide, Australia&lt;/publisher&gt;&lt;urls&gt;&lt;related-urls&gt;&lt;url&gt;https://reviewersmanual.joannabriggs.org/&lt;/url&gt;&lt;/related-urls&gt;&lt;/urls&gt;&lt;/record&gt;&lt;/Cite&gt;&lt;/EndNote&gt;</w:instrText>
      </w:r>
      <w:r w:rsidR="00C445FA">
        <w:rPr>
          <w:rFonts w:cstheme="minorHAnsi"/>
          <w:sz w:val="24"/>
          <w:szCs w:val="24"/>
        </w:rPr>
        <w:fldChar w:fldCharType="separate"/>
      </w:r>
      <w:r w:rsidR="00BC508B">
        <w:rPr>
          <w:rFonts w:cstheme="minorHAnsi"/>
          <w:noProof/>
          <w:sz w:val="24"/>
          <w:szCs w:val="24"/>
        </w:rPr>
        <w:t>(The Joanna Briggs Institute 2017)</w:t>
      </w:r>
      <w:r w:rsidR="00C445FA">
        <w:rPr>
          <w:rFonts w:cstheme="minorHAnsi"/>
          <w:sz w:val="24"/>
          <w:szCs w:val="24"/>
        </w:rPr>
        <w:fldChar w:fldCharType="end"/>
      </w:r>
      <w:r w:rsidRPr="005E2CF5">
        <w:rPr>
          <w:rFonts w:cstheme="minorHAnsi"/>
          <w:sz w:val="24"/>
          <w:szCs w:val="24"/>
        </w:rPr>
        <w:t xml:space="preserve">. The second used critical appraisal guidelines developed specifically for appraising the quality and impact of involvement in research </w:t>
      </w:r>
      <w:r w:rsidR="00C445FA">
        <w:rPr>
          <w:rFonts w:cstheme="minorHAnsi"/>
          <w:sz w:val="24"/>
          <w:szCs w:val="24"/>
        </w:rPr>
        <w:fldChar w:fldCharType="begin"/>
      </w:r>
      <w:r w:rsidR="00C445FA">
        <w:rPr>
          <w:rFonts w:cstheme="minorHAnsi"/>
          <w:sz w:val="24"/>
          <w:szCs w:val="24"/>
        </w:rPr>
        <w:instrText xml:space="preserve"> ADDIN EN.CITE &lt;EndNote&gt;&lt;Cite&gt;&lt;RecNum&gt;16587&lt;/RecNum&gt;&lt;DisplayText&gt;(Wright et al. 2010)&lt;/DisplayText&gt;&lt;record&gt;&lt;rec-number&gt;16587&lt;/rec-number&gt;&lt;foreign-keys&gt;&lt;key app="EN" db-id="eda99esr9arp52e20v2pftz4rp5s9x0evef5" timestamp="1510137695"&gt;16587&lt;/key&gt;&lt;/foreign-keys&gt;&lt;ref-type name="Journal Article"&gt;17&lt;/ref-type&gt;&lt;contributors&gt;&lt;authors&gt;&lt;author&gt;Wright, David&lt;/author&gt;&lt;author&gt;Foster, Claire&lt;/author&gt;&lt;author&gt;Amir, Ziv&lt;/author&gt;&lt;author&gt;Elliott, Jim&lt;/author&gt;&lt;author&gt;Wilson, Roger&lt;/author&gt;&lt;/authors&gt;&lt;/contributors&gt;&lt;titles&gt;&lt;title&gt;Critical appraisal guidelines for assessing the quality and impact of user involvement in research&lt;/title&gt;&lt;secondary-title&gt;Health Expectations&lt;/secondary-title&gt;&lt;/titles&gt;&lt;periodical&gt;&lt;full-title&gt;Health Expectations&lt;/full-title&gt;&lt;abbr-1&gt;Health Expect&lt;/abbr-1&gt;&lt;/periodical&gt;&lt;pages&gt;359-368&lt;/pages&gt;&lt;volume&gt;13&lt;/volume&gt;&lt;number&gt;4&lt;/number&gt;&lt;reprint-edition&gt;in file&lt;/reprint-edition&gt;&lt;dates&gt;&lt;year&gt;2010&lt;/year&gt;&lt;/dates&gt;&lt;isbn&gt;1369-7625&lt;/isbn&gt;&lt;urls&gt;&lt;related-urls&gt;&lt;url&gt;http://onlinelibrary.wiley.com/doi/10.1111/j.1369-7625.2010.00607.x/full&lt;/url&gt;&lt;/related-urls&gt;&lt;/urls&gt;&lt;/record&gt;&lt;/Cite&gt;&lt;/EndNote&gt;</w:instrText>
      </w:r>
      <w:r w:rsidR="00C445FA">
        <w:rPr>
          <w:rFonts w:cstheme="minorHAnsi"/>
          <w:sz w:val="24"/>
          <w:szCs w:val="24"/>
        </w:rPr>
        <w:fldChar w:fldCharType="separate"/>
      </w:r>
      <w:r w:rsidR="00C445FA">
        <w:rPr>
          <w:rFonts w:cstheme="minorHAnsi"/>
          <w:noProof/>
          <w:sz w:val="24"/>
          <w:szCs w:val="24"/>
        </w:rPr>
        <w:t>(Wright et al. 2010)</w:t>
      </w:r>
      <w:r w:rsidR="00C445FA">
        <w:rPr>
          <w:rFonts w:cstheme="minorHAnsi"/>
          <w:sz w:val="24"/>
          <w:szCs w:val="24"/>
        </w:rPr>
        <w:fldChar w:fldCharType="end"/>
      </w:r>
      <w:r w:rsidRPr="005E2CF5">
        <w:rPr>
          <w:rFonts w:cstheme="minorHAnsi"/>
          <w:sz w:val="24"/>
          <w:szCs w:val="24"/>
        </w:rPr>
        <w:t xml:space="preserve">. No evidence was excluded on the basis of quality, instead both checklists were used to provide a rating based on broad categories only (weak, moderate, strong), as has been found useful in other reviews </w:t>
      </w:r>
      <w:r w:rsidR="00C445FA">
        <w:rPr>
          <w:rFonts w:cstheme="minorHAnsi"/>
          <w:sz w:val="24"/>
          <w:szCs w:val="24"/>
        </w:rPr>
        <w:fldChar w:fldCharType="begin">
          <w:fldData xml:space="preserve">PEVuZE5vdGU+PENpdGU+PFJlY051bT4xNTU0NzwvUmVjTnVtPjxEaXNwbGF5VGV4dD4oSm9obnNv
biBldCBhbC4gMjAxMTsgU3RhbmlzdHJlZXQgZXQgYWwuIDIwMTQpPC9EaXNwbGF5VGV4dD48cmVj
b3JkPjxyZWMtbnVtYmVyPjE1NTQ3PC9yZWMtbnVtYmVyPjxmb3JlaWduLWtleXM+PGtleSBhcHA9
IkVOIiBkYi1pZD0iZWRhOTllc3I5YXJwNTJlMjB2MnBmdHo0cnA1czl4MGV2ZWY1IiB0aW1lc3Rh
bXA9IjE0OTUyNzM5MTciPjE1NTQ3PC9rZXk+PC9mb3JlaWduLWtleXM+PHJlZi10eXBlIG5hbWU9
IkpvdXJuYWwgQXJ0aWNsZSI+MTc8L3JlZi10eXBlPjxjb250cmlidXRvcnM+PGF1dGhvcnM+PGF1
dGhvcj5Kb2huc29uLCBNYXhpbmU8L2F1dGhvcj48YXV0aG9yPkV2ZXJzb24tSG9jaywgRW1tYTwv
YXV0aG9yPjxhdXRob3I+Sm9uZXMsIFJveTwvYXV0aG9yPjxhdXRob3I+V29vZHMsIEhlbGVuIEJ1
Y2tsZXk8L2F1dGhvcj48YXV0aG9yPlBheW5lLCBOaWNrPC9hdXRob3I+PGF1dGhvcj5Hb3lkZXIs
IEVsaXphYmV0aDwvYXV0aG9yPjwvYXV0aG9ycz48L2NvbnRyaWJ1dG9ycz48dGl0bGVzPjx0aXRs
ZT5XaGF0IGFyZSB0aGUgYmFycmllcnMgdG8gcHJpbWFyeSBwcmV2ZW50aW9uIG9mIHR5cGUgMiBk
aWFiZXRlcyBpbiBibGFjayBhbmQgbWlub3JpdHkgZXRobmljIGdyb3VwcyBpbiB0aGUgVUs/IEEg
cXVhbGl0YXRpdmUgZXZpZGVuY2Ugc3ludGhlc2lzPC90aXRsZT48c2Vjb25kYXJ5LXRpdGxlPkRp
YWJldGVzIHJlc2VhcmNoIGFuZCBjbGluaWNhbCBwcmFjdGljZTwvc2Vjb25kYXJ5LXRpdGxlPjwv
dGl0bGVzPjxwZXJpb2RpY2FsPjxmdWxsLXRpdGxlPkRpYWJldGVzIFJlc2VhcmNoIGFuZCBDbGlu
aWNhbCBQcmFjdGljZTwvZnVsbC10aXRsZT48YWJici0xPkRpYWJldGVzIFJlcyBDbGluIFByYWN0
PC9hYmJyLTE+PC9wZXJpb2RpY2FsPjxwYWdlcz4xNTAtMTU4PC9wYWdlcz48dm9sdW1lPjkzPC92
b2x1bWU+PG51bWJlcj4yPC9udW1iZXI+PHJlcHJpbnQtZWRpdGlvbj5pbiBmaWxlPC9yZXByaW50
LWVkaXRpb24+PGRhdGVzPjx5ZWFyPjIwMTE8L3llYXI+PC9kYXRlcz48b3JpZy1wdWI+RGlhYmV0
ZXMgcmVzZWFyY2ggYW5kIGNsaW5pY2FsIHByYWN0aWNlPC9vcmlnLXB1Yj48aXNibj4wMTY4LTgy
Mjc8L2lzYm4+PHVybHM+PC91cmxzPjwvcmVjb3JkPjwvQ2l0ZT48Q2l0ZT48UmVjTnVtPjE1NTQ4
PC9SZWNOdW0+PHJlY29yZD48cmVjLW51bWJlcj4xNTU0ODwvcmVjLW51bWJlcj48Zm9yZWlnbi1r
ZXlzPjxrZXkgYXBwPSJFTiIgZGItaWQ9ImVkYTk5ZXNyOWFycDUyZTIwdjJwZnR6NHJwNXM5eDBl
dmVmNSIgdGltZXN0YW1wPSIxNDk1MjczOTE3Ij4xNTU0ODwva2V5PjwvZm9yZWlnbi1rZXlzPjxy
ZWYtdHlwZSBuYW1lPSJKb3VybmFsIEFydGljbGUiPjE3PC9yZWYtdHlwZT48Y29udHJpYnV0b3Jz
PjxhdXRob3JzPjxhdXRob3I+U3RhbmlzdHJlZXQsIERlYmJpPC9hdXRob3I+PGF1dGhvcj5QdXp6
b2xvLCBFbGlzYTwvYXV0aG9yPjxhdXRob3I+QnJ1Y2UsIE5pZ2VsPC9hdXRob3I+PGF1dGhvcj5Q
b3BlLCBEYW48L2F1dGhvcj48YXV0aG9yPlJlaGZ1ZXNzLCBFdmE8L2F1dGhvcj48L2F1dGhvcnM+
PC9jb250cmlidXRvcnM+PHRpdGxlcz48dGl0bGU+RmFjdG9ycyBpbmZsdWVuY2luZyBob3VzZWhv
bGQgdXB0YWtlIG9mIGltcHJvdmVkIHNvbGlkIGZ1ZWwgc3RvdmVzIGluIGxvdy1hbmQgbWlkZGxl
LWluY29tZSBjb3VudHJpZXM6IEEgcXVhbGl0YXRpdmUgc3lzdGVtYXRpYyByZXZpZXc8L3RpdGxl
PjxzZWNvbmRhcnktdGl0bGU+SW50ZXJuYXRpb25hbCBqb3VybmFsIG9mIGVudmlyb25tZW50YWwg
cmVzZWFyY2ggYW5kIHB1YmxpYyBoZWFsdGg8L3NlY29uZGFyeS10aXRsZT48L3RpdGxlcz48cGVy
aW9kaWNhbD48ZnVsbC10aXRsZT5JbnRlcm5hdGlvbmFsIEpvdXJuYWwgb2YgRW52aXJvbm1lbnRh
bCBSZXNlYXJjaCBhbmQgUHVibGljIEhlYWx0aDwvZnVsbC10aXRsZT48YWJici0xPkludCBKIEVu
dmlyb24gUmVzIFB1YmxpYyBIZWFsdGg8L2FiYnItMT48L3BlcmlvZGljYWw+PHBhZ2VzPjgyMjgt
ODI1MDwvcGFnZXM+PHZvbHVtZT4xMTwvdm9sdW1lPjxudW1iZXI+ODwvbnVtYmVyPjxyZXByaW50
LWVkaXRpb24+aW4gZmlsZTwvcmVwcmludC1lZGl0aW9uPjxkYXRlcz48eWVhcj4yMDE0PC95ZWFy
PjwvZGF0ZXM+PG9yaWctcHViPkludGVybmF0aW9uYWwgam91cm5hbCBvZiBlbnZpcm9ubWVudGFs
IHJlc2VhcmNoIGFuZCBwdWJsaWMgaGVhbHRoPC9vcmlnLXB1Yj48dXJscz48cmVsYXRlZC11cmxz
Pjx1cmw+aHR0cHM6Ly93d3ctbmNiaS1ubG0tbmloLWdvdi5zaGVmZmllbGQuaWRtLm9jbGMub3Jn
L3BtYy9hcnRpY2xlcy9QTUM0MTQzODU5LzwvdXJsPjwvcmVsYXRlZC11cmxzPjwvdXJscz48L3Jl
Y29yZD48L0NpdGU+PC9FbmROb3RlPn==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TU0NzwvUmVjTnVtPjxEaXNwbGF5VGV4dD4oSm9obnNv
biBldCBhbC4gMjAxMTsgU3RhbmlzdHJlZXQgZXQgYWwuIDIwMTQpPC9EaXNwbGF5VGV4dD48cmVj
b3JkPjxyZWMtbnVtYmVyPjE1NTQ3PC9yZWMtbnVtYmVyPjxmb3JlaWduLWtleXM+PGtleSBhcHA9
IkVOIiBkYi1pZD0iZWRhOTllc3I5YXJwNTJlMjB2MnBmdHo0cnA1czl4MGV2ZWY1IiB0aW1lc3Rh
bXA9IjE0OTUyNzM5MTciPjE1NTQ3PC9rZXk+PC9mb3JlaWduLWtleXM+PHJlZi10eXBlIG5hbWU9
IkpvdXJuYWwgQXJ0aWNsZSI+MTc8L3JlZi10eXBlPjxjb250cmlidXRvcnM+PGF1dGhvcnM+PGF1
dGhvcj5Kb2huc29uLCBNYXhpbmU8L2F1dGhvcj48YXV0aG9yPkV2ZXJzb24tSG9jaywgRW1tYTwv
YXV0aG9yPjxhdXRob3I+Sm9uZXMsIFJveTwvYXV0aG9yPjxhdXRob3I+V29vZHMsIEhlbGVuIEJ1
Y2tsZXk8L2F1dGhvcj48YXV0aG9yPlBheW5lLCBOaWNrPC9hdXRob3I+PGF1dGhvcj5Hb3lkZXIs
IEVsaXphYmV0aDwvYXV0aG9yPjwvYXV0aG9ycz48L2NvbnRyaWJ1dG9ycz48dGl0bGVzPjx0aXRs
ZT5XaGF0IGFyZSB0aGUgYmFycmllcnMgdG8gcHJpbWFyeSBwcmV2ZW50aW9uIG9mIHR5cGUgMiBk
aWFiZXRlcyBpbiBibGFjayBhbmQgbWlub3JpdHkgZXRobmljIGdyb3VwcyBpbiB0aGUgVUs/IEEg
cXVhbGl0YXRpdmUgZXZpZGVuY2Ugc3ludGhlc2lzPC90aXRsZT48c2Vjb25kYXJ5LXRpdGxlPkRp
YWJldGVzIHJlc2VhcmNoIGFuZCBjbGluaWNhbCBwcmFjdGljZTwvc2Vjb25kYXJ5LXRpdGxlPjwv
dGl0bGVzPjxwZXJpb2RpY2FsPjxmdWxsLXRpdGxlPkRpYWJldGVzIFJlc2VhcmNoIGFuZCBDbGlu
aWNhbCBQcmFjdGljZTwvZnVsbC10aXRsZT48YWJici0xPkRpYWJldGVzIFJlcyBDbGluIFByYWN0
PC9hYmJyLTE+PC9wZXJpb2RpY2FsPjxwYWdlcz4xNTAtMTU4PC9wYWdlcz48dm9sdW1lPjkzPC92
b2x1bWU+PG51bWJlcj4yPC9udW1iZXI+PHJlcHJpbnQtZWRpdGlvbj5pbiBmaWxlPC9yZXByaW50
LWVkaXRpb24+PGRhdGVzPjx5ZWFyPjIwMTE8L3llYXI+PC9kYXRlcz48b3JpZy1wdWI+RGlhYmV0
ZXMgcmVzZWFyY2ggYW5kIGNsaW5pY2FsIHByYWN0aWNlPC9vcmlnLXB1Yj48aXNibj4wMTY4LTgy
Mjc8L2lzYm4+PHVybHM+PC91cmxzPjwvcmVjb3JkPjwvQ2l0ZT48Q2l0ZT48UmVjTnVtPjE1NTQ4
PC9SZWNOdW0+PHJlY29yZD48cmVjLW51bWJlcj4xNTU0ODwvcmVjLW51bWJlcj48Zm9yZWlnbi1r
ZXlzPjxrZXkgYXBwPSJFTiIgZGItaWQ9ImVkYTk5ZXNyOWFycDUyZTIwdjJwZnR6NHJwNXM5eDBl
dmVmNSIgdGltZXN0YW1wPSIxNDk1MjczOTE3Ij4xNTU0ODwva2V5PjwvZm9yZWlnbi1rZXlzPjxy
ZWYtdHlwZSBuYW1lPSJKb3VybmFsIEFydGljbGUiPjE3PC9yZWYtdHlwZT48Y29udHJpYnV0b3Jz
PjxhdXRob3JzPjxhdXRob3I+U3RhbmlzdHJlZXQsIERlYmJpPC9hdXRob3I+PGF1dGhvcj5QdXp6
b2xvLCBFbGlzYTwvYXV0aG9yPjxhdXRob3I+QnJ1Y2UsIE5pZ2VsPC9hdXRob3I+PGF1dGhvcj5Q
b3BlLCBEYW48L2F1dGhvcj48YXV0aG9yPlJlaGZ1ZXNzLCBFdmE8L2F1dGhvcj48L2F1dGhvcnM+
PC9jb250cmlidXRvcnM+PHRpdGxlcz48dGl0bGU+RmFjdG9ycyBpbmZsdWVuY2luZyBob3VzZWhv
bGQgdXB0YWtlIG9mIGltcHJvdmVkIHNvbGlkIGZ1ZWwgc3RvdmVzIGluIGxvdy1hbmQgbWlkZGxl
LWluY29tZSBjb3VudHJpZXM6IEEgcXVhbGl0YXRpdmUgc3lzdGVtYXRpYyByZXZpZXc8L3RpdGxl
PjxzZWNvbmRhcnktdGl0bGU+SW50ZXJuYXRpb25hbCBqb3VybmFsIG9mIGVudmlyb25tZW50YWwg
cmVzZWFyY2ggYW5kIHB1YmxpYyBoZWFsdGg8L3NlY29uZGFyeS10aXRsZT48L3RpdGxlcz48cGVy
aW9kaWNhbD48ZnVsbC10aXRsZT5JbnRlcm5hdGlvbmFsIEpvdXJuYWwgb2YgRW52aXJvbm1lbnRh
bCBSZXNlYXJjaCBhbmQgUHVibGljIEhlYWx0aDwvZnVsbC10aXRsZT48YWJici0xPkludCBKIEVu
dmlyb24gUmVzIFB1YmxpYyBIZWFsdGg8L2FiYnItMT48L3BlcmlvZGljYWw+PHBhZ2VzPjgyMjgt
ODI1MDwvcGFnZXM+PHZvbHVtZT4xMTwvdm9sdW1lPjxudW1iZXI+ODwvbnVtYmVyPjxyZXByaW50
LWVkaXRpb24+aW4gZmlsZTwvcmVwcmludC1lZGl0aW9uPjxkYXRlcz48eWVhcj4yMDE0PC95ZWFy
PjwvZGF0ZXM+PG9yaWctcHViPkludGVybmF0aW9uYWwgam91cm5hbCBvZiBlbnZpcm9ubWVudGFs
IHJlc2VhcmNoIGFuZCBwdWJsaWMgaGVhbHRoPC9vcmlnLXB1Yj48dXJscz48cmVsYXRlZC11cmxz
Pjx1cmw+aHR0cHM6Ly93d3ctbmNiaS1ubG0tbmloLWdvdi5zaGVmZmllbGQuaWRtLm9jbGMub3Jn
L3BtYy9hcnRpY2xlcy9QTUM0MTQzODU5LzwvdXJsPjwvcmVsYXRlZC11cmxzPjwvdXJscz48L3Jl
Y29yZD48L0NpdGU+PC9FbmROb3RlPn==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Johnson et al. 2011; Stanistreet et al. 2014)</w:t>
      </w:r>
      <w:r w:rsidR="00C445FA">
        <w:rPr>
          <w:rFonts w:cstheme="minorHAnsi"/>
          <w:sz w:val="24"/>
          <w:szCs w:val="24"/>
        </w:rPr>
        <w:fldChar w:fldCharType="end"/>
      </w:r>
      <w:r w:rsidRPr="005E2CF5">
        <w:rPr>
          <w:rFonts w:cstheme="minorHAnsi"/>
          <w:sz w:val="24"/>
          <w:szCs w:val="24"/>
        </w:rPr>
        <w:t>.</w:t>
      </w:r>
    </w:p>
    <w:p w14:paraId="076AD06F" w14:textId="77777777" w:rsidR="005E2CF5" w:rsidRPr="005E2CF5" w:rsidRDefault="005E2CF5" w:rsidP="005E2CF5">
      <w:pPr>
        <w:spacing w:after="0" w:line="240" w:lineRule="auto"/>
        <w:rPr>
          <w:rFonts w:cstheme="minorHAnsi"/>
          <w:b/>
          <w:sz w:val="24"/>
          <w:szCs w:val="24"/>
        </w:rPr>
      </w:pPr>
    </w:p>
    <w:p w14:paraId="27CAF6E3" w14:textId="14319F16" w:rsidR="005E2CF5" w:rsidRPr="005E2CF5" w:rsidRDefault="00363614" w:rsidP="005E2CF5">
      <w:pPr>
        <w:spacing w:after="0" w:line="240" w:lineRule="auto"/>
        <w:rPr>
          <w:rFonts w:cstheme="minorHAnsi"/>
          <w:b/>
          <w:sz w:val="24"/>
          <w:szCs w:val="24"/>
        </w:rPr>
      </w:pPr>
      <w:bookmarkStart w:id="50" w:name="Independent236"/>
      <w:bookmarkEnd w:id="50"/>
      <w:r>
        <w:rPr>
          <w:rFonts w:cstheme="minorHAnsi"/>
          <w:b/>
          <w:sz w:val="24"/>
          <w:szCs w:val="24"/>
        </w:rPr>
        <w:t xml:space="preserve">2.3.6 </w:t>
      </w:r>
      <w:r w:rsidR="005E2CF5" w:rsidRPr="005E2CF5">
        <w:rPr>
          <w:rFonts w:cstheme="minorHAnsi"/>
          <w:b/>
          <w:sz w:val="24"/>
          <w:szCs w:val="24"/>
        </w:rPr>
        <w:t>Independent verification</w:t>
      </w:r>
    </w:p>
    <w:p w14:paraId="306E1DA9" w14:textId="77777777" w:rsidR="005E2CF5" w:rsidRPr="005E2CF5" w:rsidRDefault="005E2CF5" w:rsidP="005E2CF5">
      <w:pPr>
        <w:spacing w:after="0" w:line="240" w:lineRule="auto"/>
        <w:rPr>
          <w:rFonts w:cstheme="minorHAnsi"/>
          <w:b/>
          <w:sz w:val="24"/>
          <w:szCs w:val="24"/>
        </w:rPr>
      </w:pPr>
    </w:p>
    <w:p w14:paraId="0B74A2E8" w14:textId="77777777" w:rsidR="005E2CF5" w:rsidRPr="005E2CF5" w:rsidRDefault="005E2CF5" w:rsidP="005E2CF5">
      <w:pPr>
        <w:tabs>
          <w:tab w:val="left" w:pos="567"/>
          <w:tab w:val="left" w:pos="7760"/>
        </w:tabs>
        <w:spacing w:after="0" w:line="240" w:lineRule="auto"/>
        <w:rPr>
          <w:rFonts w:cstheme="minorHAnsi"/>
          <w:sz w:val="24"/>
          <w:szCs w:val="24"/>
        </w:rPr>
      </w:pPr>
      <w:r w:rsidRPr="005E2CF5">
        <w:rPr>
          <w:rFonts w:cstheme="minorHAnsi"/>
          <w:sz w:val="24"/>
          <w:szCs w:val="24"/>
        </w:rPr>
        <w:t>Evidence selection, data extraction and quality assessment were undertaken by myself. A sample of evidence was randomly selected and double-checked by my supervisors and comprised a full screening process using the eligibility criteria and completion of both quality assessments on included evidence. Findings were compared and any differences resolved through discussion. Complete agreement was achieved on eligibility of evidence and broad rating categories for both methodological and involvement quality assessments.</w:t>
      </w:r>
    </w:p>
    <w:p w14:paraId="149A4ED6" w14:textId="77777777" w:rsidR="005E2CF5" w:rsidRPr="005E2CF5" w:rsidRDefault="005E2CF5" w:rsidP="005E2CF5">
      <w:pPr>
        <w:spacing w:after="0" w:line="240" w:lineRule="auto"/>
        <w:rPr>
          <w:rFonts w:cstheme="minorHAnsi"/>
          <w:sz w:val="24"/>
          <w:szCs w:val="24"/>
        </w:rPr>
      </w:pPr>
    </w:p>
    <w:p w14:paraId="7ECF3630" w14:textId="750828B1" w:rsidR="005E2CF5" w:rsidRPr="005E2CF5" w:rsidRDefault="00363614" w:rsidP="005E2CF5">
      <w:pPr>
        <w:spacing w:after="0" w:line="240" w:lineRule="auto"/>
        <w:rPr>
          <w:rFonts w:cstheme="minorHAnsi"/>
          <w:b/>
          <w:sz w:val="24"/>
          <w:szCs w:val="24"/>
        </w:rPr>
      </w:pPr>
      <w:bookmarkStart w:id="51" w:name="Synthesis237"/>
      <w:bookmarkEnd w:id="51"/>
      <w:r>
        <w:rPr>
          <w:rFonts w:cstheme="minorHAnsi"/>
          <w:b/>
          <w:sz w:val="24"/>
          <w:szCs w:val="24"/>
        </w:rPr>
        <w:t xml:space="preserve">2.3.7 </w:t>
      </w:r>
      <w:r w:rsidR="005E2CF5" w:rsidRPr="005E2CF5">
        <w:rPr>
          <w:rFonts w:cstheme="minorHAnsi"/>
          <w:b/>
          <w:sz w:val="24"/>
          <w:szCs w:val="24"/>
        </w:rPr>
        <w:t>Synthesis of results</w:t>
      </w:r>
    </w:p>
    <w:p w14:paraId="6E5ED675" w14:textId="77777777" w:rsidR="005E2CF5" w:rsidRPr="005E2CF5" w:rsidRDefault="005E2CF5" w:rsidP="005E2CF5">
      <w:pPr>
        <w:spacing w:after="0" w:line="240" w:lineRule="auto"/>
        <w:rPr>
          <w:rFonts w:cstheme="minorHAnsi"/>
          <w:b/>
          <w:sz w:val="24"/>
          <w:szCs w:val="24"/>
        </w:rPr>
      </w:pPr>
    </w:p>
    <w:p w14:paraId="47562CA2" w14:textId="523C7B0E"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Thematic synthesis was used because it was considered to be the most appropriate for a number of reasons – the review questions were fixed, a minimal amount of time is required for this type of synthesis and there was a large amount of evidence </w:t>
      </w:r>
      <w:r w:rsidR="00C445FA">
        <w:rPr>
          <w:rFonts w:cstheme="minorHAnsi"/>
          <w:sz w:val="24"/>
          <w:szCs w:val="24"/>
        </w:rPr>
        <w:fldChar w:fldCharType="begin"/>
      </w:r>
      <w:r w:rsidR="00C445FA">
        <w:rPr>
          <w:rFonts w:cstheme="minorHAnsi"/>
          <w:sz w:val="24"/>
          <w:szCs w:val="24"/>
        </w:rPr>
        <w:instrText xml:space="preserve"> ADDIN EN.CITE &lt;EndNote&gt;&lt;Cite&gt;&lt;RecNum&gt;15566&lt;/RecNum&gt;&lt;DisplayText&gt;(Thomas and Harden 2008; Booth et al. 2016a)&lt;/DisplayText&gt;&lt;record&gt;&lt;rec-number&gt;15566&lt;/rec-number&gt;&lt;foreign-keys&gt;&lt;key app="EN" db-id="eda99esr9arp52e20v2pftz4rp5s9x0evef5" timestamp="1495966956"&gt;1556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abbr-1&gt;BMC Med Res Methodol&lt;/abbr-1&gt;&lt;/periodical&gt;&lt;pages&gt;45&lt;/pages&gt;&lt;volume&gt;8&lt;/volume&gt;&lt;number&gt;1&lt;/number&gt;&lt;reprint-edition&gt;in file&lt;/reprint-edition&gt;&lt;dates&gt;&lt;year&gt;2008&lt;/year&gt;&lt;/dates&gt;&lt;isbn&gt;1471-2288&lt;/isbn&gt;&lt;urls&gt;&lt;/urls&gt;&lt;/record&gt;&lt;/Cite&gt;&lt;Cite&gt;&lt;RecNum&gt;15153&lt;/RecNum&gt;&lt;record&gt;&lt;rec-number&gt;15153&lt;/rec-number&gt;&lt;foreign-keys&gt;&lt;key app="EN" db-id="eda99esr9arp52e20v2pftz4rp5s9x0evef5" timestamp="1481566323"&gt;15153&lt;/key&gt;&lt;/foreign-keys&gt;&lt;ref-type name="Web Page"&gt;12&lt;/ref-type&gt;&lt;contributors&gt;&lt;authors&gt;&lt;author&gt;Booth, Andrew&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gt;Rehfuess, Eva&lt;/author&gt;&lt;/authors&gt;&lt;/contributors&gt;&lt;titles&gt;&lt;title&gt;Guidance on choosing qualitative evidence synthesis methods for use in health technology assessments of complex interventions&lt;/title&gt;&lt;/titles&gt;&lt;reprint-edition&gt;in file&lt;/reprint-edition&gt;&lt;dates&gt;&lt;year&gt;2016&lt;/year&gt;&lt;pub-dates&gt;&lt;date&gt;24 December 2016&lt;/date&gt;&lt;/pub-dates&gt;&lt;/dates&gt;&lt;publisher&gt;INTEGRATE-HTA&lt;/publisher&gt;&lt;urls&gt;&lt;related-urls&gt;&lt;url&gt;http://www.integrate-hta.eu/downloads/&lt;/url&gt;&lt;/related-urls&gt;&lt;/urls&gt;&lt;/record&gt;&lt;/Cite&gt;&lt;/EndNote&gt;</w:instrText>
      </w:r>
      <w:r w:rsidR="00C445FA">
        <w:rPr>
          <w:rFonts w:cstheme="minorHAnsi"/>
          <w:sz w:val="24"/>
          <w:szCs w:val="24"/>
        </w:rPr>
        <w:fldChar w:fldCharType="separate"/>
      </w:r>
      <w:r w:rsidR="00C445FA">
        <w:rPr>
          <w:rFonts w:cstheme="minorHAnsi"/>
          <w:noProof/>
          <w:sz w:val="24"/>
          <w:szCs w:val="24"/>
        </w:rPr>
        <w:t xml:space="preserve">(Thomas and Harden 2008; Booth et al. </w:t>
      </w:r>
      <w:r w:rsidR="00C445FA">
        <w:rPr>
          <w:rFonts w:cstheme="minorHAnsi"/>
          <w:noProof/>
          <w:sz w:val="24"/>
          <w:szCs w:val="24"/>
        </w:rPr>
        <w:lastRenderedPageBreak/>
        <w:t>2016a)</w:t>
      </w:r>
      <w:r w:rsidR="00C445FA">
        <w:rPr>
          <w:rFonts w:cstheme="minorHAnsi"/>
          <w:sz w:val="24"/>
          <w:szCs w:val="24"/>
        </w:rPr>
        <w:fldChar w:fldCharType="end"/>
      </w:r>
      <w:r w:rsidRPr="005E2CF5">
        <w:rPr>
          <w:rFonts w:cstheme="minorHAnsi"/>
          <w:sz w:val="24"/>
          <w:szCs w:val="24"/>
        </w:rPr>
        <w:t xml:space="preserve">. In addition, thematic synthesis has been effectively used in similar reviews that explored people’s perceptions, including the identification of barriers and facilitators </w:t>
      </w:r>
      <w:r w:rsidR="00C445FA">
        <w:rPr>
          <w:rFonts w:cstheme="minorHAnsi"/>
          <w:sz w:val="24"/>
          <w:szCs w:val="24"/>
        </w:rPr>
        <w:fldChar w:fldCharType="begin"/>
      </w:r>
      <w:r w:rsidR="00C445FA">
        <w:rPr>
          <w:rFonts w:cstheme="minorHAnsi"/>
          <w:sz w:val="24"/>
          <w:szCs w:val="24"/>
        </w:rPr>
        <w:instrText xml:space="preserve"> ADDIN EN.CITE &lt;EndNote&gt;&lt;Cite&gt;&lt;RecNum&gt;15159&lt;/RecNum&gt;&lt;DisplayText&gt;(Morton et al. 2010; Booth et al. 2016b)&lt;/DisplayText&gt;&lt;record&gt;&lt;rec-number&gt;15159&lt;/rec-number&gt;&lt;foreign-keys&gt;&lt;key app="EN" db-id="eda99esr9arp52e20v2pftz4rp5s9x0evef5" timestamp="1482670738"&gt;15159&lt;/key&gt;&lt;/foreign-keys&gt;&lt;ref-type name="Book"&gt;6&lt;/ref-type&gt;&lt;contributors&gt;&lt;authors&gt;&lt;author&gt;Booth, A.&lt;/author&gt;&lt;author&gt;Sutton, A.&lt;/author&gt;&lt;author&gt;Papaioannou, D.&lt;/author&gt;&lt;/authors&gt;&lt;/contributors&gt;&lt;titles&gt;&lt;title&gt;Systematic approaches to a successful literature review&lt;/title&gt;&lt;/titles&gt;&lt;edition&gt;2nd&lt;/edition&gt;&lt;reprint-edition&gt;in file&lt;/reprint-edition&gt;&lt;dates&gt;&lt;year&gt;2016&lt;/year&gt;&lt;/dates&gt;&lt;pub-location&gt;London&lt;/pub-location&gt;&lt;publisher&gt;Sage&lt;/publisher&gt;&lt;urls&gt;&lt;/urls&gt;&lt;/record&gt;&lt;/Cite&gt;&lt;Cite&gt;&lt;RecNum&gt;15568&lt;/RecNum&gt;&lt;record&gt;&lt;rec-number&gt;15568&lt;/rec-number&gt;&lt;foreign-keys&gt;&lt;key app="EN" db-id="eda99esr9arp52e20v2pftz4rp5s9x0evef5" timestamp="1496161979"&gt;15568&lt;/key&gt;&lt;/foreign-keys&gt;&lt;ref-type name="Journal Article"&gt;17&lt;/ref-type&gt;&lt;contributors&gt;&lt;authors&gt;&lt;author&gt;Morton, RL&lt;/author&gt;&lt;author&gt;Tong, A&lt;/author&gt;&lt;author&gt;Howard, K&lt;/author&gt;&lt;author&gt;Snelling, P&lt;/author&gt;&lt;author&gt;Webster, AC&lt;/author&gt;&lt;/authors&gt;&lt;/contributors&gt;&lt;titles&gt;&lt;title&gt;The views of patients and carers in treatment decision making for chronic kidney disease: systematic review and thematic synthesis of qualitative studies&lt;/title&gt;&lt;secondary-title&gt;BmJ&lt;/secondary-title&gt;&lt;/titles&gt;&lt;periodical&gt;&lt;full-title&gt;BMJ&lt;/full-title&gt;&lt;/periodical&gt;&lt;pages&gt;c112&lt;/pages&gt;&lt;volume&gt;340&lt;/volume&gt;&lt;reprint-edition&gt;in file&lt;/reprint-edition&gt;&lt;dates&gt;&lt;year&gt;2010&lt;/year&gt;&lt;/dates&gt;&lt;isbn&gt;0959-8138&lt;/isbn&gt;&lt;urls&gt;&lt;/urls&gt;&lt;/record&gt;&lt;/Cite&gt;&lt;/EndNote&gt;</w:instrText>
      </w:r>
      <w:r w:rsidR="00C445FA">
        <w:rPr>
          <w:rFonts w:cstheme="minorHAnsi"/>
          <w:sz w:val="24"/>
          <w:szCs w:val="24"/>
        </w:rPr>
        <w:fldChar w:fldCharType="separate"/>
      </w:r>
      <w:r w:rsidR="00C445FA">
        <w:rPr>
          <w:rFonts w:cstheme="minorHAnsi"/>
          <w:noProof/>
          <w:sz w:val="24"/>
          <w:szCs w:val="24"/>
        </w:rPr>
        <w:t>(Morton et al. 2010; Booth et al. 2016b)</w:t>
      </w:r>
      <w:r w:rsidR="00C445FA">
        <w:rPr>
          <w:rFonts w:cstheme="minorHAnsi"/>
          <w:sz w:val="24"/>
          <w:szCs w:val="24"/>
        </w:rPr>
        <w:fldChar w:fldCharType="end"/>
      </w:r>
      <w:r w:rsidRPr="005E2CF5">
        <w:rPr>
          <w:rFonts w:cstheme="minorHAnsi"/>
          <w:sz w:val="24"/>
          <w:szCs w:val="24"/>
        </w:rPr>
        <w:t>.</w:t>
      </w:r>
    </w:p>
    <w:p w14:paraId="4FFB0C81" w14:textId="77777777" w:rsidR="005E2CF5" w:rsidRPr="005E2CF5" w:rsidRDefault="005E2CF5" w:rsidP="005E2CF5">
      <w:pPr>
        <w:spacing w:after="0" w:line="240" w:lineRule="auto"/>
        <w:rPr>
          <w:rFonts w:cstheme="minorHAnsi"/>
          <w:sz w:val="24"/>
          <w:szCs w:val="24"/>
        </w:rPr>
      </w:pPr>
    </w:p>
    <w:p w14:paraId="6D1B9FE8" w14:textId="04E0F745"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Synthesis involved several stages: data from each piece of evidence was extracted verbatim into tables, the data was coded initially line by line, codes were combined to generate descriptive themes, and finally analytical themes were developed </w:t>
      </w:r>
      <w:r w:rsidR="00C445FA">
        <w:rPr>
          <w:rFonts w:cstheme="minorHAnsi"/>
          <w:sz w:val="24"/>
          <w:szCs w:val="24"/>
        </w:rPr>
        <w:fldChar w:fldCharType="begin"/>
      </w:r>
      <w:r w:rsidR="00C445FA">
        <w:rPr>
          <w:rFonts w:cstheme="minorHAnsi"/>
          <w:sz w:val="24"/>
          <w:szCs w:val="24"/>
        </w:rPr>
        <w:instrText xml:space="preserve"> ADDIN EN.CITE &lt;EndNote&gt;&lt;Cite&gt;&lt;RecNum&gt;15566&lt;/RecNum&gt;&lt;DisplayText&gt;(Thomas and Harden 2008)&lt;/DisplayText&gt;&lt;record&gt;&lt;rec-number&gt;15566&lt;/rec-number&gt;&lt;foreign-keys&gt;&lt;key app="EN" db-id="eda99esr9arp52e20v2pftz4rp5s9x0evef5" timestamp="1495966956"&gt;1556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abbr-1&gt;BMC Med Res Methodol&lt;/abbr-1&gt;&lt;/periodical&gt;&lt;pages&gt;45&lt;/pages&gt;&lt;volume&gt;8&lt;/volume&gt;&lt;number&gt;1&lt;/number&gt;&lt;reprint-edition&gt;in file&lt;/reprint-edition&gt;&lt;dates&gt;&lt;year&gt;2008&lt;/year&gt;&lt;/dates&gt;&lt;isbn&gt;1471-2288&lt;/isbn&gt;&lt;urls&gt;&lt;/urls&gt;&lt;/record&gt;&lt;/Cite&gt;&lt;/EndNote&gt;</w:instrText>
      </w:r>
      <w:r w:rsidR="00C445FA">
        <w:rPr>
          <w:rFonts w:cstheme="minorHAnsi"/>
          <w:sz w:val="24"/>
          <w:szCs w:val="24"/>
        </w:rPr>
        <w:fldChar w:fldCharType="separate"/>
      </w:r>
      <w:r w:rsidR="00C445FA">
        <w:rPr>
          <w:rFonts w:cstheme="minorHAnsi"/>
          <w:noProof/>
          <w:sz w:val="24"/>
          <w:szCs w:val="24"/>
        </w:rPr>
        <w:t>(Thomas and Harden 2008)</w:t>
      </w:r>
      <w:r w:rsidR="00C445FA">
        <w:rPr>
          <w:rFonts w:cstheme="minorHAnsi"/>
          <w:sz w:val="24"/>
          <w:szCs w:val="24"/>
        </w:rPr>
        <w:fldChar w:fldCharType="end"/>
      </w:r>
      <w:r w:rsidRPr="005E2CF5">
        <w:rPr>
          <w:rFonts w:cstheme="minorHAnsi"/>
          <w:sz w:val="24"/>
          <w:szCs w:val="24"/>
        </w:rPr>
        <w:t xml:space="preserve">. An a priori framework was not used for the initial coding but was developed from the codes iteratively during the first two stages, as further evidence was individually coded.  </w:t>
      </w:r>
    </w:p>
    <w:p w14:paraId="57D26876" w14:textId="77777777" w:rsidR="005E2CF5" w:rsidRPr="005E2CF5" w:rsidRDefault="005E2CF5" w:rsidP="005E2CF5">
      <w:pPr>
        <w:spacing w:after="0" w:line="240" w:lineRule="auto"/>
        <w:rPr>
          <w:rFonts w:cstheme="minorHAnsi"/>
          <w:color w:val="FF0000"/>
          <w:sz w:val="24"/>
          <w:szCs w:val="24"/>
        </w:rPr>
      </w:pPr>
    </w:p>
    <w:p w14:paraId="3DFE6756" w14:textId="6B33562D" w:rsidR="005E2CF5" w:rsidRPr="005E2CF5" w:rsidRDefault="00363614" w:rsidP="005E2CF5">
      <w:pPr>
        <w:spacing w:after="0" w:line="240" w:lineRule="auto"/>
        <w:rPr>
          <w:rFonts w:cstheme="minorHAnsi"/>
          <w:b/>
          <w:sz w:val="24"/>
          <w:szCs w:val="24"/>
        </w:rPr>
      </w:pPr>
      <w:bookmarkStart w:id="52" w:name="Public238"/>
      <w:bookmarkEnd w:id="52"/>
      <w:r>
        <w:rPr>
          <w:rFonts w:cstheme="minorHAnsi"/>
          <w:b/>
          <w:sz w:val="24"/>
          <w:szCs w:val="24"/>
        </w:rPr>
        <w:t xml:space="preserve">2.3.8 </w:t>
      </w:r>
      <w:r w:rsidR="005E2CF5" w:rsidRPr="005E2CF5">
        <w:rPr>
          <w:rFonts w:cstheme="minorHAnsi"/>
          <w:b/>
          <w:sz w:val="24"/>
          <w:szCs w:val="24"/>
        </w:rPr>
        <w:t>Public involvement in the QES</w:t>
      </w:r>
    </w:p>
    <w:p w14:paraId="63CF1A5E" w14:textId="77777777" w:rsidR="005E2CF5" w:rsidRPr="005E2CF5" w:rsidRDefault="005E2CF5" w:rsidP="005E2CF5">
      <w:pPr>
        <w:spacing w:after="0" w:line="240" w:lineRule="auto"/>
        <w:rPr>
          <w:rFonts w:cstheme="minorHAnsi"/>
          <w:b/>
          <w:sz w:val="24"/>
          <w:szCs w:val="24"/>
        </w:rPr>
      </w:pPr>
    </w:p>
    <w:p w14:paraId="1B3376F8" w14:textId="56F93B52"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The involvement of public members in systematic reviews is still scarce, particularly when the focus of the review is complex, however it has been increasing in recent years </w:t>
      </w:r>
      <w:r w:rsidR="00C445FA">
        <w:rPr>
          <w:rFonts w:cstheme="minorHAnsi"/>
          <w:sz w:val="24"/>
          <w:szCs w:val="24"/>
        </w:rPr>
        <w:fldChar w:fldCharType="begin">
          <w:fldData xml:space="preserve">PEVuZE5vdGU+PENpdGU+PFJlY051bT43MTAyPC9SZWNOdW0+PERpc3BsYXlUZXh0PihTbWl0aCBl
dCBhbC4gMjAwOWE7IEJvb3RlIGV0IGFsLiAyMDEyOyBNb3JsZXkgZXQgYWwuIDIwMTYpPC9EaXNw
bGF5VGV4dD48cmVjb3JkPjxyZWMtbnVtYmVyPjcxMDI8L3JlYy1udW1iZXI+PGZvcmVpZ24ta2V5
cz48a2V5IGFwcD0iRU4iIGRiLWlkPSJlZGE5OWVzcjlhcnA1MmUyMHYycGZ0ejRycDVzOXgwZXZl
ZjUiIHRpbWVzdGFtcD0iMTU1NDM3MTI5OSI+NzEwMjwva2V5PjxrZXkgYXBwPSJFTldlYiIgZGIt
aWQ9IiI+MDwva2V5PjwvZm9yZWlnbi1rZXlzPjxyZWYtdHlwZSBuYW1lPSJKb3VybmFsIEFydGlj
bGUiPjE3PC9yZWYtdHlwZT48Y29udHJpYnV0b3JzPjxhdXRob3JzPjxhdXRob3I+U21pdGgsIEUu
PC9hdXRob3I+PGF1dGhvcj5Eb25vdmFuLCBTLjwvYXV0aG9yPjxhdXRob3I+QmVyZXNmb3JkLCBQ
LjwvYXV0aG9yPjxhdXRob3I+TWFudGhvcnBlLCBKLjwvYXV0aG9yPjxhdXRob3I+QnJlYXJsZXks
IFMuPC9hdXRob3I+PGF1dGhvcj5TaXR6aWEsIEouPC9hdXRob3I+PGF1dGhvcj5Sb3NzLCBGLjwv
YXV0aG9yPjwvYXV0aG9ycz48L2NvbnRyaWJ1dG9ycz48YXV0aC1hZGRyZXNzPk5hdGlvbmFsIE51
cnNpbmcgUmVzZWFyY2ggVW5pdCwgS2luZyZhcG9zO3MgQ29sbGVnZSBMb25kb24sIFVLLiBlbGl6
YWJldGgubS5zbWl0aEBrY2wuYWMudWs8L2F1dGgtYWRkcmVzcz48dGl0bGVzPjx0aXRsZT5HZXR0
aW5nIHJlYWR5IGZvciB1c2VyIGludm9sdmVtZW50IGluIGEgc3lzdGVtYXRpYyByZXZpZXc8L3Rp
dGxlPjxzZWNvbmRhcnktdGl0bGU+SGVhbHRoIEV4cGVjdGF0aW9uczwvc2Vjb25kYXJ5LXRpdGxl
PjwvdGl0bGVzPjxwZXJpb2RpY2FsPjxmdWxsLXRpdGxlPkhlYWx0aCBFeHBlY3RhdGlvbnM8L2Z1
bGwtdGl0bGU+PGFiYnItMT5IZWFsdGggRXhwZWN0PC9hYmJyLTE+PC9wZXJpb2RpY2FsPjxwYWdl
cz4xOTctMjA4PC9wYWdlcz48dm9sdW1lPjEyPC92b2x1bWU+PG51bWJlcj4yPC9udW1iZXI+PHJl
cHJpbnQtZWRpdGlvbj5pbiBmaWxlPC9yZXByaW50LWVkaXRpb24+PGtleXdvcmRzPjxrZXl3b3Jk
PmFjY2Vzczwva2V5d29yZD48a2V5d29yZD5BZmZlY3Q8L2tleXdvcmQ+PGtleXdvcmQ+Y2FyZTwv
a2V5d29yZD48a2V5d29yZD5jb25zdW1lcjwva2V5d29yZD48a2V5d29yZD5Db25zdW1lciBPcmdh
bml6YXRpb25zPC9rZXl3b3JkPjxrZXl3b3JkPkVuZ2xhbmQ8L2tleXdvcmQ+PGtleXdvcmQ+ZnJh
bWV3b3JrPC9rZXl3b3JkPjxrZXl3b3JkPkdvYWxzPC9rZXl3b3JkPjxrZXl3b3JkPkhlYWx0aDwv
a2V5d29yZD48a2V5d29yZD5IZWFsdGggUGxhbm5pbmc8L2tleXdvcmQ+PGtleXdvcmQ+SHVtYW5z
PC9rZXl3b3JkPjxrZXl3b3JkPmluZm9ybWF0aW9uPC9rZXl3b3JkPjxrZXl3b3JkPmludm9sdmVt
ZW50PC9rZXl3b3JkPjxrZXl3b3JkPmpvdXJuYWw8L2tleXdvcmQ+PGtleXdvcmQ+TGVhcm5pbmc8
L2tleXdvcmQ+PGtleXdvcmQ+TG9uZG9uPC9rZXl3b3JkPjxrZXl3b3JkPk1pZHdpZmVyeTwva2V5
d29yZD48a2V5d29yZD5OZWVkPC9rZXl3b3JkPjxrZXl3b3JkPm51cnNpbmc8L2tleXdvcmQ+PGtl
eXdvcmQ+TnVyc2luZyBSZXNlYXJjaDwva2V5d29yZD48a2V5d29yZD5vdXRjb21lczwva2V5d29y
ZD48a2V5d29yZD5QYXRpZW50IFBhcnRpY2lwYXRpb248L2tleXdvcmQ+PGtleXdvcmQ+cXVhbGl0
eTwva2V5d29yZD48a2V5d29yZD5yZWxhdGlvbnNoaXBzPC9rZXl3b3JkPjxrZXl3b3JkPlJlc2Vh
cmNoPC9rZXl3b3JkPjxrZXl3b3JkPlJlc2VhcmNoIERlc2lnbjwva2V5d29yZD48a2V5d29yZD5S
ZXNlYXJjaCBTdXBwb3J0PC9rZXl3b3JkPjxrZXl3b3JkPnJldmlldzwva2V5d29yZD48a2V5d29y
ZD5Tb2NpYWwgQ2FyZTwva2V5d29yZD48a2V5d29yZD5TdGF0ZSBNZWRpY2luZTwva2V5d29yZD48
a2V5d29yZD5TdXBwb3J0PC9rZXl3b3JkPjxrZXl3b3JkPnN5c3RlbWF0aWMgcmV2aWV3PC9rZXl3
b3JkPjxrZXl3b3JkPnVzZXI8L2tleXdvcmQ+PGtleXdvcmQ+dXNlciBpbnZvbHZlbWVudDwva2V5
d29yZD48a2V5d29yZD51c2Vyczwva2V5d29yZD48L2tleXdvcmRzPjxkYXRlcz48eWVhcj4yMDA5
PC95ZWFyPjxwdWItZGF0ZXM+PGRhdGU+Ni8yMDA5PC9kYXRlPjwvcHViLWRhdGVzPjwvZGF0ZXM+
PGxhYmVsPjEwNzlSPC9sYWJlbD48dXJscz48cmVsYXRlZC11cmxzPjx1cmw+PHN0eWxlIGZhY2U9
InVuZGVybGluZSIgZm9udD0iZGVmYXVsdCIgc2l6ZT0iMTAwJSI+aHR0cDovL3d3dzMuaW50ZXJz
Y2llbmNlLndpbGV5LmNvbS9jZ2ktYmluL2Z1bGx0ZXh0LzEyMjIxMTY5MC9IVE1MU1RBUlQ8L3N0
eWxlPjwvdXJsPjwvcmVsYXRlZC11cmxzPjwvdXJscz48cmVtb3RlLWRhdGFiYXNlLXByb3ZpZGVy
Pk1EPC9yZW1vdGUtZGF0YWJhc2UtcHJvdmlkZXI+PC9yZWNvcmQ+PC9DaXRlPjxDaXRlPjxSZWNO
dW0+MTUxNjI8L1JlY051bT48cmVjb3JkPjxyZWMtbnVtYmVyPjE1MTYyPC9yZWMtbnVtYmVyPjxm
b3JlaWduLWtleXM+PGtleSBhcHA9IkVOIiBkYi1pZD0iZWRhOTllc3I5YXJwNTJlMjB2MnBmdHo0
cnA1czl4MGV2ZWY1IiB0aW1lc3RhbXA9IjE0ODMxMTc5OTUiPjE1MTYyPC9rZXk+PC9mb3JlaWdu
LWtleXM+PHJlZi10eXBlIG5hbWU9IkpvdXJuYWwgQXJ0aWNsZSI+MTc8L3JlZi10eXBlPjxjb250
cmlidXRvcnM+PGF1dGhvcnM+PGF1dGhvcj5Cb290ZSwgSm9uYXRoYW48L2F1dGhvcj48YXV0aG9y
PkJhaXJkLCBXZW5keTwvYXV0aG9yPjxhdXRob3I+U3V0dG9uLCBBbnRoZWE8L2F1dGhvcj48L2F1
dGhvcnM+PC9jb250cmlidXRvcnM+PHRpdGxlcz48dGl0bGU+SW52b2x2aW5nIHRoZSBwdWJsaWMg
aW4gc3lzdGVtYXRpYyByZXZpZXdzOiBhIG5hcnJhdGl2ZSByZXZpZXcgb2Ygb3JnYW5pemF0aW9u
YWwgYXBwcm9hY2hlcyBhbmQgZWlnaHQgY2FzZSBleGFtcGxlczwvdGl0bGU+PHNlY29uZGFyeS10
aXRsZT5Kb3VybmFsIG9mIENvbXBhcmF0aXZlIEVmZmVjdGl2ZW5lc3MgUmVzZWFyY2g8L3NlY29u
ZGFyeS10aXRsZT48L3RpdGxlcz48cGVyaW9kaWNhbD48ZnVsbC10aXRsZT5Kb3VybmFsIG9mIENv
bXBhcmF0aXZlIEVmZmVjdGl2ZW5lc3MgUmVzZWFyY2g8L2Z1bGwtdGl0bGU+PC9wZXJpb2RpY2Fs
PjxwYWdlcz40MDktNDIwPC9wYWdlcz48dm9sdW1lPjE8L3ZvbHVtZT48bnVtYmVyPjU8L251bWJl
cj48cmVwcmludC1lZGl0aW9uPmluIGZpbGU8L3JlcHJpbnQtZWRpdGlvbj48ZGF0ZXM+PHllYXI+
MjAxMjwveWVhcj48L2RhdGVzPjx1cmxzPjwvdXJscz48L3JlY29yZD48L0NpdGU+PENpdGU+PFJl
Y051bT4xNTE2MzwvUmVjTnVtPjxyZWNvcmQ+PHJlYy1udW1iZXI+MTUxNjM8L3JlYy1udW1iZXI+
PGZvcmVpZ24ta2V5cz48a2V5IGFwcD0iRU4iIGRiLWlkPSJlZGE5OWVzcjlhcnA1MmUyMHYycGZ0
ejRycDVzOXgwZXZlZjUiIHRpbWVzdGFtcD0iMTQ4MzExODM0NiI+MTUxNjM8L2tleT48L2ZvcmVp
Z24ta2V5cz48cmVmLXR5cGUgbmFtZT0iSm91cm5hbCBBcnRpY2xlIj4xNzwvcmVmLXR5cGU+PGNv
bnRyaWJ1dG9ycz48YXV0aG9ycz48YXV0aG9yPk1vcmxleSwgUmljaGFyZCBGPC9hdXRob3I+PGF1
dGhvcj5Ob3JtYW4sIEdpbGw8L2F1dGhvcj48YXV0aG9yPkdvbGRlciwgU3U8L2F1dGhvcj48YXV0
aG9yPkdyaWZmaXRoLCBQb2xseTwvYXV0aG9yPjwvYXV0aG9ycz48L2NvbnRyaWJ1dG9ycz48dGl0
bGVzPjx0aXRsZT5BIHN5c3RlbWF0aWMgc2NvcGluZyByZXZpZXcgb2YgdGhlIGV2aWRlbmNlIGZv
ciBjb25zdW1lciBpbnZvbHZlbWVudCBpbiBvcmdhbmlzYXRpb25zIHVuZGVydGFraW5nIHN5c3Rl
bWF0aWMgcmV2aWV3czogZm9jdXMgb24gQ29jaHJhbmU8L3RpdGxlPjxzZWNvbmRhcnktdGl0bGU+
UmVzZWFyY2ggSW52b2x2ZW1lbnQgYW5kIEVuZ2FnZW1lbnQ8L3NlY29uZGFyeS10aXRsZT48L3Rp
dGxlcz48cGVyaW9kaWNhbD48ZnVsbC10aXRsZT5SZXNlYXJjaCBJbnZvbHZlbWVudCBhbmQgRW5n
YWdlbWVudDwvZnVsbC10aXRsZT48YWJici0xPlJlcyBJbnZvbHYgRW5nYWdlbTwvYWJici0xPjwv
cGVyaW9kaWNhbD48cGFnZXM+MzY8L3BhZ2VzPjx2b2x1bWU+Mjwvdm9sdW1lPjxudW1iZXI+MTwv
bnVtYmVyPjxyZXByaW50LWVkaXRpb24+aW4gZmlsZTwvcmVwcmludC1lZGl0aW9uPjxkYXRlcz48
eWVhcj4yMDE2PC95ZWFyPjwvZGF0ZXM+PGlzYm4+MjA1Ni03NTI5PC9pc2JuPjx1cmxzPjwvdXJs
cz48L3JlY29yZD48L0NpdGU+PC9FbmROb3RlPn==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3MTAyPC9SZWNOdW0+PERpc3BsYXlUZXh0PihTbWl0aCBl
dCBhbC4gMjAwOWE7IEJvb3RlIGV0IGFsLiAyMDEyOyBNb3JsZXkgZXQgYWwuIDIwMTYpPC9EaXNw
bGF5VGV4dD48cmVjb3JkPjxyZWMtbnVtYmVyPjcxMDI8L3JlYy1udW1iZXI+PGZvcmVpZ24ta2V5
cz48a2V5IGFwcD0iRU4iIGRiLWlkPSJlZGE5OWVzcjlhcnA1MmUyMHYycGZ0ejRycDVzOXgwZXZl
ZjUiIHRpbWVzdGFtcD0iMTU1NDM3MTI5OSI+NzEwMjwva2V5PjxrZXkgYXBwPSJFTldlYiIgZGIt
aWQ9IiI+MDwva2V5PjwvZm9yZWlnbi1rZXlzPjxyZWYtdHlwZSBuYW1lPSJKb3VybmFsIEFydGlj
bGUiPjE3PC9yZWYtdHlwZT48Y29udHJpYnV0b3JzPjxhdXRob3JzPjxhdXRob3I+U21pdGgsIEUu
PC9hdXRob3I+PGF1dGhvcj5Eb25vdmFuLCBTLjwvYXV0aG9yPjxhdXRob3I+QmVyZXNmb3JkLCBQ
LjwvYXV0aG9yPjxhdXRob3I+TWFudGhvcnBlLCBKLjwvYXV0aG9yPjxhdXRob3I+QnJlYXJsZXks
IFMuPC9hdXRob3I+PGF1dGhvcj5TaXR6aWEsIEouPC9hdXRob3I+PGF1dGhvcj5Sb3NzLCBGLjwv
YXV0aG9yPjwvYXV0aG9ycz48L2NvbnRyaWJ1dG9ycz48YXV0aC1hZGRyZXNzPk5hdGlvbmFsIE51
cnNpbmcgUmVzZWFyY2ggVW5pdCwgS2luZyZhcG9zO3MgQ29sbGVnZSBMb25kb24sIFVLLiBlbGl6
YWJldGgubS5zbWl0aEBrY2wuYWMudWs8L2F1dGgtYWRkcmVzcz48dGl0bGVzPjx0aXRsZT5HZXR0
aW5nIHJlYWR5IGZvciB1c2VyIGludm9sdmVtZW50IGluIGEgc3lzdGVtYXRpYyByZXZpZXc8L3Rp
dGxlPjxzZWNvbmRhcnktdGl0bGU+SGVhbHRoIEV4cGVjdGF0aW9uczwvc2Vjb25kYXJ5LXRpdGxl
PjwvdGl0bGVzPjxwZXJpb2RpY2FsPjxmdWxsLXRpdGxlPkhlYWx0aCBFeHBlY3RhdGlvbnM8L2Z1
bGwtdGl0bGU+PGFiYnItMT5IZWFsdGggRXhwZWN0PC9hYmJyLTE+PC9wZXJpb2RpY2FsPjxwYWdl
cz4xOTctMjA4PC9wYWdlcz48dm9sdW1lPjEyPC92b2x1bWU+PG51bWJlcj4yPC9udW1iZXI+PHJl
cHJpbnQtZWRpdGlvbj5pbiBmaWxlPC9yZXByaW50LWVkaXRpb24+PGtleXdvcmRzPjxrZXl3b3Jk
PmFjY2Vzczwva2V5d29yZD48a2V5d29yZD5BZmZlY3Q8L2tleXdvcmQ+PGtleXdvcmQ+Y2FyZTwv
a2V5d29yZD48a2V5d29yZD5jb25zdW1lcjwva2V5d29yZD48a2V5d29yZD5Db25zdW1lciBPcmdh
bml6YXRpb25zPC9rZXl3b3JkPjxrZXl3b3JkPkVuZ2xhbmQ8L2tleXdvcmQ+PGtleXdvcmQ+ZnJh
bWV3b3JrPC9rZXl3b3JkPjxrZXl3b3JkPkdvYWxzPC9rZXl3b3JkPjxrZXl3b3JkPkhlYWx0aDwv
a2V5d29yZD48a2V5d29yZD5IZWFsdGggUGxhbm5pbmc8L2tleXdvcmQ+PGtleXdvcmQ+SHVtYW5z
PC9rZXl3b3JkPjxrZXl3b3JkPmluZm9ybWF0aW9uPC9rZXl3b3JkPjxrZXl3b3JkPmludm9sdmVt
ZW50PC9rZXl3b3JkPjxrZXl3b3JkPmpvdXJuYWw8L2tleXdvcmQ+PGtleXdvcmQ+TGVhcm5pbmc8
L2tleXdvcmQ+PGtleXdvcmQ+TG9uZG9uPC9rZXl3b3JkPjxrZXl3b3JkPk1pZHdpZmVyeTwva2V5
d29yZD48a2V5d29yZD5OZWVkPC9rZXl3b3JkPjxrZXl3b3JkPm51cnNpbmc8L2tleXdvcmQ+PGtl
eXdvcmQ+TnVyc2luZyBSZXNlYXJjaDwva2V5d29yZD48a2V5d29yZD5vdXRjb21lczwva2V5d29y
ZD48a2V5d29yZD5QYXRpZW50IFBhcnRpY2lwYXRpb248L2tleXdvcmQ+PGtleXdvcmQ+cXVhbGl0
eTwva2V5d29yZD48a2V5d29yZD5yZWxhdGlvbnNoaXBzPC9rZXl3b3JkPjxrZXl3b3JkPlJlc2Vh
cmNoPC9rZXl3b3JkPjxrZXl3b3JkPlJlc2VhcmNoIERlc2lnbjwva2V5d29yZD48a2V5d29yZD5S
ZXNlYXJjaCBTdXBwb3J0PC9rZXl3b3JkPjxrZXl3b3JkPnJldmlldzwva2V5d29yZD48a2V5d29y
ZD5Tb2NpYWwgQ2FyZTwva2V5d29yZD48a2V5d29yZD5TdGF0ZSBNZWRpY2luZTwva2V5d29yZD48
a2V5d29yZD5TdXBwb3J0PC9rZXl3b3JkPjxrZXl3b3JkPnN5c3RlbWF0aWMgcmV2aWV3PC9rZXl3
b3JkPjxrZXl3b3JkPnVzZXI8L2tleXdvcmQ+PGtleXdvcmQ+dXNlciBpbnZvbHZlbWVudDwva2V5
d29yZD48a2V5d29yZD51c2Vyczwva2V5d29yZD48L2tleXdvcmRzPjxkYXRlcz48eWVhcj4yMDA5
PC95ZWFyPjxwdWItZGF0ZXM+PGRhdGU+Ni8yMDA5PC9kYXRlPjwvcHViLWRhdGVzPjwvZGF0ZXM+
PGxhYmVsPjEwNzlSPC9sYWJlbD48dXJscz48cmVsYXRlZC11cmxzPjx1cmw+PHN0eWxlIGZhY2U9
InVuZGVybGluZSIgZm9udD0iZGVmYXVsdCIgc2l6ZT0iMTAwJSI+aHR0cDovL3d3dzMuaW50ZXJz
Y2llbmNlLndpbGV5LmNvbS9jZ2ktYmluL2Z1bGx0ZXh0LzEyMjIxMTY5MC9IVE1MU1RBUlQ8L3N0
eWxlPjwvdXJsPjwvcmVsYXRlZC11cmxzPjwvdXJscz48cmVtb3RlLWRhdGFiYXNlLXByb3ZpZGVy
Pk1EPC9yZW1vdGUtZGF0YWJhc2UtcHJvdmlkZXI+PC9yZWNvcmQ+PC9DaXRlPjxDaXRlPjxSZWNO
dW0+MTUxNjI8L1JlY051bT48cmVjb3JkPjxyZWMtbnVtYmVyPjE1MTYyPC9yZWMtbnVtYmVyPjxm
b3JlaWduLWtleXM+PGtleSBhcHA9IkVOIiBkYi1pZD0iZWRhOTllc3I5YXJwNTJlMjB2MnBmdHo0
cnA1czl4MGV2ZWY1IiB0aW1lc3RhbXA9IjE0ODMxMTc5OTUiPjE1MTYyPC9rZXk+PC9mb3JlaWdu
LWtleXM+PHJlZi10eXBlIG5hbWU9IkpvdXJuYWwgQXJ0aWNsZSI+MTc8L3JlZi10eXBlPjxjb250
cmlidXRvcnM+PGF1dGhvcnM+PGF1dGhvcj5Cb290ZSwgSm9uYXRoYW48L2F1dGhvcj48YXV0aG9y
PkJhaXJkLCBXZW5keTwvYXV0aG9yPjxhdXRob3I+U3V0dG9uLCBBbnRoZWE8L2F1dGhvcj48L2F1
dGhvcnM+PC9jb250cmlidXRvcnM+PHRpdGxlcz48dGl0bGU+SW52b2x2aW5nIHRoZSBwdWJsaWMg
aW4gc3lzdGVtYXRpYyByZXZpZXdzOiBhIG5hcnJhdGl2ZSByZXZpZXcgb2Ygb3JnYW5pemF0aW9u
YWwgYXBwcm9hY2hlcyBhbmQgZWlnaHQgY2FzZSBleGFtcGxlczwvdGl0bGU+PHNlY29uZGFyeS10
aXRsZT5Kb3VybmFsIG9mIENvbXBhcmF0aXZlIEVmZmVjdGl2ZW5lc3MgUmVzZWFyY2g8L3NlY29u
ZGFyeS10aXRsZT48L3RpdGxlcz48cGVyaW9kaWNhbD48ZnVsbC10aXRsZT5Kb3VybmFsIG9mIENv
bXBhcmF0aXZlIEVmZmVjdGl2ZW5lc3MgUmVzZWFyY2g8L2Z1bGwtdGl0bGU+PC9wZXJpb2RpY2Fs
PjxwYWdlcz40MDktNDIwPC9wYWdlcz48dm9sdW1lPjE8L3ZvbHVtZT48bnVtYmVyPjU8L251bWJl
cj48cmVwcmludC1lZGl0aW9uPmluIGZpbGU8L3JlcHJpbnQtZWRpdGlvbj48ZGF0ZXM+PHllYXI+
MjAxMjwveWVhcj48L2RhdGVzPjx1cmxzPjwvdXJscz48L3JlY29yZD48L0NpdGU+PENpdGU+PFJl
Y051bT4xNTE2MzwvUmVjTnVtPjxyZWNvcmQ+PHJlYy1udW1iZXI+MTUxNjM8L3JlYy1udW1iZXI+
PGZvcmVpZ24ta2V5cz48a2V5IGFwcD0iRU4iIGRiLWlkPSJlZGE5OWVzcjlhcnA1MmUyMHYycGZ0
ejRycDVzOXgwZXZlZjUiIHRpbWVzdGFtcD0iMTQ4MzExODM0NiI+MTUxNjM8L2tleT48L2ZvcmVp
Z24ta2V5cz48cmVmLXR5cGUgbmFtZT0iSm91cm5hbCBBcnRpY2xlIj4xNzwvcmVmLXR5cGU+PGNv
bnRyaWJ1dG9ycz48YXV0aG9ycz48YXV0aG9yPk1vcmxleSwgUmljaGFyZCBGPC9hdXRob3I+PGF1
dGhvcj5Ob3JtYW4sIEdpbGw8L2F1dGhvcj48YXV0aG9yPkdvbGRlciwgU3U8L2F1dGhvcj48YXV0
aG9yPkdyaWZmaXRoLCBQb2xseTwvYXV0aG9yPjwvYXV0aG9ycz48L2NvbnRyaWJ1dG9ycz48dGl0
bGVzPjx0aXRsZT5BIHN5c3RlbWF0aWMgc2NvcGluZyByZXZpZXcgb2YgdGhlIGV2aWRlbmNlIGZv
ciBjb25zdW1lciBpbnZvbHZlbWVudCBpbiBvcmdhbmlzYXRpb25zIHVuZGVydGFraW5nIHN5c3Rl
bWF0aWMgcmV2aWV3czogZm9jdXMgb24gQ29jaHJhbmU8L3RpdGxlPjxzZWNvbmRhcnktdGl0bGU+
UmVzZWFyY2ggSW52b2x2ZW1lbnQgYW5kIEVuZ2FnZW1lbnQ8L3NlY29uZGFyeS10aXRsZT48L3Rp
dGxlcz48cGVyaW9kaWNhbD48ZnVsbC10aXRsZT5SZXNlYXJjaCBJbnZvbHZlbWVudCBhbmQgRW5n
YWdlbWVudDwvZnVsbC10aXRsZT48YWJici0xPlJlcyBJbnZvbHYgRW5nYWdlbTwvYWJici0xPjwv
cGVyaW9kaWNhbD48cGFnZXM+MzY8L3BhZ2VzPjx2b2x1bWU+Mjwvdm9sdW1lPjxudW1iZXI+MTwv
bnVtYmVyPjxyZXByaW50LWVkaXRpb24+aW4gZmlsZTwvcmVwcmludC1lZGl0aW9uPjxkYXRlcz48
eWVhcj4yMDE2PC95ZWFyPjwvZGF0ZXM+PGlzYm4+MjA1Ni03NTI5PC9pc2JuPjx1cmxzPjwvdXJs
cz48L3JlY29yZD48L0NpdGU+PC9FbmROb3RlPn==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Smith et al. 2009a; Boote et al. 2012; Morley et al. 2016)</w:t>
      </w:r>
      <w:r w:rsidR="00C445FA">
        <w:rPr>
          <w:rFonts w:cstheme="minorHAnsi"/>
          <w:sz w:val="24"/>
          <w:szCs w:val="24"/>
        </w:rPr>
        <w:fldChar w:fldCharType="end"/>
      </w:r>
      <w:r w:rsidRPr="005E2CF5">
        <w:rPr>
          <w:rFonts w:cstheme="minorHAnsi"/>
          <w:sz w:val="24"/>
          <w:szCs w:val="24"/>
        </w:rPr>
        <w:t xml:space="preserve">. In this review, patients and carers were involved at several key stages. Initially, consultation was undertaken with a group of patients and carers, including members of the PCSAG on the identification of sources to be searched, search terms and the inclusion of different health conditions. </w:t>
      </w:r>
    </w:p>
    <w:p w14:paraId="2067D45F" w14:textId="77777777" w:rsidR="005E2CF5" w:rsidRPr="005E2CF5" w:rsidRDefault="005E2CF5" w:rsidP="005E2CF5">
      <w:pPr>
        <w:spacing w:after="0" w:line="240" w:lineRule="auto"/>
        <w:rPr>
          <w:rFonts w:cstheme="minorHAnsi"/>
          <w:sz w:val="24"/>
          <w:szCs w:val="24"/>
        </w:rPr>
      </w:pPr>
    </w:p>
    <w:p w14:paraId="4A4B16E7" w14:textId="6EB96FA0" w:rsidR="005E2CF5" w:rsidRPr="005E2CF5" w:rsidRDefault="005E2CF5" w:rsidP="005E2CF5">
      <w:pPr>
        <w:spacing w:after="0" w:line="240" w:lineRule="auto"/>
        <w:rPr>
          <w:rFonts w:cstheme="minorHAnsi"/>
          <w:sz w:val="24"/>
          <w:szCs w:val="24"/>
        </w:rPr>
      </w:pPr>
      <w:r w:rsidRPr="005E2CF5">
        <w:rPr>
          <w:rFonts w:cstheme="minorHAnsi"/>
          <w:sz w:val="24"/>
          <w:szCs w:val="24"/>
        </w:rPr>
        <w:t>A further wider consultation took place with patients and carers after the identification of the analytical themes, for validation purposes. Patients and carers described experiences and perspectives that resonated with the themes produced. They provided examples from their own involvement activities and highlighted particular areas they believed to be of importance. Additional issues were raised that had not previously been identified by the review (</w:t>
      </w:r>
      <w:hyperlink w:anchor="Appendix3" w:history="1">
        <w:r w:rsidRPr="00635D01">
          <w:rPr>
            <w:rStyle w:val="Hyperlink"/>
            <w:rFonts w:cstheme="minorHAnsi"/>
            <w:b/>
            <w:bCs/>
            <w:sz w:val="24"/>
            <w:szCs w:val="24"/>
          </w:rPr>
          <w:t xml:space="preserve">Appendix </w:t>
        </w:r>
        <w:r w:rsidR="00B15A31">
          <w:rPr>
            <w:rStyle w:val="Hyperlink"/>
            <w:rFonts w:cstheme="minorHAnsi"/>
            <w:b/>
            <w:bCs/>
            <w:sz w:val="24"/>
            <w:szCs w:val="24"/>
          </w:rPr>
          <w:t>3</w:t>
        </w:r>
        <w:r w:rsidRPr="00635D01">
          <w:rPr>
            <w:rStyle w:val="Hyperlink"/>
            <w:rFonts w:cstheme="minorHAnsi"/>
            <w:b/>
            <w:bCs/>
            <w:sz w:val="24"/>
            <w:szCs w:val="24"/>
          </w:rPr>
          <w:t>. Patient and carer involvement in the QES</w:t>
        </w:r>
      </w:hyperlink>
      <w:r w:rsidRPr="005E2CF5">
        <w:rPr>
          <w:rFonts w:cstheme="minorHAnsi"/>
          <w:sz w:val="24"/>
          <w:szCs w:val="24"/>
        </w:rPr>
        <w:t xml:space="preserve">). Patients and carers were offered gift vouchers as an appreciation of thanks. </w:t>
      </w:r>
    </w:p>
    <w:bookmarkEnd w:id="39"/>
    <w:p w14:paraId="3DBA8651" w14:textId="77777777" w:rsidR="005E2CF5" w:rsidRPr="005E2CF5" w:rsidRDefault="005E2CF5" w:rsidP="005E2CF5">
      <w:pPr>
        <w:spacing w:after="0" w:line="240" w:lineRule="auto"/>
        <w:rPr>
          <w:rFonts w:cstheme="minorHAnsi"/>
          <w:sz w:val="24"/>
          <w:szCs w:val="24"/>
        </w:rPr>
      </w:pPr>
    </w:p>
    <w:p w14:paraId="37BFA891" w14:textId="5688D796" w:rsidR="005E2CF5" w:rsidRPr="005E2CF5" w:rsidRDefault="005F1B55" w:rsidP="005E2CF5">
      <w:pPr>
        <w:spacing w:after="0" w:line="240" w:lineRule="auto"/>
        <w:rPr>
          <w:rFonts w:cstheme="minorHAnsi"/>
          <w:b/>
          <w:sz w:val="24"/>
          <w:szCs w:val="24"/>
        </w:rPr>
      </w:pPr>
      <w:bookmarkStart w:id="53" w:name="Results24"/>
      <w:bookmarkStart w:id="54" w:name="_Hlk521496115"/>
      <w:bookmarkStart w:id="55" w:name="_Hlk514089172"/>
      <w:bookmarkEnd w:id="53"/>
      <w:r>
        <w:rPr>
          <w:rFonts w:cstheme="minorHAnsi"/>
          <w:b/>
          <w:sz w:val="24"/>
          <w:szCs w:val="24"/>
        </w:rPr>
        <w:t xml:space="preserve">2.4 </w:t>
      </w:r>
      <w:r w:rsidR="005E2CF5" w:rsidRPr="005E2CF5">
        <w:rPr>
          <w:rFonts w:cstheme="minorHAnsi"/>
          <w:b/>
          <w:sz w:val="24"/>
          <w:szCs w:val="24"/>
        </w:rPr>
        <w:t>Results</w:t>
      </w:r>
    </w:p>
    <w:p w14:paraId="4EB2A608" w14:textId="77777777" w:rsidR="005E2CF5" w:rsidRPr="005E2CF5" w:rsidRDefault="005E2CF5" w:rsidP="005E2CF5">
      <w:pPr>
        <w:spacing w:after="0" w:line="240" w:lineRule="auto"/>
        <w:rPr>
          <w:rFonts w:cstheme="minorHAnsi"/>
          <w:sz w:val="24"/>
          <w:szCs w:val="24"/>
        </w:rPr>
      </w:pPr>
    </w:p>
    <w:p w14:paraId="36985534" w14:textId="0D5C5381" w:rsidR="005E2CF5" w:rsidRPr="005E2CF5" w:rsidRDefault="005F1B55" w:rsidP="005E2CF5">
      <w:pPr>
        <w:spacing w:after="0" w:line="240" w:lineRule="auto"/>
        <w:rPr>
          <w:rFonts w:cstheme="minorHAnsi"/>
          <w:b/>
          <w:sz w:val="24"/>
          <w:szCs w:val="24"/>
        </w:rPr>
      </w:pPr>
      <w:bookmarkStart w:id="56" w:name="Evidence241"/>
      <w:bookmarkEnd w:id="56"/>
      <w:r>
        <w:rPr>
          <w:rFonts w:cstheme="minorHAnsi"/>
          <w:b/>
          <w:sz w:val="24"/>
          <w:szCs w:val="24"/>
        </w:rPr>
        <w:t xml:space="preserve">2.4.1 </w:t>
      </w:r>
      <w:r w:rsidR="005E2CF5" w:rsidRPr="005E2CF5">
        <w:rPr>
          <w:rFonts w:cstheme="minorHAnsi"/>
          <w:b/>
          <w:sz w:val="24"/>
          <w:szCs w:val="24"/>
        </w:rPr>
        <w:t>Evidence selection and characteristics</w:t>
      </w:r>
      <w:bookmarkEnd w:id="54"/>
    </w:p>
    <w:p w14:paraId="0D096CA2" w14:textId="77777777" w:rsidR="005E2CF5" w:rsidRPr="005E2CF5" w:rsidRDefault="005E2CF5" w:rsidP="005E2CF5">
      <w:pPr>
        <w:spacing w:after="0" w:line="240" w:lineRule="auto"/>
        <w:rPr>
          <w:rFonts w:cstheme="minorHAnsi"/>
          <w:b/>
          <w:sz w:val="24"/>
          <w:szCs w:val="24"/>
        </w:rPr>
      </w:pPr>
    </w:p>
    <w:p w14:paraId="3D9933EE" w14:textId="77777777" w:rsidR="005E2CF5" w:rsidRPr="005E2CF5" w:rsidRDefault="005E2CF5" w:rsidP="005E2CF5">
      <w:pPr>
        <w:spacing w:after="0" w:line="240" w:lineRule="auto"/>
        <w:rPr>
          <w:rFonts w:cstheme="minorHAnsi"/>
          <w:b/>
          <w:sz w:val="24"/>
          <w:szCs w:val="24"/>
        </w:rPr>
      </w:pPr>
      <w:r w:rsidRPr="005E2CF5">
        <w:rPr>
          <w:rFonts w:cstheme="minorHAnsi"/>
          <w:sz w:val="24"/>
          <w:szCs w:val="24"/>
        </w:rPr>
        <w:t>The searches identified 4688 potentially relevant records after duplicates were removed, resulting</w:t>
      </w:r>
    </w:p>
    <w:p w14:paraId="396A0A54" w14:textId="37563353" w:rsidR="00282CDE" w:rsidRDefault="005E2CF5" w:rsidP="005E2CF5">
      <w:pPr>
        <w:spacing w:after="0" w:line="240" w:lineRule="auto"/>
        <w:rPr>
          <w:rFonts w:cstheme="minorHAnsi"/>
          <w:sz w:val="24"/>
          <w:szCs w:val="24"/>
        </w:rPr>
      </w:pPr>
      <w:r w:rsidRPr="005E2CF5">
        <w:rPr>
          <w:rFonts w:cstheme="minorHAnsi"/>
          <w:sz w:val="24"/>
          <w:szCs w:val="24"/>
        </w:rPr>
        <w:t>in 93 included records after screening (</w:t>
      </w:r>
      <w:hyperlink w:anchor="Appendix4" w:history="1">
        <w:r w:rsidRPr="00635D01">
          <w:rPr>
            <w:rStyle w:val="Hyperlink"/>
            <w:rFonts w:cstheme="minorHAnsi"/>
            <w:b/>
            <w:bCs/>
            <w:sz w:val="24"/>
            <w:szCs w:val="24"/>
          </w:rPr>
          <w:t xml:space="preserve">Appendix </w:t>
        </w:r>
        <w:r w:rsidR="00B15A31">
          <w:rPr>
            <w:rStyle w:val="Hyperlink"/>
            <w:rFonts w:cstheme="minorHAnsi"/>
            <w:b/>
            <w:bCs/>
            <w:sz w:val="24"/>
            <w:szCs w:val="24"/>
          </w:rPr>
          <w:t>4</w:t>
        </w:r>
        <w:r w:rsidRPr="00635D01">
          <w:rPr>
            <w:rStyle w:val="Hyperlink"/>
            <w:rFonts w:cstheme="minorHAnsi"/>
            <w:b/>
            <w:bCs/>
            <w:sz w:val="24"/>
            <w:szCs w:val="24"/>
          </w:rPr>
          <w:t>. Included records</w:t>
        </w:r>
      </w:hyperlink>
      <w:r w:rsidRPr="005E2CF5">
        <w:rPr>
          <w:rFonts w:cstheme="minorHAnsi"/>
          <w:sz w:val="24"/>
          <w:szCs w:val="24"/>
        </w:rPr>
        <w:t xml:space="preserve">). Reasons for exclusion are shown in </w:t>
      </w:r>
      <w:hyperlink w:anchor="Figure1" w:history="1">
        <w:r w:rsidRPr="00D67A12">
          <w:rPr>
            <w:rStyle w:val="Hyperlink"/>
            <w:rFonts w:cstheme="minorHAnsi"/>
            <w:b/>
            <w:bCs/>
            <w:sz w:val="24"/>
            <w:szCs w:val="24"/>
          </w:rPr>
          <w:t>Figure 1. PRISMA flow diagram</w:t>
        </w:r>
      </w:hyperlink>
      <w:r w:rsidRPr="005E2CF5">
        <w:rPr>
          <w:rFonts w:cstheme="minorHAnsi"/>
          <w:sz w:val="24"/>
          <w:szCs w:val="24"/>
        </w:rPr>
        <w:t>. Characteristics of included records are provided (</w:t>
      </w:r>
      <w:hyperlink w:anchor="Appendix5" w:history="1">
        <w:r w:rsidRPr="00635D01">
          <w:rPr>
            <w:rStyle w:val="Hyperlink"/>
            <w:rFonts w:cstheme="minorHAnsi"/>
            <w:b/>
            <w:sz w:val="24"/>
            <w:szCs w:val="24"/>
          </w:rPr>
          <w:t xml:space="preserve">Appendix </w:t>
        </w:r>
        <w:r w:rsidR="00B15A31">
          <w:rPr>
            <w:rStyle w:val="Hyperlink"/>
            <w:rFonts w:cstheme="minorHAnsi"/>
            <w:b/>
            <w:sz w:val="24"/>
            <w:szCs w:val="24"/>
          </w:rPr>
          <w:t>5</w:t>
        </w:r>
        <w:r w:rsidRPr="00635D01">
          <w:rPr>
            <w:rStyle w:val="Hyperlink"/>
            <w:rFonts w:cstheme="minorHAnsi"/>
            <w:b/>
            <w:sz w:val="24"/>
            <w:szCs w:val="24"/>
          </w:rPr>
          <w:t>. Evidence characteristics</w:t>
        </w:r>
      </w:hyperlink>
      <w:r w:rsidRPr="005E2CF5">
        <w:rPr>
          <w:rFonts w:cstheme="minorHAnsi"/>
          <w:sz w:val="24"/>
          <w:szCs w:val="24"/>
        </w:rPr>
        <w:t>).</w:t>
      </w:r>
    </w:p>
    <w:p w14:paraId="0CD6029F" w14:textId="092F41C4" w:rsidR="00282CDE" w:rsidRDefault="00282CDE">
      <w:pPr>
        <w:rPr>
          <w:rFonts w:cstheme="minorHAnsi"/>
          <w:sz w:val="24"/>
          <w:szCs w:val="24"/>
        </w:rPr>
      </w:pPr>
    </w:p>
    <w:p w14:paraId="5088B401" w14:textId="276E5B36" w:rsidR="00282CDE" w:rsidRDefault="00282CDE">
      <w:pPr>
        <w:rPr>
          <w:rFonts w:cstheme="minorHAnsi"/>
          <w:sz w:val="24"/>
          <w:szCs w:val="24"/>
        </w:rPr>
      </w:pPr>
      <w:r>
        <w:rPr>
          <w:rFonts w:cstheme="minorHAnsi"/>
          <w:sz w:val="24"/>
          <w:szCs w:val="24"/>
        </w:rPr>
        <w:br w:type="page"/>
      </w:r>
    </w:p>
    <w:p w14:paraId="4FAE0015" w14:textId="77777777" w:rsidR="00282CDE" w:rsidRDefault="00282CDE">
      <w:pPr>
        <w:rPr>
          <w:rFonts w:cstheme="minorHAnsi"/>
          <w:sz w:val="24"/>
          <w:szCs w:val="24"/>
        </w:rPr>
      </w:pPr>
    </w:p>
    <w:p w14:paraId="6E87539F" w14:textId="77777777" w:rsidR="005E2CF5" w:rsidRPr="005E2CF5" w:rsidRDefault="005E2CF5" w:rsidP="005E2CF5">
      <w:pPr>
        <w:spacing w:after="0" w:line="240" w:lineRule="auto"/>
        <w:rPr>
          <w:rFonts w:cstheme="minorHAnsi"/>
          <w:sz w:val="24"/>
          <w:szCs w:val="24"/>
        </w:rPr>
      </w:pPr>
    </w:p>
    <w:p w14:paraId="341AFC54" w14:textId="77777777" w:rsidR="005E2CF5" w:rsidRPr="005E2CF5" w:rsidRDefault="005E2CF5" w:rsidP="005E2CF5">
      <w:pPr>
        <w:spacing w:after="0" w:line="240" w:lineRule="auto"/>
        <w:rPr>
          <w:rFonts w:cstheme="minorHAnsi"/>
          <w:sz w:val="24"/>
          <w:szCs w:val="24"/>
        </w:rPr>
      </w:pPr>
      <w:r w:rsidRPr="005E2CF5">
        <w:rPr>
          <w:rFonts w:cstheme="minorHAnsi"/>
          <w:noProof/>
          <w:sz w:val="24"/>
          <w:szCs w:val="24"/>
        </w:rPr>
        <mc:AlternateContent>
          <mc:Choice Requires="wpg">
            <w:drawing>
              <wp:anchor distT="0" distB="0" distL="114300" distR="114300" simplePos="0" relativeHeight="251724800" behindDoc="0" locked="0" layoutInCell="1" allowOverlap="1" wp14:anchorId="00D849C5" wp14:editId="700EFC91">
                <wp:simplePos x="0" y="0"/>
                <wp:positionH relativeFrom="column">
                  <wp:posOffset>83474</wp:posOffset>
                </wp:positionH>
                <wp:positionV relativeFrom="paragraph">
                  <wp:posOffset>107777</wp:posOffset>
                </wp:positionV>
                <wp:extent cx="6029331" cy="5130800"/>
                <wp:effectExtent l="0" t="0" r="28575" b="0"/>
                <wp:wrapNone/>
                <wp:docPr id="208" name="Group 208"/>
                <wp:cNvGraphicFramePr/>
                <a:graphic xmlns:a="http://schemas.openxmlformats.org/drawingml/2006/main">
                  <a:graphicData uri="http://schemas.microsoft.com/office/word/2010/wordprocessingGroup">
                    <wpg:wgp>
                      <wpg:cNvGrpSpPr/>
                      <wpg:grpSpPr>
                        <a:xfrm>
                          <a:off x="0" y="0"/>
                          <a:ext cx="6029331" cy="5130800"/>
                          <a:chOff x="0" y="0"/>
                          <a:chExt cx="6029331" cy="5706851"/>
                        </a:xfrm>
                      </wpg:grpSpPr>
                      <wps:wsp>
                        <wps:cNvPr id="18" name="Text Box 18"/>
                        <wps:cNvSpPr txBox="1"/>
                        <wps:spPr>
                          <a:xfrm>
                            <a:off x="2767801" y="2811437"/>
                            <a:ext cx="3261530" cy="2019610"/>
                          </a:xfrm>
                          <a:prstGeom prst="rect">
                            <a:avLst/>
                          </a:prstGeom>
                          <a:solidFill>
                            <a:sysClr val="window" lastClr="FFFFFF"/>
                          </a:solidFill>
                          <a:ln w="6350">
                            <a:solidFill>
                              <a:prstClr val="black"/>
                            </a:solidFill>
                          </a:ln>
                        </wps:spPr>
                        <wps:txbx>
                          <w:txbxContent>
                            <w:p w14:paraId="3185211E" w14:textId="77777777" w:rsidR="005E2CF5" w:rsidRPr="00D12E26" w:rsidRDefault="005E2CF5" w:rsidP="005E2CF5">
                              <w:pPr>
                                <w:rPr>
                                  <w:sz w:val="20"/>
                                  <w:szCs w:val="20"/>
                                </w:rPr>
                              </w:pPr>
                              <w:r w:rsidRPr="00D12E26">
                                <w:rPr>
                                  <w:sz w:val="20"/>
                                  <w:szCs w:val="20"/>
                                </w:rPr>
                                <w:t xml:space="preserve">Records excluded (n = </w:t>
                              </w:r>
                              <w:r>
                                <w:rPr>
                                  <w:sz w:val="20"/>
                                  <w:szCs w:val="20"/>
                                </w:rPr>
                                <w:t>424</w:t>
                              </w:r>
                              <w:r w:rsidRPr="00D12E26">
                                <w:rPr>
                                  <w:sz w:val="20"/>
                                  <w:szCs w:val="20"/>
                                </w:rPr>
                                <w:t>)</w:t>
                              </w:r>
                              <w:r>
                                <w:rPr>
                                  <w:sz w:val="20"/>
                                  <w:szCs w:val="20"/>
                                </w:rPr>
                                <w:t>. Reasons for exclusion:</w:t>
                              </w:r>
                            </w:p>
                            <w:p w14:paraId="5B544733" w14:textId="77777777" w:rsidR="005E2CF5" w:rsidRPr="00B305B9" w:rsidRDefault="005E2CF5" w:rsidP="00B35582">
                              <w:pPr>
                                <w:pStyle w:val="ListParagraph"/>
                                <w:numPr>
                                  <w:ilvl w:val="0"/>
                                  <w:numId w:val="29"/>
                                </w:numPr>
                                <w:spacing w:after="0" w:line="240" w:lineRule="auto"/>
                                <w:ind w:left="284" w:hanging="284"/>
                                <w:rPr>
                                  <w:sz w:val="20"/>
                                  <w:szCs w:val="20"/>
                                </w:rPr>
                              </w:pPr>
                              <w:r w:rsidRPr="00B305B9">
                                <w:rPr>
                                  <w:sz w:val="20"/>
                                  <w:szCs w:val="20"/>
                                </w:rPr>
                                <w:t xml:space="preserve">Involvement in </w:t>
                              </w:r>
                              <w:r>
                                <w:rPr>
                                  <w:sz w:val="20"/>
                                  <w:szCs w:val="20"/>
                                </w:rPr>
                                <w:t>other palliative care settings</w:t>
                              </w:r>
                              <w:r w:rsidRPr="00B305B9">
                                <w:rPr>
                                  <w:sz w:val="20"/>
                                  <w:szCs w:val="20"/>
                                </w:rPr>
                                <w:t xml:space="preserve"> (n = </w:t>
                              </w:r>
                              <w:r>
                                <w:rPr>
                                  <w:sz w:val="20"/>
                                  <w:szCs w:val="20"/>
                                </w:rPr>
                                <w:t>29</w:t>
                              </w:r>
                              <w:r w:rsidRPr="00B305B9">
                                <w:rPr>
                                  <w:sz w:val="20"/>
                                  <w:szCs w:val="20"/>
                                </w:rPr>
                                <w:t>)</w:t>
                              </w:r>
                            </w:p>
                            <w:p w14:paraId="4B3C5E6C" w14:textId="77777777" w:rsidR="005E2CF5" w:rsidRPr="00494C9B" w:rsidRDefault="005E2CF5" w:rsidP="00B35582">
                              <w:pPr>
                                <w:pStyle w:val="ListParagraph"/>
                                <w:numPr>
                                  <w:ilvl w:val="0"/>
                                  <w:numId w:val="29"/>
                                </w:numPr>
                                <w:spacing w:after="0" w:line="240" w:lineRule="auto"/>
                                <w:ind w:left="284" w:hanging="284"/>
                                <w:rPr>
                                  <w:sz w:val="20"/>
                                  <w:szCs w:val="20"/>
                                </w:rPr>
                              </w:pPr>
                              <w:r w:rsidRPr="00494C9B">
                                <w:rPr>
                                  <w:sz w:val="20"/>
                                  <w:szCs w:val="20"/>
                                </w:rPr>
                                <w:t>Involvement in other health research (palliative care not explicitly mentioned) (n = 323)</w:t>
                              </w:r>
                            </w:p>
                            <w:p w14:paraId="65FF287A" w14:textId="77777777" w:rsidR="005E2CF5" w:rsidRPr="00494C9B" w:rsidRDefault="005E2CF5" w:rsidP="00B35582">
                              <w:pPr>
                                <w:pStyle w:val="ListParagraph"/>
                                <w:numPr>
                                  <w:ilvl w:val="0"/>
                                  <w:numId w:val="29"/>
                                </w:numPr>
                                <w:spacing w:after="0" w:line="240" w:lineRule="auto"/>
                                <w:ind w:left="284" w:hanging="284"/>
                                <w:rPr>
                                  <w:sz w:val="20"/>
                                  <w:szCs w:val="20"/>
                                </w:rPr>
                              </w:pPr>
                              <w:r w:rsidRPr="00494C9B">
                                <w:rPr>
                                  <w:sz w:val="20"/>
                                  <w:szCs w:val="20"/>
                                </w:rPr>
                                <w:t>Participation in research (n = 9)</w:t>
                              </w:r>
                            </w:p>
                            <w:p w14:paraId="08C0C8F5" w14:textId="77777777" w:rsidR="005E2CF5" w:rsidRDefault="005E2CF5" w:rsidP="00B35582">
                              <w:pPr>
                                <w:pStyle w:val="ListParagraph"/>
                                <w:numPr>
                                  <w:ilvl w:val="0"/>
                                  <w:numId w:val="29"/>
                                </w:numPr>
                                <w:spacing w:after="0" w:line="240" w:lineRule="auto"/>
                                <w:ind w:left="284" w:hanging="284"/>
                                <w:rPr>
                                  <w:sz w:val="20"/>
                                  <w:szCs w:val="20"/>
                                </w:rPr>
                              </w:pPr>
                              <w:r w:rsidRPr="00494C9B">
                                <w:rPr>
                                  <w:sz w:val="20"/>
                                  <w:szCs w:val="20"/>
                                </w:rPr>
                                <w:t>Involvement of professionals not patients</w:t>
                              </w:r>
                              <w:r>
                                <w:rPr>
                                  <w:sz w:val="20"/>
                                  <w:szCs w:val="20"/>
                                </w:rPr>
                                <w:t xml:space="preserve"> or </w:t>
                              </w:r>
                              <w:r w:rsidRPr="00494C9B">
                                <w:rPr>
                                  <w:sz w:val="20"/>
                                  <w:szCs w:val="20"/>
                                </w:rPr>
                                <w:t xml:space="preserve">carers </w:t>
                              </w:r>
                            </w:p>
                            <w:p w14:paraId="66EA2369" w14:textId="77777777" w:rsidR="005E2CF5" w:rsidRPr="00494C9B" w:rsidRDefault="005E2CF5" w:rsidP="005E2CF5">
                              <w:pPr>
                                <w:pStyle w:val="ListParagraph"/>
                                <w:spacing w:after="0" w:line="240" w:lineRule="auto"/>
                                <w:ind w:left="284"/>
                                <w:rPr>
                                  <w:sz w:val="20"/>
                                  <w:szCs w:val="20"/>
                                </w:rPr>
                              </w:pPr>
                              <w:r w:rsidRPr="00494C9B">
                                <w:rPr>
                                  <w:sz w:val="20"/>
                                  <w:szCs w:val="20"/>
                                </w:rPr>
                                <w:t>(n = 3)</w:t>
                              </w:r>
                            </w:p>
                            <w:p w14:paraId="3F5D6D21" w14:textId="77777777" w:rsidR="005E2CF5" w:rsidRPr="00494C9B" w:rsidRDefault="005E2CF5" w:rsidP="00B35582">
                              <w:pPr>
                                <w:pStyle w:val="ListParagraph"/>
                                <w:numPr>
                                  <w:ilvl w:val="0"/>
                                  <w:numId w:val="29"/>
                                </w:numPr>
                                <w:spacing w:after="0" w:line="240" w:lineRule="auto"/>
                                <w:ind w:left="284" w:hanging="284"/>
                                <w:rPr>
                                  <w:sz w:val="20"/>
                                  <w:szCs w:val="20"/>
                                </w:rPr>
                              </w:pPr>
                              <w:r w:rsidRPr="00494C9B">
                                <w:rPr>
                                  <w:sz w:val="20"/>
                                  <w:szCs w:val="20"/>
                                </w:rPr>
                                <w:t>Involvement is descriptive</w:t>
                              </w:r>
                              <w:r>
                                <w:rPr>
                                  <w:sz w:val="20"/>
                                  <w:szCs w:val="20"/>
                                </w:rPr>
                                <w:t xml:space="preserve"> </w:t>
                              </w:r>
                              <w:r w:rsidRPr="00494C9B">
                                <w:rPr>
                                  <w:sz w:val="20"/>
                                  <w:szCs w:val="20"/>
                                </w:rPr>
                                <w:t>of methods only, with no identification or discussion of facilitators, barriers or evaluation (n = 60)</w:t>
                              </w:r>
                            </w:p>
                            <w:p w14:paraId="7E3059BC" w14:textId="77777777" w:rsidR="005E2CF5" w:rsidRPr="00B305B9" w:rsidRDefault="005E2CF5" w:rsidP="005E2CF5">
                              <w:pPr>
                                <w:spacing w:after="0" w:line="240" w:lineRule="auto"/>
                                <w:rPr>
                                  <w:sz w:val="20"/>
                                  <w:szCs w:val="20"/>
                                </w:rPr>
                              </w:pPr>
                            </w:p>
                            <w:p w14:paraId="1FEF7DD4" w14:textId="77777777" w:rsidR="005E2CF5" w:rsidRDefault="005E2CF5" w:rsidP="005E2CF5">
                              <w:pPr>
                                <w:spacing w:after="0" w:line="240" w:lineRule="auto"/>
                              </w:pPr>
                            </w:p>
                            <w:p w14:paraId="41BB03A9" w14:textId="77777777" w:rsidR="005E2CF5" w:rsidRDefault="005E2CF5" w:rsidP="005E2CF5"/>
                            <w:p w14:paraId="3E883579"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0"/>
                            <a:ext cx="1457597" cy="791049"/>
                          </a:xfrm>
                          <a:prstGeom prst="rect">
                            <a:avLst/>
                          </a:prstGeom>
                          <a:solidFill>
                            <a:sysClr val="window" lastClr="FFFFFF"/>
                          </a:solidFill>
                          <a:ln w="6350">
                            <a:solidFill>
                              <a:prstClr val="black"/>
                            </a:solidFill>
                          </a:ln>
                        </wps:spPr>
                        <wps:txbx>
                          <w:txbxContent>
                            <w:p w14:paraId="41C6EF86" w14:textId="77777777" w:rsidR="005E2CF5" w:rsidRDefault="005E2CF5" w:rsidP="005E2CF5">
                              <w:pPr>
                                <w:spacing w:after="0" w:line="240" w:lineRule="auto"/>
                                <w:jc w:val="center"/>
                                <w:rPr>
                                  <w:sz w:val="20"/>
                                  <w:szCs w:val="20"/>
                                </w:rPr>
                              </w:pPr>
                              <w:r w:rsidRPr="00D12E26">
                                <w:rPr>
                                  <w:sz w:val="20"/>
                                  <w:szCs w:val="20"/>
                                </w:rPr>
                                <w:t>Records identified</w:t>
                              </w:r>
                              <w:r>
                                <w:rPr>
                                  <w:sz w:val="20"/>
                                  <w:szCs w:val="20"/>
                                </w:rPr>
                                <w:t xml:space="preserve"> through database searches</w:t>
                              </w:r>
                            </w:p>
                            <w:p w14:paraId="07DFB8D5" w14:textId="77777777" w:rsidR="005E2CF5" w:rsidRPr="00D12E26" w:rsidRDefault="005E2CF5" w:rsidP="005E2CF5">
                              <w:pPr>
                                <w:spacing w:after="0" w:line="240" w:lineRule="auto"/>
                                <w:jc w:val="center"/>
                                <w:rPr>
                                  <w:sz w:val="20"/>
                                  <w:szCs w:val="20"/>
                                </w:rPr>
                              </w:pPr>
                              <w:r w:rsidRPr="00D12E26">
                                <w:rPr>
                                  <w:sz w:val="20"/>
                                  <w:szCs w:val="20"/>
                                </w:rPr>
                                <w:t>(n = 7</w:t>
                              </w:r>
                              <w:r>
                                <w:rPr>
                                  <w:sz w:val="20"/>
                                  <w:szCs w:val="20"/>
                                </w:rPr>
                                <w:t>363</w:t>
                              </w:r>
                              <w:r w:rsidRPr="00D12E26">
                                <w:rPr>
                                  <w:sz w:val="20"/>
                                  <w:szCs w:val="20"/>
                                </w:rPr>
                                <w:t>)</w:t>
                              </w:r>
                            </w:p>
                            <w:p w14:paraId="2CC26BFE"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737282" y="0"/>
                            <a:ext cx="1436914" cy="791049"/>
                          </a:xfrm>
                          <a:prstGeom prst="rect">
                            <a:avLst/>
                          </a:prstGeom>
                          <a:solidFill>
                            <a:sysClr val="window" lastClr="FFFFFF"/>
                          </a:solidFill>
                          <a:ln w="6350">
                            <a:solidFill>
                              <a:prstClr val="black"/>
                            </a:solidFill>
                          </a:ln>
                        </wps:spPr>
                        <wps:txbx>
                          <w:txbxContent>
                            <w:p w14:paraId="0AC693AE" w14:textId="77777777" w:rsidR="005E2CF5" w:rsidRDefault="005E2CF5" w:rsidP="005E2CF5">
                              <w:pPr>
                                <w:spacing w:after="0" w:line="240" w:lineRule="auto"/>
                                <w:jc w:val="center"/>
                                <w:rPr>
                                  <w:sz w:val="20"/>
                                  <w:szCs w:val="20"/>
                                </w:rPr>
                              </w:pPr>
                              <w:r w:rsidRPr="00D12E26">
                                <w:rPr>
                                  <w:sz w:val="20"/>
                                  <w:szCs w:val="20"/>
                                </w:rPr>
                                <w:t>Records identified</w:t>
                              </w:r>
                              <w:r>
                                <w:rPr>
                                  <w:sz w:val="20"/>
                                  <w:szCs w:val="20"/>
                                </w:rPr>
                                <w:t xml:space="preserve"> through other sources, including grey literature</w:t>
                              </w:r>
                              <w:r w:rsidRPr="00D12E26">
                                <w:rPr>
                                  <w:sz w:val="20"/>
                                  <w:szCs w:val="20"/>
                                </w:rPr>
                                <w:t xml:space="preserve"> </w:t>
                              </w:r>
                            </w:p>
                            <w:p w14:paraId="7F1C3879" w14:textId="77777777" w:rsidR="005E2CF5" w:rsidRPr="00D12E26" w:rsidRDefault="005E2CF5" w:rsidP="005E2CF5">
                              <w:pPr>
                                <w:spacing w:after="0" w:line="240" w:lineRule="auto"/>
                                <w:jc w:val="center"/>
                                <w:rPr>
                                  <w:sz w:val="20"/>
                                  <w:szCs w:val="20"/>
                                </w:rPr>
                              </w:pPr>
                              <w:r w:rsidRPr="00D12E26">
                                <w:rPr>
                                  <w:sz w:val="20"/>
                                  <w:szCs w:val="20"/>
                                </w:rPr>
                                <w:t xml:space="preserve">(n = </w:t>
                              </w:r>
                              <w:r>
                                <w:rPr>
                                  <w:sz w:val="20"/>
                                  <w:szCs w:val="20"/>
                                </w:rPr>
                                <w:t>324</w:t>
                              </w:r>
                              <w:r w:rsidRPr="00D12E26">
                                <w:rPr>
                                  <w:sz w:val="20"/>
                                  <w:szCs w:val="20"/>
                                </w:rPr>
                                <w:t>)</w:t>
                              </w:r>
                            </w:p>
                            <w:p w14:paraId="78AF77FC" w14:textId="77777777" w:rsidR="005E2CF5" w:rsidRDefault="005E2CF5" w:rsidP="005E2CF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876180" y="1089399"/>
                            <a:ext cx="1457597" cy="633958"/>
                          </a:xfrm>
                          <a:prstGeom prst="rect">
                            <a:avLst/>
                          </a:prstGeom>
                          <a:solidFill>
                            <a:sysClr val="window" lastClr="FFFFFF"/>
                          </a:solidFill>
                          <a:ln w="6350">
                            <a:solidFill>
                              <a:prstClr val="black"/>
                            </a:solidFill>
                          </a:ln>
                        </wps:spPr>
                        <wps:txbx>
                          <w:txbxContent>
                            <w:p w14:paraId="186E7D0E" w14:textId="77777777" w:rsidR="005E2CF5" w:rsidRDefault="005E2CF5" w:rsidP="005E2CF5">
                              <w:pPr>
                                <w:spacing w:after="0" w:line="240" w:lineRule="auto"/>
                                <w:jc w:val="center"/>
                                <w:rPr>
                                  <w:sz w:val="20"/>
                                  <w:szCs w:val="20"/>
                                </w:rPr>
                              </w:pPr>
                              <w:r w:rsidRPr="00D12E26">
                                <w:rPr>
                                  <w:sz w:val="20"/>
                                  <w:szCs w:val="20"/>
                                </w:rPr>
                                <w:t xml:space="preserve">Records after duplicates removed </w:t>
                              </w:r>
                            </w:p>
                            <w:p w14:paraId="61C0443F" w14:textId="77777777" w:rsidR="005E2CF5" w:rsidRPr="00D12E26" w:rsidRDefault="005E2CF5" w:rsidP="005E2CF5">
                              <w:pPr>
                                <w:spacing w:after="0" w:line="240" w:lineRule="auto"/>
                                <w:jc w:val="center"/>
                                <w:rPr>
                                  <w:sz w:val="20"/>
                                  <w:szCs w:val="20"/>
                                </w:rPr>
                              </w:pPr>
                              <w:r w:rsidRPr="00D12E26">
                                <w:rPr>
                                  <w:sz w:val="20"/>
                                  <w:szCs w:val="20"/>
                                </w:rPr>
                                <w:t xml:space="preserve">(n = </w:t>
                              </w:r>
                              <w:r>
                                <w:rPr>
                                  <w:sz w:val="20"/>
                                  <w:szCs w:val="20"/>
                                </w:rPr>
                                <w:t>4688</w:t>
                              </w:r>
                              <w:r w:rsidRPr="00D12E26">
                                <w:rPr>
                                  <w:sz w:val="20"/>
                                  <w:szCs w:val="20"/>
                                </w:rPr>
                                <w:t>)</w:t>
                              </w:r>
                            </w:p>
                            <w:p w14:paraId="28070DA3"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899080" y="3211280"/>
                            <a:ext cx="1457597" cy="602704"/>
                          </a:xfrm>
                          <a:prstGeom prst="rect">
                            <a:avLst/>
                          </a:prstGeom>
                          <a:solidFill>
                            <a:sysClr val="window" lastClr="FFFFFF"/>
                          </a:solidFill>
                          <a:ln w="6350">
                            <a:solidFill>
                              <a:prstClr val="black"/>
                            </a:solidFill>
                          </a:ln>
                        </wps:spPr>
                        <wps:txbx>
                          <w:txbxContent>
                            <w:p w14:paraId="54E42F27" w14:textId="77777777" w:rsidR="005E2CF5" w:rsidRDefault="005E2CF5" w:rsidP="005E2CF5">
                              <w:pPr>
                                <w:spacing w:after="0" w:line="240" w:lineRule="auto"/>
                                <w:jc w:val="center"/>
                                <w:rPr>
                                  <w:sz w:val="20"/>
                                  <w:szCs w:val="20"/>
                                </w:rPr>
                              </w:pPr>
                              <w:r w:rsidRPr="00D12E26">
                                <w:rPr>
                                  <w:sz w:val="20"/>
                                  <w:szCs w:val="20"/>
                                </w:rPr>
                                <w:t xml:space="preserve">Full text </w:t>
                              </w:r>
                              <w:r>
                                <w:rPr>
                                  <w:sz w:val="20"/>
                                  <w:szCs w:val="20"/>
                                </w:rPr>
                                <w:t>papers</w:t>
                              </w:r>
                              <w:r w:rsidRPr="00D12E26">
                                <w:rPr>
                                  <w:sz w:val="20"/>
                                  <w:szCs w:val="20"/>
                                </w:rPr>
                                <w:t xml:space="preserve"> assessed for eligibility </w:t>
                              </w:r>
                            </w:p>
                            <w:p w14:paraId="50F1DD95" w14:textId="77777777" w:rsidR="005E2CF5" w:rsidRPr="00D12E26" w:rsidRDefault="005E2CF5" w:rsidP="005E2CF5">
                              <w:pPr>
                                <w:spacing w:after="0" w:line="240" w:lineRule="auto"/>
                                <w:jc w:val="center"/>
                                <w:rPr>
                                  <w:sz w:val="20"/>
                                  <w:szCs w:val="20"/>
                                </w:rPr>
                              </w:pPr>
                              <w:r w:rsidRPr="00D12E26">
                                <w:rPr>
                                  <w:sz w:val="20"/>
                                  <w:szCs w:val="20"/>
                                </w:rPr>
                                <w:t>(n = 5</w:t>
                              </w:r>
                              <w:r>
                                <w:rPr>
                                  <w:sz w:val="20"/>
                                  <w:szCs w:val="20"/>
                                </w:rPr>
                                <w:t>17</w:t>
                              </w:r>
                              <w:r w:rsidRPr="00D12E26">
                                <w:rPr>
                                  <w:sz w:val="20"/>
                                  <w:szCs w:val="20"/>
                                </w:rPr>
                                <w:t>)</w:t>
                              </w:r>
                            </w:p>
                            <w:p w14:paraId="69CE84FA"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Text Box 192"/>
                        <wps:cNvSpPr txBox="1"/>
                        <wps:spPr>
                          <a:xfrm>
                            <a:off x="2743076" y="2065039"/>
                            <a:ext cx="1457597" cy="441857"/>
                          </a:xfrm>
                          <a:prstGeom prst="rect">
                            <a:avLst/>
                          </a:prstGeom>
                          <a:solidFill>
                            <a:sysClr val="window" lastClr="FFFFFF"/>
                          </a:solidFill>
                          <a:ln w="6350">
                            <a:solidFill>
                              <a:prstClr val="black"/>
                            </a:solidFill>
                          </a:ln>
                        </wps:spPr>
                        <wps:txbx>
                          <w:txbxContent>
                            <w:p w14:paraId="7F3C6725" w14:textId="77777777" w:rsidR="005E2CF5" w:rsidRDefault="005E2CF5" w:rsidP="005E2CF5">
                              <w:pPr>
                                <w:spacing w:after="0" w:line="240" w:lineRule="auto"/>
                                <w:jc w:val="center"/>
                                <w:rPr>
                                  <w:sz w:val="20"/>
                                  <w:szCs w:val="20"/>
                                </w:rPr>
                              </w:pPr>
                              <w:r>
                                <w:rPr>
                                  <w:sz w:val="20"/>
                                  <w:szCs w:val="20"/>
                                </w:rPr>
                                <w:t xml:space="preserve">Abstracts excluded </w:t>
                              </w:r>
                            </w:p>
                            <w:p w14:paraId="4B4DE45C" w14:textId="77777777" w:rsidR="005E2CF5" w:rsidRDefault="005E2CF5" w:rsidP="005E2CF5">
                              <w:pPr>
                                <w:spacing w:after="0" w:line="240" w:lineRule="auto"/>
                                <w:jc w:val="center"/>
                              </w:pPr>
                              <w:r>
                                <w:rPr>
                                  <w:sz w:val="20"/>
                                  <w:szCs w:val="20"/>
                                </w:rPr>
                                <w:t>(n = 4171)</w:t>
                              </w:r>
                            </w:p>
                            <w:p w14:paraId="063E893F"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Text Box 193"/>
                        <wps:cNvSpPr txBox="1"/>
                        <wps:spPr>
                          <a:xfrm>
                            <a:off x="899119" y="2065029"/>
                            <a:ext cx="1457597" cy="441867"/>
                          </a:xfrm>
                          <a:prstGeom prst="rect">
                            <a:avLst/>
                          </a:prstGeom>
                          <a:solidFill>
                            <a:sysClr val="window" lastClr="FFFFFF"/>
                          </a:solidFill>
                          <a:ln w="6350">
                            <a:solidFill>
                              <a:prstClr val="black"/>
                            </a:solidFill>
                          </a:ln>
                        </wps:spPr>
                        <wps:txbx>
                          <w:txbxContent>
                            <w:p w14:paraId="06ECED3E" w14:textId="77777777" w:rsidR="005E2CF5" w:rsidRDefault="005E2CF5" w:rsidP="005E2CF5">
                              <w:pPr>
                                <w:spacing w:after="0" w:line="240" w:lineRule="auto"/>
                                <w:jc w:val="center"/>
                                <w:rPr>
                                  <w:sz w:val="20"/>
                                  <w:szCs w:val="20"/>
                                </w:rPr>
                              </w:pPr>
                              <w:r>
                                <w:rPr>
                                  <w:sz w:val="20"/>
                                  <w:szCs w:val="20"/>
                                </w:rPr>
                                <w:t>Abstracts</w:t>
                              </w:r>
                              <w:r w:rsidRPr="00D12E26">
                                <w:rPr>
                                  <w:sz w:val="20"/>
                                  <w:szCs w:val="20"/>
                                </w:rPr>
                                <w:t xml:space="preserve"> screened </w:t>
                              </w:r>
                            </w:p>
                            <w:p w14:paraId="4A561893" w14:textId="77777777" w:rsidR="005E2CF5" w:rsidRPr="00D12E26" w:rsidRDefault="005E2CF5" w:rsidP="005E2CF5">
                              <w:pPr>
                                <w:spacing w:after="0" w:line="240" w:lineRule="auto"/>
                                <w:jc w:val="center"/>
                                <w:rPr>
                                  <w:sz w:val="20"/>
                                  <w:szCs w:val="20"/>
                                </w:rPr>
                              </w:pPr>
                              <w:r w:rsidRPr="00D12E26">
                                <w:rPr>
                                  <w:sz w:val="20"/>
                                  <w:szCs w:val="20"/>
                                </w:rPr>
                                <w:t xml:space="preserve">(n = </w:t>
                              </w:r>
                              <w:r>
                                <w:rPr>
                                  <w:sz w:val="20"/>
                                  <w:szCs w:val="20"/>
                                </w:rPr>
                                <w:t>4688</w:t>
                              </w:r>
                              <w:r w:rsidRPr="00D12E26">
                                <w:rPr>
                                  <w:sz w:val="20"/>
                                  <w:szCs w:val="20"/>
                                </w:rPr>
                                <w:t>)</w:t>
                              </w:r>
                            </w:p>
                            <w:p w14:paraId="63F989F4"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194"/>
                        <wps:cNvSpPr txBox="1"/>
                        <wps:spPr>
                          <a:xfrm>
                            <a:off x="876140" y="4465322"/>
                            <a:ext cx="1538151" cy="793133"/>
                          </a:xfrm>
                          <a:prstGeom prst="rect">
                            <a:avLst/>
                          </a:prstGeom>
                          <a:solidFill>
                            <a:sysClr val="window" lastClr="FFFFFF"/>
                          </a:solidFill>
                          <a:ln w="6350">
                            <a:solidFill>
                              <a:prstClr val="black"/>
                            </a:solidFill>
                          </a:ln>
                        </wps:spPr>
                        <wps:txbx>
                          <w:txbxContent>
                            <w:p w14:paraId="461642DC" w14:textId="77777777" w:rsidR="005E2CF5" w:rsidRPr="00D12E26" w:rsidRDefault="005E2CF5" w:rsidP="005E2CF5">
                              <w:pPr>
                                <w:spacing w:after="0" w:line="240" w:lineRule="auto"/>
                                <w:jc w:val="center"/>
                                <w:rPr>
                                  <w:sz w:val="20"/>
                                  <w:szCs w:val="20"/>
                                </w:rPr>
                              </w:pPr>
                              <w:r w:rsidRPr="00D12E26">
                                <w:rPr>
                                  <w:sz w:val="20"/>
                                  <w:szCs w:val="20"/>
                                </w:rPr>
                                <w:t xml:space="preserve">Records </w:t>
                              </w:r>
                              <w:r>
                                <w:rPr>
                                  <w:sz w:val="20"/>
                                  <w:szCs w:val="20"/>
                                </w:rPr>
                                <w:t>included (n = 93), representing 60 unique studies included in synthesis</w:t>
                              </w:r>
                            </w:p>
                            <w:p w14:paraId="5F0FC085" w14:textId="77777777" w:rsidR="005E2CF5" w:rsidRDefault="005E2CF5" w:rsidP="005E2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464819" y="5379720"/>
                            <a:ext cx="3178925" cy="327131"/>
                          </a:xfrm>
                          <a:prstGeom prst="rect">
                            <a:avLst/>
                          </a:prstGeom>
                          <a:noFill/>
                          <a:ln w="6350">
                            <a:noFill/>
                          </a:ln>
                        </wps:spPr>
                        <wps:txbx>
                          <w:txbxContent>
                            <w:p w14:paraId="5AE57461" w14:textId="34302D0A" w:rsidR="005E2CF5" w:rsidRPr="003630EF" w:rsidRDefault="005E2CF5" w:rsidP="005E2CF5">
                              <w:pPr>
                                <w:spacing w:after="0" w:line="240" w:lineRule="auto"/>
                                <w:rPr>
                                  <w:rFonts w:cstheme="minorHAnsi"/>
                                  <w:b/>
                                  <w:sz w:val="20"/>
                                  <w:szCs w:val="20"/>
                                </w:rPr>
                              </w:pPr>
                              <w:bookmarkStart w:id="57" w:name="Figure1"/>
                              <w:bookmarkEnd w:id="57"/>
                              <w:r w:rsidRPr="00D31D66">
                                <w:rPr>
                                  <w:rFonts w:cstheme="minorHAnsi"/>
                                  <w:b/>
                                  <w:sz w:val="20"/>
                                  <w:szCs w:val="20"/>
                                </w:rPr>
                                <w:t>Figure</w:t>
                              </w:r>
                              <w:r>
                                <w:rPr>
                                  <w:rFonts w:cstheme="minorHAnsi"/>
                                  <w:b/>
                                  <w:sz w:val="20"/>
                                  <w:szCs w:val="20"/>
                                </w:rPr>
                                <w:t xml:space="preserve"> 1</w:t>
                              </w:r>
                              <w:r w:rsidRPr="00D31D66">
                                <w:rPr>
                                  <w:rFonts w:cstheme="minorHAnsi"/>
                                  <w:b/>
                                  <w:sz w:val="20"/>
                                  <w:szCs w:val="20"/>
                                </w:rPr>
                                <w:t xml:space="preserve">. PRISMA flow </w:t>
                              </w:r>
                              <w:r>
                                <w:rPr>
                                  <w:rFonts w:cstheme="minorHAnsi"/>
                                  <w:b/>
                                  <w:sz w:val="20"/>
                                  <w:szCs w:val="20"/>
                                </w:rPr>
                                <w:t>d</w:t>
                              </w:r>
                              <w:r w:rsidRPr="00D31D66">
                                <w:rPr>
                                  <w:rFonts w:cstheme="minorHAnsi"/>
                                  <w:b/>
                                  <w:sz w:val="20"/>
                                  <w:szCs w:val="20"/>
                                </w:rPr>
                                <w:t>iagram</w:t>
                              </w:r>
                              <w:r w:rsidR="00C753E8" w:rsidRPr="00C753E8">
                                <w:rPr>
                                  <w:rFonts w:cstheme="minorHAnsi"/>
                                  <w:b/>
                                  <w:sz w:val="20"/>
                                  <w:szCs w:val="20"/>
                                </w:rPr>
                                <w:t xml:space="preserve"> </w:t>
                              </w:r>
                              <w:r w:rsidR="00C753E8" w:rsidRPr="00C753E8">
                                <w:rPr>
                                  <w:rFonts w:cstheme="minorHAnsi"/>
                                  <w:sz w:val="20"/>
                                  <w:szCs w:val="20"/>
                                </w:rPr>
                                <w:fldChar w:fldCharType="begin"/>
                              </w:r>
                              <w:r w:rsidR="00C753E8" w:rsidRPr="00C753E8">
                                <w:rPr>
                                  <w:rFonts w:cstheme="minorHAnsi"/>
                                  <w:sz w:val="20"/>
                                  <w:szCs w:val="20"/>
                                </w:rPr>
                                <w:instrText xml:space="preserve"> ADDIN EN.CITE &lt;EndNote&gt;&lt;Cite&gt;&lt;RecNum&gt;15224&lt;/RecNum&gt;&lt;DisplayText&gt;(Moher et al. 2009)&lt;/DisplayText&gt;&lt;record&gt;&lt;rec-number&gt;15224&lt;/rec-number&gt;&lt;foreign-keys&gt;&lt;key app="EN" db-id="eda99esr9arp52e20v2pftz4rp5s9x0evef5" timestamp="1487344478"&gt;1522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reprint-edition&gt;not in file&lt;/reprint-edition&gt;&lt;dates&gt;&lt;year&gt;2009&lt;/year&gt;&lt;/dates&gt;&lt;isbn&gt;1549-1676&lt;/isbn&gt;&lt;urls&gt;&lt;related-urls&gt;&lt;url&gt;http://journals.plos.org/plosmedicine/article?id=10.1371/journal.pmed.1000097&lt;/url&gt;&lt;/related-urls&gt;&lt;/urls&gt;&lt;/record&gt;&lt;/Cite&gt;&lt;/EndNote&gt;</w:instrText>
                              </w:r>
                              <w:r w:rsidR="00C753E8" w:rsidRPr="00C753E8">
                                <w:rPr>
                                  <w:rFonts w:cstheme="minorHAnsi"/>
                                  <w:sz w:val="20"/>
                                  <w:szCs w:val="20"/>
                                </w:rPr>
                                <w:fldChar w:fldCharType="separate"/>
                              </w:r>
                              <w:r w:rsidR="00C753E8" w:rsidRPr="00C753E8">
                                <w:rPr>
                                  <w:rFonts w:cstheme="minorHAnsi"/>
                                  <w:noProof/>
                                  <w:sz w:val="20"/>
                                  <w:szCs w:val="20"/>
                                </w:rPr>
                                <w:t>(Moher et al. 2009)</w:t>
                              </w:r>
                              <w:r w:rsidR="00C753E8" w:rsidRPr="00C753E8">
                                <w:rPr>
                                  <w:rFonts w:cstheme="minorHAnsi"/>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Straight Arrow Connector 196"/>
                        <wps:cNvCnPr/>
                        <wps:spPr>
                          <a:xfrm>
                            <a:off x="1173406" y="791049"/>
                            <a:ext cx="0" cy="298612"/>
                          </a:xfrm>
                          <a:prstGeom prst="straightConnector1">
                            <a:avLst/>
                          </a:prstGeom>
                          <a:noFill/>
                          <a:ln w="6350" cap="flat" cmpd="sng" algn="ctr">
                            <a:solidFill>
                              <a:sysClr val="windowText" lastClr="000000"/>
                            </a:solidFill>
                            <a:prstDash val="solid"/>
                            <a:miter lim="800000"/>
                            <a:tailEnd type="triangle"/>
                          </a:ln>
                          <a:effectLst/>
                        </wps:spPr>
                        <wps:bodyPr/>
                      </wps:wsp>
                      <wps:wsp>
                        <wps:cNvPr id="197" name="Straight Arrow Connector 197"/>
                        <wps:cNvCnPr/>
                        <wps:spPr>
                          <a:xfrm>
                            <a:off x="2011553" y="791049"/>
                            <a:ext cx="0" cy="298595"/>
                          </a:xfrm>
                          <a:prstGeom prst="straightConnector1">
                            <a:avLst/>
                          </a:prstGeom>
                          <a:noFill/>
                          <a:ln w="6350" cap="flat" cmpd="sng" algn="ctr">
                            <a:solidFill>
                              <a:sysClr val="windowText" lastClr="000000"/>
                            </a:solidFill>
                            <a:prstDash val="solid"/>
                            <a:miter lim="800000"/>
                            <a:tailEnd type="triangle"/>
                          </a:ln>
                          <a:effectLst/>
                        </wps:spPr>
                        <wps:bodyPr/>
                      </wps:wsp>
                      <wps:wsp>
                        <wps:cNvPr id="201" name="Straight Arrow Connector 201"/>
                        <wps:cNvCnPr/>
                        <wps:spPr>
                          <a:xfrm>
                            <a:off x="2356756" y="2286000"/>
                            <a:ext cx="389164" cy="0"/>
                          </a:xfrm>
                          <a:prstGeom prst="straightConnector1">
                            <a:avLst/>
                          </a:prstGeom>
                          <a:noFill/>
                          <a:ln w="6350" cap="flat" cmpd="sng" algn="ctr">
                            <a:solidFill>
                              <a:sysClr val="windowText" lastClr="000000"/>
                            </a:solidFill>
                            <a:prstDash val="solid"/>
                            <a:miter lim="800000"/>
                            <a:tailEnd type="triangle"/>
                          </a:ln>
                          <a:effectLst/>
                        </wps:spPr>
                        <wps:bodyPr/>
                      </wps:wsp>
                      <wps:wsp>
                        <wps:cNvPr id="202" name="Straight Arrow Connector 202"/>
                        <wps:cNvCnPr/>
                        <wps:spPr>
                          <a:xfrm>
                            <a:off x="2377438" y="3604260"/>
                            <a:ext cx="390360" cy="0"/>
                          </a:xfrm>
                          <a:prstGeom prst="straightConnector1">
                            <a:avLst/>
                          </a:prstGeom>
                          <a:noFill/>
                          <a:ln w="6350" cap="flat" cmpd="sng" algn="ctr">
                            <a:solidFill>
                              <a:sysClr val="windowText" lastClr="000000"/>
                            </a:solidFill>
                            <a:prstDash val="solid"/>
                            <a:miter lim="800000"/>
                            <a:tailEnd type="triangle"/>
                          </a:ln>
                          <a:effectLst/>
                        </wps:spPr>
                        <wps:bodyPr/>
                      </wps:wsp>
                      <wps:wsp>
                        <wps:cNvPr id="204" name="Straight Arrow Connector 204"/>
                        <wps:cNvCnPr>
                          <a:stCxn id="30" idx="2"/>
                        </wps:cNvCnPr>
                        <wps:spPr>
                          <a:xfrm>
                            <a:off x="1604979" y="1723357"/>
                            <a:ext cx="10359" cy="341663"/>
                          </a:xfrm>
                          <a:prstGeom prst="straightConnector1">
                            <a:avLst/>
                          </a:prstGeom>
                          <a:noFill/>
                          <a:ln w="6350" cap="flat" cmpd="sng" algn="ctr">
                            <a:solidFill>
                              <a:sysClr val="windowText" lastClr="000000"/>
                            </a:solidFill>
                            <a:prstDash val="solid"/>
                            <a:miter lim="800000"/>
                            <a:tailEnd type="triangle"/>
                          </a:ln>
                          <a:effectLst/>
                        </wps:spPr>
                        <wps:bodyPr/>
                      </wps:wsp>
                      <wps:wsp>
                        <wps:cNvPr id="205" name="Straight Arrow Connector 205"/>
                        <wps:cNvCnPr>
                          <a:endCxn id="31" idx="0"/>
                        </wps:cNvCnPr>
                        <wps:spPr>
                          <a:xfrm>
                            <a:off x="1615288" y="2506896"/>
                            <a:ext cx="12591" cy="704385"/>
                          </a:xfrm>
                          <a:prstGeom prst="straightConnector1">
                            <a:avLst/>
                          </a:prstGeom>
                          <a:noFill/>
                          <a:ln w="6350" cap="flat" cmpd="sng" algn="ctr">
                            <a:solidFill>
                              <a:sysClr val="windowText" lastClr="000000"/>
                            </a:solidFill>
                            <a:prstDash val="solid"/>
                            <a:miter lim="800000"/>
                            <a:tailEnd type="triangle"/>
                          </a:ln>
                          <a:effectLst/>
                        </wps:spPr>
                        <wps:bodyPr/>
                      </wps:wsp>
                      <wps:wsp>
                        <wps:cNvPr id="206" name="Straight Arrow Connector 206"/>
                        <wps:cNvCnPr>
                          <a:stCxn id="31" idx="2"/>
                          <a:endCxn id="194" idx="0"/>
                        </wps:cNvCnPr>
                        <wps:spPr>
                          <a:xfrm>
                            <a:off x="1627879" y="3813985"/>
                            <a:ext cx="17337" cy="651337"/>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0D849C5" id="Group 208" o:spid="_x0000_s1039" style="position:absolute;margin-left:6.55pt;margin-top:8.5pt;width:474.75pt;height:404pt;z-index:251724800;mso-width-relative:margin;mso-height-relative:margin" coordsize="60293,570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s9bKwYAAEYvAAAOAAAAZHJzL2Uyb0RvYy54bWzsWltv2zYYfR+w/yDofbVI6mrUKbK0KQYU&#10;bYB06DMjybYwSdQoJnb263tISvI1SeMNxeI4D45EUhT18ZzvyrfvllXp3OWyLUQ9cckbz3XyOhVZ&#10;Uc8m7p9fL3+LXadVvM54Kep84t7nrfvu7Ndf3i6acU7FXJRZLh1MUrfjRTNx50o149GoTed5xds3&#10;oslrdE6FrLjCrZyNMskXmL0qR9TzwtFCyKyRIs3bFq3vbad7ZuafTvNUfZlO21w55cTF2pT5leb3&#10;Rv+Ozt7y8UzyZl6k3TL4AauoeFHjpcNU77nizq0sdqaqilSKVkzVm1RUIzGdFmluvgFfQ7ytr/ko&#10;xW1jvmU2XsyaQUwQ7ZacDp42/Xz3UTbXzZWEJBbNDLIwd/pbllNZ6f9YpbM0IrsfRJYvlZOiMfRo&#10;whhxnRR9AWFe7HVCTeeQ/M5z6fzD3icjL4wDordj1L94tLGcRQOAtCsZtP9OBtdz3uRGtO0YMriS&#10;TpEBv0BrzSvg9Kv+wN/F0kGTkYwZpuXkqCXaMbZvb9G4R1w0CqPYg2QgGBoT4rNIP8HHvegYDUnA&#10;AEotOux+EhIjukEAfNzIVn3MReXoi4krAWeDMn73qVVWVv0QPXMryiK7LMrS3Ny3F6V07jiQD8Jk&#10;YuE6JW8VGifupfnrxL3xWFk7C2wrCzzzpo0+/a5hzpuSp3/tzoDVlzV2Ue+XlYy+UsubpZXwILYb&#10;kd1DmlJYTrZNellg/k9Y4hWXICEkA8WivuBnWgosSnRXrjMX8p997Xo8cIFe11mA1BO3/fuWyxxf&#10;/kcNxCTE97UWMDd+EFHcyPWem/We+ra6EJAe9hCrM5d6vCr7y6kU1Tfon3P9VnTxOsW7J67qLy+U&#10;VTXQX2l+fm4GgfcNV5/q6ybVU+ut0nL9uvzGZdNttAJGPoseo3y8td92rH6yFue3SkwLAwYtaCvV&#10;Tv7giyb1TyAO3SUOmg4jDgS5q2cIditIIkuWKCGen3TY67VUT4Qj4grtJXjiyjFxJdkxMtSAWTMV&#10;tug5RoZELKIx3c8YFkLfvS7GsFfAmFTJV2dftJu05Zih6TD7Ekchia2RIV6csMSQb+WXbZiakLEk&#10;MJbsuN0yvxfmydQckanRgdk2bQYH/JmmJk4SBHfG0jBKCMX1RjizSRuPRp7B1HHTJjjR5gijGZLA&#10;o9rijW47zN7QyGdeFNpEgBcGHnvM4Pg+iQOTKThu5oS9NE8G54gMDknYHuYMXvnzTQ4hiJZMfgzE&#10;sWHSA56aJk74CohjPnGV6jkl0I4igUYSROo7Jmfwyp9LHIQ4OtEJ4vh+GDBqbNcacQIWE6TbTeo5&#10;ShhhhqLHbXGGfOTJ4hyVxQn2EGfwy59JHD/0487iBCxKdIFgI8hhJIoTijfqmg2jEUGEhQGHE6cW&#10;ul5j3rFVeRl6MPmjFZUhd3jC9VHhGhGDNQjXSvJiNlfOuZRi4VyIukYhUEgHJcPeiwbOL+quiNsX&#10;3vpC6lDBJUgX+56NRFY1lJVZgMUwtcgkDomxGA/juu3WNCzGVrK2ClW6dmnLVPtQ7qS6QjctOepl&#10;adVkqNbVM6Q2yxmOEugspyljPl7T1HXatbqmZ/46Su7ULt/zdm4LoqbLUrsqFE4glEU1cVG7xp9t&#10;VrwoP9SZo+4blIOVLHg9K/NuZs1HiM2cL+gqsdojW9U7LRW1ZujKbz+pDkd0iexJ1Awu5A+hBqVp&#10;EgTw66HyHkdNkBi9e0LNC0MNdvhJ1OgxwHNXo3pa11AWhFHQZT1oHA7EGo4/xAkJu/KU4dwJNi8O&#10;NkOa7EETRb31tNmPwCZCugynCbR/FXo+Dbc9sMRDuzVUJ9i8RBtFURh4ykbpMZvaxvgC6mJZm2NE&#10;uh5YZDiFZd2UNa1kVdQDZ7IIEJVENqNEIsqYzbSuPCDisQDdxrv3SRg+ERafvKD/pRdEvSEmfEQx&#10;rceIWjEZl67OBojBJhqIWS3z4xAjAY2tAqMBTjVaH30NYjRI+syLB1V3cplephJ7OjyjCLUeVWI9&#10;wvrs3Ap8Jh14EPpoFHcKDik+llh4raEvYjiHahRciOO69kzqyfP67zwvc2oZh7VNUqg7WK5Pg6/f&#10;m7Bwdfz97DsAAAD//wMAUEsDBBQABgAIAAAAIQBQyhLN4AAAAAkBAAAPAAAAZHJzL2Rvd25yZXYu&#10;eG1sTI9BS8NAEIXvgv9hGcGb3SSlsY3ZlFLUUxFsBeltm50modnZkN0m6b93POlpeLzHm+/l68m2&#10;YsDeN44UxLMIBFLpTEOVgq/D29MShA+ajG4doYIbelgX93e5zowb6ROHfagEl5DPtII6hC6T0pc1&#10;Wu1nrkNi7+x6qwPLvpKm1yOX21YmUZRKqxviD7XucFtjedlfrYL3UY+befw67C7n7e14WHx872JU&#10;6vFh2ryACDiFvzD84jM6FMx0clcyXrSs5zEn+T7zJPZXaZKCOClYJosIZJHL/wuKHwAAAP//AwBQ&#10;SwECLQAUAAYACAAAACEAtoM4kv4AAADhAQAAEwAAAAAAAAAAAAAAAAAAAAAAW0NvbnRlbnRfVHlw&#10;ZXNdLnhtbFBLAQItABQABgAIAAAAIQA4/SH/1gAAAJQBAAALAAAAAAAAAAAAAAAAAC8BAABfcmVs&#10;cy8ucmVsc1BLAQItABQABgAIAAAAIQCvss9bKwYAAEYvAAAOAAAAAAAAAAAAAAAAAC4CAABkcnMv&#10;ZTJvRG9jLnhtbFBLAQItABQABgAIAAAAIQBQyhLN4AAAAAkBAAAPAAAAAAAAAAAAAAAAAIUIAABk&#10;cnMvZG93bnJldi54bWxQSwUGAAAAAAQABADzAAAAkgkAAAAA&#10;">
                <v:shape id="Text Box 18" o:spid="_x0000_s1040" type="#_x0000_t202" style="position:absolute;left:27678;top:28114;width:32615;height:20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wwwAAANsAAAAPAAAAZHJzL2Rvd25yZXYueG1sRI9Bb8Iw&#10;DIXvk/YfIk/iNlJ2QKwQEEKatMs00e0ANysxbaBxqiYrhV8/HybtZus9v/d5tRlDqwbqk49sYDYt&#10;QBHb6DzXBr6/3p4XoFJGdthGJgM3SrBZPz6ssHTxynsaqlwrCeFUooEm567UOtmGAqZp7IhFO8U+&#10;YJa1r7Xr8SrhodUvRTHXAT1LQ4Md7Rqyl+onGHB8iGyP/uPuubL+9f65ONvBmMnTuF2CyjTmf/Pf&#10;9bsTfIGVX2QAvf4FAAD//wMAUEsBAi0AFAAGAAgAAAAhANvh9svuAAAAhQEAABMAAAAAAAAAAAAA&#10;AAAAAAAAAFtDb250ZW50X1R5cGVzXS54bWxQSwECLQAUAAYACAAAACEAWvQsW78AAAAVAQAACwAA&#10;AAAAAAAAAAAAAAAfAQAAX3JlbHMvLnJlbHNQSwECLQAUAAYACAAAACEAPsyhMMMAAADbAAAADwAA&#10;AAAAAAAAAAAAAAAHAgAAZHJzL2Rvd25yZXYueG1sUEsFBgAAAAADAAMAtwAAAPcCAAAAAA==&#10;" fillcolor="window" strokeweight=".5pt">
                  <v:textbox>
                    <w:txbxContent>
                      <w:p w14:paraId="3185211E" w14:textId="77777777" w:rsidR="005E2CF5" w:rsidRPr="00D12E26" w:rsidRDefault="005E2CF5" w:rsidP="005E2CF5">
                        <w:pPr>
                          <w:rPr>
                            <w:sz w:val="20"/>
                            <w:szCs w:val="20"/>
                          </w:rPr>
                        </w:pPr>
                        <w:r w:rsidRPr="00D12E26">
                          <w:rPr>
                            <w:sz w:val="20"/>
                            <w:szCs w:val="20"/>
                          </w:rPr>
                          <w:t xml:space="preserve">Records excluded (n = </w:t>
                        </w:r>
                        <w:r>
                          <w:rPr>
                            <w:sz w:val="20"/>
                            <w:szCs w:val="20"/>
                          </w:rPr>
                          <w:t>424</w:t>
                        </w:r>
                        <w:r w:rsidRPr="00D12E26">
                          <w:rPr>
                            <w:sz w:val="20"/>
                            <w:szCs w:val="20"/>
                          </w:rPr>
                          <w:t>)</w:t>
                        </w:r>
                        <w:r>
                          <w:rPr>
                            <w:sz w:val="20"/>
                            <w:szCs w:val="20"/>
                          </w:rPr>
                          <w:t>. Reasons for exclusion:</w:t>
                        </w:r>
                      </w:p>
                      <w:p w14:paraId="5B544733" w14:textId="77777777" w:rsidR="005E2CF5" w:rsidRPr="00B305B9" w:rsidRDefault="005E2CF5" w:rsidP="00B35582">
                        <w:pPr>
                          <w:pStyle w:val="ListParagraph"/>
                          <w:numPr>
                            <w:ilvl w:val="0"/>
                            <w:numId w:val="29"/>
                          </w:numPr>
                          <w:spacing w:after="0" w:line="240" w:lineRule="auto"/>
                          <w:ind w:left="284" w:hanging="284"/>
                          <w:rPr>
                            <w:sz w:val="20"/>
                            <w:szCs w:val="20"/>
                          </w:rPr>
                        </w:pPr>
                        <w:r w:rsidRPr="00B305B9">
                          <w:rPr>
                            <w:sz w:val="20"/>
                            <w:szCs w:val="20"/>
                          </w:rPr>
                          <w:t xml:space="preserve">Involvement in </w:t>
                        </w:r>
                        <w:r>
                          <w:rPr>
                            <w:sz w:val="20"/>
                            <w:szCs w:val="20"/>
                          </w:rPr>
                          <w:t>other palliative care settings</w:t>
                        </w:r>
                        <w:r w:rsidRPr="00B305B9">
                          <w:rPr>
                            <w:sz w:val="20"/>
                            <w:szCs w:val="20"/>
                          </w:rPr>
                          <w:t xml:space="preserve"> (n = </w:t>
                        </w:r>
                        <w:r>
                          <w:rPr>
                            <w:sz w:val="20"/>
                            <w:szCs w:val="20"/>
                          </w:rPr>
                          <w:t>29</w:t>
                        </w:r>
                        <w:r w:rsidRPr="00B305B9">
                          <w:rPr>
                            <w:sz w:val="20"/>
                            <w:szCs w:val="20"/>
                          </w:rPr>
                          <w:t>)</w:t>
                        </w:r>
                      </w:p>
                      <w:p w14:paraId="4B3C5E6C" w14:textId="77777777" w:rsidR="005E2CF5" w:rsidRPr="00494C9B" w:rsidRDefault="005E2CF5" w:rsidP="00B35582">
                        <w:pPr>
                          <w:pStyle w:val="ListParagraph"/>
                          <w:numPr>
                            <w:ilvl w:val="0"/>
                            <w:numId w:val="29"/>
                          </w:numPr>
                          <w:spacing w:after="0" w:line="240" w:lineRule="auto"/>
                          <w:ind w:left="284" w:hanging="284"/>
                          <w:rPr>
                            <w:sz w:val="20"/>
                            <w:szCs w:val="20"/>
                          </w:rPr>
                        </w:pPr>
                        <w:r w:rsidRPr="00494C9B">
                          <w:rPr>
                            <w:sz w:val="20"/>
                            <w:szCs w:val="20"/>
                          </w:rPr>
                          <w:t>Involvement in other health research (palliative care not explicitly mentioned) (n = 323)</w:t>
                        </w:r>
                      </w:p>
                      <w:p w14:paraId="65FF287A" w14:textId="77777777" w:rsidR="005E2CF5" w:rsidRPr="00494C9B" w:rsidRDefault="005E2CF5" w:rsidP="00B35582">
                        <w:pPr>
                          <w:pStyle w:val="ListParagraph"/>
                          <w:numPr>
                            <w:ilvl w:val="0"/>
                            <w:numId w:val="29"/>
                          </w:numPr>
                          <w:spacing w:after="0" w:line="240" w:lineRule="auto"/>
                          <w:ind w:left="284" w:hanging="284"/>
                          <w:rPr>
                            <w:sz w:val="20"/>
                            <w:szCs w:val="20"/>
                          </w:rPr>
                        </w:pPr>
                        <w:r w:rsidRPr="00494C9B">
                          <w:rPr>
                            <w:sz w:val="20"/>
                            <w:szCs w:val="20"/>
                          </w:rPr>
                          <w:t>Participation in research (n = 9)</w:t>
                        </w:r>
                      </w:p>
                      <w:p w14:paraId="08C0C8F5" w14:textId="77777777" w:rsidR="005E2CF5" w:rsidRDefault="005E2CF5" w:rsidP="00B35582">
                        <w:pPr>
                          <w:pStyle w:val="ListParagraph"/>
                          <w:numPr>
                            <w:ilvl w:val="0"/>
                            <w:numId w:val="29"/>
                          </w:numPr>
                          <w:spacing w:after="0" w:line="240" w:lineRule="auto"/>
                          <w:ind w:left="284" w:hanging="284"/>
                          <w:rPr>
                            <w:sz w:val="20"/>
                            <w:szCs w:val="20"/>
                          </w:rPr>
                        </w:pPr>
                        <w:r w:rsidRPr="00494C9B">
                          <w:rPr>
                            <w:sz w:val="20"/>
                            <w:szCs w:val="20"/>
                          </w:rPr>
                          <w:t>Involvement of professionals not patients</w:t>
                        </w:r>
                        <w:r>
                          <w:rPr>
                            <w:sz w:val="20"/>
                            <w:szCs w:val="20"/>
                          </w:rPr>
                          <w:t xml:space="preserve"> or </w:t>
                        </w:r>
                        <w:r w:rsidRPr="00494C9B">
                          <w:rPr>
                            <w:sz w:val="20"/>
                            <w:szCs w:val="20"/>
                          </w:rPr>
                          <w:t xml:space="preserve">carers </w:t>
                        </w:r>
                      </w:p>
                      <w:p w14:paraId="66EA2369" w14:textId="77777777" w:rsidR="005E2CF5" w:rsidRPr="00494C9B" w:rsidRDefault="005E2CF5" w:rsidP="005E2CF5">
                        <w:pPr>
                          <w:pStyle w:val="ListParagraph"/>
                          <w:spacing w:after="0" w:line="240" w:lineRule="auto"/>
                          <w:ind w:left="284"/>
                          <w:rPr>
                            <w:sz w:val="20"/>
                            <w:szCs w:val="20"/>
                          </w:rPr>
                        </w:pPr>
                        <w:r w:rsidRPr="00494C9B">
                          <w:rPr>
                            <w:sz w:val="20"/>
                            <w:szCs w:val="20"/>
                          </w:rPr>
                          <w:t>(n = 3)</w:t>
                        </w:r>
                      </w:p>
                      <w:p w14:paraId="3F5D6D21" w14:textId="77777777" w:rsidR="005E2CF5" w:rsidRPr="00494C9B" w:rsidRDefault="005E2CF5" w:rsidP="00B35582">
                        <w:pPr>
                          <w:pStyle w:val="ListParagraph"/>
                          <w:numPr>
                            <w:ilvl w:val="0"/>
                            <w:numId w:val="29"/>
                          </w:numPr>
                          <w:spacing w:after="0" w:line="240" w:lineRule="auto"/>
                          <w:ind w:left="284" w:hanging="284"/>
                          <w:rPr>
                            <w:sz w:val="20"/>
                            <w:szCs w:val="20"/>
                          </w:rPr>
                        </w:pPr>
                        <w:r w:rsidRPr="00494C9B">
                          <w:rPr>
                            <w:sz w:val="20"/>
                            <w:szCs w:val="20"/>
                          </w:rPr>
                          <w:t>Involvement is descriptive</w:t>
                        </w:r>
                        <w:r>
                          <w:rPr>
                            <w:sz w:val="20"/>
                            <w:szCs w:val="20"/>
                          </w:rPr>
                          <w:t xml:space="preserve"> </w:t>
                        </w:r>
                        <w:r w:rsidRPr="00494C9B">
                          <w:rPr>
                            <w:sz w:val="20"/>
                            <w:szCs w:val="20"/>
                          </w:rPr>
                          <w:t>of methods only, with no identification or discussion of facilitators, barriers or evaluation (n = 60)</w:t>
                        </w:r>
                      </w:p>
                      <w:p w14:paraId="7E3059BC" w14:textId="77777777" w:rsidR="005E2CF5" w:rsidRPr="00B305B9" w:rsidRDefault="005E2CF5" w:rsidP="005E2CF5">
                        <w:pPr>
                          <w:spacing w:after="0" w:line="240" w:lineRule="auto"/>
                          <w:rPr>
                            <w:sz w:val="20"/>
                            <w:szCs w:val="20"/>
                          </w:rPr>
                        </w:pPr>
                      </w:p>
                      <w:p w14:paraId="1FEF7DD4" w14:textId="77777777" w:rsidR="005E2CF5" w:rsidRDefault="005E2CF5" w:rsidP="005E2CF5">
                        <w:pPr>
                          <w:spacing w:after="0" w:line="240" w:lineRule="auto"/>
                        </w:pPr>
                      </w:p>
                      <w:p w14:paraId="41BB03A9" w14:textId="77777777" w:rsidR="005E2CF5" w:rsidRDefault="005E2CF5" w:rsidP="005E2CF5"/>
                      <w:p w14:paraId="3E883579" w14:textId="77777777" w:rsidR="005E2CF5" w:rsidRDefault="005E2CF5" w:rsidP="005E2CF5"/>
                    </w:txbxContent>
                  </v:textbox>
                </v:shape>
                <v:shape id="Text Box 28" o:spid="_x0000_s1041" type="#_x0000_t202" style="position:absolute;width:14575;height:7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GuNvwAAANsAAAAPAAAAZHJzL2Rvd25yZXYueG1sRE9Ni8Iw&#10;EL0v+B/CCN7WVA/iVqOIIOxFxOph9zYkYxttJqXJ1uqvNwdhj4/3vVz3rhYdtcF6VjAZZyCItTeW&#10;SwXn0+5zDiJEZIO1Z1LwoADr1eBjibnxdz5SV8RSpBAOOSqoYmxyKYOuyGEY+4Y4cRffOowJtqU0&#10;Ld5TuKvlNMtm0qHl1FBhQ9uK9K34cwoM/3jWv3b/tFxo+/U8zK+6U2o07DcLEJH6+C9+u7+Ngmka&#10;m76kHyBXLwAAAP//AwBQSwECLQAUAAYACAAAACEA2+H2y+4AAACFAQAAEwAAAAAAAAAAAAAAAAAA&#10;AAAAW0NvbnRlbnRfVHlwZXNdLnhtbFBLAQItABQABgAIAAAAIQBa9CxbvwAAABUBAAALAAAAAAAA&#10;AAAAAAAAAB8BAABfcmVscy8ucmVsc1BLAQItABQABgAIAAAAIQDwoGuNvwAAANsAAAAPAAAAAAAA&#10;AAAAAAAAAAcCAABkcnMvZG93bnJldi54bWxQSwUGAAAAAAMAAwC3AAAA8wIAAAAA&#10;" fillcolor="window" strokeweight=".5pt">
                  <v:textbox>
                    <w:txbxContent>
                      <w:p w14:paraId="41C6EF86" w14:textId="77777777" w:rsidR="005E2CF5" w:rsidRDefault="005E2CF5" w:rsidP="005E2CF5">
                        <w:pPr>
                          <w:spacing w:after="0" w:line="240" w:lineRule="auto"/>
                          <w:jc w:val="center"/>
                          <w:rPr>
                            <w:sz w:val="20"/>
                            <w:szCs w:val="20"/>
                          </w:rPr>
                        </w:pPr>
                        <w:r w:rsidRPr="00D12E26">
                          <w:rPr>
                            <w:sz w:val="20"/>
                            <w:szCs w:val="20"/>
                          </w:rPr>
                          <w:t>Records identified</w:t>
                        </w:r>
                        <w:r>
                          <w:rPr>
                            <w:sz w:val="20"/>
                            <w:szCs w:val="20"/>
                          </w:rPr>
                          <w:t xml:space="preserve"> through database searches</w:t>
                        </w:r>
                      </w:p>
                      <w:p w14:paraId="07DFB8D5" w14:textId="77777777" w:rsidR="005E2CF5" w:rsidRPr="00D12E26" w:rsidRDefault="005E2CF5" w:rsidP="005E2CF5">
                        <w:pPr>
                          <w:spacing w:after="0" w:line="240" w:lineRule="auto"/>
                          <w:jc w:val="center"/>
                          <w:rPr>
                            <w:sz w:val="20"/>
                            <w:szCs w:val="20"/>
                          </w:rPr>
                        </w:pPr>
                        <w:r w:rsidRPr="00D12E26">
                          <w:rPr>
                            <w:sz w:val="20"/>
                            <w:szCs w:val="20"/>
                          </w:rPr>
                          <w:t>(n = 7</w:t>
                        </w:r>
                        <w:r>
                          <w:rPr>
                            <w:sz w:val="20"/>
                            <w:szCs w:val="20"/>
                          </w:rPr>
                          <w:t>363</w:t>
                        </w:r>
                        <w:r w:rsidRPr="00D12E26">
                          <w:rPr>
                            <w:sz w:val="20"/>
                            <w:szCs w:val="20"/>
                          </w:rPr>
                          <w:t>)</w:t>
                        </w:r>
                      </w:p>
                      <w:p w14:paraId="2CC26BFE" w14:textId="77777777" w:rsidR="005E2CF5" w:rsidRDefault="005E2CF5" w:rsidP="005E2CF5"/>
                    </w:txbxContent>
                  </v:textbox>
                </v:shape>
                <v:shape id="Text Box 29" o:spid="_x0000_s1042" type="#_x0000_t202" style="position:absolute;left:17372;width:14369;height:7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9OQwwAAANsAAAAPAAAAZHJzL2Rvd25yZXYueG1sRI9Ba8JA&#10;FITvBf/D8gRvdWOEVqOriFDQ0kuNeH5kn9lg9m3MbmP013cLBY/DzHzDLNe9rUVHra8cK5iMExDE&#10;hdMVlwqO+cfrDIQPyBprx6TgTh7Wq8HLEjPtbvxN3SGUIkLYZ6jAhNBkUvrCkEU/dg1x9M6utRii&#10;bEupW7xFuK1lmiRv0mLFccFgQ1tDxeXwYxW8B/M5f/SbvU+/ujzfn2bX6dQrNRr2mwWIQH14hv/b&#10;O60gncPfl/gD5OoXAAD//wMAUEsBAi0AFAAGAAgAAAAhANvh9svuAAAAhQEAABMAAAAAAAAAAAAA&#10;AAAAAAAAAFtDb250ZW50X1R5cGVzXS54bWxQSwECLQAUAAYACAAAACEAWvQsW78AAAAVAQAACwAA&#10;AAAAAAAAAAAAAAAfAQAAX3JlbHMvLnJlbHNQSwECLQAUAAYACAAAACEA9U/TkMMAAADbAAAADwAA&#10;AAAAAAAAAAAAAAAHAgAAZHJzL2Rvd25yZXYueG1sUEsFBgAAAAADAAMAtwAAAPcCAAAAAA==&#10;" fillcolor="window" strokeweight=".5pt">
                  <v:textbox>
                    <w:txbxContent>
                      <w:p w14:paraId="0AC693AE" w14:textId="77777777" w:rsidR="005E2CF5" w:rsidRDefault="005E2CF5" w:rsidP="005E2CF5">
                        <w:pPr>
                          <w:spacing w:after="0" w:line="240" w:lineRule="auto"/>
                          <w:jc w:val="center"/>
                          <w:rPr>
                            <w:sz w:val="20"/>
                            <w:szCs w:val="20"/>
                          </w:rPr>
                        </w:pPr>
                        <w:r w:rsidRPr="00D12E26">
                          <w:rPr>
                            <w:sz w:val="20"/>
                            <w:szCs w:val="20"/>
                          </w:rPr>
                          <w:t>Records identified</w:t>
                        </w:r>
                        <w:r>
                          <w:rPr>
                            <w:sz w:val="20"/>
                            <w:szCs w:val="20"/>
                          </w:rPr>
                          <w:t xml:space="preserve"> through other sources, including grey literature</w:t>
                        </w:r>
                        <w:r w:rsidRPr="00D12E26">
                          <w:rPr>
                            <w:sz w:val="20"/>
                            <w:szCs w:val="20"/>
                          </w:rPr>
                          <w:t xml:space="preserve"> </w:t>
                        </w:r>
                      </w:p>
                      <w:p w14:paraId="7F1C3879" w14:textId="77777777" w:rsidR="005E2CF5" w:rsidRPr="00D12E26" w:rsidRDefault="005E2CF5" w:rsidP="005E2CF5">
                        <w:pPr>
                          <w:spacing w:after="0" w:line="240" w:lineRule="auto"/>
                          <w:jc w:val="center"/>
                          <w:rPr>
                            <w:sz w:val="20"/>
                            <w:szCs w:val="20"/>
                          </w:rPr>
                        </w:pPr>
                        <w:r w:rsidRPr="00D12E26">
                          <w:rPr>
                            <w:sz w:val="20"/>
                            <w:szCs w:val="20"/>
                          </w:rPr>
                          <w:t xml:space="preserve">(n = </w:t>
                        </w:r>
                        <w:r>
                          <w:rPr>
                            <w:sz w:val="20"/>
                            <w:szCs w:val="20"/>
                          </w:rPr>
                          <w:t>324</w:t>
                        </w:r>
                        <w:r w:rsidRPr="00D12E26">
                          <w:rPr>
                            <w:sz w:val="20"/>
                            <w:szCs w:val="20"/>
                          </w:rPr>
                          <w:t>)</w:t>
                        </w:r>
                      </w:p>
                      <w:p w14:paraId="78AF77FC" w14:textId="77777777" w:rsidR="005E2CF5" w:rsidRDefault="005E2CF5" w:rsidP="005E2CF5"/>
                    </w:txbxContent>
                  </v:textbox>
                </v:shape>
                <v:shape id="Text Box 30" o:spid="_x0000_s1043" type="#_x0000_t202" style="position:absolute;left:8761;top:10893;width:14576;height:6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FWwAAAANsAAAAPAAAAZHJzL2Rvd25yZXYueG1sRE/Pa8Iw&#10;FL4L+x/CG+xmUz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iw/xVsAAAADbAAAADwAAAAAA&#10;AAAAAAAAAAAHAgAAZHJzL2Rvd25yZXYueG1sUEsFBgAAAAADAAMAtwAAAPQCAAAAAA==&#10;" fillcolor="window" strokeweight=".5pt">
                  <v:textbox>
                    <w:txbxContent>
                      <w:p w14:paraId="186E7D0E" w14:textId="77777777" w:rsidR="005E2CF5" w:rsidRDefault="005E2CF5" w:rsidP="005E2CF5">
                        <w:pPr>
                          <w:spacing w:after="0" w:line="240" w:lineRule="auto"/>
                          <w:jc w:val="center"/>
                          <w:rPr>
                            <w:sz w:val="20"/>
                            <w:szCs w:val="20"/>
                          </w:rPr>
                        </w:pPr>
                        <w:r w:rsidRPr="00D12E26">
                          <w:rPr>
                            <w:sz w:val="20"/>
                            <w:szCs w:val="20"/>
                          </w:rPr>
                          <w:t xml:space="preserve">Records after duplicates removed </w:t>
                        </w:r>
                      </w:p>
                      <w:p w14:paraId="61C0443F" w14:textId="77777777" w:rsidR="005E2CF5" w:rsidRPr="00D12E26" w:rsidRDefault="005E2CF5" w:rsidP="005E2CF5">
                        <w:pPr>
                          <w:spacing w:after="0" w:line="240" w:lineRule="auto"/>
                          <w:jc w:val="center"/>
                          <w:rPr>
                            <w:sz w:val="20"/>
                            <w:szCs w:val="20"/>
                          </w:rPr>
                        </w:pPr>
                        <w:r w:rsidRPr="00D12E26">
                          <w:rPr>
                            <w:sz w:val="20"/>
                            <w:szCs w:val="20"/>
                          </w:rPr>
                          <w:t xml:space="preserve">(n = </w:t>
                        </w:r>
                        <w:r>
                          <w:rPr>
                            <w:sz w:val="20"/>
                            <w:szCs w:val="20"/>
                          </w:rPr>
                          <w:t>4688</w:t>
                        </w:r>
                        <w:r w:rsidRPr="00D12E26">
                          <w:rPr>
                            <w:sz w:val="20"/>
                            <w:szCs w:val="20"/>
                          </w:rPr>
                          <w:t>)</w:t>
                        </w:r>
                      </w:p>
                      <w:p w14:paraId="28070DA3" w14:textId="77777777" w:rsidR="005E2CF5" w:rsidRDefault="005E2CF5" w:rsidP="005E2CF5"/>
                    </w:txbxContent>
                  </v:textbox>
                </v:shape>
                <v:shape id="Text Box 31" o:spid="_x0000_s1044" type="#_x0000_t202" style="position:absolute;left:8990;top:32112;width:14576;height:6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1TNwwAAANsAAAAPAAAAZHJzL2Rvd25yZXYueG1sRI9Ba8JA&#10;FITvQv/D8gq96UYL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5ENUzcMAAADbAAAADwAA&#10;AAAAAAAAAAAAAAAHAgAAZHJzL2Rvd25yZXYueG1sUEsFBgAAAAADAAMAtwAAAPcCAAAAAA==&#10;" fillcolor="window" strokeweight=".5pt">
                  <v:textbox>
                    <w:txbxContent>
                      <w:p w14:paraId="54E42F27" w14:textId="77777777" w:rsidR="005E2CF5" w:rsidRDefault="005E2CF5" w:rsidP="005E2CF5">
                        <w:pPr>
                          <w:spacing w:after="0" w:line="240" w:lineRule="auto"/>
                          <w:jc w:val="center"/>
                          <w:rPr>
                            <w:sz w:val="20"/>
                            <w:szCs w:val="20"/>
                          </w:rPr>
                        </w:pPr>
                        <w:r w:rsidRPr="00D12E26">
                          <w:rPr>
                            <w:sz w:val="20"/>
                            <w:szCs w:val="20"/>
                          </w:rPr>
                          <w:t xml:space="preserve">Full text </w:t>
                        </w:r>
                        <w:r>
                          <w:rPr>
                            <w:sz w:val="20"/>
                            <w:szCs w:val="20"/>
                          </w:rPr>
                          <w:t>papers</w:t>
                        </w:r>
                        <w:r w:rsidRPr="00D12E26">
                          <w:rPr>
                            <w:sz w:val="20"/>
                            <w:szCs w:val="20"/>
                          </w:rPr>
                          <w:t xml:space="preserve"> assessed for eligibility </w:t>
                        </w:r>
                      </w:p>
                      <w:p w14:paraId="50F1DD95" w14:textId="77777777" w:rsidR="005E2CF5" w:rsidRPr="00D12E26" w:rsidRDefault="005E2CF5" w:rsidP="005E2CF5">
                        <w:pPr>
                          <w:spacing w:after="0" w:line="240" w:lineRule="auto"/>
                          <w:jc w:val="center"/>
                          <w:rPr>
                            <w:sz w:val="20"/>
                            <w:szCs w:val="20"/>
                          </w:rPr>
                        </w:pPr>
                        <w:r w:rsidRPr="00D12E26">
                          <w:rPr>
                            <w:sz w:val="20"/>
                            <w:szCs w:val="20"/>
                          </w:rPr>
                          <w:t>(n = 5</w:t>
                        </w:r>
                        <w:r>
                          <w:rPr>
                            <w:sz w:val="20"/>
                            <w:szCs w:val="20"/>
                          </w:rPr>
                          <w:t>17</w:t>
                        </w:r>
                        <w:r w:rsidRPr="00D12E26">
                          <w:rPr>
                            <w:sz w:val="20"/>
                            <w:szCs w:val="20"/>
                          </w:rPr>
                          <w:t>)</w:t>
                        </w:r>
                      </w:p>
                      <w:p w14:paraId="69CE84FA" w14:textId="77777777" w:rsidR="005E2CF5" w:rsidRDefault="005E2CF5" w:rsidP="005E2CF5"/>
                    </w:txbxContent>
                  </v:textbox>
                </v:shape>
                <v:shape id="Text Box 192" o:spid="_x0000_s1045" type="#_x0000_t202" style="position:absolute;left:27430;top:20650;width:14576;height:4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8dywgAAANwAAAAPAAAAZHJzL2Rvd25yZXYueG1sRE89a8Mw&#10;EN0D/Q/iCtliuR5C4kYxpVDoUkqdDO12SFdbiXUyluq4+fVRIJDtHu/zNtXkOjHSEKxnBU9ZDoJY&#10;e2O5UbDfvS1WIEJENth5JgX/FKDaPsw2WBp/4i8a69iIFMKhRAVtjH0pZdAtOQyZ74kT9+sHhzHB&#10;oZFmwFMKd50s8nwpHVpODS329NqSPtZ/ToHhb8/6x36cLdfars+fq4MelZo/Ti/PICJN8S6+ud9N&#10;mr8u4PpMukBuLwAAAP//AwBQSwECLQAUAAYACAAAACEA2+H2y+4AAACFAQAAEwAAAAAAAAAAAAAA&#10;AAAAAAAAW0NvbnRlbnRfVHlwZXNdLnhtbFBLAQItABQABgAIAAAAIQBa9CxbvwAAABUBAAALAAAA&#10;AAAAAAAAAAAAAB8BAABfcmVscy8ucmVsc1BLAQItABQABgAIAAAAIQDOY8dywgAAANwAAAAPAAAA&#10;AAAAAAAAAAAAAAcCAABkcnMvZG93bnJldi54bWxQSwUGAAAAAAMAAwC3AAAA9gIAAAAA&#10;" fillcolor="window" strokeweight=".5pt">
                  <v:textbox>
                    <w:txbxContent>
                      <w:p w14:paraId="7F3C6725" w14:textId="77777777" w:rsidR="005E2CF5" w:rsidRDefault="005E2CF5" w:rsidP="005E2CF5">
                        <w:pPr>
                          <w:spacing w:after="0" w:line="240" w:lineRule="auto"/>
                          <w:jc w:val="center"/>
                          <w:rPr>
                            <w:sz w:val="20"/>
                            <w:szCs w:val="20"/>
                          </w:rPr>
                        </w:pPr>
                        <w:r>
                          <w:rPr>
                            <w:sz w:val="20"/>
                            <w:szCs w:val="20"/>
                          </w:rPr>
                          <w:t xml:space="preserve">Abstracts excluded </w:t>
                        </w:r>
                      </w:p>
                      <w:p w14:paraId="4B4DE45C" w14:textId="77777777" w:rsidR="005E2CF5" w:rsidRDefault="005E2CF5" w:rsidP="005E2CF5">
                        <w:pPr>
                          <w:spacing w:after="0" w:line="240" w:lineRule="auto"/>
                          <w:jc w:val="center"/>
                        </w:pPr>
                        <w:r>
                          <w:rPr>
                            <w:sz w:val="20"/>
                            <w:szCs w:val="20"/>
                          </w:rPr>
                          <w:t>(n = 4171)</w:t>
                        </w:r>
                      </w:p>
                      <w:p w14:paraId="063E893F" w14:textId="77777777" w:rsidR="005E2CF5" w:rsidRDefault="005E2CF5" w:rsidP="005E2CF5"/>
                    </w:txbxContent>
                  </v:textbox>
                </v:shape>
                <v:shape id="Text Box 193" o:spid="_x0000_s1046" type="#_x0000_t202" style="position:absolute;left:8991;top:20650;width:14576;height:4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2LpwgAAANwAAAAPAAAAZHJzL2Rvd25yZXYueG1sRE9Na8JA&#10;EL0L/Q/LFHrTTS2IRtcgBaGXUkx7qLdhd0xWs7Mhu01Sf31XEHqbx/ucTTG6RvTUBetZwfMsA0Gs&#10;vbFcKfj63E+XIEJENth4JgW/FKDYPkw2mBs/8IH6MlYihXDIUUEdY5tLGXRNDsPMt8SJO/nOYUyw&#10;q6TpcEjhrpHzLFtIh5ZTQ40tvdakL+WPU2D427M+2ver5VLb1fVjeda9Uk+P424NItIY/8V395tJ&#10;81cvcHsmXSC3fwAAAP//AwBQSwECLQAUAAYACAAAACEA2+H2y+4AAACFAQAAEwAAAAAAAAAAAAAA&#10;AAAAAAAAW0NvbnRlbnRfVHlwZXNdLnhtbFBLAQItABQABgAIAAAAIQBa9CxbvwAAABUBAAALAAAA&#10;AAAAAAAAAAAAAB8BAABfcmVscy8ucmVsc1BLAQItABQABgAIAAAAIQChL2LpwgAAANwAAAAPAAAA&#10;AAAAAAAAAAAAAAcCAABkcnMvZG93bnJldi54bWxQSwUGAAAAAAMAAwC3AAAA9gIAAAAA&#10;" fillcolor="window" strokeweight=".5pt">
                  <v:textbox>
                    <w:txbxContent>
                      <w:p w14:paraId="06ECED3E" w14:textId="77777777" w:rsidR="005E2CF5" w:rsidRDefault="005E2CF5" w:rsidP="005E2CF5">
                        <w:pPr>
                          <w:spacing w:after="0" w:line="240" w:lineRule="auto"/>
                          <w:jc w:val="center"/>
                          <w:rPr>
                            <w:sz w:val="20"/>
                            <w:szCs w:val="20"/>
                          </w:rPr>
                        </w:pPr>
                        <w:r>
                          <w:rPr>
                            <w:sz w:val="20"/>
                            <w:szCs w:val="20"/>
                          </w:rPr>
                          <w:t>Abstracts</w:t>
                        </w:r>
                        <w:r w:rsidRPr="00D12E26">
                          <w:rPr>
                            <w:sz w:val="20"/>
                            <w:szCs w:val="20"/>
                          </w:rPr>
                          <w:t xml:space="preserve"> screened </w:t>
                        </w:r>
                      </w:p>
                      <w:p w14:paraId="4A561893" w14:textId="77777777" w:rsidR="005E2CF5" w:rsidRPr="00D12E26" w:rsidRDefault="005E2CF5" w:rsidP="005E2CF5">
                        <w:pPr>
                          <w:spacing w:after="0" w:line="240" w:lineRule="auto"/>
                          <w:jc w:val="center"/>
                          <w:rPr>
                            <w:sz w:val="20"/>
                            <w:szCs w:val="20"/>
                          </w:rPr>
                        </w:pPr>
                        <w:r w:rsidRPr="00D12E26">
                          <w:rPr>
                            <w:sz w:val="20"/>
                            <w:szCs w:val="20"/>
                          </w:rPr>
                          <w:t xml:space="preserve">(n = </w:t>
                        </w:r>
                        <w:r>
                          <w:rPr>
                            <w:sz w:val="20"/>
                            <w:szCs w:val="20"/>
                          </w:rPr>
                          <w:t>4688</w:t>
                        </w:r>
                        <w:r w:rsidRPr="00D12E26">
                          <w:rPr>
                            <w:sz w:val="20"/>
                            <w:szCs w:val="20"/>
                          </w:rPr>
                          <w:t>)</w:t>
                        </w:r>
                      </w:p>
                      <w:p w14:paraId="63F989F4" w14:textId="77777777" w:rsidR="005E2CF5" w:rsidRDefault="005E2CF5" w:rsidP="005E2CF5"/>
                    </w:txbxContent>
                  </v:textbox>
                </v:shape>
                <v:shape id="Text Box 194" o:spid="_x0000_s1047" type="#_x0000_t202" style="position:absolute;left:8761;top:44653;width:15381;height:7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qdwgAAANwAAAAPAAAAZHJzL2Rvd25yZXYueG1sRE9Na8JA&#10;EL0L/Q/LFHrTTaWIRtcgBaGXUkx7qLdhd0xWs7Mhu01Sf31XEHqbx/ucTTG6RvTUBetZwfMsA0Gs&#10;vbFcKfj63E+XIEJENth4JgW/FKDYPkw2mBs/8IH6MlYihXDIUUEdY5tLGXRNDsPMt8SJO/nOYUyw&#10;q6TpcEjhrpHzLFtIh5ZTQ40tvdakL+WPU2D427M+2ver5VLb1fVjeda9Uk+P424NItIY/8V395tJ&#10;81cvcHsmXSC3fwAAAP//AwBQSwECLQAUAAYACAAAACEA2+H2y+4AAACFAQAAEwAAAAAAAAAAAAAA&#10;AAAAAAAAW0NvbnRlbnRfVHlwZXNdLnhtbFBLAQItABQABgAIAAAAIQBa9CxbvwAAABUBAAALAAAA&#10;AAAAAAAAAAAAAB8BAABfcmVscy8ucmVsc1BLAQItABQABgAIAAAAIQAuxvqdwgAAANwAAAAPAAAA&#10;AAAAAAAAAAAAAAcCAABkcnMvZG93bnJldi54bWxQSwUGAAAAAAMAAwC3AAAA9gIAAAAA&#10;" fillcolor="window" strokeweight=".5pt">
                  <v:textbox>
                    <w:txbxContent>
                      <w:p w14:paraId="461642DC" w14:textId="77777777" w:rsidR="005E2CF5" w:rsidRPr="00D12E26" w:rsidRDefault="005E2CF5" w:rsidP="005E2CF5">
                        <w:pPr>
                          <w:spacing w:after="0" w:line="240" w:lineRule="auto"/>
                          <w:jc w:val="center"/>
                          <w:rPr>
                            <w:sz w:val="20"/>
                            <w:szCs w:val="20"/>
                          </w:rPr>
                        </w:pPr>
                        <w:r w:rsidRPr="00D12E26">
                          <w:rPr>
                            <w:sz w:val="20"/>
                            <w:szCs w:val="20"/>
                          </w:rPr>
                          <w:t xml:space="preserve">Records </w:t>
                        </w:r>
                        <w:r>
                          <w:rPr>
                            <w:sz w:val="20"/>
                            <w:szCs w:val="20"/>
                          </w:rPr>
                          <w:t>included (n = 93), representing 60 unique studies included in synthesis</w:t>
                        </w:r>
                      </w:p>
                      <w:p w14:paraId="5F0FC085" w14:textId="77777777" w:rsidR="005E2CF5" w:rsidRDefault="005E2CF5" w:rsidP="005E2CF5"/>
                    </w:txbxContent>
                  </v:textbox>
                </v:shape>
                <v:shape id="Text Box 195" o:spid="_x0000_s1048" type="#_x0000_t202" style="position:absolute;left:4648;top:53797;width:31789;height:3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TwcwgAAANwAAAAPAAAAZHJzL2Rvd25yZXYueG1sRE9Li8Iw&#10;EL4L/ocwwt40VVC0GkUK4rLowcfF29iMbbGZ1Car1V9vFha8zcf3nNmiMaW4U+0Kywr6vQgEcWp1&#10;wZmC42HVHYNwHlljaZkUPMnBYt5uzTDW9sE7uu99JkIIuxgV5N5XsZQuzcmg69mKOHAXWxv0AdaZ&#10;1DU+Qrgp5SCKRtJgwaEhx4qSnNLr/tco+ElWW9ydB2b8KpP15rKsbsfTUKmvTrOcgvDU+I/43/2t&#10;w/zJEP6eCRfI+RsAAP//AwBQSwECLQAUAAYACAAAACEA2+H2y+4AAACFAQAAEwAAAAAAAAAAAAAA&#10;AAAAAAAAW0NvbnRlbnRfVHlwZXNdLnhtbFBLAQItABQABgAIAAAAIQBa9CxbvwAAABUBAAALAAAA&#10;AAAAAAAAAAAAAB8BAABfcmVscy8ucmVsc1BLAQItABQABgAIAAAAIQCR6TwcwgAAANwAAAAPAAAA&#10;AAAAAAAAAAAAAAcCAABkcnMvZG93bnJldi54bWxQSwUGAAAAAAMAAwC3AAAA9gIAAAAA&#10;" filled="f" stroked="f" strokeweight=".5pt">
                  <v:textbox>
                    <w:txbxContent>
                      <w:p w14:paraId="5AE57461" w14:textId="34302D0A" w:rsidR="005E2CF5" w:rsidRPr="003630EF" w:rsidRDefault="005E2CF5" w:rsidP="005E2CF5">
                        <w:pPr>
                          <w:spacing w:after="0" w:line="240" w:lineRule="auto"/>
                          <w:rPr>
                            <w:rFonts w:cstheme="minorHAnsi"/>
                            <w:b/>
                            <w:sz w:val="20"/>
                            <w:szCs w:val="20"/>
                          </w:rPr>
                        </w:pPr>
                        <w:bookmarkStart w:id="58" w:name="Figure1"/>
                        <w:bookmarkEnd w:id="58"/>
                        <w:r w:rsidRPr="00D31D66">
                          <w:rPr>
                            <w:rFonts w:cstheme="minorHAnsi"/>
                            <w:b/>
                            <w:sz w:val="20"/>
                            <w:szCs w:val="20"/>
                          </w:rPr>
                          <w:t>Figure</w:t>
                        </w:r>
                        <w:r>
                          <w:rPr>
                            <w:rFonts w:cstheme="minorHAnsi"/>
                            <w:b/>
                            <w:sz w:val="20"/>
                            <w:szCs w:val="20"/>
                          </w:rPr>
                          <w:t xml:space="preserve"> 1</w:t>
                        </w:r>
                        <w:r w:rsidRPr="00D31D66">
                          <w:rPr>
                            <w:rFonts w:cstheme="minorHAnsi"/>
                            <w:b/>
                            <w:sz w:val="20"/>
                            <w:szCs w:val="20"/>
                          </w:rPr>
                          <w:t xml:space="preserve">. PRISMA flow </w:t>
                        </w:r>
                        <w:r>
                          <w:rPr>
                            <w:rFonts w:cstheme="minorHAnsi"/>
                            <w:b/>
                            <w:sz w:val="20"/>
                            <w:szCs w:val="20"/>
                          </w:rPr>
                          <w:t>d</w:t>
                        </w:r>
                        <w:r w:rsidRPr="00D31D66">
                          <w:rPr>
                            <w:rFonts w:cstheme="minorHAnsi"/>
                            <w:b/>
                            <w:sz w:val="20"/>
                            <w:szCs w:val="20"/>
                          </w:rPr>
                          <w:t>iagram</w:t>
                        </w:r>
                        <w:r w:rsidR="00C753E8" w:rsidRPr="00C753E8">
                          <w:rPr>
                            <w:rFonts w:cstheme="minorHAnsi"/>
                            <w:b/>
                            <w:sz w:val="20"/>
                            <w:szCs w:val="20"/>
                          </w:rPr>
                          <w:t xml:space="preserve"> </w:t>
                        </w:r>
                        <w:r w:rsidR="00C753E8" w:rsidRPr="00C753E8">
                          <w:rPr>
                            <w:rFonts w:cstheme="minorHAnsi"/>
                            <w:sz w:val="20"/>
                            <w:szCs w:val="20"/>
                          </w:rPr>
                          <w:fldChar w:fldCharType="begin"/>
                        </w:r>
                        <w:r w:rsidR="00C753E8" w:rsidRPr="00C753E8">
                          <w:rPr>
                            <w:rFonts w:cstheme="minorHAnsi"/>
                            <w:sz w:val="20"/>
                            <w:szCs w:val="20"/>
                          </w:rPr>
                          <w:instrText xml:space="preserve"> ADDIN EN.CITE &lt;EndNote&gt;&lt;Cite&gt;&lt;RecNum&gt;15224&lt;/RecNum&gt;&lt;DisplayText&gt;(Moher et al. 2009)&lt;/DisplayText&gt;&lt;record&gt;&lt;rec-number&gt;15224&lt;/rec-number&gt;&lt;foreign-keys&gt;&lt;key app="EN" db-id="eda99esr9arp52e20v2pftz4rp5s9x0evef5" timestamp="1487344478"&gt;1522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reprint-edition&gt;not in file&lt;/reprint-edition&gt;&lt;dates&gt;&lt;year&gt;2009&lt;/year&gt;&lt;/dates&gt;&lt;isbn&gt;1549-1676&lt;/isbn&gt;&lt;urls&gt;&lt;related-urls&gt;&lt;url&gt;http://journals.plos.org/plosmedicine/article?id=10.1371/journal.pmed.1000097&lt;/url&gt;&lt;/related-urls&gt;&lt;/urls&gt;&lt;/record&gt;&lt;/Cite&gt;&lt;/EndNote&gt;</w:instrText>
                        </w:r>
                        <w:r w:rsidR="00C753E8" w:rsidRPr="00C753E8">
                          <w:rPr>
                            <w:rFonts w:cstheme="minorHAnsi"/>
                            <w:sz w:val="20"/>
                            <w:szCs w:val="20"/>
                          </w:rPr>
                          <w:fldChar w:fldCharType="separate"/>
                        </w:r>
                        <w:r w:rsidR="00C753E8" w:rsidRPr="00C753E8">
                          <w:rPr>
                            <w:rFonts w:cstheme="minorHAnsi"/>
                            <w:noProof/>
                            <w:sz w:val="20"/>
                            <w:szCs w:val="20"/>
                          </w:rPr>
                          <w:t>(Moher et al. 2009)</w:t>
                        </w:r>
                        <w:r w:rsidR="00C753E8" w:rsidRPr="00C753E8">
                          <w:rPr>
                            <w:rFonts w:cstheme="minorHAnsi"/>
                            <w:sz w:val="20"/>
                            <w:szCs w:val="20"/>
                          </w:rPr>
                          <w:fldChar w:fldCharType="end"/>
                        </w:r>
                      </w:p>
                    </w:txbxContent>
                  </v:textbox>
                </v:shape>
                <v:shapetype id="_x0000_t32" coordsize="21600,21600" o:spt="32" o:oned="t" path="m,l21600,21600e" filled="f">
                  <v:path arrowok="t" fillok="f" o:connecttype="none"/>
                  <o:lock v:ext="edit" shapetype="t"/>
                </v:shapetype>
                <v:shape id="Straight Arrow Connector 196" o:spid="_x0000_s1049" type="#_x0000_t32" style="position:absolute;left:11734;top:7910;width:0;height:29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TY0wwAAANwAAAAPAAAAZHJzL2Rvd25yZXYueG1sRE9LawIx&#10;EL4X+h/CFHqRmrXColujlLaCF9HdFnodNrMPupmsSdT13xtB6G0+vucsVoPpxImcby0rmIwTEMSl&#10;1S3XCn6+1y8zED4ga+wsk4ILeVgtHx8WmGl75pxORahFDGGfoYImhD6T0pcNGfRj2xNHrrLOYIjQ&#10;1VI7PMdw08nXJEmlwZZjQ4M9fTRU/hVHo0DW+dT8flVDuq3c/HM/2h36YqfU89Pw/gYi0BD+xXf3&#10;Rsf58xRuz8QL5PIKAAD//wMAUEsBAi0AFAAGAAgAAAAhANvh9svuAAAAhQEAABMAAAAAAAAAAAAA&#10;AAAAAAAAAFtDb250ZW50X1R5cGVzXS54bWxQSwECLQAUAAYACAAAACEAWvQsW78AAAAVAQAACwAA&#10;AAAAAAAAAAAAAAAfAQAAX3JlbHMvLnJlbHNQSwECLQAUAAYACAAAACEAsdE2NMMAAADcAAAADwAA&#10;AAAAAAAAAAAAAAAHAgAAZHJzL2Rvd25yZXYueG1sUEsFBgAAAAADAAMAtwAAAPcCAAAAAA==&#10;" strokecolor="windowText" strokeweight=".5pt">
                  <v:stroke endarrow="block" joinstyle="miter"/>
                </v:shape>
                <v:shape id="Straight Arrow Connector 197" o:spid="_x0000_s1050" type="#_x0000_t32" style="position:absolute;left:20115;top:7910;width:0;height:29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ZOvxAAAANwAAAAPAAAAZHJzL2Rvd25yZXYueG1sRE9LawIx&#10;EL4L/ocwQi9Fs7bgY2sUaS30UnS3hV6HzewDN5M1ibr9901B8DYf33NWm9604kLON5YVTCcJCOLC&#10;6oYrBd9f7+MFCB+QNbaWScEvedish4MVptpeOaNLHioRQ9inqKAOoUul9EVNBv3EdsSRK60zGCJ0&#10;ldQOrzHctPIpSWbSYMOxocaOXmsqjvnZKJBV9mx+dmU/+yzd8u3wuD91+V6ph1G/fQERqA938c39&#10;oeP85Rz+n4kXyPUfAAAA//8DAFBLAQItABQABgAIAAAAIQDb4fbL7gAAAIUBAAATAAAAAAAAAAAA&#10;AAAAAAAAAABbQ29udGVudF9UeXBlc10ueG1sUEsBAi0AFAAGAAgAAAAhAFr0LFu/AAAAFQEAAAsA&#10;AAAAAAAAAAAAAAAAHwEAAF9yZWxzLy5yZWxzUEsBAi0AFAAGAAgAAAAhAN6dk6/EAAAA3AAAAA8A&#10;AAAAAAAAAAAAAAAABwIAAGRycy9kb3ducmV2LnhtbFBLBQYAAAAAAwADALcAAAD4AgAAAAA=&#10;" strokecolor="windowText" strokeweight=".5pt">
                  <v:stroke endarrow="block" joinstyle="miter"/>
                </v:shape>
                <v:shape id="Straight Arrow Connector 201" o:spid="_x0000_s1051" type="#_x0000_t32" style="position:absolute;left:23567;top:22860;width:38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1q7xQAAANwAAAAPAAAAZHJzL2Rvd25yZXYueG1sRI9PawIx&#10;FMTvhX6H8ApeRLMqiG6NUloLXkRdBa+Pzds/dPOyTVJdv70RhB6HmfkNs1h1phEXcr62rGA0TEAQ&#10;51bXXCo4Hb8HMxA+IGtsLJOCG3lYLV9fFphqe+UDXbJQighhn6KCKoQ2ldLnFRn0Q9sSR6+wzmCI&#10;0pVSO7xGuGnkOEmm0mDNcaHClj4ryn+yP6NAloeJOa+Lbrot3Pxr39/9ttlOqd5b9/EOIlAX/sPP&#10;9kYrGCcjeJyJR0Au7wAAAP//AwBQSwECLQAUAAYACAAAACEA2+H2y+4AAACFAQAAEwAAAAAAAAAA&#10;AAAAAAAAAAAAW0NvbnRlbnRfVHlwZXNdLnhtbFBLAQItABQABgAIAAAAIQBa9CxbvwAAABUBAAAL&#10;AAAAAAAAAAAAAAAAAB8BAABfcmVscy8ucmVsc1BLAQItABQABgAIAAAAIQANF1q7xQAAANwAAAAP&#10;AAAAAAAAAAAAAAAAAAcCAABkcnMvZG93bnJldi54bWxQSwUGAAAAAAMAAwC3AAAA+QIAAAAA&#10;" strokecolor="windowText" strokeweight=".5pt">
                  <v:stroke endarrow="block" joinstyle="miter"/>
                </v:shape>
                <v:shape id="Straight Arrow Connector 202" o:spid="_x0000_s1052" type="#_x0000_t32" style="position:absolute;left:23774;top:36042;width:39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cTMxQAAANwAAAAPAAAAZHJzL2Rvd25yZXYueG1sRI9PawIx&#10;FMTvQr9DeIVeima7BbGrUUqt0IuoW8HrY/P2D928rEnU9dsboeBxmJnfMLNFb1pxJucbywreRgkI&#10;4sLqhisF+9/VcALCB2SNrWVScCUPi/nTYIaZthfe0TkPlYgQ9hkqqEPoMil9UZNBP7IdcfRK6wyG&#10;KF0ltcNLhJtWpkkylgYbjgs1dvRVU/GXn4wCWe3ezeG77Mfr0n0st6+bY5dvlHp57j+nIAL14RH+&#10;b/9oBWmSwv1MPAJyfgMAAP//AwBQSwECLQAUAAYACAAAACEA2+H2y+4AAACFAQAAEwAAAAAAAAAA&#10;AAAAAAAAAAAAW0NvbnRlbnRfVHlwZXNdLnhtbFBLAQItABQABgAIAAAAIQBa9CxbvwAAABUBAAAL&#10;AAAAAAAAAAAAAAAAAB8BAABfcmVscy8ucmVsc1BLAQItABQABgAIAAAAIQD9xcTMxQAAANwAAAAP&#10;AAAAAAAAAAAAAAAAAAcCAABkcnMvZG93bnJldi54bWxQSwUGAAAAAAMAAwC3AAAA+QIAAAAA&#10;" strokecolor="windowText" strokeweight=".5pt">
                  <v:stroke endarrow="block" joinstyle="miter"/>
                </v:shape>
                <v:shape id="Straight Arrow Connector 204" o:spid="_x0000_s1053" type="#_x0000_t32" style="position:absolute;left:16049;top:17233;width:104;height:34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PkjxQAAANwAAAAPAAAAZHJzL2Rvd25yZXYueG1sRI9PawIx&#10;FMTvQr9DeAUvotlqEd0apdQKXop1Fbw+Nm//0M3LNkl1/fZGEHocZuY3zGLVmUacyfnasoKXUQKC&#10;OLe65lLB8bAZzkD4gKyxsUwKruRhtXzqLTDV9sJ7OmehFBHCPkUFVQhtKqXPKzLoR7Yljl5hncEQ&#10;pSuldniJcNPIcZJMpcGa40KFLX1UlP9kf0aBLPcTc/osuulX4ebr78Hut812SvWfu/c3EIG68B9+&#10;tLdawTh5hfuZeATk8gYAAP//AwBQSwECLQAUAAYACAAAACEA2+H2y+4AAACFAQAAEwAAAAAAAAAA&#10;AAAAAAAAAAAAW0NvbnRlbnRfVHlwZXNdLnhtbFBLAQItABQABgAIAAAAIQBa9CxbvwAAABUBAAAL&#10;AAAAAAAAAAAAAAAAAB8BAABfcmVscy8ucmVsc1BLAQItABQABgAIAAAAIQAdYPkjxQAAANwAAAAP&#10;AAAAAAAAAAAAAAAAAAcCAABkcnMvZG93bnJldi54bWxQSwUGAAAAAAMAAwC3AAAA+QIAAAAA&#10;" strokecolor="windowText" strokeweight=".5pt">
                  <v:stroke endarrow="block" joinstyle="miter"/>
                </v:shape>
                <v:shape id="Straight Arrow Connector 205" o:spid="_x0000_s1054" type="#_x0000_t32" style="position:absolute;left:16152;top:25068;width:126;height:7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Fy4xQAAANwAAAAPAAAAZHJzL2Rvd25yZXYueG1sRI9PawIx&#10;FMTvQr9DeAUvotkqFd0apdQKXop1Fbw+Nm//0M3LNkl1/fZGEHocZuY3zGLVmUacyfnasoKXUQKC&#10;OLe65lLB8bAZzkD4gKyxsUwKruRhtXzqLTDV9sJ7OmehFBHCPkUFVQhtKqXPKzLoR7Yljl5hncEQ&#10;pSuldniJcNPIcZJMpcGa40KFLX1UlP9kf0aBLPcTc/osuulX4ebr78Hut812SvWfu/c3EIG68B9+&#10;tLdawTh5hfuZeATk8gYAAP//AwBQSwECLQAUAAYACAAAACEA2+H2y+4AAACFAQAAEwAAAAAAAAAA&#10;AAAAAAAAAAAAW0NvbnRlbnRfVHlwZXNdLnhtbFBLAQItABQABgAIAAAAIQBa9CxbvwAAABUBAAAL&#10;AAAAAAAAAAAAAAAAAB8BAABfcmVscy8ucmVsc1BLAQItABQABgAIAAAAIQByLFy4xQAAANwAAAAP&#10;AAAAAAAAAAAAAAAAAAcCAABkcnMvZG93bnJldi54bWxQSwUGAAAAAAMAAwC3AAAA+QIAAAAA&#10;" strokecolor="windowText" strokeweight=".5pt">
                  <v:stroke endarrow="block" joinstyle="miter"/>
                </v:shape>
                <v:shape id="Straight Arrow Connector 206" o:spid="_x0000_s1055" type="#_x0000_t32" style="position:absolute;left:16278;top:38139;width:174;height:6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LPxgAAANwAAAAPAAAAZHJzL2Rvd25yZXYueG1sRI9bawIx&#10;FITfhf6HcAq+FM1qYWm3RileoC9i3Qp9PWzOXujmZE2irv/eCAUfh5n5hpktetOKMznfWFYwGScg&#10;iAurG64UHH42ozcQPiBrbC2Tgit5WMyfBjPMtL3wns55qESEsM9QQR1Cl0npi5oM+rHtiKNXWmcw&#10;ROkqqR1eIty0cpokqTTYcFyosaNlTcVffjIKZLV/Nb/rsk+3pXtffb/sjl2+U2r43H9+gAjUh0f4&#10;v/2lFUyTFO5n4hGQ8xsAAAD//wMAUEsBAi0AFAAGAAgAAAAhANvh9svuAAAAhQEAABMAAAAAAAAA&#10;AAAAAAAAAAAAAFtDb250ZW50X1R5cGVzXS54bWxQSwECLQAUAAYACAAAACEAWvQsW78AAAAVAQAA&#10;CwAAAAAAAAAAAAAAAAAfAQAAX3JlbHMvLnJlbHNQSwECLQAUAAYACAAAACEAgv7Cz8YAAADcAAAA&#10;DwAAAAAAAAAAAAAAAAAHAgAAZHJzL2Rvd25yZXYueG1sUEsFBgAAAAADAAMAtwAAAPoCAAAAAA==&#10;" strokecolor="windowText" strokeweight=".5pt">
                  <v:stroke endarrow="block" joinstyle="miter"/>
                </v:shape>
              </v:group>
            </w:pict>
          </mc:Fallback>
        </mc:AlternateContent>
      </w:r>
    </w:p>
    <w:p w14:paraId="0A4EE4C1" w14:textId="77777777" w:rsidR="005E2CF5" w:rsidRPr="005E2CF5" w:rsidRDefault="005E2CF5" w:rsidP="005E2CF5">
      <w:pPr>
        <w:spacing w:after="0" w:line="240" w:lineRule="auto"/>
        <w:rPr>
          <w:rFonts w:cstheme="minorHAnsi"/>
          <w:sz w:val="24"/>
          <w:szCs w:val="24"/>
        </w:rPr>
      </w:pPr>
    </w:p>
    <w:p w14:paraId="0FAA8979" w14:textId="77777777" w:rsidR="005E2CF5" w:rsidRPr="005E2CF5" w:rsidRDefault="005E2CF5" w:rsidP="005E2CF5">
      <w:pPr>
        <w:spacing w:after="0" w:line="240" w:lineRule="auto"/>
        <w:rPr>
          <w:rFonts w:cstheme="minorHAnsi"/>
          <w:b/>
          <w:sz w:val="24"/>
          <w:szCs w:val="24"/>
        </w:rPr>
      </w:pPr>
    </w:p>
    <w:p w14:paraId="005C569B" w14:textId="77777777" w:rsidR="00C753E8" w:rsidRDefault="00C753E8" w:rsidP="00282CDE">
      <w:pPr>
        <w:rPr>
          <w:rFonts w:cstheme="minorHAnsi"/>
          <w:b/>
          <w:sz w:val="24"/>
          <w:szCs w:val="24"/>
        </w:rPr>
      </w:pPr>
    </w:p>
    <w:p w14:paraId="69D3D628" w14:textId="77777777" w:rsidR="00C753E8" w:rsidRPr="00C753E8" w:rsidRDefault="00C753E8" w:rsidP="00C753E8">
      <w:pPr>
        <w:rPr>
          <w:rFonts w:cstheme="minorHAnsi"/>
          <w:sz w:val="24"/>
          <w:szCs w:val="24"/>
        </w:rPr>
      </w:pPr>
    </w:p>
    <w:p w14:paraId="678D5B8E" w14:textId="77777777" w:rsidR="00C753E8" w:rsidRPr="00C753E8" w:rsidRDefault="00C753E8" w:rsidP="00C753E8">
      <w:pPr>
        <w:rPr>
          <w:rFonts w:cstheme="minorHAnsi"/>
          <w:sz w:val="24"/>
          <w:szCs w:val="24"/>
        </w:rPr>
      </w:pPr>
    </w:p>
    <w:p w14:paraId="1A09EF71" w14:textId="77777777" w:rsidR="00C753E8" w:rsidRPr="00C753E8" w:rsidRDefault="00C753E8" w:rsidP="00C753E8">
      <w:pPr>
        <w:rPr>
          <w:rFonts w:cstheme="minorHAnsi"/>
          <w:sz w:val="24"/>
          <w:szCs w:val="24"/>
        </w:rPr>
      </w:pPr>
    </w:p>
    <w:p w14:paraId="72A0D42E" w14:textId="77777777" w:rsidR="00C753E8" w:rsidRPr="00C753E8" w:rsidRDefault="00C753E8" w:rsidP="00C753E8">
      <w:pPr>
        <w:rPr>
          <w:rFonts w:cstheme="minorHAnsi"/>
          <w:sz w:val="24"/>
          <w:szCs w:val="24"/>
        </w:rPr>
      </w:pPr>
    </w:p>
    <w:p w14:paraId="4A5D552C" w14:textId="77777777" w:rsidR="00C753E8" w:rsidRPr="00C753E8" w:rsidRDefault="00C753E8" w:rsidP="00C753E8">
      <w:pPr>
        <w:rPr>
          <w:rFonts w:cstheme="minorHAnsi"/>
          <w:sz w:val="24"/>
          <w:szCs w:val="24"/>
        </w:rPr>
      </w:pPr>
    </w:p>
    <w:p w14:paraId="0C5E3F8F" w14:textId="77777777" w:rsidR="00C753E8" w:rsidRPr="00C753E8" w:rsidRDefault="00C753E8" w:rsidP="00C753E8">
      <w:pPr>
        <w:rPr>
          <w:rFonts w:cstheme="minorHAnsi"/>
          <w:sz w:val="24"/>
          <w:szCs w:val="24"/>
        </w:rPr>
      </w:pPr>
    </w:p>
    <w:p w14:paraId="51816B90" w14:textId="77777777" w:rsidR="00C753E8" w:rsidRPr="00C753E8" w:rsidRDefault="00C753E8" w:rsidP="00C753E8">
      <w:pPr>
        <w:rPr>
          <w:rFonts w:cstheme="minorHAnsi"/>
          <w:sz w:val="24"/>
          <w:szCs w:val="24"/>
        </w:rPr>
      </w:pPr>
    </w:p>
    <w:p w14:paraId="7587002D" w14:textId="77777777" w:rsidR="00C753E8" w:rsidRPr="00C753E8" w:rsidRDefault="00C753E8" w:rsidP="00C753E8">
      <w:pPr>
        <w:rPr>
          <w:rFonts w:cstheme="minorHAnsi"/>
          <w:sz w:val="24"/>
          <w:szCs w:val="24"/>
        </w:rPr>
      </w:pPr>
    </w:p>
    <w:p w14:paraId="52ABEB85" w14:textId="77777777" w:rsidR="00C753E8" w:rsidRPr="00C753E8" w:rsidRDefault="00C753E8" w:rsidP="00C753E8">
      <w:pPr>
        <w:rPr>
          <w:rFonts w:cstheme="minorHAnsi"/>
          <w:sz w:val="24"/>
          <w:szCs w:val="24"/>
        </w:rPr>
      </w:pPr>
    </w:p>
    <w:p w14:paraId="7E231B54" w14:textId="77777777" w:rsidR="00C753E8" w:rsidRPr="00C753E8" w:rsidRDefault="00C753E8" w:rsidP="00C753E8">
      <w:pPr>
        <w:rPr>
          <w:rFonts w:cstheme="minorHAnsi"/>
          <w:sz w:val="24"/>
          <w:szCs w:val="24"/>
        </w:rPr>
      </w:pPr>
    </w:p>
    <w:p w14:paraId="59C3EF2D" w14:textId="77777777" w:rsidR="00C753E8" w:rsidRPr="00C753E8" w:rsidRDefault="00C753E8" w:rsidP="00C753E8">
      <w:pPr>
        <w:rPr>
          <w:rFonts w:cstheme="minorHAnsi"/>
          <w:sz w:val="24"/>
          <w:szCs w:val="24"/>
        </w:rPr>
      </w:pPr>
    </w:p>
    <w:p w14:paraId="51365221" w14:textId="77777777" w:rsidR="00C753E8" w:rsidRPr="00C753E8" w:rsidRDefault="00C753E8" w:rsidP="00C753E8">
      <w:pPr>
        <w:rPr>
          <w:rFonts w:cstheme="minorHAnsi"/>
          <w:sz w:val="24"/>
          <w:szCs w:val="24"/>
        </w:rPr>
      </w:pPr>
    </w:p>
    <w:p w14:paraId="21BC0EC4" w14:textId="468F3EC8" w:rsidR="00C753E8" w:rsidRDefault="00C753E8" w:rsidP="00C753E8">
      <w:pPr>
        <w:tabs>
          <w:tab w:val="left" w:pos="5476"/>
        </w:tabs>
        <w:rPr>
          <w:rFonts w:cstheme="minorHAnsi"/>
          <w:b/>
          <w:sz w:val="24"/>
          <w:szCs w:val="24"/>
        </w:rPr>
      </w:pPr>
      <w:r>
        <w:rPr>
          <w:rFonts w:cstheme="minorHAnsi"/>
          <w:b/>
          <w:sz w:val="24"/>
          <w:szCs w:val="24"/>
        </w:rPr>
        <w:tab/>
      </w:r>
    </w:p>
    <w:p w14:paraId="72F99181" w14:textId="2BF99B00" w:rsidR="005E2CF5" w:rsidRPr="005E2CF5" w:rsidRDefault="005E2CF5" w:rsidP="00282CDE">
      <w:pPr>
        <w:rPr>
          <w:rFonts w:cstheme="minorHAnsi"/>
          <w:b/>
          <w:sz w:val="24"/>
          <w:szCs w:val="24"/>
        </w:rPr>
      </w:pPr>
      <w:r w:rsidRPr="00C753E8">
        <w:rPr>
          <w:rFonts w:cstheme="minorHAnsi"/>
          <w:sz w:val="24"/>
          <w:szCs w:val="24"/>
        </w:rPr>
        <w:br w:type="page"/>
      </w:r>
      <w:bookmarkStart w:id="59" w:name="Thematic242"/>
      <w:bookmarkEnd w:id="59"/>
      <w:r w:rsidR="00362A05">
        <w:rPr>
          <w:rFonts w:cstheme="minorHAnsi"/>
          <w:b/>
          <w:sz w:val="24"/>
          <w:szCs w:val="24"/>
        </w:rPr>
        <w:lastRenderedPageBreak/>
        <w:t xml:space="preserve">2.4.2 </w:t>
      </w:r>
      <w:r w:rsidRPr="005E2CF5">
        <w:rPr>
          <w:rFonts w:cstheme="minorHAnsi"/>
          <w:b/>
          <w:sz w:val="24"/>
          <w:szCs w:val="24"/>
        </w:rPr>
        <w:t>Thematic findings</w:t>
      </w:r>
    </w:p>
    <w:p w14:paraId="74D415B8" w14:textId="4B16942F" w:rsidR="005E2CF5" w:rsidRPr="005E2CF5" w:rsidRDefault="00362A05" w:rsidP="005E2CF5">
      <w:pPr>
        <w:spacing w:after="0" w:line="240" w:lineRule="auto"/>
        <w:rPr>
          <w:rFonts w:cstheme="minorHAnsi"/>
          <w:b/>
          <w:sz w:val="24"/>
          <w:szCs w:val="24"/>
        </w:rPr>
      </w:pPr>
      <w:bookmarkStart w:id="60" w:name="Descriptive2421"/>
      <w:bookmarkEnd w:id="60"/>
      <w:r>
        <w:rPr>
          <w:rFonts w:cstheme="minorHAnsi"/>
          <w:b/>
          <w:sz w:val="24"/>
          <w:szCs w:val="24"/>
        </w:rPr>
        <w:t xml:space="preserve">2.4.2.1 </w:t>
      </w:r>
      <w:r w:rsidR="005E2CF5" w:rsidRPr="005E2CF5">
        <w:rPr>
          <w:rFonts w:cstheme="minorHAnsi"/>
          <w:b/>
          <w:sz w:val="24"/>
          <w:szCs w:val="24"/>
        </w:rPr>
        <w:t>Descriptive findings</w:t>
      </w:r>
    </w:p>
    <w:p w14:paraId="07522C8F" w14:textId="77777777" w:rsidR="005E2CF5" w:rsidRPr="005E2CF5" w:rsidRDefault="005E2CF5" w:rsidP="005E2CF5">
      <w:pPr>
        <w:spacing w:after="0" w:line="240" w:lineRule="auto"/>
        <w:rPr>
          <w:rFonts w:cstheme="minorHAnsi"/>
          <w:sz w:val="24"/>
          <w:szCs w:val="24"/>
        </w:rPr>
      </w:pPr>
    </w:p>
    <w:p w14:paraId="76840F09" w14:textId="344343AA" w:rsidR="005E2CF5" w:rsidRPr="005E2CF5" w:rsidRDefault="005E2CF5" w:rsidP="005E2CF5">
      <w:pPr>
        <w:spacing w:after="0" w:line="240" w:lineRule="auto"/>
        <w:rPr>
          <w:rFonts w:cstheme="minorHAnsi"/>
          <w:sz w:val="24"/>
          <w:szCs w:val="24"/>
        </w:rPr>
      </w:pPr>
      <w:r w:rsidRPr="005E2CF5">
        <w:rPr>
          <w:rFonts w:cstheme="minorHAnsi"/>
          <w:sz w:val="24"/>
          <w:szCs w:val="24"/>
        </w:rPr>
        <w:t xml:space="preserve">Initially evidence was extracted and synthesised according to the primary review aim. The descriptive themes that </w:t>
      </w:r>
      <w:r w:rsidR="00310A0A">
        <w:rPr>
          <w:rFonts w:cstheme="minorHAnsi"/>
          <w:sz w:val="24"/>
          <w:szCs w:val="24"/>
        </w:rPr>
        <w:t>were identified</w:t>
      </w:r>
      <w:r w:rsidRPr="005E2CF5">
        <w:rPr>
          <w:rFonts w:cstheme="minorHAnsi"/>
          <w:sz w:val="24"/>
          <w:szCs w:val="24"/>
        </w:rPr>
        <w:t xml:space="preserve"> were therefore closely aligned to both the SPICE framework </w:t>
      </w:r>
      <w:r w:rsidR="00C445FA">
        <w:rPr>
          <w:rFonts w:cstheme="minorHAnsi"/>
          <w:sz w:val="24"/>
          <w:szCs w:val="24"/>
        </w:rPr>
        <w:fldChar w:fldCharType="begin"/>
      </w:r>
      <w:r w:rsidR="00C445FA">
        <w:rPr>
          <w:rFonts w:cstheme="minorHAnsi"/>
          <w:sz w:val="24"/>
          <w:szCs w:val="24"/>
        </w:rPr>
        <w:instrText xml:space="preserve"> ADDIN EN.CITE &lt;EndNote&gt;&lt;Cite&gt;&lt;RecNum&gt;15160&lt;/RecNum&gt;&lt;DisplayText&gt;(Booth 2006)&lt;/DisplayText&gt;&lt;record&gt;&lt;rec-number&gt;15160&lt;/rec-number&gt;&lt;foreign-keys&gt;&lt;key app="EN" db-id="eda99esr9arp52e20v2pftz4rp5s9x0evef5" timestamp="1482854809"&gt;15160&lt;/key&gt;&lt;/foreign-keys&gt;&lt;ref-type name="Journal Article"&gt;17&lt;/ref-type&gt;&lt;contributors&gt;&lt;authors&gt;&lt;author&gt;Booth, Andrew&lt;/author&gt;&lt;/authors&gt;&lt;/contributors&gt;&lt;titles&gt;&lt;title&gt;Clear and present questions: formulating questions for evidence based practice&lt;/title&gt;&lt;secondary-title&gt;Library Hi Tech&lt;/secondary-title&gt;&lt;/titles&gt;&lt;periodical&gt;&lt;full-title&gt;Library hi tech&lt;/full-title&gt;&lt;/periodical&gt;&lt;pages&gt;355-368&lt;/pages&gt;&lt;volume&gt;24&lt;/volume&gt;&lt;number&gt;3&lt;/number&gt;&lt;reprint-edition&gt;in file&lt;/reprint-edition&gt;&lt;dates&gt;&lt;year&gt;2006&lt;/year&gt;&lt;/dates&gt;&lt;isbn&gt;0737-8831&lt;/isbn&gt;&lt;urls&gt;&lt;/urls&gt;&lt;/record&gt;&lt;/Cite&gt;&lt;/EndNote&gt;</w:instrText>
      </w:r>
      <w:r w:rsidR="00C445FA">
        <w:rPr>
          <w:rFonts w:cstheme="minorHAnsi"/>
          <w:sz w:val="24"/>
          <w:szCs w:val="24"/>
        </w:rPr>
        <w:fldChar w:fldCharType="separate"/>
      </w:r>
      <w:r w:rsidR="00C445FA">
        <w:rPr>
          <w:rFonts w:cstheme="minorHAnsi"/>
          <w:noProof/>
          <w:sz w:val="24"/>
          <w:szCs w:val="24"/>
        </w:rPr>
        <w:t>(Booth 2006)</w:t>
      </w:r>
      <w:r w:rsidR="00C445FA">
        <w:rPr>
          <w:rFonts w:cstheme="minorHAnsi"/>
          <w:sz w:val="24"/>
          <w:szCs w:val="24"/>
        </w:rPr>
        <w:fldChar w:fldCharType="end"/>
      </w:r>
      <w:r w:rsidRPr="005E2CF5">
        <w:rPr>
          <w:rFonts w:cstheme="minorHAnsi"/>
          <w:sz w:val="24"/>
          <w:szCs w:val="24"/>
        </w:rPr>
        <w:t xml:space="preserve"> and the characteristics of the evidence (</w:t>
      </w:r>
      <w:hyperlink w:anchor="Appendix5" w:history="1">
        <w:r w:rsidRPr="00635D01">
          <w:rPr>
            <w:rStyle w:val="Hyperlink"/>
            <w:rFonts w:cstheme="minorHAnsi"/>
            <w:b/>
            <w:sz w:val="24"/>
            <w:szCs w:val="24"/>
          </w:rPr>
          <w:t xml:space="preserve">Appendix </w:t>
        </w:r>
        <w:r w:rsidR="00B15A31">
          <w:rPr>
            <w:rStyle w:val="Hyperlink"/>
            <w:rFonts w:cstheme="minorHAnsi"/>
            <w:b/>
            <w:sz w:val="24"/>
            <w:szCs w:val="24"/>
          </w:rPr>
          <w:t>5</w:t>
        </w:r>
        <w:r w:rsidRPr="00635D01">
          <w:rPr>
            <w:rStyle w:val="Hyperlink"/>
            <w:rFonts w:cstheme="minorHAnsi"/>
            <w:b/>
            <w:sz w:val="24"/>
            <w:szCs w:val="24"/>
          </w:rPr>
          <w:t>. Evidence characteristics</w:t>
        </w:r>
      </w:hyperlink>
      <w:r w:rsidRPr="005E2CF5">
        <w:rPr>
          <w:rFonts w:cstheme="minorHAnsi"/>
          <w:sz w:val="24"/>
          <w:szCs w:val="24"/>
        </w:rPr>
        <w:t>). Twenty-two themes were found which describe common involvement issues, those specific to palliative care research, methods of involvement, perspectives of those involved and the impacts of involvement, both positive and negative (</w:t>
      </w:r>
      <w:hyperlink w:anchor="Figure2" w:history="1">
        <w:r w:rsidRPr="00D67A12">
          <w:rPr>
            <w:rStyle w:val="Hyperlink"/>
            <w:rFonts w:cstheme="minorHAnsi"/>
            <w:b/>
            <w:sz w:val="24"/>
            <w:szCs w:val="24"/>
          </w:rPr>
          <w:t>Figure 2. Descriptive themes</w:t>
        </w:r>
      </w:hyperlink>
      <w:r w:rsidRPr="005E2CF5">
        <w:rPr>
          <w:rFonts w:cstheme="minorHAnsi"/>
          <w:sz w:val="24"/>
          <w:szCs w:val="24"/>
        </w:rPr>
        <w:t>).</w:t>
      </w:r>
    </w:p>
    <w:p w14:paraId="4341C91A" w14:textId="77777777" w:rsidR="005E2CF5" w:rsidRPr="005E2CF5" w:rsidRDefault="005E2CF5" w:rsidP="005E2CF5">
      <w:pPr>
        <w:spacing w:after="0" w:line="240" w:lineRule="auto"/>
        <w:rPr>
          <w:rFonts w:cstheme="minorHAnsi"/>
          <w:sz w:val="24"/>
          <w:szCs w:val="24"/>
        </w:rPr>
      </w:pPr>
      <w:r w:rsidRPr="005E2CF5">
        <w:rPr>
          <w:rFonts w:cstheme="minorHAnsi"/>
          <w:noProof/>
          <w:sz w:val="24"/>
          <w:szCs w:val="24"/>
        </w:rPr>
        <mc:AlternateContent>
          <mc:Choice Requires="wpg">
            <w:drawing>
              <wp:anchor distT="0" distB="0" distL="114300" distR="114300" simplePos="0" relativeHeight="251725824" behindDoc="0" locked="0" layoutInCell="1" allowOverlap="1" wp14:anchorId="09C5BDE0" wp14:editId="0211EF3D">
                <wp:simplePos x="0" y="0"/>
                <wp:positionH relativeFrom="column">
                  <wp:posOffset>34290</wp:posOffset>
                </wp:positionH>
                <wp:positionV relativeFrom="paragraph">
                  <wp:posOffset>299720</wp:posOffset>
                </wp:positionV>
                <wp:extent cx="6120130" cy="3895090"/>
                <wp:effectExtent l="0" t="0" r="0" b="0"/>
                <wp:wrapSquare wrapText="bothSides"/>
                <wp:docPr id="161675547" name="Group 161675547"/>
                <wp:cNvGraphicFramePr/>
                <a:graphic xmlns:a="http://schemas.openxmlformats.org/drawingml/2006/main">
                  <a:graphicData uri="http://schemas.microsoft.com/office/word/2010/wordprocessingGroup">
                    <wpg:wgp>
                      <wpg:cNvGrpSpPr/>
                      <wpg:grpSpPr>
                        <a:xfrm>
                          <a:off x="0" y="0"/>
                          <a:ext cx="6120130" cy="3895090"/>
                          <a:chOff x="0" y="0"/>
                          <a:chExt cx="6120130" cy="3895090"/>
                        </a:xfrm>
                      </wpg:grpSpPr>
                      <wps:wsp>
                        <wps:cNvPr id="949729879" name="Text Box 949729879"/>
                        <wps:cNvSpPr txBox="1"/>
                        <wps:spPr>
                          <a:xfrm>
                            <a:off x="114300" y="3642360"/>
                            <a:ext cx="1686560" cy="252730"/>
                          </a:xfrm>
                          <a:prstGeom prst="rect">
                            <a:avLst/>
                          </a:prstGeom>
                          <a:noFill/>
                          <a:ln w="6350">
                            <a:noFill/>
                          </a:ln>
                        </wps:spPr>
                        <wps:txbx>
                          <w:txbxContent>
                            <w:p w14:paraId="56D9CC6B" w14:textId="77777777" w:rsidR="005E2CF5" w:rsidRPr="00A32B90" w:rsidRDefault="005E2CF5" w:rsidP="005E2CF5">
                              <w:pPr>
                                <w:spacing w:after="0" w:line="240" w:lineRule="auto"/>
                                <w:rPr>
                                  <w:rFonts w:cstheme="minorHAnsi"/>
                                  <w:b/>
                                  <w:sz w:val="20"/>
                                  <w:szCs w:val="20"/>
                                </w:rPr>
                              </w:pPr>
                              <w:bookmarkStart w:id="61" w:name="Figure2"/>
                              <w:bookmarkEnd w:id="61"/>
                              <w:r w:rsidRPr="00A32B90">
                                <w:rPr>
                                  <w:rFonts w:cstheme="minorHAnsi"/>
                                  <w:b/>
                                  <w:sz w:val="20"/>
                                  <w:szCs w:val="20"/>
                                </w:rPr>
                                <w:t xml:space="preserve">Figure </w:t>
                              </w:r>
                              <w:r>
                                <w:rPr>
                                  <w:rFonts w:cstheme="minorHAnsi"/>
                                  <w:b/>
                                  <w:sz w:val="20"/>
                                  <w:szCs w:val="20"/>
                                </w:rPr>
                                <w:t>2</w:t>
                              </w:r>
                              <w:r w:rsidRPr="00A32B90">
                                <w:rPr>
                                  <w:rFonts w:cstheme="minorHAnsi"/>
                                  <w:b/>
                                  <w:sz w:val="20"/>
                                  <w:szCs w:val="20"/>
                                </w:rPr>
                                <w:t xml:space="preserve">. Descriptive </w:t>
                              </w:r>
                              <w:r>
                                <w:rPr>
                                  <w:rFonts w:cstheme="minorHAnsi"/>
                                  <w:b/>
                                  <w:sz w:val="20"/>
                                  <w:szCs w:val="20"/>
                                </w:rPr>
                                <w:t>t</w:t>
                              </w:r>
                              <w:r w:rsidRPr="00A32B90">
                                <w:rPr>
                                  <w:rFonts w:cstheme="minorHAnsi"/>
                                  <w:b/>
                                  <w:sz w:val="20"/>
                                  <w:szCs w:val="20"/>
                                </w:rPr>
                                <w:t>hem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1592884780" name="Picture 1592884780"/>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3530600"/>
                          </a:xfrm>
                          <a:prstGeom prst="rect">
                            <a:avLst/>
                          </a:prstGeom>
                          <a:noFill/>
                          <a:ln>
                            <a:noFill/>
                          </a:ln>
                        </pic:spPr>
                      </pic:pic>
                    </wpg:wgp>
                  </a:graphicData>
                </a:graphic>
                <wp14:sizeRelV relativeFrom="margin">
                  <wp14:pctHeight>0</wp14:pctHeight>
                </wp14:sizeRelV>
              </wp:anchor>
            </w:drawing>
          </mc:Choice>
          <mc:Fallback>
            <w:pict>
              <v:group w14:anchorId="09C5BDE0" id="Group 161675547" o:spid="_x0000_s1056" style="position:absolute;margin-left:2.7pt;margin-top:23.6pt;width:481.9pt;height:306.7pt;z-index:251725824;mso-height-relative:margin" coordsize="61201,3895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2/VAG8DAAAcCAAADgAAAGRycy9lMm9Eb2MueG1spFVbb9MwFH5H4j9Y&#10;eWdpem+0FJWNTUgDJjbEs+s4jUViW7a7ZPx6PjtJu5sEjIemxz7Hx9/5zsWn79u6InfcWKFkFiUn&#10;o4hwyVQu5C6Lvt9evFtGxDoqc1opybPontvo/frtm9NGp3ysSlXl3BA4kTZtdBaVzuk0ji0reU3t&#10;idJcQlkoU1OHpdnFuaENvNdVPB6N5nGjTK6NYtxa7J53ymgd/BcFZ+5rUVjuSJVFwObC14Tv1n/j&#10;9SlNd4bqUrAeBn0FipoKiUsPrs6po2RvxDNXtWBGWVW4E6bqWBWFYDzEgGiS0ZNoLo3a6xDLLm12&#10;+kATqH3C06vdsi93l0bf6GsDJhq9Axdh5WNpC1P7f6AkbaDs/kAZbx1h2JwnwD0Bswy6yXI1G616&#10;UlkJ5p+dY+XHP5yMh4vjR3AajQKxRw7s/3FwU1LNA7U2BQfXhog8i1bT1WK8Wi5WEZG0Rrne+jg/&#10;qJYcNYGncMizRlwLNSrfV5LHaLH5AnlJMp2MQJNnaT4dT+Y9SwOPyXw5n2Ez8DiejRfgFB4PZNBU&#10;G+suuaqJF7LIoLRDxdG7K+s608HE3y/Vhagq7NO0kqRBpiazUThw0MB5JXHHEbaXXLttAxnjgMBv&#10;bVV+j1CN6trHanYhAOKKWndNDfoFuDED3Fd8ikrhMtVLESmV+fXSvrdHCqGNSIP+yyKJARGR6pNE&#10;alfJdAqnLiymswWwEPNQs32okfv6TKHBE8wazYLo7V01iIVR9Q8Mio2/EyoqGW7OIjeIZ66bCRg0&#10;jG82wQgNqqm7kjeaedeeSU/wbfuDGt1nwSF/X9RQTDR9kozO1p+0erN3SEnI1JHTnn0U9vpUC5bi&#10;13c5pGcV/udpiFNub0BjN1Hrv/JRU/Nzr9918YqtqIS7D8MVMXtQ8u5aMF/VfnFslmS2Gi+X08US&#10;hHbdAjN/O3mgQQEOpzofIFGwK8V+WiLVWUnljm+sRjH3PRQ/Ng/LRwC2ldC+tD2rXu5DRf6ezMQX&#10;2Orm7bli+5pL1z0ghlfU4fWypdAWVZPyestzNNinPDQ1cmfYNwAMvWSd4Y6V/vICIPp9dNJBERAf&#10;Qfpw/Ewg2+azyjFSKOogFNO/j9fZZDTHEOmafTg+NP1r5oIP49k4GBCjNr2IX6jS8ARBevTGPVwH&#10;q+Ojvv4NAAD//wMAUEsDBBQABgAIAAAAIQACVfFvUfcAADYzIgAUAAAAZHJzL21lZGlhL2ltYWdl&#10;MS53bWbsnQ3UXVV55zeI01RrJ652XLR1LDNSF6Ors+KirsW6zjCBdgXrEkkNrYFREpWcMkIlA0ub&#10;ihJwZTWOi5mcqEOERlIQJR0qcdRcxmIaUDGUj1BqSpDLGISZAJUPFTohWteZ/znP++573nPvPe/9&#10;vufjt9fNzbn77I9n//Z533X/7/PsvQ/e9+1rXZK+edz5x743uTrwe8e4n3fuJeGvvNK91P3kVa9U&#10;7kv17+eOecnc1XHHvCK+Ota5IyrnjomiyF2hnPjtirmLK+Y+XKGM2x+53X3h7h+6KHpM/67Rv7e5&#10;6MljXfTdr7jowWNcdK9z0TdudtHek120J3LRbS9x0ReUtzFw0Uev1r9/5aIP6/OlunfOKS5yDfez&#10;r3zBvXjS1e7I/k3uyO4l7siFS92RJd92/+iWukceetb9+Kk3uL/74e3uuUfvcs99+ir33JpfdM/8&#10;5A3u6aefdk/dcpJ76hedO/C3P3BPRJe5w48/7v7P0qXu0Ud+6B6LDrvv3/Ml9/13vs59X0N69P7j&#10;3KF7/toduvlU973/3XIP3PuU+57b6H7w1P9z3/3IG9x33+bcwZ0r3cH/8ofuwYdvdw/e9x33YLDG&#10;Pbhkk3vQvcv9/ac+6w7s2eP+7uHvugeeeal7QLb/7aHn3P13P+n2X+qS/+/ZfY27+2c/c3ffeae7&#10;e/dL3d/ceKm7666vu2+fvtTd+cUb3J3u5e6be+50t99+u7t999fc3rsfcX/9S69wey67yu35lTe4&#10;v3qfc19beYp76vALbvee/+X+72M/dl+9aLX7yjUfdl/5+Hvclx5/0u36ylnuli9+1G0Sky9qXDdv&#10;+0P3F1/c5XZuudd9/vtXuhu//i33uS0fdjfsfchdt8y5617t3Gc3r3Xbt29329+41F17zZfcQwee&#10;dtdcc4275oNvcp/5/APubd88zn1abW3dvNn94ws/ceGS491/kx3/9czXuavO+z337DNH3Md//US3&#10;eeO57n9GV7hNn47cpotXuU3vuNR9LNKzcvEH3OXXfcF99NYn3Ee2PuU+8vGd7iObQ/ehy36gfzvc&#10;pX/8J+7S/7zOrXcfcB+49xEXrPxlt+7P7nPnv/ss9773Xejeu/pU996V/9a9Z8Np7j0vf4n78Y+O&#10;uvPO/5Q779ePd+9e9Ufu3See4f7jin/vzl17m1t96m+6d+76A/cHJ77MnX322e7sX3Zu1cf3uHd8&#10;cL0764wt7q37P+/e+junure+/kT3Vj1hZ7gv6J9zK97+dvfbbz/Pnf7gG93p17/Mnb7qQ+605W9z&#10;p552knvz1S+6hsZxcrDDnXzyye5k2bnshJc794o/ca+/6C73+jee5v7Ncce51208yZ34p8699u6f&#10;udeu+LB77WtPc685/T+41/zWf3f/8pZXulfvdu7Vr36F+7UTvu1+7VUnul/93de6Xz11jTt+++fd&#10;8ar/L068wL145J/cUj2j//TTn7mXv+ot7mX/46B72St/wx234kp37AXOHev0MEUPOvesjP6BjHrw&#10;287t1/Ut+nfzWc5tPsW5j31J0HXv0nOde9+Tzr33M8695mPO/dK7nVuqMu6A/n1d/+InZLuLfvpD&#10;9+d/fqPbtHG9iCjpTT/qyYV+Euc/uOOU81v6bRD/fnhT8rviF449/9hvHvdz+vwq/V7RY6IU/yb5&#10;7X9+grtX1/N58/+fpLy41Plq5Rh3fFzcfek3/3Xyf/pNv2kKm/bvjbZv5DURApvWRHrddlMkyEeP&#10;FPYRwDAIQAACEIAABCAAAQhAoIgEJCqLaNa8TRKSDcdrGgSWL4kuWh7t2hY9/9w8ff6HAAQgAAEI&#10;QAACEIAABCDQgwBaEq2aIbBiabR1fXT4UI8nhmwIQAACEIAABCAAAQhAAAJJcG2RMeCXzAi9aX7c&#10;sBJFWeQfDmyDAAQgAAEIQAACEIDALAkU3C/JesnJLRe19ZLW/uWr4wDXTqEqH+W+W2f5fNI3BCAA&#10;AQhAAAIQgAAEIFBMAgXXksWEVlWrtAOP1kuec1JWVEpvkiAAAQhAAAIQgAAEIAABCKQJoCXTNLg2&#10;Agf2RfJUpt2Ul7yFPXl4OiAAAQhAAAIQgAAEIACBNgG0ZJsFVwsJSFGeeXxbUSoIlgQBCEAAAhCA&#10;AAQgAAEIQMAIoCV5EnIIaDfXNcvaclL7u5IgAAEIQAACEIAABCAAAQiIQOm0ZLMVNYJQZlsKg0bU&#10;atpUtjScRhjEJ2bGOfrnXBAqUjPSnXayYg0Va4U+V5mNoOmcsuMUNztfK2y2XGMuP1Br87V6VZnP&#10;j9tqqaGwpQajZpDbb9ypb9xK9hrIfPtZU7u238t4P/BFL7SIMh3vqgWVJAhAAAIQgAAEIAABCEAA&#10;ArHMKU8KW5KHcxoqVl9J0mfTd/kSzI+yq+ZysZBckEyEBs1YbqeTl3iDVuns13I6G88fSK9+O9vP&#10;Md7T6PPCy8nlSyJtrkuCAAQgAAEIQAACEIAABGpOQEKmLAS88pLrMWrpU+w4NGFlus8KeK3Xv1/S&#10;JGrcyLyLsyuTpLswJtYMcqqYI7IZezajQD5N1zCTzDyvfHXXGonvJv02wqYab4WNnIHk9NvZfnoU&#10;aePT+X1eyzvpg121iFIfSRCAAAQgAAEIQAACEIBAnQmUSEu2ZdR89KkmLi2gciRYeorTVSy/038n&#10;LAtEX7MVB9Ymka4mDHOqKApX8aoKWG01m81IWjLopSWtkaak8cKUM5CcfjvHZa0qzDVj/MLe+v2k&#10;tZM6btI2d922od9alIMABCAAAQhAAAIQgAAEKkmgRFqyl/Iy12TngsT+/ZKLCjRRUpKUbIaBuURz&#10;qug5kayTggsWys9OrWeNyBGZebQyJdMDyek3U8vM0ALSxPYFxme66//jvlvntKQiXSUtSRCAAAQg&#10;AAEIQAACEIBAbQlIaJRl7CajOr14GS2pEZk6S+JLnYW/psdomkvFfFNtj2cSazrnWIzJNNu3Us5Q&#10;tdbO76iS7isptsAv2dmvxbjGViVrNr0oTg0kXiVqA8npN29cC41PWzjotbZyNdfkhpWDVqU8BCAA&#10;AQhAAAIQgAAEIFAdAhIsZRlMW0allFHaGefFlAblkxeMfpiZYqbRTMf5WrowQWo+wXS+F6eDVuns&#10;t6UI2Hm/oXWRjoZNd6prP5Be/Xa2bxG26Xa88Z7GoBdPPxHJKWlyUm5KEgQgAAEIQAACEIAABCBQ&#10;TwISGmUZuNdKybY2+hRLyuQgjznnoxWQHAuaYbLe0U7ZkBxckKyYlkMGscMw2RinJVdkFMRb3yg7&#10;/tdqBr5OqK1cF5wJMtdgXhUtmYwbjlPmpI/Ofv0RJ0nJuHE/kLDVtHbiW8lBJ3a3q6ldx9XLeD+6&#10;IS60WNK0pHbjIUEAAhCAAAQgAAEIQAAC9SQgsVOigZtrMpFo7TepM3/mY4nGkmOq15JeP+YUnv4t&#10;beKqrVxNTh7YN/3+6RECEIAABCAAAQhAAAIQmD2BcmlJ8ZIHsTHv8pPxoY7eyD3IY/aIB7eg4FpS&#10;A9q5hVWTg88rNSAAAQhAAAIQgAAEIFAhAqXTkhViX+KhyDXpzwdhQ9cSTySmQwACEIAABCAAAQhA&#10;YFgCaMlhydW9nt/QVRckCEAAAhCAAAQgAAEIQKBuBNCSdZvxcY334fvnwly1ravclCQIQAACEIAA&#10;BCAAAQhAoFYE0JK1mu7xDlb7uNoOPLt3jLdhWoMABCAAAQhAAAIQgAAEik4ALVn0GSqwfbu2zWnJ&#10;S95SYCsxDQIQgAAEIAABCEAAAhCYAAG05ASg1qXJ55+LFOAq16TedU2CAAQgAAEIQAACEIAABOpD&#10;AC1Zn7mexEgvX02Y6yS40iYEIAABCEAAAhCAAASKTgAtWfQZKrZ9t900pyUvWl5sQ7EOAhCAAAQg&#10;AAEIQAACEBgrAbTkWHHWrjHt4Gphrop0ffqJ2g2fAUMAAhCAAAQgAAEIQKC2BNCStZ36cQ3ch7lq&#10;Kx4SBCAAAQhAAAIQgAAEIFATAmjJmkz05IZJmOvk2NIyBCAAAQhAAAIQgAAECksALVnYqSmLYekw&#10;18OHymI1dkIAAhCAAAQgAAEIQAACIxFAS46Ej8oJgQ0r53bguWEzRCAAAQhAAAIQgAAEIACBWhBA&#10;S9Zimic8SK2U1N47eq07ZcI90TwEIAABCEAAAhCAAAQgUAwCaMlizEO5rVBoq2lJvRPmWu65xHoI&#10;QAACEIAABCAAAQj0RwAt2R8nSi1CYM0ywlwXQcRtCEAAAhCAAAQgAAEIVIkAWrJKsznDsWzbQJjr&#10;DPHTNQQgAAEIQAACEIAABKZNAC05beIV7W//XsJcKzq1DAsCEIAABCAAAQhAAALdCKAlu1Ehb2AC&#10;OhlkxdI5OamteEgQgAAEIAABCEAAAhCAQLUJoCWrPb/THN2mtXNa8qLl0+yWviAAAQhAAAIQgAAE&#10;IACBGRBAS84AekW7vGNXO8z16ScqOkiGBQEIQAACEIAABCAAAQgkBNCSPAjjIqAw1+VLCHMdF07a&#10;gQAEIAABCEAAAhCAQKEJoCULPT1lM+7y1YS5lm3OsBcCEIAABCAAAQhAAAJDEUBLDoWNSt0J7N5B&#10;mGt3MuRCAAIQgAAEIAABCECgYgTQkhWb0NkO5/nn2mGuO7fM1hZ6hwAEIAABCEAAAhCAAAQmSAAt&#10;OUG4tWz6krfMuSbXnVLL8TNoCEAAAhCAAAQgAAEI1IMAWrIe8zy9UepwyYabex0+NL1+6QkCEIAA&#10;BCAAAQhAAAIQmCYBtOQ0adehL50G4rXk1vV1GDFjhAAEIAABCEAAAhCAQB0JFF9L7t8bbd/IK9q0&#10;Jn5lUGhNovjoVajzHC9aPicnVyyNdFAICQIQgAAEIAABCEAAAhCoHoHia0mpJ+/n4mJRAtJxm9bG&#10;klMCc1Yhpjdsbk+ZQl5JEIAABCAAAQhAAAIQgED1CKAlF1VnpS6wfEkkdSlpue/W6fkupWE9tDXL&#10;qvdDw4ggAAEIQAACEIAABCAAgQgt6VVPHS5WnRB94oLojl0TDz3dsLItJ+UhJUEAAhCAAAQgAAEI&#10;QAACFSNQfC0pJZJZJFjPj53rJaUK5XP0ixMH0sLyV0ruKQB1QgstJVe9PbKQBAEIQAACEIAABCAA&#10;AQhUjEDxtWTFgE9uOA/fH6+RlNC+fHWkyFIv5Ra9UGHVUvXxJvlAfdeSliQIQAACEIAABCAAAQhA&#10;oEoEaqslW1HkGmHgXBQ1qzSh6bFIWmobnEveEskL6WVdzoXU37YN0aMH020Mf609Zn1f55w08aja&#10;4Q2lJgQgAAEIQAACEIAABCAwOAG0ZIW1ZPpxOLAv1pV9+ivXnRKHvz7/XLqBga8VPZvWsJKWJAhA&#10;AAIQgAAEIAABCECgMgTQkjXRkv6J1SarknVyFHqnYc6FwmVHCU/dur7dy5nHjypO/RC4gAAEIAAB&#10;CEAAAhCAAARmTqCkWrLZihpBKOMthUEjas2FqmaCV5XrXBBKL0W6006+WNAMnWuonbiRpIxuNYKm&#10;cpTbUm7Y0nXUDFQ5bKm1uHAzcM1I+YGPkp2vFd9VSreWDqbN2JNuUL2HzZZrzLUQyOZW2LZ43FeK&#10;ZdUyyX5EpWSgVOEQsa9yTa5Y2paT2u2HBAEIQAACEIAABCAAAQhUg4BUT+kG4vVXItrm3iTATHl5&#10;kWgOx4x284O1YukWdG2SM2jGR6WkkxeMLtGYupVoyVildt7yFa21fHvSDeb0682exIV23ZFUlGDM&#10;cVDaLQnPQbd+Ta+aVCNSryQIQAACEIAABCAAAQhAoAIEJHzKNQqvAbVvTtTSp9iVaIqsH+3mB+vb&#10;aYaxO1KOTgnDmEZzzhGp/1U4kKPQNTKC0XyUplLtlsnb2IB592imI99CRtua5dagr6KLZFCh2ZPO&#10;n+j1bTf1e8KIYl9VuJ909EiU3tBVhPbd2k89ykAAAhCAAAQgAAEIQAAChSZQOi3ZVm2pmFUThuaa&#10;tOte2s1PRqaY8i2WtRU2TFcqxLTVbGYCWdPSL60lO12KAtuPPekGzTaFucbhu0mkqx+FN3sKF4pl&#10;1cmV6dhUc0p2vsuVqZJya+an9FmTakQta80mCQIQgAAEIAABCEAAAhAoNYHSaUlTbQoxzWD3oiyt&#10;K1Um4wf0tXK0pMrorjRd0KHpfC++ZZN7i2pJH4KbsSfdoJmkGVGSlGyGgTlevc3TvNAmrgpn7Wc1&#10;peShicqcXXp0LklaikpO6rwSEgQgAAEIQAACEIAABCBQXgKSLeUyvk8tqXHJw6ihJUGqcwsh0yP1&#10;ws2KpWNc08USN2h2UeSiMa5zns2YrS7jgyx72ZPWkl1drmljZnIt0aeI1rQSzLnWISAqvHtHdstW&#10;KdNMpKsakVYlQQACEIAABCAAAQhAAAIlJVA6LdlVcJleS8eUalzp1OnH9BIvXcxWXJrrMJPf0q6t&#10;iSS0fDVoxXwYqqnCdC1TqV07UvVMvm8w3YLZU4RHSzuy6njKTj2YoysvWh4fPqJzLS0pdDZ93KRV&#10;VIisFlSSIAABCEAAAhCAAAQgAIHSEZByKZfNXoIle+PoUxyPakd4mPKyApJ4/rCP5HANKb8FqXux&#10;OCQ2TrFijXfciZOdzWHlLUfvXvp5LakCQdhMVknGKyVbyRkiaqp7R/FmP3P+SmtTDcb9agvZBWeC&#10;ZM2OjZtp0pY7mYDVHDnpb0lXbtsQ/dnlXfybio/VLVZQznRW6RwCEIAABCAAAQhAAAIDE5CQGbjO&#10;rCuYa9LLOrvwCxInal06JHUsHY29wbFYtWgjkn4SgP3sz+Pl5KIXkqgSqoqGJUEAAhCAAAQgAAEI&#10;QAACxSdQRi0pqvLqNeb9hhpCqPM7Og7jmAR8ORPlA+1cLzl0X+kGh25khhW1386mtWMWlW8+Nvqd&#10;X4hOWxIt/2fRO38jPpKyhq9NayK9tFgVj+0MH2+6hgAEIAABCEAAAhDIIVBSLZkzIm7NhMAkROWi&#10;rsyaFFizLN7OiAQBCEAAAhCAAAQgAIFCEUBLFmo6KmAMonJCClcLSxUDTIIABCAAAQhAAAIQgEBB&#10;CKAlCzIR1TNj363xmkrtujMhbVXPZreur96TwoggAAEIQAACEIAABEpJAC1Zymkrm9Fa96c1j//p&#10;30Wn/TzSclQCkufsUFS2nwDshQAEIAABCEAAAhUkgJas4KQWb0jSPtqip6sn8c2ue37XwmQagXWn&#10;cC5n8Z5yLIIABCAAAQhAAAI1I4CWrNmEz2C4WuWntX6LysBVJ0R/dHq8ealeH3tXdMkZ0flvii75&#10;3Tpu4iofrnGQAJds7IpOR6gcPTKD2aRLCEAAAhCAAAQgAAEIGAG0JE/C5AhI7Fy+ursU8v416Sat&#10;rHz6iclZUfqWH76/O0YpTRIEIAABCEAAAhCAAARmRQAtOSvyle9X8rCXT00uSEnI2Z6cmBxRGur5&#10;V2o419QRpZFO+yxukqIUt4yPkrNCijthWAYBCEAAAhCAAASqTkBfpKs+RMY3AwIH9nWPa5W6lBdy&#10;5kmi0TXCWEamUiuUnCx00rLTzL64y5fMWJIXmhfGQQACEIAABCAAAQhMkoC+Sk+yedquIwGpRWmc&#10;jAdNSyaL40QLW5G8kXJHRs1AMxQ0W/pBCGVxsV2T9jBtWLmAreQ5CQIQgAAEIAABCEAAAtMngJac&#10;PvNq99hVSOpUxEkcY9GUe9EFQfz3EF3GKWgqx/kc+R8bQTMJYlW2C1OBrHHdhgq6oOGakcoEpiXn&#10;q8SBry1VCGOZaZLTFKg+NgNVUf6CrtW7i/tSrQX+zfkG1V6c0jYkJg/8plWomeBhBQyTIAABCEAA&#10;AhCAAAQgMGUC+nI75R7prsIEOoXkiqXRHbsmNeKMlrSPeqQlEU1dmriLJdx88oIxHeMaeyj1OfFL&#10;mhqdLx7/39laoiWzMrazdxt2LxtGgaK1qOm1k/ICs3nRKDypCwEIQAACEIAABCAwBAF9VR6iFlUg&#10;0ElAayQzoa3nnBQ9erCz4NhyMlrSfIhe/ZkbMVaILRVckOxWLBJboW5YRdOSdp1sxWOxr7HzMq1M&#10;zUeZ6do3EotPlU9CZ5WZY8MCgwb/INrpKGL2dB0cITUgAAEIQAACEIAABEYiEH/vJUFgZALalDVz&#10;iKSW9U0irjVtaVrQmWpLHIxz6q/Tw6inXQWkH+2W3IvWmrVjWlL7u8bBqw3XajYzgazmYeyqJW0z&#10;H7XQCJvqxbecY0N6IMNdb9uwQE5qo1cSBCAAAQhAAAIQgAAEpkYALTk11BXuSCv41ixboGum4ybz&#10;WrKlBY/JvqwtqbhGaJ7EHB2XoyU1TRKGYbMVBGGyPU82xrWrljQlq5WSZpIpVjWVY8Poz4Owy/Pr&#10;vZPa4pUEAQhAAAIQgAAEIACBqRFAS04NdYU7yuwsOh0hKZ5eSzbCUE+y3IItbYkzryUz8aVzDsck&#10;YNVudY1xTU9TUizoJ8ZVLkuvH819aTvw5NiQ7mjo60yk6+SWpg5tIRUhAAEIQAACEIAABKpKAC1Z&#10;1Zmd2ri0iah3jeliakJSAzQtqWdYyaScxZpm1J8VsHeTeFbM56f33km3aQW8RPXl5fz0MlZW2LWK&#10;2ZEibf2YnDBi0tLX1UVmo9cRZyot5HVNggAEIAABCEAAAhCAwHQI6JvtdDqil0oSkCMsLSQVZqnA&#10;y6mltO5Li0SvJaUZg3gBo4Rm/E8RsN423WooilVrI3UmSEtl5s4EUYFYDCbHhdhdra/MaM+MlrRA&#10;1rRCTK+szLHBGzPKhZZJpqeAVZOjwKQuBCAAAQhAAAIQgED/BPRtuf/ClIRAmoBkS3rjVp1SMenN&#10;dtK969prybR49DGumcKjf0wrxNFbG2MLl69uy0lck2MES1MQgAAEIAABCEAAAjkE0JI5cLiVQyBz&#10;xKHOkZzo8R9dLfFa0p/BYQ5ELy271ho6M3FlNrvuvTN0m2OpqLlIi3pck2OhSiMQgAAEIAABCEAA&#10;AvkE0JL5fLjblYACWded0vaFKcZy361dC5I5JQJapuojXbeun1KndAMBCEAAAhCAAAQgUGcCaMk6&#10;z/7QY08rF0mYXduGbomK4yGQXjUpH/E0V62OZwC0AgEIQAACEIAABCBQNgJoybLN2Ozt3bml7QKT&#10;kMQLNvspSSxIe4p37yiIUZgBAQhAAAIQgAAEIFBZAmjJyk7tZAamWFYfS6mLS94ymW5odXAC6T11&#10;1ywbvD41IAABCEAAAhCAAAQgMAgBtOQgtOpe9vChSPGTXkuec9K0N26t+wTkjl9xrWce354dduDJ&#10;pcVNCEAAAhCAAAQgAIFRCaAlRyVYm/o670Pi0QtJyRZJS1KhCGzf2J6gT1xQKNMwBgIQgAAEIAAB&#10;CECgagTQklWb0YmNR+GsXkjqBIoD+ybWEw0PS0Dq3s8RO/AMS5F6EIAABCAAAQhAAAJ9EUBL9oWp&#10;9oUyG7fedlPtiRQVwEXL23JSKyhJEIAABCAAAQhAAAIQmBABtOSEwFapWUVLem+XLm7YXKXBVW0s&#10;2sHVT9blq6s2OsYDAQhAAAIQgAAEIFAcAmjJ4sxFMS1JL8GTSEGeFHOavFXagcfvj6RQZK1yJUEA&#10;AhCAAATGTuCZxx5//IHv6LX/li/v+9xNen3tqq162TXvECgFAT3AY//RqFuDaMm6zfhA4922oe3k&#10;kpBU/KSkCqngBNIByRw0WfDJwjwIQAACZSGgb90PfPXW2z+z/eYPXrbljLN4QaACBCR4y/IDWFg7&#10;0ZKFnZrZGibNuGHlAiGpIwtxcs12UvrsPX0GKAeA9gmNYhCAAAQg0Engxedf+Pu/2tPcfNWnzvz9&#10;CggHhgCBDAG0ZOdP/aA5aMlBidWh/OFDkZSjX3anC4RkieadMNcSTRamQgACECgggReefVaRq/gf&#10;M7qDj9UjgJYc/fcPWnJ0hhVrQZt/po+8R0iWcX4Jcy3jrGEzBCAAgZkTOHTPffJCVk8yMCIIdCWA&#10;lhz9dw5acnSGlWnh6Sei9CGS5pfUGklCW0s3xfqDgHcrs11S6aYPgyEAAQhMmYBiWbUW8vrzL+z6&#10;fZtMCFSVAFpy9F81aMnRGVagBUVF6qQPbfvpBYhdbF1fgcHVcQiaUD+b2tZVH0kQgAAEIACBTgJS&#10;kfo6ffWqcwcVC6qiIFi99nxym1rQi31cjQPvJSLAPq6dvxMGzUFLDkqsYuXli9RmrZmgVglJKZHb&#10;2NqqzJMtd6T/y4B24yFBAAIQgAAE0gR+evSoFkX2ryKvXb1212VXSiYoDvZHTz6VboprCECgtgTQ&#10;kvWcejmqpC/ScsPrDl2sOyV6+P56gqnOqHUaiJ/TT1xQnXExEghAAAIQGJ2AVKS0YT++yM+et07n&#10;gMzQfdOKItcIA+eiqDn6wGmhPgQaYUsyp6EnpxnUZ9TTHylacvrMZ9Wjlj1qGZ28kJKKXmVkLhQP&#10;uWvbrAyk33ESkMfZT+6qE8bZMm1BAAIQgEB5CRw++NCN71+/qIqU0vzWdTf8wyPfm/lI0ZIzn4Ly&#10;GsDDM4W5K7uW3L832r6RVxcCf3xWtHZZpJ1z9PKaIv9C3iu22ZnCD93Uukj/0eDRg1Prlo4gAAEI&#10;QKCIBHTSh5Y0Lqoid178IZ0pWZwBIAeKMxdltMS8k7gmJzd3ZdeSEpL5+oi7ixI456TYFyk3Fqli&#10;BNI/HTu3VGxwDAcCEIAABAYgoG1aF10aqdNA5LUcoNFBiio+1bkgHapqIlFfRJuB4lcjfWwEzSQm&#10;UXkuDBpJXpxvMa5BM7S7mVtxEGMr9Lb0akcFwmbLNVQ8ToG+Hs3X6lXFd23htTaEUBVjo6KwpRHF&#10;rcn+VtRKjI8/t2RfEl1p+iVdrBkp6nIBBLXj4lGrlsbbTsOZ1KuW2u019l75bVOSK0NhM6UMQxFz&#10;nE/i2poPJe2ca1UZYpiZme1qaqavNG2bJuvXW54ZFx9HJ6BHYPRGZthC+tvyoqKJAmkCinvUKYQH&#10;9s1w9uh6sgS06NXP+IaVk+2L1iEAAQhAoJgE5I7Unjn57sgvX/mnk95OJ/OdX6xMcHl1ad/556VJ&#10;/L+pNlMx6fzMrYzi6NVO0JT0W5D67NoXsyF4Lek7kk7pp3EV64RgOTLL92JPkW/cW5ym4Qv3MilT&#10;q5d5vfK7PsmaLz92b7bvyC5MEY9rmOmZ7WVqpi/PzcSjf3i85V2HRuYoBDT1o1SfeV20pBcL/Vwo&#10;6FHHfGiDVryQM390p2OA36FXG/NyMsh0mNMLBCAAgeIQULRqvjtSh3pMZ1Fk5ju/9x+lnXfxF/6W&#10;Ci5IXg40Y89dqxl7A6Wl4g1V7FZacVizXdtJNxpXDEJrJKeKtZ8v3Mx+08XN2JcaBfJ+uoavZerG&#10;imUgqLBVlCVmjBk5nEk5tXqNvZ98X0ZqzqPuHEgy6jlF3Hl3uGH67rwNdpGevkxfadoqbEzEtldT&#10;mZb5OASB+NEtc2K9pNR011d4cfQXWyLx0QsRUeZnfCTb5Xr2f2TQk0CCAAQgAIGaEFjUHXn9+RdO&#10;c3fW9Hd+rwd9YGen18l//88IOk2fCRPVtVtpmZDTjs274iQbUpFJpKvJvZwqma5tCN7DlZYtNiLF&#10;zbaazUwg64Ji0rCpGFdrXw02wqbG6+MwhzMpp1avsefn213/bsPvJYpVzI80PdfKH3qY6Zk1Mzqn&#10;L9OXt8HK61FRI2EYSk36h81u8T4uAmXXkuPiQDsQqCSB3TvaWlJ/cyBBAAIQgEAdCOS7Iz915u/f&#10;vfMvp8zBvvPra6dPifIKzYwcHZQRdCo/nJa0dqx3SclmGEQt5cmNmI19VRlTMVbFKxobQlctqXZU&#10;WEonWChUlZ9WNxnhY14zaRzL9x0NZ9KitTrH3ouJzO5MVtgEb2YgVtjmRWIzc3f0Yar9XqZm+krT&#10;tiqaL1P3Xqp3Do2cUQjouRqlOnUhAIEiEzh8qK0l1ywrsqXYBgEIQAACYyCwqDtSaycnvTSy6zDs&#10;O7/JmfS7fcPPxGfOufni76i6jPfeURXzK3mfpjSLv+VlQk477VvJzjneyHZ+El6b07WFcfbSkgsb&#10;DPqJcZXw8frRRJCNcTiTcmq1b/Ua+8J8P5bMhYy04WcUnBXrpSVHGWaXmV1oasYSw2jOUxu1WrDn&#10;xM9IZlB8HJGAfjZHbIHqEIBAkQlokyUf5sqZL0WeKWyDAAQgMCKBfHekFk5O57AP+3pvskj6opf6&#10;SKs2DdxUQFpmWgteMKZvWZuZW5bZq51OMWvlB+3aaxNvj3K6Nq7NXU0FW0lfzESNVfE2ZORer1Fk&#10;huxbtienV62u5sWLT4U9WXzqx2L2WH5mBtWFPI5p4zPqzHrP+CXHMkxZZb5Fb6cu0qbKklbUzND2&#10;2tam2Mt2Y8X7uAhoLsbVFO1AAAIFJJBeMrl7RwENxCQIQAACEBiVQD/uSJUZtZv+6nt/kIpLX/RS&#10;HxktKZUUxMsG9ZU//ucPmDD1pEb8mSDxcR7xqRSxg0ryQYWDQPeT7W7ivXm6t6PyocJZF5wJEjei&#10;1KtK966TLjKyRY3Eo45NiFNsYUsZcx5Vy8xoSQtJNb2WWLEgGnZQk6yFXrVi83qMvWt+1xmcG6Nr&#10;ZNSidd1r751RhpmZ2a6mmlYV94yWDOMnIn6zR6XTDDOb99EJ6PEevZGitaDfI/HC6vkUn0M0vy2Y&#10;/7Vgj5Y9gfaXjfQorJieYX/2kO4qs+vJR7rV9cibnCrzTSW/LVPnEOX2G4/HfjtZy+mfkV4DUUlS&#10;zQnsTi2ZlK4kQQACEIBAxQgUxB3pqXolkv5WY19U5r+atf/v/A7m2yn4hXfD5dvZZ7H8RqZ8t+sM&#10;ygabUOnfXrOZlsZTttm6KyPtmYAaY6f6YR5ja0Voyp7/9i+p5MqrQvsp8H+m6CXB0r/9/KDs+Uy3&#10;bL8A7W8d6Xzf/qBVOvu1nM7G+xyIN56L2hJQXKuPcVW8KwkCEIAABCpDYFF35M6LP/TMY49Pebxd&#10;lUhX9RE2dIiG7pQy6ZuYXAy2NC9nAOliBsF/S8ypNdtbXWfQTNI3W3377Yw4lb/Xu5KnOcxMX2na&#10;s2VYn94lUqo0WFNYGpS82rY9V5wTNOOcOCIi3rGrH3eeFfMKVIjsxypuZN7F2ZVb0l0YU20GOVUs&#10;hLvzHKJe/ca/dpJ+bddo/dmnz4F0NZLMuhHQrjteTj58f91Gz3ghAAEIVJNAvjtyJpu1VhM0o4IA&#10;BHoTiFVPhVJbvsV++LmUFmh9SrB0FWul0/kodAvE5iAnFs2tEeg4h6hXv4qxnx/NgkH5P23Zn2VM&#10;L2dK8hECW9e3teTOLfCAAAQgAIFyE3jx+Re+dtXWLWec1et14/vXT98dWW6mWA8BCAxFoGJa0hRf&#10;p/Iy16R8hRmx1kuCZYoJbY6WtMIiqdTniUVqULU6zyHq1W9n/HmmZK+BDPVQUKlqBO7Y1daSG1ZW&#10;bXSMBwIQgECtCBy6575rV6/tpSKV/63rbvjp0aO1YsJgIQCBWRGQ/JlV15Pot08tqVGbOsscFeRN&#10;8vLQy9K2xzOJNZ1zLMb0mu1bKWeommrnd1TxHc0XC8zD2Ktfi3GN7ybxul4UpwaiXZ3jvcwSkZpu&#10;nmsIROklkyuWAgQCEIAABEpJQOdCfvnKP81Rkdeff+Hhgw+VcmwYDQEIlJNAxbRkW76lZF3ahefF&#10;mgbukxeMfg4zxUyjmY7ztXRhgtR8gul8r+kGrdLZb+ZwIvWSUZ3pfjsH4kfERc0JsGSy5g8Aw4cA&#10;BEpNQH7GfZ+7SUsgc4Skol5xR5Z6ljEeAmUkICVSRrN72ey1WLKtjT7FkjI5yCO7986CU4o6ttOx&#10;drQcckInFsmwWPYuPIfIrE28i9l+/REnyZkgEq/xuGwTobCls1mlL5PjQkq7GZpGRJooAZZMThQv&#10;jUMAAhCYHIFH7rzrs+ety1GRCnlV4OvkDKBlCEAAAr0IVExLapjmmkx763Sd3iSnF4py5XstWd7N&#10;tMsFvOzWsmSy7DOI/RCAQA0JPP7Ad27+4GU5KlK3FPWqrXhqCIchQwACRSBQPS0pqlrM2Jh3+WmA&#10;YdDIP8ijCBMxqA1oyUGJ1bx8eskkp0zW/GFg+BCAQPEJaNnjoiry6lXn6liQ4o8FCyEAgQoTqKSW&#10;rPB8MTQIDE0gvWTy8KGhm6EiBCAAAQhMkIBUZP4GO+am3HXZlS88++wE7aBpCEAAAn0QQEv2AYki&#10;EKgCgfSSyd07qjAixgABCECgMgQUp/rAV2/VRqz5Ea26K3fk3Tv/sjIDZyAQgECpCaAlSz19GA+B&#10;/glIP+rQGHttWtt/PUpCAAIQgMAECWhRpLZgzd+j1QtMuSxxR05wMmgaAhAYkABackBgFIdAWQko&#10;rtVrSZZMlnUWsRsCEKgEAelBLXVsbr5KTkavE/Mv5LJks9ZKTD6DgEClCKAlKzWdDAYCuQQkIb2c&#10;ZMlkLipuQqA0BHSkoBxbeinuUUcQDvGy6v79Hx75XmkGXx5Df/TkUyKs2ZF+vPH96/NlY+auBbVy&#10;dmR5ZhtLIVAjAmjJGk02Q609gctXt7XkbTfVHgcAIFA2AlpSp6MGTY9ok89+1tZlVMkQHyV81Jde&#10;ulCA5RBatVZVPnfBBxStqte2Vedes3qNzoXUa+tb3zEEeVVRO7d/ZjtBrWX7ScVeCNSIAFqyRpPN&#10;UGtPYOeWtpbUVjwkCECg+ATkjVJk47euu2FQZ9Zw4oVaxSEgD6a8mcV/RLEQAhCoMwG0ZJ1nn7HX&#10;jcDD97e1pI4IIUEAAoUlIFfU/lu+vOgJg8URPlgyRgK3XHbFob+5t7APJ4ZBAAIQ8ATQkh4FFxCo&#10;A4EVS9ty8vnn6jBixgiBkhGQK2rPJ7f1uavnGPULTRWQgP6YoBhXBTYT5lqyH2PMhUBtCKAlazPV&#10;DBQCMYGLlre15B27YAIBCBSIgDa9UVhjARUNJhWBgNZd6ugQnUH5zGOPF+ipxRQIQKDeBNCS9Z5/&#10;Rl87Ats3trWkrkkQgEARCGiHT8JZi6DXymKDdnbVPkjauVdPThEeYGyAAARqSwAtWdupZ+D1JLB/&#10;b1tLykdJggAEZktAW7PK2VQWCYOdxSSw67IrtbqWw1xm+7NM7xCoJwG0ZD3nnVHXlsDRI20tuXxJ&#10;bTEwcAgUgoBOq7929dpiyhOsKiMBPU7604SeK9ZXFuInHCMgUAMCaMkaTDJDhMACAtrBteHmXtrZ&#10;lQQBCEyfgE760AY7RVYriqJU2K29dCKJzoiUSNGrVodFDjFYEbv2nLV63bDuIh3jsu3sdw19uOSI&#10;j4d618TpQJnpP970CAEI1IcAWrI+c81IIWAEdLKk15I6cZIEAQhMmYB8Rjsv/tCISmHE6nJgmU7U&#10;NqFSTIqQ1Mo7vYrgz2pFkWuEgXNR1Jzy1EyoO0WfirM2zxlx1oarrj2BtbhSU8ymPROaX5qFQJ0J&#10;oCXrPPuMvZ4Edu9oa8lNa+vJgFFDYGYEJCvk8htOFAxXS1JCslFuUGlGqcXiC4rqaUn/tPUpKj/5&#10;trOvX3fRJJ4T6Vk9CQ/t/YYW6nqruIAABCAwNAG05NDoqAiBkhI4fKitJVedUNJBYDYESkng8MGH&#10;JiEQOjWmxKMpxzJKhgprSXtqFeGsLVgXfRLkytRho9J9ClXVhHbO8og5co7rIdEzWcqfJYyGAASK&#10;QQAtWYx5wAoITJXAiqVtOfn0E1Ptms4gUFsCWrkmF+GI3/9zqvv1cZIqE4WswFPnglCx8pFkXzYp&#10;qxE0nWvoC4ZSGDSsmClE5Uat0NcJmy3XmCsZqMHklteSQTO0dnwjqtir/dStuF/fmvLDlgyOe2kG&#10;rhm1dDMTQOtig10rlKntlNNRV7PbNfu7Ujix1GLOhOqWFqimG5Pu0/mSyrz+/AvzKw50V6pWB5ty&#10;cmUaNdcQgECfBPTLs8+SFIMABCpDYMPKtpa8Y1dlhsVAIFBcApMTklr5KO/SNNc55mtJ02X6duGT&#10;qc5OLRk0JfEWJJN4VnLBDWnSeema3366lheMvkqiJWMh7G/pibHhqGI6U/m+lm/TbOhl9nAPn0KO&#10;daJHjvSTyuv6xwFlKmJZU6/qY/wbhR4n9cgJI8PNJrUgUEMC+g1Zw1EzZAjUnMANm9taUlvxkCAA&#10;gYkSmNAaSTmndPpDV6Ex0eHkaEnzAMaaq6VSC1Knlkzfju8GYfydpBl4LdmMHYWtZuxVlM6Lb+W0&#10;b7diPZh03QibqmKuRlOFqq4ezfi0bGyE8lTOJSujYjkd9TI7nT/otXyCOXpQanHRWZbLUnGz49WV&#10;8leqQTUr0TroiCgPAQjUhIB+e9ZkpAwTAhDwBPbvbWvJdaf4bC4gAIHxE9CSN/l6chxPQ9zSN/wZ&#10;fr3P0ZKdPjt9zbC41l5aUvGiDanIJNLVJJ6V7JR7EoY57dsteR47pzBHS1pfEr+mPX31nI6s/U6z&#10;O/sdKEd/cMiJXNV6yf6XvqopORa1d+uiSzIHevZsEa487MXfvmkg8hSGAARGIYCWHIUedSFQUgLP&#10;P9fWksuXREePlHQcmA2BohNQ6Ol4T4KQOpAvcrbDNi0558lL/vOLE3MkWKeWtBxrR1KyGQZRS3nx&#10;isjMmSDmOuxHS2bWPBqoHC1p/kfVskH55ZyLDqTT7NEnRWpR8aW99J3Ww/YvJ70xpivV7Nj/oKGt&#10;e9SsgmxRl542FxCoIQH9MqzhqBkyBCCwZllbTh7YBw8IQGAiBMa7/aZam+a6yF5EOrWkvkuYCsuE&#10;hlp4atrbqJLe99cuvHAPH68xTRjmxLim27fW4r7iqNi51Y4Ws5qjJXXL60crZp22bUsiZjs7iuN4&#10;F5rdC9eg+TnxrpKTiwa75nQnf6Jt3TPev2948avnU/sCSV3Kaa6XZGyOMdyCAASqQQAtWY15ZBQQ&#10;GJTAJy5oa8mdWwatTXkIQGBxAvpS7b9mj3ihxXRatrZ4l1MpkYlx9cLNVJgpMn278MnyvUK0fGkx&#10;21LVF9OFCbRMSV/etFuf7auWdGUrasrFaS3oXTLWjDd5mxlIWz8mIrFXR51Seuy6Mmenpn7WTvbz&#10;FCj0Wg7usW8J2/U5l3SVzEy/JIoVgqsfEF7TJzDD8Ph+nkzKlI6AfrWWzmYMhgAERiewe0dbS2pb&#10;VxIEIDBeAo/ceVfX79VDZOqreKFWqGUkWEZL6mMQ73sjd1/8r5XseCO2phCVEwRSco1YzbWaobZy&#10;XXAmiNqeK6kC/kyQOIY23jUnTr3at1vx0sskJWG3iYOyt5a0QFaTuknbC7yZOR11NdtaGNe7nHq9&#10;VjuOS056U+Xs9qdY5mwBNMSjS5UCEpB69VPPBQRGJ6DfuKM3QgsQgEDpCDx6sK0lV51QOvMxGAKF&#10;JiCnTy8hMOh3S+3HotYKNVrTkibZ/LuPFC2UqWaMeRj9Hq0FtLCrSZKTvRY5Zs6d7Fp96Ez1K5fl&#10;nk9u04rIQR9XyhefAFpy6B8NKnYlgJbsioVMCNSBwIqlbTl5+FAdRswYITAlAgrnG8tXyuG2W5n0&#10;IDu1ZCwk5/2Pk+59iPblYYx3gO1xJsgQDU6tiv6M0Gtt40TlZHqAOm1Eu8JOJxp2LD81NJJPAC2Z&#10;fry5Hp0AWnJ0hrQAgZISUGirAsfsdceukg4CsyFQOAJa2Jj/Xa7PuxIRQ+zbWTgcGDQagRw5+a3r&#10;bhit7WFqK9xaC+70kKt3/c0k5xyTPp9zik2ZAFpymOeeOr0JoCV7s+EOBCpOYPvGtpbcur7ig2V4&#10;EJgOAcUHjmXFmUJkixbaOh2A9NJJIEdOap1jZ/np52QEpt9mZ8oqie76IYCWnP4PSLV7REtWe34Z&#10;HQRyCOzf29aS607JKcgtCECgLwI6r0FRqf18ncsvIzWqwMK+uqRQPQj0kpMlelTkZLezQvS+f9eX&#10;b//MdokaXtMnwD6u9fidMb1RoiWnx5qeIFAwAs8/19aSy5dER48UzD7MgUDZCOhrYb5I7POulqeV&#10;bejYO3ECvXZ21f48uLAnTp8OIACBHgTQkj3AkA2BWhBYs6wtJw/sq8WQGSQEJkRAYX5jiW7VuXsT&#10;spBmy06gl5zUhqvyiZd9dNgPAQiUkQBasoyzhs0QGBeBT1zQ1pI7t4yrVdqBQB0JjGXvVvmY2G+n&#10;jk9P32NWgGLXP1k0N1/VdxsUhAAEIDA2AmjJsaGkIQiUkMDuHW0tqW1dSRCAwHAEdB5fn/Gr+cUe&#10;ufOu4QygVn0IHLrnvq5PkfZWrQ8ERgoBCBSEAFqyIBOBGRCYCYFHD7a15KoTZmICnUKg9AReePbZ&#10;XmfKd/3O3yuT6NbSPwrTGoBW1HZ9isr1twg7qDTQ4aRRU2eAukZo16Jot0KdWRXpTjYFYcs5HWoa&#10;/2uFgb8dtiLLbwauFbVyGrQjR62w2gmDhnVkZsTnpbZC36y/0CGlKqzGlZO2MFOrV+Oq1b+FKtxr&#10;mEn7oQ0/jJkFHlTY1KhjMkqB6HUbhR8OFxAYCwE9bGNph0YgAIGSElixtC0nDx8q6SAwGwKzJKAd&#10;Kbt+sR8oU4GL0qSzHAZ9l4pA16dOT5HWVJZlHMNpSRc0E6nUfjNxp1H7W4mWzBOnvqRvxeRYRhVm&#10;SPapJXs1PqKFNkyz0JttF2a8mZe+5bV5ZiB8hMAYCeiRG2NrNAUBCJSOgEJb9cdLe92xq3TmYzAE&#10;ZkxAW2h2Xb82kJBUYfZunfFElrB7ObI7H7PPnreuLH+UGEJLml8vdkc2Y79h8lH+tzkHnIm4qBl7&#10;Kk1zeTGVdiNaI7H+ail7QRpdS+Y0rp4GsrDrMK39eFyJz7ERu2id90v6wcQDCcL4S35Cw+dzAYGx&#10;E0BLjh0pDUKgXAS2b2xrya3ry2U71kJg9gS6fp/v/Iafn6MQWfbhnP1cls2CXueZlmVb1yG0ZNoz&#10;aNNlYsoUU59KrdN/py/DJkhH15I5jcvggSz0/lZV9MPMEEhrZAOiMNeGVGQS6eqltN3iHQKTIICW&#10;nARV2oRAiQjs39vWkutOKZHhmAqB2RNQPGG+SOzzLk7J2c9lOS2QC1KOyM7HrBTbunZqSe9h7JRI&#10;Nj8ZJaVML7J03anUujaYI/cG1ZIm1tK1chof1MJBtaSZoS/2SpKSTa0kbSmPBIHJEtDzNtkOaB0C&#10;ECg2gaNH2lpy+ZJIH0kQgECfBMZyDsiN71+PU7JP4BTrJKA/aHSNsi7+Hyg6taS+lLZCbYMTBdpD&#10;plvopkV4dg3+VK1OLZlqMN6Wx2JBM2Go2vdHG9WkVaFqpXWcZ246MYkvbVojcftNZcctmG7NaXxQ&#10;C7sO09pPbIijfNMxru2uu21Y5EfBBQTGS0A/BeNtkNYgAIHSEVizrC0n5aYkQQAC/RDQnpmd/qAh&#10;ch7a+41+uqMMBHoR6PUo6vSQXlWKkN9VS+p7qU9dBZ0JRl9GFyqWdsl1zbHyvsHORkzDZtrJrEPs&#10;9DnO75kaN29qVGC7Np5pudPmRS004zPtWC2z03haTjq/CHONDRUmoIetwqNjaBCAQD8EtEzSb7+z&#10;c0s/NSgDAQhE8icOoRwzVVgpyZM0FgI6XDLzaOnj1avO1d5QY2l/Eo10aknJsaAZJosX7UgLFemS&#10;0odlxJGcSSinvI4moPTulZoaDFtN19D/SYPxUR5xkiILwqZ1lLj/1MhcfuK9lJ9SVeJq6f15TEvq&#10;FI54QeJ8g2ZM7JSc3+Wma+MZDbiohbKmc5jeSDNAnYZqaMGZINq9VtlxSs4E6Q7Q2uEdAmMhoIdt&#10;LO3QCAQgUF4Cu3e0taS2dSVBAAKLEujlCer8Pp+fU/xAxEVRUKAgBLRGsvNhu/78C198/oWCWJgx&#10;QzpHiifWa/MSL1Ng0I/mEOy6j+ugTU2o/NgtNIYZ/+mEjKdZCHQlgJbsioVMCNSKgI6V9H5JHTdJ&#10;ggAEFiUwFqek3EaslFwUNQX6JKBnSTu4dspJbTXcZwtTLvb/2Tv/kMmu874PoaVumibCtCBcCoqS&#10;PxRDyKI2zTJNiuLSIKcVkVELq0CjVYmmq8QQSYnjVezqR7rOyqqVHaugFbGSVaS0Wojqtd3uyIpR&#10;ZYVEG5biJdhmjUdkRYy1UbC8xDJWhP+Yfu888z5z5t65970zc3/fz+HV6s6d8/Nz7szc732e85zC&#10;taRsf0PZDtftCVLx0NKaK7yHaMk01JyvjABasjLUNASBJhOQhHQ5+dULTe4pfYNA/QS0wjF5x77F&#10;GW03X/9g6EGHCKSFdf2T33uqQ6NkKBCAQIMIoCUbNBl0BQL1EZBrq2vJs6fq6wctQ6DxBGT90SLH&#10;LZRjskiT17I1fh7o4HoCCusqe3fyYpNX9voCnIUABCCwAwG05A7wKAqB7hBQyB3XkscOd2dcjAQC&#10;hRPQCsfkjfoWZxrreVg4MSqsmIDCtyZ3CdEZycyKe0JzEIBA5wmgJTs/xQwQAnkIyK/VteQt1+Qp&#10;QR4I9JFAgUZJ7ER9vICqGvOf/5/nks83fvcX7pATbFVdoB0IQKAXBNCSvZhmBgmBHATCJZOKxkOC&#10;AASSBIoySspLNlk5ZyBQIAGtkUzKScWMItxTgZCpCgIQQEtyDUAAAkYgXDL50hmoQAACawjIspO8&#10;P9/izLmnn1lTO6cgUCgB+VEnL06cqwtlTGUQ6DuBmJb8wouzJ+7nrxQCx26b6U+Esfj0/VPX1PHr&#10;s+9urh+/q6m9pF8QqI9AUXtK6vaeqDv1TWOPWk7bJYSwrj26CBgqBEomENOS4c2k31VyUDiB998Q&#10;iUoSBBpFQNekX+q3HWhU1+gMBBpBoJA9JSUk//ADH2rEeOhEDwik7RKifW16MHqGCAEIlE4ALek3&#10;z9UfSFG+erH0KaYBCOQk8PZbsxvesZSTb17JWY5sEOgFgQKNkl/+oxd6gYxBNoPAG3/5teQuIQrr&#10;qnCvzeggvYAABFpMAC1ZvYQMW1S0EwyULf78dK7rer7h1ydXZuemlwHtRKAoo6Tu4f/2zW/v1BUK&#10;Q2BDAmt3CZHAZJeQDUGSHQIQiBOIaUndPbJesiQCtl5SO/fJe9Bv13UgSxBbw8evS17XRCD0ctcx&#10;CQIQMAK6FU/GMNnuzOT4x6AKgeoJyBqevGIVT5ilu9XPBS1CoEsEYlqyS0Nr8lik2UMDkBQlYTOb&#10;PF/96ZuuTH/QoUuUBAEIGIG18TCTd+Z5zuBYyEVVF4G1u4QoNDGG8rpmhHYh0AECaMkaJ/FzzyyX&#10;p8k6qc3iSRCol4DWSLqW1AFLJuudDlpvCAH5AeYRiXnyyKuQ3f0aMq397IbM4skLlU0n+3kxMGoI&#10;FEIALVkIxq0rkRnIN4i/5ZrZNy5vXRMFIVAMgdAHG3N5MUyppeUEnv/Yx5O339udUVUth0H3201A&#10;jzLOfOjB5NWrkzzlaPfU0nsI1EQALVkT+GWzMke6nLznxuV5jiBQCwHtLOmmSXaZrGUKaLRRBLSl&#10;gqLlJO+9tzuDg2ujJrefncmQkzi79vOSYNQQ2IXAvlpyMp0NR2NlszQeDWfTibU4nc0Gw/FoMJjN&#10;ojP6bzAYjXUbOtM7y2TZhso2HftZnRyOJoOBTkcpqnav1HgyHQwX50eqba9UWpG981FdU1U0nqrC&#10;2WSU2W7UqFduOdMGsld/vKtr60/rvA987YGsP373jiVoLSJOVkYgvBrZZbIy7DTUWAKff/yJ7WRj&#10;shQOro2d5b51TJpxbVxinURO9u1iYLwQ2JFAJLvS03gqebjQUJH6mie9Nn2XLcG81rWaaxAJyZVk&#10;InQ0UYsrySXepkWS7dqZsHarPHsgae0m68/ovNNIO3Bj0E1Xz7TNHwkCdRF488pyGa8eceglCQK9&#10;JSALTnJjvqRIzHkGB9feXkgNHDhysoGTQpcg0EYCElZp3XblJdPjbKpXkeHQhJXpPsvgWi+/XdIk&#10;alTJnolzbR/mzY2jHk5GGUXMEDmJLJuzkWyag2GoEF356l2rJHp33u5wPFHl0/EwYyAZ7VqpsP5w&#10;FGHnw/Npx9KPvk4Nx8I0SpyvhkAYZBhDeTXMaaWZBL7wyc/k1Il5sn3lxT9u5jDpVT8JpMnJ3//F&#10;X2ajkH5eEowaAlsQyNCSSxm1532q+kMBlSHBwp6ERex80n6nboSiTJ6ikWPt3NPVhGFGEXnhyl9V&#10;DqvTyWQyk5YcpWlJq2QiabyaMgaS0W5yXFZrsvOrraW++tK5haerYroShCcVE2+UTyDcZfLhI+W3&#10;RwsQaCqBtX6AeWRjMo8WXeI92NR57m+/dE1KOSYvV20U8sZffq2/XBg5BCCQm0CGlkxTXmaaTC5I&#10;zG+X3FegqVdKkpKT8chMohlFNFbJOim40ar8TGo9q0SGyBieWM5wIBntxkpZN7SAdN73lc7Hmst4&#10;efTmhZzENJlBibfKJuCPNeQ7oPDCJAj0k4Di5CTvsbc+84cf+FA/MTLqhhNIs07KuxtLesPnju5B&#10;oAkEJHzSumEyKmnFi2lJ1WDqbO5fOjD317BO01zK5lUtLZ5zX9OFYTHqyWT5VmAMVW3L84kiYVvz&#10;bCt2yWS75uMa9Wq+ZtNFcTCQaJWoDSSj3axxrXY+7GH2scyRMkrqBh7TZDYo3i2bgMcW1tX42qWy&#10;W6N+CDSRwGce/K2tlWOy4PnTzzZxkPQJArNZWmRXXcaKPQUhCEAAAhkEJKDS3l3KqEAZmYAyf1QX&#10;U6rEkwtGrzaWzTSa6TgvpQMTpGYTDM+7ON20SLLdqTxg9+yG1kToDRs2qmMfSFq7yfrNwzasxzvv&#10;NPY98CA8mCb3ZUWG8gi4iVxa8uyp8tqhZgg0lIAc/JJ6cJczeAw2dKbp1pyA5GTaPqoyqeOezWUC&#10;AQikEZDwSXvLtdI8rI1eRZJyvpHHwvhoGSTHRpPxfL2j7bIhObiSLJvk5ygyGM4D40xlipyNotA3&#10;Oh39N52MvMxYoVxX9gRZVJhVREsmo4qjFNvpI9mub3EyzxlV7gMZTydWT/TWfKMTe3dtV9eOK63z&#10;Prp9D2QDUuP6wzS5LysylEfg7KnFdahL8djh8tqhZgg0lECBW4FIgWr1WUPHSbcgEBBIu+x1Ab92&#10;8StBRg4hAAEILAhIfGWwMNPkXKIt/5E68z0fM8q26C3Xkq4f6+28m4SeOl5vR2i9vwT8mYa0JEsm&#10;+3sd9HXkstEoVM4uVshYWRwF+3optW/ccsaOXb3+cnL8Y9/+5jfbNyR6DAEIlEkgW0uqZVkQh3sm&#10;P2Uea+uNzI08yuxsWXU3TUuee25hErr1urKGTL0Q2JeAJKSZyPXvVy/sm50MEOgOgWK3AtGtuML4&#10;dIcOI+k6ga/9+Rd/59Bhl5DhgZ6xnHv6GT1s6ToDxgcBCOQlsK+WzFsR+Qol4HtNfuHFQuulMgjk&#10;JuBLd6UltUsICQL9IVDgViC6D9ftN/fe/bl4ujFS2R+1TDJUkeGxlOaX/+iFboyUUUAAAjsSQEvu&#10;CLCk4vJuNZPQfYdKaoFqIbAPgZfOLO2S779hn8y8DYHOEJBRJrxt3v2Y3UA6c230bSAyQWZc/9o0&#10;5IVHT+rz0jcsjBcCEAgJoCVDGs051uYgpiUVgefNK83pFz3pEQFdeLZDjV2KXIc9mvt+D7XYrUB0&#10;Ky6P2X4TZfQtJpDh7+oyU2ZKrQhGVLZ4muk6BHYggJbcAV65Re+5cSEnFVGTBIFaCMgcaUJS/3Id&#10;1jIFNFoxAbn2FRt1R/fbf/3KX1Q8CpqDQIEEtCGIDJQ5PxfSlTLE60+O4noso4L9/ENZF3gFUlXD&#10;CaAlGztBn3tmcRsvUUmCQC0E3NdaWhJ361qmgEYrJpARxNKtMBsdsBtIxTNIcyUR0GMWebRudPH3&#10;ObMUdEkTQbUQaBoBtGTTZsT78/ZbCw9D3FydCQcVE3j14tIu+TNXzXRNkiDQbQJp4Su3vivW/u/d&#10;JsboekXgjb/8WuFO4Ft/uJpcEC3Zq89FzweLlmzyBeAbTeJe2ORp6nbfwp1BtFsNCQIdJvDKn/5Z&#10;4XenX3nxjztMjKH1k8BrF7+ihySKvVP456UzFaIl+/nR6Oeo0ZJNnndJSFuthptrk6ep2307eXRp&#10;mjx2uNtjZXR9J1CGwUVrzfqOlfF3l4AelUyOf6wzArDAgaAlu3vVM7I4AbRknEiTXofRXHEvbNLM&#10;9Kgv2uHUw+/g5tqjie/fUP/mr14v8E7SqlL4kf6BZMS9I6AHJtpuUqFcLeRO4Z+jNlaIluzdx6DH&#10;A0ZLNnzy7zi4uJPXZn8kCNRCQBLS5SRurrVMAY1WQOBPfu+pwm9ZdXddQc9pAgJNI6BAPV848xld&#10;/5JU/fwjjmvTrkn6Ux4BtGR5bAup+Yn7F7fxH+fxdiFAqWRzAnJtdS2Jm+vm/CjRAgLfffvtwqPu&#10;SJlqAWYLBk8XIQABCEAAAtsSQEtuS66icl86t7iNVwgUEgRqISBbpGtJRRXG3bqWWaDRUgmUEXVH&#10;+/FJopbabSqHAAQgAAEI1EsALVkv/zytu4fha5fyZCcPBIoncNPVSzlJVOHi+VJj3QS0zqtwB1fV&#10;WfewaB8CEIAABCBQLgG0ZLl8i6jddwY5c7KI6qgDApsTePjIUku+/4bNy1MCAg0moC3zCheSqpDg&#10;Gw2ec7oGAQhAAALFEEBLFsOxzFpOn1jcxktUkiBQC4Ewmqv8XTGR1zILNFoSAUUIKUNLEnyjpPmi&#10;2k4SmMxmg8FoNBjMZpOpjodjO9Zg7a2xfntmemeZ0s57jvFU9aiaKI1UfDrWW9mlxpPpYDiMFfEK&#10;OYAABJIE9HlJnuRMowh89cJCS8rZlQSBughoxa6vmlRIKBIEukGgpKg7LJbsxuXBKCojULiWjITk&#10;YKEKF9pwLlQztORooiIryfVsZRxoCAKtI6DPTOv63MMO+5JJ6UoSBGohcPLoUktq+SQJAt0goH3x&#10;yjBKsliyG5cHo6iMQOFacjie6hZ3MtJd7jQydI4m0R3vRHoxMoAmrZyxkc6LjK1I7C1eQgACIYHo&#10;Y0JqPAFfMil/VxIEaiHw6sWllpSBkg1Pa5kFGi2cwOlf+fUytCSLJQufKSrsNoHCtWSIa+65Gjm7&#10;5tGSyjwcjc3TFbtkiJFjCKwlgJZci6VpJ1ky2bQZ6Wd/FHXH3VzvONhPBoy6UwRKirojccpiyU5d&#10;KAymfAJJLSn/1OwVjlZE97GefFGk9Ve2xeHcHGkZTBhmlIpskcOxZdaiycl4NDdplj94WoBAmwno&#10;I9Pm7vel7x75hCWTfZnyRo7zc88staREJR7XjZwlOrUBgZKi7rBYcoM5ICsE5gSSWlI3qNPxUG+O&#10;FA9nMEh6pSZVobK5Ag2Foc6PhsPZVCUWsXd0JkxWypZYJhtiiiAAgQwC+ihlvMtbDSGg3eG1R7yZ&#10;hLiBb8ik9LAbug7DjSbvO9RDBgy5OwRKirojoySLJbtzlTCSqgis1ZKh3JuvfFzpjRVx6Tdf4Rgt&#10;ijQFasJQInE6GYUBYDNK2Vtho175SsO8gAAEAgJoyQBGow/lUmhakl0mGz1PXe/cx+9amib1fOMb&#10;l7s+YMbXXQJfefGPy1gpqTpZLNndq4aRlUXAdJy5oZpJUcejydhisc6dV5VlJWWoQuULjYzaZUSV&#10;hT6uLhLjClShXFf2BIk3utIDXkAAAlEwK+yS7bgO/B7+2OF2dJhedpJALAIPpslOznJPBnXmQw+W&#10;pCVZLNmTS4hh1kvAtGRoRtSx+7gm3zXLZvJ8WKreEdE6BNpIAC3ZlllT2EyzS952oC1dpp/dJOBR&#10;hXG67uYE92NUf/NXr5ckJFks2Y8riFEWTMAknpkOc1adVIWRkIw8WhcpMkcOVWWUxiMtvZQRcs16&#10;yVipvdL8HwIQyEVAn69c+chUN4HXLi19C7VsjQSBughoxa6pSPtX0pIEgdYR+JPfe6okLalNRlpH&#10;gw5DAAIQgAAEtiOAltyOWy2lFMTV7t4V1pUEgRoJxEyTXzpXY19oGgLbEPidQ4dL0pKKDbtNhygD&#10;AQhAAAIQaCEBtGSLJu2eGxdaUttNkiBQI4Fzz62YJm+9boatvMbpoOlNCbzyp39WkpBUtap80/6Q&#10;HwIQgAAEINBSAmjJFk3cyaOLG3gCnrRo1rraVa3bDT1ddXGSINAWAp958LfK05J/++a328KBfkIA&#10;AhCAAAR2JICW3BFglcU9/I7MQCQI1EsgtmpSuhJP13pnhNZzEvj2N7+p8Dglack/+KW7cnaDbBCA&#10;AAQgAIEOEEBLtmgSw/A7b15pUcfpajcJxFZN3nLNTJcoCQINJ3D+9LMlCUlVy2LJhs8+3YMABCAA&#10;gWIJoCWL5Vl2bR5+RwvWSBCol4CU4w3vWPF0leMrTznqnRRa35fA7//iL5enJb/8Ry/s2wEyQAAC&#10;EIAABDpDAC3Zrqn08DtPHW9Xx+ltNwl8/K4VLSlP1/ffQByebs51N0b12sWvlCckVbO2rewGKEYB&#10;AQhAAAIQyEMALZmHUnPy+K07m/o1Z1L63BOFb5VraxiER8eyTr56sc9USh+78GpjIP3JP+GJ+5d/&#10;isolLZ/zT+GSrKxV1ZPlrs9/7OPlacnf/YU7Sp97GoAABCAAAQg0iQBaskmzsX9fPvfM4r79pqv3&#10;z0wOCFRAQEokpiX1Us7YChVF2oKA60Rt/WNaz7VhknPhZ/QcQM+p1K5UavceCHz37bfLi7ojiTo5&#10;/rEtZpwiEIAABCAAgfYSiGlJ3Rba3Qv/riVw7LaZ/s6eiiwCtaQweOY3LtfSBRqFQJyA71YTkzYS&#10;JvqwsPVkjJfWmeoLxE2K0m5Si0nzbgxmLS+1HlZ+9VK13dCVWsxYnlFSNX/hk5+JzTUvIQABCEAA&#10;At0mENOSElC13LG0sVFZXo4drtr4ottyj3aC3afbn80WjU6XpfapyfgU/4cfmsmSfuRf9vRR1Qd/&#10;bnb4QCQYMxA1/y3NoL7x5BrR3vBKf/iBD5WqJf/6lb9o0ceWrkIAAhCAAAR2J4CW3P0WTgYF3V9V&#10;lmTrsT5L+JMg0BACsrU107K2+wecGpIEtDCzyi+92EX+youf19/5U08+f/8D+nvshvfY3yMHrv/V&#10;wffk/7v/6n/y4D/9Qfv7zR/+kQd/6Lpj7z7w0I//pP5O/JubNlWdj93y87F+8hICEIAABCDQeQJo&#10;yeRt0nZnJPHkgFpBkmnAekj4nQpo00R+Arr+fc+a7T5ElGoXAVkqHz5S4vfed996S5rx5ZOPnz16&#10;r9TiA1e/y3SiKcfTh283LWnSUv9+/cKF/Jerciq/l33h+EOq7fTt/+nEP/8J/X3g7/49tfUb33+V&#10;lOZ//eEf+c3rflQC85F//bMZAvPMhx7cqHUyQwACEIAABDpAIKYlWS+5dpmkn7T1knqpO6ikFUbe&#10;p2dOln5RaO2S3XDKq5AEgeYQUCDQX/wXi4uzXZqI3u5IQN9F+urbfWGsxN1LJ8auHD/4ju+VbHz2&#10;yJ0SehJ937p8ueKrXS2qXXXpk7/8fgnMe//BPzz6vd/n6vKjP/GvQml57ukK3VMqBkFzEIAABCAA&#10;gRQCMS2ZkovT6wnIEKOoIzFbjOyGu99TrW9vflYhO/zGr9SGMvrAWxAICWgBne9W4xcnB30jIDOl&#10;9r3ddDWlxJqk4idufO+Hr3qnnFQ/fdfddSnH8JJOO/7OlSuuLv/bj/6YzJeRi+wPXSer5avn/19a&#10;Kc5DAAIQgAAEukoALbn7zOreSZbKUFEq8uGmN1T5u6HwrX6PWo1Xbf6+kbOHBLRuTiLCr0kOek5A&#10;34R6wpYdZfric5+1dY7yI5XlUYZInZFMa93Hx7xwNZYTP/4TsqI+enAoLfzFM5/S+daNhQ5DAAIQ&#10;gAAEtiCAltwC2toiune64+DyjlrLJ8uTk65bawx/sRYCJ3tFQGZxX73bcwHF8GME5PAvU3WoKCUV&#10;Lzxz+ulDt8r+KCuk9JcMfB37vLx67pwcYk/d/D7pSv2rlZ7V++V2DCnDgQAEIACBhhNASxY4Qbq1&#10;Dj39ypOTLlr1/J8EgVoIaMPB7H1AYuKClz0kIEX52K9cevG3HzcXVglJyck22h+3+IjJOqmVnooX&#10;JMddee2+fvHiFpVQBAIQgAAEINBwAvtqycl0NhyNlc3SeDScTSc2qOlsNhiOR4PBbBad0X+DwWis&#10;G6aZ3llJej0cTayGkTJMx57filtZO86oNsymGvat1jMMB4Opuj6eqg+zySijCVU7nkwHQ5WIkvd2&#10;ZTyZL86eWlontaNcGUsaFfnH7ksJ5Zo5FbxZFgFd5JIJecSRQlTpcpUT+K/fNPuNW3q6v6TF7BIH&#10;fSH4nj556LU3z08Nrrxv8Piv/cD1H/5H1/6P2+6UC2tZ12Lj61VAITnxfvS6d3/kmmt18MalS43v&#10;Mh2EAAQgAAEI5CUguZSRdTyVPFyoqrm0iv7RaxOD2YrMq7VsXlwHSf0YisSMapPZsqsdTdT/lbSv&#10;XE0r4sPJcxDKSd1AFp4I5Vo4UirMT8AvvwylI5Olssl2WU2KfWlU0+guregRk4Jme9xsrbCWzMwp&#10;zzOwN+Gtnx189pe+/9YP/v13/sEv3LnpJh27IG1+WalIGSilKGWllX22+R2mhxCAAAQgAIF9CUho&#10;peVxDSjT42yqV5EdcDA3L5rxMXb/ZkIvaZc0QRqJuLlBczieqNHpeBgKw/A4o9owW55qzRA5kS11&#10;NhvJ2jgY7qslQxrz8Y4jRJNReD7P8dnAOqmb6mIToVyL5Ult+QmEXtxrlYtkka7PilPsS6Pi1ott&#10;TluruMaUwHSH9rW0m3PypweXDv2dh379+649cRChtM8VISut3H3l/iozJb6v+8DibQhAAAIQaDaB&#10;DC1pYi2mDe2ezUyTsfs3E3qx/Bq9WfomEqSrKRSG4XFGtWG2XNVGdtWR/FSnk8lkJi05yqkl5eYa&#10;efbOPV2tyGrfc71SeHy705O5QfeHBSaZe/we8qsXCqyYqiCQSkCmtPsOLS88vwL9QLZIiaBaUuxL&#10;o5Y+lNqogtiIrfZwlLew1HqjBOaNg8/fddV75ct65i4cODe4ChSWR2ZK+b4q+qsWV25QkqwQgAAE&#10;IACBxhDI0JJpYs1Mk77q0F1es7WkDJGxQYfCMDwO5aqKhNWG2ax72dWquGqTMBytCsOMJuwtYVGS&#10;lJyMR2aTjXU+50u/99aqsWLDuro7HKFcc84F2XYhICEpCeOyMXagq1FPTgpcGpz8pNvDqPDbIPwU&#10;27Ee+4wm47kb/iBa2T1fuK23bLG2vqnCRdOi4W/pwx6ujHbf/nmj0x0XUO+CPbusnim9dGahLvUN&#10;E5uUCl7KnfXuq97z8IH39Hk5ZPYc5XlX0V8V9FUhenB8zYOLPBCAAAQg0CgCuolK609OLakaTNDN&#10;nUgHSbtk6Iwa3fLNvWQlRcPbxfDYbgvXVhtmy1NtOLR5/hW75NomrNrkKMKq8h/r7totCNo9ocDk&#10;ETzkc0iCQKkEsoWkzJGFr4sMP+nhF5Gdt4+nfVGEPhL6RIfJslnx8HzonJA8L5L2HaW3pCXTipcK&#10;fLvK9bRKtkuJeql+3zaoJEX57wafUlwdubN2b1+P7eDvXkprS+X4qtWU5089uXtt1AABCEAAAhCo&#10;hoDul9IaWquq9r1/M/NBWKdrQ79ts3u58HYxPE7mt5s61ZmdLa1ab1cH4V1oeD7WRPjWjrrytUvL&#10;kBoF2hDd4qn7RhIEyiOQLST1hKRAc6SPIvykb6QlJ5H/w1TRp2Vp1KdYz6zSFk2HD6PUrq/j1rE/&#10;7/L+2EH01TQPar3FAupYVRW8lPe7fGL1RVGsyfLnBk9qUeR//+n3EVenjElUfJ7Th2/XUkrtU/nd&#10;t94qownqhAAEIAABCBRIILrdSkmu6eaxa/Rq6RIWKjLdsblf2dxPTLeB8aTCvrGI5wlvF8Nja3dt&#10;tWG2vf6MTfetrVZ5ojvGKOJOlNyNLaOJqIiiv67sCbJmRPERZr4+uxeH56arVzbvziy0z5u+GFN1&#10;kiBQEgHpRIV/SbNtSaqUlMJPen4tqc+57U+kXpmEjGJ8pSyaDquNjSKpJQtZQB1rpcqXMhxroaU7&#10;M6RNaPZ5rYuULfLUv7+dXS3Knjstpfz0XXdrKSXrKMtGTf0QgAAEILAjASmsjBrs0f1chy3/8QWS&#10;GQXzvBXeLubJ3+o8vtZMZoJCktZJ+Y1fsSsxC+kelXSDgF+3frHZwQ3vKDdYa/jlEIq+8Lw9EQp9&#10;XNdqSU2EciYXTVu1yQXXyh9qSWvFvv52X0Bd+1UhNwmFlc54PhCb6MV0Dy5rmw+ti8QWWeUMSrNr&#10;HaU2ECHWa5XYaQsCEIAABDYikK0lVZWe6g/37HrKHEW0mG/tsVErazOHt4Xh8drMdjJPtjx5Mpoo&#10;6S2FYfQVTIXsmBCGci02SGxJBKi2dQTkv7pWWehKLjt6cPgpNtEX6cTpxJ9uTfcWXIdaUl9Qpg1D&#10;H9cQ+7z4YtG0VWXVRoJxbx238ofHlm1HR/ewDw05lqjUUmv/Ulo70Tr5k4O3/uM7HviNd15LWJi6&#10;Jk5xjWSglJnyO1eu1NUH2oUABCAAAQikEdhXS6YV5PymBOQQaDds8kotZImZbENWYYHLMDcdFPm7&#10;SuDk0fVCUovvJEPKTkktqW8qT3se6NEJs0WG1kPPZgLQqvKTOghd9MPzqmo6mwyGYz+p1d9pxcsm&#10;UE39+iI6eyrV91VhWj941bv/9wcfYOFeNdOR0YqWT0pRnj/1ZEYe3oIABCAAAQhUT0B3TdU32tsW&#10;Paar3Mx2T4qfaVpSt/0kCBRIQNenXVqxf6sRkhpIUkuOR1r3HKm8aNWzYt+MtV1spCktDI5pSYnB&#10;lbXbUTVRimyLe84Vvmha51Uqto47pkktkljhC6jnnWrWPwoAGzq+/tTgyi/9wO0K08rSyObMkxZR&#10;KiyPXF510Jxe0RMIQAACEOg5AbRklReAPAPNmCjXMnm97piO3ry44dcBCQJFEZCsiElIe1mZkNRA&#10;Qi1Z1Ljy1xP6uOYv1YGcmno97/qZwbmj//j6l38HE1gTp9RcXtnQs4lzQ58gAAEI9JIAWrLiadca&#10;Jbsz331fSPdClIGSBIFCCMh/de0auiqFpAZSr5ac2ysnrdj4o5BJ90rky3r26L2//c+GmCOdSQMP&#10;tHBS1knZKFlB2cDZoUsQgAAE+kYALVnxjMscaaZJ/bujafLsqYUsVVUkCOxOQAGB3XE6NE1WLCR3&#10;Hwg1bEFAwUIfu+E9Lxx/aIuyFKmewPlTTz56cPjquXPVN02LEIAABCAAASeAlnQUlR24aXJH31SF&#10;b/UbfoV1JUFgRwL33Li8ovzSqiBq647dpvjuBLSP4SMHrkeY7E6yyhok/yUnXz75eJWN0hYEIAAB&#10;CEAgJICWDGlUc+ymSd2u77K3gqxIfsOv7SZJENiFgD/i8ItKBzJ5aw0dqdsEFCNU+xgSrLWls/zs&#10;kTu1Y0hLO0+3IQABCECg7QTQkrXMoN+3yxK0S/KlbU8d36UayvadgLaVCSWkHxeyF2rf4TZ7/JIh&#10;KJFmT9H+veNpwP6MyAEBCEAAAuUQQEuWw3WfWkPT5C4mRd9k5OEj+7TI2xBIIyBnadkfXT/6AQ8o&#10;0oh147wMkTJHSoZ0Yzg9H4W8lOXvynYhPb8MGD4EIACB6gmgJatnbi3qRt1u2m87sH0XJCGtEolK&#10;EgS2IKDArTddvUZI3ndoi8oo0hoCEh2SHhIgrekxHd2PwNcvXNCc6t/9MvI+BCAAAQhAoDACaMnC&#10;UG5Y0dtvLe/htzZNuiCVsysJApsS0EXopm03R+pAzzf0FqmrBLSXBKKjk5OrzVwUjBc52cnJZVAQ&#10;gAAEmkkALVnjvJw+sbAHbR3QVSLUJcCOO4zUyIGm6yLg63b9KtKBzJQyVpK6SkBCErnR1cnVuMzi&#10;zA6hHZ5ihgYBCECgUQTQkjVOh0w/Hjxnu4Cu2grEVQDxNmucyjY2HT6I8KtICye1fJLUVQJaI6lt&#10;7l958fNdHSDjEgGzTiInuRggAAEIQKACAmjJCiBnNOGGoe1Mk1KjrgLOnMxoh7cgsEJAlkd/juGX&#10;kA64ilYwdeuFBdu5+NxnuzUsRrOGgG09KRv0mvc4BQEIQAACECiOAFqyOJbb1BQGdN3ONHnrdQs5&#10;KVlKgkAeAmnLJLmE8tBrb56nD9164ZnT7e0/Pd+IgFZNypkZObkRNDJDAAIQgMCmBNCSmxIrPL8s&#10;kmYY2u5O3ovvuFVl4eOiwsYScGt4aJF8/w2N7S8dK4CANpFk+48COLaqCjkzS062qst0FgIQgAAE&#10;WkYALVn7hMkcabf0Wqq2Rfwc1wUyUJIgsC+Btcskb7lm9uaVfYuSoa0EtPeHtpJsa+/p9w4Enr//&#10;Af3tUAFFIQABCEAAAlkE0JJZdKp6z/dl2MI0qQVubl1iH4eqZqyt7axdJkm8nbZOZ75+KwbLIweu&#10;x9cxH60O5pJpkmhLHZxXhgQBCECgGQTQkk2YBzcVbWGaVNRN15LbrbhsAgH6UAGBtGWSp09U0DhN&#10;1ENA8XYkJV49R3Deevg3oVXtEqKHCfq3CZ2hDxCAAAQg0DECaMmGTKicDE0SbnpjL7dY15LSpCQI&#10;pBFwd2i/YHTAMts0XN04zzLJbszjjqNg4eSOACkOAQhAAAJpBNCSaWQqPi8JaXf42il+0+SbOzx1&#10;fNOi5O8LAW0/GkpIv9i2WKLbF2TtH6eitip2a/vHwQgKIMDCyQIgUgUEIAABCCQIoCUTSOo5If9D&#10;l4Sbmhd9ueV9h+rpPK02nIDi6ugZRVJLSmCSukpA3q0fueZaPBu7Or+bjkvXgzxdte/kpgXJDwEI&#10;QAACEMgggJbMgFPxW+6CuOnuDA8fWcgEiUoSBJIE9JAhKSSfuD+ZkTPdIXD26L0vHH+oO+NhJDsT&#10;IJzvzgipAAIQgAAE4gTQknEi9b1+9eLyhn+jKDpybTWlIMsmCQIxAmdPLa8rV5SbPq+I1cnLhhNQ&#10;7NaPXvdumaIa3k+6VzEBYrpWDJzmIAABCHSeAFqyUVOsO3y725epMX/yMLAqy/K3/Nz6kPO1S0vf&#10;aReS8nflOun27Gs3SRmhWjTG6Ww2GI6Hg8FsOvZu6+RwNBkMdDpK49FwNtO5KI0n08FwcX6kK3uv&#10;VFqRvfNRXVNVNJ6qwtlkpPPp7UaNeuWWc6RSs4k6oP/0pnrsXZr3q+n/fP3CBXm6Nr2X9A8CEIAA&#10;BNpDIPo9JTWGwOeeWWjJjTYHCQ2arIBrzGQ2oiP+dMKFpA64SBoxN6V1oo1BO9dqukEkJFeSabfR&#10;RDpuJbnE27RIsl07E9ZulXdDS+qie/bInS+ffLy0q4+KIQABCECgXwT0i9mvATd7tIrA4zFSNtoc&#10;RNrTxMKZk80eIb2rkIA7P4dC8uTRCntAU3UQePTgsHUbSiY13XgqwRiZKmfTyA6YlqKCo3H0QzYZ&#10;ZRQxQ+QksmzORrJpDoahQgztoVZJ9O683eF4osqn42FntKTCMT1w9bvSeHIeAhCAAAQgsBEBtORG&#10;uCrI7BF4tONk/nTrdQstqeIkCIiAltz6EwbXkrcdmOl5BanDBFrqxJjUkknjo36tVkTfZDqUipx7&#10;upowzCgyiZTpSA6r08lkMpOWHKVpSatkMoo/Ze2MltTF3zoX6A5/YBkaBCAAgbYTQEs2bQZDh9X8&#10;m4McvXmhJdl6vmkTWkt/JBj98YILSUlLXV2kbhP49F13v3Ri3LoxbqQlLbN+vJQkJSfj0WyqczI4&#10;xn1fowyRhTECohxaZTlalZ9p7coQGWMYy9nS9ZI2KAK6xiaXlxCAAAQgsDUB/dRuXZaCJRHwNW75&#10;haEcF00ySEGQIODWbReSOtjIaxqGbSSgwK1yX/zOlSut67wpNf0euUEw5rC6MCxGP1iT5Vt7oXhs&#10;vMvzc/fUsEgIZJ5txS6ZbNd8XKNezddsepQe5TSZOdetcxfc1T6EDTX5WNcJe482eYLoGwQgAIG2&#10;EEBLNnCmPAKP7v8VhzNPCovgxJiHWIfzKLROKCHtmE1AOjzjPrTzp548ffh2f9miA9eS+klSshg7&#10;yUA6puPMJmg57V/Lr/FuWiTZ7lQesMNxWHnoDRue17Er3xahtq4+f/8D+mtdt+kwBCAAAQg0jYB+&#10;DZNd0r3oE/f39O/YbTP92fDlYlqLT2AYgSdnpJQvnVvKh432pkzOPmdaTUAXj1baxrSkNh5lE5BW&#10;T2vOzrcx6o4NzTSd/FFHkcFwHhhnKrvibBSFvtHp6L/pZOQcxnJnXdkTZBGfJ6uIlkxGFUcpttNH&#10;st1oJeY8zXNGlVsPVX48nVg90Vvz/UG8Vy06IAJPiyaLrkIAAhBoMgH9Wia7JyUVuxft+UvZdBQf&#10;9c0rSVRlnXEfRYV1zWNnVN98jmSjJPWWwLHDyyuBS6JXl8Ebly595JprezXkKgfrWrK9+jGG67Eb&#10;3qPtY2IneQkBCEAAAhDYiABa0u+38xwoxM3ZU7nE3UazkMy8RQQe30wkpykz2Shn2k7g3HNrhKTU&#10;JakPBAioUuosd09LtjRMU6mzTOUQgAAEILApAbRkHgkZy6N4mLo/z7mScdMZ8fybRuBRoB7rpwQv&#10;qYcEZJv25wl+xcrftUp7eg+xN2fISIPmzEUresLDh1ZME52EAAQg0HACa7Uk6yVtvaTUXPLm3O/S&#10;pSjliVrejboMoN5WHt3qbrGEcm34h66k7q31btVnmdQTAo8cuF6bS/ZksAxzdwKK9/vhq965ez3U&#10;AAEIQAACfSawVkv2GUhy7FKLknVuJXR9ZweKaqKtFvIsaUzWnH1GdUquWit53Fa1otMyqxSpbwRe&#10;OrN88uCXaJ7Lpm+gujpedEFXZ7bUcfH8oVS8VA4BCECgDwTQkvlnWcbBp46vCZKpW3d5EmqpWuHp&#10;4SMLgZAnAk8YyrWW8LOFD58KcxJQjNakAf22A6U84sjZJbJVTKA5/ordW1dY8VRW2Rx+0VXSpi0I&#10;QAACnSSAltxiWqXa1pop5WVarIEylIcyPGUn2U/dILVv5uyqeLddBO47tJx6t02zNUy7JnHH3jZn&#10;u0C05I5TWWXxl08+/uyRO6tskbYgAAEIQKBjBNCSW0+ott5IGoPuOFhwTB4tfjR1oNA6+ybvj+yn&#10;pJ4Q0HXozxD8gAugJ7Pvwzx79N4Xjj/kL2s8QEvWCH/Tpi88c/rpQ7duWor8EIAABCAAASewhZbU&#10;BtK+j7OKj0fD2TTaylkpdhehs9oUeqwb3OidlaTXw5E2oY5SuG20nYy2pVa946nenU1GVq1OzqZj&#10;r2WvBp2OUtSNeStrM48n09WNrZf1eIVbHMgKqSg9vqrR7uS1grJAf1ctxnSBsG8EHulNyyxDFakP&#10;BNZ6t+qBBqlvBE4fvv38qSebMGr7Bh7pi30yHgyi7+fwy3ntN7z9UqiItm5MO977wo9qDH8dNOTx&#10;VD80UUOT0WAy06/GyKpyGuqK3p2O9RuxTHsVxn9BljnmR3vZVEHBP1Wxhmp5qf0ltctkLU3TKAQg&#10;AAEIdIOAfh83Goj/ake/rHtJP8am8vwuwnZzTtOSlm2vdPR/++kfTXRLsJLsvOX3VqzDdnsQ5jbR&#10;msycVu1GA8/ILInnIs51X1FhTyQWXKvKhzY7eShXrZUj9YFA8sLT1bLvM4c+kOnbGD9x43svPvfZ&#10;Jow6+fWub2n7ck77Kk7Tj+H5tLIasv8WzLVk9AAz1JJWifoQngxL+Y+IdTJkmBxLgT9VYUN1Hb9+&#10;8eJHr3t3Xa3TLgQgAAEIdICAfkbzj8J/WMcjiUe9mhsi5498Qx3nP9lpWtIEaZRtbtAcjifqhh4a&#10;myFyElkYZyNZEgdDq8raDbWk1RA1umcS9VEkM/tbex0eR6OejMLzux+HBkRTlLrPL2T5pPaLtAr3&#10;jcBDKNfd57FFNZw9tbRZ+0MMXQOkHhJ49ODw1XPnmjBw/5mYRHbAqfxY5jIu+spN+4a3Xwr7tk87&#10;TiurIZuWtK/0sLjRsIL6zg+/9jN+QUKGpf5UhQ3Vdfyty5cfuPpddbVOuxCAAAQg0AEC0c9r7rT8&#10;/Q18VkPtZsd2S6Ba7Wc9+bDXnjDrGXKsZbvrkMvrdDIJXZXCJqxI8hm1BmJiM5nZisjNNXLNHSpX&#10;/AF1rBtbv9Refr5i0e7tFaJHIXF2TAqk40pBi+MyUhirh1CuGaA68JYM1vKm9gvDDvT4gtRPAh+5&#10;5to3Ll1qwthjvwLqkqk5PS1M+4YPBWDq8VyTJn8dVH+GlrTO6DfInlj6j07GL0jIsNSfqrChGo9/&#10;dfA9NbZO0xCAAAQg0HYCG2nJtB9W/ymP6bhsLRlbvWIkVYNE32hV9MWqVc6MO4FkZjujkSpJSk7G&#10;IzOqljF3usPXarXwDl/upjvKSRk3XaJKnGYk5fSmCeWaAaoDbyW9WyUtdfmR+klA1iXZmJowdvu+&#10;9SeK6pJrSR3r3eQ3fKp+nK+496rWllWd/gOk47AqvbTnn5GMnVflzi0ZvyAq5cmylfRT5a3Ue4CW&#10;rJc/rUMAAhBoOwHJq/xDyKklVaf9+M79VBcrZcJWQseh6MZj7iUbczqd51kse7GbE1XrT5WXFtK5&#10;j+vicXc0Fh3O9Ax6febAnBr2p9hjCTpft2jKTrtPvnZpp0a0+tJFYrbB0eO+EslzJ+LNLnx2nXdr&#10;ts262QOid7sSaJpd0n8F7MtZLzO+4UMBmHYcAgp/HXQ+/AUJi9tbrh8tm/02ZfyCJBqaL7WIfHVX&#10;GvJsYWeyfn0SP1VeQ70HaMl6+dM6BCAAgbYTiH7ic6fl728gyuzXM/QvVZ1hcgHo7fgPrmcLV8r4&#10;SR2Yf2wsv520G4Mws90kJDObu2yY02rw/pRxELvbl5zcZb8/6UfXktkReHxxJaFcy5jWJtSp5xIK&#10;sOPXgx0cO9yErtGH2ggoGqdictbWfNBw7BvYvnjtK9eEXvKrOBSA2cexslNFbZ0/ObTz+q1JFvdv&#10;+9jvV9ovSDCU6HcurF+tFPhTFTZU17H8ovUUoq7WaRcCEIAABDpAQD+O+UfhP6zz8Dh6Ff3UWox3&#10;+722DPq19Wjw8/0+9PMeT/OCY7sBCPNEP/fRY+Aozc+PrRX9oEuujiJD5fIp8SgK2qPT0X/TvVg6&#10;1odY5rEixM5XSu5Vu6ZL8S7u/PrsqvFILoi7yEl5t5pqyI7A4xZMQrnuPIENrcCvBJeTuiR29KNu&#10;6FDpVm4Cp25+3xfPfCp39hIzrv8ViJxPo7T2G17vRd/uc8eStOO1Za2t6NdinmJaMumhavrRLKQq&#10;u/YXZN7N5T/K5ntgFftTtWyjvqOvX7jwyIHr62ufliEAAQhAoPUE9Au80Rjs0e7il3vvfxJu4c6P&#10;G1XY7cxyOwxNSJKTWzu7hso0w5tRb7nEKCSKbLcnqHWj81C9Pss6UNAnUs8JNGd/yS0mIkM/5qkt&#10;VIh58pPHCbC/pKPgAAIQgAAEtiOwqZZUK1o3MtwzHap4tA91YmOO7TrTyVLnnluRk1uvnZQw9Lid&#10;GRF4ZPp0lbGLGbSTc9H2Qa31bn34SNuHRf8LIPD8/Q/or4CK6qgiTUuG5zP6NTcdTtL2BMkoyFvn&#10;Tz2ppxBwgAAEIAABCGxNYAstuXVbvS1YlJyUanCdmBGBxy2hbDXYsUsuFiJYF4NCLWF97tgsbzec&#10;F44/dPbovduVpVRvCbx0Yvzpu+7u7fAZOAQgAAEI7E4ALbk7wzw1JOXkFgvcQptjRgQeX0+XkSdP&#10;n8nTKAIKzOtPEvxAO4qSICACOCtyGWxBoNWu0VuMlyIQgAAEIFA4AbRk4UjTKpScdAmgg+32nVQp&#10;q0T+rmkGKd+RRGYsUjcIyAzt5ma/ip64vxuDYxQFEPjuW299+Kp36t8C6qKK3hBozlYyvUHOQCEA&#10;AQh0jQBassoZDePnSBHIgJimB9N6dfrEUpCmubB6+B3pTVIHCOgi8WcILiR1ZtOLpwMoGEIGgeZs&#10;C5LRSd5qDgE2BGnOXNATCEAAAu0lgJaseO5CMShdsOkukPKMdfuU1MTaFG5GmbGscm1ZTjaQgOyP&#10;LiHtQNcAM9vAmaq3S60Ov1Mvun62fp7AO/2ceEYNAQhAoFACaMlCceaqLCYNtCPkRkny05VF2nI5&#10;j/iasXvIRo2SuS4CmmKfbj/Q2kkSBGIELj732U/c+N7YSV5CII3As0fufPnk42nvch4CEIAABCCQ&#10;hwBaMg+lwvMcO7wiEGSszJ+0maBrCtWzNt1z4yIP4XfW8mnLSXmxKlKrT7cdZOwI05Zx0c8yCHzn&#10;ypUHrn5XXUsmw/07tEnHYDgeRZsX63T032AwGuvynemdRbJNIafj4d6Jxf9H4+lgoC2Lo/+m45Gd&#10;DSv3/GtrsP1BrAZVEm1ZNW90NFEfBpOR+rDSH+uqb5GcVtyypY3It12e16+8ixR2O7uGvRKV/v+j&#10;17379YsXK22SxiAAAQhAoHME0JJ1TanLPRMIL53ZoCO+ek6+jt+4vKagbJ3ojjVc2nYq3AXGJlQW&#10;59cutW0Y9LcqAqduft8Xz3yqqtZW2tlIN1lm/fq4OrO6TB7qvKdQ/YWZ89dgGjanlkx2wIpnK0Ev&#10;Zb11Lhsx8VLVHHz9woVHDlxfTVu0AgEIQAACHSagn+wOj67JQ4sFVJEqTHNYTY4iXHS51qYpZerS&#10;I1mcM60gEBqgbTb179lTreg7nayHQI1urhvppmFkfFyk2WRksMy6F5kjJ2Odmb8cmcUwrNwyZ9QQ&#10;qb+pSqykPFrSOrC2eB4t6QPxhsNuZ9fgRSo7wMG1MtQ0BAEIQKDbBNCSNc6vDEw3Xb30YNRxTpNT&#10;GIHnlmvWjED1uPogSMsaQI0/pSkOrw2bzTSX5saPhg5WR6CuXR7y6yZTVZJsw/FEP0BuywvlnvEy&#10;wSiNFlaut7Jr2BOpi/+bGg0rt9pCg2OYZ23xbCVodskWaUl2kKnuA0lLEIAABLpOQL+bXR9io8f3&#10;1QvLuKzSC/k3eghXXK71j3UlQvidRl8BKZ0L59eEpB4aSGCSIJBN4IXjD509em92njLeDeWeKS8T&#10;aGor1G56aeY/rZS0854tlHvWwzQtmV3DWjEYVp7WVcuztnj2iPJrSR9sjEkZM5JRp0LuyC6ZkYG3&#10;IAABCEAAAjkJoCVzgiovm5Sg2xB1cPTmXE1JhHqptUV00jIQficX0CZl8h1CfYp1IJdXEgT2JfCt&#10;y5dlmqw+Ak9SoOnHxULrjCaRR6vZAdV/KS+XVKbCLJspRL21r49rdg3upDqZRjF/bJWl6cToWLVH&#10;59WOGtLpKI/1x86vLW5aMmNEeiuPXTKthn2ntdgMWimp9ZLF1kltEIAABCDQTwLRLyCpbgLa4iFU&#10;DTl3CfEIPCqbdGT1nUfStqGse9C0v56Agin5li5+VWg2SRDISaCWCDxrtaR+XzyFUXRcVy7l2zza&#10;qklLL6KDsJSpwphFb98a9vRsFMc1TMNITS6S1Sy8yQ5YcdeSeyWi/6tvsfPWW5+mnEw8fzUHRN2p&#10;hjOtQAACEOgJAf0g9mSkDR9muGukFEQex9QzJ5cKNGl8DM2d+EY2fPbD7mnLD5eQdnDHwZkiNZEg&#10;kJPAG5cuabuHik2TSd0kgTaajM0CKMufxcMx+6AJNBuOyTc36oV7gkyiPUEk1xZesqb4smtQ7lG0&#10;DDMSivpPlkdrxUppn5LhSF2KLJGq1dqKjJJ72dKKm2ZMjsjOq0JL+2rJZA0557TAbI/d8J5XXvx8&#10;gRVSFQQgAAEI9JmAfgH7PPzmjF1iQZLBRUSesK4q4gas5OYg0o9eG+6RzZno7J64NdnnTjObMyJT&#10;ds282ysCn77r7pdOjKsccqglC2+31Mp3721MDu9eYXk1aMsYma3Lq5+aIQABCECgbwTQks2ZcTk3&#10;Kr6Ki4g8YV1ljvT8cpSNJXeCxUMyRqaZL9kEpJnz0sZeySipVZNaO1lZ50uVe6VWvjsiWSeHMnzu&#10;GTe9wqZ1W1eFDNYyW3sPOYAABCAAAQjsSAAtuSPAYotvGtY1jMAj7RnzhHSlKbdJUsMJyI4cPkmw&#10;RwRroyo1fCB0ryEEzp968vTh2xvSGbrRBAIyVctg3YSe0AcIQAACEOgMAbRk06YyFsNzXzXh8Vql&#10;Pk6fWBmNL5mUn2RMZq7k40UDCITzaEKSTUAaMC3t7gLhOts9f4X2XkZqGSW/c+VKobVSGQQgAAEI&#10;9J0AWrKBV4DiuLrnqg6yw7qGpslYyFaWTDZwctd2SQ8BwhnXcZ4Fs2ur4iQEnIAidj56cFhxEB5v&#10;nYNGEaglum+jCNAZCEAAAhAogwBasgyqu9cZs1Jlh3X1dZHSILJFhsndJlkyGWJp1LH2c5FyjGnJ&#10;mIm5UR2mMy0igKdriyarvK7i3VoeW2qGAAQg0HMCaMlmXgBySQ0VYraVyn1ZpUdiSyOPHV6IlNj5&#10;Zo66h73SRN96XVxI7uvY3ENQDHlrAlo1KUW5dXEKtp3Aq+fOaR8QzNNtn0f6DwEIQKCZBNCSzZwX&#10;9Uo7QfiWHxKJ2WFdQz0ir1dPLjNZMulMGnXgYt/tkiyTbNQEdaAzEhFaOPn6xYsdGAtD2JSAFkhq&#10;9onduik38kMAAhCAQE4CaMmcoGrJpk0iQu9HWSq1BHJtChfchVYt5XeRwi6Ta9HVePLsqeXs2DRl&#10;G6Br7CpNt5qAhKQEBZapVk/idp1nmeR23CgFAQhAAAI5CaAlc4KqK9uZkyty454b10dklaukDJcu&#10;G790btlfebfaeZZMLqE04EhzFD4osDnSdJMgUAaBC8+cfvrQrWXUTJ2NJcAyycZODR2DAAQg0BkC&#10;aMnmT6VvE2ly4+Ej67v81PGllgwDukpCWsHw5PoqOFsVgW9cXrObpPxdSRAojwDKojy2Daz5PBuM&#10;NnBW6BIEIACBzhFAS7ZiSt22aKpQsjGZJE9CO5dWSlqS/ctK6d/XLi1O8r8aCciIHJtQTY1WvOo8&#10;CQKlEnj+/gf0V2oTVN4EAl888yl5tzahJ/QBAhCAAAS6TQAt2Yr51bLHMLqOpMfaXUJCC2ZohfQY&#10;PrhQNmG6ZVl2dW8HegignUFIEKiAwKfvulsGygoaoom6CFx87rMSkiyPrYs/7UIAAhDoFQG0ZFum&#10;WybFcEWk1Ee4KNJGETNNunL0YKH33NiW4Xa2n7EFsKYl1z4Z6CwCBlY3AXYJqXsGSmyfHUBKhEvV&#10;EIAABCCQIOBaUkE+tbCOv2O3zfQX43DuuZn41G45ikVrkbUx3P7D5jZcNSntaW6T6r/bv9IiwSYu&#10;DU4UTyA2gzYputhIEKiYgOxWL598vOJGaa5sArJIaitJ7QNSdkPUDwEIQAACEDACriV1Q2t3tvy7&#10;L4E7Dkbr3U4ejRxNk2qu1EtLqyDD7klOxhRuLKCr9gpR0klfSunGylL7SeVJArIah5Zlm8f7DiUz&#10;cgYCVRB49sid8netoiXaqISAHg584sb3IiQrgU0jcQJ//ebs3F/Mxv83+vu1/zX7tU8uju0M/0JA&#10;BHSFkDpJAC0ZSrOtjyUttVZRMi3pd1r4ZRNaHtVhbW0fi6gT7jUp8WKGSGkWG526SqqegOS8HkHE&#10;LjCdMcNx9f2hRQiIgBZOsrCuG1eCHgvo4UA3xsIo2kJA+vEPzs/+8/+c/dhHZj/4X/iDwD4EJCdJ&#10;nSSAlozd3hfyUnFvtERR0jKm8oq6hGLBW2JyMmaatD1EZEL1oZXUq6JG18l6XMv7LGjWZKkkQaBe&#10;Agr4iVdkvVOwY+uKsaMHAsRT2hEjxfMT+Ju3Ign5bx/bRzigLiEQI4CWzP8pa1dO15Ksl5SXr/6S&#10;6yVlcJQtT3+uAjY6UPxV1SC8BSapRUXRCbsh9RouhAyVo7LJEVfvupurhkmqkkAYX9dmTXNRsXd0&#10;leOlrXYRULSWRw5c//rFi+3qNr0VgW9dvvzowaEeCEADAhUQ+PJrsw988v+zdz6wkx7lfV+iqrKQ&#10;qrqoqqy0VR1EyZUQMLRC7kZuD+KmThDCGCmyoyZcKrF2KgqGkOKojs9gwGAVbs9SbGSBDxywDcQY&#10;jG6xHYFt5HJArTN/jI96LQ5iehYx5UAWMgWht595n/3Nzs77Z9/dfd933939jvZ+9+68M8/MfN/Z&#10;1Xz3+8wzyb63i0UKgWUQEJds4UO6liY8l1xL65vYKF6sEEMcTVEeYXAhoSu/Zm8j4tTRI/WoUXPp&#10;ZNg3rkk+miuKmFJrCIQux36GEA1JSQh0B4H/e/IkdFLaVneeSJWePHzb7e/d94L/8/DDVQqrjBBY&#10;BQHcWWGRkcykt0JgIQTEJVf5DHa5btNccpwkvf5w0OslyajLOKzSN9glDBGmlo2s4rlDdAG5I3TP&#10;isoUUmNIGGkidHZ9YDZKDw63UGDfDe4qtYAAE8Nj7i9gl0pCoGsI4CrJnjuCtyB1da1v6k+EAAF2&#10;ONjlry6+RJF2ImT0tnYEfvYLF0VHWuRCpEmFcxEQl6z949kRg+KS9T4IoqrC2tAfUSE9dyi5gP3h&#10;cRrFYq3epVw66a2Ffrk4VZKPw611RhF4qoO8dMlcImnbV5e2qYpCoFEEOFQCqUs+k42CvKJxfJJ5&#10;Rl898uEV7ai6EJiLAPsiX/beqnLkRTclV96lOK4KYFuIgOK4zv3EbWgBccnmHhzaX3WxEpaHXHXq&#10;5MLdoQqENKSr/txJyKPfI0kBooYeuWZackVVdOGO7liFXCL5lgsUuHXH5sEGDhepi1guyF7SvLr2&#10;9NCOj17x52yQlHbctUezff25/7FK0XXOP+yIw/G/3T4ANCIhIASqIlDOJUfjpD8YUsbScNBPxiMz&#10;HTmvktvrDYYwloQ70+SLDUbDXq+PHWckLcOt/mBEDrljcodjrpPRgMrDMdZc4dGgN0rIH3gv2b1a&#10;7i4ptBY600b9CQ3S+nA07vUnFgb0eTyc9riBK5xLUaMqesDC+FA2F4rwmUsnLdpPdIDI+//rlF3C&#10;c5UaQuBonmuriGRDaMtsEwggeyF+sSOvCeOyuQQCSMbsaf38te9Zoq6qCIHqCODUet29c7RIXF6R&#10;IB9/qrrVrpR0y9r+MF0/ulXmaG9F2pX+qR9CYAMR4ANV1GvPv+xD5z96xrw8SbSNkBF38zatWGiB&#10;62FKOQcjCONM8oSxl3JM7qVc0rHU7C1f06yV9yc0WNKu73ZDF/A7QnpGMiJg5L6gHlASvFirpCyd&#10;RJEkmisheqI9lf/tVZPmKCBpsgq2i5bJJZI8hYqPctHmVF4INIQA4hc78jgxRNFdGkK4olkiI6EU&#10;s5VVsXYrIqZiSyMAPSw/7IOjJBEiCcWziSl3RToeInAoCQEhsDwCMLLcyv4TR9ycZMw7JyUaI6vC&#10;3bxNb2fkPq1jfhGCGLpG+TEoFSLTH4WSAUJhrx8RRtMojaXaLaO3rgN78mjUkLcQcVvruRn0VfYG&#10;NbT+hPlNX0PiUCor7qlk96WxwvJeZekkONHKww9MtUhyzv8HU+oKXVWqF4FICLZfCUQk6wVZ1tpE&#10;4PH77kcO++vL/kQur23Cbm2ZU6t2sLaP/G62yO7I8hg7hHLdUBZpD9TWkMiRthpMV54TdWM3n7hG&#10;LQRqQaCIS05ZW+CzasTQfQzH3J8J0BpxN9+3qBj5RiH5Ich4JS6m49EocmQNqV/IJbOSIv2v0p/Q&#10;oPUNN1fnvpt6unoG6rvdzgWi4dEj8UmRxj6yfyGeeKWWnyWRDcWDHZxmh2+a8kdyXvHs6Vs2dSrV&#10;hUD2HEnQFpGsC17ZWSMCX7rxA+86+7k6NKTNR4CDMZjj1AqjbLNdtbWDCPzkmeTALWV+rYiVq2yK&#10;jJaU4WLS0CYnd9NTuAKM1pPhsrNiMdpyJZ1w0WPxOUpG/G/6SPTQs4vGgZM/WG+6f2zL8t1md5Wt&#10;QiMLvM0O0zLTkTpTJL9Ri1tF26/2wImr7OVPuuR3ipW26xr1e7uspF8Dh5CWdDXXflHnsaO09Qgw&#10;qXLHaKwNF9Porv98RXMpmoG+VjRRyfdckmvuMv0GGU7nW6GMWbapPpdL+k901J/QoHXJfZz4TuDL&#10;hO+EVHj1fW7/AkmRI0IqbqikGGojB5Hkplw6CQ/9Ty+c8seQqOJwC6VVWhEBYEc+DoG1axHJFYFV&#10;9e4ggC7JoSGwm68e+bDYTaPPBRaJFoyDsWLsNIqzjBsCRNcsCdaKU+sNX1wVqrlcMru6s1VfuAKM&#10;1pPhMq9isXD5ZytAloFQwXQ1OjPGcNHIDXubLhsnf2x5bAb9ynPGRAGXzJqyDhQhkNt6eZVsr6KB&#10;MwaD1/KLuGRRV7P2SzofYaK3W4kAMyp3XDYx5nJJqpureZGrgJ/AViz0cQ3bTb9n4k2Rc31cJ8qm&#10;GwKXTict6k/4tRB9p4XdWPs1smMuJcmSFHKggZDKrLAIr8F5NVvl35+Rk0kxBeFZ8bnjsewPWwlh&#10;5ynwLJSEwDYhwN49QryaRilGWfuThaeDLSxSe1Rrx1YGcxHArzX3KEDLvPTWepxao3VXlowUbXqq&#10;SBIrFrNuOOqURly0RudySasFYRyPhmCYvkXZm3roVeeSUxwyG7XCp+PwSeNesgwuqVIEWhZeM5IO&#10;HKjQdEa2WraSuVyypN2s/aLOh/m63mIEmE65o5vOolIfV6qHKcs9bcqFZbi2T6599sNb5I+J2roX&#10;YotbGAy/Iuhq9ncSY6m5DVE9yvcGo3azv0rlwtJOJkFcbz+UT09CquKviaJzxYUz0V+RGmGIvsDc&#10;i6NH2hnZFrZC0F3wzyLME5Hgu4XPW0NKEUAvQ6O8+qxfvefg1dpHufqkgJXjPwye8HTY+uoGZUEI&#10;VEHgmlEhkWTjJDSzrhQtKbNkpGjTU7gCtFq5xKdisUglsVpzuWRUC0yMxEH0sgMJEcvezep3rEVD&#10;KprdflVSpQi0onaLlui5kJa0m7Vvo852PkRD11uMANM4d3Q2VVI2Fx/hYZ87K8AM9Id9pA7YfDRn&#10;Un4x57jqkvt6SR3Xacj8t3275JA89fNTnQID94sKHz73b5yeIYKp/IZcsJ+JXpnacwZdu4SQnTkT&#10;JO6261wHEo6s1UP0GJ3BqRJ3WQvQWkRzssQHNlTkNNsBGDraBY7vZC9qFkxyeGpKQmDrEYBFwiXR&#10;0Tj0UAxouccNK2dHJBjCzeXRuhyGqrUEAhz8geZYpEie977kW6eWsFpYZS6XpCarteymJxZnLA9t&#10;BWjLOc+87JatSCsWi1hhaCHqeujMFtWiZBNcMlyshtuvSjhdEWgRUBQzI6a8hCONSoaAlLQb1bJu&#10;eBko7HzYlq63GAEYVtHo7LNvFMz/9Z/iolq15Ief4m4arKVXFY0sFKLHUxu2VSKNXXdp1W2Y0Emi&#10;xSpVQYAnQrzWXDkS/NGUlYTA7iAAozQ2dP25fVw05fha8dGzKZJjPtAiYeJikRVBU7FaECAWa8nB&#10;H3BMQvHUm3K5JAvLrFJGu2nhCX/MkkRqZbdWVSxm3XDMtFYf16KBeHrohznFIfVxnQiLbh0+mt4K&#10;vAH30Eg3dWaqhM8oBK2o3XTgqcKSnrvnddUAUpj7ZAPptD+ZdovsG68Pe6XrHUGAKVQyUuZcf083&#10;pKSLN1Xq411iaqFbTFTiXGX3Sy5kJCwcGgzzN+v6VBqip+LxlJ5ULnTxwYObBUnbvcX9GIiKDnMh&#10;X3y87Uei9jqDwHePHcNFE3LEASLa7lf0WBBwIY+gxKbIE5+7u6iY8oVAQwggOCI7FimSq4fZye32&#10;lJikRMmTERaWbm3pQqoSJRWuM01FguO0RHplNC2XS4YlrVjUbuqeFsfeicpYN7K7q3INRmSqoqlJ&#10;OJFUgQ377K1lWy+vkm032j5GK6HUGzbKtWe+Re1m7Rc9vtzJoMztQ4Bps32D2voREaKH7ZBFjGYh&#10;8pgt/B//UXLjn2uv38wkgkIePeLCIhVpkcCIvyter0pCYMcRQKbkABHCkHIqInsA5ftq8wHlEdEW&#10;IRJ3VmRcCZE7/jFZ1/DvfywhLmsukSSU6yqnfpSPKJdL4uc2GMBp0rPFiWuT2fSEzSxJpEJ2a1XF&#10;YhiEB7nz4DACgR2P+N9TNhtClihZPI3wTBAX/z8gxdFAPBRmKrpLZu5GLWoVbb8qq5IHWlG7NnAb&#10;uwlDVhJIh0Cxd1RKirobRFG7ufaLOu/R0MUWIyAuudEP9/h9bmtec0rlb6WHUaLE7eDrba9ODpyT&#10;vGF/pSBI7FFVpJ2N/iip87Uj8IMTJ+wMEUglStxuKpWAAKHG+9fi6kiIrH2ayWB1BO55NCGiTi6R&#10;PP9w8sTp6paqljTSwTozSl75qmqo9XImyZl3XOuNt9eg55KeP7bXtlraIgT4gG/RaHZ3KATbOXx5&#10;JdaTFSLJgTPm5itzLgKcBqKwRbv7wdPIKyAAn0KJQ6k099dv3vnpCpU2uwjuvvBoSDQvLni72eNR&#10;7zcfgU8ez2eRUEv2Tta+QdIAW51LhoJjyUOoWKzEQnTLhFRWyO0ECYlab+2tuGRrUG93Q+KSW/Z8&#10;cbMkLAzRXOeSIBVYEQH8XYFaSQgIgYoI4NiJ++uRC1/ztjOefcP+VxAD9vH77q9Yt/vFIIxQZkZ3&#10;5ZnPQYhEjoREd7/b6uEuIPChLxUSyQO3JMR0VRICQkAILI2AuOTS0HW8Ilv8iAODByzC2YqkSdUj&#10;BGCR7FcFYSUhIASWQIBYr7BIuCSM8k97vwLzwgkWvXKzjqpkFPisMor3nOtG8abn9W9/8+aNYonH&#10;pyqbhcDwC4VE8s8+tVlDUW+FgBDoIgLikl18KvX1Cb6DdnbhPxedrAcB4h2xdVQssr4ZKktCIAkV&#10;PVxhP3D+yyFoHJnRNddQtnxCeOnb9Re85up9L/3Tv//s//Ibv/t7/+7ql/3R/bYHrcaz3TUthEAt&#10;CFwzKiSScEwlISAEhMDqCIhLro5hNy3AdxAlI0Et9220WTJ6m1tl1zLxGSa6jvZFdnOqq1fbhAB8&#10;7a4r91//8mf9j3/zD9/1vOeg973r1/7ZDfv/rbFL1Mx23GKhsTQEn50yx96vXP4vXnrpi18Defyt&#10;3//0S17/cDaGCQfzKQmB7iCA7JidpfrdozsPSD0RAtuBgLjkdjzHcBQEFEU7W+7EEIjkeX8vefU/&#10;Tf7oRS487AVnJn/wr3YxiCsADt+UfPxQcupkCK2uhYAQaByB+24659Pv6PnXrW/s3fyHzzJ2ee2+&#10;5/CCYPJ6+6/+k8PnvpQXdM9ebFE0slnxL+V93fft/11cVf/i115gxnFYfcO+V/znl15Swhyzq3RO&#10;W1ASAh1BoIRIEodHSQgIASFQFwLiknUh2RE7d96YvOqsSnJkpC3CPdExdUJiR56juiEEdhaBo9ed&#10;6YlkycXtb+l95I+fxQuaaa/heWcY2azy98p9v/77/TdDFe117h/cjavqi/7kRJYhLpTT3Al9Ozsf&#10;NPAlEBCRXAI0VRECQmA5BMQll8Otg7WOfW7JMDtwz6NHdDxiBx+puiQEdg6Bnz9zuoQ/1njr0IeP&#10;LEQSKxbWHrSdm7LdG7CIZPeeiXokBLYZAXHJLXi6HC75hv1ztMjf+8c5BdAibz8kFrkFU0BDEAJb&#10;gsCPn3y4RsJYYupr//tkRXq4ULFLbt6SB6FhbCgCRURy39uT+x/b0DGp20JACHQaAXHJTj+eeZ1j&#10;ayQxYSJv1ejtVRcnN+SVef252gw4D1/dFwJCoF0ETn37zhICWNete68/m2ERKmchnlixcEPHvrf7&#10;HNTaRiIgIrmRj02dFgIbjoC45OY+QOTI8rMjr7jQ7X/E95XzECOCyUEh9aZRkvR6gyHNJONcy4Ph&#10;uNfrM9/4Nx4OfJnhaNzru3zSgOrjIbfM2qCHNS6T4Rjjrsxo0Bsl2Bn4W2anNxhxdzzse7Nc0I++&#10;y58YHw64m9+3sJauhYAQWCMCj3/5UF2EscTO8c8cYIzfOtUIl7zn0TXip6Z3FwERyd199hq5EFgr&#10;AqzA19q+Gl8SAchgliF6wojLK0yTdPy+uBi1HrjT3ao3GfsbFnBJ43pMNp9ghXRgMIIkziQjiRGX&#10;9NVTLulIa8glrTBWwkyM+1q+gaLu1QuFrAkBIbA0At+85/ISDljXre997Yj18KKb6qeTV9619OhV&#10;UQgsiYCI5JLAqZoQEAIrI8Aye2UbMtAqAkiNuKd62hhdcBIi/NESdDI6GYS3xjFr73EJlzRV0cmR&#10;oyHtpm9RICcSpO8JkiHCppuQIyjmDGE0Vkg+haNb5PSd4jlJVmavlb4jj2NqKAkBIbAZCHzl4xfW&#10;RRhL7Pz09EmDAw2xoudq9WLnvW8zoFYvtwaBa0aF01h7JLfmKWsgQqCzCLilu9LmIFAiR+LvGgqO&#10;HIzYGpEEP6N4ucKfiY8mRBrSxv6mvG807sMiU0/XEl0yl0s6Btof0m5/OGIy+1ayiid3swR2c568&#10;eioEdgKB6HDJEj649C3bLOnRfOUNhevw6vwxKon3rJIQaAcBQgdH08+/1TmS7TwCtSIEdhwBcclN&#10;mQA/fLJQjoQzcqxkmIjJE2mXuLY+ciwsUvO1cUmmk09+82MJlzQmaFWgkiP2UY7dlkaz5n1WS3RJ&#10;Ez3ZKWlVPFsUl6z5AcucEGgFgc+++4ylSWLFig/dcXE4lCakSZ0MEiKs6+YQEJFsDltZFgJCoCIC&#10;LOMrllSxNSJw9EgsMnrX1rdckEAzo3T48hknWIgkEXgaTVkuydQyZlfi42q3smpmdS4JzfT80Sin&#10;ReCZWk59XEcues/MLstG0ZBxISAElkDgZ08/WZEPrlKM8D5R384/XKjseIlnoQu2YSoJgaYRQHYs&#10;mpYf/WrTjcu+EBACQmCCgLhkx6fC06cTwrF65hhevOqsBI6ZTeyXDItx/Te3ZUvVnGPsz7PCdPOj&#10;czo1Zmcsj7c+mTNqloGaBc8lx8kI79Wwlr+Fehk1OuWPabzWbKNRoNeaIZA5ISAEVkPgR08cW4Uk&#10;VqzLEZZRNz/0pcI1edFafW7+3z0dNaK3QqBOBEqIpGTxOoGWLSEgBOYhwCp9XhHdXxsCiIkQxogY&#10;2tt3HkigmdmERhlVOXokW6r+nIjWRVyS9sIzQZwv697xHENCuc6cCYKlqY9rOZc0R9aQIRp/tJ2V&#10;9GHgNlGiW7p/4zR0T/0jl0UhIARqQuD7j9xWkQ8uXezodWdmO/uzXyQve2/NdFLCUBZn5dSFABF1&#10;in7NEJGsC2TZEQJCoCIC4pIVgWq5GBseYYu5LBKqWOKwymkgYS2cXdtJxiW9gGgX3vt0xT6EDHFF&#10;U6ouBIRAZxF47MFrlyaJFSsSJzZ3+LVLk5fcnNuOMoXAqghAJPe9PZ9LEtBVSQgIASHQMgLiki0D&#10;XqU5guQQlDWkhP76xivy5Ugz+8GDM7UIvwMnbSdluaQjkstKgWbNx95BYeyjQRacCdLOANWKEBAC&#10;TSPw9aOXVaSESxfLbpa0QTUhTT5xumnAZH/nEDj2nUIiyRGTSkJACAiB9hEQl2wf85IW8VC96uIZ&#10;PuhZJOyyPBArB0f6wlwQ3PXUyZKmdEsICAEh0C0EHrxl/9IksWLF7GZJD0Ht0uQNX/S2dSEEakCA&#10;s2Ze/K58RfLSW2uwLxNCQAgIgSUQEJdcArQmqiAgoioScDXkg3ZNJrfKFUbuvu6cmbpHjzTRTdkU&#10;AkJACDSFACc/VqSEyxXL3SzpB1O7NKlorh5bXayOQAmRPHBLwuxVEgJCQAisBQFxybXAHjVKnNUo&#10;YI5nlPipfvdEVDzn7S3XzhBJ9loqCQEhIAQ2C4HlGGL1WkWbJT1KtUuTjz/lbetCCCyPAP7SReGh&#10;XnmDiOTywKqmEBACqyMgLrk6hqtY4PwO2KJnjuEFTqq3H6pkG1/WUNDEG7ZcxKxkVIWEgBAQAi0i&#10;8PRTJ6qzwuVKFm2W9KOsXZpUUE2PrS6WRgAied778l1bIZI/aSsqwtL9V0UhIAS2GwFxyXU9X9TG&#10;ooMjYZTcYu9kxfSWC6ZsFFLJxkklISAEhMBmIfCDxz+3HEOsXuup7943F5N6pUkogJIQWAUBDiot&#10;IpLk6xjTVbBVXSEgBGpBQFyyFhgXMoJHa8j+Qi3SWORCZBBroQV2VioJASEgBDYOgZMP3VidFS5R&#10;8rPvPuOXv5gv4dQuTR7/2417FOpwVxBAc0R5zD1KEiKpQMFdeU7qhxDYbQTEJVt7/giRnOhRtC9y&#10;CRZJz58+PWNQ3q2tPU01JASEQL0IPPr5K5ZgiNWrECS2YofrlSavvKtisyomBGYQKCGSRHMlFI+S&#10;EBACQqALCIhLNvoU2Lf4wJ3JdZclrz17Rj0MlUSu37B/ScdUYuyEpsoPDWl0pDIuBISAEFgFAQLj&#10;VCeGS5Q8cf/Bit1Dmjz/cL4YlKsQlWdyrLxibFZEXsU8AswZorPmTi1mlIikB0oXQkAIrB0Bccl6&#10;HwGbHAmng6MpLK8oqE7I/mCRlF8uRQdKwliVhIAQEAIbisB9N52zBEOsXqXKZkkP3T2P5i/jc9f2&#10;czMROpWEQHUEyonk/Y9Vt6SSQkAICIHGEYBLQnz0WgKBt706OXCOkxTtVeK8GpJHu6Yw1A+v11VS&#10;yFUxqNitq4CpukJACKwXAQ5/rE4MFy1ZcbNkiEDRPrW5zDFbAFNKQqAiAiVEkqklIlkRRhUTAkKg&#10;NQTgklmmo5yGECDI6lUXO6/X1RNGwk7WYnP1XsmCEBACQmAJBH7+zOlF6eFC5atvlvSdr1eaVAQe&#10;D6wuyhG49NZCTfyTx8ur6q4QEAJCYA0IiEuGjKyha4RLdM8aNzMiQYYyKAeIKAkBISAENheBHz1x&#10;bCFuuGjh6pslQwyLNqxllce5ORAEJSEwF4E/+1QhkZSn9Fz0VEAICIG1ICAuWTt/fN057sgPyOOd&#10;Ny6/F7J8Mtxy7VSUROusfhJluVndFQJCQAisBYHvP3LbovRwofILbZb0CBDhZC5JrF5A8VI8sLrI&#10;RaCESA6/kFtDmUJACAiB9SOg/ZJL7JS0KsM3JR8/5NiivRY6FHKVBw9zhD96CgyvVBICQkAIbDQC&#10;jz147ULccKHCS2yW9GBeM6qNTkqa9KjqIotACZFkEioJASEgBDqLAFyys31Tx3IRCM8B4agRhdzJ&#10;RUmZQkAIbBACXz962UL0cKHCS2yW9ND93dMJRzBUFx/LSx77jjesCyEwRaCESHJLSQgIASHQZQS2&#10;gEuOk6TXHw4cKd7+H++ic0AUcqfLHy71TQgIgYoIQPcWoocLFV5us6TvOfvUyhli9bsK6OpR1YVH&#10;QETSQ6ELISAENhEBccnNemqE2fHerQq5s1nPTr0VAkKgCIG733/WQvRwocLLbZb0XeWMhvMP10Yn&#10;FUHFA6sLEBCR1DQQAkJg0xEQl9ygJxieA8KWyRWPp9yggaurQkAIbDECv/zFMwtxw4UKr7JZ0mPO&#10;oX7Vxcfyki97b4LfrJIQAIENJZIccIO3NofmEBEofL31juStn5rJCe/qeiEE5A+vr4gNQiDLJXuD&#10;EZmjwXQfpeUM0cMS/EmdI2mvN/A+pWT1B0Oq9Hu9oXM1HfiS6S2sccel4aBvFswrldxkPMxiFdof&#10;jGhr0hnLN+OhBbt2DY+G1lbYUD8dDm2NyR2OsZaMBjS61zcyegOGtteT4ZgWXYdTBMbD0bjXn/Q/&#10;LJbtdgs5RIj1ouSNV7TQoJoQAkJACDSOwNNPnViIHi5UeJXNkuHI3/iJ2uikQqmEwO7mNWJ3yYzi&#10;MJoupCdOO84IA6Krl9yc8DNI+e8kulsjAsCuJAQ2BQHHrYJkfM3Rq73th8bUyPHUL+R6/i4FfDK6&#10;h1UjoT6fiywTDBqfXIb2q3PJsBXfkFUPb9m4st324/V9hksWVc/2uYWcUJTkcEmF3GkBczUhBIRA&#10;Cwic+vadC9HDhQqvuFnSDx8x8cXvqm0trfNBPLA7eAGRLDm6lFsUaD/RKMwRH2x+64A51hhyqkaG&#10;tTumxCXb/wioxaURgGeFdb0q55mjz3ElU0Uv5Hp21xGxVNcz4c8Io91y12NqzCSjcr6JmXuzuudC&#10;XHI0dLrnyAmL9Mj11vrD/zQxQGHs9Y0zBt12fesPR5Qfu+oT/msjDTvm+pzKr9lbYbGGrmGOhGz1&#10;oiQnVyoJASEgBLYDgce/fGgherhQ4RU3S4YI1xiEh7X6WvhCOBxdrwWB7hBJfh656xtOdmQ2nve+&#10;2n4n2R261+hIxSXX8vFUo8shEHFJI1/91KvTuJWxuTAn5JIh16MDdsu4ZFbUoy3jj01wSSOJBoKN&#10;gv4br8Q3dTwajRK45MQ1N+p2CJ3pkiFhxM3VOfGmmISthLWavr790JRI4umqJASEgBDYGgSaOxCk&#10;ls2SIc4X3VTbkvvKu0LDut4JBH7yTFIyhVpQJI0/MvdqDCfVKKXaWePikjvxjbAtg4y4pDGpEf6d&#10;XKVbJvkfAjhMtyIaSVwvlzQ2F7JRuw5ZnueSPCXuQgYHs2TQuKSR5ehJhlzSLAMRCSo5Gg6SMXlt&#10;J0RJnFq9KKlzQNp+AGpPCAiBJhE49rELFpIaqxeua7OkH/3jT9Xp+6eYrh7YXbhg+2GJ/NfcOZLi&#10;j5tISMUld+E7YWvGCEvyY/EkcZyM7MTGERepludz0B59Ma4DZ9EhdozEGeWMfFwnEqFrjkt3IiRN&#10;G131HbCL0L6RPscTx5O2qDUeke0cWUOV0+WnTqqhj2toOe3PRJcMup12Jo3PY1pkyCWnQ0iDDoXW&#10;2rz+4MEpkdQ5IG0ir7aEgBBoAYF7rz+7Oj1cqGRdmyVDEG74Ym3SJEtcIsQq7QIC7JAt2W9bO5Fs&#10;mj/iFsvruntnorYqjisEsK6X4rjuwtfC1owRCubHElKnCSt0cVn7XqB0hfd4nOmAnhVyyyfjkpg1&#10;XubzuTC6F9Xy5a0nWS4ZWtgLqury5vbBTIXVra2oA2bK+LIvzKiLqnvEWrj44ZMJx394UfKxh1to&#10;U00IASEgBNpDYCF6uFDhGjdLhnCUuCkuqoDAL9A6lbYbAY7PKAllU6O3M6d1wO9eeUNtP3fQbTgj&#10;0XjQ0GE32FcSAkJACEQIQJ18jvFHY44mCBqxMsHOO46GXI+68LLpmSBUnj0TZODC2qAfun/oidaW&#10;UTlyBgPKp/Fwgvg8oX3rBozWmnCnctAbd7SH45TWMbPmGk4dcWnLillbjiC7Flxy+Xtnf/hu7+VP&#10;1dK07EQzHXIoyR59TavTu1bT4cunRJJrJSEgBITANiHQ3IEgtW+W9LDjrFiiMS1KJ9m5hkGlbUXg&#10;o18tY3aruzKyB5MQOiibtcxJvHA5AYRewRwRNzue/PKPlWHHu6ruCYEtRgDe5EcXuncaoeOuo2wp&#10;/5rQOsfm+PjmJ6tl2l9+ic7nhiCsvbOnTk5FSdRJNEolISAEhMA2IfCDxz+3kNRYvXDtmyVD2FGa&#10;FuWMJeVhAVJ8Qni35hpFr+S5r0IkcZrF3boWidy8VZnS3SeP0cQQl4wA0VshsBYEPJe0j6RnjnTG&#10;WJUnhsYTUfj8JsrsD0G1cEnfUNZ+CxCBQx/avCehttBiSRPsjvTerYRyVRICQkAIbBkCzR0I0sRm&#10;yRB8nAlLaMKit3AmRF1S2hoE4GXlRA+9ctHkJciXvXfVuYcaDs9lu+5Gn00jLrnoFFJ5IdAEAp5L&#10;NmFcNldBgK2RnkgSx5VorkpCQAgIgS1D4Jv3XF5dalyoZEObJUP8EXQW5Yzl5VGalLYAAThaiccp&#10;vxsgAlZP7KhluyInhpRPnrl3affSWxM4bDs+1YS955f51LuNlSabjPrEULRRZ8ULy7cdTBRG1xgT&#10;OX8vOYkh3axE/jDYS+W5pN/iNHTniZPtEjH8Z/cosefJBX60nVwUMOXCKyZppckfSqadn/TENnmh&#10;MvgWTeyILOzVopsu+c5YMbQYq5XtWNi0roXAxiHAbN+4Pu9Ih0NR8oE7d2TQGqYQEAK7hUBDB4I0&#10;t1kyfDzoRCWnPMxd2+cWgDK0s9QPB6LrGhEoF6yRFHFPrZIgpITlWX2CEYqHLrXsRG2xHFNGNfNn&#10;lHI9Y2ShIxyAmC9cWNqTvuwtI4BmJ6zCtd0Kg35YAaNysEJPHiMmGD6UourlXLKonyGXLLIctq5r&#10;IbBZCPAR26wO70hvIY9elHz9uTsyaA1TCAiBnUPg8zfsW0htrFi40c2S4UNCMypRoHLZYpVM/A83&#10;bvNaCMtuXs/1a4XWlf9QwF10Q9RDNMQq86SoDHOSaDyfPL6eWeQpnmNte5EVR2NUQhdvEW0uyyWN&#10;ezo5MtUu07fEO3TxOrw1i99oEmHEJUfuSLgxdtE/3bJ2dpuSs8Ah42k+VM5z2BIuaa2kzDcZoG+m&#10;sqjvuVcYQws2hHDI/lMQckmfyUXYsTBf10JgsxAQl+zm83rdOVMuqXNAuvmM1CshIARWRwABsSI9&#10;XKhY05slw4GjHxUt6VfJhw4Qm2Wjt7OFKG39NW6r5b8q4BGNkJ2b6jrLA9ETCrmQA21uf1bMnLKq&#10;1N00VOKKuKSV8UIkHajiVmo00zM7X8uOn+Mt3qTuFIA0Gr8VM1pnZDNkgtGQjZbCZsej0SiBS86w&#10;YN9iaCEcJktrS8Zbs1wy27GoA3q7HAL8GkMIYl78kML3546feQoO7SRmezsNqZXqCPzNbVMiedXF&#10;1euppBAQAkJgkxD46emTCzHE6oVb2CwZAs26ZRXaWFIXdoCjY0WvyLBLum4NAZ7O3J2zULzoZwH4&#10;I9tjcWleUYJk8uAHyyRpbd04F9iIGIYkqzUu6dVMVrlQyRG7L9nAaVLg3pZJo3gT1pf+F50cB+Mb&#10;zFJRM5urbIbD9DazXLKoY3NRVYFcBPh9hl/zoI1zP4MlX7PbemuVSNG5aBdlMuGLbil/LQgQY4dI&#10;O+bgqnNA1vII1KgQEALtINDQgSDtbJaMIGqOTto6B77AwgCXWqXuIIBTKyRu7kKUyDmWauSPNGqx&#10;WDv4O0PEJbPPy/MpL0SalAnzKvJxzZUCvR0TIkMf10gbDfvArkZzkc1ySZbEnif6KqmpGV2SYtZi&#10;6v462aE5bTF1650om26NPQp1yWmxvRhBviFdVEfAdhPjND7307fLBcQlq8+oLSt5y7VTUfKDB7ds&#10;cBqOEBACQmCKwMmHbqwuNVYv2dpmyelI0qvyU+nrWtKwfGI3JQeIlO+8i/qmt7UjgKpY7tTKE0dW&#10;vv1/1aY/2hRiAnT8V4VcukTmoI84CK9K9wn2hzAyS8bssoFrjGkaYSznknuW3P9FPNHyaR2qa9aM&#10;4vl815ALPOt4YpZmWjHPXsMWPSPODmFCcrG85yVbZLn2+bmVBvnlhF9v+FjV9XW63XbEJbfyUzB3&#10;UD98MkGLNFFS54DMhUsFhIAQ2GgEGjoQ5LEHr10XLFC81V0Wqy9vWFNdequjKvg3KlZPOw8dV1U0&#10;6CrhVV9ybfLrq4XQCWfCRTe5k0E24gcET7gsaivPxYl0KXkMGRkK4MDJfe60D+OY4Zkgzis1Ve7m&#10;ckmq+zNBnJOqO+vDpeGIRmnEpdR5dS/fhejps2XSaF0ul3TVXZ+x7asPyfSdmWlxL74QdwfDUapt&#10;9lKNlSG4ZA25YaZ9K+qYFdbfLAJMe77lEOLDT0TuNV+/OLvy4osRJqX9klkwm8jhQ9KEWdlcDoHD&#10;l09FyQfuXM6GagkBISAENgOBr3z8wupqY/WSP37y4TWOn1/OqxCN3IXQ6pmIVqyjOAOCdRQEk1e0&#10;TW+NyGx60zgYA+xcLXL1hxhaYEmM3r1xPxSYNGlELPwbRVhdy5QwPpgrPtLVrI/r6p2MuOTqBnfH&#10;Al+n7DUOPxHZazgmYiW/423cx2RrnqO4ZHceJfFaTZHk7xv2d6df6okQEAJCoBEEmjgQ5Oh1ZzbS&#10;10WMEg4CFSm75lljjv+5/o2fcDSTF0svI5us1pSKEOBRghJOxVU0kbqeLw+Lx4T6WRT3tai3ncpH&#10;i3QxVB05c2nQ73PAR0d66IRMAvKkAVqte/bXEcnZ80Rq6bC45BIwsrmYH1KKPlP8pAPHFH9cAtgm&#10;qvDxacKsbC6BwBUXTrgkbq46B2QJAFVFCAiBzUKgiQNB0Dq7AAJqYJWoLEUrpXXlQ4GRNV/5l8kg&#10;9RAz1rlTf//1e5LnXpU872Dy/Kvd3zYfhC2P73lUUnIXPsHqw9oQ4NcbvoWKPnqEPuZnFrlbrO3x&#10;5DUsLpmHyhry8Gj1oiSerkpCQAgIge1GoKEDQR7/8qHu4IZ3YssukUULMOV3FgH4O66zqDBKQmDH&#10;EcBHoohF4hjAlsmN2C+8gw9RXLILD51zQF579oRLKuROF56I+iAEhEDTCDR0IMh6N0tmQat4bERn&#10;mY461gQCdiIkHnob7cWane3KEQLLIcD3JH7duZ819oAj1reczC0ZR2gLAOVbt822jjoFvtD94Zgc&#10;H87XeXfvRW1yIZhcFCmXzCYlo+TDQPnoTBT2DXmzqY2O/mFEHe3ZLnXrxiumouTRI7s0co1VCAiB&#10;XUWgiQNBurBZMvd5ErYF16zclZIydwQBFGr2fyFVS1vJ/YwoczcR4OcUdPnc8NdrYZH2FIq4JHeN&#10;OdppL1bYzoIxdpkerjrZI+w5o/HBhbiktRKyyy5PD3HJtT+d756YngPy+nPX3h11QAgIASHQBgJN&#10;HAjSkc2SRfCxD4jV0Y5QJw3TEMBnjw2ncmEt+lAof5cR4Jib3MMi18gi7XGUcMncGMVG+qZi4rBv&#10;gqZRQhfTacxRMO6Y0azWSYt2yzNH30SofnZ5nohLrv3pELLVdkoScgdeqSQEhIAQ2AUEmjgQpFOb&#10;JYseIoySCITaR7m5ZPO5f1H2g8BvvCP5ww+7syDFH4s+AsoXArhq5Aa7hlqi3a89lfA+Txi97MiF&#10;KY/GAUO2SOE+fNI5xLpTSKtwSXcYaw9aiXMshHQzkrjkep/T0SNT79Zb1na89noxUOtCQAjsIgJN&#10;HAjStc2S5c+VTUBsEcp17tpcnqWeGwIIK0SbVBICQiBCgBCsOLVmvyj4JiS/IzuIjfeFbHGA6rN3&#10;qI2pjSYahtepg2shB8zaxL4Rz+wtmhuPhhF0nX0rLrnGR/PDJxMi7Zgo+bpzEiLwKAkBISAEdgSB&#10;2g8E6exmyfIHysqKGCycYIgzpHhldoW59pxyFbK8e8TY4eEqCQEhYAjc/1j+Ua1sJe7UPuIsuYMu&#10;masqAzH9ES3SNErvm1ojlzQauxGBdwBEXHKNH/B3Hph6t+pAyTU+CDUtBIRAywg8/dSJT7+jV++r&#10;45slKyLMgorlFjvsWFw1zS7xs6UJ/4LP2lGSb70jeeunJtc7dbgkg/0P1ycvvCb5zWuSF1yTI52U&#10;M8eiu2iUPFMlIbDLCCA44tuf/Yzw6cDtv2vJuKT3VnWccTCCMZnfqaeQeK9CMT3jy/dxHZiP62RT&#10;pLcZDtma85yUW+bpGuaE5bt2LS65rifyQHCg5AcPrqsXalcICAEhsAYEmjgQhMCwaxhJW03CMVlx&#10;8TKmOZfiUczKh38JvK9UHQFWv2zdesXhnAVwdkk8NwfOrh2U1cFXyW1CgK+jbIwd3DA4MrKbqZxL&#10;0mdzbR0MYHvT80GMY5IzWi32DvbFJbs5MTrVK7xbf+fMiSh5yT55t3bq4agzQkAINI4AQXLqFSWx&#10;9tPTJxvvtxrYSQTY2ZpdCc8lj7kFkGbE6HdyEu3ooIvkyItuSgi/09lU7uNKt02ChDZG0qHP55ZP&#10;JlyW2My9RfVcEbODoNHVDvZq67vkY7eyWfKRY1s/XA1QCAgBITCDwNePXlYvl7z3+rNnGtAbIVAr&#10;AiyJ8QHOoYdX5mWWBnrFtZgor0pCYOsRQIg/PyPrd1mO9E8kS+7cZkkXjnWSphLkIKZRSIr9vtMr&#10;SdQaDye1sjatgD8uJK0x/TPsE8eVShuQ6PQG9HK7uki8Vou3w195t27Xs9VohIAQqITAsY9dUC+X&#10;PP6ZA5UaVqE6EPDbhWypYzuJ7Ld3iz7hf06nZN/tM2JJ5dJwwOqIPJf8D/hUHCfjXn/of+G3RZc3&#10;QmG2HJmRcG1Gfmp/iGXyh87A9Pi24Qibk3bDGIyu7WUTAmVd8ZHYJiaX12Wfg+p1HYGiYK0HbpEu&#10;3/Vnt0T/+AZeopaqLI0AKiTnSBqXRJ1UEgJCQAjsIAJ3v/+sernk9752ZAdhXNeQQy7pf2w3Jhhx&#10;SaOZrDR88gzR30q5ZFLCJX1Jb8R4q3XDZ9qF2bduhLc8UV0RtG+dmuPvulDcV1xeUTyVhMA2IcBn&#10;JFeOlBy/TU85HAvftOFbXTeKAKd+vPbsCZHkNBB2TSoJASEgBHYNgV/+4pl6iSTWtFmyzVkUcknP&#10;2pAAcdYKuaQpj47cuWO642QM0dzGQoOUC3VJM+LkyPS0tfQtMqNry245kpie+2bRMDxX9e0544Oh&#10;W+0ELmr+7hIXbHhEVczxdy11bS0qz05MIpMoCYHtQIBwOlntvuO7I7cD+TWOQlyyTfCvunhCJJEm&#10;tU2yTeTVlhAQAt1B4MdPPlwvl9RmyZYfbkj9jBL2nTdpn4D5IZf0NJOVhk9GA+lwRS5pRkyItGH6&#10;w8GjWyEDtZK4ufZhkamna126pFlGTKyRTkIzJVAasPq7uQgQSwfOmP3N5Lp7E1xelbYYAb7et3h0&#10;nRra4cun2yRvP9SprqkzQkAICIH2EPj+I7fVyyW1WbK9h5e25LnkKBmxRdGJhmMo2xBNcMAuxb3w&#10;g4tySU8zQ1YYEUbar8IlrYdGYKGSI8JfjMmrMy1EJ593Vc4aO1p1S6Cs8/HIVrsIcHpOVo5kSmtT&#10;cLvPYT2tiUu2g3sYb+eKC9tpU60IASEgBLqIwGMPXlsvl9RmyZYfs+eSdlS3SX7QSC4GI9jlJJR9&#10;5OManZiW1SWpaEeBp/yxb96qy/m4TpveC/XTBERFdDJ3yyQr7RdeM59RSqBs4knJZnMI4PJNRJ3o&#10;hxFJ7c0B3kHL4pItPJSjR6aKJPslnz7dQptqQggIASHQUQQeuuPiernkz5853dGhbmm3PJdEimQV&#10;YQ6oJiDa4d1+06IRRsr4BFsMRUPyqR7lWGHv15o1Yrdya1nTpmz6RrnwXar3mTxxek4onnCN/aJ3&#10;Jgc+krPqDstwLYGy3mcka80h8MnjCWfcRBOYHPKVdgcBvmB3Z7BrGemxz00Dt0IkT51cSy/UqBAQ&#10;AkKgKwh88eZza+SS9910TlcGtjP9MBKHS6ptRbSYNiF988SNkoMhSmVa1sXPGQBSxAE9l0TWdEJn&#10;ejSbO8UjOFstPBPEOazuqY2Ycjsi0waGGJo5E4TYsK5dUnomCB1sJOHFl/Xui1bX/i3L7DuO528r&#10;82XsQgJlI09LRmtCAFGeKRpNWt5ecrNO/agJ4s0xw3fs5nR283r62MNTIkngVhHJzXuE6rEQEAJ1&#10;I3D0ujNr5JLfvOfyujsoe3MQCMkg/M2TPi8gei5ZYijr4xqaKqlYdMvIbJWmiywsnX/XN3IW1dll&#10;tuVAJzk0gSroj0VlLF8C5dJPRBUbRYDIw9nZyy8qBHFV2kEExCWbe+gokr9z5sS7lQt4pZIQEAJC&#10;YMcR+NnTT9ZIJDH11Hfv23FI2x9+yCW9Jyrd8MF2qhC6VFIkeM9UqdxcLsnYCVaZJYbPO5iTSTGj&#10;k0XKTmRHAmX7M1wtFiFARNYr78qZ1RwoyS8kSruJgLhkQ8/96JGpIiki2RDIMisEhMDGIfCDxz9X&#10;I5f87LvP4LTKjQNBHd5KBPDui2jg869OfvOdcaaVMToJDse+k3Owe2RHAuVWTpiNGxTu3HDGaHLy&#10;9pqRTv3YuIdZZ4fFJetEM7X1/55JrrtsGmyHoyQRKJWEgBAQAkIABE4+dGONXPLBW/YLVSHQEQQI&#10;aJl1/PvtwznBSSI6idaTK2tGi3YJlB150DvYjaIpql85dnAyZIcsLpnFZJWcR44ll+ybEkn2SJKj&#10;JASEgBAQAoYA2xtr5JIn7j8oYIVAdxBAZIwIIG//+13z6SRDKDrqPTSopXt3nvXu9KRoZl56a4Kf&#10;tpIQEJesaw788MkZOZIQdG/Yr+M/6kJXdoSAENgSBI597IIaueSPn3x4S3DRMLYFgazCSEySz36j&#10;jE6yVveJ6CVzo8JKoPRw6aJpBHInJB7aOvWjaeQ3yL645OoP69TJ5IMHp2F2YJG8yFESAkJACAiB&#10;CIG7339WXVySeLCRcb0VAmtHAG/Ai26K1clX3uAik7ACD0VGf33e+xLOqfSp6PB3X54LCZQeLl00&#10;hECRHMn0DqdrQ63L7AYhIC659MPCefXOG5O3XDD1aDUWSaQdbZBcGlVVFAJCYIsRIE5OXUQSO1/5&#10;+IVbjJWGtrkIsAjPaosf+lIZnSSkSeQumHsKfEgnuZZAubmTpOM9z5UjmXI69aPjD24t3ctyyeP3&#10;OU1NrywCb3t1cuAc57nKy2hj9u8VFyY4uyoJASEgBIRAFgFcUmvkkoTxyTahHCHQBQRYcke8D3aJ&#10;4FiiTqJdRnSyyqEhCJQcVakkBOpCoChYKz93cEtJCGQRyHJJOFSWIilnLgKvPzeBhisJASEgBIRA&#10;EQLff+S2GrnkT0+fLGpI+UJg7QhkPV0P3OI6VUInKYCLbJQ4Fz73IIaQq1Ix3HQZWdBbIVAFAX67&#10;4HSPcF75a86UzM7MKjZVZhcQEJecSxLnFrjqYjm17sJnRWMUAkJgVQQe/fwVdXHJe68/e9XeqL4Q&#10;aBKBXE9X0xBL6OSlt+b0qehEBr/U5wLdEzFUC/4c+JRVAYF7Hs050YZ5pZ25FcDb9SLiknOpYm4B&#10;DvuAQrJfUh6tu/4R0viFgBCojAA7HOvikl8/elnlZlVQCKwHgaynKytzo3sldJJdkLmJKlmtM6ST&#10;XMsRMRc6ZZYgwLy65OZ8OVIbcktw0y2PQJZLar9kdqek5QzflHz8kHNkffq0x08XQkAICAEhUBWB&#10;z9+wry4ueerbd1ZtVeWEwPoQYBdkRPdwI7TEYZTZED1WePiFwh7DT4tq+YYQNyEISkKgHAE28OK8&#10;6qdNeCE5shw63Q0RyHLJ8K6uhYAQEAJCQAjUgkCNQVw/++4zfv7M6Vp6JSNCoFEE4HThEp1rmKDf&#10;28heyOiuf/vRrxb2q8qhIdhBVNLZDYUg7vYNxHF+lCg6pIafO6IwULuNlkY/BwFxyTkA6bYQEAJC&#10;QAjUgUCNQVwfvGV/HT2SDSHQBgLZeCYWhMfa5uwPzx+jC5hmSaIi4lFUJXoLb6V1uKeSEDAEYJHM&#10;HI40jaaKvZWPtObJEgiISy4BmqoIASEgBITAogjUGMT1xP0HF21d5YXAuhBg9Z4lfYQ68QmP1tyF&#10;PUyw3FXVAm/OdXmlAK6M0ig94Lt5wWxBi8xORZt7TBLmoW3m3U18NOqlERCXXBo6VRQCQkAICIHq&#10;CNQYxBWJs3q7KikE1o4AzDFiiwhD4bo9q11aeYrN5YAUYINkZD/3LcV0RODaJ0P7HUCYvu7eQo9W&#10;psobP9FF8Zpus6c4fH3oS47wzn299Y7krZ+aX2yunQ0tAGItp4pccjRO+oMhhS0NB/1kPNk9Pk6S&#10;Xn846PWSxOXwr9cbDAl+mnBnmqxYn2Ljoc8lsz8Y9Xpku+TM7tUajsa9/iR/gLW9WkVV9vKdrTGG&#10;hmMMJqNBabuuUW/cSs4diO+8LoSAEBACQqA6Asc+dkEtgXeOXndm9UZVUgh0BAH8WiN+h0gUJtbz&#10;UQF7S/SeKpvXIIlzo7yaQYpxNEnIZMNu6HqbEIBWsG22RLlmdrVGPRDZjRjivO1pGtOeKLK8Ks7e&#10;3M+IMkMEwLbl5AjXvDQcQw8ntM6xrzTx3vhdRQqWy+l6jkjOJCOhgxEtziRP8Ratkm3XckLrZrzi&#10;QOahpftCQAgIASGQg8Dd7z+rFi55/DMHcqwrSwh0GwEW0tGSnrfhTkbIXZZv2hKR/IrUD5JYtBUu&#10;XG1yTess40NX227jp94tgADBnRAiy2cCzq4l8Z2qN2b0kL/MPc8QmbHGEOGq0cTT26YR6CCX9MwL&#10;6TEZ884Jh0bojPdVpGBWzDNQ7BhFdUb2JM7cqZs2N4T6ITKWVDEhcuSUzWSAptnrhwwx2667m7bb&#10;H44wPh72Kw4kt5PKFAJCQAgIgRIECLtaC5HEyPe+dqSkId0SAp1FIOvISk6YIIxFa++iQyfD6v66&#10;JLhKdh1LME+MIxWFxNab0sUGIYA2jRdo0RTyj54nDt0oEbuhop4henrIXDV6yN+iTZe+CV2sEYEO&#10;cskpfdvzPuVjFRLDihQsrGIfzKz4CKebIX2jsXOsTT1djRiWVMELF39VHFbHo9EogUsOirikGRlB&#10;jWdTxYHMVtI7ISAEhIAQmI/Aj544VheX/Onpk/PbUwkh0D0EIGvRIhxx0J8PYv2lTJGctOgScSFG&#10;aUtfmkasxPkWKqHUfQTYKosaiAQJv6tCXl7y7uTNf528996pgOjpIRFcq1hYVxlmpu+qXcBtPc+N&#10;LrRfsuWp6/S+0lTEvEyazG5IrL5fsoQYGq2jbySo5Gg4MEm0pAqDoBa7LAez9LOIwyJERuOOShYN&#10;JKqlt0JACAgBITAXgZMP3VgLl7zvpnPmtqUCQqCzCCAbRatx4uFECW/YooP/IA6LJqpUJBpRx/xb&#10;W7q/8i+Twa2Fq/doMa+3tSPw8mHyL692r+dfnex7RzyL/MParAvPED1cXg/lokQ5XfRToPKNIgBZ&#10;K7dfkUtix9hZ6l/aM/fX0LKnh14QnCqeqa/pRFh0/RlNbwViKNam+ZkqYVtpsRldku5F7ZqPq+tV&#10;umfTk+JgIG6XaHYgYUO6FgJCQAgIgSoIfPOey2vhkgSDrdKcygiBbiKQ68UKeYwSHqe5pAAdcznF&#10;EPWTY0GKKGpuW8oUAqsjgMMtv0WwfdLYIr9sMIG3L5iw7bNzrpWjQfRZ3oW3c7nklL4FtC6U8DxJ&#10;xJRPnrh5DKNixtGygXSMkJom6K1x4TndolWy7Y7xgO0PQ+OhN2yYz3V2IH5EuhACQkAICIGKCHzx&#10;5nNr4ZJPffe+ii2qmBDoJgL3ZM4HIYJlNhEXJXclDx+ce0pI1prlIPRgdu5+utx2lSkEchEw2RrX&#10;aGOL/AwCW8z+PFI0J7cm3+iGEYqtGVTFgUCXykt6LpaGteGdo5TpQR4TfufRG4yG6X5HO2UDOjiT&#10;rBicfeAEwzQwzhgpMhm40Ddku3/jgM4PCeU6cybIxGBZFbZMOsMuRSd9ZNv1R5ykJZ1xP5DheGR2&#10;3K30oJOZkeiNEBACQkAILIgAB3msziUx8stfPLNgyyouBDqHAH6t0bIcgplN7IOLitlbtrat6P4H&#10;G4VUFoWNzW1UmbuJADt8jS3a/kTbSwtbXPoHjew835ocfxzh1oyo4kCgXXNLmjSZUrTpH9iZP/Nx&#10;roWNKOC5pPjjRjwvdVIICIFNQeDpp06sTiSx8NAdF2/KkNVPIVCCAKpNREzQCnNP/ciyTqsIDawl&#10;wUkJ0YOoVBTwJ+qn3nYUgaviGVW9n8jisEVmWuiGupwrdS1zsiEjtsh3rCfQrfbOgOhFFACFCVXK&#10;XCK5ZQqa07yC8+utTChEmudk6NBIFJdZXWxoo9uziUmXsJoqWhNVK2JYRUYaAmoJswyhSi0UxP6e&#10;5DcZdelBHlVsdq1MNJG61j31RwgIASGwoQic+vadtXBJnQayoRNA3c4iAH2LVvuE5ckmCCZL/aik&#10;vY3OE8nWXTQHXgmDQHiibx2P6pkLiDKLEHjeQTeL3n23Y4so4Dzl3RQWjTmGsTejkCmeGIZcMhv2&#10;04pFXNJIhKNIzqeRdxxQCCGdSd5+dr+e561ppJapWldiZNEPeHPlGWRzxmVZCAgBISAEhAABc2rh&#10;khxSKTCFwHYgwNkfBNIJF/84E+ZKkyWnhNRy1nw5nkYwoR4f+p/JO4pPYTBJS3+bQ+CP/yrZfyj5&#10;7WHyuo8kF34gIawur3D+VLnmINFd9k3NdbM0fhfJSSGX3NMu4/PrIy7pjUeqon2+/j97ZxczSXXm&#10;9zbeKCi5yF4kklfKhbVXKMoKX0TI6giFC0uxxMUiVpHsK8/NlkmkOJZiS47iXX8gcEDClC15rBAN&#10;eEcYByNwGIc2oAxM0JgBxI4NtrFFj8A2FsggebBG1iCI1fmferrPe7q+urrro6uqf0fvvFNddc5z&#10;nvM71f3Wv5/z4exrm4kkKmo5nXjMROXMjVwLshMaKX/bdnwVLdkxcKqDAAQgcGgEnr3/hvpa8uzJ&#10;6w6NG+0dNwEFFlPP/1IiuUmrsOYuwSo1qqVOSIdMQGui6isFicSKoWTdMwo9535rMXqMptQkfMJk&#10;Q1Ltko8bhlqyaP/6lJaU5JQGjONYC8CEoU+NUHUrtCQrwJj9bKhR/ph+LNKSWSO96iz53yt/cAYC&#10;EIAABEZG4PGvf7C+lnz57FdGhoXmHDgBBRwViwzlpJ7zdTI3STOm4phWUBpTSpMEARHQzSNdWTQo&#10;OrzTJDwP81sICzLalMnwOCXiQi0psLoqNZfavz7UklZcocaZtorQANbIaSs7abpVUnIWR4u5zuWM&#10;fS3RkkVGZKc/CS3Zn77AEwhAAALjI6CBqfWFpCy8/caPxgeHFh04Ac2RDJ/wdVwyC1IyIZXZXmrZ&#10;nJrLuh54L4yv+RrIqhj3xkilJsYWfXcxPibWIhtfKq1nGs0HIr1ks5BipDVzgpmPnkZSPLJSoZbM&#10;NWsnbSKkt6CDo/PJGNdl3NOF9tz2FrZroanRtczJHMzQTn+O0ZL96Qs8gQAEIDA+AtoRsr6WVGRz&#10;fGRoEQQ01LB6aFK4ssNiTU5qHc7DHLXILVROQBNddW/kfgVhJxXXzt2PptzscK96Cem2/5tMvWTz&#10;Ik6yyCe7aprRn9SBycNQS4YhToUlbcBqUUHRy669Yxo25YYPdGZr71UXyL1e+YMzEIAABCAwJgIX&#10;nrmzvpZ84ZGbxsSEtkDAEzj1YvpR//On/MWcg6JdQspL5Rja9ZQ9IWejLWZPD8PJBgp6mnbJb3ag&#10;q0WX7PnZHr+zTuVeLTKl4kUbKBQVWZ2fyIFwx4fSel3TUvuY+whXis/KfhpIrv0i57NYtjqjPWiK&#10;bhtTlJpueTihbdN9yWb3R/uDWHeoE6NZnExetP5VZ7rkIomrzSx8v1tHq8h8oV3pY38D2HRI04ax&#10;lnJNZkqubpilQVUXxTOryN14q21K/F2RuOeq1Po8RUbMtz78Vuv64AY+QAACEIDAKAloU8j6WvK3&#10;F34wSjg0CgIioM0lU5EjPfwXJcUfs/mteO6uIkV2dj5vj9BFWjIbcPE5iy755+fcXctzrxaZyq5q&#10;4p/wty2SrdfO6LHZJzNu531FKT5F9Wbtlzi/c2eFBTXwtURRakCslvE5hGRDTNWJvst2a7V1dE0j&#10;u1Xdt1KC2TeX8AcCEIAABEZDoP7CO9+/9co/vnd5NEBoCARSBDTIMKUl9cxfkjTHTXMkU0XsZQcL&#10;qqS0UuhnaiJYxUtZVRUWzF4tqSVdsMIuDBalmrnN4rUoimbJJcGg1cy1MFpq9TrtkExzm7q4kkKZ&#10;0xItWeJqtl1Fzofn6x/rDimZR6klXkefjLz6zg9w3a3JaEnPDS3pUXAAAQhAAALNEmhk4R1tKdKs&#10;V1iDQN8IZANGJaFJOa+rucu66mR5wfoNL9GS2ciaHjJNjpVc2qyqpoptlu3e7mux1mU3UCipvWjH&#10;h6xXZiQrQCynj0+FfErqzdovcr5+l6UsKLQtzZh7/+gbCd2KhzPeNUWGl7sRQEvuxo1SEIAABCCw&#10;kYDGptYf4PqrH9+zsSIyQGDQBCQAU3FGPdKXJwWYUkXspUKWrS7OaVpJT48++RlkJdKp5FKRqrLm&#10;Z69uNGWOVdyFQbWoiuyOD0X12jy4sGtSOXfWkmYn63xYV4PHGvJ67GT+LaTAJRvNNIh69KZ0046+&#10;jTQQAhCAAAT2QkCbQtbXkgpu7sV5KoVAlwQkHlPaUAKzPGW3FDELN97V4rKuWS2pJ0mLG6aGdIab&#10;HZRc8hoqG/JT87NXS0wdXVrfQOHofGYXhpBwki2yCGNRvTbG1V2N3BhX7VToc5rMTKSui6TK95J6&#10;fSnf6qPM686HHjZ+/MD5hZZyTd14enlo67s2DvagDKIlD6q7aSwEIACBLgloeGpNLXn25HVdOkxd&#10;ENgXgR1Ck3JVy7dmhYDOaOvAllIYd1MVXlWZksouNeMDeUWXvKrSE6mSqTDvfO7VIlNZneutbVsk&#10;W+9c29BP48TH5a+U6gwveYVYVG/Wvm1zHxrxznsabRwoil0UoLz98TYqxObYCOimHVuTaA8EIAAB&#10;CPSDwKNf/UBNLanIZj+aghcQaJ3ADqFJzX0rEgItraNSriUlkXI3OxC7okumqhTZDPdB8KxzrxaZ&#10;UqmiDRTKiuTt+FBU7zRZz0cPz8nIXsFI1HSyJYTbsjDZOcJdWrhLdjUXSK79IufNVKu/FaDMnUGp&#10;7SmZPtkq+REYR0uOoBNpAgQgAIEeEnjn0hs1haSKX3rr5z1sGi5BoA0Cu4Um9ahftDJnG9vQZ2N/&#10;epIM18Zpg0yfbZoqtBhln/3c6JvmSObeSJqBu3G49UbjZBgxAbTkiDuXpkEAAhDYI4HXf/G9mlry&#10;9PGr9ug/VUOgewI3z9JjVqs8xmsdldxZb4o0Nb5pYFZLOiG52my9e2J7r3E0WlIk9b2ERkdnR03r&#10;Rjr14t5J40BPCaAle9oxuAUBCEBg4AR+8tina2rJl05/buAMcB8C2xHQ5LXUUEMtpFMlnXslXdAU&#10;wTW3LaQ0SRCoTuDe5/LvJU3O1ZhqEgRSBNCSKSC8hAAEIACBRgho2ZyaWvKtXz7ZiCcYgcCACGRD&#10;kxWHqipylI0o6YwGLjLlbUA3QB9cVThbQ1uzt5O+2Wh1x5k+tB0ftiWAltyWGPkhAAEIQGAjgT++&#10;d/n7t15ZR0tq3Z6NtZABAuMjkA1NXn+8aiu18Gb2+V9ntD4PEaWqEMmXEND3D7nLOinS3fjAaZAP&#10;mgBactDdh/MQgAAE+kngd6+dqyMkVfaFR27qZ9PwCgJtE9g5NCnHsovBmrrUAEUSBLYlED+R8+2E&#10;hmFrHCwJAkYALcmdAAEIQAACjRO48MydNbUkA1wb7xQMDoVAndCk4o8aiJgbnWxpl5ChUMXP3Qho&#10;Km7uyk5Mn9yN5/hKoSXH16e0CAIQgMDeCTx7/w11tCQDXPfegziwXwJ1QpOSormT3SQwK0693G/b&#10;qb1vBHRH5X5BwfTJvvXUXvxBS+4FO5VCAAIQGDcBicE6WpIBruO+PWjdRgJ1QpMy3uUuIRvbQoZx&#10;EMidjcv0yXF0bp1WoCXr0KMsBCAAAQhkCfzh4qt1hKTKMsA1S5Uzh0agTmhSrLRASmp7ERv4yi4h&#10;h3YjNdjeMy/njHfVbXbi6QYrwdTACKAlB9ZhuAsBCECg9wR+9eN76mhJBrj2vodxsAsCNUOTclEj&#10;WnMnTrJLSBf9N9I6isa7atFXtp4ZaZ9vaBZacgMgLkMAAhCAwJYEzj98rI6WZIDrlrzJPloCNUOT&#10;4qKAUa6c1D4j7BIy2vum5YbpzsnembrNFPLWQj2kQyOAljy0Hqe9EIAABNom8PjXP1hHSzLAte0O&#10;wv5QCNQPTaqludPc9OTPppNDuQ366aei3rnru+p+Ix0UAbTkQXU3jYUABCDQNoGakyUZ4Np2B2F/&#10;WASyAaAd1mL91Hfzo5OffWhYMPC2XwS0xFPu+q4aRK3puqQDIYCWPJCOppkQgAAEuiFQc7LkTx77&#10;dDd+UgsEBkGgkdCkBiV+/O58OUkUaRC3QW+d1K1VFPjWNxXMoOxtxzXoGFqyQZiYggAEIACBmpMl&#10;337jRzCEAARCAo2EJvVUr2hR7txJFuEMaXO8AwFFITUDN3t3aRDsA+d3sEeRIRFASw6pt/AVAhCA&#10;QO8J1NlZ8vTxq3rfPhyEQNcEGglNymmNSLz2jpwHfkmAUy923SjqGx+B40/lb0MjmbnDwOzx8Rlr&#10;i9CSY+1Z2gUBCECgewKKKtZZdefls1/p3mdqhED/CTQSmlQzJSe12GY2fqQtArV1IAkCNQlceKtw&#10;NDWKsibb3hZHS/a2a3AMAhCAwOAI/PzMF+poyXcuvTG4JuMwBDog0FRoUq7+7PX85Tc1HFGXSBCo&#10;T0BRyKIIuBQlQfD6hHtlAS3Zq+7AGQhAAAKDJvDU3R/eWUue+/ZHB912nIdAqwSyocmdpZ9mtykQ&#10;mY1OIidb7cGDMq41eTTkNXfTEN14Co5//tRCQUzSCAigJUfQiTQBAhCAQB8IKKq4s5BUQS0A24dW&#10;4AME+kkgG5r85H27e6oRrcjJ3fFRshoB3bT6DqRIUUpUKkx573MExKvR7GsutGRfewa/IAABCAyM&#10;QJ3dQL5/65V/fO/ywBqMuxDolkCDoUk5roGI2dCkzhCd7LZXx1+b1hBWjDJ3oq6/A/XNxrGTi/iJ&#10;xblXFoppkgZEAC05oM7CVQhAAAJ9JvDs/TfsHJd84ZGb+tw0fINAHwg0G5pUi7Rfg3+YDw+Qk33o&#10;7pH5IIWo+61oY5rw9vPH2hRVP9d/YxHd52QmP0UEJMD3mNCSe4RP1RCAAARGQ0BRRcUWd9aSbCs5&#10;mjuBhrRKoNnQpFxVwMg/uocHiiJp0VcSBBonoGmS0kRbicrwzuQ4S0A895jQknuET9UQgAAERkPg&#10;Nz/9zs5C8sm7PjQaDjQEAq0SUGgyNfuszqxJc1UPotmnU53RUpzIyVZ788CNm6i88a782y/3nuRk&#10;LgG05IG/lWg+BCAAgREQeP7Bj+2sJV99/psjIEATINANgRNPp5+9d17Q1TuMnPQoONgLAa0trEV4&#10;PvuQW40nVy5xsoQAWnIvNy2VQgACEIBAUwTqDHDVyNh3L19syhPsQGD0BDTvLLWMSf3QpKAVzZ1U&#10;XfW16ug7hQY2TkD3uaYB6ufEDxdfnjFZsowA8yUbv/0wCAEIQAACXRKoM8D1/MPHunSVuiAwAgJt&#10;hCaFpUhOao1N7SFCggAEIJAlwHzJLBPOQAACEIDAVgTqDHD93WvntqqLzBCAQEuhSYEtkpMaX6dL&#10;JAhAAAIpAmjJFBBeQgACEIDAVgTeufTGziu4surOVqjJDAFPoKXQpOxLMyoQmTs56/bHff0cQAAC&#10;EHAE0JLcBxCAAAQgUIfAhWfu3HnVnV/9+J46VVMWAgdLoL3QpJBqRGuRnNTqKKqaBAEIQMAIoCW5&#10;EyAAAQhAoA6B08ev2k1LPvrVD2jRnjpVUxYCh0ygvdCkqJbIyWMnF7/njXvId96e2j5zIbAomkwW&#10;i9lcx9PYjuWOXYqnuqQri3iunFNpnFnkzujUNJrZGZ2Mo6llMyPKt5jHqTZNXP7JPFbOZQpr16ki&#10;m5Y7LG7OeFdLyub6E8/mk6lri1KkBmZcXfq3v//k2P4qp2YIQAACEBg2gbd++eRuQlKlfn7mC8Nu&#10;PN5DYK8EWg1NqmVavjW1YKwf+KqN5rU5IAkCXRII1ZzJLi/QUlrSpJw0TqIlF/6l02NJMtWZq93U&#10;IrOmjN6+P+nPFNn0OVXcao9mbhSo0mIWGa6isll/fFmzoN/eATPVh9+uaSQIQAACEIDATgR2XnVH&#10;Uyw10XKnOikEAQgsCbQamlQdb14q3O/v6lsWp16kIyDQHYFttaRpNwsLOvE4l4G1lNVudnkaz712&#10;8wIwrL3Epix4AWi6zytHk5YlZYv8Ma/c1Sh2wm2lSdcas78XaMn9sadmCEAAAsMmUGfVHYnQYTce&#10;7yHQAwJthybVRFXxqe/mL8WjMOXNM6ZP9uA+OAwXQjVnsssH6eySH+Nq8s00l1d2Xh7qwMa15mo3&#10;OylT03imnCYABTisvcSmcqp22Z9GGpE6mc1jNy5Xjk4jc6+kbK4/MqhhriptI119k/vT56LUH2fw&#10;BAIQgAAEBkTgJ499eucBrm+/8aMBtRRXIdBbAm2HJq3hx58qlJMa73r+173Fg2PjIRCquZTsalBL&#10;WtxQMyXNpqlOQQxr36gHJRvjuYKbJiinsmYCU7MdN5b1NapSa6bEmpImTc7iKJn92a8+lW/9cghv&#10;IAABCEBgCATevXxx561Anr3/hiE0ER8hMAACHYQmjcJjLxUu7moBShbkGcDtMmQXQzXnRZYtjxNp&#10;gRotqrNaeyeMS6bGlGrVHhcodPJnuYCPCvrgo/B40WfHumpVhLWX2LRLMmj5Vdy0oUlImSop6xvl&#10;/TnKnKwp1M/eUxv76RheQQACEIBAnwnU2QqEoGSfexbfBkegm9CksGg1nmvvKAxQaqGee58bHDwc&#10;HgyBUM152SUh45MkWOq8iTKTlj6bDkwepjJLis4W0qTLwajiEkq5sHZdKrJpcy1teK3lMd0amioq&#10;W+RP6LnXy/3pNrnXH2fwBAIQgAAEBkFAe3loR4/dBrgSlBxEF+PkgAh0FpoUE63Goz1B/IKu2QOJ&#10;TUUwSRBonECo5kx2SaZFszgJ/dl+GUehRtNfpiWVOXKTHxUhdP/mq7VrzIjOLCc0OhmpbGtbgZju&#10;kzYMa1fTcm16g7Zzh+lKU3/hpdyyZlOzNEN/tF5QrGVg1/YEkSP9SiLWL4fwBgIQgAAEek+AoGTv&#10;uwgHD4tAZ6FJw6rqrvrSBkWpPIx6Pay7sOXWptRcSW1eAJbk4VJTBNCSTZHEDgQgAIEDIVBn+VaC&#10;kgdyk9DMjgl0GZq0pml/Sa26k41LhmekN7UGrAa+shllx/fDKKurriUV+JsqkLiKPzZCo3rtjVQ3&#10;ICNj0pLaMls7X/MDgX0R+PuHP6GfVO2/+el3dGfqR2MCB/TJgKsQKCHwwiM37Ta6VaWYKVkClksQ&#10;qEOg49Ckuar1XbXRZKgfS44/fvfi+m8sovsW8RMH+nPulTo9TFkI9JHAmLSknuF3fryhIAS6IaB1&#10;L8+evE4/ul1/9eN7pDH7+LmATxAoJiAxuPOb5fzDx4oNcwUCEKhL4Prja7Luk/fVNVilvGZQlmxA&#10;WSItD/CSRDQJAiMjgJbc+aGIghBoisDjX/+g1OVLpz/36vPfJII5ss/Y8TXnqbs/vNudry9SNDh2&#10;fEBoEQT6Q0CL3qQEmlZe7SapIknXVO28TBFAS3ZzN1JLlwTQkrs9FFEKAq0SeOT2P5W61Ebwil1e&#10;euvnXX4mUBcESgjUGf7x8tmvlFjmEgQg0AiBVGjyxrsasVrVCIoyJR5TL9GSVe8k8g2HAFqyVUWA&#10;cQg0QkDS8ty3P6pHccbEDufDdYSeanSrYou73dLaQIQpwyO8J2hS/whkQ5M603F67eJC8yhLdqJM&#10;KazDeYmW7PhWpLoOCKAld3suohQE9khAgwwVsnz9F99jxGAHH5JUYQSkBE8fv2rn2163KyQhAIFu&#10;CKRCk3q5r3T+126NHe1HWX19nnHrSrTkvm5F6m2PwJi0pEI2qSU0eQmBLgnkruNqK+3svKv7xkd3&#10;zbV8/sGPaaIlQ2Hb+5zEsggoMr7xbizKoLIwhAAEOiPQh9BktrHaa1KrmJ744eLLswNdxFVCknVc&#10;szcGZ4ZOYExacuh9gf+jJ/Du5Yv6xsO+9NCClpKZO48YzH1ol2KVWU2xJF45+nup4wbqvsq95aqc&#10;1AhtbsiO+4vqIKBQYBjg22Nokr6AAATGTQAtOe7+baR12vJ1Mo2jyWSxmDViECMhAT1mS11qLqTC&#10;iwoyVnk4r5JHwxFtHCyT1ELaHO9AQMH9KrdcUR5tsbpDpRSBAATqENAaOKGW1LGClSQIQAACjRNA&#10;SzaOdHwG0ZJd9qmk5W8v/EBP7w1GLTW/UgZ/99q5LhtCXeMg8MIjNxWJxCrn9Q3JODjQCggMjkBq&#10;hw6thPPOe4NrBA5DAAJ9J4CW7HsP9cA/tOQeO0ECUCFL6coqz+0b82hI7bP333DhmTuZXLnHPh1K&#10;1YpoSwluvKlKMmjQNaNbh9Ld+Dk+AtnQ5Imnx9dKWgQBCOyZwFi1pMZiTiZRPNWwTCmhtaTX02im&#10;hk8nk3kcTeO5gzCLrIiN5Cw6LiqrCuK5apTJySyazBayGaUGhU6SSufxNPRmZdAVVJI7WYeVf5XN&#10;5YnUqHkcnkw1RJk1JFUnLZtVt7KwoaJ4Np9Ml3nCimyMazSLrY2hnyWWV5fW3A7ZyjfDIv46Tl3K&#10;LW7Nsd+p/LnOK2fReVd8ql5y3Rar24IbZlV1Dq4ia6FjLR1rKOxLpz+3807xqWd+Jle21E3jMPuH&#10;i6/WvNP0xQWh8HHcDLRiuARSoclrbhtVaNKeAfS4k/vgpF5zD2bJX/nw2am81B7/xA/3NsPzAyeg&#10;99coCZR8Vkg0Om0TpHL9aKYsT1FZMTRNJKuJlnRK1ooYXjOiq+HJsJR3J/upKF0jKeczeCNFzlh+&#10;qaBQS3r3vJ1sReUGfUE78MWLLBe5HfL0BLJasqi48QyplndNUaN81WG7NjaqxFroWNvHChhpHKx0&#10;5ZN3fSilEHd7yeTKtrtsWPY1w1EL5ux2L/lSWlt4WK3GWwiMj8CFtxZXfWlt4uSY9qQoedJTV/pv&#10;+P1feXtaKCnVkz/x47sPadG4CegtNsoGlnxWWCBy5iKAi0hhuORLK8XEQo1TdFxUVqZK4mu6agXt&#10;A810k07aB53TL3NVWJgsm/sMTLJN45nsKL5Z5ExWS1asKPTAGYlid3vMIi/rZi6oOp+5CKzccZdK&#10;LBe5HbJVjUXcioqHTqZM+Uuh8/6kDsLzvlHzJCRqME1LljSqyFp4vuNjrQ2rnfu0zGZT244wubLj&#10;HuxVdQpH1hzXalpSsyx71S6cgcDBErh5tqYlJS3fvDQSGPYM4L8ETrVq9YzkopbJX3/37KTnlvJS&#10;3kj4wOBPcgABCGQJuHfWGFPJZ4VJIQ3gnM+kH48Go4bCpPA4kVHZskJYpIl0yWSLPu5MBipwaciz&#10;34CpO1LxROW0bL6UldXvooZYdaGdihWZZQ3wmEpFJiNdnYB19bjAqB1bHvuIlp4tsVzotqwFQdsi&#10;bkXFffMdgXVTOpN13vJnz6caFd4wJY0qsmbn9/777Td+pMmVTQUrNUZR8zS1aI/G1rIY7N47t20H&#10;NLFRC/82skmNvo7ghmm7v7APgYoEpByvvmVNTkpdjiOFf7jLW5SMXF1+B76xVPaBodw4VyFw4ATG&#10;rSXVOp/87D/1uHSEPiuidcVkHy+mmIqOi8rqfJEm0iWLc0l5mVmv8jZqFpVVsmypiZZ2KbchppJ8&#10;Ld6CR2EHYQZvzQ+mlZScxVHyZd5SC++mJbNuh2xVbxG3klabt/odmrJWL5uWcb7ovG+UmbKvN0v6&#10;pagW71JPDqQLtMukAkz1Ryr6IYsSCLbJCKup9KSXm3JDI1obiUXaraKvMhQrb8o37EAAAvUJaMmd&#10;cH8QhSZfu1jf6v4t2B/u8NkmfNKTf/qTbetjWJ7wAS+31FD+xO8fPR5AICCgd1PwajyH2U8YtTSr&#10;nhKVt5zYGAqTouMQUFhW54s0kV3yVVs2U1ipsZTLOGMSCsxU5GaPJ8NL1yry2UJn/IehD2VuVZHp&#10;KW9ZB96guW1+ujsnM8Y1bIJVmnU7ZCvjRdyKioeOhaaO2uj8PUpF561RuVryqEgyqDjbqCyio/r6&#10;d6SZldKAmhHpVWH9A+2DqVG1mhDHerD96/CqHincrJGoDX7boPsKIVmVPvkg0CEBbQWiVXdCOak1&#10;eUaQ7BkgVIXhk55/dLEM0XRqE4VKSh399V9/kBgBK5oAgfYIOEUwxmSfFf6Z332krJZRzX6MWDY7&#10;H35tVXQcfnCp7FwDZYO1caTgsqa8J6lPKvMqNJgN5KU+D5U5dCwsa7Wk8tvJKhUVkUkZtBp9i4os&#10;Z0uFbut4vpiF3GQwHHJcVDy8W7OcszTKG2UuyaZl29ioImuhV7091lQ47QZy7tsfra8lQwsSIzYU&#10;VpFQyZPeNh/HREDaX1FIfbegbwPCTmzkGCHJPQaB3hJ47KU1LSldqR1Dhp5Sf7jdY8PqSU9Ns8ct&#10;fZOfrIqgi8tUUmrQf+JX7eN/CHRNQM/eXVfZSX0lnxWq333CFCwTndI7EhlmyouObNmU6klpyexY&#10;TfusU1BPnqhs5NbS0aed+2frwGQJKZubw5ikZAiHnHIp64xOmj+yFrmI61FAs0pFsRa5XdsTxFVk&#10;BmXL7wnifHDyy6WSJuS6rWI2X7JcS5rl3FYn1bpf3pQ5k+u8suWe942ysmbKa8mSRuVa8y4N4kBz&#10;2bRcj2JSbQgKqRKZlWLVREvJFnaF2O8tIf4KH0s8NrVFaZHqlH2Gtu63r6kdAuUErj++JidHEJrM&#10;/uHOakn7sx6OL9pQKu8pqBwsVyFw4ASkTkZJwD4rTHz535JX4TYZqYZbEdOM4XEqW9HLUCEW5eF8&#10;lgDcsky6PKNAlZbrqbmTYJG+8Oc1wtbUpepS7FI/CpJ22cyx1qW5q8ZTsl3iXT/P3n+DZF3bHep7&#10;1g6kVcdKmHZBYDQEzv96TUsqNKlg5aBT+ZNe9qpN/Mme11Ni+fPhoCnhPATaJnA4WtJ9UCShwCKk&#10;9vGS1ZLh+aKyOp/E4GZWRcUiJdZGfCkFx0ah2Cf5bB5byNIHPcs5pEyVZ+ZqOQEFlaRHGtxbJCU3&#10;il4+8c1/obGR+nn0zj/TcFn9PHXPvzZZxG8j8Mz9fyk+Uoj208hSq0Xdse15OaOxzeW3FlchAIGe&#10;EFAsMpw1qUjloJM9A+j5wafUk54LR64GocVuJzg9qS1HNPkiOkiVGjQTnIdA9wT0Juq+UmqEAAT6&#10;TEADI6VipFy2VRbkPygCijWz+FKf38j4BoEUgQtvLbSIaygn730ulYWXEIAABLYjgJbcjhe5IXBg&#10;BDSEEl15UAqxSmMVPiYceWCfBDR3JAS0uWSoJbW+q1Z5JUEAAhDYmQBacmd0FITAoRHQ9iIvnf5c&#10;x3Pxqkgb8nRGQINaNTuSPUYP7b1Pe0dD4M1Li6tvWZOTUpckCEAAAjsTQEvujI6CEDhYAloJFl3Z&#10;mXzrSUWoyIN9v9PwkRE48fSaltSoVwlMEgQgAIHdCKAld+NGKQhAwBPQOFjtXHn27/7N//5v/7gn&#10;wgc3GiSgmbMa0cqWH/6G5wACgyagQa3X3rEmJ0ewP8igewTnITBoAmjJQXcfzkNg7wS0u4cGvj76&#10;1Q+kxMvDX578r5snqZO8HAoBbeOiRX21NyW7t+z9LYYDEGicgHYDCWdN6vjcK41XgkEIQOAgCKAl&#10;D6KbaSQEWiCg5V61m+HW4kgCE40pod2zHy2no/ij1lnS6GVCkC28XTAJgX4RSO0P8pGvsQhPvzoI&#10;byAwFAJoyaH0FH5CoD8EXv/F9xrZMeSR2/6JbS75f09c8/R9//aJ/361fp574K9sX0V+G4G/f/gT&#10;+glpKBAs/uHPxgWRTCpaES2eY9Y0Mlnjk/XD1h79eXPhCQS6IfDaxfT+IPET3dRMLRCAwKgIoCVH&#10;1Z00BgItE9C8OY1+3DmmpqGw2pRQQkZqlMGTLfcV5iEAAQiUEZB4DEe6ahEeCUwSBCAAga0IoCW3&#10;wkVmCBwsAanI7KTIiqJSQ2E1846NJA725qHhEIBADwlkF+E5drKHbuISBCDQawJoyV53D85BoAcE&#10;pCIf//oHK8pGn03CU4u3/Oan39EGIj1oBC5AAAIQgECawJmX10KTClOeejGdh9cQgAAESgigJUvg&#10;cAkCB05AI1E1n9HLw4oHzz/4Ma3fUgedts6eTKJoMlksZnMdT2M7lk27FE91SVeWaRLN9FE2j6er&#10;E8v/o3g+mUx1Sf/mcWRnQ+M+f64FVTB1lp0FpTiSfVdpNJN7k1kkH9b8MVeVezGPdamouGUralE8&#10;l3FXY2LfVUeCAAQg0B6Bzz60JievuY3tJtuDjWUIjJCAnlhG2CqaBAEI1CMgMbititQ8yqYGsoZy&#10;r1x5qZWWWR9lXp1Z000e6rxPofoLM1e3ECcatqKWzDpgxctb5EuZt/W6kdIQgAAENhB489JC+jGc&#10;OCl1SYIABCBQkYCesirmJBsEIHAIBLSkp5bHqRiCVLbv33rlC4/cpP1BGoSzlZacuuDjMi1mkblh&#10;0T0Xjpy5EGHyMrKIYWjcMpdYcOpvrhJrqYqWNAdyi1fRkr4haxXzAgIQgEALBDSuNdSSOtbYVxIE&#10;IACBKgTQklUokQcCh0BAa+NIFVZXkZoR+fLZr7SxF2Eo98qVl12VZJvGGoy6HHeqzgrlnvWdCUZp&#10;tNC4LpVbWInU5f+mRkPjZi0MOIZ5couXt8jikmjJQ3jH0UYI9IdAartJRSq1Mg8JAhCAwEYCetTZ&#10;mIcMEIDAuAloeRzt06EtCCsKSQ1/1YI87TEJ5Z4pLxNoqjHUbnpp4T/NlLTzPlso98zPIi1ZbiFX&#10;DIbGi1y1PLnFy1uElmzvvsIyBCBQREAjXa++ZS06+flTRXk5DwEIQOCIAFryiAVHEDhIAlpqtfpm&#10;H9rdQ1vbt80pK9D0SWVL60QzN6LV4oByQ8rL60dTYZbNFKIubRzjWm7BD1LVGkB+OSDTiW7Gpayv&#10;lsqZryKe5o+dzy1uWrKkRe5jeTVYt23U2IcABCBgBB44v6YlGenKjQEBCFQh4B5aSBCAwEESkCqs&#10;vsCOVOTbb/yoG065WlIfVj6Fq+h4XXkk35LVVk1a+iI6CEvZ2jtWUXULKz3r1nEN01QCcpX8qj5Z&#10;B6y415KrEu5/+ZY6z9o73dxs1AIBCHgC2ZGuileSIAABCJQQ0DNMyVUuQQACoyTwh4uvShtWHNHa&#10;pYo02lktKYEWzWLbLENr6Nh6OBYfNIFmBU2++aBeuCfIzO0JIrm2HCVriq/cgnJHbhqmE4pJiFMW&#10;XLJS2qdkGsmlifNHVSb7j7ig5CqkWFTcNGO2RXZeBi2hJY02vyEAgc4IZNd0/fjdnVVORRCAwCAJ&#10;6KFlkH7jNAQgsBMBLZXzk8c+3VsVaW0KteROrSwr1KrxsoqrXUvJ4WqFyAUBCECgGQLZNV1PPN2M&#10;ZaxAAAKjJICWHGW30igIZAlogR0tu1pxgZ2n7v5wB/Mis07amVblXqvGi1pU/byik1MFPlfBzeoF&#10;yQkBCECgEQKf+u7axMmrvrQ4/+tGDGMEAhAYIQG05Ag7lSZBIEPg9V987/Gvf7BKOPL08auUOWOA&#10;ExCAAAQgcBAEfn95ce0da3JSL5k4eRB9TyMhsD0BtOT2zCgBgSER0II5Z09eV0VFajXXV5//5pDa&#10;hq8QgAAEINACgZ+9vlA4Uku5+p8b72LHyRZAY3IIBPRFyrlX0j/Hn1rETxz9fObBxWceOnoZXhr9&#10;MVpyCHcxPkJgFwLvXHrj/MPHqqhIDXzV/pIaBLtLNZSBAAQgAIHREchuEfLZh0bXSBoEgRWBd95b&#10;qkUTiVrTWAtPpQL0/qsVDkICaMnVTcT/EBgPAalCacPv33rlRiGpPFqKR6pzPI2nJRCAAAQg0AQB&#10;icfwiVHHrMPTBFds7J+A4oz3Pre4/XEnGK8/nr7PU7c9L8sJoCX3f0PjAQQaJfCbn35Ho1U3qkhl&#10;eP7Bj2lzkEYrxxgEIAABCIyEgCI1GtqaeoxUvJIEgWER0OJRWqBYY00JNabezo28REsO6+2AtxAo&#10;IaCVV5+860NVVKRmUGoeZYkpLkEAAhCAAAReu5gzzA85yY3RZwI2WlVDVbUi8Ue+lv4ypI56uvoW&#10;p0b9j+z7uZDMl+zzLYFvEIDARgIKLz57/w1VVKTE5h43+9jYEDJAAAIQgECvCGTX4dHTOHKyV310&#10;4M40Kx616pTUoulE3ecaDcsixuU3GHHJcj5chUDPCWiqoyY8VpkaqT1B2Oyj572JexCAAAR6SOCx&#10;l3KCO5puRoLAXgh48agVcmpGHjVZUvOCFV4887KTjaQdCKAld4BGEQj0gcC7ly9WXGCHzT760F/4&#10;AAEIQGC4BLTqTnZw4M2z4TYIz4dEwIvH+sNWTTzqfkY5NnUHoCWbIokdCHRGQMu0vnz2K9rIY+Og&#10;VuVRTjb76KxrqAgCEIDAWAkodpOVk8dOLn7PdlJj7fL9tcu2dGxkzqMCl1KgMiXxKE1KapwAWrJx&#10;pBiEQHsEpAovPHNnlWVaNer1pdOfU+yyPWewDAEIQAACB0UgV05ec5sbH0iCQB0CEnoaNa1It+Yq&#10;aomb7LcWW53R+sMypbHZQ5zqOJsvplEsgWYpjqaL+doIAJdhGtnV6WQyjyORny8Wk2msk4uZe2lp&#10;Gs91ZhZNVH4yieLpJMm4utzQ/65SEgQg0HsC1VWkgpUvPHITW0b2vktxEAIQgMDwCOTKST3na+ba&#10;EJ/bh9cBw/dYqzmZctS9pLj2tXfUVY66/WzBHBkcevAxnkv0SSCuJb1ezGPr+WiWk0FqUVdNOc7j&#10;qb9HJtHMCb2ZCqElPRUOIHBwBGxeZJURrVKRbBl5cPcHDYYABCDQLYHcuZMWNpI00EZ+jCTstkP6&#10;WJvNcJSyk77Tj+2jIcW3VXixPLMC4voGQ3ejto8cR/KxxVjacK5XSbQx0YMWUvQZZk4wugymH01s&#10;5upQxS8Xixlachx3CK2AwLYEbI3WiipSe4KwZeS2hMkPAQhAAAI7EJBGKB+IqGDT9d9YRPcdbcBn&#10;moLfIyDw7/7H4upb3Y/U3LVfXVwXu59y3dfUVU1+1LKr2qrjwls73LZ9L2JiMDUS1fRjqBbDDLo6&#10;lZ5041qd+LRhrmFQ00KWaMm+9z3+QaBpAr+98ANFGDcurWMZUJFN48ceBCAAAQhsIPDaxYWWxGxK&#10;I2AHAkUEBj35ccO7aP1yMn7VTW9cP73wQ1UtQziKNZXTwpQ2ZTI8Ni0ZasxIcydX42ZTRrZ96YbR&#10;kiAAgX4QUCBSy65qI0hUZD86BC8gAAEIQKCQgMYxfv4UchICDROQeNR9paV4RjN4tfAttH6hvpa0&#10;yKbUqMUobYCrKslqSQnAcBrmuiPbvUJLbseL3BBogYDW1fnNT79TPRAppUkssoV+wCQEIAABCGxN&#10;QA/8NfeLLwpIcf5ACByseEy92XYc4xrZGFdnzEtInZJY9CHO1BhXly2ZhlkS4kz5VvISLVkCh0sQ&#10;aJWAopC/+vE9UoXav6NiIFLZzj98jHmRrfYLxiEAAQhAYFsCWgKlkQU5D0Q9HW4z/9YFMf/8bxb/&#10;8ubFX9+7OPHDbW+0Mef3Ex5n2gckWVpHZ6aV194xNDa0NYoUkzzaHwQtOeb7hrYdHoG3fvmk9og8&#10;e/K66vpRObUCj/aLZKePw7tfaDEEIACBwRBQjFJLoyAqD1cq/s3W4111txx/avH7y4O5yVt11EKT&#10;koFhCgej5mbw8Uf55jP4Aa46yRjXVnsN4xBom4CJR8UTn7zrQ1vpR8us6ZOvPv9NjYNt20/sQwAC&#10;EIAABJoioJDTl2es4zpCAv/hf7pFevXzib9bfObBxX99eHHzzO36UWeos7YL0bcQhzZBMve9Nptr&#10;aVYXVbQUK0Y5lxY8SmEGycx5HB1dWw1zVdlQYGa1pNOnbvXXBpLqasBKL03oAf7nZ77ADwS6JPDM&#10;/X8pwaiY426yMVSaGvgq+akFXXv59sIpCEAAAhCAAAQgkCag3Tq0ZYzGPEsb7rDSrwSpVt0hTJnG&#10;2uPXI9aSUhDhkznHEBgKAUlRzaN89/LFHn9y4BoEIAABCEBgMAT8miTJcL/W3bY5aw2Gflr3uLUK&#10;tNivpKV21Tx2cqHgY8XRv4QpW+uQ5g2jJYeiL/Bz9AROH79KX4D84eKrzb/PsQgBCEAAAhA4YAId&#10;a0mR7r7GQXTvmZfdgNjqo2E1dPaxlwbRssN1Ei05eoVCA/tMQCvqaCsQRSGRkIf7KUzLIQABCECg&#10;ZQJ7UXbhZvEtt2945l+76JbcqbhMk8bKPnB+eG08EI/Rkn0WGvg2SgKaCKlRrFqU9XevnTuQzxma&#10;CQEIQAACB0vA1v2Ip1qgQ5JuLem1bXlgS4h48WXSz40Rnce+gF+gUouKzBbzycRte2BjVr0dPdZG&#10;qigpZfVaHjOo42gWJ5u0T9ySJuvbLqR8UL1hjZZZW/lZcctsvuV6q0u2hV+4BIpvS7grfcgnZWrV&#10;LtXmkvc55dtcNKaxpxEatBpz3dalxH4sy6ogdgYi303xTDaX9Xqk3v8GD2zt3yrDXyU8pSg1aJbU&#10;KwK6f3rlT4POMF9ylEJsiI169KsfOPftj+qGfP0X3yP+2OB7HFMQgAAEINB/Allp4302SaVnUZ9C&#10;6SclE2pJk2bKmWjJhdeSpr+8BR2YkayWDPPo2HRTkQ9yMqwxfOntmE40B1Leeq+8OvOt1kFFLekd&#10;8DV6a/6SfLC6irSkz+mNhG77k3awkUnYigaPtdiOdOKNd22eUHnNbW5hHxbnaRB+TVO6c2pa6G1x&#10;1nGVeOGnYwIvPvqfLjx7p+49/bAXZG8/HHAMAhCAAAQ6I1CiJS0QmezMLnnlQn4btaRtZBDqRIse&#10;uoLJ1gnTeKaH23k8DfN4ZTeLXThSuyokitNti1Dkg/iYCrMarRYJxvnMhUqTl4rXObWbqyUtvzxJ&#10;aUzDXkVLmgUn7ta3hDALoW8lWtKM5LptlxJurkXGwWtVq0W/nfEodnqhoS0kvOXcAy0DqwmVEozl&#10;q/RcfYtbzwdFmcuw45Pu3iBBAAIQgAAEIAABCECgBQIlWtI0nSTZfDYLh63mqrNQPYU6MdRlofth&#10;npTaUjaTTk5yJroy64PyhDVmazELUli53uqqFFwcS4VNVUvomI5DayGf0JTl0YN6mLwyDX1LtS40&#10;GFZkPni3U5fCUpZTw1ynUpHJSFfT+KlWtPry1Ituz8pyRamRsRKeb15q1RGMbyCg+3NDDi5DAAIQ&#10;gAAEIAABCEBgJwImUkJBFM6/kw6SZonWNUsoqXydoXoymyZwTBNl9VqYJ6W2ZNNrSR3n+qDzYY0p&#10;5eUt5GpJq04xPhPINqZURXwKrWX9NMFoeUJuOi7Rkv6SGbQIY1iR1V5FS5r/VrWk5CyOFnOd20P6&#10;2etun8qNilJ5tJgPaS8EdJ/spV4qhQAEIAABCEAAAhAYPQGTNkWayDc/GXIZmTz0WiZUYaGyC/VX&#10;MFZTMcYjARjm8QZNclos0j0Dr4/bDH2QY2GNVov0WtEYV1nz3lpmvbR6s0E9k3juvMy5wKgMy7JO&#10;u8G3pgrtvJOEyRjXZfzUPbcr15pvqdYlxqemJc1Irtt2KfEhlkHTmGEpO/YdtMcDRR5vf3yhca3l&#10;olKKUkNkSR0TcO8jEgQgAAEIQAACEIAABFogYPrICxMnfKKZk06rKY069smyeXFk5524cjMpl0ka&#10;LVcnrq5vt/aOmfJldSAfbGVUf9JEorntT+rAzqe8VXGbs2lCVaVMG4ZoTUuGplZrprpzTt8FgjHM&#10;Jmip6rxiDbPp2HxTpRXdtuLGP5dJEr8NG9H1sVZwvfe5zduIfPK+haKZpM4I6M7prK4+VKRvdaar&#10;jyP3LY2i9kHKXTPZ3u/2lrQ3V/hBZ58PVfJYPblV2MeC/+gIawm8cx8r+oCxbFWK+M/q0IiOc30I&#10;jfv8uRZUdbKCt5rukl+huiKEouLlLbJvz1Rd0hHKu0wpt4uWsC4674on94MaE8t0sBp2kZ+quMja&#10;yin+hwAEIAABCEBgScD+Utuzk065P/crLamX7u/76sHMj321RwL9aY7cU4/JrOVThz0JpP76J3+y&#10;Y11SSozoev5Tk98TxGVL9FquD+aAGdTv5NlDGdeeoNzIT9eapEUuDLjmrX+os6ej1BBcO6ldONyE&#10;RPNZyjPZcER2fLRU1iO3lJBru/4pcOmr0xlL8s28VY3xfGYww9YVuW2mzAEZTz0FxTP1i6tXySNV&#10;kT6kx17aPJVScy3PvdIHZ8fvg+6Q8Tdy1cLknbt8XyRvDvfLfz4UfW9TRSJVySMviqrwHwL2sWaf&#10;kP5Td+V+/qdiUREzogb6TzOzU+SD5Q8zV7dgru4MwYqXQ/Bu+/6y5oRumwO+Z33bi87n9ojH7mv0&#10;BsNm+pO+Ft9NHEAAAhCAAAQg4An4x4nwT6eexsL9PnzmkgP7u+x1VknOpi51X2N1z0PfUk9Q1Y2E&#10;Oa2b/FNQeKmfxxrOqkGt5RtTfuRrLpTJcq+t9qDe163a749xe6OpvbYctByzkeH2aWZhLx1nh8FX&#10;kUhV8pRUkfoQKHo7h7ppYxFrnX1u+w/eEh9C49ZrJRbcR01mherqEHKLl7co/MwMb6qs23bVWctb&#10;wjo8bzUKkX3Rlz9TINPMsPbQWnieYwhAAAIQgAAEjID9pbYHEvvtHr3WJypWYaW/uRoWZQWL/vqH&#10;dqrkCfNnj8Mas1f3eyb0zT2NTBXkPIq07uCb4RqQlrQ2airl8ac27CEivSnVef7XO1ChyGYCelNv&#10;zjSKHCajwveIextKP7hPs3mog6y5piz0kRVeCt9o9s41KbptnlQVqQ+BsJaQvZ23z4ryInZVjbUR&#10;+z6WF/qZ8iE0rkvlFsK/CDreFkJu8fIWVdeSGoCau4R19nxJjQYq10/jlrUW9hTHEIAABCAAAQhA&#10;AAKdEXjg/OL64xsW51GYUtk075LUIAE9LTdorc+mTB2kxqt7h0tEVngpFFymRIpkVKj4snmsXi9X&#10;Q1O6VF1LmuVsERPOfla7zxa2JeVD2DRdKreQK7JC46G1sHWWJ7d4mC3boipa0iyY8XAJ6/Lz/nu8&#10;EPtGP7O1GE9+QwACEIAABCAAAQjshYCCj5/67gZFqfVgP3+KFV8b6x89Ejdmq9+GTB0UacmSwZ9W&#10;0CmO4nWbq+QpqcKLHXMvms3VL2EI1dBmBZqy5RaR8vL60VSYZSvxITSu6sotON8yK1RXh5BbvBxC&#10;FS1prctyKzpvNeZqyaMimWYeXUpm3Pf7rsc7CEAAAhCAAAQgcFgEtNek9hC59o4NolJxzBNPIyrr&#10;3huHoyWzEkBSQoMhba6cOJpaERCfbGioSSR/Ugerda3cOVMiVfKUVOFlVFiLH5jq+ziUeyVFwvia&#10;yqYaXtTM0Pi2FlZ6VsvMrqUsqFwIVryoRanzKSxZt0MPTFdanux5s5yrJUv8LLLmu4kDCEAAAhCA&#10;AAQgAIG9Ezjz8ub1ebRnpca+xk8gKnfsLj1g71hyaMW8JMlde8daE26W4Zd6Np1Yvm5zlTwlVXhR&#10;s7ZUdWbVl1A3lRQxZ0ygWaWpoF5uM0Pj5RZUdXaFalVUEUJR8aIW2XmvBEu0pHwoWsI697yvMXct&#10;3CI/S2ox2vyGAAQgAAEIQAACEOgJAU2Q1DTJYyc3hCklKjX8VdmkK7WfCNMqK3bf4WhJAbEInVcl&#10;dpDSJhW5jS9bqCV72LqUHO6hh7gEAQhAAAIQgAAEINBbAhr7qkVfFYWUbKzyc+Ndi0/e56TlqRdR&#10;l4W9elBaUhRmc63dqlGNLmlG4dztMzuY1Krca9V4fcSKEvqVwENrPXc7dJVjCEAAAhCAAAQgAIG9&#10;E/jZ64ubZ1uIylB4XnPb4uN3L3+u/8YiSsSm9OYB/ih6qyRJtfcOxQEIQAACEIAABCAAAQhAAAJd&#10;ElCk8t7nXPBRe1CGgpHjKgQkn5XQkl3esdQFAQhAAAIQgAAEIAABCPSNgPYT0bKun31ox3hlFfE1&#10;sjxoyb7dw/gDAQhAAAIQgAAEIAABCOyXgBbe0QBOSUvJJa3Go0GtBC6zQhgtud+7lNohAAEIQAAC&#10;EIAABCAAgaEQkMAMf078cPHl2SHOlJSK1A/zJYdy3+InBCAAAQhAAAIQgAAEIACBvhFgvmTfegR/&#10;IAABCEAAAhCAAAQgAAEI9J8AWrL/fYSHEIAABCAAAQhAAAIQgAAE+kYALdm3HsEfCEAAAhCAAAQg&#10;AAEIQAAC/SeAlux/H+EhBCAAAQhAAAIQgAAEIDAUArP5YjqNpLOUppPJPI7M85nbkHF53q7qdzSd&#10;LOaxMtjVWC8X81RL7ZJKJrncReWYTGMVP6Gz03gW6ZJLRUZ8/sUsspz6PY3nsqCyJfa9ZV8qPFDx&#10;8CXHEIAABCAAAQhAAAIQgAAEILAbgWgmwSgFuZZMkZlkW7uQvDCRWCQD5UZW65kMtII69gq0xIgV&#10;UVbfrkk0U/1Sl+X2ff7sgStOggAEIAABCEAAAhCAAAQgAIF6BHz4b+YkmwsvmoKTtlTwMSvZXP51&#10;QedVYehIqmA8X8pVCzJKCpp9FSnRkr5UKGZDGWvHMuJzhkHM0B9/jJb0KDiAAAQgAAEIQAACEIAA&#10;BCCwMwFTYaEelFqcSk+6kaXzlCRULV57+uBgWNa7ERbUAFobKOsjjHbVdJ8d5xrxdYVaMgyYLnVl&#10;xr53I3uAlswy4QwEIAABCEAAAhCAAAQgAIFtCSQDXDVB8mgcaWjBhF4o5ezYTZlczLJXU1Mpw4K6&#10;NJ/FZtxEYqgKUzltPqYyW5DUVGd4nFu1tx82IXWsilJneAkBCEAAAhCAAAQgAAEIQAAC2xLYQUum&#10;hqeGMlDH4eDY1CW99AvjaKCsxSKzqtAbUVssbKpSJj/9oNbcUqH9Ig7KU3SJ8xCAAAQgAAEIQAAC&#10;EIAABCBQkUD+GNfIxrjmLKET5jdB54enOrmXTKVUlNMueeknZ2ykqz8jDbscoZosFZtrRKW8hJRD&#10;0qleim60X9R8tGQRGc5DAAIQgAAEIAABCEAAAhCoTsDEmovoVVt7J9GS0UYZuFHrmSbNTroMBam1&#10;woa2Rq5Ot4Krndxov4gAWrKIDOchAAEIQAACEIAABCAAAQhsRcBknURWmCwCaJItPG/HG4enlheU&#10;e6ZhfQQzVYUfRquc3j0TsNa0jfaLCKiiokuchwAEIAABCEAAAhCAAAQgAIGtCGgA6nTqAn9K0nHz&#10;OLLiuZItjpa7h2SvOg2YhA6zl2Q5nqqgriyTTZmcLea2ymtS+dIBH39U1qPIaXQkA6vYX9Wz9r8q&#10;WHvNCwhAAAIQgAAEIAABCEAAAhCAwCYCaMlNhLgOAQhAAAIQgAAEIAABCEAAAmkCaMk0EV5DAAIQ&#10;gAAEIAABCEAAAhCAwCYCaMlNhLgOAQhAAAIQgAAEIAABCEAAAmkCaMk0EV5DAAIQgAAEIAABCEAA&#10;AhCAwCYCaMlNhLgOAQhAAAIQgAAEIAABCEAAAmkCaMk0EV5DAAIQgAAEIAABCEAAAhCAwCYC0pL/&#10;UP/+3xXJ3iA6+hP9+4v3vW9ypf5/V2dXyc5fMfnnOvHeFX+alJpM/k+S431XXPHnf/Vf/vNn/vo/&#10;aqOTf3C7zv2jyZv/LPr37tg58K03/mxp9/2Tv1D5y5PJ+/9pYviL7rd+fXF58MXlizNnzkzOXDgz&#10;ue+5tyeL996efOtb9yrPFycLl1+/FsuDxfKFKklq+FdX/Mnk/S7P5P8DAAD//wMAUEsDBBQABgAI&#10;AAAAIQDCdLBq4AAAAAgBAAAPAAAAZHJzL2Rvd25yZXYueG1sTI9BT8JAEIXvJv6HzZh4k20RVqjd&#10;EkLUEyERTIi3oR3ahu5s013a8u9dT3p7k/fy3jfpajSN6KlztWUN8SQCQZzbouZSw9fh/WkBwnnk&#10;AhvLpOFGDlbZ/V2KSWEH/qR+70sRStglqKHyvk2kdHlFBt3EtsTBO9vOoA9nV8qiwyGUm0ZOo0hJ&#10;gzWHhQpb2lSUX/ZXo+FjwGH9HL/128t5c/s+zHfHbUxaPz6M61cQnkb/F4Zf/IAOWWA62SsXTjQa&#10;5rMQ1DB7mYII9lItgzhpUCpSILNU/n8g+wEAAP//AwBQSwMEFAAGAAgAAAAhAE+hrsW6AAAAIQEA&#10;ABkAAABkcnMvX3JlbHMvZTJvRG9jLnhtbC5yZWxzhI/LCsIwEEX3gv8QZm/TuhCRpt2I0K3UDxiS&#10;aRtsHiTx0b834EZBcDn3cs9h6vZpZnanELWzAqqiBEZWOqXtKODSnzZ7YDGhVTg7SwIWitA261V9&#10;phlTHsVJ+8gyxUYBU0r+wHmUExmMhfNkczO4YDDlM4zco7ziSHxbljsePhnQfDFZpwSETlXA+sVn&#10;83+2GwYt6ejkzZBNPxRcm+zOQAwjJQGGlMZ3WBUPMwBvav71WPMCAAD//wMAUEsBAi0AFAAGAAgA&#10;AAAhAPHsIfQLAQAAFQIAABMAAAAAAAAAAAAAAAAAAAAAAFtDb250ZW50X1R5cGVzXS54bWxQSwEC&#10;LQAUAAYACAAAACEAOP0h/9YAAACUAQAACwAAAAAAAAAAAAAAAAA8AQAAX3JlbHMvLnJlbHNQSwEC&#10;LQAUAAYACAAAACEA+2/VAG8DAAAcCAAADgAAAAAAAAAAAAAAAAA7AgAAZHJzL2Uyb0RvYy54bWxQ&#10;SwECLQAUAAYACAAAACEAAlXxb1H3AAA2MyIAFAAAAAAAAAAAAAAAAADWBQAAZHJzL21lZGlhL2lt&#10;YWdlMS53bWZQSwECLQAUAAYACAAAACEAwnSwauAAAAAIAQAADwAAAAAAAAAAAAAAAABZ/QAAZHJz&#10;L2Rvd25yZXYueG1sUEsBAi0AFAAGAAgAAAAhAE+hrsW6AAAAIQEAABkAAAAAAAAAAAAAAAAAZv4A&#10;AGRycy9fcmVscy9lMm9Eb2MueG1sLnJlbHNQSwUGAAAAAAYABgB8AQAAV/8AAAAA&#10;">
                <v:shape id="Text Box 949729879" o:spid="_x0000_s1057" type="#_x0000_t202" style="position:absolute;left:1143;top:36423;width:16865;height:25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YAvygAAAOIAAAAPAAAAZHJzL2Rvd25yZXYueG1sRI9Ba8JA&#10;FITvBf/D8gRvdaMtalJXEaFSkB6q0l5fs88kJPt2ya4x7a93C0KPw8x8wyzXvWlER62vLCuYjBMQ&#10;xLnVFRcKTsfXxwUIH5A1NpZJwQ95WK8GD0vMtL3yB3WHUIgIYZ+hgjIEl0np85IM+rF1xNE729Zg&#10;iLItpG7xGuGmkdMkmUmDFceFEh1tS8rrw8UoeMfPXej6Ot/V7qy/jPvePv3ulRoN+80LiEB9+A/f&#10;229aQfqczqfpYp7C36V4B+TqBgAA//8DAFBLAQItABQABgAIAAAAIQDb4fbL7gAAAIUBAAATAAAA&#10;AAAAAAAAAAAAAAAAAABbQ29udGVudF9UeXBlc10ueG1sUEsBAi0AFAAGAAgAAAAhAFr0LFu/AAAA&#10;FQEAAAsAAAAAAAAAAAAAAAAAHwEAAF9yZWxzLy5yZWxzUEsBAi0AFAAGAAgAAAAhAOxpgC/KAAAA&#10;4gAAAA8AAAAAAAAAAAAAAAAABwIAAGRycy9kb3ducmV2LnhtbFBLBQYAAAAAAwADALcAAAD+AgAA&#10;AAA=&#10;" filled="f" stroked="f" strokeweight=".5pt">
                  <v:textbox style="mso-fit-shape-to-text:t">
                    <w:txbxContent>
                      <w:p w14:paraId="56D9CC6B" w14:textId="77777777" w:rsidR="005E2CF5" w:rsidRPr="00A32B90" w:rsidRDefault="005E2CF5" w:rsidP="005E2CF5">
                        <w:pPr>
                          <w:spacing w:after="0" w:line="240" w:lineRule="auto"/>
                          <w:rPr>
                            <w:rFonts w:cstheme="minorHAnsi"/>
                            <w:b/>
                            <w:sz w:val="20"/>
                            <w:szCs w:val="20"/>
                          </w:rPr>
                        </w:pPr>
                        <w:bookmarkStart w:id="62" w:name="Figure2"/>
                        <w:bookmarkEnd w:id="62"/>
                        <w:r w:rsidRPr="00A32B90">
                          <w:rPr>
                            <w:rFonts w:cstheme="minorHAnsi"/>
                            <w:b/>
                            <w:sz w:val="20"/>
                            <w:szCs w:val="20"/>
                          </w:rPr>
                          <w:t xml:space="preserve">Figure </w:t>
                        </w:r>
                        <w:r>
                          <w:rPr>
                            <w:rFonts w:cstheme="minorHAnsi"/>
                            <w:b/>
                            <w:sz w:val="20"/>
                            <w:szCs w:val="20"/>
                          </w:rPr>
                          <w:t>2</w:t>
                        </w:r>
                        <w:r w:rsidRPr="00A32B90">
                          <w:rPr>
                            <w:rFonts w:cstheme="minorHAnsi"/>
                            <w:b/>
                            <w:sz w:val="20"/>
                            <w:szCs w:val="20"/>
                          </w:rPr>
                          <w:t xml:space="preserve">. Descriptive </w:t>
                        </w:r>
                        <w:r>
                          <w:rPr>
                            <w:rFonts w:cstheme="minorHAnsi"/>
                            <w:b/>
                            <w:sz w:val="20"/>
                            <w:szCs w:val="20"/>
                          </w:rPr>
                          <w:t>t</w:t>
                        </w:r>
                        <w:r w:rsidRPr="00A32B90">
                          <w:rPr>
                            <w:rFonts w:cstheme="minorHAnsi"/>
                            <w:b/>
                            <w:sz w:val="20"/>
                            <w:szCs w:val="20"/>
                          </w:rPr>
                          <w:t>hem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92884780" o:spid="_x0000_s1058" type="#_x0000_t75" style="position:absolute;width:61201;height:35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RmXzAAAAOMAAAAPAAAAZHJzL2Rvd25yZXYueG1sRI9PT8Mw&#10;DMXvSHyHyEjcWLoJWFeWTdMkBLuxP1LFzWq8plvjVE3YCp8eH5A42n5+7/3my8G36kJ9bAIbGI8y&#10;UMRVsA3XBg7714ccVEzIFtvAZOCbIiwXtzdzLGy48pYuu1QrMeFYoAGXUldoHStHHuModMRyO4be&#10;Y5Kxr7Xt8SrmvtWTLHvWHhuWBIcdrR1V592XN7Atw+zgT3v8+dgkmnaf5caVb8bc3w2rF1CJhvQv&#10;/vt+t1L/aTbJ88dpLhTCJAvQi18AAAD//wMAUEsBAi0AFAAGAAgAAAAhANvh9svuAAAAhQEAABMA&#10;AAAAAAAAAAAAAAAAAAAAAFtDb250ZW50X1R5cGVzXS54bWxQSwECLQAUAAYACAAAACEAWvQsW78A&#10;AAAVAQAACwAAAAAAAAAAAAAAAAAfAQAAX3JlbHMvLnJlbHNQSwECLQAUAAYACAAAACEAYEUZl8wA&#10;AADjAAAADwAAAAAAAAAAAAAAAAAHAgAAZHJzL2Rvd25yZXYueG1sUEsFBgAAAAADAAMAtwAAAAAD&#10;AAAAAA==&#10;">
                  <v:imagedata r:id="rId29" o:title=""/>
                </v:shape>
                <w10:wrap type="square"/>
              </v:group>
            </w:pict>
          </mc:Fallback>
        </mc:AlternateContent>
      </w:r>
    </w:p>
    <w:p w14:paraId="4DCCB599" w14:textId="77777777" w:rsidR="005E2CF5" w:rsidRPr="005E2CF5" w:rsidRDefault="005E2CF5" w:rsidP="005E2CF5">
      <w:pPr>
        <w:spacing w:after="0" w:line="240" w:lineRule="auto"/>
        <w:rPr>
          <w:rFonts w:cstheme="minorHAnsi"/>
          <w:sz w:val="24"/>
          <w:szCs w:val="24"/>
        </w:rPr>
      </w:pPr>
    </w:p>
    <w:p w14:paraId="415F8F8A" w14:textId="77777777" w:rsidR="005E2CF5" w:rsidRPr="005E2CF5" w:rsidRDefault="005E2CF5" w:rsidP="005E2CF5">
      <w:pPr>
        <w:spacing w:after="0" w:line="240" w:lineRule="auto"/>
        <w:rPr>
          <w:rFonts w:cstheme="minorHAnsi"/>
          <w:sz w:val="24"/>
          <w:szCs w:val="24"/>
        </w:rPr>
      </w:pPr>
    </w:p>
    <w:p w14:paraId="0A127CA0" w14:textId="5486D733" w:rsidR="005E2CF5" w:rsidRPr="005E2CF5" w:rsidRDefault="00362A05" w:rsidP="005E2CF5">
      <w:pPr>
        <w:spacing w:after="0" w:line="240" w:lineRule="auto"/>
        <w:rPr>
          <w:rFonts w:cstheme="minorHAnsi"/>
          <w:b/>
          <w:sz w:val="24"/>
          <w:szCs w:val="24"/>
        </w:rPr>
      </w:pPr>
      <w:bookmarkStart w:id="63" w:name="Analytic2422"/>
      <w:bookmarkEnd w:id="63"/>
      <w:r>
        <w:rPr>
          <w:rFonts w:cstheme="minorHAnsi"/>
          <w:b/>
          <w:sz w:val="24"/>
          <w:szCs w:val="24"/>
        </w:rPr>
        <w:t xml:space="preserve">2.4.2.2 </w:t>
      </w:r>
      <w:r w:rsidR="005E2CF5" w:rsidRPr="005E2CF5">
        <w:rPr>
          <w:rFonts w:cstheme="minorHAnsi"/>
          <w:b/>
          <w:sz w:val="24"/>
          <w:szCs w:val="24"/>
        </w:rPr>
        <w:t>Analytic findings</w:t>
      </w:r>
    </w:p>
    <w:p w14:paraId="0243B14A" w14:textId="77777777" w:rsidR="005E2CF5" w:rsidRPr="005E2CF5" w:rsidRDefault="005E2CF5" w:rsidP="005E2CF5">
      <w:pPr>
        <w:spacing w:after="0" w:line="240" w:lineRule="auto"/>
        <w:rPr>
          <w:rFonts w:cstheme="minorHAnsi"/>
          <w:sz w:val="24"/>
          <w:szCs w:val="24"/>
        </w:rPr>
      </w:pPr>
    </w:p>
    <w:p w14:paraId="79F508F8" w14:textId="1020BA86" w:rsidR="005E2CF5" w:rsidRPr="005E2CF5" w:rsidRDefault="005E2CF5" w:rsidP="005E2CF5">
      <w:pPr>
        <w:spacing w:after="0" w:line="240" w:lineRule="auto"/>
        <w:rPr>
          <w:rFonts w:cstheme="minorHAnsi"/>
          <w:sz w:val="24"/>
          <w:szCs w:val="24"/>
        </w:rPr>
      </w:pPr>
      <w:r w:rsidRPr="005E2CF5">
        <w:rPr>
          <w:rFonts w:cstheme="minorHAnsi"/>
          <w:sz w:val="24"/>
          <w:szCs w:val="24"/>
        </w:rPr>
        <w:t>The data were re-examined to produce eight main themes, which mainly described facilitators and barriers to effective public involvement in palliative care research: definitions and roles, values and principles, organisations and culture, training and support, networking and groups, perspectives and diversity, relationships and communication, and emotions and impact (</w:t>
      </w:r>
      <w:hyperlink w:anchor="Figure3" w:history="1">
        <w:r w:rsidRPr="00D67A12">
          <w:rPr>
            <w:rStyle w:val="Hyperlink"/>
            <w:rFonts w:cstheme="minorHAnsi"/>
            <w:b/>
            <w:sz w:val="24"/>
            <w:szCs w:val="24"/>
          </w:rPr>
          <w:t>Figure 3. Main analytic themes</w:t>
        </w:r>
      </w:hyperlink>
      <w:r w:rsidRPr="005E2CF5">
        <w:rPr>
          <w:rFonts w:cstheme="minorHAnsi"/>
          <w:sz w:val="24"/>
          <w:szCs w:val="24"/>
        </w:rPr>
        <w:t>). The results of the second consultation with patients and carers are also described.</w:t>
      </w:r>
    </w:p>
    <w:p w14:paraId="48660EED" w14:textId="77777777" w:rsidR="005E2CF5" w:rsidRPr="005E2CF5" w:rsidRDefault="005E2CF5" w:rsidP="005E2CF5">
      <w:pPr>
        <w:spacing w:after="0" w:line="240" w:lineRule="auto"/>
        <w:rPr>
          <w:rFonts w:cstheme="minorHAnsi"/>
          <w:sz w:val="24"/>
          <w:szCs w:val="24"/>
        </w:rPr>
      </w:pPr>
    </w:p>
    <w:p w14:paraId="0E577C2F" w14:textId="77777777" w:rsidR="005E2CF5" w:rsidRPr="005E2CF5" w:rsidRDefault="005E2CF5" w:rsidP="005E2CF5">
      <w:pPr>
        <w:spacing w:after="0" w:line="240" w:lineRule="auto"/>
        <w:rPr>
          <w:rFonts w:cstheme="minorHAnsi"/>
          <w:sz w:val="24"/>
          <w:szCs w:val="24"/>
        </w:rPr>
      </w:pPr>
    </w:p>
    <w:p w14:paraId="4D43C1A2" w14:textId="77777777" w:rsidR="005E2CF5" w:rsidRPr="005E2CF5" w:rsidRDefault="005E2CF5" w:rsidP="005E2CF5">
      <w:pPr>
        <w:spacing w:after="0" w:line="240" w:lineRule="auto"/>
        <w:rPr>
          <w:rFonts w:cstheme="minorHAnsi"/>
          <w:sz w:val="24"/>
          <w:szCs w:val="24"/>
        </w:rPr>
      </w:pPr>
    </w:p>
    <w:p w14:paraId="3B684449" w14:textId="77777777" w:rsidR="005E2CF5" w:rsidRPr="005E2CF5" w:rsidRDefault="005E2CF5" w:rsidP="005E2CF5">
      <w:pPr>
        <w:spacing w:after="0" w:line="240" w:lineRule="auto"/>
        <w:rPr>
          <w:rFonts w:cstheme="minorHAnsi"/>
          <w:sz w:val="24"/>
          <w:szCs w:val="24"/>
        </w:rPr>
      </w:pPr>
    </w:p>
    <w:p w14:paraId="2A107598" w14:textId="77777777" w:rsidR="005E2CF5" w:rsidRPr="005E2CF5" w:rsidRDefault="005E2CF5" w:rsidP="005E2CF5">
      <w:pPr>
        <w:spacing w:after="0" w:line="240" w:lineRule="auto"/>
        <w:rPr>
          <w:rFonts w:cstheme="minorHAnsi"/>
          <w:sz w:val="24"/>
          <w:szCs w:val="24"/>
        </w:rPr>
      </w:pPr>
    </w:p>
    <w:p w14:paraId="547C1039" w14:textId="77777777" w:rsidR="005E2CF5" w:rsidRPr="005E2CF5" w:rsidRDefault="005E2CF5" w:rsidP="005E2CF5">
      <w:pPr>
        <w:spacing w:after="0" w:line="240" w:lineRule="auto"/>
        <w:rPr>
          <w:rFonts w:eastAsia="Times New Roman" w:cstheme="minorHAnsi"/>
          <w:b/>
          <w:bCs/>
          <w:sz w:val="24"/>
          <w:szCs w:val="24"/>
          <w:lang w:eastAsia="en-GB"/>
        </w:rPr>
      </w:pPr>
      <w:r w:rsidRPr="005E2CF5">
        <w:rPr>
          <w:rFonts w:eastAsia="Times New Roman" w:cstheme="minorHAnsi"/>
          <w:b/>
          <w:bCs/>
          <w:noProof/>
          <w:sz w:val="24"/>
          <w:szCs w:val="24"/>
          <w:lang w:eastAsia="en-GB"/>
        </w:rPr>
        <w:lastRenderedPageBreak/>
        <mc:AlternateContent>
          <mc:Choice Requires="wpg">
            <w:drawing>
              <wp:anchor distT="0" distB="0" distL="114300" distR="114300" simplePos="0" relativeHeight="251726848" behindDoc="0" locked="0" layoutInCell="1" allowOverlap="1" wp14:anchorId="0513957E" wp14:editId="5B5AAD64">
                <wp:simplePos x="0" y="0"/>
                <wp:positionH relativeFrom="column">
                  <wp:posOffset>156210</wp:posOffset>
                </wp:positionH>
                <wp:positionV relativeFrom="paragraph">
                  <wp:posOffset>49530</wp:posOffset>
                </wp:positionV>
                <wp:extent cx="5547360" cy="3232150"/>
                <wp:effectExtent l="0" t="0" r="0" b="6350"/>
                <wp:wrapSquare wrapText="bothSides"/>
                <wp:docPr id="662740196" name="Group 662740196"/>
                <wp:cNvGraphicFramePr/>
                <a:graphic xmlns:a="http://schemas.openxmlformats.org/drawingml/2006/main">
                  <a:graphicData uri="http://schemas.microsoft.com/office/word/2010/wordprocessingGroup">
                    <wpg:wgp>
                      <wpg:cNvGrpSpPr/>
                      <wpg:grpSpPr>
                        <a:xfrm>
                          <a:off x="0" y="0"/>
                          <a:ext cx="5547360" cy="3232150"/>
                          <a:chOff x="0" y="0"/>
                          <a:chExt cx="5547360" cy="3232150"/>
                        </a:xfrm>
                      </wpg:grpSpPr>
                      <wps:wsp>
                        <wps:cNvPr id="1821213260" name="Text Box 1821213260"/>
                        <wps:cNvSpPr txBox="1"/>
                        <wps:spPr>
                          <a:xfrm>
                            <a:off x="152400" y="2979420"/>
                            <a:ext cx="1950720" cy="252730"/>
                          </a:xfrm>
                          <a:prstGeom prst="rect">
                            <a:avLst/>
                          </a:prstGeom>
                          <a:noFill/>
                          <a:ln w="6350">
                            <a:noFill/>
                          </a:ln>
                        </wps:spPr>
                        <wps:txbx>
                          <w:txbxContent>
                            <w:p w14:paraId="6F5F1752" w14:textId="77777777" w:rsidR="005E2CF5" w:rsidRPr="00A17862" w:rsidRDefault="005E2CF5" w:rsidP="005E2CF5">
                              <w:pPr>
                                <w:spacing w:after="0" w:line="240" w:lineRule="auto"/>
                                <w:rPr>
                                  <w:rFonts w:cstheme="minorHAnsi"/>
                                  <w:b/>
                                  <w:sz w:val="20"/>
                                  <w:szCs w:val="20"/>
                                </w:rPr>
                              </w:pPr>
                              <w:bookmarkStart w:id="64" w:name="Figure3"/>
                              <w:bookmarkEnd w:id="64"/>
                              <w:r w:rsidRPr="00077A68">
                                <w:rPr>
                                  <w:rFonts w:cstheme="minorHAnsi"/>
                                  <w:b/>
                                  <w:sz w:val="20"/>
                                  <w:szCs w:val="20"/>
                                </w:rPr>
                                <w:t xml:space="preserve">Figure </w:t>
                              </w:r>
                              <w:r>
                                <w:rPr>
                                  <w:rFonts w:cstheme="minorHAnsi"/>
                                  <w:b/>
                                  <w:sz w:val="20"/>
                                  <w:szCs w:val="20"/>
                                </w:rPr>
                                <w:t>3</w:t>
                              </w:r>
                              <w:r w:rsidRPr="00077A68">
                                <w:rPr>
                                  <w:rFonts w:cstheme="minorHAnsi"/>
                                  <w:b/>
                                  <w:sz w:val="20"/>
                                  <w:szCs w:val="20"/>
                                </w:rPr>
                                <w:t xml:space="preserve">. Main </w:t>
                              </w:r>
                              <w:r>
                                <w:rPr>
                                  <w:rFonts w:cstheme="minorHAnsi"/>
                                  <w:b/>
                                  <w:sz w:val="20"/>
                                  <w:szCs w:val="20"/>
                                </w:rPr>
                                <w:t>a</w:t>
                              </w:r>
                              <w:r w:rsidRPr="00077A68">
                                <w:rPr>
                                  <w:rFonts w:cstheme="minorHAnsi"/>
                                  <w:b/>
                                  <w:sz w:val="20"/>
                                  <w:szCs w:val="20"/>
                                </w:rPr>
                                <w:t xml:space="preserve">nalytical </w:t>
                              </w:r>
                              <w:r>
                                <w:rPr>
                                  <w:rFonts w:cstheme="minorHAnsi"/>
                                  <w:b/>
                                  <w:sz w:val="20"/>
                                  <w:szCs w:val="20"/>
                                </w:rPr>
                                <w:t>t</w:t>
                              </w:r>
                              <w:r w:rsidRPr="00077A68">
                                <w:rPr>
                                  <w:rFonts w:cstheme="minorHAnsi"/>
                                  <w:b/>
                                  <w:sz w:val="20"/>
                                  <w:szCs w:val="20"/>
                                </w:rPr>
                                <w:t>he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369866699" name="Picture 369866699"/>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47360" cy="2874010"/>
                          </a:xfrm>
                          <a:prstGeom prst="rect">
                            <a:avLst/>
                          </a:prstGeom>
                          <a:noFill/>
                          <a:ln>
                            <a:noFill/>
                          </a:ln>
                        </pic:spPr>
                      </pic:pic>
                    </wpg:wgp>
                  </a:graphicData>
                </a:graphic>
              </wp:anchor>
            </w:drawing>
          </mc:Choice>
          <mc:Fallback>
            <w:pict>
              <v:group w14:anchorId="0513957E" id="Group 662740196" o:spid="_x0000_s1059" style="position:absolute;margin-left:12.3pt;margin-top:3.9pt;width:436.8pt;height:254.5pt;z-index:251726848" coordsize="55473,32321"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nyJLXADAAAeCAAADgAAAGRycy9lMm9Eb2MueG1srFXZbts4FH0fYP6B&#10;0HsjS95iIXLhSSZBgTQNmgz6TFOURVQiOSQdKf36HlKSnQ3otJ0Hy5e8+7kLz953TU0euLFCyTxK&#10;TiYR4ZKpQshdHv1zf/nuNCLWUVnQWkmeR4/cRu/Xf/5x1uqMp6pSdcENgRFps1bnUeWczuLYsoo3&#10;1J4ozSWYpTINdTiaXVwY2sJ6U8fpZLKIW2UKbRTj1uL2omdG62C/LDlzn8rSckfqPEJsLnxN+G79&#10;N16f0WxnqK4EG8KgvxBFQ4WE04OpC+oo2RvxylQjmFFWle6EqSZWZSkYDzkgm2TyIpsro/Y65LLL&#10;2p0+wARoX+D0y2bZzcOV0Xf61gCJVu+ARTj5XLrSNP4fUZIuQPZ4gIx3jjBczuez5XQBZBl403Sa&#10;JvMBVFYB+Vd6rPr7B5rx6Dh+Fk6r0SD2iIH9PQzuKqp5gNZmwODWEFGgf0/TJE2mqU9I0gb9eu8T&#10;/Ut15AkrIBXUPG7EdeBD1/eSj9Li8g34knk6m8AucEpXy9UsHXAakUxW88kSlwHJdJ4up0HgAAfN&#10;tLHuiquGeCKPDJo79Bx9uLYOziE6inj/Ul2KusY9zWpJ2jxaTFGbZxxo1BKKx7A95bptF+BIDzlt&#10;VfGIVI3qB8hqdikQxDW17pYaTAzixhZwn/ApawVnaqAiUinz7a17L48ighuRFhOYR/bfPTU8IvUH&#10;ifKuktkMZl04zOYBG/OUs33KkfvmXGHIE+wbzQIJZePqkSyNar5gWWy8V7CoZPCdR24kz12/F7Bs&#10;GN9sghCGVFN3Le8086Y9eB7i++4LNXqog0MFb9TYUDR7UY5e1mtavdk7FCXUygPdozrgj+Zen2nB&#10;MvyGSQf1qst/vBGh5fYexn6rNv/JRkPN171+1+crtqIW7jEsWOTsg5IPt4L5vvaH48BMF6vTxWKx&#10;Wo3zAinvnBwZaMBRp7cACAW7VuyrJVKdV1Tu+MZqNPMwQ/Fz8XB85n5bC+1b22Pq6SFRVO/FVnwD&#10;q37jXii2b7h0/RNieE0d3i9bCW3RMxlvtrzAgH0owgCgcoZ9RoBhlqwz3LHKOy8RxHCPSTowQsTH&#10;IH06fieQbftRFdgpFF0QWumnF2x6upzhmfCb5n/aCz6Nw6IY18EYMbx4Er/Qo+ERCp6HB9O/ck/P&#10;Qer4rK+/AwAA//8DAFBLAwQUAAYACAAAACEAOASP1Ie9AAD20hwAFAAAAGRycy9tZWRpYS9pbWFn&#10;ZTEud21m7J0PkB3FfefbGFd89jlHKjkXl/gSX5lLcXHdlV0kVc5ezoedK5xzgf8EFzE+jKUoXrgL&#10;SjipEgVbxIiiEHeFzo/IQWBhiQivIzASnARrEaKISFlLgpVASLDerCxZwhLekmQhkE5ICvXu+3Z2&#10;f9uamff2/el5b+a9z9TTal5P969//emenv697vn1yI7vf9NNHFde+FsXfH7i7Dc/+zb3z5x7+83/&#10;/WfdO9w/9v+sQt+hfz/ztrdPnl34tvdUzi5w7rTiubeVy2V3m0Iqf26bPLlt8sttCnhm7zPuO8++&#10;5srlg/p3v/5d6co/ucCVR9e78stvc+Vh58qbv+vKmy5z5Y1lV3767a78HYV9rd+Vb71X//6NK39F&#10;3+fr2rUfcWXX595a/x335qX3utM773Cnn3ynO/2HF7nT7/y+O+Uucnt/8FP3+vgH3YuvPeOO/2ib&#10;O/6Nu93xL/2sO3b2g+7o0aNufO2lblzF2vPCEfdq+avu8CuvuB9fdJH70d7X3MHyYXfgucfdgd/7&#10;VXdARfrR8xe6/c/9ndv/3Y+6fT8cc7uGx90+9zV3ZPz/udGFH3SjVzo3svozbuR/3eBe/sdn3Ms7&#10;druX+7/kXn7nHe5ld517aem33J6NG92L/zjqdh17h9sl3V/Yf9w9/+xP3M75buL/55683z371lvu&#10;2aEh9+yT73Dbvz3fbdv2t+77H7/IDa1Z5Ybcu92WjUPumWeecc88+ZTb9Oxe93c//x638at3u43/&#10;6oPub+Y499RnPuLGD590T27c4A4dfN09cdPn3fr7v+LW3zXbPf7KT9xj6z/t1q651d0hJmtUru8u&#10;u8E9vOYxt/rrw27gwCL37b/9B/fQ17/iVm36gVvxIedWvM+5by2e5R544AH3wIcvct+8/3H3gz1H&#10;3f333+/u/5PfcPcN7HJXbrnQfUOy7lm82J06edaV3nmx+z/SY8lVv+ruvv6z7qfHTru7fuUSt/hr&#10;X3D/t3ybu+MbZXfHH1/t7vjd+e72strKH/+R+/MV33G3fu9Vt/CecbfwrtVu4eKS+9OvHtG/lW7+&#10;glvc/P/5ZXez+yP3R8N7Xf9nfsF9efkO9wdf/LSbM+cP3e9//qPu9z/zH9zsP/uYm/3ut7vXT5xx&#10;1//BUnf9r1zsvnj1XPfFSz7h/tsV/8l9YdbT7vMf/ffu9x67xl1zybvc5z73Ofe5X3Du6rs2ut/9&#10;k5vdpz/xdffJnQPuk//lo+6Tv3aJ+6Ra2Cfcd/TPuSs+9Sn325+63n385Q+7j//Vu9zHr/5T97HL&#10;r3Qf/dil7j/e+6brUzku61/pLrvsMneZ9PzQ+9/t3Htucb920zb3ax/+mPt3F17ofvVrl7pL7nTu&#10;A8++5T5wxVfcBz7wMffLH//P7pd//S/dv177c+59Tzr3vve9x/3S+7/vfum9l7hf/K8fcL/40S+5&#10;ix8YcBcr/b+85Eb35ul/chepjf7Tubfcu9/7O+5dj4y4d/3cv3UXXrHIXXCjcxc4Nabyy879VEof&#10;kVIvf9+5nTpfq3/f/bRziz/i3O2PC7quzf+Cc3N+4tzv3+fcL9/u3M9/0bmLFMft0b+/1b9KC3nA&#10;lc+95h588Nvujq/dLCI69Ee3+sSJ7sSpL+5Chfy6eoNK//AbE33FP7/gty648sKf0ff3ql+5shJh&#10;oif57X/xfjes86mwqf8vVVgl1m9JytvcxZXo7uYdaoKxQz0NBwQgAAEIQAACEKifwMlTb27Y+MLt&#10;d6/57PV384EABDIlsHrtUP33JjEhAAEIQAACEIAABBolMLr38NLlG66ZU8p0UIdwCEDACGDjNNpN&#10;ER8CEIAABCAAAQjUSWDnrn0LFg3YuIsTCECgPQSwcerso4gGAQhAAAIQgAAE6ieguZtbFz/cnuEc&#10;uUAAAjEC2Dj1d1bEhAAEIFAIAodOl4eP1/oMvFK+f3+tjyKkShh9oxAAUBICHSZw/LWTd93zeGzE&#10;xVcIQKCdBLBxOtwP9lj2GjXVHllxFQIQSCUwf3f52ufK/c+f97liqHzZpo59rto6rcySscqtvelI&#10;xTI6eqbH+jWKC4HzCWhx2nU3Lm3nWI68IACBJAFsnPN7Jr5lS0CjoA4OycgaAhBoG4Grt1csIN3y&#10;T42Xmf3JtmNFem4IyG2aHAskx1odCZGdpZVy0eehRzZrvPcX3/yePjrhA4FeILB75GBu+gYU6X4C&#10;2DhtG2GSEQTyRmDWjvJtI+VHD5X3n+r+vo4S9iCBHx8+dtOCFW02Z+YtXCUrZsXAJg1Ztw2PaVAn&#10;O6sH4VNkCEAAAp0lgI2Tt2En+kCgIwS0yu6Wl7B3Otsfk3tIAu1Zn3bDvOVL7n1i3YZhbJmmK680&#10;ONbX1++0R+jU0dfnBkv95fJY0zK7L2H/4MQmlM6JVLk8WLuADUWuLYqrECguAWycjownyRQCeSYg&#10;e+fOUdazFbdfR/OytvXMbvpGMzX3Pfj0lq0j40dOwLpFAq5/cMqyif8vm6c8VmpRftckb8hsaShy&#10;1yCiIBCIEcDGyfNQE90g0FkCcmKgLoKVbLFuk685JyADJAsDR27ZNm7ec/bsuZwXv0Dq2VA8bt5M&#10;fS/1ac6C2ZxKlRor5nEK1MJRtbMEsHE6O4YkdwgUgoA8yK17tXzmrc52V+QOgZkJBPcwoNVomhWS&#10;6+mZ8yZGgwT6SmNT1owbK/VFqWXS9JUmJ3eYyjGi2DiGghMI1EkAG6cQI0yUhEAeCGgNm3oMPFHX&#10;2bsSrf0Ewho4sm40cdP+UpCj3jaZeO+kYgCVB/ViDgfzOLQBCDRMgP1xNGbjA4EmCMgjmT5+Qr3D&#10;EtsuR2u98mCbhNXhN/++UnAWsDXc25IgYwIBDZzZc5dp7iZjfWcQX/t3e5sBSa7m0jxIf2UeZPIV&#10;/v6+vrGxQZNm8c2O8OdKSmMyLioJYwuiLLJvdFhg0xIiBINj5QmfAxWLRt4GJpSt18aps7ANlWta&#10;q/5SRacJIqX+vvLYoL09ZLNO1WpxUjGVZ+qoVMRgyutFcrngKi4XKkfkbGGsrJDSRMC0iWc1GFVN&#10;v1JNVXGkm69JQ5Et4ZTzhyhnl6pwjYYnOZU5OA/aoKCx1ND4cgIBCECgqwm8eKKyKWf0WXlg2kSa&#10;u2vSPrp8S2HMIvlhY06nq1trkQoX8B0cuX3Og7fn2DA1Vhk1hpo2Dp8cqp7/nw3OW7dQWpegQpn1&#10;4atZkiVWMbMqR+15nDoLa7nUY7tV06pirkzZLIYxVi/RV8tuogTn/TEbM4pptexHqmQylZEV32Kq&#10;CH39k3AslVL4/hkaiixNZJuYVWUyo5OKAeXZKTUanuTEqiNW2KjI/IUABLqVwNTvJJXOMjqi3238&#10;PqSIZc9zufzefkaXm/mBr206ZQoNHZu0g6IZorxZQNJHlhrv6eSn2fSmJqG8qGlx2ujewzlhWLvj&#10;qjbU9EfX0ThcsyQ2TaCHjo2ZW7dQAkqYeh6m/G8KJ+ul/sJazHpsHCtXijZTQTVsHN9eGOyf9Jkw&#10;UQulKLWlrScjK761hykV4v/7RWsosq9wXOjE94lSTOKv1vB0OVkcbJxkoyUEAt1KIPYTh9+ZxH6E&#10;KRaBnJfLenv/EVAswjFtI/NHy+Si1XEdN3y0JG/TkZiOfIVAmwhoY5pr5pRad6Qmt2l5mL4xarU7&#10;rmpDzdRUNsLXQ8fGzDYi9Z8+FjPWW1rksBKsFBI7WPE5oOF2ubJ2y03/DGgKGxk7qb+wDZXrPK2m&#10;ZjEqRsrU1JK0NTvFlLGTVK101cJt5G9aSWBpyhqqVnxLrsiioxV9kile5p/B16rpyBXdxlTbE5I9&#10;t95WCwbHSmEFT20kdpUTCECgiwn4fY76ouSR7DEKQSP/5TINY0/tQuCtU0nNpGjSR1Mq83eXO/US&#10;kJbbsXStzvoiWigC2qHmuhuXtm7grFm/PZRKoeTU7riqDTX9YbONS1MHnxbYQRvHfh/zZwoE0Mqu&#10;B6WVIgm2/sJazNhTwCD4GVXTyoQocg0bJ6nn2Nh5b0jZs94E+lVQrfg1mJjCJrmhyMnkURH8+R2r&#10;oGoNT0lSYSZpEAIBCHQfAesZ/O7R/xEm1ssVhUD+y2W9fezpVhTCTegpW0OL3JaMla/e3ta3ezSj&#10;JBfTHBBoDwFNu9y0YEWLBo7mgPLpPK12x2Udrw1rI+b+uFTPGq2FLpX0evqgzUGYyWAjUv/RY6Pu&#10;WG9pkX1bwAKbk+CrGjMZTLKfXbJR+RJqF7b+cvkyY1rVuJTUTSEVXwqVF/CF57zD7AXTygeohBau&#10;ZFZfNdpD8lIyxDSMXapdqGQzS4aY5DprzeJzAgEIdD2Bbu0W8lOuWJfe9S0qVsBDp8uPHqrM78gf&#10;WlgHa9WkaULn9XMxLfgKgfAEtLqsdQNn56594TULIbF2x1VjqKlRq/m2Om9sPfHFxszWRfsDbBtd&#10;+4EqjUX2R90W6EeuX4Il92VG5PyBtymcCrXOwgbXKmb+xHTz9Y9VQXOsJL9Ge0heSoaYhrFLNWoh&#10;NdMaDa+2KFOAEwh0ikCNJurfs7FfeKTt1Cvnk3ezXA5GSzr9gvh9kW5z36mgn6/9xKG0fni1LiWZ&#10;ddI9Y427stolm72N9DFNUjuoGBCLnOy6Kz/seF4iu8NJZqWm6itXNdp+O6mnQqP4lXXLHszBUn/r&#10;LjclWQ214nl1yq2NKjHVhaavc1HOnxovyxlaNdskYLh20tFEEgcEsiOwbsNwiwaOFrnl1sARt9hY&#10;NEZyxr5U/djg4Fi/5hG8rsx/JNlzKvWh5gcqa4scUII/qIg931OzixHwv85Y2PptnBpa1bjkK6Nz&#10;Gz8Ilx2VYU+pP3rnKIpvWtUzhKjRHpKXkiGmYexS7UIlm1kyxCQ3WmuWkBMItIdAjSZq94Vu2Nj9&#10;aG3e7uXoJNZrxe56f4a9mnA/3I8f0fDvzVjW9Xs7NOV9+ZavldTI+D1/Qx2UdLb4vrZFd5LZULlS&#10;aVvbrr9ClcTqyIdZeZhPPdDt1z+Lqdqc0eVmah1FWfgtxHQu4okmWTSzM2tH5saOFstxQCALAj8+&#10;fKx1PwN5NnAEze+4JoyM80BaX+o/ks6L4X2x55e6MusYLdCX4HeAFlOSUsNbl2CjAv+3TWVnZfcV&#10;9gpU69S08tOm6p9aLv8xFNPKFxIb3vgK+QpIh/4+mTalst7JSRwm0EYaURRfgtVCDSaG0R5SDUVO&#10;Jo/USEVRo+Glqp0oNAEQ6BiBak3UD6/cs+onK7/rVA7/VtIl//B7zpgERbObUULsrlG4n6pauJL4&#10;d5+fqZ37vZPJ8TOtaO9lbZd8ydaPmf6+eg11UCbBNEyeWG8W6eb/tbyUKtJKUyc2i6FAS2sx/WqS&#10;KF8Bi+wHJvWJQgyCr4+d1yPBsqtRET72VE38Cm0o0xpNNMrIQPk6TGSngMoUlW0cUBuFMSnKiZax&#10;yTNbpmvYWLdWlMZQID3Pnj3X+ms4Hd/ic0bg1nFZB+Unsb5UnZh1VlEEG7Jax2sPBUW2QOtFUx9q&#10;iqlwc95lMsNKOK8UjftVU3lNMStXamH9wBnLdZ5Wvl+1qWUDglDjWZAK1gJ9gKZVrIpTI1t7mKqa&#10;ynaiekTV51et3siVgVB9ftWkRqzhpartN1rOIdBZAtWaqH/Lq2Hb/eiPCSuBU7eGjQltXFpNssrr&#10;C5FwHVHvUS08QuTf7/XflWbIGGcrml0yyVZMRTb9Ux8Hfkw/sspiHa9lpMCucZKpwjZULotstK0i&#10;DLv4zFih9mioRA7nctN0iFWohSfVNv2LeyIHBUt/WM7OAfW1z5VlTHFAIBQB7dHZ4io1SQilTHZy&#10;rNuJdUdRjtaXqg+0Y+LJMv3Do/VXFtl/ftV+qJnM2ImvTEAJsVz8r/YMTUVtlGoX1n9k+MLtPLVc&#10;djV5UsPGsaGLb0yZJeJnZFr5gSqmgVW+VnwraVKZKMQX0lBk5WimYqpwG8gpprUlP6YaXqoEP2Fq&#10;9REIgXYSSL2z7Da0Jm23kn/J7sRUhVMlRzF9IVEWUWdVLTxKZTeU9WxRuHUvEmX3l92VschKYpei&#10;zt/X0+/ELNx/RpiGBiTSwSJLB8NiCptWUWS/L7LI0SX/r+Xly0zNyGK2opUJUXY+B1+l6Lyhchnt&#10;ZEWYnNil1Ao19fzqkD6pMFMDY8rHMrViVvP5aRG65kQL2AZeycrSkQH14omuQUVBOklg2/BYiwaO&#10;PBV0sgB1520dV6wnjwRYX9o3tTpXfbXFtO5Ugf7hP33s8eH3ota1aoWVv07AhPiPg9YlqCyWo2Wh&#10;E72ua0Wo8ViMUFhMX8KEEC04mTwsl3rKpTQT8IXgvMNP63OYymT6f8vuvPQTX/ziWDSruEiEgVUK&#10;i2/tYaLC47pVKnFix5xIQkORlcR/zsZ0jj0cqzU8169CxA+/vU3T4QwCHSKQemclOxC7H+0+spBq&#10;iqdKjiLbLVN5M6WvpJskkmbC7Y2Vyl08NjnlalNFya5mWqBmXSv37rQhE7tb/UtRvn2ligI6YjFN&#10;f9NBaevvoPwOJKawSVamfh8VwbG/vgTFVC9XzSNoEK387GIKm0o6qREttVzJqomk1ZCjCMlUVka/&#10;OhTTwn2Y1pCSrbTapYoLhZo+PyO1u++vLB29RBPQ+YCJ0oo43Ep3X4Npc4nkLHr23GWt2Dg3zFue&#10;q40+awCs1jtFSaxXVP/cX5rcNFODcFtNEXOcokdGtPDMcrQu2u9FrQvVE1AuXOR12t5wzEJCpMxU&#10;f6tu20mZSE8beNR4LEbJ9fiYsbANlStVq5hPmxqPxfOTq0CT5Ur6YjKtYs8mqxqltOJbe4iqpq+y&#10;Qeek8MoLyBOraKKs9behyJaqHoc/1RpeqkWMjWNsOckDgeSdZXeK7jX7vcjuR//qxH0c/2OdZ1Jy&#10;VF5/cKt72e/WovNIgoVHHUs1aZFM08r0tLtSnUNk9RhtuxRT3TqWKKblaCVSuHVQfqDCLbJkRnKS&#10;IaZAjICFJ08Usx6PoMG1qtGZN1ouox2riBpyxCFZofWXMTW5sU1K9qsj1iRitWxCuu9k/6my3qMx&#10;8yTgCWZO97WWdpbovgefbsXAkZuC0b2H26lwK3kle6dWpJG2dQL+06HGY7H1jAoqofZzvKCFQu1u&#10;IhBrov4drUFp5SedicNsB+uEY6NB+2oxY5INmg1Wo5gmUC9ZpM/pTBgpvmLJriY5kE6GmAJ2yXTW&#10;SWwErsimvz/QNeX9QD+yREU2Tg2FTbJFNt1STySqtkfQIFrVUNjXqka01HIZ7RjhGnKUXTKVldEa&#10;WKRVaqbWqGKRlSR5yaxpvz2ofmM+P30I3Xou589yAR3QwIlEYeZ0a4PJuly7Rw62YuAordxNZ61k&#10;K/Kto/M7n+R5sh9rLlPrLWPPr/qltS6h/rzyELP2cyoPGnZWB2sPdQ5mOqstufcggVgT9btcjdWT&#10;A0IbasY6SYtpQ9mYZGNrWURzmn60qG+PwpMZ2VjUsohk+r2QzZNaLjE9lWT6kq65yj8dltD0NMV8&#10;CaaVkvjzPqnhpnBMuLGKCbGsa5yYVn7a1NwlJBmeyirKzo+ctCJ9lRoq1zRtEZtYdmiiTE49FWrq&#10;xR73qUBqEI5l6icXUi38qObz09Tu7hMtXbttJLyZs/JAd2OjdOEJtO5L7fa714RXK6hE6x7V+dQ4&#10;Yp1e0ypYd+c/1BqS1rqEhrLreGT/iVn7sdhxVTulgG1a54+IOqUM+UIgRsC6LHWwgxqLV96MqRzR&#10;sNzGitbH+re8DU19n8Y2nvcl+43fBplRj+ELjLJOhkchpoyiVbKecuk2sUg1Sjptd/jPjgmVlM/k&#10;YZckpDQ2uapZ6WM9mOnvPw5spK34Cq/tZtMyUuQm/KpJXWNlAH0FUgMb06pxJ5nSqqFynRd5yh9a&#10;VBMNVagV3JpiJMSqSZANiC95AsjkK13m6Maq25L7tWyBvswoux75q5mX4F7X7t/fI/AoZhgCDz2y&#10;uZVJHG33efy1k2FUyUyK3z2qt6l2xDq9ptWxns3v7hqS1rqEhrLreGR/fBIbIXRct/woIEp6Pao8&#10;WHnOckAgVwSsy/J7V+sAbazo97EW6CeJzi2hDc79OLI1LDuLKRp+P58abnZTqljLwqLFZE5HqHjj&#10;n84ustH84vidWKqqNtI2mbETH5RJiMXxv9qwPLVVmG6Rqr7yPqjgWvkckoo1VC6/cq3gkb9TSa6/&#10;Qq2MPmFJ8JUxmMbNcoydmBB7hImnWaxmClm0JISuD5Hz5+B7hmLmdH2zCVXAfQfGW9zxM/+74YRi&#10;hRwIQAACEEgl4A8RbRxoQ1wbK8YGe6kD18qoe8qTYerYVTaICbRBu7SyQCngZ2ThFmgjUlPVTnyB&#10;kmkamtsEE26XLImFKI4VwcikWhO+S0nTQSeGLqJtI3M/TtGdZKpo9ZfL2CYrQnLqr1DL0RpDRNiq&#10;ya87azn1uNw0yX4dRefWGKK8evBvcJdr8lbNAYEZCcxbuKqVSZwFiwZmzIIIEIAABCDQ3QT8IWI0&#10;rvPHkDZW9AMjIINjY31TWwDLCoh5Mqxm41i4bwv4OvhzMX64P9psxduhVrjZqNtsHJXIFDOLxnK3&#10;EEWz8bDSzuhmcwrUtG80ieoOJ5kqWp3OP422ajzp7zRCVE+FGvlYU7RqSrVxomqq7XLTK4vqp3Lo&#10;v6TPz0jVHvz76KHAr+c8Nd6DFClyAwS2bB1pxcDRBJCmgRrIj6gQgAAEINCNBPwhYjTA862JGjbO&#10;jDB8yb7MGRNmHcFG3b6Nk3Wm+ZfvT6n4Fmj+NUfDrAnI31rA13O0b87w8axVRn5RCcjVQIsb4qxe&#10;O1TUwqM3BCAAAQiEI+BbIrJxYsP+XrZxjIw/jxMOfO4kYePkrkrypNDoG+Wrtgab0JHFJIEcEEgS&#10;aNHVgOwjWUlJsYRAAAIQgECvEbCRfHISRyhasXGUPJ9OBeucxzEy2Di9dlNQ3lQC8kIQ0MyRKAnk&#10;gIBPYPzICVwN+EA4hwAEIACBpgnYSF42jv8uTCSwRRtHQjQ7kDengtg4qa2FeZxULAT6BMKaOdc+&#10;V9Z2PBwQMAJ33fN4K2/iyFOBieIEAhCAAAQgAAEIQAACdRIIa+bM3VVntkTrfgK7Rw62YuAo7bZh&#10;/VTDAQEIQAACEIAABCAAgYYJhDVz2DSn4Qro0gQt+ovWHFCXgqFYEIAABCAAAQhAAALtIBDWzNl0&#10;pB06k0eeCWgKpsVJHPxF57l+0Q0CEIAABCAAAQgUgoAco8kL9GWbAnzkZk1GE0fPEpAntJsWrGjF&#10;xmESp2cbDwWHAAQgAAEIQAACYQlo/iWIjSMhV28vn3krrHZIKwyBdRuGWzFwlJZJnMJUNopCAAIQ&#10;gAAEIACB3BNYeSCYmXPLS7kvLQpmQKD1TT+ZxMmgWhAJAQhAAAIQgAAEepqAbJNQszkDr/Q0yd4s&#10;PJM4vVnvlBoCEIAABCAAAQjkmYDWmM3aEcbM0Qs+L57Ic1nRLTABJnECA0UcBCAAAQhAAAIQgEAg&#10;AkfPlK8YCmPm8GJOoDophpiHHtnc4ps4o3sPF6OoaAkBCEAAAhCAAAQgUDQCw8fD2Dha9nbnaNEK&#10;j75NETj+2slr5pRasXG0pU5TOZMIAhCAAAQgAAEIQAACdRHQbp6hXswZOlZXjkQqNIEVA5taMXCU&#10;dsvWkUITQHkIQAACEIAABCAAgfwT6H8+jJmjlW9a/8bRxQT0Js51Ny5txcaZPXeZhHQxIooGAQhA&#10;AAIQgAAEIJAHAtrKUxt6BpnNmbsrDwVCh6wItO5Obc367Vkph1wIQAACEIAABCAAAQh4BAJuDPro&#10;IU8up11EoHV3anqRR6/zdBESigIBCEAAAhCAAAQgkGsCchoQZCpHrqT3n8p1SVGuOQKtT+Lc9+DT&#10;zWVNKghAAAIQgAAEIAABCDRBQDvmXLU1jJmjnXc4uoxA65M4eotn34HxLsNCcSAAAQhAAAIQgAAE&#10;ck5AjtGCTOVICCvWcl7XjarX+iTOrYsfbjRT4kMAAhCAAAQgAAEIQKB1AreNhDFz5MQAH2utV0dO&#10;JASZxNk2PJaT4qAGBCAAAQhAAAIQgEBPEZBhIhfQQWZzbnmpp8h1c2E3bt7Tir9opcVldDe3D8oG&#10;AQhAAAIQgAAEck9g3athbBwZSuwKmvvarkvBeQtXtWjjrF47VFdORIIABCAAAQhAAAIQgEA2BLTN&#10;TZCpHE0JyZUBR6EJaI1ZiwaOkuMyutBtAOUhAAEIQAACEIBAFxDQrqByAR3EzFnCSxgFbxC3372m&#10;RRvnrnseLzgD1IcABCAAAQhAAAIQ6AYCKw+EsXFkKI2+0Q1AerMM8vbcooGj5Dt37etNepQaAhCA&#10;AAQgAAEIQCBXBLTGLJTzgWufy1XJUKYBApqCadHGuWHe8gbyIyoEIAABCEAAAhCAAASyJLDpSLCp&#10;nIFXslQU2dkQ0Es018wptWjjrFm/PRvtkAoBCEAAAhCAAAQgAIFmCMzaEcbM0ZQQ2+U0UwEdTbNi&#10;YFOLBo6S422go3VI5hCAAAQgAAEIQAACcQJ6lSaI5wEJuXM0LpzveSYQZBJH/gryXEZ0gwAEIAAB&#10;CEAAAhDoTQKyTUKZOTgfKFATWrdhuPVJHG0eWqAioyoEIAABCEAAAhCAQI8Q0BqzUH6ktfKNoxAE&#10;zp49N3vushZtHL3LIzmFKC9KQgACEIAABCAAAQj0GgF5DAg1lbPu1V6DV8jybtk60qKBo+RLl28o&#10;ZOFRGgIQgAAEIAABCECgBwgE9CMt5wOSxpFzAvMWrmrdxtk9cjDnxUQ9CEAAAhCAAAQgAIFeJhBw&#10;KmfJWC+DLEDZR/cebt3AYVucAtQ0KkIAAhCAAAQgAIHeJhBwKkdv9+w/1ds081361vf9lIm0eu1Q&#10;vkuJdhCAAAQgAAEIQAACECjrVZpQb+XM3w3PnBII4jJaNs74kRM5LSFqQQACEIAABCAAAQhAwCNw&#10;7XPBzJxNRzy5nOaGwEOPbG59odqCRQO5KRCKQAACEIAABCAAAQhAoBYBGSahpnJkLnHkjUAQl9Ey&#10;kbS3Tt6Khj4QgAAEIAABCEAAAhCoRiDgVA5+pKtB7lT4ho0vtD6JIwla8NapIpAvBCAAAQhAAAIQ&#10;gAAEGiUQcCoHP9KNws86fhCX0bcufjhrPZEPAQhAAAIQgAAEIACBsAQCTuXIJTVHTghoO5sgkzgb&#10;N+/JSYlQAwIQgAAEIAABCEAAAnUSCDiVc/mW8tEzdWZLtGwJBHEZfc2c0slTb2arKNIhAAEIQAAC&#10;EIAABCCQAYGAUzlsCZpB/TQsUm/QBJnEkaHUcN4kgAAEIAABCEAAAhCAQA4IBJzK0Zagh07noEi9&#10;rUIQl9GykrZsHeltkJQeAhCAAAQgAAEIQKDABAJO5bAlaGfbQSiX0VqoJlGdLQu5QwACEIAABCAA&#10;AQhAoGkCchcQaq8cyRl9o2lFSNgqgW3DY0EWqi1dvqFVVUgPAQhAAAIQgAAEIACBzhE481ZZzp9D&#10;mTmzdnSuJD2fs7w9B7Fxdu7a1/MsAQABCEAAAhCAAAQgUGwCYady9I4PR/sJ7DswHsTAue7GpSxU&#10;a3/1kSMEIAABCEAAAhCAQFgCYady9IIPR/sJrBjYFMTGYaFa++uOHCEAAQhAAAIQgAAEsiDAVE4W&#10;VNsmUzMvchQQxMZhoVrbao2MIAABCEAAAhCAAAQyJaCpHDl/DvVWDlM5mVZWUviGjS8EMXBYqJZk&#10;SwgEIAABCEAAAhCAQHEJaBPPUDaO5PBWTjtbwryFq4LYOCxUa2etkRcEIAABCEAAAhCAQNYEjp4J&#10;aeNctbWsuSGONhAY3Xs4iIEjISxUa0N9kQUEIAABCEAAAhCAQDsJaBPPgFM5eseHow0Eltz7RBAb&#10;h4VqbagssoAABCAAAQhAAAIQaDOBF0+EtHG07Q5TOVnX4PHXTobyNsBCtawrC/kQgAAEIAABCEAA&#10;Ah0hIHcBTOV0hHxzma7bMBxkEoeFas3xJxUEIAABCEAAAhCAQP4JyFdAQBuHqZysa/ymBSuC2Dia&#10;DGLrz6wrC/kQgAAEIAABCEAAAh0hEHY/UJlLvJWTXT3uHjkYxMCREL3Uk52eSIYABCAAAQhAAAIQ&#10;gEBnCYTdD5SpnOxqM5S3Adk4GzfvyU5PJEMAAhCAAAQgAAEIQKCzBF4/F3I/UKZyMqrNgN4GtFDt&#10;5Kk3M9ITsRCAAAQgAAEIQAACEMgDgbD7gTKVk0WdBvQ2cOvih7PQEJkQgAAEIAABCEAAAhDID4H9&#10;p0J6HmAqJ4uavWHe8lAv42zY+EIWGiITAhCAAAQgAAEIQAACuSIwd1dIM4epnLCVu3PXvlAGjuRo&#10;2VtY9ZAGAQhAAAIQgAAEIACBHBII60SaqZywVXzXPY+HsnEWLBoIqxvSIAABCEAAAhCAAAQgkFsC&#10;mnyRbRLqw1ROqIoO6G1AhtKa9dtDKYYcCEAAAhCAAAQgAAEI5JzAygPBDJzIUGKvnCA1Lqsk1CSO&#10;5Pz48LEgWiEEAhCAAAQgAAEIQAAC+Sdw9ExgJ9JM5QSp9IDeBm5asCKISgiBAAQgAAEIQAACEIBA&#10;UQjc8hJTOfmqq7DeBh56ZHO+ioc2EIAABCAAAQhAAAIQyJjAiycC2zhM5bRYY0vufSLgQrXRvYdb&#10;1IfkEIAABCAAAQhAAAIQKByBa58LbObwVk7TbSCst4HZc5c1rQkJIQABCEAAAhCAAAQgUFwCjx4K&#10;bOMwldN0Y1i3YTjgJM7S5Rua1oSEEIAABCAAAQhAAAIQKC6BM2+VL98S2MxhKqe59jBv4aqANo5e&#10;7WlODVJBAAIQgAAEIAABCECg6ASWjAW2ca5mS5bG24TenQlo4Fwzp3T27LnGtSAFBCAAAQhAAAIQ&#10;gAAEuoHA/lOBbRxtl7PpSDeQaWcZ7nvw6YA2zl33PN5O5ckLAhCAAAQgAAEIQAACeSPQ/3xgM0eu&#10;DDjqJ6A5F828BLRxNm7eU3/uxIQABCAAAQhAAAIQgED3EVj3amAbh6mchhqJTJKABo5EyUVbQwoQ&#10;GQIQgAAEIAABCEAAAl1GIAvPA0zl1N9IFiwaCGjjSFr9WRMTAhCAAAQgAAEIQAAC3UoguOcBTeWM&#10;vtGttEKW68eHjwU0cCRqzXqcPoSsIGRBAAIQgAAEIAABCBSUgOwRWSVhP/N3FxRGW9VeMbAprI0j&#10;o6mtBSAzCEAAAhCAAAQgAAEI5JXArB2BbRymcmasankbmD13WUAb54Z5y2fMlAgQgAAEIAABCEAA&#10;AhDoEQKPHgpv4zCVU7vxbBseC2jgSJRmhWrnyFUIQAACEIAABCAAAQj0DgF5HvjNvw9v5mj/HY5q&#10;BG6/e01YG2f3yMFqeREOAQhAAAIQgAAEIACBHiRw52h4G0feDDhSCcjDc1gD57obl2rxW2peBEIA&#10;AhCAAAQgAAEIQKA3CWTheUBzQ0fP9CbOGUotB2hhbZwl9z4xQ5ZchgAEIAABCEAAAhCAQO8R0L42&#10;Yb2rSRpTOant6KYFK8LaONpLNDUjAiEAAQhAAAIQgAAEINDLBAZeCW/jMJWTbFGjew+HNXAk7eSp&#10;N5MZEQIBCEAAAhCAAAQgAIEeJ/D6uUw8D6w80ONc48W/78Gnw9o4CxYNxPPgOwQgAAEIQAACEIAA&#10;BCAwQeCWl8JP5VwxVJbfNo6IgDwDyD9AWBtn9doh8EIAAhCAAAQgAAEIQAACqQSGjoW3cfRWjlbB&#10;cUQEtmwdCWvgSNq+A+PghQAEIAABCEAAAhCAAASqEdC0S3DPA1dtrZZbz4UH3xZn9txlPQeRAkMA&#10;AhCAAAQgAAEIQKARAvfvD2/jyGjadKQRJbo0bvBtcTSJs3T5hi6lRbEgAAEIQAACEIAABCAQhsCh&#10;05nYOHJMzRF8WxzZONuG2WmVlgUBCEAAAhCAAAQgAIEZCPQ/n4mZo5d9evy4Yd7ysC/jXDOnJCcG&#10;PU6V4kMAAhCAAAQgAAEIQGBGAutezcTGmb97xpy7OcLukYNhDRxJu3Xxw92MjLJBAAIQgAAEIAAB&#10;CEAgEAG5etbencE9D0jg6BuBVCygGL04E9zGWbdhuIAkUBkCEIAABCAAAQhAAAIdIHDbSCY2Ts9O&#10;5WhFmdaVBbdxxo+c6EDjIEsIQAACEIAABCAAAQgUkMDw8UxsHE0PHT1TQBwtq7xx857gBo7e7mlZ&#10;LwRAAAIQgAAEIAABCECghwhoU5sslqst6Uk3YHpxJriNs2JgUw81R4oKAQhAAAIQgAAEIACBlgms&#10;PJCJjdODUzlaURbcwJFAOTFouZIRAAEIQAACEIAABCAAgR4ioEVlWczjSKasp546Vq8dCm7j4DW6&#10;p5oQhYUABCAAAQhAAAIQCEVg7q5MzJwrhspy3dY7R/BtcWQx3XXP470DkJJCAAIQgAAEIAABCEAg&#10;FIGMNsrRVM7AK6F0zLucLLbFkY0jJwZ5Lzn6QQACEIAABCAAAQhAIH8Estso59rn8lfabDS678Gn&#10;gy9Uk0C8RmdTXUiFAAQgAAEIQAACEOh+AhltlKOpnE1Hup+etsW57salwW2ceQtXdT87SggBCEAA&#10;AhCAAAQgAIFsCAwdy+SVHNk4etmn648tW0eCGzgS+NAjm7seHQWEAAQgAAEIQAACEIBAdgTkIkAm&#10;SRaf0Tey0zoXkm+/e00WNg5eo3NRuygBAQhAAAIQgAAEIFBYAkt/mImBI6PplpcKC6UOxY+/djIL&#10;A0eL3+rInCgQgAAEIAABCEAAAhCAQFUCmm3JYhJHMrt7P9A167dnYeMsufeJqlXFBQhAAAIQgAAE&#10;IAABCECgPgJyg5aRmbNkrD4NChjrpgUrsrBx8BpdwLaAyhCAAAQgAAEIQAACuSOg7WwysnG6dT/Q&#10;0b2HszBwJPPkqTdz1z5QCAIQgAAEIAABCEAAAkUjcPRMVjaOTKeu3A80o21xFiwaKFrbQV8IQAAC&#10;EIAABCAAAQjklIBcPWc0lXP19pwWuWm1MtoWR5M4q9cONa0VCSEAAQhAAAIQgAAEIAABn8BT41nZ&#10;ODKdumw/0Iy2xZGNoyVwfqVwDgEIQAACEIAABCAAAQg0TeDMWxU3aBlN5cza0bReeUyY0bY4eI3O&#10;Y2WjEwQgAAEIQAACEIBAkQncNpKVjSPTqWv2A81oWxxN4ixdvqHIzQfdIQABCEAAAhCAAAQgkDsC&#10;w8cztHHm785deZtTKKNtcWTj4DW6uRohFQQgAAEIQAACEIAABGoQkKvnjJardc1+oPMWrpI9ksUH&#10;r9E1WiaXIAABCEAAAhCAAAQg0ByBpT/MysaR6dQF+4HuOzCehXUjmTKdmqsyUkEAAhCAAAQgAAEI&#10;QAACNQjorZmM5nEk9vItZXk2KPSxYmBTRjYOXqML3TBQHgIQgAAEIAABCEAgzwS0nU12Zk7R9wOd&#10;PXdZRjbO7pGDeW4V6AYBCEAAAhCAAAQgAIHiElh5IEMbp9D7ge7ctS8jAwev0cW9X9AcAhCAAAQg&#10;AAEIQCD/BA6dztDG0QxRcfcDXXLvExnZOHfd83j+GwYaQgACEIAABCAAAQhAoLgE+p/P0MyR8CIe&#10;Z8+eu2ZOKSMbB6/RRWwS6AwBCEAAAhCAAAQgUCACjx7K0MbRVE4R9wOVGZKRgSOx40dOFKh5oCoE&#10;IAABCEAAAhCAAAQKR+DombK2s8nO88BtI4VDUr518cMZ2Th4jS5ea0BjCEAAAhCAAAQgAIECEpi7&#10;K0Mbp3D7gWqeJSMDR2IfemRzARsIKkMAAhCAAAQgAAEIZEvgRyPlnZsqnydXlh/4WuVzx6zyTZef&#10;97n8neU+V+tzxUXT8f/88xUhjy2ryJTwHjyeGs/QxtEMkTYbLdCxZv327GwcvEYXqCWgKgQgAAEI&#10;QAACEAhF4PD+SRMmsl/+942TxshVF9eyWWpbNI1ejSyge24u//1j5TeOhypZfuVos85Ml6tdMVSk&#10;/UBvWrAiIxtHfgzkzSC/7QDNIAABCECggAT0C200ZOIvBCCQKwILPl2e9aGKIdOoJdK2+F/6UFmm&#10;1tN/XT76agH7vvpU1lsz2b2SI8lF2Q90dO/hjAwcicVrdH2NkVgQgAAEINAAAQ3q2jYiIiMIQKBb&#10;CVx7acXe2bO1gc6nEFGHjmVr41z7XCEwlO978OnsbJx1G4aLQQEtIQABCECgOASwcbp1zEm5INAR&#10;Ale/vzI1rJV1XXNoRVmmUzn53w9UC8lmz12WnY2D1+iuuVkoCAQgAIH8EMDG6cg4kEwh0PUEvvyR&#10;ir+CLnhtZ8lYtjbO/N35eSCka7JteCw7A+eGecvTcyUUAhCAAAQg0AIBbJyuH2pSQAh0loD8s8lH&#10;QXGPF09ka+Nokijn+4EuufeJ7GwcrYIrbtvooObHDr7yyq7de4e2bX3or+v57Fy7TvHto+QdVJ6s&#10;IQABCLSBADZOZ4d/5A6BHiEgBwXFtXSu2pqtmXPnaBs6+yazOHnqTfk9y87G0SRRk5r1TLLDIz+Q&#10;hfLMfQ9890++qs/XP/HpgJ97r/5CJFbyZSuZKfTmGyd7BjAFhQAEupMANk6PjDApJgTyQECWjvyw&#10;Fe64f3+2Nk6e9wPdsPGF7AwcWU+yoQrXHrJWWJMsP9i0WUbH6j/+04DmTBOizAKKpoqklWaCTv70&#10;p1kTQD4EIACB1glg4+Rh4IcOEOgpAvJLoI1KC3TsP5WtjaPlaisP5JTHrYsfzs7GkfCcFrvtaslw&#10;2PXE9x776iKZFU0YI+1P8q3rv/zt/3HzukV31rNSjjgQgEAbCOgniLZ3XbnOkP1xZOXxgUAOCdzx&#10;pbI+Ukzvs2iXHH20BWc3mULFsnSu3p6tmZPP/UDl8Sw7A0eSV68dyvUDMnvlTvxkXMvDgq9Aa7/J&#10;Q44QgEDHCciMyr7TIodMCPQPlt3E0e9cuTyYSR4IhUCWBPTigesrTTbjPjc2WGouN/00oY9eb4lM&#10;sz/7TMUCkh+zIlpAsnQKsXpN8yyabcn089R4c80hw1Rr1m/P1MbR1qIZap9j0VqNJtNG8yAdHxSh&#10;AAQg0DUEsHFy3OvPoBo2zgyAuJx7Ar6NE1k65cH+4Fr/aKRiAWkxmCygeb9T1isw+bd9ZKDlfP/Q&#10;Q6ezNXBkPeVwP9CbFqzIzsa57salwRt/zgWeO3NGC9L+6g/+sGvGVBQEAhDIDwFsnJw/Amqoh41T&#10;Aw6XCkFAs4/OaR5y+ijJ/Ci3w69UZPjI6rljVvnaS3Nq9WhVXp43D521I3MzJ1dOpDXJkp2BI8ly&#10;SV2I2zaIklqTJh8CRXnXJj9jNjSBAATqJ4CNE6S77ogQbJyOYCfTLAj0D44515fdVM6MOp85XZnr&#10;iSZ6rro4RybP5e+saCX1cng8eihzGydX+4GuGNiUqY2zcfOeHNZycJXk+Xlw8d31j1KICQEIQKA5&#10;Atg4wTvwtgnExmkbajJqAwHXPxjZOIP9msrp8KHZE61t03s9MjHysLBNM01bv9dhJsnsj57J3MbJ&#10;lRPp2XOXZWrjyKFBEnI3hbz0Nxs77vy5uZESqSAAgSISwMaZ8QnSnClRGhzr65tehNPf11ce08Kc&#10;6aOvpB+uK0fq4hwt1ukvDbq+yV+2FU0SYm9kxxTzfwkv9cezizKeUaso2uBYua+/ZL+rS4tBCTx/&#10;BZE0nIhTKYK0jCLY0iOFlMfi74/HFJ5m4Z3Vo2E9cDyR06eTCafmCypIxwZNK6uI0pgWUFXIx5w5&#10;WOl0KfbayBSxSRoRfxu0j5VEb4ajTgmmQ3aEW2+Z1ZRMbTPGxXDFsFuEjpxoAkUeALRmLA8+3GRz&#10;HX21IxiqZtr/fOZmztIfVs29nRd27tqXqYGjN33aWZx25qWXbuRP4Jufn1XEMRI6QwACxSWAjTNj&#10;V29j4PqHXjZKrAx5vcMf61ocG1qbJjbG9pJOnvqRfcX6+qftqShqcgxsOcbE+lpJhwmxlRF+7IgJ&#10;tBFpFC1SrNrgNiqanyRmI0QR6tGwTjgG0z/xFYiVTl+Ng2URq3ErnSL7+lt8X2aF4JSJapJ9Zfzz&#10;+iWYDrHqiKT5BfQ1tLzqIWxx/MYWSUjVMyq1H7makr56SpWaJJKWqryVolMn8tuml3c6O7MjU2vV&#10;4k4BSMl33auZ2zg5cSKtl2UytXG0EC6Fb8GDesG6ke0mT9f6/MOKVU/dfY8+GlbxgQAE8kCA/XFm&#10;fIb4pkQ9LpotfjRa8//649JqI0n91m3edCcW7SigrB/5LdAGzDUyijL1h+g1Ivta2ejUV9vObVCa&#10;jBZdsnBfZkTYLkXSkuuR6tGwfjjJavXH5xHDCarTtqGNqy2mD7BSC94L8hbZDzRQsROrsqRWMbGx&#10;hPbVJFh2GRGWPq23zFQlLdAKZc1JmcZqP9k8UtF1JPCN4+XVXy/Lw3MH17DJ65p8JuTheP1cWcvJ&#10;MvUgLeF68aezx9mz566ZU8rUxtE8UWfLGDb3LrNu5NRaVszGv1imYZscwWngpI/KGBbajNKm1jmo&#10;+588KqssSv2xVRYzyiECBCAAgYiAjb5iI95UPv4gvBJ/Yn2aH2iDt2ojyWrZWbiNDC1EnZ26PK26&#10;kkrKq0+L3KaOaGzsK1CnVucJnHpRQlKjsb0/XrXRvnK38OQI3NdWcmIw69TQhMSSW7jBSdaOxfHT&#10;mjljRVNCC/Rj+qXzI1s9KtBW9FWsJ89dmFkoSa0U0pCErAn7+sRgpgJUfAu3+KlKWqBPz4DEpnhi&#10;5C1ark40raNdeDpl6Wg6KScTOnN3ZW7jdNyJtLwBZGrgyICSGZWr5t2KMrICCroy7VvXfzmakZEt&#10;s/+5HTJk3nzjZCsoAqaNdZLqSO1IPnAD5osoCECgiwnYEK6ecZcNj9X5+IP/JB8b2drIMBknChkb&#10;m3g3x6kbqxwW3xRTYCwv6wyjyHVq5Rsa/rBco9M+1693TPT2SqRStfGqhce6XF9y39QKLl/nOjVM&#10;IqoGJxkzNQtT2GdoMWM1nhrZUJv1GmVtQiTZh5lUrCEJpkN2hFtvmalKWqCPOqJhlwS8r1RSBB1+&#10;80hCy0+I5lM6uIAtDxM62qkz63kcyR8+3sk6v/3uNZnaOLcufriTxQuXt4yCAu3jKVUf++oimTM/&#10;2LRZmofDEF6S/7iPesjYXxsYhM8biRCAQPcSsL4lNuJNLXH9kWccSU69hD5p2liHZmPpGnnFLsW+&#10;pmquQBtqzjjCrBbTwmMjcBvwi2FpbDB6o9/vk+vU0DSfEY7FtBPfzlIBZWmVSvLTIGWkVOWwQbWv&#10;7QSVSRlWOovsy4wZMjUumUo6qREt9ZLpkB3h1ltmqpIWaPSMg+Wotm3wrZ1btDyfyBWA/BJ0ZE6n&#10;4xM6Z95qx3K1DjqRPv7ayUwNHAlft2E4z827Ht2OHXxl3aI7c/5usrbjiYyanFs0SeDWSar/tGeN&#10;nhG2bCP2REhKIAQCEIBAkoANv9W3xI7KOPl8D2Y1IkdprSOyLssf6ke5+4PbeI4aik/5K7O8NEb3&#10;h+ISErtkX2PS7GukVY1RaAxLtZgWbsWMElphNXBNjVOnhpJWJ5yYwtHXyhOh4i8u/UjaOLFSmOZK&#10;H0VOhli+vp72SLKrdtKoBIsf0y0gYRPVdMtMVdICjZ5Vir1rJqoWLVZAI5bnkz1by5pY6YilM+93&#10;Ouly7ZaX2jGVI1fVHTlkgGRt4+w7MN6RogXJVKu5tJtnbq0bLT/TezRyWy0rLEh5cyXEOsxYv5or&#10;JVEGAhDILYG6ht8T78KoCDNGNnukxkjSFi/5Y3EN+WKvFlpeJtMYxi7ZV1+gfx5JqL+3rBbTwv0B&#10;qj/aj0wDK6AN/uvUUAW0tL7+STiGInkifQYHx/pl7EytmotENWHj+EWzskQ51rjkq1QjWuqlNhBu&#10;vWWmKmmBom2ohcImbqwZWxXHkPrc8nwuX9Md2UVULteeXNkZMEPH2mHjLNEt0Ylj3sJVmdo42nan&#10;E8UKk2duX73RRjzPrn40D3ZNzFGAnlbJnSCiyqjR90YRKgsYpvak0ONrYuuD6Xc/rV/VjVLZe+L/&#10;s3cuUHJU5b4fXeu6WPd6PerxnANcXQLilUTj4XHR0IhG0CtBVEAQEDgEJS05QA4PCc9kZjLPJPPo&#10;TJLJhOhAQMLIDeElTRC4IbwSczA5wmGNcaJBuRAiYADBoGGtuf+aPf3lm13V1dVdXdXV3f9avWaq&#10;q/f+vm//9u7u/e+9a+8GuHKOsuySIB/g+ssdUY37Ul+m7tIFjMdYk98hna/1sU0r8rk2THJ4TVm9&#10;2bq/ZcZ5eq0jFLBQxoL1N2BJi40HXnJzV5xigoz5db2o78qchfFWgRqTO4h1KcCzQbUxdDtHRnEl&#10;Y/hKG8tXKSDgrkFjP6Dlgu8Cd41bO7Po4vC8IIGC3W/T5MzwijRd63NAjMhv41KPVkppOaZFpZ1V&#10;UzKjuO3EdYhNpJSGZ1JJyzfuAkYFH9KSdfcS2XETjaOwcmHoILVrua4LJXFKJ1auCI2AEYr9gnBc&#10;tLwvaINSEAnGAuu+rolZc6t0Yg3TiqNYCxJwRIQRXviW6RmkXLSoijsB6G4eFrTkP8WuOj9qrMwq&#10;05gyh5XfYj4wXW3a45HLHLiAo5iP//fSa5EKHBhfsnJdzIUqi7sE3nqz5BtnYL4chmze+tOfylLG&#10;kEbQq5TuovnO0n/x5W71zeTDUL4ZdQD6O0XsZJDUNd1aOgCSTJ/I95EYlK9m487zs1ou6q8esaDt&#10;m3NdhIDxwLuV0hjxdI3E+tvTCsCRAM7r44fEGaSkktiyiae6UDnbE/5b8VsWSiMPB54hoSLkd1qx&#10;PCEa9WTsW9XJYR26NpFcvnx1Mke/5jSsdJPyVYpFQIgFt+z/LpBXdYQ4L0hAweDpBAJSNda7A/19&#10;kasgbHpo+k0nlas/6KQjp2tq7OL4+9Gz5chFOJI2JoHhItqg2SEUVmSCrtR7CVFpgyJ8hIBnPKAm&#10;1/UbR9q8lN2dLGCE7ozaqYYzoQpzTyQSYag/OjwvjnFIw4AToWt9OVyfWI/jn6u6xqUWclHY/4uy&#10;4ElAAgtP2FUiTINE0Z3D07Vc1PDlom4GclGn1PUu/CWlzm5iqK6/uEkHU8jin7qGUSTMmov5aBqO&#10;XONg5YHbYp9tdOsdj0WtcbBoW8yVFdIdFES2oytRk9MwagNpE7Jc5c2uv1zwoed5WB9x8l0gnQcJ&#10;ST4VPe2Yi+YjVPs1HT/r+0g+aSWlfLMbd9qXJJaLErP+9JY+zJivjInHeBcvuOgfj7gw2fHXcJDr&#10;4hpxau+SXp/ItyESSwwFS6rN+hRK6kWfiBeE4V9SSVkwHtiX4uvSWefGnQ5Gn/tbkMbmn8x49GkP&#10;nqFaNWiFrZ+KZZ93ge706rw4121Dl53nBQkIVas1IqN+O0g7kfRWFVi1IPWok2UzKbGJKnMvB61j&#10;8HFkbAZMrNuGfyM3HxrSo54QeRqd4X1vRrGpDUobRkoxIh9EPsURa8HheFaruJDKkloQF8gonz+6&#10;gPpcg9UF1Gn0eZjPH2NHLIg7CViuIGV4wii+MNFFKKplSkgSpFT3BJtpXMZEC+fQSHXzkIJ7VmhV&#10;XLz/plHMIotf6WAgKc4jnulq8S8i/YMrVkatcd56+504ayqkry1r78Wd+wkROBi4wZ6bSZiQZlGV&#10;r6rxzzc1ZKNVAF6VLyNYkM9efdFYlpeQBZ/G5qcnZ/JPAz5lxw/z+e/5oaq/1ORrQi5aH7/yAQ67&#10;klguyqe6pyNEK9dNKeSp9iKuPV3oizDodq29ILHjKLdPR8rrp0hxp2PQlsWjZ7Tanbtq8Ko5PPOK&#10;a3GBxHKxYDxIPKHqc+NTTivKjd/Bsv8XpVhA3e3rVbpASVQOUqdHh1Y86tnGcN2zUuSiLqwubxDL&#10;Eq2FWr+nHG65Gpcf4aUzCY88ghPwbLeSXTpvuq1KHaFC5XA+GXK37SC7pJG1lJHSGNEtTbKbE21B&#10;AhsbRdz3QWdSWu60R23TnWzMrG0NWaS9SZG1HdO6pIU7ZsfWRpAgJbtBJ9eL5RYQjlSQdeIZPAqi&#10;3x3iAnMJPGcaWJ8nnsR0Xiu9FRKeBrcQA+HwLdMdpCd2MJfrmn8OiNO+rGbjRlcVVzCgU5GddLAA&#10;AlzHdvzvJ+MYyln/SmwFGn12+A9RCxzc7BNfecJ5emn41xguSYi6WXXhxbgVKDmb11ho5Qsu9+Xi&#10;dBf1IR99SCBf6/LZ6/7ck/T5PirFjnx/yRX4lc9kfVFS6m/hfInFgny56+KYc8+tHMSLdi3WCl7U&#10;8WjXAsRipXvCwkpiCFJSq1yehbLSmKfipWChJGWQeKSkUhy3O58+hgaik6EKrD1BJCrNGb50Y5a2&#10;KjWoE8tFTQAWirKc710gRizjhgb/lkxA6tdqjTCoG4/1RsuOjOy7N9ARxal8M2/R6tKZ8V9jZIIu&#10;RPrYRDg0H+fAP9zHZ1mQwOAaN4WN/Xwxnt7tzhS/YFS5ZBO9T9xJWd5xJjbz17z7pIVLs5fE+s0F&#10;L5IS2eVd41wvxG0szcTwvOCYgrj/osqcmzFzk0sdtmN3buqU8lYyYLHAtKR3JzYZc/XlwEDZrdv0&#10;rLJrX3Ie0IJwi46wfMKU3DJ9gnQA5Y403lG5X6J0GwATtwUBVb0n2LIT6zzHPKCDISTsVRrP0b4t&#10;Do0T5yLSAzc/FLXGGVr7ZDy1E8YLpMQTg7ckRN1gj07szhmmODHklS8+d7fBeJePOHwISt9VPnvx&#10;1WN+RTeJdU/D+jbRdsynqE4M4/jOymTC7pKAMMSRfPUIxtyXF16ZcJhyBY9HXMCK/kaQ6+Ja27SA&#10;ICo3RvlOt6pDLFsenfJO7INJwaSypPhyoqNC+rKQ1zatkvq8JCE5BcG0mTzfszoZzoWScDYJ5Lqm&#10;JGZ1YrmoUxZr2V19Jgzp8VqVaF7l35IJ5AM7dj9ONkjLL9l1YjPma8mJDTj+wAJ+/vgEFt6Cj/H4&#10;X2KbAXNsGFqRxaUXXjSKZRCiPrBNZwybgcLFjrejLopj/29/23vuRUui1jgYKoqjMCF8QFDceNaM&#10;JAgcbNmZfHUD0vqj26dLLDpIFE2+3p3Ph6f2JboAF/XNwtJLMSeSTPquupuK+D3dyUWdWHu3vFjJ&#10;gsQjLmBKgtTxiM18KU0zd/fZiippwEIZX9bfspP3KamO05I/OiofCzoZzouiJGalUmBBLlo1WJTl&#10;fO8CqVarpclTHYlVND71IVAQrCGs35I+1mrjpXwtWa6zsQX8/PFpD54WqoKwZ5By0fr08yFQqy9h&#10;QCfm0Ry4O/9wR2FFfcQzXS2eRaQf3zgctcCBhoKSirpSSraP4Rvc7ZIQdbP9yU0lFyTmjPqzzqfz&#10;KX05+V1arojqMZF7fheYl7QvqxOCXOXaJQG+xJH+cheZJv1MnCCBtc+FlMI/HnFhfUfIdXHtAwS+&#10;3BiL6mMXVShTNOtvGcn7lNTnJR2P0LOo6jTmXChJgzTXPS3IRakUJJaLlq+iLLurz4RRsCtuhW1y&#10;8W9BAgXBojZ9PscK2q/SBLLUuf5clRaum32VFjBk2AE/f3y8eFqoCsL5gvRsMz4EavglrHsW/x46&#10;MWygA/URw1DOMRviWES6c/HdUWscuEhsI//1+seSMHyDHTyrSN2Y2pQPQP++gfTlpG8mV9xfoNLx&#10;tgaGdP9Efxdb7UqHJMmk55mvR6qviwWJTa4gGQ7MtM+3z4UVDJ7qvBKP50WdWFzjogDx0YPCKnhJ&#10;dQzFFspdTB08rElJg8ejuwFSHONIG/HpgmoLOhmyW3uCiEFpkMaRZiJFkIu6UuSiLiyMFGU537tA&#10;jGiPMC5vAaslmOD5tyABAYhasw6gdm93VdBgzSTAewf3toxmM1IiaeFWI5QE9XOS74MlOAFPC1VB&#10;2CdId5sJDqTGUmIXm4osRNA6I8J5a8+8EYfGiWERaax19p3vZ6LWOOse+Y8EtmosDX3X9c0VH76B&#10;wsKqAgnkUzAk+QBEh0H3Kq2M0peTLqVcQcaxDi0+L8ePCS/5rquGDNL/lx6p9A9h2fMivrJlxS3J&#10;rhNLoeTL3X0FruWizisGPV3LRc+82qa4xkXdMXM6t7lVtvzXVUNU/iWVGLQvuagLhRjcR8CS6urw&#10;jwcuJlS9Xlctt1MnovJpZtrCmC+nw6Z7F9L8JCq5YgroWXy5GARUUZYnlrdBbkzTMYucwW1TsjCU&#10;pQFN8PxLAiRAAiRQKQJY4Tn+eWtnHxbhvLVvbIxD5nz7F9HWGNRH1AIH9ne98ka0xSjeOnaZ6U/A&#10;0tCP9C1P7JppBaHqzphPv0v6w9Jh0707dFzNMbZS9ATtkHvF/i9iQfr/bsu6Ryo9T9tQ7rnu67r7&#10;tFJM3UuX7fl03iDxCI2cc+e/oed2barAM4tk1+SDlzR4oTybQZCSImPweJBYii9Fc5/4axx/CwJK&#10;otJ1ZwUgbUxsSovyrA5jvCjLPu8CwesmIGF41gsvkgAJkAAJVIQA1j2LfwMdrPD20O2RFHfJb+PQ&#10;OBjKiXQR6aubb4ta42DnnUgqoFSjCRm+waLQWKS61EIkJZ/096zuosQnXUT01qSTKb07944SyCgd&#10;Rd3By2KKWG6jE+l/IrFc1Im1L21Q73Sg0+ueswSsO5OeIRkLOpgg8XgGbMh4uoZN0SM6ZnMu4g7J&#10;cEicQUoqid1mrUIZ49Zfz4LAlNRysfEg/VjfHuAnHLosuqaseMxTTwswp0FJwa1GK/yRXgjIRWkP&#10;ngUPo3E83wXyHtEsnBjUziyeBHiRBEiABEigIgR+s3X02wdVYEAnivXWYpuuFt0i0hheiVrgwP7g&#10;besr0tg8nSZh+AYbem4eWuMZXtVd1D84686tFER3CKV7Jv03dFndO0ogb25BY6d/h36dmV0mpsQO&#10;UqL/X95dEtx9WlOWXEjjPXD8c+9zESQeKYXuu/prHBMAbvOUfTqQ1/P2Aem9o0uPjTYK7gcRsFAm&#10;AOtv2ckb+7mQxqs+xP4UuZqauCcIvAilhGic/O+CfTWOwmRcO7NYNcKnJEACJEAClSWA23Mqsqw0&#10;nL60o8xFj2e6GoZytv25zJEbc9izJgaNs+lp9IYqf2BKWBLuvkEMGEiqPI4yRWANMTi/lo/dMALz&#10;urOKDqv+Ib1MzqvVjMgoYNF6rVrLE3Hcuo0VHMcpeyxSWVAZZsN3uJCLrMGyA6dBEiABEqhqAtjC&#10;BgsCxH97DmbKbSzrvd0rdsQ0XS2iRaQvuXowao2DBQ2SsGp0Eva+wdoCVbdyWpDPGflV3PnlPc+h&#10;+4dBbFYwjXRfo4tZXICW1jhyPTrXFQRbsmtqnJLRMSMJkAAJkEBFCFRk9xwIK6x+UK4De3RikCWG&#10;BxaRfnNvuaIet7Nt+0tRCxzYn9vx0zLHXaS5hOx9g/13qndtgYLIMWQjiz65VQ7up5DBnYKmKp4g&#10;HqHhub9APK4rTrjYABKocVAEzxostmhMTwIkQAIkUKsEsBoA1gSIf0AHa1ljylxZDqx7FoPGgYvb&#10;XihLvPuMDNz8UAwa5877Il4Ybl+BPM5e+NWzFd/7Bqu3YQsej+Bq7lLuhhGMQjgH/nneM5Lwcscm&#10;NNB1554UQRpDMjUOInfXYJDiMA0JkAAJkECdEMAmofEvtgZVhaUPsABC+CO26Wq496eMB+aPXXDp&#10;8hg0zu9+v6uMYQc3tfevf31i8JaK731TY3ffBOfPlCRAAiRAAiRAAiRQ5wSwFAA2sol/NMd/WenX&#10;X3/j979/QR6PP75JHmvXZgcHV5vHwI9Wd3QsLvYxt3fwmr7VeJx36yY8zlq95cR7XsDji+ve8BkV&#10;KuMi0lt+9bsYBA5kVEXa9mt/eAErM1dW4GDxtC1r761I8emUBEiABEiABEiABEggCQQqtdjaVz70&#10;Ru+cF7Zt2270i5EtixYtg2bp7l7W0zMgj4kqJjPxadEax8re2rmseeEAHi0Ll7V39kH7XDi4/oyh&#10;Z6B6tOS59Fdlq6vu/p/FoHGWrFxXtogDG8KyzNAXlRU4UFh/3P67wCEzIQmQAAmQAAmQAAmQQG0S&#10;wGJrV5wYyWgOhMw3DnnhtMnbL/jKJjyunb0aj9b5jpBpbV42f95Ae+tyS3Qk4GmmdcFSqB5EMnfR&#10;yiv612C45+t3Pb/1pTfCVz8mqmG5sxg0ziOP/Wf4aINbwJrMQ/82p7LqBt6zHV01vLxA8OpgShIg&#10;ARIgARIgARIgAUOgXGtKf3G/dyBq/vWMn8+7ZqURMi1NgYRM65zG+TNny2PuCdPl0TT1uMZJU+Rx&#10;ZcN7i33MO/hQk93YnHfyacYRnAZRVfMXDXSOjTFhvAnz5TD2hKl0mFNXbOOB9IhB4MAF9hgtNraS&#10;0+O+ftzdX1mBg/GjX/2srKuTl4yDGUmABEiABEiABEiABJJEYPk1pY/mYLzmwpMeu+7yVW0tS3xE&#10;jREyzefNNFrD6I5r3v8BaJbGAz/WM/VYeTzY2CSPzTfdvH39o/IogdmLW7ea7MbmnZfMNo7g9Kr3&#10;7Ycwmr70lcZTzoTwCSB5nPlymEqHOXU4KUr1zO+6MwaNg813SkBUQpaErA7N+Wkl1B2zkAAJkAAJ&#10;kAAJkED9EChq65wTD/jjucdumTNrqL2tz5l41j5+d0xBITMw/SSjNYzu+Mvu3RUkvHfPHoSxoTcz&#10;dOFMCB+orbkf/XjzkUdDhTVfMCvYQM8E1bN8+SCED8Z6Nm/eood7dr/+VgwCBy4Gb1sfA8+Xhn9d&#10;8eUFMHh0b3M756fFUN10QQIkQAIkQAIkQAJVTeD+m/xGc3CLzZlHPXf5jHvmN/ZjvKatxRnLwKO9&#10;sROjM01fmAaBYEZkEiVkiqqRXcPDz951N1TY0i8fj7I4Y0wY6Jl6HFQPBnqCqR6HycKFzuIJGO6B&#10;6oHeufPeJ+LROJuexvYR0R5JWF4AAofrp0VbzbROAiRAAiRAAiRAAjVEYMNdHjuEnv7ZbRiywS02&#10;LU39MmSDPv+8L3+t8ZOTrv3vfwdR89TyAQiEGiIxXhQM9GC+HFQPBnpKUz3QO1A9TfN7L7qs56zv&#10;d0UndrCmwVtvvxNdFWB5gf9z1fWVvfsG3rHBKAaSoismLZMACZAACZAACZAACdQegY0PjMscDNzM&#10;PHnD2KhNvxmyaZ09B/fsN005AneyoM//SEfn8xs31h4B/xK5VY9Z1gBjPWZBg3zDPW3tfW1tmejE&#10;ztyOn/pHHubV7U9uqvjyAhA4WMMNUitMQZiXBEiABEiABEiABEigPgk8kt12zaXOwE1bax967I2n&#10;n9N09DHXfugj7ZM+jXv2hx9YhztZ6pOMZ6nNsgYY6zELGmC4B6oHeidmsTO09knP8EJe3PvXvz7S&#10;t7ziwzcIAGEgmJDFYXYSIAESIAESIAESIIG6IoAlkR9+eEN3d39PjzNw03TWDAzZoMd+y3fP3Xr7&#10;0Js7d9YVjTCFheqB3gkodq64uvf0GWWYw/bs8B/CxOyZF7tqJmF5AS4Q7Vk7vEgCJEACJEACJEAC&#10;JOBD4Lnntq1aNYR75Ds7nYGbphOmY9TmR6d+G0M2Prn4UkECQcQOJrC1ti2edVlPmFt1zr1oCbYZ&#10;LRhPUQlwXz/ERcVHcDBHjjfgFFVxTEwCJEACJEACJEAC9Uwg38DNQ23tHLUpb8MoKHZa2/pwq86M&#10;Wd2lKZ3OxXeXMWDc83LX9c0VVzcI4Cf/etkbL+8qY9FoigRIgARIgARIgARIoFYJQN2sXZvlwE38&#10;9Stip3naV7HstlnMQf5iQOf6eb1nX1i00rl33dPlKsuOf/8l1i5LgsDJdnTxBpxyVSvtkAAJkAAJ&#10;kAAJkEANExB109GRkTtuOHATf42v7+6Zu///aPrm6SJw5KS1LfPDa3u/870ilM6uV94orQhoD9iu&#10;dNu27di6dMOjTy7pWrrg+raOtl4JZvykrRfX5bHoB5fJo+uc73efeb559HzrzHKJI2zEU1qJmIsE&#10;SIAESIAESIAESKB+CIi6aZ0zj3fcJKHe/7J795qLL8Xeqc0XzLI0RXt7pqW1d/YPe047v7DS+cEV&#10;K63ioK6NbBkcXL1o0fhurZYL8xRjediutLd3ueerQS52tnZ3zB9/OOcdixc0dkANOSLo+xdD+xQr&#10;fHADDpaqtkrEpyRAAiRAAiRAAiRAAiSgCUxQN1OPw3pfHLjRfCp7jr1Tl375eCxh13rFdZamGFM6&#10;i9OzC8icJSvXWaIGyiWMbLHCKP1pWwbypyjh8+N/mfnaH16obI3QOwmQAAmQAAmQAAmQQJIJuNXN&#10;5ptuTnLAdRsblrBrOeTQ5uOOb7uuxdIUra2LsRzB+RfZSues73dB/lx1bWbRouXFihqsnjd/5uzm&#10;82Zi61I8GidNweOa93/gyob36geumJfMX5PY/EVeWDCPfDsBWQUZfyrCp3HBwkuu7j77ezK9DVt8&#10;vvPnt+q2DbDgJEACJEACJEACJEAC/gSobvz5JPPVJ5b1N338kOavfaOjpcsSCC2tznIEWHjN6Jrm&#10;+YudRadbF+O+KkkJrWFki6dg0eIFY3k9U48dmH4Sti7FY/v6R/HA3DkLC66Yl8xfk9j8RV5YMA9Y&#10;g3HsfAq/UEDY/xTaJ5jwyXS2dHe09y64uvHWjp7XXnnVCoBPSYAESIAESIAESIAESMAQePHFnYsX&#10;r3DuuxmbmcaxmypqGJAV918/d+7+Bzaefo6IFznBwmta11iiBlrDyBZPwRI1BCwZB79QQNj/FNqn&#10;WOHT1bUUo1F9fSvXrVv/298+H3W0tE8CJEACJEACJEACJFBFBJ59dnjR3A6qmyqqMneo2J/olu+e&#10;i5ERDIiIwDEn0DWQP6jfG/7pgMqKGnfY7itu4YM1Fpq+9BX3MguqmJne3oEFC/pWr16zZcszGJF0&#10;m+UVEiABEiABEiABEiCB+iHw8zX3tBz7JXR9OXZTA5UOgYABESxHAEWgdQ3kD+r3tR07qrGMWGNh&#10;Q28Gyyxc9b79mo88uvGUM31mtZnBnRUrVj3zzHN7975bjeVlzCRAAiRAAiRAAiRAAmEI3LKgt/VT&#10;k6luwjBMYF4sRwBFUNW6xpPq3j17nr3r7qELZ0KSFxzc6erqxwMb12Iepqc1XiQBEiABEiABEiAB&#10;EqgxAviJe9mlP+z+fMp923iNlZTFqUkCgQd3MtjNB/fsbN685a233q5JFCwUCZAACZAACZAACZAA&#10;COzZ886is89fecpp+GGcQEigqgnowZ3GT05yFl5wLTGHO3cWLlyGaWx33HEPtjqt6vIyeBIgARIg&#10;ARIgARIgATeBV1/9U8cJX7tj1sXul3iFBKqawPMbN2KG3nUf/gcssDB/1uVqUQKsmO082tsXY6vT&#10;7u7+hx/ewKUJqrquGTwJkAAJkAAJkAAJCIHf/WZ769HHbOhbKld4QgI1RgDTL3GL2aIjjsI9O9h5&#10;x71HKsROZ2cf1p3G3TpUOjVW+ywOCZAACZAACZBAvRHY+OgT8w/79H+sWVtvBWd565MA7tnBzjvX&#10;//0/Nh19DLY6dQ/rYDtUKp36bBssNQmQAAmQAAmQQG0QuHPlzc2HfgprC9dGcVgKEghOYOvtQ9jq&#10;9NoPfaTphOle605T6QRnyZQkQAIkQAIkQAIkkAgCWEJt5bzWzs8eUaXboyQCIoOofgLYJvWhtnas&#10;O427dah0qr8+WQISIAESIAESIIH6JYAl1DIzL178xWlcI7p+GwFLPpEA7tbxUTpYlOCxxzZNzMFn&#10;JEACJEACJEACJEACSSGAJdQWnHzqTWeezTWik1IljCMxBHyUzqJF/StWrMLbJzHBMhASIAESIAES&#10;IAESIAGHwOuvvtZ6zBceaG4hDhIggXwEfJROb+8KDujk48brJEACJEACJEACJBA/AcxM6zzy6Kd/&#10;sjp+1/RIAlVHAEqn+aBPzD/5VGvtNQ7oVF1VMmASIAESIAESIIFaJYAlcxdOORz7IdZqAVkuEig7&#10;AcznvPvKHzZ+clLrFddZSocDOmWnTYMkQAIkQAIkQAIkUBQBLB614LDJXEKtKGhMTAKGAH4ZaDts&#10;Mgd02B5IgARIgARIgARIIFEEhmZc8IvBmxIVEoMhgSoi4DOg09e38uWX/1hFZWGoJEACJEACJEAC&#10;JFADBPAr9OLPH1MDBWERSKCyBPIN6EDmvP76G5WNjd5JgARIgARIgARIoK4IdB9+5Itbt9ZVkVlY&#10;EoiIQL4BnRtvvAXbTkXklGZJgARIgARIgARIgAQ0gQ29mbv/7TJ9heckQAIhCWBAp2PK4a2z58hC&#10;BAsXLrn55qGQZpmdBEiABEiABEiABEigIAGz1ACWjC6YkglIgASKIoA3V/tn/rl1TqOSOcvuvvuB&#10;oowwMQmQAAmQAAmQAAmQQLEEuNRAscSYngSCE8AU0JYpR7Q3dorM6ekZePLJzcEtMCUJkAAJkAAJ&#10;kAAJkIA/Adz1vHZtVrpb82ddvuiIo/yz8FUSIIEwBP7zZ9n5/3ykvOlwgn1zhod/E8Ym85IACZAA&#10;CZAACZAACYCAUTfd3cs6OjLS3Zp38KFcaoDNgwSiJrChb2nLl06Q9x1Oenr633rr7aj90j4JkAAJ&#10;kAAJkAAJ1CoBT3WDXlbTN09fc/GltVpqlosEEkXgjlkXzz/lOyJzurqWPvEEZ6wlqooYDAmQAAmQ&#10;AAmQQHUQEHXTOmde09Tjrmx4r360T/o0lxqojopklDVBYPmJ01vO/4HIHOyYUxPFYiFIgARIgARI&#10;gARIICYClrppPPBjm2+6OSbfdEMCJOBFAPvmzDvgo23XtRiZg8UHXnxxp1dCXiMBEiABEiABEiAB&#10;ErAJvPzyHxcvXmHGbqhubDp8TgKVI3DPD+c0nfQtGcq5776fVy4WeiYBEiABEiABEiCBqiEAgdPd&#10;2ImZaVQ3VVNnDLRuCOwaHp770Y+Lxunq6t+79926KT0LSgIkQAIkQAIkQAKlENj2779s/cI0qptS&#10;2DEPCcRCAKu1Y8323HS1/uee2xaLWzohARIgARIgARIggaok8MzD/7f1U5N5301VVh6DrhsCTy0f&#10;aPrCNBnKWbVqqG6KzoKSAAmQAAmQAAmQQHEEtj3+RNfnpnKdNH9qI6Oj6Uy2IZVqyB3pVGokkxkd&#10;xSujDels7rLzfzSbtqxlRkYbGvblzaQaTEYrGWxlsiOpVFonTqVS2QwMOo6sA5caUhlxDQejIwhp&#10;wpHOwvW+I5uGa/soGL/JUGx44mZkxKGHgkwsV0MmnRoZyUoynvgTwJv0ug//Q0dLl5E53d39onfM&#10;yaJFywYHVz/++KZt27Zj8RB/a3yVBEiABEiABEiABGqVwB+e/mXX546hwPGvX/TCGxzdYR+4NDrq&#10;dNELaoQgGiedHdESwHIGeTDiKJ0JR5wap4TwECsiTE0UgFa58DSf4ptQVD4ZI/CjU7/ddNYMS9q4&#10;n/b2Lsdj8+YtxEYCJEACJEACJEAC9Ubgxa1be6amKHAK1nsqA/XhcUjnPLzGyefC8mqNwsSmccoS&#10;nlUW/VTUYsG6qPMEww+sa5pyhFvUeF7BEtNDQ3ft2fNOnUNj8UmABEiABEiABOqHwGs7dnR++rMU&#10;OAVr3NIRumcuiiOkxrFGebQL9/lIJiUxW7FFNFet5PAsLO6y6CsCU0rHE08CHZOn6A15cX7N+z/Q&#10;OGnK3BOmN583s3VOo9Y7nZ19/f2DWDLR0xQvkgAJkAAJkAAJkEAtEcCWgj3/63MYx6mlQkVUFmei&#10;WsOEiWojY7fbQF/IvSRWZ76o+3EsnYJuvzMtLXdHTxY38kycJqeHPKy8UWgcy0Xw8NzKyBn2yt19&#10;A7Mp3N+kDs/gI6rTGjOLXyq2r3/0wcamgeknNR/0idYzztEyB+eLF6+kzKmxSmdxSIAESIAESIAE&#10;3ARuPuM7v7xttfs6r7gJWBpHSwxJHEbjWFrA3dU3AWCJg0wmPZLFM+iD8cMSIO68SBdyzYFQ4Y2M&#10;ZrMj6XQGqw3IvL5c7M7/gtx0Yp4HIYCfL34y43vzP59qb+zUSocyJwg9piEBEiABEiABEqheAht6&#10;M3decmn1xh9z5FFrHOtWFz0VrWBJY9A4YcIrGL+lcYoqe0Hj9Zzg6Z+snn/YZ1pnz6HMqedmwLKT&#10;AAmQAAmQQP0QwJyWpV+cVj/lDV/SqDWO1c93z3PzKUIMGidMeH6Rj60mba0jV1TZfYzzJRDYNTy8&#10;6OiplDlsDCRAAiRAAiRAAjVP4M2dOxccNpnrDBRV0ZFqnCAixSfaINnDzFULYt8nPOslWMvt/qPu&#10;w8mdek60syzwaVEE8E6nzCmKGBOTAAmQAAmQAAlUI4GhGRf8YvCmaoy8gjHHqXFy/f0C/2VOVxAN&#10;UkaNUyCs3MsSntQapI21ckIu7b7/XFdNcJXxxFPmLF36Yy4oXUbINEUCJEACJEACJFBBAs9v3Ng3&#10;dd+ywxWMpLpc15jGKeref0tD7RMkvmda4zj0Jq4L55k1m0bLhDce5SfgKXMGB1eX3xMtkgAJkAAJ&#10;kAAJkEDsBLoPP5KLRZdAvYo0DuSD+5YWaxwnTo0TRCJloG5yC0qXUDvMEoSAW+YsXLj0/vsfDpKX&#10;aUiABEiABEiABEggsQSwlto9l12e2PCSHFgJGkcPZJiiWSswa6Ghb+rPd0+KtbiZCBm3iJCXBKml&#10;cdxrX/sbCROe5VpGcFKpBmcdbEobqaToT7Dnb9Mn/qdeUDqTGXj22eHoPdMDCZAACZAACZAACURC&#10;AFtmNO1/IH7LjcR6rRstQeO4by2xevta41j6xa2PADif0HDLk4Ku3TLKMmIlCBOeDhsCB9Imm0lz&#10;Tlql3jFYU7Fx0hS9mnRv74pXX/1TpeKhXxIgARIgARIgARIIQ+Cp5QNrLpoVxkI95y1B41gyAfQs&#10;paCViM8Qj8Huk8CSJ46OwHS1kYyuL0toII32jpRWAS0LPt4Lhqddu8ePdJA8j4fAI4u6Wo7/mpY5&#10;q1YNxeOaXkiABEiABEiABEigvAR4J04YnpYE8Oyr6868mZEFpTCSxZiFc6SxqtjEwxqssbKnU9Ap&#10;cCt5YWzfofO6NQ7SjbkelzljridkN4bkLpjsCNYEyOyz3tDgLmDJ4Wll5zZrwKZTKQzucN6aqe4Y&#10;/q485bSWc74nMqe3d/m2bdtj8EsXJEACJEACJEACJFBGAlhnABqnjAbrx5Q1wUwLAXMuAyKWCnCn&#10;1FcgOayhFmusRCe2zvUkN1SEp8axshT71HIBLyWHZwF0Fk8bQcjOMaatoHv2HQLTJODfiAhg5mrb&#10;YZNbr7hOyZwVe/e+G5E7miUBEiABEiABEiCBKAhglhrmqkVhueZtWl30fd3x3Jl0yy2Nk05P6L3n&#10;ko//l1wa4JgvjwEXndcZCsmN75i8xWocuM43smMcufWXcVRaeMhrkdHF0efuUR4Nh+flJTD8wLqm&#10;KUeIxlm4cMlDD20orwtaIwESIAESIAESIIHoCOA32xs++GH8jc5FDVsuWeNgcbN8UsKZh+bcAeNx&#10;OMMl+beScYZXJgocmLA0DtJkR/LutikDNPnGZSBwZH6dO74SwjMRptJZLWfc52Nz8ybcQ+T2zivl&#10;JTAw/aTm82aKzOnp6X/rrbfL64LWSIAESIAESIAESCAiAlhJqX/a8REZr3mzYTQO4GBa1lj3fnx0&#10;BquKjSmI8clanvTwWiY7klJKx1lmOZ3Kd7uKW+OYVcvcRizXyJjOZJ2VzsYO/JM7dDwDMxeLDU9M&#10;YWZaOp1J5dyNO001pFG0LNWNcIrv5M2dO+fuf2BHS5eROV1dS7dseSY+9/REAiRAAiRAAiRAAiEI&#10;YE8c7IwTwgCz2suOec6qsmZkuTepIUcSSBqBB1ta53/1JBnKGRxcnbQIGQ8JkAAJkAAJkAAJeBJY&#10;cNjkXcPc5s+TTdCLZvkvmWFFjRMUHNMlmwCmsM474KNt17XIUA6nqyW7xhgdCZAACZAACZCAQwA7&#10;m7cddAhZhCRAjRMSILMnlsDQhTMbTzlTNA6nqyW2phgYCZAACZAACZCAEODWn4Ii5Alub5HVADiO&#10;ExImsyeHAO7Xa5w0hdPVklMjjIQESIAESIAESKAggZtOOfXZu+4umIwJghAYv0l/TOq4F0bj/ThB&#10;GDJNAglc//f/KNPVIHYSGCFDIgESIAESIAESIAFN4Or9/itXjdZAwp9jfbBMGms42Is/U+OEZ0sL&#10;FSGgp6tR41SkCuiUBEiABEiABEggOAGsDdu0/4HB0zMlCZBAHRKwpqvVIQEWmQRIgARIgARIoIoI&#10;PL9xY9/UVBUFzFBJgAQqQuDKhvfKLTkVCYBOSYAESIAESIAESCAgga23D9161tkBEzMZCZBA3RKg&#10;xqnbqmfBSYAESIAESKDqCDzS0Xn/NddWXdgMmARIIGYC1DgxA6c7EiABEiABEiCBkgmsuWgW1o4u&#10;OTszkgAJ1AkBapw6qWgWkwRIgARIgARqgMDKE6cPP7CuBgrCIpAACURKgBonUrw0TgIkQAIkQAIk&#10;UEYCCw6bvGt4uIwGaYoESKAmCYjGWbCgryYLyEKRAAmQAAmQAAnUDAEsHI3lo2umOCwICZBARARE&#10;4wwOro7IBc2SAAmQAAmQAAmQQFkIYOFoLB9dFlM0QgIkUMMEjMZZsGDJhg1P1XAxWTQSIAESIAES&#10;IIEaIMA1B2qgElkEEoiawN49e656337YH6enZ+D3v38hane0TwIkQAIkQAIkQAJhCGzozdxz2eVh&#10;LDAvCZBAzRPYvv7RxklToHEWLVq6d++7NV9eFpAESIAESIAESKCqCWBRNSytVtVFYPDVQiA7OtqQ&#10;SjfkjlSqIZNOjY7gMo+kE3hgbmPjV78OjcObcZJeVYyPBEiABEiABEhgdBQLDmDZAZIggRgIZEZG&#10;GxpSOYmz7/9IJhWDd7oIQ6Bn6rHzZ85euHDZ5s1bwthhXhIgARIgARIgARKIhwCXVouHM72ks9A4&#10;3sdoNk0+iSWAm3Guef/fdbR09fT0v/rqnxIbJwMjARIgARIgARIgASEwNOOCzTfdLE95QgIREfDR&#10;OJlUw+joSER+aTYkAbkZp7f3xpCmmJ0ESIAESIAESIAE4iGw9fahW886Ox5f9EICIAAxk86MWCM6&#10;HMpJbNu485LZ804+DTfj3HffzxMbJAMjARIgARIgARIgAU3gL7t33/DBD+srPCeBGAikJsqcbBpD&#10;OTySSKDlkENbr7iut3f5tm3bkxgfYyIBEiABEiABEiABLwL9047HdBSvV3iNBKIi4Cyz1rBvmTWc&#10;jY5yjbWoaJds97UdO274pwO4anTJAJmRBEiABEiABEigUgQebGzCo1Le4ReTlxpSGZm8hLW3Rkcy&#10;Eo/1qrsz3JDOSl73q7CTyY6knFWLxxf1wj+9arF1n4gs8+XfCddO4d091cpaRqyEW05KCxvlLUts&#10;pXn3hyZ1ihMrpSdDnd6cj81zyzZg4enckU6lRjJoLc4i1AFFU3ZkNJXOaCNBFrKOGoi7sEm48tTy&#10;gaYvTONEtSTUBWMgARIgARIgARIoisCLW7d2H35kUVnKm9hSMZbGscSCuzOsu/SWxrEs5/rF4/+z&#10;2J9ldERn1679+8w6lzsk8LHCLkrjhAkbrkPGFsa7PzTdbCxpCYYFp6s5xtUOO1KbptKDuEbRHHWT&#10;/3DEr2v1g3iAaDjJOR+YflLzeTMxUe3ll/+YnKgYCQmQAAmQAAmQAAkEIVDZFaStPqQWGgje3RmW&#10;oRZTNN2ltzSOfsmzY5uGMzUooJWIf5/ZslzecRzLuDtyn7DBxMpebGxW9qK8+0PTTdHtxao7ndic&#10;W7fwSGCm1gq6dhJ4SSSxY050GzB+3aFaWXyqo2BU7mIm54qsGr18+WByomIkJEACJEACJEACJBCQ&#10;wJqLZmFSSsDEZU/mr3HcPVv9g7+VV/eT3eLI6pq6n2r15N87tfq9xeoIH4Yhw4blMLGF9O4PTUpt&#10;JZOKcGOULFZFSxacmPZg2dQtAUZ8smtT5lw3sHiASDETdWImqnV1Ld2y5ZlEBcZgSIAESIAESIAE&#10;SCAIAaw5gJUHgqSMIo3V/9TjONZLpguqu69WAv2S1dV3OsOZ8ZlII84dGVl35zYJGidk2Kggy4Jb&#10;OPjMo7PylheaNJ58wsE9hiJZLAmDwEbGdg5FAxhx7sWxb/DRLQGvuj2amYp4yWlCExuDboHWSxEB&#10;kWIm6qR90qdbZ8/p7V2xd++7iQqMwZAACZAACZAACZBAQAIVnK5m6RTdw3T3bNHJ1AmsvLpna/VO&#10;tX4xTNJZe5cWncZyrS0ju2W8KB3hXyOWZR1SkLBDxhbSuz80E79VZahQOXTNWpQKWvZJ4PZoUfVJ&#10;EAMQq6QJeYrb9OYdfGhX1/JNm36ZkJAYBgmQAAmQAAmQAAkUS6CC09XcPUyRDNaIg3SGpY9q5dVK&#10;xOqdik0hY+WFcTGLND59Zrxa0LgVuc8IhcRjTgpa9g87ZGwhvftDMwW0yQCNWkRaV4EmU9CyTwLL&#10;o24k4sIa6JH6igGIxJCok6ELZzaeciYHcRJVKQyGBEiABEiABEigWAIVnK7m7rSLHnHfjGNkjtwx&#10;YeXV3Vcrr2fn2erB6jQ+fWawtTJKwILd6ldLn1kS5DsJGXbI2EJ694dmimy5ADoNMx+ogpZ9Elj6&#10;RRqPrgLUVwpLEqRS2Ux6bPIbWpZzWNHqFmIS4K+OvyilLBaSdvLmzp1z9z+wq7OPgzhJqxrGQwIk&#10;QAIkQAIkUCyBBYdN3jU8XGyu8OktnYJeokgG3XtMqQXQRMtYeeU6orI6vTDr3IKBW3HU4dODtbJr&#10;yzCgA9MBi+2SNY7lt9iwQ8YW0ruV3YKG2DzrS2uQfNPVClr2SWDVsqfGkYqzTiyzxVaHld0NxHKX&#10;kKdrLr606ZuncxAnIdXBMEiABEiABEiABMIQeH7jxr6puCs/7sPq94pk0P1DdH0z2Yzex9PsE6rT&#10;IKPVh7SEBhKYQ36ut3q/+ld6f8vRaRzQDxM2soeMLYx3f2juohm5YeXStSBt0UpjVTSS+STwqWWx&#10;73MSKRAfv5V6iYM4lSJPvyRAAiRAAiRAAhERuP+aax/p6IzIeD6z+TSO7ltiClMW+3WqGzfMWI9P&#10;z9a4G9/UPqdu/P/r3rW/5ZA6Ih8KuV5y2LAQPraSvftDQ2yW3PAcsPOcrlbQsk8Cy6muZQHufxId&#10;EH+/FXnVDOIMDKzicmoV4U+nJEACJEACJEACZSeAXf+6Dz8y5hlr+TSOnsJkfvDXvXfPIQD3z/uC&#10;KDsykk5n9IQ3t97RvV+fPjNs6khgR2c0HrVAQwLPfrvE5nNSbNjlja1Y7/7QfF7VdQ1con2EjE9e&#10;k8YnQXiNsy+MsrYiMZucEzOIs2LZj/fseSc5UTESEiABEiABEiABEghJIP4Za/k0jtYRptOre8JG&#10;Nfj0bH044KacTDabcu16r6WKv2Udm6fG0aGG0Ti6FEHCRvqIYgvi3R+axUTfF2NJQv2SIeBvGWl8&#10;Evj41XiLPQ8PpFiPMaTHIM7Cs/6FAicG1HRBAiRAAiRAAiQQM4GYZ6y5NQ60hr4o96HrnrC56NOz&#10;DQLN5xd+f8uWjnD3ya1+dcnjOJ6l8Akb6aOOzcd7UdD0YI2ubkhC93icv2WU2ieBbjaexpEdhcKa&#10;Ful0KpvNjEC9FHOUDKQYJ3GkxZ44rZOn/Hn363E4ow8SIAESIAESIAESiJcAZqxh8QF0eOJxa/Vv&#10;zbCI7rKKQLBSopOsk7m7r0ifzTpT1BqwJnC6wV0cSw6UPI4jKkxcWJY9vUti6yRM2DBluS42tjDe&#10;farD5yVTfEspaAWEBAWz+ySwmo1pYJq5f4KIgOgAknCO93v74UftfvnlJATDGEiABEiABEiABEgg&#10;CgJ/2b27f9rx8cgczx6mHgfR0kN34CEciurZOmtHO6sXOwf+pTJZdHf1ofvVPpaRXYdhLEBKjGTT&#10;Y7btO+uRQBfBpMn3102jqLBDxhbSuw80XaEA4hZ91miLlcDHsiHpn8Dy7gSQGW8MWE+gIZXBFTn0&#10;KFJ0QPI1gIpcp8CpCHY6JQESIAESIAESiJ9AbDLH3Y2EItC/6mvpoTurGN/BvCJZUBp9VN07BTFt&#10;RHqw+U6svP59ZrfGyWfWXNdFKFiVYcKG8ZCxhfHuA82Kyg3EagZSHbrGPSEbNeTjGkws45525KIl&#10;SCMCUrAZxJaAAic21HREAiRAAiRAAiSQBALxyBx3/xOdTOkSS1/XANFdWQyd6E1z0Ee1ErstSz/W&#10;fWL1bLUjt2UJDy8hDMyFcxuUKzLXLmCdhgkbLkLGFsZ7PmjWGI1VTYLFUhNGB5VF48CFE5trlQmp&#10;IzlxV1YUQKTIFT+hwKl4FTAAEiABEiABEiCB+AlA5uDenKeWD0Tn2t2HzKCjmdsKx+pzWokzGfSX&#10;9+kLd+cZ6VPprPRg851YAgeFzdddNxy0joDTkdFsPi/pFO4DgrHijpLDhpvwsZXsPR80S7xY89AE&#10;jSWFTNWXS+PAy1i5MvnaAK5n1GxGiSqXsfytSLuoyDkFTkWw0ykJkAAJkAAJkEASCGAJgjUXzbr1&#10;rLOhd6KIBz1P+4YICIOccnGrD91hxkJYkhJ9VLfGMQHjnos0hNPE0RYnJ9YiyKRHvdbRytddNwYt&#10;HWFUDHaTSWF9g1zk8DZ2hw7KV+JRQtjwVK7YSvDuCc1dv+6JagaQlRIVNDqSKaPGMV5QLqeaVGPA&#10;qaNuRgpI0XIBKbE1lDsbBM7iY4+L6E1d7mBpjwRIgARIgARIgAQiIbD19qGIFluzerbWz+zu/rBP&#10;pzefxomECI26CHhqHFeqUi5EZ7mUaALnSWzYEDhYVIQCJ3BNMiEJkAAJkAAJkEDNEtg1PNx9+JF4&#10;bOjNvLZjR7nK6aNxPDWL1W/UmsgzfbnipJ2CBKyqKWN1RGe5YKHCJEhg2PixYuWJ0/EupsAJU7PM&#10;SwIkQAIkQAIkUGME8AvwPZdd3nbQIeUSOz4ax9yR4Qaop2NFpHES2Dt1c0jaleigFbRcMEFFWCUn&#10;Kvwogb19m/Y/EJNOhx9YVxEadEoCJEACJEACJEACySdgxA56TSF/EPbROO6bcQwWfUsONU5ymkqk&#10;XfpMdkQWRnOPEEXqumTCSYjKDNzgR4lHOjrf3Lmz5LIwIwmQAAmQAAmQAAnUDwGM5kDshClvPo1j&#10;bjn3tGwtwCUyx9319cwe5GISeqdB4kxUmqihoamknZ1bnTWgrdXqonZdGufYopr/sY9f2fDenqnH&#10;3vLdcx9sbNq+/lE8OHBTWq0xFwmQAAmQAAmQAAlgbn/IqS/5NI67Hyu0ra4jNY6QqeyJVS8+NRgm&#10;TqxvlklnqHE0w4HpJzWfN3P+zNmNp58z94TpWE8ADw7caEQ8JwESIAESIAESIIHgBO64cEaku+cE&#10;j4QpSaBuCWAZkKYvfaWjYzEey5cP1i0HFpwESIAESIAESIAESiDwtz27X3l+/fZNvc8+eNkTt0y7&#10;f+EH+778HsyNKcEUs5AACZSLAOaLzjv40DGNk1m7FuNpPEiABEiABEiABEiABLwJ/PmVYSia4Ucb&#10;RdHcPb/Beqw49T0/+e4Z3vl5lQRIIC4CuB8HGmfhwmWbN2+Jyyf9kAAJkAAJkAAJkECiCRg5gwEa&#10;KBoM0DzSf5ilZfI9XXXBexZPPTLRZWNwJFDrBGQcp6dn4MUXuXhardc3y0cCJEACJEACJOAigKGZ&#10;XdsfgJb51f0XQc78vO+gfPolyPXVsxvaDv6oywkvkAAJxEdg8003N009DuM4AwOr9u59Nz7H9EQC&#10;JEACJEACJEAC8RLQQzMbbzsRcua+9v2CyJai0qyd1zDnfe+Lt2T0RgIkMIHAnZfMnnfyaTfeeMue&#10;Pe9MeIFPSIAESKAQAfzmyQcJkAAJJJzApp9+a/2Nh4ccmilK4yDxDR96P/cWLPQdwtdJIEICi444&#10;avE18yhwIkRM0yRQuwSK/dJnehIgARKoEwL9X/8vay9O1+7HP0tGAokmgJtxWiZN+fPu1xMdJYMj&#10;ARJIKoE66auwmCRAAiRQLIE75jQ0H/CRvXv2JPXzm3GRQM0SgMBpnnLU1Lkv33Dv6PZXaraYLBgJ&#10;kEB0BIr90md6EiABEqgfAr2p/8adQKP7AqJlEvAkAIHTOOXoz1z18sFzR83j/7N3tsF2Ved9v82X&#10;Mm3dUn/o0LgzpaknVV0nlt2xRz0TO5RxZ0g8jYmnzth8iOWkOrFL65HrgMGYgOogIcdER64tYgWD&#10;RjhSKoMA4RxhUQTIVNKIijcBYnQYyYgXAXJ0x0JUgJk5/e+7731Yd+99z93nnLX22S+/Pdfyvvus&#10;/azn+a19L8//rrWf9amN/R9SOjoTFhchAIEFCDQnVyFSCEAAAsMS+Kv/MnX9v/6XC/z65DIEIOCf&#10;gATO197f+tXLpk3g2MlH1va/uav//LT/TrEIAQjUj8Cw/8WnPQQgAIFGEViz5N3P3v9A/X75ExEE&#10;Skjg//5gy+Xv/81MgWNKRyfLN/d3PFFC93EJAhAoEYFG5SoECwEIQGBYAt//7N/ZeNGFJfqtjSsQ&#10;qCMBvfh28/Ivrvi3n11U4JjY0bTOhj39V1+rIw5iggAExiYw7H/uaQ8BCECgaQRWvefcVw4fHvvX&#10;LQYgAIFsAvr5WvXrrU988i9Mvwx18qVt/QeOZFvmKgQg0FgCJd8UA/cgAAEIiMDBuz6nr0fuWq4d&#10;PwveJUeCjqmcxv4nksC9EPjbY8eufNe5V//yP//+JZ8/cMsmLf7U14+vuVbfXr/swq9M/dJ/f8/7&#10;Prji0aF0TbrxR2/od3bzto6XEcMIBCAAAQhAAAKTIfD69LGTP73/pWfuiDWgtI++/uab5waaY7ru&#10;ve/+6b59kwmVXiFQZQL/b3p6za99cMWXNv6b/3bsgt/Z9LkPf/6/LrlQX7/9sWv17Ud+/4G0Whnz&#10;Cm/rVPl5wXcIQKC2BNrd/tTM0Z6a6ve7tY2TwCAQjEAsf154cqvkz9P3XRHLn7tXnzOO/KHAWrDh&#10;wnDNCfzPC/79ZX9w1XuvfntM5TLs7R+4rs/eOjV/tggPAhCoFAE0TqWGC2crRiCWP5oAimd/4sVv&#10;EkF55M+fLT330B13Vixg3IXARAls++KlX7v4c//q6jeGVSge2398ff8HB/o/Zy/fiT4JdA4BCEAA&#10;jcMzAIHJEpACir9eeXZnLIVmBdH2r3zjn71H1Z8m6x69Q6AqBB789ne+/rHfnqzAcbUSpQmq8uTg&#10;JwQgUEsCaJxaDitB1YPAXSu//OC6Tj1iIQoIBCWgqgJXfaD13ivPuiqjDOfxRqLPngwaPcYhAAEI&#10;QCBJAI2TJML3ECgNAb09vXbJ+06fOFEaj3AEAmUkIIHztfe38u90MxHt86mNrGEr48ODTxAIQUDv&#10;t09N6U336Oh32+kuptrd+FP92+u0rEGn22u1Zm/UR+1Wq9+b97K8WW7Jcm/2r6C9fr/dkUFdiw7d&#10;1et1LcPvtPTGvZpEh/6v1e7MtIpad9vqOuog9ta1GbfXv2mXet3kX187PVmIepfr7tv9ZlkfuRxm&#10;HW7NOhzdKJ/nmzWbCa8ybdpFt7ERiL1qd3uGqKPA54ON4UQYB3plWNyTnPwtopyU1EW3N2+8Yrft&#10;4XGfHNcf93zOwixqBRcPutsmPs8z0NZ1t62Bnj0SnOOrNiLu0I95e2xZfk7N/YxE4XTavb6udNSR&#10;DnvMhqJt3rrPz2wgs0OwIMCcoy9rJfnpi+Mqw7+ax9FsThk8wQcIlJOAlqh9eclHSy5wTFUtWdXX&#10;GrYdT/Tf+EU5ceIVBCDggYClTG7SZXYt+9Knbrrb6igJzzjcVNYsu8mYpY4ZN8/XUImWsfzJtClv&#10;lZJZ6piwHCXbc7pJLS0iNxxdN8u6PZ18JmzqW1eOmU030oVsWkduYzf3brXl2rzDbemGMK/RzDeu&#10;V2qZPhJUExZs+CyiPJTUi7V3DcptU2FmOe1SfGWGQHRH4kjEnn+gLdJJaRwbUzeiSJXOKdP0Y5aH&#10;dubzI4Z5ABoT1yU7d8co0XIiP30LPSoTua73cb69rPXio49OpHc6hUDJCdy6/A9X/MYfmoKo0InE&#10;zmXb+z9+uuSAcQ8CEBiFgKVMSnUs6YoNJfJJ+zQzeYszJTcjNct20c2E44RKf7q3P3S7Dti9loAN&#10;yLISftotduJmuebDovmka3bGgi5EsxUmpiwnNJsWaQzQjcLo2UW38QCkcRTmbX6v0k+D+Smbg/lb&#10;S+s3T0QGPH1irNJe6YoxSd+oKybc3NgzW7oDbVm6e9E4u3G5vdswjXm7azPTVV20vkaj7T4/g7uL&#10;AVov6nrw6KetFf/Tl/mcTPaiVqxtuOBCZM5kR4Hey0ZAPxffWvax//jJDRXSNZmuxkWn9x0tG2D8&#10;gQAERifg5jOWdMXm3MkaSxTdPDNKFGeWUbkXraVZtmQsM8N0Uy9zwO51U0F5ZdfNpi6aWTWOkrE5&#10;l1rOKjuzbN25Wa5r2Xo0s4mWdt1yb7PpepVp073oNjab6l3XtXxPLUW1Fa3rmz3ivNRaLuqVLCSO&#10;zHvNeXUzAiV1Mf85mZ01i8Tg3BpIWR6scczCvNhTw2f+y+CiAz2mSBnzdpdqJ1osp8GM1lLaEsSR&#10;aWf+COQBaPTcJ8f100bfunCdlP92faFHd9FBse5cH1zLiR71UakOZE6phgNnJk7glcOHr/21ZSE2&#10;9MyUIcVcVHUC7bDz1EsTp4sDEIDAuAQsb0lkF5aN6LqbkLjXLSnKdMIsW0aUea81cx3IvKhe7LrZ&#10;1EVLR010xP5kKi/zwQ3Ktey6Eduxf3u9eS8TWXdm0/VqIZuZIVj+me59oegW9coa2In56fZi/rgX&#10;rWUeSuahydu4RzMiywM0jjtMbjM51ppqa6mh3tiKDVpHRj6+7lowH6yxXVFj4+zGlUlgzNst9sQj&#10;YQ6MTNu8Nctu+AMAmktu12Zt0YuiZ42ta100UHkGxXxw+buWXTd0vYQHMqeEg4JLEyFwzzdWf+Vf&#10;fOjXv3i4GOlRfC8fvSESOw8cmQhdOoUABDwQsLzFzS7crMm9rv4sSUtkKWlXzLJlRAmzei+h09Hr&#10;9V37g7+JJrs30btdz7TpJnixP/b3bUvARsiyNCUxU/1Afc47LHk2m+ZV3Lt560ZhF93GA6gu9NGi&#10;XqVHJD9/iygxyua8ReTaTPAf8JHrW9qm+6mdD7aWHmjLvW2YZCoTZqYDY95uAN1RlgN23QC6Fxel&#10;rcbmrVm2K65NtUwcLkC1rMpPXyKKMnyLzCnDKODDBAlo+mb10mW/d8GVJawRHUIKaRkbBQom+LzR&#10;NQRGJpBOkNxXTpQLJRJXyxL1UeaRTr3sipxUomXV0tK3j6Bx0v67KMxbyx4tyXS90i2ZdhJpoeuw&#10;e/tQNq0j10LaT4si/VFOr8yCe5KTf/6ILBzBseGLe3T9TDxFrksDLORvlqY0pkgZ8/b8ABXjUI0N&#10;lz0/diU9BC5Anecc/YUM2vWcXacHZahIE86X6ltkTqmGA2eKJLDrT6+7/v0fXPudfR9f3w8hKEpu&#10;84+2RKWnX32tSOT0BQEIjEjA8hY3gbfzqHivVmg5h+Ut1iZxYmrCLFtGZGZksdvttVUaeq7GVGzE&#10;kmS7V9ftom6362ZzcCKd/vP+UFmWJbpujOpaRYDjNyziiIaymQ5BRoyq0TNW6Y9yemUW0ieL8s8f&#10;0QD+Az5yXTIgibF22+h8sLX0QBulyc7jJAY0M9j8tMXBLNiPgF0ZDNB4Ljr6Cxm069b1sIMyVKTm&#10;cDlPkDnlHBe8CkdA0zfrPrzsb664UmUG4160pWZnd7+ZYucTG/rf6LKSLdzjhmUIeCBgeYubxifO&#10;3fLLC2UplorbqjCzbBlRprvWzM3QMi/qdrvu2rRs1rqOO3ITMEt0zX+3O7VPX7e+YhrtaH+TTkLx&#10;xR2597oTFu51U2pm1g3B6CW8kv1EdHb7ol7Fvi36r2vQnMz0XKbS1zMhx526jV0sCZdcC24z3d5q&#10;tSI5OaeyEyjMjmvBBjqzsUkhl7PrpxEY83azOZTGcb3KpK2LNl72/LjhDwZoxOzErLldZ17M7FoX&#10;M0HpuuuVDYphcbtT44Wu66MyH5I5Kii998a/KLOT+AYBLwT2f//mzkf+3U/37cu09vx0//t7+0r7&#10;Sz4LE8i95Zuj8ClTkPlscBECEyTg5jNKPBY6LEtxUxfTFDPL25TNRYe1NMuWjClMy4gsmcxMb+xe&#10;GbSWut2uuzZdgRC5lK+umizLiFUwM8esx8y+7KI1k1duCDM2o41HBcoKu7nemgX3ohvCPAupumqZ&#10;t9tF1yv5kD4sTKPqOp95ccaftkxFQ5+qdabrrnCwXTvdR0Jeubl32iuz4MZuNbpNJriUFh1o19Vu&#10;tHdtpJTMplySaI0fFbd326x2zNuNqjkfR505UtZYXi1K2yyopXnrhhBvUOsGaz5YUJkDbReti8Tj&#10;ZNfdrocalKEiTT8nJbyiP2jf9oUv3vqZz0rvlNA9XILA+AT0bN/yn37vr5d/Ps9DLrGjpVyfvbmh&#10;Ykc12bTbjgigd8Z/8LAAgfEJWN6SyGdk2X0xZ6GsRne5h9vMLLsXLSOKctQoa34nQ7Zmlom5lmPp&#10;lGlTRjJvsdtNdqmlm2VZA/fEEkLLEuWYSSEr5mzNhrKpxpkhGBbXE/fcusvvlfpKH9bRAP66Kz8l&#10;NbaIXIcT54M1zmAL7vDlH+jBLRPuxd8aZAU15u0G0LWZYGWawhpneqWLrhFjZT8vCbNpIwYwz+hn&#10;Bl78T5+CqtDx6Na/ZofQCo0XruYnoImbNb+6RE94/lvilnpjRam+3l4JNHVSfrPaXVRaT2v5VJnt&#10;57OL+4alSHsIQGAsApYyKTWypMssutmXm6ba343dhCpKumY2dolvN8tuMqaPMpMo2bFMLLPB4CzL&#10;Mn/Xn/jckvnYK4tIf8Z3tx+1G90wrbF9aidupNZMJtudzswf461hdOLazMRiyefM+0kyM++IADpg&#10;rbt5jWa+cZvZICZOMvHqbuOv9tZFHkpqP+N/0m33XpdAwp/420wL8ioxfPkH2sJsR37MOyQZVI/a&#10;ndOJP3adHPP2dwBq7CIVOHvY6KtHG6x3GsvTlrxLHq5jZiF6KnrRjGF85ARocSX6sNHPbDCRn765&#10;yKrx/3pVgXVr1RgqvMxN4O7Lv6qn+vSJE7nvyGio9H7HE1FdMlUnK78wCeeh3lrSFI+WtGmb0Td+&#10;kQGKSxCAgHcCljIp57Gky3qx7EufuomWGnR7vdZcPqZ0K3pnZ24fk/h2s5xIxpSmtrUEy6k2oNN4&#10;oiS+cYQsK75ReyyaS3K43WrF63biT2fbRHtTyqMoee71eypdbZ4k3IjbazLLLRytO2U2EalRiiN1&#10;l2mlbWZiMY0TezWzyC1yMvIzBVaO5fHKjdo9X5S/GltEOSk5LkU+y3W9RyO8piMSD4/rj50ng4pe&#10;gGrHk33WJj7JM9D2FOmpjizPPatSPLaaMXoOI2ej//Wivt45xrzdALpTMLJuo69O7cfNGuehbRbk&#10;s6txIuOJZzUL4KKjb4FHAzl3DNY4MbU8gzJUpO8MRkXOWLdWkYHCzcUJxJr9vjXXL950mBaa0dCO&#10;M9p3JpyUqIplSR7pPs3ySPIwyzPMQ0RbCAxBwFImpTOWdMX3Kx1yE57Ep4v2YZbTyVj+e9NeLXpv&#10;8Q0scxsh0uK9LazH6PlpdeI0OY/GKcwxOhpMwH5yK/HTNziW4j9l3VrxzOnRI4G/PXZMr96sXfK+&#10;hcoLeOlLr6ts2NPcGgVpISbdp4Vt39w1O9FDbWovjxlGIODmM3E6mvlv4s/RebiZ5REyf7s3kWXZ&#10;9RFs5vF5tDZDaZxyhjBa4IPvQuMM5jPapwU8P9ZFJX76RsMY9C79DfyGpR9yS+wG7Q7jEPBCIFY3&#10;153/Kwdu2eTFYB4jvLaT1jt2RapHy9s01/Pjp6PpHg4IQGBYAm4+k6ludDESFM77IDm7MMuj6REt&#10;fYnfTXC7HtNmTs+HbYbGySSGxsnEMubFYn4EKvTTNybPcLdrnY/+GH545z3husAyBLwQmIi6SXiu&#10;V1T02o5S+oa/tmMCJ/NEcCR84kVuwsWrPYmniG8hkCBgKVOmwNHrJJnvgySMZH5rlkfTOLKpJFlv&#10;TPS777xYPb7NTFfHvIjGyQSIxsnEMubFwn4EqvLTNybPoLcrdfzLi35LlaXHfGs7qJMYbzKBMqib&#10;NH+l7tpes5lbi2ZKm0UvSvjoSzM+WgEoelSuTj9UXIEABCAAAQhAwC8BvaGjCR22CvVLFWtjEiin&#10;ukkEFe+2owLUqsO8aJ5PgwQBbdbzie/221si7cMXBJpDIPFrhG8hAAEIQCAcAW2eqK1CVYZXr+qE&#10;68W7ZakzzUN9/dx3V8tt7xxqZrAS6ibNXDXZmNxJqBi+hQAE0gTSvz24AgEIQAACQQmoUJUmdKQa&#10;RthRMahjCePKgVUw4drzflmr7PQ+kdyWOku0qce3Lz766JXv+kcqI6aQ6xHR4Cgqqm4SQWly54eP&#10;sOEOE1sQgEA2gcRvDL6FAAQgAIFiCEg1SDtIQUhHlCe1lieqpqVsX2W19KWCCe47RHLV+1YpxdAe&#10;0IsEzvUf+vD0yy8rcIVcY6WjSDWCqvVXcM20AfB9ffTI8egNFL2Kkv5bLlcgAIFmEvD16wU7EIAA&#10;BCAwAgEpCKkG5ZwTn9aJF6TFSb6y/UzZpe1NNZWjVHmESMt5i2L582UtrSE092qmdDRkh+64U8JN&#10;alrqRg9bnYbPRs090WI27S/zqY3oHQhAoNEE3F8LnEMAAhCAwKQITGpaR1rGXZC2aPiSAxsuuLAe&#10;efLBv9ry7d/4TVfgWPix0tGSwrtWfrmKdb81rKpuccvFv/vVc/6e/lU47nychVnvE5Wh1oYy6J1m&#10;/g2fqCFQ799vRAcBCECgWgRsWkd/dVdqqr+6P3v/A35DUParP+z/+JprJVVURkATN+plqAS4BjJH&#10;sxv/a0VbawUzBY4BV42FB9d1NMUWKwWphszpLWs/2RM9KhpKPTZ6eDSsqm6hgZ6sS6XqXbWUVVFq&#10;+WaKszX6b/tk/s0hUKrfPzgDAQhAAAIxAYkOJaiaYZES+crUL2mFmCYUtJxshBw7LWqUBkvjKCUe&#10;nOEPGItKyxwpF/Ecqoh3vOJLqkHaoTyTOxpZPRJ6MBSOHhI9Knpg9NgMpVgHjHKNP3r2ZFSv4Os7&#10;+p/YQMIPAQjUk0CNf4MRGgQgAIHaEFBNM00oaN5BOXaczeoNi1inZKoeXdTyJCsdML6oSZOsoswR&#10;FjGRSBlnrZ1N7lz2d8/57icuLGByR25LkGpANeLyX1omfgz0rx4JPRh6PNIDxJWcBLSkTVM8Kllw&#10;2fa6vcXz0RuiOgyK649v7//xdjbHgUCzCOT8DUAzCEAAAhAoDwHLeC3dlfBxv5T9KhlWVpypgHwF&#10;IpmjGYT/vfp6XwbD2RGHrZ9bLixi4quXk9M/bV/1jy/9rb//1X/6D1343s9l/7Kl7/7Sf3jXlsv/&#10;s/zX6AcdVl98qmtHVdp2PBFlg1/aVoFabR+4LnJSX/HejnoFSZJNhbU5IAABCEAAAhCAAARGI6BF&#10;XDd99so/W1reXU3l4T1/co3mbjyqG2N137FbPvnDqcK+Vt671LrmpEgCPz8bCYcfHIh0RCwoCn6p&#10;4ePro37/aMuskJEz+nr1tSIZ0FcQAu1uf2rmaE9N9fvdIH2EN1qPKMJzogcIQAACEKgMgTfO9r+3&#10;qv/nf7DvT97zvlsvKd0emiqJJnWjJV5SOoGYXvXABYVpHHW0/4U7AgWC2REIxNpHckNv98TTKJIh&#10;sQhK/OtqItW1TnyqbzVnFFvQqrlYwuhfraPjqDeBeqiDekRR7yeN6CAAAQhAYCgCj+/tb7h69mvt&#10;72y6+p/8SkmUjlZzqR6avkIv63rlzLFPbz+nMJnDVM5QzyeNIVByAvVQB/WIouSPCu5BAAIQgECR&#10;BG694R2NE4udWOmsWfIhvQsfWl9kRmqbmRa2r81th9cUpnHU0Z7jWzMD5yIEIFA5AvVQB/WIonIP&#10;Dw5DAAIQgEAgAkefTgocm9PprHh0devLmtYpTOxITw21malHJm++fVbTK4XJnOV3n6cePfqPKQhA&#10;YFIE6qEO6hHFpJ4B+oUABCAAgbIR+NHmBTVOWuxc+Q/evW7ZhXo1Rhu4jD+/IwsqL2a1lFXKTDXT&#10;ht3M1CPPo9OPFqZx1NGOI+s8Oo+pZhKwvFSvvLf0wnuvk+bQ6/fbne7M59GL8e1Wq9fr2o2dll6T&#10;V5PoVXl9mGmn0+1NtaKPok9bU91Ou9fXlc7Mhal+t+12qsatucZqoO76veRr+LMuydbcEXnVzXDe&#10;tazznLF0eoolMp4oAmAx6qOE291ev9XuxO7ozk47cnuqLW7R0eu0Ep643xrMuLu2cM30rhtjO27j&#10;VkefRoeRt0/NPXcox4hlFm80ZApnZpTjvjI7GiqKTAux8aAPgLHiBAIQgAAEIDCAwMmXFhc4pnR0&#10;8p3Lpm/4/Qeu+9i1f/qB39X8jlSJJI9e3pFOyVkMWbpGtdFs0x/Vzda9cS3lAX4W9tFNj60sTOYw&#10;lVPYsNa4I0vC47Q5MxVPtIlb2r92y0JZq6W+dotOInUyp1BcsWAJvNtY59aLxsKS9kQbfZtO+xNj&#10;lzMW6yKnxrH2rkuRQpiL0fU/4ZK+NUTqrtXWP/MOV7CosSFKB5s5BOZbzlhmnJlVN64frhuZHQ0V&#10;RaYFNzq3a527AC2iRBt9m2aSps0VCEAAAhCAwKIEHuoOp3FcvROfS/Lo5R2pnv+x5MJY9QzeWaaY&#10;TX8WDXyhBlo/tqJ7fmEyZ/OhKxbyhOsQWJSA5ZmWK6ZTRDefjPNMTVjYpIxuNIVi1jKTYesifWIW&#10;LElOtzGbmoixCaBue24KKXKpE9/lJsMJAvljsZZ5dIEFnnbbrgzwSk4OCDy24LoRVOMMjsUeD2tm&#10;4zJsFMNasI7GeQASzwPfQgACEIAABDIJvP5aVDI6LVtCXNGEUVWOgyd2FqZxVMzt1NkTVSGDn2Uj&#10;YNmypeKWSZqrln67abZJAN1oCiUza3VbduYkSbR0bUpdzR6xBTd3jfqaWZ/mXpxRNO/IAdcfeWt+&#10;Wh5uIdiJtXHvdT20WOyi21J2LEY3cBejremKlODMyr04yPwaR1y0ElB9KfZWtERw9jAL1l06UnPP&#10;HcfRYpnnxtyKO7kSI8rsyPCq2bzbs6JIW3DHOsIe4AGwJ4ETCEAAAhCAwAACbsnoELrGbD64Y4AX&#10;Zfxo/cPLC5M5Wh1XRgT4VHoC81JKpaRzr8BYLh1HYBmy5be6bglq5sXMBNu9KAtuPhynzZkd5aHY&#10;6817XSid+ZuRzC4yY7GWeTSOrX+LVVhmdwmq1iY+SdOwBmbc4gqncdxHwnVYiFpTbb0ZpPewYscM&#10;mjusQ0WRtmDM3YfKOAw4yf8ADDDCRxCAAAQgAAEjsGltEZM4mirShFG1Ds2t6GWZYmSOpnK0O0+1&#10;+OBtGQi4KaUS2oUyZzfvjf4+35rqdPROvOYXlP5Hh819pLNWhWm9uMmwe90sWIackBULsZp7x1+G&#10;5x0JoeHenj8WczvhjMVobrs2XV2gfgd85Hql8wGxpz9aaKRkx9xzaeePxW636BJ+2rfW0u0o7aq1&#10;T3+UtpBuY7dnnozwAGTa4SIEIAABCEDAJTCgZLTNv3g50Ss/VTzuO3ZLMRpHvazee3EVEeHzZAlY&#10;qhynqZYJu1lr7KFydasYNk9OzHwzmsaxFNfSaUtx013EV8wxVzskGlubhdjmjGUhGmm301esa9fP&#10;hPyxNvGJxZ6QVPo0/ZENnM3smDVzxuXgJRbrIj7J7Cjtqt2V/ihtwdokxtS+taBcsPZpfGJtrGtO&#10;IAABCEAAAkMRuH1jEZM4mip6o7KbwKz6yUWFyRyVrR5q+GjccAJulhinyu6VzIRcDbrdXlvlkedq&#10;hcVZZU6Nk8jeLcWVkdjCoimuWbDlW25+q+RWJand+sYDhnjRWPLrggHcBnyU8M1itxitQfqjxmoc&#10;gzP+A2B4OYEABCAAAQi4BIYtGT3yhI5e+anuoSVkWkhWjMxhKqe6z8lEPLccXjLBFI0lz5ZMLuRb&#10;WqGopV10/5ZuHSVsWmPTONbSvV1mLcmPtZh7o+5tR7vtdPp6JWPUwzVoes2cMfdi8+nrrpBJLJNz&#10;GxvkTDctxkR3amz5vM3a2DAlQKmxxeJ+5LphAapx+robi+uwWrZarUhCznHO7GioKNIWzB/Xeflp&#10;ZgM9AOqCAwIQgAAEIBAT2LWtoEmct39RbeS3HV5TjMZRL6rnVm1YeF8ggcw82ZLMRKZtabZlyJkt&#10;01mrArKWi2ocN8G2fN6tUx0riMxe7GLC8zTRnLGY2zKolNsKndntbkcGUxfn1VWbK+Og665kSHtl&#10;afxcd9FmpgIyuK7aTHez1bNjm8bBlQmjxTIT9awbVpfbBjGzo6GiSFso5gFIw+cKBCAAAQhAICZQ&#10;WMno3hN1QL7y3qXFyBx1VAdexBCeQGYyqW7d6+6UhOWuJj0sq3dz6XTWKpuWYFt6HMdnjZWom3Sy&#10;jnQxcVhH5uRMEt6O3TYtkOgl7sv917oYHIu5nXDDvnU7cmOxBomT/BoncWP8rdudwXdbdjsthWme&#10;GC5d9BiLPRWZHRlb1zH33I1iWAsW0ZgPgPswcA4BCEAAAhBwCezfVcQkzrYNbp8VPtebMoWtWNv/&#10;wh0VJoXrRRFwk95E7m35s5uOyi93/sLNWi3pVZvMrNX6Shi0xrJmGkdGzAG3lyi/ndkyJiZkNt02&#10;8bnbLG6c/jdPLNaF1sJZVW23uwS3mfReTecd7r2J9gmvTB3MvOqUtJMI3xBp/Zj1F+M1qtEtvWgW&#10;RoeXWNSRqULZzOxoqCgyLciyRWeh6SRBwCJy28TneR6ACAoHBCAAAQhAYD4BLR4rpmS06rbV5th8&#10;6IrCpnLefLuyNRpqM96lD8TSSDcTjr12s0c3XdQfz9vaydFJqnUar+CycDOzVjOYU+PIWrfXa82t&#10;8pKH2pYl3g7SOpppE5d60+fRof9rtzKaubfYeZ5YzG0l9r1+T8WyLfZ04LHluVLGs/7o7RXdaKu8&#10;cmqcuLtWtOfmbGjp8G34ZLPdmd1NVXpKlAYPwfCxzOGNXnpqu/UcMjsyjZMnikwLcyTDPgD2JHAC&#10;AQhAAAIQMAJPHihiEmfnFuuwDifSHSu65xcjc3YcWVcHZMQQjIAt9VEurlzUTVzVp/upO0eTx50B&#10;WWue2+vXxoU5WOPUL/ZFI+JpWRQRDSAAAQhAoEgCWkI2cpG0/DeqblvNjkOv3l+MxtHeo0zl1Ozh&#10;8RuOzVBI42Qm3jZNkJh5WdQNstYEouI1TmFDMH5H41tI0OZbCEAAAhCAwMgEXjxahMCp2SSO0V7/&#10;8PJiZA5TOcackzQBkzDSOO5qNGvpiqDMBtYycULWmgCCxkkAcb/laXFpcA4BCEAAApMlIPWRfy5m&#10;tJbfW9VX3bZaHqfOntAkSwEy55I7z1VftWRIUGMScLPuhaZp3DZDLVcja02Mjksyc8os0X78bwsb&#10;gvE7Gt/C+LiwAAEIQAACEBCB09PBBY5k0UP6L199jz3HtxagcdTFTY+trC9FIoMABCAAAQhAAAIQ&#10;gIAfAlIfo03N5L+rxpM4NgarfnJRATJH1aqZyjHmnEAAAhCAAAQgAAEIQCBNoJh9Px/fm+65blde&#10;OXOsmO1yVu+9uG7siAcCEIAABCAAAQhAAAL+CEh95J+OGa2ltt3R5jtNOFQToICpHHWh7UebwJMY&#10;IQABCEAAAhCAAAQgMCyBYvb91M47zTku372sAJnDVE5znigihQAEIAABCEAAAhAYikDvieCTONp2&#10;p1HH86cPF7Nibf8LdzQKLMFCAAIQgAAEIAABCEAgD4EC9v08+nQeR2rVZutT1xQwlbPy3qW1okYw&#10;EIAABCAAAQhAAAIQGJvAc0eCT+LcvnFsLyto4M23z0qAFCBzVLC6gnhwGQIQgAAEIAABCEAAAqEI&#10;FLDv58mXQjlfcrvP/GxfARpHG49KT5UcBe5BAAIQgAAEIAABCECgGAJSH6MVSct/lzRUkw9t1lmA&#10;zFEltyZDJnYIQAACEIAABCAAAQgYgQd3hNU42vTz1EnrrYknmmFZ0T0/tMzRVM6Zt6abyJeYIQAB&#10;CEAAAhCAAAQg4BAoYN/Ph7pOf009PXhiZ2iNI/uaMGoqYOKGAAQgAAEIQAACEIDALIEDu4NP4khG&#10;cYjA+oeXh5Y5KlV96uwJaEMAAhCAAAQgAAEIQKCxBArY9/PgnsbSTQYu9aHlZKFljpRUsmO+hwAE&#10;IAABCEAAAhCAQGMIPL437CTOprV9ySgOI6AKz6E1juwfnX7UeuQEAhCAAAQgAAEIQAACjSIQet9P&#10;aSiOBIHVey8OLXPURaJTvoUABCAAAQhAAAIQgEATCBx9OuwkjgQUkzjpB0kr1i6589zQMmf/C3ek&#10;u+YKBCAAAQhAAAIQgAAE6k3g9o1hNY40FEcmgZ3P3hha46y8d2lm11yEAAQgAAEIQAACEIBAXQmE&#10;3vdTkzgcAwhc9cAFoWWOlNQAB/gIAhCAAAQgAAEIQAACNSOwc0vYSRxpKI4BBF45c0x1noPKHNVw&#10;096jA3zgIwhAAAIQgAAEIAABCNSGwKmTYQWOBBTHogRuO7wmqMaRcXWxqBs0gAAEIAABCEAAAhCA&#10;QA0IPNQNqHG+t6p/eroGkIoI4fLdy4LKHLYELWIU6QMCEIAABCAAAQhAYNIEXn+tLxmy4epQXxJQ&#10;HDkJPH/6cOgVazc9tjKnMzSDAAQgAAEIQAACEIBARQns3xVK3Ug3adPPN3gFZJgnY+tT14SeymFL&#10;0GEGhLYQgAAEIAABCEAAAhUjoA1rJEPCTeKw6eewD4TKAqjOc1CZw5agww4K7SEAAQhAAAIQgAAE&#10;KkRAGiScwNm6nk0/R3kWNM8SesXaoVfvH8Uz7oEABCAAAQhAAAIQgEDpCQSdxGHTz5HHf/OhK4JO&#10;5bAl6MhDw40QgAAEIAABCEAAAmUmIA0SbhLnrpvLHHrZfdOKtUvvWRJU5uw5vrXsFPAPAhCAAAQg&#10;AAEIQAACQxLYtiGgxmHTzyFHI9n8mZ/tC6px2BI0SZzvIQABCEAAAhCAAAQqTiDoJM6ubRWnUw73&#10;Vec5qMzZcWRdOQLFCwhAAAIQgAAEIAABCHggsHNLqEkc7bajPXc4xiegFWsruueHkzlsCTr+GGEB&#10;AhCAAAQgAAEIQKAkBLSQLNybONpwh8MXARVAC6dxZJktQX2NFHYgAAEIQAACEIAABCZLINwkjgq1&#10;ac8dDo8E1j+8PJzM0VQOW4J6HCxMQQACEIAABCAAAQhMhEDQSZwnD0wkpjp3euatadUHCCdz2BK0&#10;zk8PsUEAAhCAAAQgAIFmENi9PdRCNRVq4whB4OCJneE0jiyzJWiIUcMmBCAAAQhAAAIQgEAxBFQN&#10;QDUBAr2M8+LRYoJoYi9BV6yxJWgTHylihgAEIAABCEAAAnUh8FA3lMDROz4c4QiEXrHGlqDhxg7L&#10;EIAABCAAAQhAAALhCISbxNHc0OnpcI5jOSIQdMUaW4LykEEAAhCAAAQgAAEIVJFAuEkcWeYogEDQ&#10;FWtsCVrACNIFBCAAAQhAAAIQgIBHAirprMLOId7EoV60x2EabOrU2RPhaqyxJehg+HwKAQhAAAIQ&#10;gAAEIFA2Ao/vDSJwJJqoF13kWOvFmXA11m585AtFxkJfEIAABCAAAQhAAAIQGJlAuEkc6kWPPCgj&#10;3/it/Z8JJ3PYEnTkceFGCEAAAhCAAAQgAIEiCYSbxKFedJHjGPcVdMXaVQ9cUHxE9AgBCEAAAhCA&#10;AAQgAIGhCISbxKFe9FAD4bFx0BVr+1+4w6OrmIIABCAAAQhAAAIQgIB3AoEmcagX7X2khjIYbsXa&#10;iu75b759dihnaAwBCEAAAhCAAAQgAIHCCISbxKFedGGDmNlR0BVr1JHOZM5FCEAAAhCAAAQgAIEy&#10;EAg0iUO96DIMbrgVa5fcea40VBlixAcIQAACEIAABCAAAQi4BMJN4hx+xO2H84kRCLdi7abHVk4s&#10;KjqGAAQgAAEIQAACEIDAAgS0c02ITT+pF70A7wlcDrpijTrSExhRuoQABCAAAQhAAAIQGEhAYiSE&#10;xjn50sBe+bBYAuFWrK36yUXFhkJvEIAABCAAAQhAAAIQGETg6NNBBM7u7YM65bOJEAi3Yo060hMZ&#10;UDqFAAQgAAEIQAACEMgkEGISR/WiX38tszcuTpJAuBVr1JGe5LjSNwQgAAEIQAACEICAQyDQJI6q&#10;tHGUk0C4FWvUkS7niOMVBCAAAQhAAAIQaBqBEJM4W9f3VaiNo7QEAq1Y+/T2c6gjXdpBxzEIQAAC&#10;EIAABCDQEAIq7Byi1IDmhjjKTCDcirX1Dy8vc+D4BgEIQAACEIAABCBQbwKB9sTZuaXe2GoSXbgV&#10;a9SRrskjQhgQgAAEIAABCECgggT0yoz3SRyVGjh1soIsGulyoBVrK+9d2kicBA0BCEAAAhCAAAQg&#10;MGECgSZxHupOOC66z08g3Io1TRLld4OWEIAABCAAAQhAAAIQ8EIgxCTOprWUGvAyOMUZ0aY2n/zh&#10;lPev5Xef9+bbZ4sLg54gAAEIQAACEIAABBpPINAkTu+JxpOtIABVCfCucWRw86ErKggDlyEAAQhA&#10;AAIQgAAEqkogxCTOXTdXlUbD/T7z1rS27/Quc1RH+pUzxxrOlvAhAAEIQAACEIAABIohEGISh1ID&#10;xYxdoF4OvXq/d40jg6v3XhzIYcxCAAIQgAAEIAABCEDAJXBwj/9yagd2uz1wXj0CWloWQubofZ/q&#10;scBjCEAAAhCAAAQgAIFKEXj9tb7mXPyWjL71BkoNVOohyHJWJQIuvWeJd5mjVXAUH8jizTUIQAAC&#10;EIAABCAAAW8EVNvZr8CRteeOeHMPQxMkoL079RKNd5mz9alrJhgUXUMAAhCAAAQgAAEI1JuAduf0&#10;Pomzc0u9mTUrOukR7xqH4gPNeoaIFgIQgAAEIAABCBRLQHrE7ySOFJMWv3HUicDlu5d5lzkUH6jT&#10;E0IsEIAABCAAAQhAoDwETr7kWeBILqkGNUfNCDx/+nCIFWsUH6jZc0I4EIAABCAAAQhAoAwEtm3w&#10;rHFkkKOWBHY+e6P3qRyKD9TyUSEoCEAAAhCAAAQgMEECR5/2LHA0ifPy8QkGRNdhCaz6yUXeZQ7F&#10;B8KOGdYhAAEIQAACEIBAkwho08+t6z1rnAd3NIlg82I9dfbE8rvP8ytztAROC+Gax5KIIQABCEAA&#10;AhCAAAT8E9BbM35LDWxa23/jrH8/sVgqAnqDxq/GkbWrHrigVDHiDAQgAAEIQAACEIBAFQlIjEiS&#10;+NU4WvnG0QQC6x9e7l3m7Dm+tQnoiBECEIAABCAAAQhAIBwB75t+siFOuMEqm+U33z6rWgF+ZY6W&#10;wJ15a7pskeIPBCAAAQhAAAIQgEBVCKhetN9NP9kQpypD78vPZ362z6/GkbUbH/mCL/ewAwEIQAAC&#10;EIAABCDQNAI/2ux5ldqTB5qGkHj7qofmXeZIOkEWAhCAAAQgAAEIQAACwxLwXi/69o3DukD7OhDQ&#10;irXLdy/zK3NW3rtUZutAhxggAAEIQAACEIAABIoioHrRt97gcxJHq9S08o2jmQRU81mVn/3KnNsO&#10;r2kmTKKGAAQgAAEIQAACEBiNwME9PgWOyrLt3zWaI9xVEwI7n73Rr8aRaHrlzLGa0CEMCEAAAhCA&#10;AAQgAIHABF5/zXOpAW0hqokhjoYTWL33Yr8yh+1yGv5EET4EIAABCEAAAhDIT2DXNs+TOC8ezd85&#10;LWtLQDWfvZeS1vRQbXkRGAQgAAEIQAACEICAJwLPHfEscB7c4ckzzFSfwKFX7/c7lXPJneeeOnui&#10;+mCIAAIQgAAEIAABCEAgFAHvpQZYpRZqqCpr13spaS2BqywMHIcABCAAAQhAAAIQCE5AlQFUH8Dj&#10;18vHg/tMB5UjoPdo/M7m7Dm+tXIQcBgCEIAABCAAAQhAoAACqu2sCs8eBQ611AoYtSp2oXpoWmPm&#10;UeYsv/s8VqxV8UnAZwhAAAIQgAAEIBCawLYNPgUOq9RCj1el7e9/4Q6PGkem1j+8vNJAcB4CEIAA&#10;BCAAAQhAwDuBx/f6FDjs+Ol9gOpn8MZHvuBX5kg31Y8SEUEAAhCAAAQgAAEIjEbg9LTnVWoHdo/m&#10;CHc1iMCbb5+99J4lHmUOK9Ya9PQQKgQgAAEIQAACEFiMwI82+5zE0Zo3dvxcDDmfRwSeP33409vP&#10;8ShzqLHGgwUBCEAAAhCAAAQgIAJPHvApcFilxkM1FIH7jt3iUePIlAwO5QCNIQABCEAAAhCAAARq&#10;RuDUSc+r1PReDwcEhiKgcgEeZY4qtqlu21AO0BgCEIAABCAAAQhAoDYEtKLs9o0+J3Huurk2bAik&#10;OALeX8zR/jvFeU9PEIAABCAAAQhAAAJlIqDKAB53w9m0tv/6a2UKD1+qQ8D7jjm3HV5TnejxFAIQ&#10;gAAEIAABCEDAD4GXj/sUONJKR5/24xhWmknA7445KmXwzM/2NZMkUUMAAhCAAAQgAIFmEtAqtVtv&#10;8KlxHuo2EyRR+yRw02MrPb6Yo8LUWgXn0z9sQQACEIAABCAAAQiUmMDu7T4Fztb1FIsu8WBXxzVJ&#10;kst3L/Moc1TNoDrR4ykEIAABCEAAAhCAwOgEDj/iU+CoWLSKs3FAwAsB7y/m7Dm+1YtjGIEABCAA&#10;AQhAAAIQKC0BikWXdmhwLCZw6NX7PU7lUEqa5woCEIAABCAAAQjUm8AbZz2/hrNzS72BEd1kCOw4&#10;ss6jzNH6t8mEQa8QgAAEIAABCEAAAuEJSJJ4LBat13AkmjggEILA6r0Xe5Q5qmYQwklsQgACEIAA&#10;BCAAAQhMlsDje30KHF7Dmexo1r537xuDqjZ17aERIAQgAAEIQAACEGgUgReP9qVKPE7i9J5oFD+C&#10;nQCB508f1ts0vmZztGOODE4gDLqEAAQgAAEIQAACEAhA4PR0//vX+RQ47IYTYJQwmUHA78ag2jHn&#10;zFvTGd1wCQIQgAAEIAABCECgUgS81xm462Z2w6nUE1BxZ7c+dY2vqRzZ0Ws+FeeB+xCAAAQgAAEI&#10;QKDpBN7+Rf/2jT5ncDat7b/+WtOpEn/BBL61/zMeZc5th9cU7D/dQQACEIAABCAAAQh4JLBrm0+B&#10;ozd6Xj7u0TtMQSAXAdUfUP1njzKHjUFzcacRBCAAAQhAAAIQKB+B/bt8ChzVKzj8SPmCxKNmEDh1&#10;9sSK7vm+ZI7qD2in0WaQI0oIQAACEIAABCBQHwIHdnsWOFJMHBCYIAG/ZdZUsY0yaxMcTbqGAAQg&#10;AAEIQAACwxLwLnC05o0DAhMncPDETl9TObKjiSHKrE18THEAAhCAAAQgAAEI5CHgXeCoaoFqF3BA&#10;oAwEdhxZ51HmrLx3KTKnDMOKDxCAAAQgAAEIQGAAAe8C59YbKKQ2gDcfTYDA5kNXeJQ5q35ykWoa&#10;TCAMuoQABCAAAQhAAAIQyEHAu8DRzqGnTubomCYQKJbA+oeXI3OKRU5vEIAABCAAAQhAYAIEvFdR&#10;U6Xo545MIBC6hMCiBDTzovkXjzJHW/As2ikNIAABCEAAAhCAAAQKI6CXZfzug6My0fpC4BQ2gnQ0&#10;AgHJHL1N41HmaG5oBDe4BQIQgAAEIAABCEDAO4E3zvZVEyBWJR7/ZSsc7yOFQe8EVC7A46Y5kkur&#10;917MuznehwmDEIAABCAAAQhAYCgCellGNQE8SpvYFAJnqFGg8QQJvHLm2PK7z/M4m0MJggmOJl1D&#10;AAIQgAAEIACBo0/3VRPAu8BR4QIOCFSIwNHpR7Whp0eZQ0HpCo0+rkIAAhCAAAQgUBsCegHnwR3+&#10;1Y3kEgKnNg9JowLxLnMuvWfJ86cPN4ohwUIAAhCAAAQgAIEJEtD6tK3rETgTHAG6LiMB7zJHc0P7&#10;X7ijjKHiEwQgAAEIQAACEKgXAb0po5LO3tenMYNTr8ekodF4lzla/7bjyLqG0iRsCEAAAhCAAAQg&#10;EJ6Apm/uujmIupHAeXxv+ADoAQLhCYSQOapCcOrsifC+0wMEIAABCEAAAhBoEAG9faPXZAJN30jg&#10;UEWtQQ9TA0INIXO0bu3giZ0NgEeIEIAABCAAAQhAoAgCLx4N9faN1I10U++JIqKgDwgUSUAFpf3u&#10;mxMXbdMmodqRp8hA6AsCEIAABCAAAQjUjIDUTbjFaRI4qjv93JGaMSMcCMwSkMxRbTSPBaVjU5rQ&#10;2fnsjVCGAAQgAAEIQAACEBiWQGh1I4Gjymx6wYcDAjUmoDkX7XTjXebI4OW7lz3zs301RkdoEIAA&#10;BCAAAQhAwCMBTawEnbuRutHXzi39N8569BpTECgpAcmcqx64IITMkU3VIjj06v0ljRy3IAABCEAA&#10;AhCAwKQJvP5a/+Ce/q03hCqbFkub+F92+Zz0aNN/0QRuemxlIJkTz+nsOb616JDoDwIQgAAEIAAB&#10;CJSYgCZudm0rQtpI4OgFnKNPl5gFrkEgGAG9RPPp7eeEUzp6T0cVCZjWCTaAGIYABCAAAQhAoAIE&#10;JG0e3NHftLYgdSOBs20DL+BU4MHAxXAE9AbN8rvPCydzYsvq4sZHvqD61eECwTIEIAABCEAAAhAo&#10;DwG9AqNplN3bo/kUd/FYAef7d/W1yQ4HBBpOQFt5hns9J6GeVLxaa+T2v3AH+4c2/KkjfAhAAAIQ&#10;gED9CLx8vP/43mg1muqYFaBl0l1oqkhV2jggAAEjcNvhNUHXrSXEjr7V5M7qvRerXy1me/Nt6n3Y&#10;UHACAQhAAAIQgEA1CKh6gCZrNG9SQHm0tKJJXJG2on5aNZ4bvCyWgNathdg9J61uMq+oorUkz9an&#10;rtlxZJ1UDwvbih18eoMABCAAAQhAYHECmqmRqFGxMgmKYgqjJYRM5rfyhPICiw8eLRpMQPMpenEm&#10;U4NM5KLmerSO7lv7PyPtoy8tcpP8oYhBg59QQocABCAAAQgUQeD0dLToq/dEJGce6kbTNEVWDMgU&#10;MpkX9bKPVsdxQAACeQhoQkcbek5E1AzVqeq2SQFFE0D/55OxCOJfCNSSALo+zy8u2kAAAhDITyCW&#10;MFIxhx+JVIy+VPdMQkZfxZcIyBQveS5KfLE4Lf+g0xICMQFVlpaIGEp00BgCEAhBQMKN30sQgAAE&#10;IDCAgMqISbDYl3bYjJWL/t25ZVa83L5xMnUA8qiVYduoXJtkGgcEIDAagTNvTSu5QumEyFqxCYH8&#10;BNA4o/0Ga8JdyugskeMEAvUm0N3S/+F3Z9WKZlu0/8uwuqAG7b+3KppvQt004dc7MRZAAKWTPxel&#10;JQRCEEDjFPCLrqJdKKetQdpGCBCAwKIEtIJO1dtUxo0DAhDwS0BKR3WetcFNiBQOmxCAwAACaBy/&#10;v83qZA2Ns2hmSAMIVJ2AltjppSHeu6nTr25iKSeBgyd2qtDZgHyMjyAAAb8E0Djl/GVYBq/QOFVP&#10;X/EfAgsRUDloTdywLK0Mv2nxoVEETp09cd+xW7SjTcE7h/pNHbEGgUoQQOM06rfrUMGicRbKD7kO&#10;gYoSkLRRtTS9ascBAQhMnIBmdpSDqYwzK9kqkTDjZOUIoHEm/luutA6gcSqax+I2BBIEfrQ52ubm&#10;1MnS/rLBMQg0nYB2EdVeHjuOrLvpsZVSPd5neS69Z4nMxl9K/PS1/uHP6Ss+518I1JIA++M0/Rfr&#10;wvGjcRKJIt9CoCoENF+jotb6EdaUjQpfc0AAApUj8MqZY8rQ3C8poIUSUZU1cFvG51oXV7mocRgC&#10;EIBAAQTQOFVJaPGz4QRUFU31rrWpTSxqKCBQwK9HuoAABCAAAQhAoKIE2B9HGSNfDSFw3/b+fbfP&#10;G27b3FPyIf6SlJismIrd0MKzeFB6TzBNU9FfrrgNAQhAAAIQgAAEIACBkhJQXTL9KSD99dyReXJp&#10;KJ345IF5BnmJpqRjj1sQgAAEIAABCEAAAhCYI9Du9qdmjvbUVL/fnbvM/0MAAhCAAAQgAAEIQAAC&#10;EKgkATROJYcNpyEAAQhAAAIQgAAEIACBBQigcRYAw2UIQAACkyFgv5bjSXb331Zrqttp93u9TM86&#10;3V6rpTn52aPdavV782bn9c3U1GyDfrdtRux6SxP6vU58vdNTY12IbnBn+a2xPjIjdtG1IDtytNXu&#10;xA7po267pWsLNZ7tNxVFrzvrkjk8lG+xG+1Od0r45g7BSZs1+3Yi/6MbZzjo1uiuXtcGqNMSmWgs&#10;hvVHt3R788h0RKbXnWqrr+jodQRqwaPV6cXNzIF00/TDkI53wECkb088S+pxFs7wVNPecgUCEICA&#10;dwL2uzrxXzHvHWEQAhCAAATyELBfy3Eem/5XmboS7YQpy3sT7d1s2XJatTF5Ijt23VUoQ+XtmRZk&#10;2ZL22Ks4J1+osXLmqVYn4f/sjTPiyEIeyjdrnLY8QCPEfSX8T1gwttZF4r+kFqludIFbe9dgJMDm&#10;9IJZtpDdExvrTP/zYzT33HFXR2bfdU/nrleZIcTtM71y/eccAhCAQAEE7D+mid/MBXRNFxCAAAQg&#10;8P/ZO38dV5IqjPeduxKIiAACJCLyzYjmNXgGnBGxCdmNie4jrBDiESYimJiUcHgHNkNikS5fueyf&#10;PldVt8ue0Wiu5+vV+nYfnzp/flV9qrrb9vQEKMvNCrM59DXzRhNfvrKmlSlvjtyVWcQ2swPKbgSh&#10;W0BI5BvXOBsr89r8YaeHJodtPjY3u7cgQXmGwsWUr9uP5lsvCqCq7RuKx2GD4Xw8xbs9TTtaav/d&#10;iEoWuAbpryY839bo/tgxEon32sxYci+XUm0g5zAEegIbg9BHNeOfexE+vDHiFYwxLzucvwTQP77s&#10;n35KWeM/j6drRzQMn/N4mq7xcvTMnm3GwO5BT8Blvmz10TldX7t15ql9bXLM9GCtfMTi9Ebc2jhx&#10;j9kPgRAIgfdGoCnLpK+JdVc+pHQoqkzcvuAswv3n01zIvM8kogrvcxNyn1yuW7e7BczOuCPrMvvo&#10;M2DHLO6PH99yI/OxYRZclSdylklwZgcdb4vr6+KRca5QZIFpsVw9HT9GKPnV1zjELCNnMdJB9JoP&#10;m42xhBcno9SQb1AFb3ZCYI0AA0nDeGNjmD1zJawwfOQ3HstieP+RVKLFXdWsYfRnU9Wft0xtaU4r&#10;LMsddRvlJlodgoWAm50m/sYCxQcXM/HIBfpusExXc4+nSZNyJJuEyiwmIcPDA6O5HELJNe93Uj/Z&#10;3JH7OlE6HoDlGEDJrNm2DZ7tF1nOFgIhEAK3TcDL8v6u/0m6vKvqWiu5zyzU9pM2x4PhLKA3kXuJ&#10;xqzPI65MAC50C5h1zTVl5rJmIvAVAtPcRbHJo2/6MpPfrGvcuSZePP5hUmjOsCJT0qlOMSJ3Pp96&#10;SHWfq6Q+eIw3bw0xkgu95jFsj6UmqnmqTcMchkBPwKucToe1jUHOsPdzCiN+VjLmZZMR7mfH0Jeb&#10;dQtVuYaBnLNJeV1kmbPPA5YRLBOzm93HJsFX/3iaNB3gM3uWMTDsVglBDXwJa/lde2pPnEObjMle&#10;jbf6AR9JCIRACLwTApRlyq8n7pWzzrzb+mttmd+lgE2fXKj5TRgoq8JjBKFbQOiaQ3c+ZffL+35J&#10;f1FslUDz0QKmJ1+9OCvte1TS183Iz5/1YYcHHriQ/nw8brPJdOOtJrAeSFXYttC3ooPotfmxVD1e&#10;QbXJJYch0BO4dBy+4Eq4LEQ3HyJz1pwta8qLRKR81vJ8GcFsU5yRbyyn0fG2uPakELqmkhoSoLzI&#10;wnWPpzFLOZKvF+xZma3fY1WdvC+/JHPYah2ex0KmJwa7zxuQjtwwU/RDPZIQCIEQeFcEhsUWAr6O&#10;rRMZ+sea3f7LlLFWdZGjKXdMcC6UHGUv3QhdGaFrugWU1zRr1iTIVHtRbE6sQUMA1VH/WmbD4+/C&#10;NW09qfl4NjL1OJvLnyYwJtlmJbNhXBZ6jOjDAZ0+2SpB06NtlNFpws5hCEwSYBxyym83fOZKmObN&#10;CeWDnJshnDVeARQech//F1mmjDRZY7nx6EzmH6Tixa0NXaA5Ew+ZAqqGhxG52y5rxDAE6GaHw4Pm&#10;nheaLqyBEXDtdI+TS5Lepg8JT0ea98tOH2vUD29W+31b76/sh0AIhMD7JEBZbmYWaFCcqwL6KuPD&#10;DTtrVRe5Ty7UfBcqBpTlq58LXHmo6RZQXps4asr9kv6i2MDlcOS6/Ar36cfsIdzsKLyHh6edLnaO&#10;Hyyvpkh/Pp6NTDfeauLpgVSFbQt9KzqIjpgfS8+n2iSVwxCAAOOQ2sVbwx1G4xUr4avPGi+Aiqo/&#10;my61TBlpssZy47E4PfwEvc7gk805NMQ8KrV5O4+nSZNypMif07NqvjGQmrcmsRCk0FH/G8L1cF5z&#10;2DzCEAiBELhJAk3t7XOk7NepkJnRpwa1wg43J9eqLnK3gNmmmA/lQwsIGwvI3R1JEW1N3KceJu5h&#10;DNLv5fhSDNp25Q8MfV77A0M96l7iBpnjer+1YS8fptMr+x3CPgauVhxgVbsII7lgh4CRVLPNWKLh&#10;S1Htc4zkPRNgvDWr/TUmDHtKhDSHRnzo1vO3l7iX3siaPnLOHSQ6TagVGO8tr519QzteSeppyCsB&#10;4KvZUds3+HiaND3+5/Sssu4hg6J/awYLQQ77FOPamdf0VtkPgRAIgdsm0NfeJl/Kfl0A+GTHBYJ/&#10;X5J5f63qIvfJhQlXxVxyPsmMdy/yQwsIXVO5IHd3ZC3lksXmR+LnYxv6QtgE1nDWIcmyRHHXQ+FZ&#10;VlyhyPvJB9ft77dOXuPsLRz+DmkN/iKMcKAjJsdS39C79SzVnnMkIeAEfBhrOA03ap0acp5S6yTE&#10;iF8oMXRls56/Pub7846zFXe9hRo58uHZNGOZ2oKFxjIxe8oORw2/3sfTPUBP84qeVfPhGKhU197S&#10;eNh4ak+Q3hfVYPM6r9k0zGEIhEAI3DCBtdpbU/YZmWmXJj7f1X2mS5YBrlMtUI1Rli8mXNf3/eHK&#10;AQtDd3WeGrqTx2ETPPocNx8buBQYl2l84dRTGI4owIKaNQ+ZXs2K1PqdfkXk4RGDN3z4rF+4Lds8&#10;xmFHkLIbr/uk/EyqNc68hsAagY1ByLDklJQRxrwL/TQZ3o5AOGwus4xzOaX+cNZIiAUpI+c0WQts&#10;zbKXNbfcy/FVadzG42mSOgtwvmd9IDnSja7RW2yERF/7kPAqrT66v78vF5j6ZtR+69tiNjshEAIh&#10;8G4JUJaHK3CvnEy7YuVlv058ei2TxcOukmQe513t1CUBNn1yYWLVBLrYIwaae4XvLQzdbV/j+PSB&#10;l7rjSxelc1FsKDc2dQicjcE2TERtHT4uZljJ176LhfVk87bOto+NvtasiglGyzzGvteqL+xjXDtl&#10;bBzHktRI2XXqvqv1wUcSAmcJUAP70YXEa4KfpPuL/bLQ5O/8qolOrvpomLFdxvPT5xqJuytmNx8i&#10;c9bIrA915Fdb9nNKRrgn49lVj0NfCJvAetoYJH53PRRuxyMXgJX36x5PE78DJNRittzGub5n9ymU&#10;HtfY4DaXzFJs8TUkgJBM3SCDjTpMOme7o++gSEIgBELgVgkw4VItPVMKbF85H56e7o8XIyq/5U/X&#10;HX/jpVpYq7rIfXJh1tOk//TlqfyF6OOKWv/W+ZfAegvMF4qTbfsap1qb+VPjF8Ums803c5Xm7r6F&#10;Qy7NjibE8vd0jrkrlz79S+OxkAobxaMbgILMRMm02wRTDxkDUuPPwrKKqzozGPtew93ZsSTN51DF&#10;UXZCoCewXQN7/WG1oewMd5rqum2BGxpDte2yNmxCSFhWUpQR3m12iJkrOJUOLoVYt6PWg6oS8HKd&#10;SEkZTgFNGBy6I4oJ7/Y722UNCx7DNr3ehSQeFZkONdeUt7EQ59Bm7dBh2N7Xa10TeQiEQAjcNgHK&#10;stdqpawbWPf2I/zNuzNMvDhzV2qm4XU6r+zuuiDfTivWLZo6txcDLxUzHeSLipcyHjshcDWBtRq4&#10;ZpAl5a48DT3ZVCf1c77cPeC95hTzsw+dusOKV95x5Drb1ziTlmWcaxx/pOuOPGaUXaHuz9T2YSJq&#10;7utwXMzEo/j3vdbxl+B4583j77tyWI6I87qeZSDt71G1sem4YYW7hqpjWctUTRgqQzuNkZ5AJCEQ&#10;AiFw8wQoy02ZbQ6b4jyDxWfbfb2VoGzDyaW+Nfk6tIBQkXu0yMsUc/y4yKSjG1bz3tleDLwUhHTE&#10;S5GMnZclQA2cvJPDklJ1pjxePC6qebipk6s8jV3KKlf/P5XfjR9sZ59+4sircV27bp9NZy0rGq4p&#10;tFQ+++hc+s95kHoA8pYeTw8BAvy6nmUgVaT7m4RlDGjrP+cgpDNY6rhp4Zdf7NSgkoGyEXb1VV9z&#10;jVPh5DUEQuA9E6Ase3n0/TJH2zcjLmLFZxIwqOX0cHK5yOyaBc3s9SZernHO8tTsyN3mXOOcxRWF&#10;GyZADZy8xnlNFNQ6lVAva68Zw1fk6/XL2huBk3HyRjoiYYRACLwpAszvXIawo7tu5eucx19uuS7s&#10;k2/W7D8WRTXW1dN1D1Y2LNQ7Y18eDl/vVcwbytdldButXn8xkI64jZFze1ls1ECKoXZe51ZAg5ez&#10;RgH4NQ7yq6to4+g2DufL2o0BJJ1mnNxGtyaLEAiBEAiBEAiBEAiBSwm85Wsc5ZLH0/Md+m6vcdbG&#10;yTy6aIZACIRACIRACIRACNwSgTd+jSPUeTw9Od7e8zXOcJxMcotaCIRACIRACIRACIRACIRACIRA&#10;CIRACIRACIRACIRACIRACIRACIRACIRACIRACIRACIRACIRACIRACIRACIRACIRACIRACIRACIRA&#10;CIRACIRACIRACIRACIRACIRACIRACIRACIRACIRACIRACIRACIRACIRACIRACIRACIRACIRACIRA&#10;CIRACIRACIRACIRACIRACIRACIRACIRACIRACIRACIRACIRACIRACIRACIRACIRACIRACIRACIRA&#10;CIRACIRACIRACIRACIRACIRACIRACIRACIRACIRACIQABH6yLMv/7pZFAu19o/+//fBh+an+/a+k&#10;x63K75ZfS/Dj3c+X0mpZ/r7X+HB395vf/emP3/3+D8vyz+XPH5flZ8tffrn7rvxfjh///auD3Y/L&#10;t2r1n2X5+It9+0/lVS+fDjufDgePj4/L478el7/944fly48/LN9//1fpfFpKhOVlH6p2yn/loMT+&#10;jd767d03i9xr+z8AAAD//wMAUEsDBBQABgAIAAAAIQCnTXB53wAAAAgBAAAPAAAAZHJzL2Rvd25y&#10;ZXYueG1sTI9BS8NAFITvgv9heYI3u0m0McZsSinqqQi2gnh7zb4modndkN0m6b/3edLjMMPMN8Vq&#10;Np0YafCtswriRQSCbOV0a2sFn/vXuwyED2g1ds6Sggt5WJXXVwXm2k32g8ZdqAWXWJ+jgiaEPpfS&#10;Vw0Z9AvXk2Xv6AaDgeVQSz3gxOWmk0kUpdJga3mhwZ42DVWn3dkoeJtwWt/HL+P2dNxcvvfL969t&#10;TErd3szrZxCB5vAXhl98RoeSmQ7ubLUXnYLkIeWkgkc+wHb2lCUgDgqWcZqBLAv5/0D5AwAA//8D&#10;AFBLAwQUAAYACAAAACEAT6GuxboAAAAhAQAAGQAAAGRycy9fcmVscy9lMm9Eb2MueG1sLnJlbHOE&#10;j8sKwjAQRfeC/xBmb9O6EJGm3YjQrdQPGJJpG2weJPHRvzfgRkFwOfdyz2Hq9mlmdqcQtbMCqqIE&#10;RlY6pe0o4NKfNntgMaFVODtLAhaK0DbrVX2mGVMexUn7yDLFRgFTSv7AeZQTGYyF82RzM7hgMOUz&#10;jNyjvOJIfFuWOx4+GdB8MVmnBIROVcD6xWfzf7YbBi3p6OTNkE0/FFyb7M5ADCMlAYaUxndYFQ8z&#10;AG9q/vVY8wIAAP//AwBQSwECLQAUAAYACAAAACEA8ewh9AsBAAAVAgAAEwAAAAAAAAAAAAAAAAAA&#10;AAAAW0NvbnRlbnRfVHlwZXNdLnhtbFBLAQItABQABgAIAAAAIQA4/SH/1gAAAJQBAAALAAAAAAAA&#10;AAAAAAAAADwBAABfcmVscy8ucmVsc1BLAQItABQABgAIAAAAIQBKfIktcAMAAB4IAAAOAAAAAAAA&#10;AAAAAAAAADsCAABkcnMvZTJvRG9jLnhtbFBLAQItABQABgAIAAAAIQA4BI/Uh70AAPbSHAAUAAAA&#10;AAAAAAAAAAAAANcFAABkcnMvbWVkaWEvaW1hZ2UxLndtZlBLAQItABQABgAIAAAAIQCnTXB53wAA&#10;AAgBAAAPAAAAAAAAAAAAAAAAAJDDAABkcnMvZG93bnJldi54bWxQSwECLQAUAAYACAAAACEAT6Gu&#10;xboAAAAhAQAAGQAAAAAAAAAAAAAAAACcxAAAZHJzL19yZWxzL2Uyb0RvYy54bWwucmVsc1BLBQYA&#10;AAAABgAGAHwBAACNxQAAAAA=&#10;">
                <v:shape id="Text Box 1821213260" o:spid="_x0000_s1060" type="#_x0000_t202" style="position:absolute;left:1524;top:29794;width:19507;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xbMyAAAAOMAAAAPAAAAZHJzL2Rvd25yZXYueG1sRI9Ba8Mw&#10;DIXvg/0Ho8EuY3XiQSlp3TIKgd5K0/0AEWtJulgOsduk/346FHqU9PTe+za72ffqRmPsAlvIFxko&#10;4jq4jhsLP+fycwUqJmSHfWCycKcIu+3rywYLFyY+0a1KjRITjgVaaFMaCq1j3ZLHuAgDsdx+w+gx&#10;yTg22o04ibnvtcmypfbYsSS0ONC+pfqvunoLwUwf/anKy/1xupTZ8UrnKpK172/z9xpUojk9xY/v&#10;g5P6K5Ob/MsshUKYZAF6+w8AAP//AwBQSwECLQAUAAYACAAAACEA2+H2y+4AAACFAQAAEwAAAAAA&#10;AAAAAAAAAAAAAAAAW0NvbnRlbnRfVHlwZXNdLnhtbFBLAQItABQABgAIAAAAIQBa9CxbvwAAABUB&#10;AAALAAAAAAAAAAAAAAAAAB8BAABfcmVscy8ucmVsc1BLAQItABQABgAIAAAAIQABHxbMyAAAAOMA&#10;AAAPAAAAAAAAAAAAAAAAAAcCAABkcnMvZG93bnJldi54bWxQSwUGAAAAAAMAAwC3AAAA/AIAAAAA&#10;" filled="f" stroked="f" strokeweight=".5pt">
                  <v:textbox style="mso-fit-shape-to-text:t">
                    <w:txbxContent>
                      <w:p w14:paraId="6F5F1752" w14:textId="77777777" w:rsidR="005E2CF5" w:rsidRPr="00A17862" w:rsidRDefault="005E2CF5" w:rsidP="005E2CF5">
                        <w:pPr>
                          <w:spacing w:after="0" w:line="240" w:lineRule="auto"/>
                          <w:rPr>
                            <w:rFonts w:cstheme="minorHAnsi"/>
                            <w:b/>
                            <w:sz w:val="20"/>
                            <w:szCs w:val="20"/>
                          </w:rPr>
                        </w:pPr>
                        <w:bookmarkStart w:id="65" w:name="Figure3"/>
                        <w:bookmarkEnd w:id="65"/>
                        <w:r w:rsidRPr="00077A68">
                          <w:rPr>
                            <w:rFonts w:cstheme="minorHAnsi"/>
                            <w:b/>
                            <w:sz w:val="20"/>
                            <w:szCs w:val="20"/>
                          </w:rPr>
                          <w:t xml:space="preserve">Figure </w:t>
                        </w:r>
                        <w:r>
                          <w:rPr>
                            <w:rFonts w:cstheme="minorHAnsi"/>
                            <w:b/>
                            <w:sz w:val="20"/>
                            <w:szCs w:val="20"/>
                          </w:rPr>
                          <w:t>3</w:t>
                        </w:r>
                        <w:r w:rsidRPr="00077A68">
                          <w:rPr>
                            <w:rFonts w:cstheme="minorHAnsi"/>
                            <w:b/>
                            <w:sz w:val="20"/>
                            <w:szCs w:val="20"/>
                          </w:rPr>
                          <w:t xml:space="preserve">. Main </w:t>
                        </w:r>
                        <w:r>
                          <w:rPr>
                            <w:rFonts w:cstheme="minorHAnsi"/>
                            <w:b/>
                            <w:sz w:val="20"/>
                            <w:szCs w:val="20"/>
                          </w:rPr>
                          <w:t>a</w:t>
                        </w:r>
                        <w:r w:rsidRPr="00077A68">
                          <w:rPr>
                            <w:rFonts w:cstheme="minorHAnsi"/>
                            <w:b/>
                            <w:sz w:val="20"/>
                            <w:szCs w:val="20"/>
                          </w:rPr>
                          <w:t xml:space="preserve">nalytical </w:t>
                        </w:r>
                        <w:r>
                          <w:rPr>
                            <w:rFonts w:cstheme="minorHAnsi"/>
                            <w:b/>
                            <w:sz w:val="20"/>
                            <w:szCs w:val="20"/>
                          </w:rPr>
                          <w:t>t</w:t>
                        </w:r>
                        <w:r w:rsidRPr="00077A68">
                          <w:rPr>
                            <w:rFonts w:cstheme="minorHAnsi"/>
                            <w:b/>
                            <w:sz w:val="20"/>
                            <w:szCs w:val="20"/>
                          </w:rPr>
                          <w:t>hemes</w:t>
                        </w:r>
                      </w:p>
                    </w:txbxContent>
                  </v:textbox>
                </v:shape>
                <v:shape id="Picture 369866699" o:spid="_x0000_s1061" type="#_x0000_t75" style="position:absolute;width:55473;height:28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BcpyQAAAOIAAAAPAAAAZHJzL2Rvd25yZXYueG1sRI/RSgMx&#10;FETfhf5DuIJvNtuqobs2LUVrsSAFqx9w2Vx3Fzc3IYnb9e8bQejjMDNnmOV6tL0YKMTOsYbZtABB&#10;XDvTcaPh8+PldgEiJmSDvWPS8EsR1qvJ1RIr4078TsMxNSJDOFaooU3JV1LGuiWLceo8cfa+XLCY&#10;sgyNNAFPGW57OS8KJS12nBda9PTUUv19/LEanvf3M/+23VI4+AfpdwdZbPaD1jfX4+YRRKIxXcL/&#10;7Vej4U6VC6VUWcLfpXwH5OoMAAD//wMAUEsBAi0AFAAGAAgAAAAhANvh9svuAAAAhQEAABMAAAAA&#10;AAAAAAAAAAAAAAAAAFtDb250ZW50X1R5cGVzXS54bWxQSwECLQAUAAYACAAAACEAWvQsW78AAAAV&#10;AQAACwAAAAAAAAAAAAAAAAAfAQAAX3JlbHMvLnJlbHNQSwECLQAUAAYACAAAACEAFrAXKckAAADi&#10;AAAADwAAAAAAAAAAAAAAAAAHAgAAZHJzL2Rvd25yZXYueG1sUEsFBgAAAAADAAMAtwAAAP0CAAAA&#10;AA==&#10;">
                  <v:imagedata r:id="rId31" o:title=""/>
                </v:shape>
                <w10:wrap type="square"/>
              </v:group>
            </w:pict>
          </mc:Fallback>
        </mc:AlternateContent>
      </w:r>
    </w:p>
    <w:p w14:paraId="368749E7" w14:textId="77777777" w:rsidR="005E2CF5" w:rsidRPr="005E2CF5" w:rsidRDefault="005E2CF5" w:rsidP="005E2CF5">
      <w:pPr>
        <w:spacing w:after="0" w:line="240" w:lineRule="auto"/>
        <w:rPr>
          <w:rFonts w:eastAsia="Times New Roman" w:cstheme="minorHAnsi"/>
          <w:b/>
          <w:bCs/>
          <w:sz w:val="24"/>
          <w:szCs w:val="24"/>
          <w:lang w:eastAsia="en-GB"/>
        </w:rPr>
      </w:pPr>
    </w:p>
    <w:p w14:paraId="7F2AEBAB" w14:textId="77777777" w:rsidR="005E2CF5" w:rsidRPr="005E2CF5" w:rsidRDefault="005E2CF5" w:rsidP="005E2CF5">
      <w:pPr>
        <w:spacing w:after="0" w:line="240" w:lineRule="auto"/>
        <w:rPr>
          <w:rFonts w:eastAsia="Times New Roman" w:cstheme="minorHAnsi"/>
          <w:b/>
          <w:bCs/>
          <w:sz w:val="24"/>
          <w:szCs w:val="24"/>
          <w:lang w:eastAsia="en-GB"/>
        </w:rPr>
      </w:pPr>
    </w:p>
    <w:p w14:paraId="2CA00DA3" w14:textId="77777777" w:rsidR="005E2CF5" w:rsidRPr="005E2CF5" w:rsidRDefault="005E2CF5" w:rsidP="005E2CF5">
      <w:pPr>
        <w:spacing w:after="0" w:line="240" w:lineRule="auto"/>
        <w:rPr>
          <w:rFonts w:eastAsia="Times New Roman" w:cstheme="minorHAnsi"/>
          <w:b/>
          <w:bCs/>
          <w:sz w:val="24"/>
          <w:szCs w:val="24"/>
          <w:lang w:eastAsia="en-GB"/>
        </w:rPr>
      </w:pPr>
    </w:p>
    <w:p w14:paraId="1337EC47" w14:textId="77777777" w:rsidR="005E2CF5" w:rsidRPr="005E2CF5" w:rsidRDefault="005E2CF5" w:rsidP="005E2CF5">
      <w:pPr>
        <w:spacing w:after="0" w:line="240" w:lineRule="auto"/>
        <w:rPr>
          <w:rFonts w:eastAsia="Times New Roman" w:cstheme="minorHAnsi"/>
          <w:b/>
          <w:bCs/>
          <w:sz w:val="24"/>
          <w:szCs w:val="24"/>
          <w:lang w:eastAsia="en-GB"/>
        </w:rPr>
      </w:pPr>
    </w:p>
    <w:p w14:paraId="63700CE6" w14:textId="77777777" w:rsidR="005E2CF5" w:rsidRPr="005E2CF5" w:rsidRDefault="005E2CF5" w:rsidP="005E2CF5">
      <w:pPr>
        <w:spacing w:after="0" w:line="240" w:lineRule="auto"/>
        <w:rPr>
          <w:rFonts w:eastAsia="Times New Roman" w:cstheme="minorHAnsi"/>
          <w:b/>
          <w:bCs/>
          <w:sz w:val="24"/>
          <w:szCs w:val="24"/>
          <w:lang w:eastAsia="en-GB"/>
        </w:rPr>
      </w:pPr>
    </w:p>
    <w:p w14:paraId="5CABBABB" w14:textId="77777777" w:rsidR="005E2CF5" w:rsidRPr="005E2CF5" w:rsidRDefault="005E2CF5" w:rsidP="005E2CF5">
      <w:pPr>
        <w:spacing w:after="0" w:line="240" w:lineRule="auto"/>
        <w:rPr>
          <w:rFonts w:eastAsia="Times New Roman" w:cstheme="minorHAnsi"/>
          <w:b/>
          <w:bCs/>
          <w:sz w:val="24"/>
          <w:szCs w:val="24"/>
          <w:lang w:eastAsia="en-GB"/>
        </w:rPr>
      </w:pPr>
    </w:p>
    <w:p w14:paraId="43277658" w14:textId="77777777" w:rsidR="005E2CF5" w:rsidRPr="005E2CF5" w:rsidRDefault="005E2CF5" w:rsidP="005E2CF5">
      <w:pPr>
        <w:spacing w:after="0" w:line="240" w:lineRule="auto"/>
        <w:rPr>
          <w:rFonts w:eastAsia="Times New Roman" w:cstheme="minorHAnsi"/>
          <w:b/>
          <w:bCs/>
          <w:sz w:val="24"/>
          <w:szCs w:val="24"/>
          <w:lang w:eastAsia="en-GB"/>
        </w:rPr>
      </w:pPr>
    </w:p>
    <w:p w14:paraId="5BF3E2B6" w14:textId="77777777" w:rsidR="005E2CF5" w:rsidRPr="005E2CF5" w:rsidRDefault="005E2CF5" w:rsidP="005E2CF5">
      <w:pPr>
        <w:spacing w:after="0" w:line="240" w:lineRule="auto"/>
        <w:rPr>
          <w:rFonts w:eastAsia="Times New Roman" w:cstheme="minorHAnsi"/>
          <w:b/>
          <w:bCs/>
          <w:sz w:val="24"/>
          <w:szCs w:val="24"/>
          <w:lang w:eastAsia="en-GB"/>
        </w:rPr>
      </w:pPr>
    </w:p>
    <w:p w14:paraId="364D4AAB" w14:textId="77777777" w:rsidR="005E2CF5" w:rsidRPr="005E2CF5" w:rsidRDefault="005E2CF5" w:rsidP="005E2CF5">
      <w:pPr>
        <w:spacing w:after="0" w:line="240" w:lineRule="auto"/>
        <w:rPr>
          <w:rFonts w:eastAsia="Times New Roman" w:cstheme="minorHAnsi"/>
          <w:b/>
          <w:bCs/>
          <w:sz w:val="24"/>
          <w:szCs w:val="24"/>
          <w:lang w:eastAsia="en-GB"/>
        </w:rPr>
      </w:pPr>
    </w:p>
    <w:p w14:paraId="4E3640D6" w14:textId="77777777" w:rsidR="005E2CF5" w:rsidRPr="005E2CF5" w:rsidRDefault="005E2CF5" w:rsidP="005E2CF5">
      <w:pPr>
        <w:spacing w:after="0" w:line="240" w:lineRule="auto"/>
        <w:rPr>
          <w:rFonts w:eastAsia="Times New Roman" w:cstheme="minorHAnsi"/>
          <w:b/>
          <w:bCs/>
          <w:sz w:val="24"/>
          <w:szCs w:val="24"/>
          <w:lang w:eastAsia="en-GB"/>
        </w:rPr>
      </w:pPr>
    </w:p>
    <w:p w14:paraId="12622CDC" w14:textId="77777777" w:rsidR="005E2CF5" w:rsidRPr="005E2CF5" w:rsidRDefault="005E2CF5" w:rsidP="005E2CF5">
      <w:pPr>
        <w:spacing w:after="0" w:line="240" w:lineRule="auto"/>
        <w:rPr>
          <w:rFonts w:eastAsia="Times New Roman" w:cstheme="minorHAnsi"/>
          <w:b/>
          <w:bCs/>
          <w:sz w:val="24"/>
          <w:szCs w:val="24"/>
          <w:lang w:eastAsia="en-GB"/>
        </w:rPr>
      </w:pPr>
    </w:p>
    <w:p w14:paraId="5B5FA29A" w14:textId="77777777" w:rsidR="005E2CF5" w:rsidRPr="005E2CF5" w:rsidRDefault="005E2CF5" w:rsidP="005E2CF5">
      <w:pPr>
        <w:spacing w:after="0" w:line="240" w:lineRule="auto"/>
        <w:rPr>
          <w:rFonts w:eastAsia="Times New Roman" w:cstheme="minorHAnsi"/>
          <w:b/>
          <w:bCs/>
          <w:sz w:val="24"/>
          <w:szCs w:val="24"/>
          <w:lang w:eastAsia="en-GB"/>
        </w:rPr>
      </w:pPr>
    </w:p>
    <w:p w14:paraId="7EEDCE00" w14:textId="77777777" w:rsidR="005E2CF5" w:rsidRPr="005E2CF5" w:rsidRDefault="005E2CF5" w:rsidP="005E2CF5">
      <w:pPr>
        <w:spacing w:after="0" w:line="240" w:lineRule="auto"/>
        <w:rPr>
          <w:rFonts w:eastAsia="Times New Roman" w:cstheme="minorHAnsi"/>
          <w:b/>
          <w:bCs/>
          <w:sz w:val="24"/>
          <w:szCs w:val="24"/>
          <w:lang w:eastAsia="en-GB"/>
        </w:rPr>
      </w:pPr>
    </w:p>
    <w:p w14:paraId="0404D0F6" w14:textId="77777777" w:rsidR="005E2CF5" w:rsidRPr="005E2CF5" w:rsidRDefault="005E2CF5" w:rsidP="005E2CF5">
      <w:pPr>
        <w:spacing w:after="0" w:line="240" w:lineRule="auto"/>
        <w:rPr>
          <w:rFonts w:eastAsia="Times New Roman" w:cstheme="minorHAnsi"/>
          <w:b/>
          <w:bCs/>
          <w:sz w:val="24"/>
          <w:szCs w:val="24"/>
          <w:lang w:eastAsia="en-GB"/>
        </w:rPr>
      </w:pPr>
    </w:p>
    <w:p w14:paraId="47D123B1" w14:textId="77777777" w:rsidR="005E2CF5" w:rsidRPr="005E2CF5" w:rsidRDefault="005E2CF5" w:rsidP="005E2CF5">
      <w:pPr>
        <w:spacing w:after="0" w:line="240" w:lineRule="auto"/>
        <w:rPr>
          <w:rFonts w:eastAsia="Times New Roman" w:cstheme="minorHAnsi"/>
          <w:b/>
          <w:bCs/>
          <w:sz w:val="24"/>
          <w:szCs w:val="24"/>
          <w:lang w:eastAsia="en-GB"/>
        </w:rPr>
      </w:pPr>
    </w:p>
    <w:p w14:paraId="3D530B3A" w14:textId="77777777" w:rsidR="005E2CF5" w:rsidRPr="005E2CF5" w:rsidRDefault="005E2CF5" w:rsidP="005E2CF5">
      <w:pPr>
        <w:spacing w:after="0" w:line="240" w:lineRule="auto"/>
        <w:rPr>
          <w:rFonts w:eastAsia="Times New Roman" w:cstheme="minorHAnsi"/>
          <w:b/>
          <w:bCs/>
          <w:sz w:val="24"/>
          <w:szCs w:val="24"/>
          <w:lang w:eastAsia="en-GB"/>
        </w:rPr>
      </w:pPr>
    </w:p>
    <w:p w14:paraId="35E28650" w14:textId="77777777" w:rsidR="005E2CF5" w:rsidRPr="005E2CF5" w:rsidRDefault="005E2CF5" w:rsidP="005E2CF5">
      <w:pPr>
        <w:spacing w:after="0" w:line="240" w:lineRule="auto"/>
        <w:rPr>
          <w:rFonts w:eastAsia="Times New Roman" w:cstheme="minorHAnsi"/>
          <w:b/>
          <w:bCs/>
          <w:sz w:val="24"/>
          <w:szCs w:val="24"/>
          <w:lang w:eastAsia="en-GB"/>
        </w:rPr>
      </w:pPr>
    </w:p>
    <w:p w14:paraId="4E478786" w14:textId="77777777" w:rsidR="005E2CF5" w:rsidRPr="005E2CF5" w:rsidRDefault="005E2CF5" w:rsidP="005E2CF5">
      <w:pPr>
        <w:spacing w:after="0" w:line="240" w:lineRule="auto"/>
        <w:rPr>
          <w:rFonts w:eastAsia="Times New Roman" w:cstheme="minorHAnsi"/>
          <w:b/>
          <w:bCs/>
          <w:sz w:val="24"/>
          <w:szCs w:val="24"/>
          <w:lang w:eastAsia="en-GB"/>
        </w:rPr>
      </w:pPr>
    </w:p>
    <w:p w14:paraId="2926FF11" w14:textId="5EBD9E2B" w:rsidR="005E2CF5" w:rsidRPr="005E2CF5" w:rsidRDefault="00362A05" w:rsidP="005E2CF5">
      <w:pPr>
        <w:spacing w:after="0" w:line="240" w:lineRule="auto"/>
        <w:rPr>
          <w:rFonts w:ascii="Calibri" w:eastAsia="Times New Roman" w:hAnsi="Calibri" w:cs="Calibri"/>
          <w:sz w:val="24"/>
          <w:szCs w:val="24"/>
          <w:lang w:eastAsia="en-GB"/>
        </w:rPr>
      </w:pPr>
      <w:bookmarkStart w:id="66" w:name="Definitions243"/>
      <w:bookmarkEnd w:id="66"/>
      <w:r>
        <w:rPr>
          <w:rFonts w:ascii="Calibri" w:eastAsia="Times New Roman" w:hAnsi="Calibri" w:cs="Calibri"/>
          <w:b/>
          <w:bCs/>
          <w:sz w:val="24"/>
          <w:szCs w:val="24"/>
          <w:lang w:eastAsia="en-GB"/>
        </w:rPr>
        <w:t xml:space="preserve">2.4.3 </w:t>
      </w:r>
      <w:r w:rsidR="005E2CF5" w:rsidRPr="005E2CF5">
        <w:rPr>
          <w:rFonts w:ascii="Calibri" w:eastAsia="Times New Roman" w:hAnsi="Calibri" w:cs="Calibri"/>
          <w:b/>
          <w:bCs/>
          <w:sz w:val="24"/>
          <w:szCs w:val="24"/>
          <w:lang w:eastAsia="en-GB"/>
        </w:rPr>
        <w:t>Definitions and roles</w:t>
      </w:r>
    </w:p>
    <w:p w14:paraId="5813EB6B"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F3B4336" w14:textId="491DD58B"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Different terminology was used for those involved. For example, Brereton et al use the term “lay stakehold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57&lt;/RecNum&gt;&lt;DisplayText&gt;(Brereton et al. 2017a)&lt;/DisplayText&gt;&lt;record&gt;&lt;rec-number&gt;15757&lt;/rec-number&gt;&lt;foreign-keys&gt;&lt;key app="EN" db-id="eda99esr9arp52e20v2pftz4rp5s9x0evef5" timestamp="1554371299"&gt;15757&lt;/key&gt;&lt;key app="ENWeb" db-id=""&gt;0&lt;/key&gt;&lt;/foreign-keys&gt;&lt;ref-type name="Journal Article"&gt;17&lt;/ref-type&gt;&lt;contributors&gt;&lt;authors&gt;&lt;author&gt;Brereton, Louise&lt;/author&gt;&lt;author&gt;Ingleton, Christine&lt;/author&gt;&lt;author&gt;Gardiner, Clare&lt;/author&gt;&lt;author&gt;Goyder, Elizabeth&lt;/author&gt;&lt;author&gt;Mozygemba, Kati&lt;/author&gt;&lt;author&gt;Lysdahl, Kristin Bakke&lt;/author&gt;&lt;author&gt;Tummers, Marcia&lt;/author&gt;&lt;author&gt;Sacchini, Dario&lt;/author&gt;&lt;author&gt;Leppert, Wojciech&lt;/author&gt;&lt;author&gt;Blaževičienė, Aurelija&lt;/author&gt;&lt;/authors&gt;&lt;/contributors&gt;&lt;titles&gt;&lt;title&gt;Lay and professional stakeholder involvement in scoping palliative care issues: Methods used in seven European countries&lt;/title&gt;&lt;secondary-title&gt;Palliative Medicine&lt;/secondary-title&gt;&lt;/titles&gt;&lt;periodical&gt;&lt;full-title&gt;Palliative Medicine&lt;/full-title&gt;&lt;abbr-1&gt;Palliat Med&lt;/abbr-1&gt;&lt;/periodical&gt;&lt;pages&gt;181-192&lt;/pages&gt;&lt;volume&gt;31&lt;/volume&gt;&lt;number&gt;2&lt;/number&gt;&lt;section&gt;181&lt;/section&gt;&lt;reprint-edition&gt;in file&lt;/reprint-edition&gt;&lt;dates&gt;&lt;year&gt;2017&lt;/year&gt;&lt;/dates&gt;&lt;isbn&gt;0269-2163&lt;/isbn&gt;&lt;urls&gt;&lt;related-urls&gt;&lt;url&gt;http://journals.sagepub.com/doi/abs/10.1177/0269216316649154&lt;/url&gt;&lt;/related-urls&gt;&lt;/urls&gt;&lt;remote-database-provider&gt;E-PCSAG&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ereton et al. 2017a)</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 the CECo study they are called “research partners” </w:t>
      </w:r>
      <w:r w:rsidR="00C445FA">
        <w:rPr>
          <w:rFonts w:ascii="Calibri" w:eastAsia="Times New Roman" w:hAnsi="Calibri" w:cs="Calibri"/>
          <w:sz w:val="24"/>
          <w:szCs w:val="24"/>
          <w:lang w:eastAsia="en-GB"/>
        </w:rPr>
        <w:fldChar w:fldCharType="begin">
          <w:fldData xml:space="preserve">PEVuZE5vdGU+PENpdGU+PFJlY051bT4xNTk4NjwvUmVjTnVtPjxEaXNwbGF5VGV4dD4oQmFpbGV5
IGV0IGFsLiAyMDA2KTwvRGlzcGxheVRleHQ+PHJlY29yZD48cmVjLW51bWJlcj4xNTk4NjwvcmVj
LW51bWJlcj48Zm9yZWlnbi1rZXlzPjxrZXkgYXBwPSJFTiIgZGItaWQ9ImVkYTk5ZXNyOWFycDUy
ZTIwdjJwZnR6NHJwNXM5eDBldmVmNSIgdGltZXN0YW1wPSIxNTA1MDQ0MjM1Ij4xNTk4Njwva2V5
PjwvZm9yZWlnbi1rZXlzPjxyZWYtdHlwZSBuYW1lPSJKb3VybmFsIEFydGljbGUiPjE3PC9yZWYt
dHlwZT48Y29udHJpYnV0b3JzPjxhdXRob3JzPjxhdXRob3I+QmFpbGV5LCBDLjwvYXV0aG9yPjxh
dXRob3I+V2lsc29uLCBSLjwvYXV0aG9yPjxhdXRob3I+QWRkaW5ndG9uLUhhbGwsIEouPC9hdXRo
b3I+PGF1dGhvcj5QYXluZSwgUy48L2F1dGhvcj48YXV0aG9yPkNsYXJrLCBELjwvYXV0aG9yPjxh
dXRob3I+TGxveWQtV2lsbGlhbXMsIE0uPC9hdXRob3I+PGF1dGhvcj5Nb2xhc3Npb3RpcywgQS48
L2F1dGhvcj48YXV0aG9yPlNleW1vdXIsIEouPC9hdXRob3I+PC9hdXRob3JzPjwvY29udHJpYnV0
b3JzPjx0aXRsZXM+PHRpdGxlPlRoZSBDYW5jZXIgRXhwZXJpZW5jZXMgUmVzZWFyY2ggQ29sbGFi
b3JhdGl2ZSAoQ0VDbyk6IGJ1aWxkaW5nIHJlc2VhcmNoIGNhcGFjaXR5IGluIHN1cHBvcnRpdmUg
YW5kIHBhbGxpYXRpdmUgY2FyZTwvdGl0bGU+PHNlY29uZGFyeS10aXRsZT5Qcm9ncmVzcyBpbiBQ
YWxsaWF0aXZlIENhcmU8L3NlY29uZGFyeS10aXRsZT48L3RpdGxlcz48cGVyaW9kaWNhbD48ZnVs
bC10aXRsZT5Qcm9ncmVzcyBpbiBQYWxsaWF0aXZlIENhcmU8L2Z1bGwtdGl0bGU+PGFiYnItMT5Q
cm9nIFBhbGxpYXQgQ2FyZTwvYWJici0xPjwvcGVyaW9kaWNhbD48cGFnZXM+MjY1LTI3MDwvcGFn
ZXM+PHZvbHVtZT4xNDwvdm9sdW1lPjxudW1iZXI+NjwvbnVtYmVyPjxyZXByaW50LWVkaXRpb24+
aW4gZmlsZTwvcmVwcmludC1lZGl0aW9uPjxrZXl3b3Jkcz48a2V5d29yZD5Db2xsYWJvcmF0aW9u
PC9rZXl3b3JkPjxrZXl3b3JkPlBhbGxpYXRpdmUgQ2FyZTwva2V5d29yZD48a2V5d29yZD5SZXNl
YXJjaDwva2V5d29yZD48a2V5d29yZD5Db25zdW1lciBQYXJ0aWNpcGF0aW9uPC9rZXl3b3JkPjxr
ZXl3b3JkPkdlcm9udG9sb2dpYyBDYXJlPC9rZXl3b3JkPjxrZXl3b3JkPk5hcnJhdGl2ZXM8L2tl
eXdvcmQ+PGtleXdvcmQ+T25jb2xvZ2ljIENhcmU8L2tleXdvcmQ+PGtleXdvcmQ+VW5pdGVkIEtp
bmdkb208L2tleXdvcmQ+PC9rZXl3b3Jkcz48ZGF0ZXM+PHllYXI+MjAwNjwveWVhcj48cHViLWRh
dGVzPjxkYXRlPkRlYyAyMDA2PC9kYXRlPjwvcHViLWRhdGVzPjwvZGF0ZXM+PHB1Yi1sb2NhdGlv
bj5QaGlsYWRlbHBoaWEsIFBlbm5zeWx2YW5pYTwvcHViLWxvY2F0aW9uPjxwdWJsaXNoZXI+VGF5
bG9yICZhbXA7IEZyYW5jaXMgTHRkPC9wdWJsaXNoZXI+PGlzYm4+MDk2OTkyNjA8L2lzYm4+PGFj
Y2Vzc2lvbi1udW0+MTA2Mjg2NjQ5PC9hY2Nlc3Npb24tbnVtPjx1cmxzPjxyZWxhdGVkLXVybHM+
PHVybD5odHRwOi8vbGlua2VyMi53b3JsZGNhdC5vcmcvP3JmdC5pbnN0aXR1dGlvbl9pZD0xMzIz
NDcmYW1wO3NwYWdlPTI2NSZhbXA7cGtnTmFtZT1jOGgmYW1wO2lzc249MDk2OS05MjYwJmFtcDts
aW5rY2xhc3M9dG9fYXJ0aWNsZSZhbXA7aktleT0xMzFWJmFtcDtpc3N1ZT02JmFtcDtwcm92aWRl
cj1FQlNDT2hvc3QmYW1wO2RhdGU9MjAwNi0xMiZhbXA7YXVsYXN0PUJhaWxleStDJTNCK1dpbHNv
bitSJTNCK0FkZGluZ3Rvbi1IYWxsK0olM0IrUGF5bmUrUyUzQitDbGFyaytEJTNCK0xsb3lkLVdp
bGxpYW1zK00lM0IrTW9sYXNzaW90aXMrQSUzQitTZXltb3VyK0omYW1wO2F0aXRsZT1UaGUrQ2Fu
Y2VyK0V4cGVyaWVuY2VzK1Jlc2VhcmNoK0NvbGxhYm9yYXRpdmUrJTI4Q0VDbyUyOSUzQStidWls
ZGluZytyZXNlYXJjaCtjYXBhY2l0eStpbitzdXBwb3J0aXZlK2FuZCtwYWxsaWF0aXZlK2NhcmUu
JmFtcDt0aXRsZT1Qcm9ncmVzcytpbitQYWxsaWF0aXZlK0NhcmUmYW1wO3JmdC5jb250ZW50PWZ1
bGx0ZXh0JTJDcHJpbnQmYW1wO2xpbmtTY2hlbWU9ZWJzY29oLmF0aGVucyZhbXA7akhvbWU9aHR0
cCUzQSUyRiUyRnNlYXJjaC5lYnNjb2hvc3QuY29tJTJGbG9naW4uYXNweCUzRmF1dGh0eXBlJTNE
YXRoZW5zJTI2bHAlM0RhdGhlbnMuYXNwJTI2VVJMJTNEaHR0cCUyNTNhJTI1MmYlMjUyZnNlYXJj
aC5lYnNjb2hvc3QuY29tJTI1MmZkaXJlY3QuYXNwJTI1M2ZkYiUyNTNkYzhoJTI1MjZqaWQlMjUz
ZDEzMVYlMjUyNnNjb3BlJTI1M2RzaXRlJmFtcDt2b2x1bWU9MTQmYW1wO2RiS2V5PWM4aCZhbXA7
cmZ0LmlkPWluZm8lM0FwbWlkJTJGJmFtcDtyZnQub3JkZXJfYnk9cHJlZmVyZW5jZSZhbXA7bGlu
a3R5cGU9YmVzdDwvdXJsPjx1cmw+aHR0cDovL3d3dy50YW5kZm9ubGluZS5jb20vZG9pL3BkZi8x
MC4xMTc5LzA5Njk5MjYwNlgxNDY0MDg/bmVlZEFjY2Vzcz10cnVlPC91cmw+PHVybD5odHRwOi8v
d3d3LnRhbmRmb25saW5lLmNvbS9kb2kvYWJzLzEwLjExNzkvMDk2OTkyNjA2WDE0NjQwODwvdXJs
PjwvcmVsYXRlZC11cmxzPjwvdXJscz48cmVtb3RlLWRhdGFiYXNlLXByb3ZpZGVyPkNJTkFITDwv
cmVtb3RlLWRhdGFiYXNlLXByb3Zp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k4NjwvUmVjTnVtPjxEaXNwbGF5VGV4dD4oQmFpbGV5
IGV0IGFsLiAyMDA2KTwvRGlzcGxheVRleHQ+PHJlY29yZD48cmVjLW51bWJlcj4xNTk4NjwvcmVj
LW51bWJlcj48Zm9yZWlnbi1rZXlzPjxrZXkgYXBwPSJFTiIgZGItaWQ9ImVkYTk5ZXNyOWFycDUy
ZTIwdjJwZnR6NHJwNXM5eDBldmVmNSIgdGltZXN0YW1wPSIxNTA1MDQ0MjM1Ij4xNTk4Njwva2V5
PjwvZm9yZWlnbi1rZXlzPjxyZWYtdHlwZSBuYW1lPSJKb3VybmFsIEFydGljbGUiPjE3PC9yZWYt
dHlwZT48Y29udHJpYnV0b3JzPjxhdXRob3JzPjxhdXRob3I+QmFpbGV5LCBDLjwvYXV0aG9yPjxh
dXRob3I+V2lsc29uLCBSLjwvYXV0aG9yPjxhdXRob3I+QWRkaW5ndG9uLUhhbGwsIEouPC9hdXRo
b3I+PGF1dGhvcj5QYXluZSwgUy48L2F1dGhvcj48YXV0aG9yPkNsYXJrLCBELjwvYXV0aG9yPjxh
dXRob3I+TGxveWQtV2lsbGlhbXMsIE0uPC9hdXRob3I+PGF1dGhvcj5Nb2xhc3Npb3RpcywgQS48
L2F1dGhvcj48YXV0aG9yPlNleW1vdXIsIEouPC9hdXRob3I+PC9hdXRob3JzPjwvY29udHJpYnV0
b3JzPjx0aXRsZXM+PHRpdGxlPlRoZSBDYW5jZXIgRXhwZXJpZW5jZXMgUmVzZWFyY2ggQ29sbGFi
b3JhdGl2ZSAoQ0VDbyk6IGJ1aWxkaW5nIHJlc2VhcmNoIGNhcGFjaXR5IGluIHN1cHBvcnRpdmUg
YW5kIHBhbGxpYXRpdmUgY2FyZTwvdGl0bGU+PHNlY29uZGFyeS10aXRsZT5Qcm9ncmVzcyBpbiBQ
YWxsaWF0aXZlIENhcmU8L3NlY29uZGFyeS10aXRsZT48L3RpdGxlcz48cGVyaW9kaWNhbD48ZnVs
bC10aXRsZT5Qcm9ncmVzcyBpbiBQYWxsaWF0aXZlIENhcmU8L2Z1bGwtdGl0bGU+PGFiYnItMT5Q
cm9nIFBhbGxpYXQgQ2FyZTwvYWJici0xPjwvcGVyaW9kaWNhbD48cGFnZXM+MjY1LTI3MDwvcGFn
ZXM+PHZvbHVtZT4xNDwvdm9sdW1lPjxudW1iZXI+NjwvbnVtYmVyPjxyZXByaW50LWVkaXRpb24+
aW4gZmlsZTwvcmVwcmludC1lZGl0aW9uPjxrZXl3b3Jkcz48a2V5d29yZD5Db2xsYWJvcmF0aW9u
PC9rZXl3b3JkPjxrZXl3b3JkPlBhbGxpYXRpdmUgQ2FyZTwva2V5d29yZD48a2V5d29yZD5SZXNl
YXJjaDwva2V5d29yZD48a2V5d29yZD5Db25zdW1lciBQYXJ0aWNpcGF0aW9uPC9rZXl3b3JkPjxr
ZXl3b3JkPkdlcm9udG9sb2dpYyBDYXJlPC9rZXl3b3JkPjxrZXl3b3JkPk5hcnJhdGl2ZXM8L2tl
eXdvcmQ+PGtleXdvcmQ+T25jb2xvZ2ljIENhcmU8L2tleXdvcmQ+PGtleXdvcmQ+VW5pdGVkIEtp
bmdkb208L2tleXdvcmQ+PC9rZXl3b3Jkcz48ZGF0ZXM+PHllYXI+MjAwNjwveWVhcj48cHViLWRh
dGVzPjxkYXRlPkRlYyAyMDA2PC9kYXRlPjwvcHViLWRhdGVzPjwvZGF0ZXM+PHB1Yi1sb2NhdGlv
bj5QaGlsYWRlbHBoaWEsIFBlbm5zeWx2YW5pYTwvcHViLWxvY2F0aW9uPjxwdWJsaXNoZXI+VGF5
bG9yICZhbXA7IEZyYW5jaXMgTHRkPC9wdWJsaXNoZXI+PGlzYm4+MDk2OTkyNjA8L2lzYm4+PGFj
Y2Vzc2lvbi1udW0+MTA2Mjg2NjQ5PC9hY2Nlc3Npb24tbnVtPjx1cmxzPjxyZWxhdGVkLXVybHM+
PHVybD5odHRwOi8vbGlua2VyMi53b3JsZGNhdC5vcmcvP3JmdC5pbnN0aXR1dGlvbl9pZD0xMzIz
NDcmYW1wO3NwYWdlPTI2NSZhbXA7cGtnTmFtZT1jOGgmYW1wO2lzc249MDk2OS05MjYwJmFtcDts
aW5rY2xhc3M9dG9fYXJ0aWNsZSZhbXA7aktleT0xMzFWJmFtcDtpc3N1ZT02JmFtcDtwcm92aWRl
cj1FQlNDT2hvc3QmYW1wO2RhdGU9MjAwNi0xMiZhbXA7YXVsYXN0PUJhaWxleStDJTNCK1dpbHNv
bitSJTNCK0FkZGluZ3Rvbi1IYWxsK0olM0IrUGF5bmUrUyUzQitDbGFyaytEJTNCK0xsb3lkLVdp
bGxpYW1zK00lM0IrTW9sYXNzaW90aXMrQSUzQitTZXltb3VyK0omYW1wO2F0aXRsZT1UaGUrQ2Fu
Y2VyK0V4cGVyaWVuY2VzK1Jlc2VhcmNoK0NvbGxhYm9yYXRpdmUrJTI4Q0VDbyUyOSUzQStidWls
ZGluZytyZXNlYXJjaCtjYXBhY2l0eStpbitzdXBwb3J0aXZlK2FuZCtwYWxsaWF0aXZlK2NhcmUu
JmFtcDt0aXRsZT1Qcm9ncmVzcytpbitQYWxsaWF0aXZlK0NhcmUmYW1wO3JmdC5jb250ZW50PWZ1
bGx0ZXh0JTJDcHJpbnQmYW1wO2xpbmtTY2hlbWU9ZWJzY29oLmF0aGVucyZhbXA7akhvbWU9aHR0
cCUzQSUyRiUyRnNlYXJjaC5lYnNjb2hvc3QuY29tJTJGbG9naW4uYXNweCUzRmF1dGh0eXBlJTNE
YXRoZW5zJTI2bHAlM0RhdGhlbnMuYXNwJTI2VVJMJTNEaHR0cCUyNTNhJTI1MmYlMjUyZnNlYXJj
aC5lYnNjb2hvc3QuY29tJTI1MmZkaXJlY3QuYXNwJTI1M2ZkYiUyNTNkYzhoJTI1MjZqaWQlMjUz
ZDEzMVYlMjUyNnNjb3BlJTI1M2RzaXRlJmFtcDt2b2x1bWU9MTQmYW1wO2RiS2V5PWM4aCZhbXA7
cmZ0LmlkPWluZm8lM0FwbWlkJTJGJmFtcDtyZnQub3JkZXJfYnk9cHJlZmVyZW5jZSZhbXA7bGlu
a3R5cGU9YmVzdDwvdXJsPjx1cmw+aHR0cDovL3d3dy50YW5kZm9ubGluZS5jb20vZG9pL3BkZi8x
MC4xMTc5LzA5Njk5MjYwNlgxNDY0MDg/bmVlZEFjY2Vzcz10cnVlPC91cmw+PHVybD5odHRwOi8v
d3d3LnRhbmRmb25saW5lLmNvbS9kb2kvYWJzLzEwLjExNzkvMDk2OTkyNjA2WDE0NjQwODwvdXJs
PjwvcmVsYXRlZC11cmxzPjwvdXJscz48cmVtb3RlLWRhdGFiYXNlLXByb3ZpZGVyPkNJTkFITDwv
cmVtb3RlLWRhdGFiYXNlLXByb3Zp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ailey et a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nd Cotterell et al describe “service us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475&lt;/RecNum&gt;&lt;DisplayText&gt;(Cotterell et al. 2005)&lt;/DisplayText&gt;&lt;record&gt;&lt;rec-number&gt;475&lt;/rec-number&gt;&lt;foreign-keys&gt;&lt;key app="EN" db-id="eda99esr9arp52e20v2pftz4rp5s9x0evef5" timestamp="1554371299"&gt;475&lt;/key&gt;&lt;key app="ENWeb" db-id=""&gt;0&lt;/key&gt;&lt;/foreign-keys&gt;&lt;ref-type name="Report"&gt;27&lt;/ref-type&gt;&lt;contributors&gt;&lt;authors&gt;&lt;author&gt;Cotterell, P.&lt;/author&gt;&lt;author&gt;Clarke, P.&lt;/author&gt;&lt;author&gt;Cowdrey, D.&lt;/author&gt;&lt;author&gt;Kapp, J.&lt;/author&gt;&lt;author&gt;Paine, M.&lt;/author&gt;&lt;author&gt;Wynn, R.&lt;/author&gt;&lt;/authors&gt;&lt;tertiary-authors&gt;&lt;author&gt;Worthing and Southlands Hospital NHS Trust,&lt;/author&gt;&lt;/tertiary-authors&gt;&lt;/contributors&gt;&lt;auth-address&gt;Research Fellow, Patient and Public Involvement Research Unit, Worthing and Southlands Hospitals NHS Trust, Worthing Hospital, Lyndhurst Road, Worthing, West Sussex, BN11 2DH, UK. Tel: 01903 285222 ext 4188 &amp;#xD;Email: phil.cotterell@wash.nhs.uk&lt;/auth-address&gt;&lt;titles&gt;&lt;title&gt;Influencing Palliative Care Project&lt;/title&gt;&lt;/titles&gt;&lt;pages&gt;1-95&lt;/pages&gt;&lt;reprint-edition&gt;in file&lt;/reprint-edition&gt;&lt;keywords&gt;&lt;keyword&gt;cancer&lt;/keyword&gt;&lt;keyword&gt;care&lt;/keyword&gt;&lt;keyword&gt;Disease&lt;/keyword&gt;&lt;keyword&gt;Hospitals&lt;/keyword&gt;&lt;keyword&gt;People&lt;/keyword&gt;&lt;keyword&gt;Project&lt;/keyword&gt;&lt;keyword&gt;Research&lt;/keyword&gt;&lt;keyword&gt;Services&lt;/keyword&gt;&lt;keyword&gt;Terminal Care&lt;/keyword&gt;&lt;keyword&gt;treatment&lt;/keyword&gt;&lt;keyword&gt;Trust&lt;/keyword&gt;&lt;keyword&gt;user&lt;/keyword&gt;&lt;keyword&gt;users&lt;/keyword&gt;&lt;/keywords&gt;&lt;dates&gt;&lt;year&gt;2005&lt;/year&gt;&lt;pub-dates&gt;&lt;date&gt;11/2005&lt;/date&gt;&lt;/pub-dates&gt;&lt;/dates&gt;&lt;pub-location&gt;West Sussex&lt;/pub-location&gt;&lt;publisher&gt;Worthing and Southlands Hospital NHS Trust,&lt;/publisher&gt;&lt;label&gt;357G&lt;/label&gt;&lt;urls&gt;&lt;related-urls&gt;&lt;url&gt;&lt;style face="underline" font="default" size="100%"&gt;http://www.sxrc.nhs.uk/consortium_activity/0258.htm&lt;/style&gt;&lt;/url&gt;&lt;/related-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re was no one definition that was applicable across all evidence and it was unclear whether interpretations of involvement were uniform </w:t>
      </w:r>
      <w:r w:rsidR="00C445FA">
        <w:rPr>
          <w:rFonts w:ascii="Calibri" w:eastAsia="Times New Roman" w:hAnsi="Calibri" w:cs="Calibri"/>
          <w:sz w:val="24"/>
          <w:szCs w:val="24"/>
          <w:lang w:eastAsia="en-GB"/>
        </w:rPr>
        <w:fldChar w:fldCharType="begin">
          <w:fldData xml:space="preserve">PEVuZE5vdGU+PENpdGU+PFJlY051bT4xNjY0OTwvUmVjTnVtPjxEaXNwbGF5VGV4dD4oU3RldmVu
cyAyMDA4OyBNY0lsZmF0cmljayBldCBhbC4gMjAxNSk8L0Rpc3BsYXlUZXh0PjxyZWNvcmQ+PHJl
Yy1udW1iZXI+MTY2NDk8L3JlYy1udW1iZXI+PGZvcmVpZ24ta2V5cz48a2V5IGFwcD0iRU4iIGRi
LWlkPSJlZGE5OWVzcjlhcnA1MmUyMHYycGZ0ejRycDVzOXgwZXZlZjUiIHRpbWVzdGFtcD0iMTU1
NDM3MTI5OSI+MTY2NDk8L2tleT48a2V5IGFwcD0iRU5XZWIiIGRiLWlkPSIiPjA8L2tleT48L2Zv
cmVpZ24ta2V5cz48cmVmLXR5cGUgbmFtZT0iQm9vayBTZWN0aW9uIj41PC9yZWYtdHlwZT48Y29u
dHJpYnV0b3JzPjxhdXRob3JzPjxhdXRob3I+U3RldmVucywgVC48L2F1dGhvcj48L2F1dGhvcnM+
PHNlY29uZGFyeS1hdXRob3JzPjxhdXRob3I+UGF5bmUsIFMuPC9hdXRob3I+PGF1dGhvcj5TZXlt
b3VyLCBKPC9hdXRob3I+PGF1dGhvcj5JbmdsZXRvbiwgQy48L2F1dGhvcj48L3NlY29uZGFyeS1h
dXRob3JzPjwvY29udHJpYnV0b3JzPjx0aXRsZXM+PHRpdGxlPkludm9sdmluZyBvciBVc2luZz8g
VXNlciBpbnZvbHZlbWVudCBpbiBwYWxsaWF0aXZlIGNhcmU8L3RpdGxlPjxzZWNvbmRhcnktdGl0
bGU+UGFsbGlhdGl2ZSBjYXJlIG51cnNpbmc6IHByaW5jaXBsZXMgYW5kIGV2aWRlbmNlIGZvciBw
cmFjdGljZTwvc2Vjb25kYXJ5LXRpdGxlPjwvdGl0bGVzPjxwYWdlcz41NS03MDwvcGFnZXM+PGVk
aXRpb24+Mm5kPC9lZGl0aW9uPjxzZWN0aW9uPjM8L3NlY3Rpb24+PHJlcHJpbnQtZWRpdGlvbj5p
biBmaWxlPC9yZXByaW50LWVkaXRpb24+PGRhdGVzPjx5ZWFyPjIwMDg8L3llYXI+PC9kYXRlcz48
cHViLWxvY2F0aW9uPk1haWRlbmhlYWQ8L3B1Yi1sb2NhdGlvbj48cHVibGlzaGVyPk9wZW4gVW5p
dmVyc2l0eSBQcmVzczwvcHVibGlzaGVyPjx1cmxzPjxyZWxhdGVkLXVybHM+PHVybD5odHRwczov
L3d3dy5hbWF6b24uY28udWsvUGFsbGlhdGl2ZS1DYXJlLU51cnNpbmctUHJpbmNpcGxlcy1Fdmlk
ZW5jZS9kcC8wMzM1MjIxODE1PC91cmw+PC9yZWxhdGVkLXVybHM+PC91cmxzPjxyZW1vdGUtZGF0
YWJhc2UtcHJvdmlkZXI+UmVmY2hlY2s8L3JlbW90ZS1kYXRhYmFzZS1wcm92aWRlcj48L3JlY29y
ZD48L0NpdGU+PENpdGU+PFJlY051bT4xNTcyMDwvUmVjTnVtPjxyZWNvcmQ+PHJlYy1udW1iZXI+
MTU3MjA8L3JlYy1udW1iZXI+PGZvcmVpZ24ta2V5cz48a2V5IGFwcD0iRU4iIGRiLWlkPSJlZGE5
OWVzcjlhcnA1MmUyMHYycGZ0ejRycDVzOXgwZXZlZjUiIHRpbWVzdGFtcD0iMTU1NDM3MTI5OSI+
MTU3MjA8L2tleT48a2V5IGFwcD0iRU5XZWIiIGRiLWlkPSIiPjA8L2tleT48L2ZvcmVpZ24ta2V5
cz48cmVmLXR5cGUgbmFtZT0iUmVwb3J0Ij4yNzwvcmVmLXR5cGU+PGNvbnRyaWJ1dG9ycz48YXV0
aG9ycz48YXV0aG9yPk1jSWxmYXRyaWNrLCBTLjwvYXV0aG9yPjxhdXRob3I+SGFzc29uLCBGLjwv
YXV0aG9yPjxhdXRob3I+SGFubmEtVHJhaW5vciwgTC48L2F1dGhvcj48YXV0aG9yPkJyb2dhbiwg
UC48L2F1dGhvcj48L2F1dGhvcnM+PC9jb250cmlidXRvcnM+PHRpdGxlcz48dGl0bGU+RXZhbHVh
dGlvbiByZXBvcnQgZm9yIEFsbCBJcmVsYW5kIEluc3RpdHV0ZSBvZiBIb3NwaWNlICZhbXA7IFBh
bGxpYXRpdmUgQ2FyZSAmYXBvcztWb2ljZXMgNCBDYXJlJmFwb3M7IEluaXRpYXRpdmUuPC90aXRs
ZT48L3RpdGxlcz48cmVwcmludC1lZGl0aW9uPmluIGZpbGU8L3JlcHJpbnQtZWRpdGlvbj48ZGF0
ZXM+PHllYXI+MjAxNTwveWVhcj48L2RhdGVzPjxwdWItbG9jYXRpb24+RHVibGluLCBJcmVsYW5k
PC9wdWItbG9jYXRpb24+PHB1Ymxpc2hlcj5BbGwgSXJlbGFuZCBJbnN0aXR1dGUgb2YgSG9zcGlj
ZSAmYW1wOyBQYWxsaWF0aXZlIENhcmU8L3B1Ymxpc2hlcj48dXJscz48cmVsYXRlZC11cmxzPjx1
cmw+aHR0cDovL2FpaWhwYy5vcmcvcG9saWN5LXByYWN0aWNlL3ZvaWNlczRjYXJlL2V2YWx1YXRp
b24vPC91cmw+PC9yZWxhdGVkLXVybHM+PC91cmxzPjxyZW1vdGUtZGF0YWJhc2UtcHJvdmlkZXI+
QUlJSFBDPC9yZW1vdGUtZGF0YWJhc2UtcHJvdmlkZXI+PC9yZWNvcmQ+PC9DaXRlPjwvRW5kTm90
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OTwvUmVjTnVtPjxEaXNwbGF5VGV4dD4oU3RldmVu
cyAyMDA4OyBNY0lsZmF0cmljayBldCBhbC4gMjAxNSk8L0Rpc3BsYXlUZXh0PjxyZWNvcmQ+PHJl
Yy1udW1iZXI+MTY2NDk8L3JlYy1udW1iZXI+PGZvcmVpZ24ta2V5cz48a2V5IGFwcD0iRU4iIGRi
LWlkPSJlZGE5OWVzcjlhcnA1MmUyMHYycGZ0ejRycDVzOXgwZXZlZjUiIHRpbWVzdGFtcD0iMTU1
NDM3MTI5OSI+MTY2NDk8L2tleT48a2V5IGFwcD0iRU5XZWIiIGRiLWlkPSIiPjA8L2tleT48L2Zv
cmVpZ24ta2V5cz48cmVmLXR5cGUgbmFtZT0iQm9vayBTZWN0aW9uIj41PC9yZWYtdHlwZT48Y29u
dHJpYnV0b3JzPjxhdXRob3JzPjxhdXRob3I+U3RldmVucywgVC48L2F1dGhvcj48L2F1dGhvcnM+
PHNlY29uZGFyeS1hdXRob3JzPjxhdXRob3I+UGF5bmUsIFMuPC9hdXRob3I+PGF1dGhvcj5TZXlt
b3VyLCBKPC9hdXRob3I+PGF1dGhvcj5JbmdsZXRvbiwgQy48L2F1dGhvcj48L3NlY29uZGFyeS1h
dXRob3JzPjwvY29udHJpYnV0b3JzPjx0aXRsZXM+PHRpdGxlPkludm9sdmluZyBvciBVc2luZz8g
VXNlciBpbnZvbHZlbWVudCBpbiBwYWxsaWF0aXZlIGNhcmU8L3RpdGxlPjxzZWNvbmRhcnktdGl0
bGU+UGFsbGlhdGl2ZSBjYXJlIG51cnNpbmc6IHByaW5jaXBsZXMgYW5kIGV2aWRlbmNlIGZvciBw
cmFjdGljZTwvc2Vjb25kYXJ5LXRpdGxlPjwvdGl0bGVzPjxwYWdlcz41NS03MDwvcGFnZXM+PGVk
aXRpb24+Mm5kPC9lZGl0aW9uPjxzZWN0aW9uPjM8L3NlY3Rpb24+PHJlcHJpbnQtZWRpdGlvbj5p
biBmaWxlPC9yZXByaW50LWVkaXRpb24+PGRhdGVzPjx5ZWFyPjIwMDg8L3llYXI+PC9kYXRlcz48
cHViLWxvY2F0aW9uPk1haWRlbmhlYWQ8L3B1Yi1sb2NhdGlvbj48cHVibGlzaGVyPk9wZW4gVW5p
dmVyc2l0eSBQcmVzczwvcHVibGlzaGVyPjx1cmxzPjxyZWxhdGVkLXVybHM+PHVybD5odHRwczov
L3d3dy5hbWF6b24uY28udWsvUGFsbGlhdGl2ZS1DYXJlLU51cnNpbmctUHJpbmNpcGxlcy1Fdmlk
ZW5jZS9kcC8wMzM1MjIxODE1PC91cmw+PC9yZWxhdGVkLXVybHM+PC91cmxzPjxyZW1vdGUtZGF0
YWJhc2UtcHJvdmlkZXI+UmVmY2hlY2s8L3JlbW90ZS1kYXRhYmFzZS1wcm92aWRlcj48L3JlY29y
ZD48L0NpdGU+PENpdGU+PFJlY051bT4xNTcyMDwvUmVjTnVtPjxyZWNvcmQ+PHJlYy1udW1iZXI+
MTU3MjA8L3JlYy1udW1iZXI+PGZvcmVpZ24ta2V5cz48a2V5IGFwcD0iRU4iIGRiLWlkPSJlZGE5
OWVzcjlhcnA1MmUyMHYycGZ0ejRycDVzOXgwZXZlZjUiIHRpbWVzdGFtcD0iMTU1NDM3MTI5OSI+
MTU3MjA8L2tleT48a2V5IGFwcD0iRU5XZWIiIGRiLWlkPSIiPjA8L2tleT48L2ZvcmVpZ24ta2V5
cz48cmVmLXR5cGUgbmFtZT0iUmVwb3J0Ij4yNzwvcmVmLXR5cGU+PGNvbnRyaWJ1dG9ycz48YXV0
aG9ycz48YXV0aG9yPk1jSWxmYXRyaWNrLCBTLjwvYXV0aG9yPjxhdXRob3I+SGFzc29uLCBGLjwv
YXV0aG9yPjxhdXRob3I+SGFubmEtVHJhaW5vciwgTC48L2F1dGhvcj48YXV0aG9yPkJyb2dhbiwg
UC48L2F1dGhvcj48L2F1dGhvcnM+PC9jb250cmlidXRvcnM+PHRpdGxlcz48dGl0bGU+RXZhbHVh
dGlvbiByZXBvcnQgZm9yIEFsbCBJcmVsYW5kIEluc3RpdHV0ZSBvZiBIb3NwaWNlICZhbXA7IFBh
bGxpYXRpdmUgQ2FyZSAmYXBvcztWb2ljZXMgNCBDYXJlJmFwb3M7IEluaXRpYXRpdmUuPC90aXRs
ZT48L3RpdGxlcz48cmVwcmludC1lZGl0aW9uPmluIGZpbGU8L3JlcHJpbnQtZWRpdGlvbj48ZGF0
ZXM+PHllYXI+MjAxNTwveWVhcj48L2RhdGVzPjxwdWItbG9jYXRpb24+RHVibGluLCBJcmVsYW5k
PC9wdWItbG9jYXRpb24+PHB1Ymxpc2hlcj5BbGwgSXJlbGFuZCBJbnN0aXR1dGUgb2YgSG9zcGlj
ZSAmYW1wOyBQYWxsaWF0aXZlIENhcmU8L3B1Ymxpc2hlcj48dXJscz48cmVsYXRlZC11cmxzPjx1
cmw+aHR0cDovL2FpaWhwYy5vcmcvcG9saWN5LXByYWN0aWNlL3ZvaWNlczRjYXJlL2V2YWx1YXRp
b24vPC91cmw+PC9yZWxhdGVkLXVybHM+PC91cmxzPjxyZW1vdGUtZGF0YWJhc2UtcHJvdmlkZXI+
QUlJSFBDPC9yZW1vdGUtZGF0YWJhc2UtcHJvdmlkZXI+PC9yZWNvcmQ+PC9DaXRlPjwvRW5kTm90
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6F8E3233" w14:textId="77777777" w:rsidR="005E2CF5" w:rsidRPr="005E2CF5" w:rsidRDefault="005E2CF5" w:rsidP="005E2CF5">
      <w:pPr>
        <w:spacing w:after="0" w:line="240" w:lineRule="auto"/>
        <w:rPr>
          <w:rFonts w:ascii="Calibri" w:eastAsia="Times New Roman" w:hAnsi="Calibri" w:cs="Calibri"/>
          <w:sz w:val="24"/>
          <w:szCs w:val="24"/>
          <w:lang w:eastAsia="en-GB"/>
        </w:rPr>
      </w:pPr>
    </w:p>
    <w:p w14:paraId="3D28C896" w14:textId="44762B27"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Similarly, the term palliative care was inconsistently used. It included patients at different stages of different health conditions </w:t>
      </w:r>
      <w:r w:rsidR="00C445FA">
        <w:rPr>
          <w:rFonts w:ascii="Calibri" w:eastAsia="Times New Roman" w:hAnsi="Calibri" w:cs="Calibri"/>
          <w:sz w:val="24"/>
          <w:szCs w:val="24"/>
          <w:lang w:eastAsia="en-GB"/>
        </w:rPr>
        <w:fldChar w:fldCharType="begin">
          <w:fldData xml:space="preserve">PEVuZE5vdGU+PENpdGU+PFJlY051bT4xNjY1NTwvUmVjTnVtPjxEaXNwbGF5VGV4dD4oR290dCBl
dCBhbC4gMjAwMDsgS25pZ2h0aW5nIGV0IGFsLiAyMDA3OyBGb3JiYXQgZXQgYWwuIDIwMDkpPC9E
aXNwbGF5VGV4dD48cmVjb3JkPjxyZWMtbnVtYmVyPjE2NjU1PC9yZWMtbnVtYmVyPjxmb3JlaWdu
LWtleXM+PGtleSBhcHA9IkVOIiBkYi1pZD0iZWRhOTllc3I5YXJwNTJlMjB2MnBmdHo0cnA1czl4
MGV2ZWY1IiB0aW1lc3RhbXA9IjE1NTQzNzEyOTkiPjE2NjU1PC9rZXk+PGtleSBhcHA9IkVOV2Vi
IiBkYi1pZD0iIj4wPC9rZXk+PC9mb3JlaWduLWtleXM+PHJlZi10eXBlIG5hbWU9IlJlcG9ydCI+
Mjc8L3JlZi10eXBlPjxjb250cmlidXRvcnM+PGF1dGhvcnM+PGF1dGhvcj5LbmlnaHRpbmcsIEth
dGhlcmluZTwvYXV0aG9yPjxhdXRob3I+Rm9yYmF0LCBMaXo8L2F1dGhvcj48YXV0aG9yPkNheWxl
c3MsIFNhbmRpPC9hdXRob3I+PGF1dGhvcj5LZWFybmV5LCBOb3JhPC9hdXRob3I+PC9hdXRob3Jz
PjwvY29udHJpYnV0b3JzPjx0aXRsZXM+PHRpdGxlPkVuYWJsaW5nIENoYW5nZTogUGF0aWVudCBF
eHBlcmllbmNlIGFzIGEgRHJpdmVyIGZvciBTZXJ2aWNlIEltcHJvdmVtZW50LiBGaW5hbCBSZXBv
cnQ8L3RpdGxlPjwvdGl0bGVzPjxyZXByaW50LWVkaXRpb24+aW4gZmlsZTwvcmVwcmludC1lZGl0
aW9uPjxkYXRlcz48eWVhcj4yMDA3PC95ZWFyPjwvZGF0ZXM+PHB1Yi1sb2NhdGlvbj5TY290bGFu
ZDwvcHViLWxvY2F0aW9uPjxwdWJsaXNoZXI+Q2FuY2VyIENhcmUgUmVzZWFyY2ggQ2VudHJlLCBV
bml2ZXJzaXR5IG9mIFN0aXJsaW5nPC9wdWJsaXNoZXI+PHVybHM+PHJlbGF0ZWQtdXJscz48dXJs
Pmh0dHA6Ly9kc3BhY2Uuc3Rpci5hYy51ay9oYW5kbGUvMTg5My8zNjEwIy5XaTFLMkRkcEZQWTwv
dXJsPjx1cmw+aHR0cDovL2RzcGFjZS5zdGlyLmFjLnVrL2JpdHN0cmVhbS8xODkzLzM2MTAvMS9F
bmFibGluZyUyMENoYW5nZSUyMFBhdGllbnQlMjBFeHBlcmllbmNlJTIwYXMlMjBhJTIwRHJpdmVy
JTIwZm9yJTIwU2VydmljZSUyMEltcHJvdmVtZW50JTIwKDIwMDcpLnBkZjwvdXJsPjwvcmVsYXRl
ZC11cmxzPjwvdXJscz48cmVtb3RlLWRhdGFiYXNlLXByb3ZpZGVyPkF1dGhvcjwvcmVtb3RlLWRh
dGFiYXNlLXByb3ZpZGVyPjwvcmVjb3JkPjwvQ2l0ZT48Q2l0ZT48UmVjTnVtPjE2NTY1PC9SZWNO
dW0+PHJlY29yZD48cmVjLW51bWJlcj4xNjU2NTwvcmVjLW51bWJlcj48Zm9yZWlnbi1rZXlzPjxr
ZXkgYXBwPSJFTiIgZGItaWQ9ImVkYTk5ZXNyOWFycDUyZTIwdjJwZnR6NHJwNXM5eDBldmVmNSIg
dGltZXN0YW1wPSIxNTU0MzcxMjk5Ij4xNjU2NTwva2V5PjxrZXkgYXBwPSJFTldlYiIgZGItaWQ9
IiI+MDwva2V5PjwvZm9yZWlnbi1rZXlzPjxyZWYtdHlwZSBuYW1lPSJKb3VybmFsIEFydGljbGUi
PjE3PC9yZWYtdHlwZT48Y29udHJpYnV0b3JzPjxhdXRob3JzPjxhdXRob3I+Rm9yYmF0LCBMaXo8
L2F1dGhvcj48YXV0aG9yPkh1YmJhcmQsIEdpbGw8L2F1dGhvcj48YXV0aG9yPktlYXJuZXksIE5v
cmE8L2F1dGhvcj48L2F1dGhvcnM+PC9jb250cmlidXRvcnM+PHRpdGxlcz48dGl0bGU+UGF0aWVu
dCBhbmQgcHVibGljIGludm9sdmVtZW50OiBtb2RlbHMgYW5kIG11ZGRsZXM8L3RpdGxlPjxzZWNv
bmRhcnktdGl0bGU+Sm91cm5hbCBvZiBjbGluaWNhbCBudXJzaW5nPC9zZWNvbmRhcnktdGl0bGU+
PC90aXRsZXM+PHBlcmlvZGljYWw+PGZ1bGwtdGl0bGU+Sm91cm5hbCBvZiBDbGluaWNhbCBOdXJz
aW5nPC9mdWxsLXRpdGxlPjxhYmJyLTE+SiBDbGluIE51cnM8L2FiYnItMT48L3BlcmlvZGljYWw+
PHBhZ2VzPjI1NDctMjU1NDwvcGFnZXM+PHZvbHVtZT4xODwvdm9sdW1lPjxudW1iZXI+MTg8L251
bWJlcj48cmVwcmludC1lZGl0aW9uPmluIGZpbGU8L3JlcHJpbnQtZWRpdGlvbj48ZGF0ZXM+PHll
YXI+MjAwOTwveWVhcj48L2RhdGVzPjxpc2JuPjEzNjUtMjcwMjwvaXNibj48dXJscz48cmVsYXRl
ZC11cmxzPjx1cmw+aHR0cDovL29ubGluZWxpYnJhcnkud2lsZXkuY29tL2RvaS8xMC4xMTExL2ou
MTM2NS0yNzAyLjIwMDguMDI1MTkueC9mdWxsPC91cmw+PC9yZWxhdGVkLXVybHM+PC91cmxzPjxy
ZW1vdGUtZGF0YWJhc2UtcHJvdmlkZXI+QXV0aG9yPC9yZW1vdGUtZGF0YWJhc2UtcHJvdmlkZXI+
PC9yZWNvcmQ+PC9DaXRlPjxDaXRlPjxSZWNOdW0+MTY2NDM8L1JlY051bT48cmVjb3JkPjxyZWMt
bnVtYmVyPjE2NjQzPC9yZWMtbnVtYmVyPjxmb3JlaWduLWtleXM+PGtleSBhcHA9IkVOIiBkYi1p
ZD0iZWRhOTllc3I5YXJwNTJlMjB2MnBmdHo0cnA1czl4MGV2ZWY1IiB0aW1lc3RhbXA9IjE1NTQz
NzEyOTkiPjE2NjQzPC9rZXk+PGtleSBhcHA9IkVOV2ViIiBkYi1pZD0iIj4wPC9rZXk+PC9mb3Jl
aWduLWtleXM+PHJlZi10eXBlIG5hbWU9IkJvb2siPjY8L3JlZi10eXBlPjxjb250cmlidXRvcnM+
PGF1dGhvcnM+PGF1dGhvcj5Hb3R0LCBNLjwvYXV0aG9yPjxhdXRob3I+U3RldmVucywgVC48L2F1
dGhvcj48YXV0aG9yPlNtYWxsLCBOLjwvYXV0aG9yPjxhdXRob3I+QWhtZWR6YWksIFMuPC9hdXRo
b3I+PC9hdXRob3JzPjwvY29udHJpYnV0b3JzPjx0aXRsZXM+PHRpdGxlPlVzZXIgaW52b2x2ZW1l
bnQgaW4gY2FuY2VyIGNhcmUuIEV4Y2x1c2lvbiBhbmQgZW1wb3dlcm1lbnQuPC90aXRsZT48L3Rp
dGxlcz48cmVwcmludC1lZGl0aW9uPmluIGZpbGU8L3JlcHJpbnQtZWRpdGlvbj48ZGF0ZXM+PHll
YXI+MjAwMDwveWVhcj48L2RhdGVzPjxwdWItbG9jYXRpb24+QnJpc3RvbDwvcHViLWxvY2F0aW9u
PjxwdWJsaXNoZXI+VGhlIFBvbGljeSBQcmVzczwvcHVibGlzaGVyPjx1cmxzPjxyZWxhdGVkLXVy
bHM+PHVybD5odHRwczovL3d3dy5hbWF6b24uY28udWsvVXNlci1JbnZvbHZlbWVudC1DYW5jZXIt
Q2FyZS1FbXBvd2VybWVudC9kcC8xODYxMzQyMTAxL3JlZj1zcl8xXzQ/cz1ib29rcyZhbXA7aWU9
VVRGOCZhbXA7cWlkPTE1MTI3NTQ5MjQmYW1wO3NyPTEtNCZhbXA7cmVmaW5lbWVudHM9cF8yNyUz
QU1lcnJ5bitHb3R0PC91cmw+PC9yZWxhdGVkLXVybHM+PC91cmxzPjxyZW1vdGUtZGF0YWJhc2Ut
cHJvdmlkZXI+TUQ8L3JlbW90ZS1kYXRhYmFzZS1wcm92aWRlcj48L3JlY29yZD48L0NpdGU+PC9F
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R290dCBl
dCBhbC4gMjAwMDsgS25pZ2h0aW5nIGV0IGFsLiAyMDA3OyBGb3JiYXQgZXQgYWwuIDIwMDkpPC9E
aXNwbGF5VGV4dD48cmVjb3JkPjxyZWMtbnVtYmVyPjE2NjU1PC9yZWMtbnVtYmVyPjxmb3JlaWdu
LWtleXM+PGtleSBhcHA9IkVOIiBkYi1pZD0iZWRhOTllc3I5YXJwNTJlMjB2MnBmdHo0cnA1czl4
MGV2ZWY1IiB0aW1lc3RhbXA9IjE1NTQzNzEyOTkiPjE2NjU1PC9rZXk+PGtleSBhcHA9IkVOV2Vi
IiBkYi1pZD0iIj4wPC9rZXk+PC9mb3JlaWduLWtleXM+PHJlZi10eXBlIG5hbWU9IlJlcG9ydCI+
Mjc8L3JlZi10eXBlPjxjb250cmlidXRvcnM+PGF1dGhvcnM+PGF1dGhvcj5LbmlnaHRpbmcsIEth
dGhlcmluZTwvYXV0aG9yPjxhdXRob3I+Rm9yYmF0LCBMaXo8L2F1dGhvcj48YXV0aG9yPkNheWxl
c3MsIFNhbmRpPC9hdXRob3I+PGF1dGhvcj5LZWFybmV5LCBOb3JhPC9hdXRob3I+PC9hdXRob3Jz
PjwvY29udHJpYnV0b3JzPjx0aXRsZXM+PHRpdGxlPkVuYWJsaW5nIENoYW5nZTogUGF0aWVudCBF
eHBlcmllbmNlIGFzIGEgRHJpdmVyIGZvciBTZXJ2aWNlIEltcHJvdmVtZW50LiBGaW5hbCBSZXBv
cnQ8L3RpdGxlPjwvdGl0bGVzPjxyZXByaW50LWVkaXRpb24+aW4gZmlsZTwvcmVwcmludC1lZGl0
aW9uPjxkYXRlcz48eWVhcj4yMDA3PC95ZWFyPjwvZGF0ZXM+PHB1Yi1sb2NhdGlvbj5TY290bGFu
ZDwvcHViLWxvY2F0aW9uPjxwdWJsaXNoZXI+Q2FuY2VyIENhcmUgUmVzZWFyY2ggQ2VudHJlLCBV
bml2ZXJzaXR5IG9mIFN0aXJsaW5nPC9wdWJsaXNoZXI+PHVybHM+PHJlbGF0ZWQtdXJscz48dXJs
Pmh0dHA6Ly9kc3BhY2Uuc3Rpci5hYy51ay9oYW5kbGUvMTg5My8zNjEwIy5XaTFLMkRkcEZQWTwv
dXJsPjx1cmw+aHR0cDovL2RzcGFjZS5zdGlyLmFjLnVrL2JpdHN0cmVhbS8xODkzLzM2MTAvMS9F
bmFibGluZyUyMENoYW5nZSUyMFBhdGllbnQlMjBFeHBlcmllbmNlJTIwYXMlMjBhJTIwRHJpdmVy
JTIwZm9yJTIwU2VydmljZSUyMEltcHJvdmVtZW50JTIwKDIwMDcpLnBkZjwvdXJsPjwvcmVsYXRl
ZC11cmxzPjwvdXJscz48cmVtb3RlLWRhdGFiYXNlLXByb3ZpZGVyPkF1dGhvcjwvcmVtb3RlLWRh
dGFiYXNlLXByb3ZpZGVyPjwvcmVjb3JkPjwvQ2l0ZT48Q2l0ZT48UmVjTnVtPjE2NTY1PC9SZWNO
dW0+PHJlY29yZD48cmVjLW51bWJlcj4xNjU2NTwvcmVjLW51bWJlcj48Zm9yZWlnbi1rZXlzPjxr
ZXkgYXBwPSJFTiIgZGItaWQ9ImVkYTk5ZXNyOWFycDUyZTIwdjJwZnR6NHJwNXM5eDBldmVmNSIg
dGltZXN0YW1wPSIxNTU0MzcxMjk5Ij4xNjU2NTwva2V5PjxrZXkgYXBwPSJFTldlYiIgZGItaWQ9
IiI+MDwva2V5PjwvZm9yZWlnbi1rZXlzPjxyZWYtdHlwZSBuYW1lPSJKb3VybmFsIEFydGljbGUi
PjE3PC9yZWYtdHlwZT48Y29udHJpYnV0b3JzPjxhdXRob3JzPjxhdXRob3I+Rm9yYmF0LCBMaXo8
L2F1dGhvcj48YXV0aG9yPkh1YmJhcmQsIEdpbGw8L2F1dGhvcj48YXV0aG9yPktlYXJuZXksIE5v
cmE8L2F1dGhvcj48L2F1dGhvcnM+PC9jb250cmlidXRvcnM+PHRpdGxlcz48dGl0bGU+UGF0aWVu
dCBhbmQgcHVibGljIGludm9sdmVtZW50OiBtb2RlbHMgYW5kIG11ZGRsZXM8L3RpdGxlPjxzZWNv
bmRhcnktdGl0bGU+Sm91cm5hbCBvZiBjbGluaWNhbCBudXJzaW5nPC9zZWNvbmRhcnktdGl0bGU+
PC90aXRsZXM+PHBlcmlvZGljYWw+PGZ1bGwtdGl0bGU+Sm91cm5hbCBvZiBDbGluaWNhbCBOdXJz
aW5nPC9mdWxsLXRpdGxlPjxhYmJyLTE+SiBDbGluIE51cnM8L2FiYnItMT48L3BlcmlvZGljYWw+
PHBhZ2VzPjI1NDctMjU1NDwvcGFnZXM+PHZvbHVtZT4xODwvdm9sdW1lPjxudW1iZXI+MTg8L251
bWJlcj48cmVwcmludC1lZGl0aW9uPmluIGZpbGU8L3JlcHJpbnQtZWRpdGlvbj48ZGF0ZXM+PHll
YXI+MjAwOTwveWVhcj48L2RhdGVzPjxpc2JuPjEzNjUtMjcwMjwvaXNibj48dXJscz48cmVsYXRl
ZC11cmxzPjx1cmw+aHR0cDovL29ubGluZWxpYnJhcnkud2lsZXkuY29tL2RvaS8xMC4xMTExL2ou
MTM2NS0yNzAyLjIwMDguMDI1MTkueC9mdWxsPC91cmw+PC9yZWxhdGVkLXVybHM+PC91cmxzPjxy
ZW1vdGUtZGF0YWJhc2UtcHJvdmlkZXI+QXV0aG9yPC9yZW1vdGUtZGF0YWJhc2UtcHJvdmlkZXI+
PC9yZWNvcmQ+PC9DaXRlPjxDaXRlPjxSZWNOdW0+MTY2NDM8L1JlY051bT48cmVjb3JkPjxyZWMt
bnVtYmVyPjE2NjQzPC9yZWMtbnVtYmVyPjxmb3JlaWduLWtleXM+PGtleSBhcHA9IkVOIiBkYi1p
ZD0iZWRhOTllc3I5YXJwNTJlMjB2MnBmdHo0cnA1czl4MGV2ZWY1IiB0aW1lc3RhbXA9IjE1NTQz
NzEyOTkiPjE2NjQzPC9rZXk+PGtleSBhcHA9IkVOV2ViIiBkYi1pZD0iIj4wPC9rZXk+PC9mb3Jl
aWduLWtleXM+PHJlZi10eXBlIG5hbWU9IkJvb2siPjY8L3JlZi10eXBlPjxjb250cmlidXRvcnM+
PGF1dGhvcnM+PGF1dGhvcj5Hb3R0LCBNLjwvYXV0aG9yPjxhdXRob3I+U3RldmVucywgVC48L2F1
dGhvcj48YXV0aG9yPlNtYWxsLCBOLjwvYXV0aG9yPjxhdXRob3I+QWhtZWR6YWksIFMuPC9hdXRo
b3I+PC9hdXRob3JzPjwvY29udHJpYnV0b3JzPjx0aXRsZXM+PHRpdGxlPlVzZXIgaW52b2x2ZW1l
bnQgaW4gY2FuY2VyIGNhcmUuIEV4Y2x1c2lvbiBhbmQgZW1wb3dlcm1lbnQuPC90aXRsZT48L3Rp
dGxlcz48cmVwcmludC1lZGl0aW9uPmluIGZpbGU8L3JlcHJpbnQtZWRpdGlvbj48ZGF0ZXM+PHll
YXI+MjAwMDwveWVhcj48L2RhdGVzPjxwdWItbG9jYXRpb24+QnJpc3RvbDwvcHViLWxvY2F0aW9u
PjxwdWJsaXNoZXI+VGhlIFBvbGljeSBQcmVzczwvcHVibGlzaGVyPjx1cmxzPjxyZWxhdGVkLXVy
bHM+PHVybD5odHRwczovL3d3dy5hbWF6b24uY28udWsvVXNlci1JbnZvbHZlbWVudC1DYW5jZXIt
Q2FyZS1FbXBvd2VybWVudC9kcC8xODYxMzQyMTAxL3JlZj1zcl8xXzQ/cz1ib29rcyZhbXA7aWU9
VVRGOCZhbXA7cWlkPTE1MTI3NTQ5MjQmYW1wO3NyPTEtNCZhbXA7cmVmaW5lbWVudHM9cF8yNyUz
QU1lcnJ5bitHb3R0PC91cmw+PC9yZWxhdGVkLXVybHM+PC91cmxzPjxyZW1vdGUtZGF0YWJhc2Ut
cHJvdmlkZXI+TUQ8L3JlbW90ZS1kYXRhYmFzZS1wcm92aWRlcj48L3JlY29yZD48L0NpdGU+PC9F
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Knighting et al. 2007; Forbat et al. 2009)</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with considerable variation in symptoms </w:t>
      </w:r>
      <w:r w:rsidR="00C445FA">
        <w:rPr>
          <w:rFonts w:ascii="Calibri" w:eastAsia="Times New Roman" w:hAnsi="Calibri" w:cs="Calibri"/>
          <w:sz w:val="24"/>
          <w:szCs w:val="24"/>
          <w:lang w:eastAsia="en-GB"/>
        </w:rPr>
        <w:fldChar w:fldCharType="begin">
          <w:fldData xml:space="preserve">PEVuZE5vdGU+PENpdGU+PFJlY051bT4xNjY1NTwvUmVjTnVtPjxEaXNwbGF5VGV4dD4oR290dCBl
dCBhbC4gMjAwMDsgS25pZ2h0aW5nIGV0IGFsLiAyMDA3OyBGb3JiYXQgZXQgYWwuIDIwMDkpPC9E
aXNwbGF5VGV4dD48cmVjb3JkPjxyZWMtbnVtYmVyPjE2NjU1PC9yZWMtbnVtYmVyPjxmb3JlaWdu
LWtleXM+PGtleSBhcHA9IkVOIiBkYi1pZD0iZWRhOTllc3I5YXJwNTJlMjB2MnBmdHo0cnA1czl4
MGV2ZWY1IiB0aW1lc3RhbXA9IjE1NTQzNzEyOTkiPjE2NjU1PC9rZXk+PGtleSBhcHA9IkVOV2Vi
IiBkYi1pZD0iIj4wPC9rZXk+PC9mb3JlaWduLWtleXM+PHJlZi10eXBlIG5hbWU9IlJlcG9ydCI+
Mjc8L3JlZi10eXBlPjxjb250cmlidXRvcnM+PGF1dGhvcnM+PGF1dGhvcj5LbmlnaHRpbmcsIEth
dGhlcmluZTwvYXV0aG9yPjxhdXRob3I+Rm9yYmF0LCBMaXo8L2F1dGhvcj48YXV0aG9yPkNheWxl
c3MsIFNhbmRpPC9hdXRob3I+PGF1dGhvcj5LZWFybmV5LCBOb3JhPC9hdXRob3I+PC9hdXRob3Jz
PjwvY29udHJpYnV0b3JzPjx0aXRsZXM+PHRpdGxlPkVuYWJsaW5nIENoYW5nZTogUGF0aWVudCBF
eHBlcmllbmNlIGFzIGEgRHJpdmVyIGZvciBTZXJ2aWNlIEltcHJvdmVtZW50LiBGaW5hbCBSZXBv
cnQ8L3RpdGxlPjwvdGl0bGVzPjxyZXByaW50LWVkaXRpb24+aW4gZmlsZTwvcmVwcmludC1lZGl0
aW9uPjxkYXRlcz48eWVhcj4yMDA3PC95ZWFyPjwvZGF0ZXM+PHB1Yi1sb2NhdGlvbj5TY290bGFu
ZDwvcHViLWxvY2F0aW9uPjxwdWJsaXNoZXI+Q2FuY2VyIENhcmUgUmVzZWFyY2ggQ2VudHJlLCBV
bml2ZXJzaXR5IG9mIFN0aXJsaW5nPC9wdWJsaXNoZXI+PHVybHM+PHJlbGF0ZWQtdXJscz48dXJs
Pmh0dHA6Ly9kc3BhY2Uuc3Rpci5hYy51ay9oYW5kbGUvMTg5My8zNjEwIy5XaTFLMkRkcEZQWTwv
dXJsPjx1cmw+aHR0cDovL2RzcGFjZS5zdGlyLmFjLnVrL2JpdHN0cmVhbS8xODkzLzM2MTAvMS9F
bmFibGluZyUyMENoYW5nZSUyMFBhdGllbnQlMjBFeHBlcmllbmNlJTIwYXMlMjBhJTIwRHJpdmVy
JTIwZm9yJTIwU2VydmljZSUyMEltcHJvdmVtZW50JTIwKDIwMDcpLnBkZjwvdXJsPjwvcmVsYXRl
ZC11cmxzPjwvdXJscz48cmVtb3RlLWRhdGFiYXNlLXByb3ZpZGVyPkF1dGhvcjwvcmVtb3RlLWRh
dGFiYXNlLXByb3ZpZGVyPjwvcmVjb3JkPjwvQ2l0ZT48Q2l0ZT48UmVjTnVtPjE2NTY1PC9SZWNO
dW0+PHJlY29yZD48cmVjLW51bWJlcj4xNjU2NTwvcmVjLW51bWJlcj48Zm9yZWlnbi1rZXlzPjxr
ZXkgYXBwPSJFTiIgZGItaWQ9ImVkYTk5ZXNyOWFycDUyZTIwdjJwZnR6NHJwNXM5eDBldmVmNSIg
dGltZXN0YW1wPSIxNTU0MzcxMjk5Ij4xNjU2NTwva2V5PjxrZXkgYXBwPSJFTldlYiIgZGItaWQ9
IiI+MDwva2V5PjwvZm9yZWlnbi1rZXlzPjxyZWYtdHlwZSBuYW1lPSJKb3VybmFsIEFydGljbGUi
PjE3PC9yZWYtdHlwZT48Y29udHJpYnV0b3JzPjxhdXRob3JzPjxhdXRob3I+Rm9yYmF0LCBMaXo8
L2F1dGhvcj48YXV0aG9yPkh1YmJhcmQsIEdpbGw8L2F1dGhvcj48YXV0aG9yPktlYXJuZXksIE5v
cmE8L2F1dGhvcj48L2F1dGhvcnM+PC9jb250cmlidXRvcnM+PHRpdGxlcz48dGl0bGU+UGF0aWVu
dCBhbmQgcHVibGljIGludm9sdmVtZW50OiBtb2RlbHMgYW5kIG11ZGRsZXM8L3RpdGxlPjxzZWNv
bmRhcnktdGl0bGU+Sm91cm5hbCBvZiBjbGluaWNhbCBudXJzaW5nPC9zZWNvbmRhcnktdGl0bGU+
PC90aXRsZXM+PHBlcmlvZGljYWw+PGZ1bGwtdGl0bGU+Sm91cm5hbCBvZiBDbGluaWNhbCBOdXJz
aW5nPC9mdWxsLXRpdGxlPjxhYmJyLTE+SiBDbGluIE51cnM8L2FiYnItMT48L3BlcmlvZGljYWw+
PHBhZ2VzPjI1NDctMjU1NDwvcGFnZXM+PHZvbHVtZT4xODwvdm9sdW1lPjxudW1iZXI+MTg8L251
bWJlcj48cmVwcmludC1lZGl0aW9uPmluIGZpbGU8L3JlcHJpbnQtZWRpdGlvbj48ZGF0ZXM+PHll
YXI+MjAwOTwveWVhcj48L2RhdGVzPjxpc2JuPjEzNjUtMjcwMjwvaXNibj48dXJscz48cmVsYXRl
ZC11cmxzPjx1cmw+aHR0cDovL29ubGluZWxpYnJhcnkud2lsZXkuY29tL2RvaS8xMC4xMTExL2ou
MTM2NS0yNzAyLjIwMDguMDI1MTkueC9mdWxsPC91cmw+PC9yZWxhdGVkLXVybHM+PC91cmxzPjxy
ZW1vdGUtZGF0YWJhc2UtcHJvdmlkZXI+QXV0aG9yPC9yZW1vdGUtZGF0YWJhc2UtcHJvdmlkZXI+
PC9yZWNvcmQ+PC9DaXRlPjxDaXRlPjxSZWNOdW0+MTY2NDM8L1JlY051bT48cmVjb3JkPjxyZWMt
bnVtYmVyPjE2NjQzPC9yZWMtbnVtYmVyPjxmb3JlaWduLWtleXM+PGtleSBhcHA9IkVOIiBkYi1p
ZD0iZWRhOTllc3I5YXJwNTJlMjB2MnBmdHo0cnA1czl4MGV2ZWY1IiB0aW1lc3RhbXA9IjE1NTQz
NzEyOTkiPjE2NjQzPC9rZXk+PGtleSBhcHA9IkVOV2ViIiBkYi1pZD0iIj4wPC9rZXk+PC9mb3Jl
aWduLWtleXM+PHJlZi10eXBlIG5hbWU9IkJvb2siPjY8L3JlZi10eXBlPjxjb250cmlidXRvcnM+
PGF1dGhvcnM+PGF1dGhvcj5Hb3R0LCBNLjwvYXV0aG9yPjxhdXRob3I+U3RldmVucywgVC48L2F1
dGhvcj48YXV0aG9yPlNtYWxsLCBOLjwvYXV0aG9yPjxhdXRob3I+QWhtZWR6YWksIFMuPC9hdXRo
b3I+PC9hdXRob3JzPjwvY29udHJpYnV0b3JzPjx0aXRsZXM+PHRpdGxlPlVzZXIgaW52b2x2ZW1l
bnQgaW4gY2FuY2VyIGNhcmUuIEV4Y2x1c2lvbiBhbmQgZW1wb3dlcm1lbnQuPC90aXRsZT48L3Rp
dGxlcz48cmVwcmludC1lZGl0aW9uPmluIGZpbGU8L3JlcHJpbnQtZWRpdGlvbj48ZGF0ZXM+PHll
YXI+MjAwMDwveWVhcj48L2RhdGVzPjxwdWItbG9jYXRpb24+QnJpc3RvbDwvcHViLWxvY2F0aW9u
PjxwdWJsaXNoZXI+VGhlIFBvbGljeSBQcmVzczwvcHVibGlzaGVyPjx1cmxzPjxyZWxhdGVkLXVy
bHM+PHVybD5odHRwczovL3d3dy5hbWF6b24uY28udWsvVXNlci1JbnZvbHZlbWVudC1DYW5jZXIt
Q2FyZS1FbXBvd2VybWVudC9kcC8xODYxMzQyMTAxL3JlZj1zcl8xXzQ/cz1ib29rcyZhbXA7aWU9
VVRGOCZhbXA7cWlkPTE1MTI3NTQ5MjQmYW1wO3NyPTEtNCZhbXA7cmVmaW5lbWVudHM9cF8yNyUz
QU1lcnJ5bitHb3R0PC91cmw+PC9yZWxhdGVkLXVybHM+PC91cmxzPjxyZW1vdGUtZGF0YWJhc2Ut
cHJvdmlkZXI+TUQ8L3JlbW90ZS1kYXRhYmFzZS1wcm92aWRlcj48L3JlY29yZD48L0NpdGU+PC9F
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R290dCBl
dCBhbC4gMjAwMDsgS25pZ2h0aW5nIGV0IGFsLiAyMDA3OyBGb3JiYXQgZXQgYWwuIDIwMDkpPC9E
aXNwbGF5VGV4dD48cmVjb3JkPjxyZWMtbnVtYmVyPjE2NjU1PC9yZWMtbnVtYmVyPjxmb3JlaWdu
LWtleXM+PGtleSBhcHA9IkVOIiBkYi1pZD0iZWRhOTllc3I5YXJwNTJlMjB2MnBmdHo0cnA1czl4
MGV2ZWY1IiB0aW1lc3RhbXA9IjE1NTQzNzEyOTkiPjE2NjU1PC9rZXk+PGtleSBhcHA9IkVOV2Vi
IiBkYi1pZD0iIj4wPC9rZXk+PC9mb3JlaWduLWtleXM+PHJlZi10eXBlIG5hbWU9IlJlcG9ydCI+
Mjc8L3JlZi10eXBlPjxjb250cmlidXRvcnM+PGF1dGhvcnM+PGF1dGhvcj5LbmlnaHRpbmcsIEth
dGhlcmluZTwvYXV0aG9yPjxhdXRob3I+Rm9yYmF0LCBMaXo8L2F1dGhvcj48YXV0aG9yPkNheWxl
c3MsIFNhbmRpPC9hdXRob3I+PGF1dGhvcj5LZWFybmV5LCBOb3JhPC9hdXRob3I+PC9hdXRob3Jz
PjwvY29udHJpYnV0b3JzPjx0aXRsZXM+PHRpdGxlPkVuYWJsaW5nIENoYW5nZTogUGF0aWVudCBF
eHBlcmllbmNlIGFzIGEgRHJpdmVyIGZvciBTZXJ2aWNlIEltcHJvdmVtZW50LiBGaW5hbCBSZXBv
cnQ8L3RpdGxlPjwvdGl0bGVzPjxyZXByaW50LWVkaXRpb24+aW4gZmlsZTwvcmVwcmludC1lZGl0
aW9uPjxkYXRlcz48eWVhcj4yMDA3PC95ZWFyPjwvZGF0ZXM+PHB1Yi1sb2NhdGlvbj5TY290bGFu
ZDwvcHViLWxvY2F0aW9uPjxwdWJsaXNoZXI+Q2FuY2VyIENhcmUgUmVzZWFyY2ggQ2VudHJlLCBV
bml2ZXJzaXR5IG9mIFN0aXJsaW5nPC9wdWJsaXNoZXI+PHVybHM+PHJlbGF0ZWQtdXJscz48dXJs
Pmh0dHA6Ly9kc3BhY2Uuc3Rpci5hYy51ay9oYW5kbGUvMTg5My8zNjEwIy5XaTFLMkRkcEZQWTwv
dXJsPjx1cmw+aHR0cDovL2RzcGFjZS5zdGlyLmFjLnVrL2JpdHN0cmVhbS8xODkzLzM2MTAvMS9F
bmFibGluZyUyMENoYW5nZSUyMFBhdGllbnQlMjBFeHBlcmllbmNlJTIwYXMlMjBhJTIwRHJpdmVy
JTIwZm9yJTIwU2VydmljZSUyMEltcHJvdmVtZW50JTIwKDIwMDcpLnBkZjwvdXJsPjwvcmVsYXRl
ZC11cmxzPjwvdXJscz48cmVtb3RlLWRhdGFiYXNlLXByb3ZpZGVyPkF1dGhvcjwvcmVtb3RlLWRh
dGFiYXNlLXByb3ZpZGVyPjwvcmVjb3JkPjwvQ2l0ZT48Q2l0ZT48UmVjTnVtPjE2NTY1PC9SZWNO
dW0+PHJlY29yZD48cmVjLW51bWJlcj4xNjU2NTwvcmVjLW51bWJlcj48Zm9yZWlnbi1rZXlzPjxr
ZXkgYXBwPSJFTiIgZGItaWQ9ImVkYTk5ZXNyOWFycDUyZTIwdjJwZnR6NHJwNXM5eDBldmVmNSIg
dGltZXN0YW1wPSIxNTU0MzcxMjk5Ij4xNjU2NTwva2V5PjxrZXkgYXBwPSJFTldlYiIgZGItaWQ9
IiI+MDwva2V5PjwvZm9yZWlnbi1rZXlzPjxyZWYtdHlwZSBuYW1lPSJKb3VybmFsIEFydGljbGUi
PjE3PC9yZWYtdHlwZT48Y29udHJpYnV0b3JzPjxhdXRob3JzPjxhdXRob3I+Rm9yYmF0LCBMaXo8
L2F1dGhvcj48YXV0aG9yPkh1YmJhcmQsIEdpbGw8L2F1dGhvcj48YXV0aG9yPktlYXJuZXksIE5v
cmE8L2F1dGhvcj48L2F1dGhvcnM+PC9jb250cmlidXRvcnM+PHRpdGxlcz48dGl0bGU+UGF0aWVu
dCBhbmQgcHVibGljIGludm9sdmVtZW50OiBtb2RlbHMgYW5kIG11ZGRsZXM8L3RpdGxlPjxzZWNv
bmRhcnktdGl0bGU+Sm91cm5hbCBvZiBjbGluaWNhbCBudXJzaW5nPC9zZWNvbmRhcnktdGl0bGU+
PC90aXRsZXM+PHBlcmlvZGljYWw+PGZ1bGwtdGl0bGU+Sm91cm5hbCBvZiBDbGluaWNhbCBOdXJz
aW5nPC9mdWxsLXRpdGxlPjxhYmJyLTE+SiBDbGluIE51cnM8L2FiYnItMT48L3BlcmlvZGljYWw+
PHBhZ2VzPjI1NDctMjU1NDwvcGFnZXM+PHZvbHVtZT4xODwvdm9sdW1lPjxudW1iZXI+MTg8L251
bWJlcj48cmVwcmludC1lZGl0aW9uPmluIGZpbGU8L3JlcHJpbnQtZWRpdGlvbj48ZGF0ZXM+PHll
YXI+MjAwOTwveWVhcj48L2RhdGVzPjxpc2JuPjEzNjUtMjcwMjwvaXNibj48dXJscz48cmVsYXRl
ZC11cmxzPjx1cmw+aHR0cDovL29ubGluZWxpYnJhcnkud2lsZXkuY29tL2RvaS8xMC4xMTExL2ou
MTM2NS0yNzAyLjIwMDguMDI1MTkueC9mdWxsPC91cmw+PC9yZWxhdGVkLXVybHM+PC91cmxzPjxy
ZW1vdGUtZGF0YWJhc2UtcHJvdmlkZXI+QXV0aG9yPC9yZW1vdGUtZGF0YWJhc2UtcHJvdmlkZXI+
PC9yZWNvcmQ+PC9DaXRlPjxDaXRlPjxSZWNOdW0+MTY2NDM8L1JlY051bT48cmVjb3JkPjxyZWMt
bnVtYmVyPjE2NjQzPC9yZWMtbnVtYmVyPjxmb3JlaWduLWtleXM+PGtleSBhcHA9IkVOIiBkYi1p
ZD0iZWRhOTllc3I5YXJwNTJlMjB2MnBmdHo0cnA1czl4MGV2ZWY1IiB0aW1lc3RhbXA9IjE1NTQz
NzEyOTkiPjE2NjQzPC9rZXk+PGtleSBhcHA9IkVOV2ViIiBkYi1pZD0iIj4wPC9rZXk+PC9mb3Jl
aWduLWtleXM+PHJlZi10eXBlIG5hbWU9IkJvb2siPjY8L3JlZi10eXBlPjxjb250cmlidXRvcnM+
PGF1dGhvcnM+PGF1dGhvcj5Hb3R0LCBNLjwvYXV0aG9yPjxhdXRob3I+U3RldmVucywgVC48L2F1
dGhvcj48YXV0aG9yPlNtYWxsLCBOLjwvYXV0aG9yPjxhdXRob3I+QWhtZWR6YWksIFMuPC9hdXRo
b3I+PC9hdXRob3JzPjwvY29udHJpYnV0b3JzPjx0aXRsZXM+PHRpdGxlPlVzZXIgaW52b2x2ZW1l
bnQgaW4gY2FuY2VyIGNhcmUuIEV4Y2x1c2lvbiBhbmQgZW1wb3dlcm1lbnQuPC90aXRsZT48L3Rp
dGxlcz48cmVwcmludC1lZGl0aW9uPmluIGZpbGU8L3JlcHJpbnQtZWRpdGlvbj48ZGF0ZXM+PHll
YXI+MjAwMDwveWVhcj48L2RhdGVzPjxwdWItbG9jYXRpb24+QnJpc3RvbDwvcHViLWxvY2F0aW9u
PjxwdWJsaXNoZXI+VGhlIFBvbGljeSBQcmVzczwvcHVibGlzaGVyPjx1cmxzPjxyZWxhdGVkLXVy
bHM+PHVybD5odHRwczovL3d3dy5hbWF6b24uY28udWsvVXNlci1JbnZvbHZlbWVudC1DYW5jZXIt
Q2FyZS1FbXBvd2VybWVudC9kcC8xODYxMzQyMTAxL3JlZj1zcl8xXzQ/cz1ib29rcyZhbXA7aWU9
VVRGOCZhbXA7cWlkPTE1MTI3NTQ5MjQmYW1wO3NyPTEtNCZhbXA7cmVmaW5lbWVudHM9cF8yNyUz
QU1lcnJ5bitHb3R0PC91cmw+PC9yZWxhdGVkLXVybHM+PC91cmxzPjxyZW1vdGUtZGF0YWJhc2Ut
cHJvdmlkZXI+TUQ8L3JlbW90ZS1kYXRhYmFzZS1wcm92aWRlcj48L3JlY29yZD48L0NpdGU+PC9F
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Knighting et al. 2007; Forbat et al. 2009)</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 definitions centred around use of specialist palliative care services, including hospices, but many did no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20&lt;/RecNum&gt;&lt;DisplayText&gt;(Payne 2013; McIlfatrick et al. 2015)&lt;/DisplayText&gt;&lt;record&gt;&lt;rec-number&gt;15720&lt;/rec-number&gt;&lt;foreign-keys&gt;&lt;key app="EN" db-id="eda99esr9arp52e20v2pftz4rp5s9x0evef5" timestamp="1554371299"&gt;15720&lt;/key&gt;&lt;key app="ENWeb" db-id=""&gt;0&lt;/key&gt;&lt;/foreign-keys&gt;&lt;ref-type name="Report"&gt;27&lt;/ref-type&gt;&lt;contributors&gt;&lt;authors&gt;&lt;author&gt;McIlfatrick, S.&lt;/author&gt;&lt;author&gt;Hasson, F.&lt;/author&gt;&lt;author&gt;Hanna-Trainor, L.&lt;/author&gt;&lt;author&gt;Brogan, P.&lt;/author&gt;&lt;/authors&gt;&lt;/contributors&gt;&lt;titles&gt;&lt;title&gt;Evaluation report for All Ireland Institute of Hospice &amp;amp; Palliative Care &amp;apos;Voices 4 Care&amp;apos; Initiative.&lt;/title&gt;&lt;/titles&gt;&lt;reprint-edition&gt;in file&lt;/reprint-edition&gt;&lt;dates&gt;&lt;year&gt;2015&lt;/year&gt;&lt;/dates&gt;&lt;pub-location&gt;Dublin, Ireland&lt;/pub-location&gt;&lt;publisher&gt;All Ireland Institute of Hospice &amp;amp; Palliative Care&lt;/publisher&gt;&lt;urls&gt;&lt;related-urls&gt;&lt;url&gt;http://aiihpc.org/policy-practice/voices4care/evaluation/&lt;/url&gt;&lt;/related-urls&gt;&lt;/urls&gt;&lt;remote-database-provider&gt;AIIHPC&lt;/remote-database-provider&gt;&lt;/record&gt;&lt;/Cite&gt;&lt;Cite&gt;&lt;RecNum&gt;15228&lt;/RecNum&gt;&lt;record&gt;&lt;rec-number&gt;15228&lt;/rec-number&gt;&lt;foreign-keys&gt;&lt;key app="EN" db-id="eda99esr9arp52e20v2pftz4rp5s9x0evef5" timestamp="1554371299"&gt;15228&lt;/key&gt;&lt;key app="ENWeb" db-id=""&gt;0&lt;/key&gt;&lt;/foreign-keys&gt;&lt;ref-type name="Report"&gt;27&lt;/ref-type&gt;&lt;contributors&gt;&lt;authors&gt;&lt;author&gt;Payne, S.; Preston, N.; Turner, M.; Rolls, L.&lt;/author&gt;&lt;/authors&gt;&lt;tertiary-authors&gt;&lt;author&gt;NCPC&lt;/author&gt;&lt;/tertiary-authors&gt;&lt;/contributors&gt;&lt;titles&gt;&lt;title&gt;Research in palliative care. Can hospices afford not to be involved? A report for the Commission into the Future of Hospice Care&lt;/title&gt;&lt;/titles&gt;&lt;reprint-edition&gt;in file&lt;/reprint-edition&gt;&lt;dates&gt;&lt;year&gt;2013&lt;/year&gt;&lt;/dates&gt;&lt;pub-location&gt;London&lt;/pub-location&gt;&lt;publisher&gt;Hospice UK&lt;/publisher&gt;&lt;urls&gt;&lt;/urls&gt;&lt;remote-database-provider&gt;HU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Payne 2013;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Many patients used a wide variety of services resulting in different professionals being involved in their care </w:t>
      </w:r>
      <w:r w:rsidR="00C445FA">
        <w:rPr>
          <w:rFonts w:ascii="Calibri" w:eastAsia="Times New Roman" w:hAnsi="Calibri" w:cs="Calibri"/>
          <w:sz w:val="24"/>
          <w:szCs w:val="24"/>
          <w:lang w:eastAsia="en-GB"/>
        </w:rPr>
        <w:fldChar w:fldCharType="begin">
          <w:fldData xml:space="preserve">PEVuZE5vdGU+PENpdGU+PFJlY051bT4xNTc1NDwvUmVjTnVtPjxEaXNwbGF5VGV4dD4oU21hbGwg
YW5kIFJob2RlcyAyMDAwOyBCcmVyZXRvbiBldCBhbC4gMjAxNik8L0Rpc3BsYXlUZXh0PjxyZWNv
cmQ+PHJlYy1udW1iZXI+MTU3NTQ8L3JlYy1udW1iZXI+PGZvcmVpZ24ta2V5cz48a2V5IGFwcD0i
RU4iIGRiLWlkPSJlZGE5OWVzcjlhcnA1MmUyMHYycGZ0ejRycDVzOXgwZXZlZjUiIHRpbWVzdGFt
cD0iMTU1NDM3MTI5OSI+MTU3NTQ8L2tleT48a2V5IGFwcD0iRU5XZWIiIGRiLWlkPSIiPjA8L2tl
eT48L2ZvcmVpZ24ta2V5cz48cmVmLXR5cGUgbmFtZT0iV2ViIFBhZ2UiPjEyPC9yZWYtdHlwZT48
Y29udHJpYnV0b3JzPjxhdXRob3JzPjxhdXRob3I+QnJlcmV0b24sIExvdWlzZTwvYXV0aG9yPjxh
dXRob3I+V2FobHN0ZXIsIFBoaWxpcDwvYXV0aG9yPjxhdXRob3I+THlzZGFobCwgS3Jpc3RpbiBC
YWtrZTwvYXV0aG9yPjxhdXRob3I+TW96eWdlbWJhLCBLYXRpPC9hdXRob3I+PGF1dGhvcj5CdXJu
cywgSmFrZTwvYXV0aG9yPjxhdXRob3I+Q2hpbGNvdHQsIEphbWVzPC9hdXRob3I+PGF1dGhvcj5X
YXJkLCBTdWU8L2F1dGhvcj48YXV0aG9yPkJyb25uZWtlLCBKYW4gQmVuZWRpa3Q8L2F1dGhvcj48
YXV0aG9yPlR1bW1lcnMsIE1hcmNpYTwvYXV0aG9yPjxhdXRob3I+dmFuIEhvb3JuLCBSYWxwaDwv
YXV0aG9yPjxhdXRob3I+UGZhZGVuaGF1ZXIsIEwuPC9hdXRob3I+PGF1dGhvcj5Qb2x1cywgUy48
L2F1dGhvcj48YXV0aG9yPkluZ2xldG9uLCBDLjwvYXV0aG9yPjxhdXRob3I+R2FyZGluZXIsIEMu
PC9hdXRob3I+PGF1dGhvcj52YW4gZGVyIFdpbHQsIEcuSi48L2F1dGhvcj48YXV0aG9yPmdlcmhh
cmR1cywgQS48L2F1dGhvcj48YXV0aG9yPlJvaHdlciwgQS48L2F1dGhvcj48YXV0aG9yPlJlaGZ1
c3MsIEUuPC9hdXRob3I+PGF1dGhvcj5Pb3J0d2lqbiwgVy48L2F1dGhvcj48YXV0aG9yPlJlZm9s
bywgUC48L2F1dGhvcj48YXV0aG9yPlNhY2NoaW5pLCBELjwvYXV0aG9yPjxhdXRob3I+TGVwcGVy
dCwgVy48L2F1dGhvcj48YXV0aG9yPkJsYXpldmljaWVuZSwgQS48L2F1dGhvcj48YXV0aG9yPlNw
YWdub2xvLCBBLkcuPC9hdXRob3I+PGF1dGhvcj5QcmVzdG9uLCBMLjwvYXV0aG9yPjxhdXRob3I+
Q2xhcmssIEouPC9hdXRob3I+PGF1dGhvcj5Hb3lkZXIsIEUuPC9hdXRob3I+PC9hdXRob3JzPjwv
Y29udHJpYnV0b3JzPjx0aXRsZXM+PHRpdGxlPkludGVncmF0ZWQgYXNzZXNzbWVudCBvZiBob21l
IGJhc2VkIHBhbGxpYXRpdmUgY2FyZSB3aXRoIGFuZCB3aXRob3V0IHJlaW5mb3JjZWQgY2FyZWdp
dmVyIHN1cHBvcnQ6ICZhcG9zO0EgZGVtb25zdHJhdGlvbiBvZiBJTlRFR1JBVEUtSFRBIG1ldGhv
ZG9sb2dpY2FsIGd1aWRhbmNlc+KAmSAtIEV4ZWN1dGl2ZSBTdW1tYXJ5PC90aXRsZT48c2Vjb25k
YXJ5LXRpdGxlPkludGVybmF0aW9uYWwgSm91cm5hbCBvZiBUZWNobm9sb2d5IEFzc2Vzc21lbnQg
aW4gSGVhbHRoIENhcmU8L3NlY29uZGFyeS10aXRsZT48L3RpdGxlcz48cGVyaW9kaWNhbD48ZnVs
bC10aXRsZT5JbnRlcm5hdGlvbmFsIEpvdXJuYWwgb2YgVGVjaG5vbG9neSBBc3Nlc3NtZW50IGlu
IEhlYWx0aCBDYXJlPC9mdWxsLXRpdGxlPjxhYmJyLTE+SW50IEogVGVjaG5vbCBBc3Nlc3MgSGVh
bHRoIENhcmU8L2FiYnItMT48L3BlcmlvZGljYWw+PG51bWJlcj4xOSBBdWd1c3QgMjAxNzwvbnVt
YmVyPjxyZXByaW50LWVkaXRpb24+aW4gZmlsZTwvcmVwcmludC1lZGl0aW9uPjxkYXRlcz48eWVh
cj4yMDE2PC95ZWFyPjwvZGF0ZXM+PHVybHM+PHJlbGF0ZWQtdXJscz48dXJsPmh0dHA6Ly93d3cu
aW50ZWdyYXRlLWh0YS5ldS9kb3dubG9hZHMvPC91cmw+PC9yZWxhdGVkLXVybHM+PC91cmxzPjxy
ZW1vdGUtZGF0YWJhc2UtcHJvdmlkZXI+RS1QQ1NBRzwvcmVtb3RlLWRhdGFiYXNlLXByb3ZpZGVy
PjwvcmVjb3JkPjwvQ2l0ZT48Q2l0ZT48UmVjTnVtPjcxMjwvUmVjTnVtPjxyZWNvcmQ+PHJlYy1u
dW1iZXI+NzEyPC9yZWMtbnVtYmVyPjxmb3JlaWduLWtleXM+PGtleSBhcHA9IkVOIiBkYi1pZD0i
ZWRhOTllc3I5YXJwNTJlMjB2MnBmdHo0cnA1czl4MGV2ZWY1IiB0aW1lc3RhbXA9IjE0NjYwNzg5
MTQiPjcxMjwva2V5PjwvZm9yZWlnbi1rZXlzPjxyZWYtdHlwZSBuYW1lPSJCb29rIj42PC9yZWYt
dHlwZT48Y29udHJpYnV0b3JzPjxhdXRob3JzPjxhdXRob3I+U21hbGwsIE4uPC9hdXRob3I+PGF1
dGhvcj5SaG9kZXMsIFAuPC9hdXRob3I+PC9hdXRob3JzPjwvY29udHJpYnV0b3JzPjx0aXRsZXM+
PHRpdGxlPlRvbyBJbGwgdG8gVGFsaz8gVXNlciBpbnZvbHZlbWVudCBhbmQgcGFsbGlhdGl2ZSBj
YXJlPC90aXRsZT48L3RpdGxlcz48cmVwcmludC1lZGl0aW9uPmluIGZpbGU8L3JlcHJpbnQtZWRp
dGlvbj48a2V5d29yZHM+PGtleXdvcmQ+Y2FyZTwva2V5d29yZD48a2V5d29yZD5Db21tdW5pY2F0
aW9uPC9rZXl3b3JkPjxrZXl3b3JkPkRpc2Vhc2U8L2tleXdvcmQ+PGtleXdvcmQ+SGVhbHRoPC9r
ZXl3b3JkPjxrZXl3b3JkPmhlYWx0aCBhbmQgc29jaWFsIGNhcmU8L2tleXdvcmQ+PGtleXdvcmQ+
SGVhbHRoIFBvbGljeTwva2V5d29yZD48a2V5d29yZD5IZWFsdGggU2VydmljZXM8L2tleXdvcmQ+
PGtleXdvcmQ+aW5mb3JtYXRpb248L2tleXdvcmQ+PGtleXdvcmQ+aW52b2x2ZW1lbnQ8L2tleXdv
cmQ+PGtleXdvcmQ+bGl0ZXJhdHVyZTwva2V5d29yZD48a2V5d29yZD5NdWx0aXBsZSBTY2xlcm9z
aXM8L2tleXdvcmQ+PGtleXdvcmQ+UGFsbGlhdGl2ZSBDYXJlPC9rZXl3b3JkPjxrZXl3b3JkPlBl
b3BsZTwva2V5d29yZD48a2V5d29yZD5wb2xpY3k8L2tleXdvcmQ+PGtleXdvcmQ+cHJhY3RpY2U8
L2tleXdvcmQ+PGtleXdvcmQ+cHJvZmVzc2lvbmFsPC9rZXl3b3JkPjxrZXl3b3JkPlJvbGU8L2tl
eXdvcmQ+PGtleXdvcmQ+c2VsZi1oZWxwPC9rZXl3b3JkPjxrZXl3b3JkPlNlbGYtSGVscCBHcm91
cHM8L2tleXdvcmQ+PGtleXdvcmQ+U2VydmljZXM8L2tleXdvcmQ+PGtleXdvcmQ+U29jaWFsIENh
cmU8L2tleXdvcmQ+PGtleXdvcmQ+U3R1ZGVudHM8L2tleXdvcmQ+PGtleXdvcmQ+dXNlcjwva2V5
d29yZD48a2V5d29yZD51c2VyIGludm9sdmVtZW50PC9rZXl3b3JkPjxrZXl3b3JkPnVzZXJzPC9r
ZXl3b3JkPjxrZXl3b3JkPlZpZXc8L2tleXdvcmQ+PGtleXdvcmQ+Vmlld3M8L2tleXdvcmQ+PGtl
eXdvcmQ+dm9pY2U8L2tleXdvcmQ+PC9rZXl3b3Jkcz48ZGF0ZXM+PHllYXI+MjAwMDwveWVhcj48
L2RhdGVzPjxwdWItbG9jYXRpb24+TG9uZG9uPC9wdWItbG9jYXRpb24+PHB1Ymxpc2hlcj5Sb3V0
bGVkZ2U8L3B1Ymxpc2hlcj48bGFiZWw+NjA0RzwvbGFiZWw+PHVybHM+PHJlbGF0ZWQtdXJscz48
dXJsPmh0dHA6Ly93d3cuc2NpZS1zb2NpYWxjYXJlb25saW5lLm9yZy51ay90b28taWxsLXRvLXRh
bGstdXNlci1pbnZvbHZlbWVudC1hbmQtcGFsbGlhdGl2ZS1jYXJlL3IvYTExRzAwMDAwMDE3dUZn
SUFJPC91cmw+PHVybD48c3R5bGUgZmFjZT0ibm9ybWFsIiBmb250PSJkZWZhdWx0IiBzaXplPSIx
MDAlIj5oPC9zdHlsZT48c3R5bGUgZmFjZT0idW5kZXJsaW5lIiBmb250PSJkZWZhdWx0IiBzaXpl
PSIxMDAlIj50dHA6Ly93d3cuanJmLm9yZy51ay9rbm93bGVkZ2UvZmluZGluZ3Mvc29jaWFsY2Fy
ZS8yNzEuYXNwPC9zdHlsZT48L3VybD48L3JlbGF0ZWQtdXJscz48L3VybHM+PHJlbW90ZS1kYXRh
YmFzZS1wcm92aWRlcj5TQ088L3JlbW90ZS1kYXRhYmFzZS1wcm92aWRlcj48L3JlY29yZD48L0Np
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1NDwvUmVjTnVtPjxEaXNwbGF5VGV4dD4oU21hbGwg
YW5kIFJob2RlcyAyMDAwOyBCcmVyZXRvbiBldCBhbC4gMjAxNik8L0Rpc3BsYXlUZXh0PjxyZWNv
cmQ+PHJlYy1udW1iZXI+MTU3NTQ8L3JlYy1udW1iZXI+PGZvcmVpZ24ta2V5cz48a2V5IGFwcD0i
RU4iIGRiLWlkPSJlZGE5OWVzcjlhcnA1MmUyMHYycGZ0ejRycDVzOXgwZXZlZjUiIHRpbWVzdGFt
cD0iMTU1NDM3MTI5OSI+MTU3NTQ8L2tleT48a2V5IGFwcD0iRU5XZWIiIGRiLWlkPSIiPjA8L2tl
eT48L2ZvcmVpZ24ta2V5cz48cmVmLXR5cGUgbmFtZT0iV2ViIFBhZ2UiPjEyPC9yZWYtdHlwZT48
Y29udHJpYnV0b3JzPjxhdXRob3JzPjxhdXRob3I+QnJlcmV0b24sIExvdWlzZTwvYXV0aG9yPjxh
dXRob3I+V2FobHN0ZXIsIFBoaWxpcDwvYXV0aG9yPjxhdXRob3I+THlzZGFobCwgS3Jpc3RpbiBC
YWtrZTwvYXV0aG9yPjxhdXRob3I+TW96eWdlbWJhLCBLYXRpPC9hdXRob3I+PGF1dGhvcj5CdXJu
cywgSmFrZTwvYXV0aG9yPjxhdXRob3I+Q2hpbGNvdHQsIEphbWVzPC9hdXRob3I+PGF1dGhvcj5X
YXJkLCBTdWU8L2F1dGhvcj48YXV0aG9yPkJyb25uZWtlLCBKYW4gQmVuZWRpa3Q8L2F1dGhvcj48
YXV0aG9yPlR1bW1lcnMsIE1hcmNpYTwvYXV0aG9yPjxhdXRob3I+dmFuIEhvb3JuLCBSYWxwaDwv
YXV0aG9yPjxhdXRob3I+UGZhZGVuaGF1ZXIsIEwuPC9hdXRob3I+PGF1dGhvcj5Qb2x1cywgUy48
L2F1dGhvcj48YXV0aG9yPkluZ2xldG9uLCBDLjwvYXV0aG9yPjxhdXRob3I+R2FyZGluZXIsIEMu
PC9hdXRob3I+PGF1dGhvcj52YW4gZGVyIFdpbHQsIEcuSi48L2F1dGhvcj48YXV0aG9yPmdlcmhh
cmR1cywgQS48L2F1dGhvcj48YXV0aG9yPlJvaHdlciwgQS48L2F1dGhvcj48YXV0aG9yPlJlaGZ1
c3MsIEUuPC9hdXRob3I+PGF1dGhvcj5Pb3J0d2lqbiwgVy48L2F1dGhvcj48YXV0aG9yPlJlZm9s
bywgUC48L2F1dGhvcj48YXV0aG9yPlNhY2NoaW5pLCBELjwvYXV0aG9yPjxhdXRob3I+TGVwcGVy
dCwgVy48L2F1dGhvcj48YXV0aG9yPkJsYXpldmljaWVuZSwgQS48L2F1dGhvcj48YXV0aG9yPlNw
YWdub2xvLCBBLkcuPC9hdXRob3I+PGF1dGhvcj5QcmVzdG9uLCBMLjwvYXV0aG9yPjxhdXRob3I+
Q2xhcmssIEouPC9hdXRob3I+PGF1dGhvcj5Hb3lkZXIsIEUuPC9hdXRob3I+PC9hdXRob3JzPjwv
Y29udHJpYnV0b3JzPjx0aXRsZXM+PHRpdGxlPkludGVncmF0ZWQgYXNzZXNzbWVudCBvZiBob21l
IGJhc2VkIHBhbGxpYXRpdmUgY2FyZSB3aXRoIGFuZCB3aXRob3V0IHJlaW5mb3JjZWQgY2FyZWdp
dmVyIHN1cHBvcnQ6ICZhcG9zO0EgZGVtb25zdHJhdGlvbiBvZiBJTlRFR1JBVEUtSFRBIG1ldGhv
ZG9sb2dpY2FsIGd1aWRhbmNlc+KAmSAtIEV4ZWN1dGl2ZSBTdW1tYXJ5PC90aXRsZT48c2Vjb25k
YXJ5LXRpdGxlPkludGVybmF0aW9uYWwgSm91cm5hbCBvZiBUZWNobm9sb2d5IEFzc2Vzc21lbnQg
aW4gSGVhbHRoIENhcmU8L3NlY29uZGFyeS10aXRsZT48L3RpdGxlcz48cGVyaW9kaWNhbD48ZnVs
bC10aXRsZT5JbnRlcm5hdGlvbmFsIEpvdXJuYWwgb2YgVGVjaG5vbG9neSBBc3Nlc3NtZW50IGlu
IEhlYWx0aCBDYXJlPC9mdWxsLXRpdGxlPjxhYmJyLTE+SW50IEogVGVjaG5vbCBBc3Nlc3MgSGVh
bHRoIENhcmU8L2FiYnItMT48L3BlcmlvZGljYWw+PG51bWJlcj4xOSBBdWd1c3QgMjAxNzwvbnVt
YmVyPjxyZXByaW50LWVkaXRpb24+aW4gZmlsZTwvcmVwcmludC1lZGl0aW9uPjxkYXRlcz48eWVh
cj4yMDE2PC95ZWFyPjwvZGF0ZXM+PHVybHM+PHJlbGF0ZWQtdXJscz48dXJsPmh0dHA6Ly93d3cu
aW50ZWdyYXRlLWh0YS5ldS9kb3dubG9hZHMvPC91cmw+PC9yZWxhdGVkLXVybHM+PC91cmxzPjxy
ZW1vdGUtZGF0YWJhc2UtcHJvdmlkZXI+RS1QQ1NBRzwvcmVtb3RlLWRhdGFiYXNlLXByb3ZpZGVy
PjwvcmVjb3JkPjwvQ2l0ZT48Q2l0ZT48UmVjTnVtPjcxMjwvUmVjTnVtPjxyZWNvcmQ+PHJlYy1u
dW1iZXI+NzEyPC9yZWMtbnVtYmVyPjxmb3JlaWduLWtleXM+PGtleSBhcHA9IkVOIiBkYi1pZD0i
ZWRhOTllc3I5YXJwNTJlMjB2MnBmdHo0cnA1czl4MGV2ZWY1IiB0aW1lc3RhbXA9IjE0NjYwNzg5
MTQiPjcxMjwva2V5PjwvZm9yZWlnbi1rZXlzPjxyZWYtdHlwZSBuYW1lPSJCb29rIj42PC9yZWYt
dHlwZT48Y29udHJpYnV0b3JzPjxhdXRob3JzPjxhdXRob3I+U21hbGwsIE4uPC9hdXRob3I+PGF1
dGhvcj5SaG9kZXMsIFAuPC9hdXRob3I+PC9hdXRob3JzPjwvY29udHJpYnV0b3JzPjx0aXRsZXM+
PHRpdGxlPlRvbyBJbGwgdG8gVGFsaz8gVXNlciBpbnZvbHZlbWVudCBhbmQgcGFsbGlhdGl2ZSBj
YXJlPC90aXRsZT48L3RpdGxlcz48cmVwcmludC1lZGl0aW9uPmluIGZpbGU8L3JlcHJpbnQtZWRp
dGlvbj48a2V5d29yZHM+PGtleXdvcmQ+Y2FyZTwva2V5d29yZD48a2V5d29yZD5Db21tdW5pY2F0
aW9uPC9rZXl3b3JkPjxrZXl3b3JkPkRpc2Vhc2U8L2tleXdvcmQ+PGtleXdvcmQ+SGVhbHRoPC9r
ZXl3b3JkPjxrZXl3b3JkPmhlYWx0aCBhbmQgc29jaWFsIGNhcmU8L2tleXdvcmQ+PGtleXdvcmQ+
SGVhbHRoIFBvbGljeTwva2V5d29yZD48a2V5d29yZD5IZWFsdGggU2VydmljZXM8L2tleXdvcmQ+
PGtleXdvcmQ+aW5mb3JtYXRpb248L2tleXdvcmQ+PGtleXdvcmQ+aW52b2x2ZW1lbnQ8L2tleXdv
cmQ+PGtleXdvcmQ+bGl0ZXJhdHVyZTwva2V5d29yZD48a2V5d29yZD5NdWx0aXBsZSBTY2xlcm9z
aXM8L2tleXdvcmQ+PGtleXdvcmQ+UGFsbGlhdGl2ZSBDYXJlPC9rZXl3b3JkPjxrZXl3b3JkPlBl
b3BsZTwva2V5d29yZD48a2V5d29yZD5wb2xpY3k8L2tleXdvcmQ+PGtleXdvcmQ+cHJhY3RpY2U8
L2tleXdvcmQ+PGtleXdvcmQ+cHJvZmVzc2lvbmFsPC9rZXl3b3JkPjxrZXl3b3JkPlJvbGU8L2tl
eXdvcmQ+PGtleXdvcmQ+c2VsZi1oZWxwPC9rZXl3b3JkPjxrZXl3b3JkPlNlbGYtSGVscCBHcm91
cHM8L2tleXdvcmQ+PGtleXdvcmQ+U2VydmljZXM8L2tleXdvcmQ+PGtleXdvcmQ+U29jaWFsIENh
cmU8L2tleXdvcmQ+PGtleXdvcmQ+U3R1ZGVudHM8L2tleXdvcmQ+PGtleXdvcmQ+dXNlcjwva2V5
d29yZD48a2V5d29yZD51c2VyIGludm9sdmVtZW50PC9rZXl3b3JkPjxrZXl3b3JkPnVzZXJzPC9r
ZXl3b3JkPjxrZXl3b3JkPlZpZXc8L2tleXdvcmQ+PGtleXdvcmQ+Vmlld3M8L2tleXdvcmQ+PGtl
eXdvcmQ+dm9pY2U8L2tleXdvcmQ+PC9rZXl3b3Jkcz48ZGF0ZXM+PHllYXI+MjAwMDwveWVhcj48
L2RhdGVzPjxwdWItbG9jYXRpb24+TG9uZG9uPC9wdWItbG9jYXRpb24+PHB1Ymxpc2hlcj5Sb3V0
bGVkZ2U8L3B1Ymxpc2hlcj48bGFiZWw+NjA0RzwvbGFiZWw+PHVybHM+PHJlbGF0ZWQtdXJscz48
dXJsPmh0dHA6Ly93d3cuc2NpZS1zb2NpYWxjYXJlb25saW5lLm9yZy51ay90b28taWxsLXRvLXRh
bGstdXNlci1pbnZvbHZlbWVudC1hbmQtcGFsbGlhdGl2ZS1jYXJlL3IvYTExRzAwMDAwMDE3dUZn
SUFJPC91cmw+PHVybD48c3R5bGUgZmFjZT0ibm9ybWFsIiBmb250PSJkZWZhdWx0IiBzaXplPSIx
MDAlIj5oPC9zdHlsZT48c3R5bGUgZmFjZT0idW5kZXJsaW5lIiBmb250PSJkZWZhdWx0IiBzaXpl
PSIxMDAlIj50dHA6Ly93d3cuanJmLm9yZy51ay9rbm93bGVkZ2UvZmluZGluZ3Mvc29jaWFsY2Fy
ZS8yNzEuYXNwPC9zdHlsZT48L3VybD48L3JlbGF0ZWQtdXJscz48L3VybHM+PHJlbW90ZS1kYXRh
YmFzZS1wcm92aWRlcj5TQ088L3JlbW90ZS1kYXRhYmFzZS1wcm92aWRlcj48L3JlY29yZD48L0Np
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Rhodes 2000; Brereto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re were inconsistencies concerning how end of life was defined and the boundaries between different types of care was unclear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712&lt;/RecNum&gt;&lt;DisplayText&gt;(Small and Rhodes 2000)&lt;/DisplayText&gt;&lt;record&gt;&lt;rec-number&gt;712&lt;/rec-number&gt;&lt;foreign-keys&gt;&lt;key app="EN" db-id="eda99esr9arp52e20v2pftz4rp5s9x0evef5" timestamp="1466078914"&gt;712&lt;/key&gt;&lt;/foreign-keys&gt;&lt;ref-type name="Book"&gt;6&lt;/ref-type&gt;&lt;contributors&gt;&lt;authors&gt;&lt;author&gt;Small, N.&lt;/author&gt;&lt;author&gt;Rhodes, P.&lt;/author&gt;&lt;/authors&gt;&lt;/contributors&gt;&lt;titles&gt;&lt;title&gt;Too Ill to Talk? User involvement and palliative care&lt;/title&gt;&lt;/titles&gt;&lt;reprint-edition&gt;in file&lt;/reprint-edition&gt;&lt;keywords&gt;&lt;keyword&gt;care&lt;/keyword&gt;&lt;keyword&gt;Communication&lt;/keyword&gt;&lt;keyword&gt;Disease&lt;/keyword&gt;&lt;keyword&gt;Health&lt;/keyword&gt;&lt;keyword&gt;health and social care&lt;/keyword&gt;&lt;keyword&gt;Health Policy&lt;/keyword&gt;&lt;keyword&gt;Health Services&lt;/keyword&gt;&lt;keyword&gt;information&lt;/keyword&gt;&lt;keyword&gt;involvement&lt;/keyword&gt;&lt;keyword&gt;literature&lt;/keyword&gt;&lt;keyword&gt;Multiple Sclerosis&lt;/keyword&gt;&lt;keyword&gt;Palliative Care&lt;/keyword&gt;&lt;keyword&gt;People&lt;/keyword&gt;&lt;keyword&gt;policy&lt;/keyword&gt;&lt;keyword&gt;practice&lt;/keyword&gt;&lt;keyword&gt;professional&lt;/keyword&gt;&lt;keyword&gt;Role&lt;/keyword&gt;&lt;keyword&gt;self-help&lt;/keyword&gt;&lt;keyword&gt;Self-Help Groups&lt;/keyword&gt;&lt;keyword&gt;Services&lt;/keyword&gt;&lt;keyword&gt;Social Care&lt;/keyword&gt;&lt;keyword&gt;Students&lt;/keyword&gt;&lt;keyword&gt;user&lt;/keyword&gt;&lt;keyword&gt;user involvement&lt;/keyword&gt;&lt;keyword&gt;users&lt;/keyword&gt;&lt;keyword&gt;View&lt;/keyword&gt;&lt;keyword&gt;Views&lt;/keyword&gt;&lt;keyword&gt;voice&lt;/keyword&gt;&lt;/keywords&gt;&lt;dates&gt;&lt;year&gt;2000&lt;/year&gt;&lt;/dates&gt;&lt;pub-location&gt;London&lt;/pub-location&gt;&lt;publisher&gt;Routledge&lt;/publisher&gt;&lt;label&gt;604G&lt;/label&gt;&lt;urls&gt;&lt;related-urls&gt;&lt;url&gt;http://www.scie-socialcareonline.org.uk/too-ill-to-talk-user-involvement-and-palliative-care/r/a11G00000017uFgIAI&lt;/url&gt;&lt;url&gt;&lt;style face="normal" font="default" size="100%"&gt;h&lt;/style&gt;&lt;style face="underline" font="default" size="100%"&gt;ttp://www.jrf.org.uk/knowledge/findings/socialcare/271.asp&lt;/style&gt;&lt;/url&gt;&lt;/related-urls&gt;&lt;/urls&gt;&lt;remote-database-provider&gt;SCO&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Rhodes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length of time a person was considered to be in need of palliative care also varied, according to the nature of the illness </w:t>
      </w:r>
      <w:r w:rsidR="00C445FA">
        <w:rPr>
          <w:rFonts w:ascii="Calibri" w:eastAsia="Times New Roman" w:hAnsi="Calibri" w:cs="Calibri"/>
          <w:sz w:val="24"/>
          <w:szCs w:val="24"/>
          <w:lang w:eastAsia="en-GB"/>
        </w:rPr>
        <w:fldChar w:fldCharType="begin">
          <w:fldData xml:space="preserve">PEVuZE5vdGU+PENpdGU+PFJlY051bT43MTI8L1JlY051bT48RGlzcGxheVRleHQ+KFNtYWxsIGFu
ZCBSaG9kZXMgMjAwMDsgTmF0aW9uYWwgQ291bmNpbCBmb3IgUGFsbGlhdGl2ZSBDYXJlIDIwMDQ7
IEZyb2dnYXR0IGV0IGFsLiAyMDEzKTwvRGlzcGxheVRleHQ+PHJlY29yZD48cmVjLW51bWJlcj43
MTI8L3JlYy1udW1iZXI+PGZvcmVpZ24ta2V5cz48a2V5IGFwcD0iRU4iIGRiLWlkPSJlZGE5OWVz
cjlhcnA1MmUyMHYycGZ0ejRycDVzOXgwZXZlZjUiIHRpbWVzdGFtcD0iMTQ2NjA3ODkxNCI+NzEy
PC9rZXk+PC9mb3JlaWduLWtleXM+PHJlZi10eXBlIG5hbWU9IkJvb2siPjY8L3JlZi10eXBlPjxj
b250cmlidXRvcnM+PGF1dGhvcnM+PGF1dGhvcj5TbWFsbCwgTi48L2F1dGhvcj48YXV0aG9yPlJo
b2RlcywgUC48L2F1dGhvcj48L2F1dGhvcnM+PC9jb250cmlidXRvcnM+PHRpdGxlcz48dGl0bGU+
VG9vIElsbCB0byBUYWxrPyBVc2VyIGludm9sdmVtZW50IGFuZCBwYWxsaWF0aXZlIGNhcmU8L3Rp
dGxlPjwvdGl0bGVzPjxyZXByaW50LWVkaXRpb24+aW4gZmlsZTwvcmVwcmludC1lZGl0aW9uPjxr
ZXl3b3Jkcz48a2V5d29yZD5jYXJlPC9rZXl3b3JkPjxrZXl3b3JkPkNvbW11bmljYXRpb248L2tl
eXdvcmQ+PGtleXdvcmQ+RGlzZWFzZTwva2V5d29yZD48a2V5d29yZD5IZWFsdGg8L2tleXdvcmQ+
PGtleXdvcmQ+aGVhbHRoIGFuZCBzb2NpYWwgY2FyZTwva2V5d29yZD48a2V5d29yZD5IZWFsdGgg
UG9saWN5PC9rZXl3b3JkPjxrZXl3b3JkPkhlYWx0aCBTZXJ2aWNlczwva2V5d29yZD48a2V5d29y
ZD5pbmZvcm1hdGlvbjwva2V5d29yZD48a2V5d29yZD5pbnZvbHZlbWVudDwva2V5d29yZD48a2V5
d29yZD5saXRlcmF0dXJlPC9rZXl3b3JkPjxrZXl3b3JkPk11bHRpcGxlIFNjbGVyb3Npczwva2V5
d29yZD48a2V5d29yZD5QYWxsaWF0aXZlIENhcmU8L2tleXdvcmQ+PGtleXdvcmQ+UGVvcGxlPC9r
ZXl3b3JkPjxrZXl3b3JkPnBvbGljeTwva2V5d29yZD48a2V5d29yZD5wcmFjdGljZTwva2V5d29y
ZD48a2V5d29yZD5wcm9mZXNzaW9uYWw8L2tleXdvcmQ+PGtleXdvcmQ+Um9sZTwva2V5d29yZD48
a2V5d29yZD5zZWxmLWhlbHA8L2tleXdvcmQ+PGtleXdvcmQ+U2VsZi1IZWxwIEdyb3Vwczwva2V5
d29yZD48a2V5d29yZD5TZXJ2aWNlczwva2V5d29yZD48a2V5d29yZD5Tb2NpYWwgQ2FyZTwva2V5
d29yZD48a2V5d29yZD5TdHVkZW50czwva2V5d29yZD48a2V5d29yZD51c2VyPC9rZXl3b3JkPjxr
ZXl3b3JkPnVzZXIgaW52b2x2ZW1lbnQ8L2tleXdvcmQ+PGtleXdvcmQ+dXNlcnM8L2tleXdvcmQ+
PGtleXdvcmQ+Vmlldzwva2V5d29yZD48a2V5d29yZD5WaWV3czwva2V5d29yZD48a2V5d29yZD52
b2ljZTwva2V5d29yZD48L2tleXdvcmRzPjxkYXRlcz48eWVhcj4yMDAwPC95ZWFyPjwvZGF0ZXM+
PHB1Yi1sb2NhdGlvbj5Mb25kb248L3B1Yi1sb2NhdGlvbj48cHVibGlzaGVyPlJvdXRsZWRnZTwv
cHVibGlzaGVyPjxsYWJlbD42MDRHPC9sYWJlbD48dXJscz48cmVsYXRlZC11cmxzPjx1cmw+aHR0
cDovL3d3dy5zY2llLXNvY2lhbGNhcmVvbmxpbmUub3JnLnVrL3Rvby1pbGwtdG8tdGFsay11c2Vy
LWludm9sdmVtZW50LWFuZC1wYWxsaWF0aXZlLWNhcmUvci9hMTFHMDAwMDAwMTd1RmdJQUk8L3Vy
bD48dXJsPjxzdHlsZSBmYWNlPSJub3JtYWwiIGZvbnQ9ImRlZmF1bHQiIHNpemU9IjEwMCUiPmg8
L3N0eWxlPjxzdHlsZSBmYWNlPSJ1bmRlcmxpbmUiIGZvbnQ9ImRlZmF1bHQiIHNpemU9IjEwMCUi
PnR0cDovL3d3dy5qcmYub3JnLnVrL2tub3dsZWRnZS9maW5kaW5ncy9zb2NpYWxjYXJlLzI3MS5h
c3A8L3N0eWxlPjwvdXJsPjwvcmVsYXRlZC11cmxzPjwvdXJscz48cmVtb3RlLWRhdGFiYXNlLXBy
b3ZpZGVyPlNDTzwvcmVtb3RlLWRhdGFiYXNlLXByb3ZpZGVyPjwvcmVjb3JkPjwvQ2l0ZT48Q2l0
ZT48UmVjTnVtPjE1NzQxPC9SZWNOdW0+PHJlY29yZD48cmVjLW51bWJlcj4xNTc0MTwvcmVjLW51
bWJlcj48Zm9yZWlnbi1rZXlzPjxrZXkgYXBwPSJFTiIgZGItaWQ9ImVkYTk5ZXNyOWFycDUyZTIw
djJwZnR6NHJwNXM5eDBldmVmNSIgdGltZXN0YW1wPSIxNTU0MzcxMjk5Ij4xNTc0MTwva2V5Pjxr
ZXkgYXBwPSJFTldlYiIgZGItaWQ9IiI+MDwva2V5PjwvZm9yZWlnbi1rZXlzPjxyZWYtdHlwZSBu
YW1lPSJCb29rIFNlY3Rpb24iPjU8L3JlZi10eXBlPjxjb250cmlidXRvcnM+PGF1dGhvcnM+PGF1
dGhvcj5Gcm9nZ2F0dCwgS2F0aGVyaW5lPC9hdXRob3I+PGF1dGhvcj5IZWltZXJsLCBLYXRoYXJp
bmE8L2F1dGhvcj48YXV0aG9yPkhvY2tsZXksIEpvPC9hdXRob3I+PC9hdXRob3JzPjxzZWNvbmRh
cnktYXV0aG9ycz48YXV0aG9yPkhvY2tsZXksIEouPC9hdXRob3I+PGF1dGhvcj5Gcm9nZ2F0dCwg
Sy48L2F1dGhvcj48YXV0aG9yPkhlaW1lcmwsIEsuPC9hdXRob3I+PC9zZWNvbmRhcnktYXV0aG9y
cz48L2NvbnRyaWJ1dG9ycz48dGl0bGVzPjx0aXRsZT5DaGFsbGVuZ2VzIGZvciBjb2xsYWJvcmF0
aW9uPC90aXRsZT48c2Vjb25kYXJ5LXRpdGxlPlBhcnRpY2lwYXRvcnkgcmVzZWFyY2ggaW4gcGFs
bGlhdGl2ZSBjYXJlOiBBY3Rpb25zIGFuZCByZWZsZWN0aW9uczwvc2Vjb25kYXJ5LXRpdGxlPjwv
dGl0bGVzPjxwZXJpb2RpY2FsPjxmdWxsLXRpdGxlPlBhcnRpY2lwYXRvcnkgUmVzZWFyY2ggaW4g
UGFsbGlhdGl2ZSBDYXJlOiBBY3Rpb25zIGFuZCByZWZsZWN0aW9uczwvZnVsbC10aXRsZT48L3Bl
cmlvZGljYWw+PHBhZ2VzPjE3My0xODQ8L3BhZ2VzPjxzZWN0aW9uPjE2PC9zZWN0aW9uPjxyZXBy
aW50LWVkaXRpb24+aW4gZmlsZTwvcmVwcmludC1lZGl0aW9uPjxkYXRlcz48eWVhcj4yMDEzPC95
ZWFyPjwvZGF0ZXM+PHB1Yi1sb2NhdGlvbj5PeGZvcmQ8L3B1Yi1sb2NhdGlvbj48cHVibGlzaGVy
Pk94Zm9yZCBVbml2ZXJzaXR5IFByZXNzPC9wdWJsaXNoZXI+PGlzYm4+OTc4MDE5OTY0NDE1NTwv
aXNibj48dXJscz48cmVsYXRlZC11cmxzPjx1cmw+aHR0cHM6Ly9ob3NwaWNlY2FyZS5jb20vcmVz
b3VyY2VzL3B1YmxpY2F0aW9ucy9uZXdzbGV0dGVyLzIwMTMvNy9pYWhwYy1ib29rLXJldmlld3Mv
PC91cmw+PC9yZWxhdGVkLXVybHM+PC91cmxzPjxyZW1vdGUtZGF0YWJhc2UtcHJvdmlkZXI+SUFI
UEM8L3JlbW90ZS1kYXRhYmFzZS1wcm92aWRlcj48L3JlY29yZD48L0NpdGU+PENpdGU+PFJlY051
bT4xNTIzMjwvUmVjTnVtPjxyZWNvcmQ+PHJlYy1udW1iZXI+MTUyMzI8L3JlYy1udW1iZXI+PGZv
cmVpZ24ta2V5cz48a2V5IGFwcD0iRU4iIGRiLWlkPSJlZGE5OWVzcjlhcnA1MmUyMHYycGZ0ejRy
cDVzOXgwZXZlZjUiIHRpbWVzdGFtcD0iMTU1NDM3MTI5OSI+MTUyMzI8L2tleT48a2V5IGFwcD0i
RU5XZWIiIGRiLWlkPSIiPjA8L2tleT48L2ZvcmVpZ24ta2V5cz48cmVmLXR5cGUgbmFtZT0iUmVw
b3J0Ij4yNzwvcmVmLXR5cGU+PGNvbnRyaWJ1dG9ycz48YXV0aG9ycz48YXV0aG9yPk5hdGlvbmFs
IENvdW5jaWwgZm9yIFBhbGxpYXRpdmUgQ2FyZSw8L2F1dGhvcj48L2F1dGhvcnM+PHRlcnRpYXJ5
LWF1dGhvcnM+PGF1dGhvcj5OQ1BDPC9hdXRob3I+PC90ZXJ0aWFyeS1hdXRob3JzPjwvY29udHJp
YnV0b3JzPjx0aXRsZXM+PHRpdGxlPkxpc3RlbmluZyBUbyBVc2VyczogSGVscGluZyBwcm9mZXNz
aW9uYWxzIGFkZHJlc3MgdXNlciBpbnZvbHZlbWVudCBpbiBQYWxsaWF0aXZlIENhcmU8L3RpdGxl
PjwvdGl0bGVzPjxyZXByaW50LWVkaXRpb24+aW4gZmlsZSwgZnJvbSBTb05NIGZ1bmQ8L3JlcHJp
bnQtZWRpdGlvbj48ZGF0ZXM+PHllYXI+MjAwNDwveWVhcj48L2RhdGVzPjxwdWItbG9jYXRpb24+
TG9uZG9uPC9wdWItbG9jYXRpb24+PHB1Ymxpc2hlcj5OQ1BDPC9wdWJsaXNoZXI+PHVybHM+PHJl
bGF0ZWQtdXJscz48dXJsPmh0dHBzOi8vc2hvcC5ob3NwaWNldWsub3JnL2NvbGxlY3Rpb25zL2hv
c3BpY2UtdWstcHVibGljYXRpb25zLWFuZC1yZXNvdXJjZXMvcHJvZHVjdHMvbGlzdGVuaW5nLXRv
LXVzZXJzPC91cmw+PC9yZWxhdGVkLXVybHM+PC91cmxzPjxyZW1vdGUtZGF0YWJhc2UtcHJvdmlk
ZXI+TkNQQzwvcmVtb3RlLWRhdGFiYXNlLXByb3ZpZGVyPjwvcmVjb3JkPjwvQ2l0ZT48L0VuZE5v
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TI8L1JlY051bT48RGlzcGxheVRleHQ+KFNtYWxsIGFu
ZCBSaG9kZXMgMjAwMDsgTmF0aW9uYWwgQ291bmNpbCBmb3IgUGFsbGlhdGl2ZSBDYXJlIDIwMDQ7
IEZyb2dnYXR0IGV0IGFsLiAyMDEzKTwvRGlzcGxheVRleHQ+PHJlY29yZD48cmVjLW51bWJlcj43
MTI8L3JlYy1udW1iZXI+PGZvcmVpZ24ta2V5cz48a2V5IGFwcD0iRU4iIGRiLWlkPSJlZGE5OWVz
cjlhcnA1MmUyMHYycGZ0ejRycDVzOXgwZXZlZjUiIHRpbWVzdGFtcD0iMTQ2NjA3ODkxNCI+NzEy
PC9rZXk+PC9mb3JlaWduLWtleXM+PHJlZi10eXBlIG5hbWU9IkJvb2siPjY8L3JlZi10eXBlPjxj
b250cmlidXRvcnM+PGF1dGhvcnM+PGF1dGhvcj5TbWFsbCwgTi48L2F1dGhvcj48YXV0aG9yPlJo
b2RlcywgUC48L2F1dGhvcj48L2F1dGhvcnM+PC9jb250cmlidXRvcnM+PHRpdGxlcz48dGl0bGU+
VG9vIElsbCB0byBUYWxrPyBVc2VyIGludm9sdmVtZW50IGFuZCBwYWxsaWF0aXZlIGNhcmU8L3Rp
dGxlPjwvdGl0bGVzPjxyZXByaW50LWVkaXRpb24+aW4gZmlsZTwvcmVwcmludC1lZGl0aW9uPjxr
ZXl3b3Jkcz48a2V5d29yZD5jYXJlPC9rZXl3b3JkPjxrZXl3b3JkPkNvbW11bmljYXRpb248L2tl
eXdvcmQ+PGtleXdvcmQ+RGlzZWFzZTwva2V5d29yZD48a2V5d29yZD5IZWFsdGg8L2tleXdvcmQ+
PGtleXdvcmQ+aGVhbHRoIGFuZCBzb2NpYWwgY2FyZTwva2V5d29yZD48a2V5d29yZD5IZWFsdGgg
UG9saWN5PC9rZXl3b3JkPjxrZXl3b3JkPkhlYWx0aCBTZXJ2aWNlczwva2V5d29yZD48a2V5d29y
ZD5pbmZvcm1hdGlvbjwva2V5d29yZD48a2V5d29yZD5pbnZvbHZlbWVudDwva2V5d29yZD48a2V5
d29yZD5saXRlcmF0dXJlPC9rZXl3b3JkPjxrZXl3b3JkPk11bHRpcGxlIFNjbGVyb3Npczwva2V5
d29yZD48a2V5d29yZD5QYWxsaWF0aXZlIENhcmU8L2tleXdvcmQ+PGtleXdvcmQ+UGVvcGxlPC9r
ZXl3b3JkPjxrZXl3b3JkPnBvbGljeTwva2V5d29yZD48a2V5d29yZD5wcmFjdGljZTwva2V5d29y
ZD48a2V5d29yZD5wcm9mZXNzaW9uYWw8L2tleXdvcmQ+PGtleXdvcmQ+Um9sZTwva2V5d29yZD48
a2V5d29yZD5zZWxmLWhlbHA8L2tleXdvcmQ+PGtleXdvcmQ+U2VsZi1IZWxwIEdyb3Vwczwva2V5
d29yZD48a2V5d29yZD5TZXJ2aWNlczwva2V5d29yZD48a2V5d29yZD5Tb2NpYWwgQ2FyZTwva2V5
d29yZD48a2V5d29yZD5TdHVkZW50czwva2V5d29yZD48a2V5d29yZD51c2VyPC9rZXl3b3JkPjxr
ZXl3b3JkPnVzZXIgaW52b2x2ZW1lbnQ8L2tleXdvcmQ+PGtleXdvcmQ+dXNlcnM8L2tleXdvcmQ+
PGtleXdvcmQ+Vmlldzwva2V5d29yZD48a2V5d29yZD5WaWV3czwva2V5d29yZD48a2V5d29yZD52
b2ljZTwva2V5d29yZD48L2tleXdvcmRzPjxkYXRlcz48eWVhcj4yMDAwPC95ZWFyPjwvZGF0ZXM+
PHB1Yi1sb2NhdGlvbj5Mb25kb248L3B1Yi1sb2NhdGlvbj48cHVibGlzaGVyPlJvdXRsZWRnZTwv
cHVibGlzaGVyPjxsYWJlbD42MDRHPC9sYWJlbD48dXJscz48cmVsYXRlZC11cmxzPjx1cmw+aHR0
cDovL3d3dy5zY2llLXNvY2lhbGNhcmVvbmxpbmUub3JnLnVrL3Rvby1pbGwtdG8tdGFsay11c2Vy
LWludm9sdmVtZW50LWFuZC1wYWxsaWF0aXZlLWNhcmUvci9hMTFHMDAwMDAwMTd1RmdJQUk8L3Vy
bD48dXJsPjxzdHlsZSBmYWNlPSJub3JtYWwiIGZvbnQ9ImRlZmF1bHQiIHNpemU9IjEwMCUiPmg8
L3N0eWxlPjxzdHlsZSBmYWNlPSJ1bmRlcmxpbmUiIGZvbnQ9ImRlZmF1bHQiIHNpemU9IjEwMCUi
PnR0cDovL3d3dy5qcmYub3JnLnVrL2tub3dsZWRnZS9maW5kaW5ncy9zb2NpYWxjYXJlLzI3MS5h
c3A8L3N0eWxlPjwvdXJsPjwvcmVsYXRlZC11cmxzPjwvdXJscz48cmVtb3RlLWRhdGFiYXNlLXBy
b3ZpZGVyPlNDTzwvcmVtb3RlLWRhdGFiYXNlLXByb3ZpZGVyPjwvcmVjb3JkPjwvQ2l0ZT48Q2l0
ZT48UmVjTnVtPjE1NzQxPC9SZWNOdW0+PHJlY29yZD48cmVjLW51bWJlcj4xNTc0MTwvcmVjLW51
bWJlcj48Zm9yZWlnbi1rZXlzPjxrZXkgYXBwPSJFTiIgZGItaWQ9ImVkYTk5ZXNyOWFycDUyZTIw
djJwZnR6NHJwNXM5eDBldmVmNSIgdGltZXN0YW1wPSIxNTU0MzcxMjk5Ij4xNTc0MTwva2V5Pjxr
ZXkgYXBwPSJFTldlYiIgZGItaWQ9IiI+MDwva2V5PjwvZm9yZWlnbi1rZXlzPjxyZWYtdHlwZSBu
YW1lPSJCb29rIFNlY3Rpb24iPjU8L3JlZi10eXBlPjxjb250cmlidXRvcnM+PGF1dGhvcnM+PGF1
dGhvcj5Gcm9nZ2F0dCwgS2F0aGVyaW5lPC9hdXRob3I+PGF1dGhvcj5IZWltZXJsLCBLYXRoYXJp
bmE8L2F1dGhvcj48YXV0aG9yPkhvY2tsZXksIEpvPC9hdXRob3I+PC9hdXRob3JzPjxzZWNvbmRh
cnktYXV0aG9ycz48YXV0aG9yPkhvY2tsZXksIEouPC9hdXRob3I+PGF1dGhvcj5Gcm9nZ2F0dCwg
Sy48L2F1dGhvcj48YXV0aG9yPkhlaW1lcmwsIEsuPC9hdXRob3I+PC9zZWNvbmRhcnktYXV0aG9y
cz48L2NvbnRyaWJ1dG9ycz48dGl0bGVzPjx0aXRsZT5DaGFsbGVuZ2VzIGZvciBjb2xsYWJvcmF0
aW9uPC90aXRsZT48c2Vjb25kYXJ5LXRpdGxlPlBhcnRpY2lwYXRvcnkgcmVzZWFyY2ggaW4gcGFs
bGlhdGl2ZSBjYXJlOiBBY3Rpb25zIGFuZCByZWZsZWN0aW9uczwvc2Vjb25kYXJ5LXRpdGxlPjwv
dGl0bGVzPjxwZXJpb2RpY2FsPjxmdWxsLXRpdGxlPlBhcnRpY2lwYXRvcnkgUmVzZWFyY2ggaW4g
UGFsbGlhdGl2ZSBDYXJlOiBBY3Rpb25zIGFuZCByZWZsZWN0aW9uczwvZnVsbC10aXRsZT48L3Bl
cmlvZGljYWw+PHBhZ2VzPjE3My0xODQ8L3BhZ2VzPjxzZWN0aW9uPjE2PC9zZWN0aW9uPjxyZXBy
aW50LWVkaXRpb24+aW4gZmlsZTwvcmVwcmludC1lZGl0aW9uPjxkYXRlcz48eWVhcj4yMDEzPC95
ZWFyPjwvZGF0ZXM+PHB1Yi1sb2NhdGlvbj5PeGZvcmQ8L3B1Yi1sb2NhdGlvbj48cHVibGlzaGVy
Pk94Zm9yZCBVbml2ZXJzaXR5IFByZXNzPC9wdWJsaXNoZXI+PGlzYm4+OTc4MDE5OTY0NDE1NTwv
aXNibj48dXJscz48cmVsYXRlZC11cmxzPjx1cmw+aHR0cHM6Ly9ob3NwaWNlY2FyZS5jb20vcmVz
b3VyY2VzL3B1YmxpY2F0aW9ucy9uZXdzbGV0dGVyLzIwMTMvNy9pYWhwYy1ib29rLXJldmlld3Mv
PC91cmw+PC9yZWxhdGVkLXVybHM+PC91cmxzPjxyZW1vdGUtZGF0YWJhc2UtcHJvdmlkZXI+SUFI
UEM8L3JlbW90ZS1kYXRhYmFzZS1wcm92aWRlcj48L3JlY29yZD48L0NpdGU+PENpdGU+PFJlY051
bT4xNTIzMjwvUmVjTnVtPjxyZWNvcmQ+PHJlYy1udW1iZXI+MTUyMzI8L3JlYy1udW1iZXI+PGZv
cmVpZ24ta2V5cz48a2V5IGFwcD0iRU4iIGRiLWlkPSJlZGE5OWVzcjlhcnA1MmUyMHYycGZ0ejRy
cDVzOXgwZXZlZjUiIHRpbWVzdGFtcD0iMTU1NDM3MTI5OSI+MTUyMzI8L2tleT48a2V5IGFwcD0i
RU5XZWIiIGRiLWlkPSIiPjA8L2tleT48L2ZvcmVpZ24ta2V5cz48cmVmLXR5cGUgbmFtZT0iUmVw
b3J0Ij4yNzwvcmVmLXR5cGU+PGNvbnRyaWJ1dG9ycz48YXV0aG9ycz48YXV0aG9yPk5hdGlvbmFs
IENvdW5jaWwgZm9yIFBhbGxpYXRpdmUgQ2FyZSw8L2F1dGhvcj48L2F1dGhvcnM+PHRlcnRpYXJ5
LWF1dGhvcnM+PGF1dGhvcj5OQ1BDPC9hdXRob3I+PC90ZXJ0aWFyeS1hdXRob3JzPjwvY29udHJp
YnV0b3JzPjx0aXRsZXM+PHRpdGxlPkxpc3RlbmluZyBUbyBVc2VyczogSGVscGluZyBwcm9mZXNz
aW9uYWxzIGFkZHJlc3MgdXNlciBpbnZvbHZlbWVudCBpbiBQYWxsaWF0aXZlIENhcmU8L3RpdGxl
PjwvdGl0bGVzPjxyZXByaW50LWVkaXRpb24+aW4gZmlsZSwgZnJvbSBTb05NIGZ1bmQ8L3JlcHJp
bnQtZWRpdGlvbj48ZGF0ZXM+PHllYXI+MjAwNDwveWVhcj48L2RhdGVzPjxwdWItbG9jYXRpb24+
TG9uZG9uPC9wdWItbG9jYXRpb24+PHB1Ymxpc2hlcj5OQ1BDPC9wdWJsaXNoZXI+PHVybHM+PHJl
bGF0ZWQtdXJscz48dXJsPmh0dHBzOi8vc2hvcC5ob3NwaWNldWsub3JnL2NvbGxlY3Rpb25zL2hv
c3BpY2UtdWstcHVibGljYXRpb25zLWFuZC1yZXNvdXJjZXMvcHJvZHVjdHMvbGlzdGVuaW5nLXRv
LXVzZXJzPC91cmw+PC9yZWxhdGVkLXVybHM+PC91cmxzPjxyZW1vdGUtZGF0YWJhc2UtcHJvdmlk
ZXI+TkNQQzwvcmVtb3RlLWRhdGFiYXNlLXByb3ZpZGVyPjwvcmVjb3JkPjwvQ2l0ZT48L0VuZE5v
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Rhodes 2000; National Council for Palliative Care 2004; Froggatt et al.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60A3F849"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D78E18A" w14:textId="070A1E03"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discrepancies made it hard to conceptualise both involvement and palliative care. The need for a greater clarity of terminology and resulting involvement roles was highlighted, particularly at the outset of research studies when patients were unclear what was expected from them </w:t>
      </w:r>
      <w:r w:rsidR="00C445FA">
        <w:rPr>
          <w:rFonts w:ascii="Calibri" w:eastAsia="Times New Roman" w:hAnsi="Calibri" w:cs="Calibri"/>
          <w:sz w:val="24"/>
          <w:szCs w:val="24"/>
          <w:lang w:eastAsia="en-GB"/>
        </w:rPr>
        <w:fldChar w:fldCharType="begin">
          <w:fldData xml:space="preserve">PEVuZE5vdGU+PENpdGU+PFJlY051bT4xNTg4ODwvUmVjTnVtPjxEaXNwbGF5VGV4dD4oRGF2ZXNv
biBldCBhbC4gMjAxNTsgQXNoY3JvZnQgZXQgYWwuIDIwMTYpPC9EaXNwbGF5VGV4dD48cmVjb3Jk
PjxyZWMtbnVtYmVyPjE1ODg4PC9yZWMtbnVtYmVyPjxmb3JlaWduLWtleXM+PGtleSBhcHA9IkVO
IiBkYi1pZD0iZWRhOTllc3I5YXJwNTJlMjB2MnBmdHo0cnA1czl4MGV2ZWY1IiB0aW1lc3RhbXA9
IjE1MDQxMDAyOTUiPjE1ODg4PC9rZXk+PC9mb3JlaWduLWtleXM+PHJlZi10eXBlIG5hbWU9Ikpv
dXJuYWwgQXJ0aWNsZSI+MTc8L3JlZi10eXBlPjxjb250cmlidXRvcnM+PGF1dGhvcnM+PGF1dGhv
cj5Bc2hjcm9mdCwgSm9hbm5lPC9hdXRob3I+PGF1dGhvcj5XeWtlcywgVGlsPC9hdXRob3I+PGF1
dGhvcj5UYXlsb3IsIEpvc2VwaDwvYXV0aG9yPjxhdXRob3I+Q3Jvd3RoZXIsIEFkYW08L2F1dGhv
cj48YXV0aG9yPlN6bXVrbGVyLCBHZW9yZ2U8L2F1dGhvcj48L2F1dGhvcnM+PC9jb250cmlidXRv
cnM+PHRpdGxlcz48dGl0bGU+SW1wYWN0IG9uIHRoZSBpbmRpdmlkdWFsOiB3aGF0IGRvIHBhdGll
bnRzIGFuZCBjYXJlcnMgZ2FpbiwgbG9zZSBhbmQgZXhwZWN0IGZyb20gYmVpbmcgaW52b2x2ZWQg
aW4gcmVzZWFyY2g/PC90aXRsZT48c2Vjb25kYXJ5LXRpdGxlPkpvdXJuYWwgb2YgTWVudGFsIEhl
YWx0aDwvc2Vjb25kYXJ5LXRpdGxlPjwvdGl0bGVzPjxwZXJpb2RpY2FsPjxmdWxsLXRpdGxlPkpv
dXJuYWwgb2YgTWVudGFsIEhlYWx0aDwvZnVsbC10aXRsZT48YWJici0xPkogTWVudCBIZWFsdGg8
L2FiYnItMT48L3BlcmlvZGljYWw+PHBhZ2VzPjI4LTM1PC9wYWdlcz48dm9sdW1lPjI1PC92b2x1
bWU+PG51bWJlcj4xPC9udW1iZXI+PHJlcHJpbnQtZWRpdGlvbj5pbiBmaWxlPC9yZXByaW50LWVk
aXRpb24+PGRhdGVzPjx5ZWFyPjIwMTY8L3llYXI+PC9kYXRlcz48aXNibj4wOTYzLTgyMzc8L2lz
Ym4+PHVybHM+PHJlbGF0ZWQtdXJscz48dXJsPmh0dHA6Ly93d3ctdGFuZGZvbmxpbmUtY29tLnNo
ZWZmaWVsZC5pZG0ub2NsYy5vcmcvZG9pL2Ficy8xMC4zMTA5LzA5NjM4MjM3LjIwMTUuMTEwMTQy
NDwvdXJsPjwvcmVsYXRlZC11cmxzPjwvdXJscz48cmVtb3RlLWRhdGFiYXNlLXByb3ZpZGVyPlND
TzwvcmVtb3RlLWRhdGFiYXNlLXByb3ZpZGVyPjwvcmVjb3JkPjwvQ2l0ZT48Q2l0ZT48UmVjTnVt
PjIyPC9SZWNOdW0+PHJlY29yZD48cmVjLW51bWJlcj4yMjwvcmVjLW51bWJlcj48Zm9yZWlnbi1r
ZXlzPjxrZXkgYXBwPSJFTiIgZGItaWQ9ImVkYTk5ZXNyOWFycDUyZTIwdjJwZnR6NHJwNXM5eDBl
dmVmNSIgdGltZXN0YW1wPSIxNTUzOTQ0NTE3Ij4yMjwva2V5PjxrZXkgYXBwPSJFTldlYiIgZGIt
aWQ9IiI+MDwva2V5PjwvZm9yZWlnbi1rZXlzPjxyZWYtdHlwZSBuYW1lPSJKb3VybmFsIEFydGlj
bGUiPjE3PC9yZWYtdHlwZT48Y29udHJpYnV0b3JzPjxhdXRob3JzPjxhdXRob3I+RGF2ZXNvbiwg
Qi5BLjwvYXV0aG9yPjxhdXRob3I+ZGUgV29sZi1MaW5kZXIsIFMuPC9hdXRob3I+PGF1dGhvcj5X
aXR0LCBKLjwvYXV0aG9yPjxhdXRob3I+TmV3c29uLCBLLjwvYXV0aG9yPjxhdXRob3I+TW9ycmlz
LCBDLjwvYXV0aG9yPjxhdXRob3I+SGlnZ2luc29uLCBJLkouPC9hdXRob3I+PGF1dGhvcj5FdmFu
cywgQy5KLjwvYXV0aG9yPjwvYXV0aG9ycz48L2NvbnRyaWJ1dG9ycz48dGl0bGVzPjx0aXRsZT5S
ZXN1bHRzIG9mIGEgdHJhbnNwYXJlbnQgZXhwZXJ0IGNvbnN1bHRhdGlvbiBvbiBwYXRpZW50IGFu
ZCBwdWJsaWMgaW52b2x2ZW1lbnQgaW4gcGFsbGlhdGl2ZSBjYXJlIHJlc2VhcmNoPC90aXRsZT48
c2Vjb25kYXJ5LXRpdGxlPlBhbGxpYXRpdmUgTWVkaWNpbmU8L3NlY29uZGFyeS10aXRsZT48L3Rp
dGxlcz48cGVyaW9kaWNhbD48ZnVsbC10aXRsZT5QYWxsaWF0aXZlIE1lZGljaW5lPC9mdWxsLXRp
dGxlPjxhYmJyLTE+UGFsbGlhdCBNZWQ8L2FiYnItMT48L3BlcmlvZGljYWw+PHBhZ2VzPjkzOS05
NDk8L3BhZ2VzPjx2b2x1bWU+Mjk8L3ZvbHVtZT48bnVtYmVyPjEwPC9udW1iZXI+PHJlcHJpbnQt
ZWRpdGlvbj5pbiBmaWxlPC9yZXByaW50LWVkaXRpb24+PGtleXdvcmRzPjxrZXl3b3JkPmNhcmU8
L2tleXdvcmQ+PGtleXdvcmQ+Y29uc3VsdGF0aW9uPC9rZXl3b3JkPjxrZXl3b3JkPmludm9sdmVt
ZW50PC9rZXl3b3JkPjxrZXl3b3JkPlBhbGxpYXRpdmUgQ2FyZTwva2V5d29yZD48a2V5d29yZD5Q
YXRpZW50PC9rZXl3b3JkPjxrZXl3b3JkPlJlc2VhcmNoPC9rZXl3b3JkPjwva2V5d29yZHM+PGRh
dGVzPjx5ZWFyPjIwMTU8L3llYXI+PHB1Yi1kYXRlcz48ZGF0ZT4yMDE1PC9kYXRlPjwvcHViLWRh
dGVzPjwvZGF0ZXM+PGlzYm4+MDI2OS0yMTYzPC9pc2JuPjxsYWJlbD43ODJHPC9sYWJlbD48dXJs
cz48L3VybHM+PHJlbW90ZS1kYXRhYmFzZS1wcm92aWRlcj5JTlYsIENJTkFITCwgUElORk8sIE1F
RCwgQVNTSUEsIFdPUzwvcmVtb3RlLWRhdGFiYXNlLXByb3ZpZGVyPjwvcmVjb3JkPjwvQ2l0ZT48
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g4ODwvUmVjTnVtPjxEaXNwbGF5VGV4dD4oRGF2ZXNv
biBldCBhbC4gMjAxNTsgQXNoY3JvZnQgZXQgYWwuIDIwMTYpPC9EaXNwbGF5VGV4dD48cmVjb3Jk
PjxyZWMtbnVtYmVyPjE1ODg4PC9yZWMtbnVtYmVyPjxmb3JlaWduLWtleXM+PGtleSBhcHA9IkVO
IiBkYi1pZD0iZWRhOTllc3I5YXJwNTJlMjB2MnBmdHo0cnA1czl4MGV2ZWY1IiB0aW1lc3RhbXA9
IjE1MDQxMDAyOTUiPjE1ODg4PC9rZXk+PC9mb3JlaWduLWtleXM+PHJlZi10eXBlIG5hbWU9Ikpv
dXJuYWwgQXJ0aWNsZSI+MTc8L3JlZi10eXBlPjxjb250cmlidXRvcnM+PGF1dGhvcnM+PGF1dGhv
cj5Bc2hjcm9mdCwgSm9hbm5lPC9hdXRob3I+PGF1dGhvcj5XeWtlcywgVGlsPC9hdXRob3I+PGF1
dGhvcj5UYXlsb3IsIEpvc2VwaDwvYXV0aG9yPjxhdXRob3I+Q3Jvd3RoZXIsIEFkYW08L2F1dGhv
cj48YXV0aG9yPlN6bXVrbGVyLCBHZW9yZ2U8L2F1dGhvcj48L2F1dGhvcnM+PC9jb250cmlidXRv
cnM+PHRpdGxlcz48dGl0bGU+SW1wYWN0IG9uIHRoZSBpbmRpdmlkdWFsOiB3aGF0IGRvIHBhdGll
bnRzIGFuZCBjYXJlcnMgZ2FpbiwgbG9zZSBhbmQgZXhwZWN0IGZyb20gYmVpbmcgaW52b2x2ZWQg
aW4gcmVzZWFyY2g/PC90aXRsZT48c2Vjb25kYXJ5LXRpdGxlPkpvdXJuYWwgb2YgTWVudGFsIEhl
YWx0aDwvc2Vjb25kYXJ5LXRpdGxlPjwvdGl0bGVzPjxwZXJpb2RpY2FsPjxmdWxsLXRpdGxlPkpv
dXJuYWwgb2YgTWVudGFsIEhlYWx0aDwvZnVsbC10aXRsZT48YWJici0xPkogTWVudCBIZWFsdGg8
L2FiYnItMT48L3BlcmlvZGljYWw+PHBhZ2VzPjI4LTM1PC9wYWdlcz48dm9sdW1lPjI1PC92b2x1
bWU+PG51bWJlcj4xPC9udW1iZXI+PHJlcHJpbnQtZWRpdGlvbj5pbiBmaWxlPC9yZXByaW50LWVk
aXRpb24+PGRhdGVzPjx5ZWFyPjIwMTY8L3llYXI+PC9kYXRlcz48aXNibj4wOTYzLTgyMzc8L2lz
Ym4+PHVybHM+PHJlbGF0ZWQtdXJscz48dXJsPmh0dHA6Ly93d3ctdGFuZGZvbmxpbmUtY29tLnNo
ZWZmaWVsZC5pZG0ub2NsYy5vcmcvZG9pL2Ficy8xMC4zMTA5LzA5NjM4MjM3LjIwMTUuMTEwMTQy
NDwvdXJsPjwvcmVsYXRlZC11cmxzPjwvdXJscz48cmVtb3RlLWRhdGFiYXNlLXByb3ZpZGVyPlND
TzwvcmVtb3RlLWRhdGFiYXNlLXByb3ZpZGVyPjwvcmVjb3JkPjwvQ2l0ZT48Q2l0ZT48UmVjTnVt
PjIyPC9SZWNOdW0+PHJlY29yZD48cmVjLW51bWJlcj4yMjwvcmVjLW51bWJlcj48Zm9yZWlnbi1r
ZXlzPjxrZXkgYXBwPSJFTiIgZGItaWQ9ImVkYTk5ZXNyOWFycDUyZTIwdjJwZnR6NHJwNXM5eDBl
dmVmNSIgdGltZXN0YW1wPSIxNTUzOTQ0NTE3Ij4yMjwva2V5PjxrZXkgYXBwPSJFTldlYiIgZGIt
aWQ9IiI+MDwva2V5PjwvZm9yZWlnbi1rZXlzPjxyZWYtdHlwZSBuYW1lPSJKb3VybmFsIEFydGlj
bGUiPjE3PC9yZWYtdHlwZT48Y29udHJpYnV0b3JzPjxhdXRob3JzPjxhdXRob3I+RGF2ZXNvbiwg
Qi5BLjwvYXV0aG9yPjxhdXRob3I+ZGUgV29sZi1MaW5kZXIsIFMuPC9hdXRob3I+PGF1dGhvcj5X
aXR0LCBKLjwvYXV0aG9yPjxhdXRob3I+TmV3c29uLCBLLjwvYXV0aG9yPjxhdXRob3I+TW9ycmlz
LCBDLjwvYXV0aG9yPjxhdXRob3I+SGlnZ2luc29uLCBJLkouPC9hdXRob3I+PGF1dGhvcj5FdmFu
cywgQy5KLjwvYXV0aG9yPjwvYXV0aG9ycz48L2NvbnRyaWJ1dG9ycz48dGl0bGVzPjx0aXRsZT5S
ZXN1bHRzIG9mIGEgdHJhbnNwYXJlbnQgZXhwZXJ0IGNvbnN1bHRhdGlvbiBvbiBwYXRpZW50IGFu
ZCBwdWJsaWMgaW52b2x2ZW1lbnQgaW4gcGFsbGlhdGl2ZSBjYXJlIHJlc2VhcmNoPC90aXRsZT48
c2Vjb25kYXJ5LXRpdGxlPlBhbGxpYXRpdmUgTWVkaWNpbmU8L3NlY29uZGFyeS10aXRsZT48L3Rp
dGxlcz48cGVyaW9kaWNhbD48ZnVsbC10aXRsZT5QYWxsaWF0aXZlIE1lZGljaW5lPC9mdWxsLXRp
dGxlPjxhYmJyLTE+UGFsbGlhdCBNZWQ8L2FiYnItMT48L3BlcmlvZGljYWw+PHBhZ2VzPjkzOS05
NDk8L3BhZ2VzPjx2b2x1bWU+Mjk8L3ZvbHVtZT48bnVtYmVyPjEwPC9udW1iZXI+PHJlcHJpbnQt
ZWRpdGlvbj5pbiBmaWxlPC9yZXByaW50LWVkaXRpb24+PGtleXdvcmRzPjxrZXl3b3JkPmNhcmU8
L2tleXdvcmQ+PGtleXdvcmQ+Y29uc3VsdGF0aW9uPC9rZXl3b3JkPjxrZXl3b3JkPmludm9sdmVt
ZW50PC9rZXl3b3JkPjxrZXl3b3JkPlBhbGxpYXRpdmUgQ2FyZTwva2V5d29yZD48a2V5d29yZD5Q
YXRpZW50PC9rZXl3b3JkPjxrZXl3b3JkPlJlc2VhcmNoPC9rZXl3b3JkPjwva2V5d29yZHM+PGRh
dGVzPjx5ZWFyPjIwMTU8L3llYXI+PHB1Yi1kYXRlcz48ZGF0ZT4yMDE1PC9kYXRlPjwvcHViLWRh
dGVzPjwvZGF0ZXM+PGlzYm4+MDI2OS0yMTYzPC9pc2JuPjxsYWJlbD43ODJHPC9sYWJlbD48dXJs
cz48L3VybHM+PHJlbW90ZS1kYXRhYmFzZS1wcm92aWRlcj5JTlYsIENJTkFITCwgUElORk8sIE1F
RCwgQVNTSUEsIFdPUzwvcmVtb3RlLWRhdGFiYXNlLXByb3ZpZGVyPjwvcmVjb3JkPjwvQ2l0ZT48
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Daveson et al. 2015; 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Evidence that explored the roles of groups and panels also emphasised the need for a clear purpose </w:t>
      </w:r>
      <w:r w:rsidR="00C445FA">
        <w:rPr>
          <w:rFonts w:ascii="Calibri" w:eastAsia="Times New Roman" w:hAnsi="Calibri" w:cs="Calibri"/>
          <w:sz w:val="24"/>
          <w:szCs w:val="24"/>
          <w:lang w:eastAsia="en-GB"/>
        </w:rPr>
        <w:fldChar w:fldCharType="begin">
          <w:fldData xml:space="preserve">PEVuZE5vdGU+PENpdGU+PFJlY051bT43MDwvUmVjTnVtPjxEaXNwbGF5VGV4dD4oQ29sbGlucyBl
dCBhbC4gMjAwNTsgQ290dGVyZWxsIGV0IGFsLiAyMDEwKTwvRGlzcGxheVRleHQ+PHJlY29yZD48
cmVjLW51bWJlcj43MDwvcmVjLW51bWJlcj48Zm9yZWlnbi1rZXlzPjxrZXkgYXBwPSJFTiIgZGIt
aWQ9ImVkYTk5ZXNyOWFycDUyZTIwdjJwZnR6NHJwNXM5eDBldmVmNSIgdGltZXN0YW1wPSIxNTU0
MzcxMjk5Ij43MDwva2V5PjxrZXkgYXBwPSJFTldlYiIgZGItaWQ9IiI+MDwva2V5PjwvZm9yZWln
bi1rZXlzPjxyZWYtdHlwZSBuYW1lPSJKb3VybmFsIEFydGljbGUiPjE3PC9yZWYtdHlwZT48Y29u
dHJpYnV0b3JzPjxhdXRob3JzPjxhdXRob3I+Q290dGVyZWxsLCBQLjwvYXV0aG9yPjxhdXRob3I+
SGFybG93LCBHLjwvYXV0aG9yPjxhdXRob3I+TW9ycmlzLCBDLjwvYXV0aG9yPjxhdXRob3I+QmVy
ZXNmb3JkLCBQLjwvYXV0aG9yPjxhdXRob3I+SGFubGV5LCBCLjwvYXV0aG9yPjxhdXRob3I+U2Fy
Z2VhbnQsIEEuPC9hdXRob3I+PGF1dGhvcj5TaXR6aWEsIEouPC9hdXRob3I+PGF1dGhvcj5TdGFs
ZXksIEsuPC9hdXRob3I+PC9hdXRob3JzPjwvY29udHJpYnV0b3JzPjx0aXRsZXM+PHRpdGxlPlNl
cnZpY2UgdXNlciBpbnZvbHZlbWVudCBpbiBjYW5jZXIgY2FyZTogdGhlIGltcGFjdCBvbiBzZXJ2
aWNlIHVzZXJzPC90aXRsZT48c2Vjb25kYXJ5LXRpdGxlPkhlYWx0aCBFeHBlY3Q8L3NlY29uZGFy
eS10aXRsZT48L3RpdGxlcz48cGVyaW9kaWNhbD48ZnVsbC10aXRsZT5IZWFsdGggZXhwZWN0YXRp
b25zIDogYW4gaW50ZXJuYXRpb25hbCBqb3VybmFsIG9mIHB1YmxpY3BhcnRpY2lwYXRpb24gaW4g
aGVhbHRoIGNhcmUgYW5kIGhlYWx0aCBwb2xpY3k8L2Z1bGwtdGl0bGU+PGFiYnItMT5IZWFsdGgg
RXhwZWN0PC9hYmJyLTE+PC9wZXJpb2RpY2FsPjxwYWdlcz4xNTktMTY5PC9wYWdlcz48dm9sdW1l
PjE0PC92b2x1bWU+PG51bWJlcj4yPC9udW1iZXI+PHJlcHJpbnQtZWRpdGlvbj5pbiBmaWxlPC9y
ZXByaW50LWVkaXRpb24+PGtleXdvcmRzPjxrZXl3b3JkPmNhbmNlcjwva2V5d29yZD48a2V5d29y
ZD5jYXJlPC9rZXl3b3JkPjxrZXl3b3JkPmludm9sdmVtZW50PC9rZXl3b3JkPjxrZXl3b3JkPnNl
cnZpY2UgdXNlciBpbnZvbHZlbWVudDwva2V5d29yZD48a2V5d29yZD51c2VyPC9rZXl3b3JkPjxr
ZXl3b3JkPnVzZXIgaW52b2x2ZW1lbnQ8L2tleXdvcmQ+PGtleXdvcmQ+dXNlcnM8L2tleXdvcmQ+
PC9rZXl3b3Jkcz48ZGF0ZXM+PHllYXI+MjAxMDwveWVhcj48cHViLWRhdGVzPjxkYXRlPjIwMTE8
L2RhdGU+PC9wdWItZGF0ZXM+PC9kYXRlcz48aXNibj4xMzY5LTc2MjU8L2lzYm4+PGxhYmVsPjgw
OUc8L2xhYmVsPjx1cmxzPjwvdXJscz48cmVtb3RlLWRhdGFiYXNlLXByb3ZpZGVyPk1EPC9yZW1v
dGUtZGF0YWJhc2UtcHJvdmlkZXI+PC9yZWNvcmQ+PC9DaXRlPjxDaXRlPjxSZWNOdW0+MTU2MjA8
L1JlY051bT48cmVjb3JkPjxyZWMtbnVtYmVyPjE1NjIwPC9yZWMtbnVtYmVyPjxmb3JlaWduLWtl
eXM+PGtleSBhcHA9IkVOIiBkYi1pZD0iZWRhOTllc3I5YXJwNTJlMjB2MnBmdHo0cnA1czl4MGV2
ZWY1IiB0aW1lc3RhbXA9IjE1NTQzNzEyOTkiPjE1NjIwPC9rZXk+PGtleSBhcHA9IkVOV2ViIiBk
Yi1pZD0iIj4wPC9rZXk+PC9mb3JlaWduLWtleXM+PHJlZi10eXBlIG5hbWU9IkpvdXJuYWwgQXJ0
aWNsZSI+MTc8L3JlZi10eXBlPjxjb250cmlidXRvcnM+PGF1dGhvcnM+PGF1dGhvcj5Db2xsaW5z
LCBLYXJlbjwvYXV0aG9yPjxhdXRob3I+U3RldmVucywgVG9ueTwvYXV0aG9yPjxhdXRob3I+QWht
ZWR6YWksIFNhbSBIPC9hdXRob3I+PC9hdXRob3JzPjwvY29udHJpYnV0b3JzPjx0aXRsZXM+PHRp
dGxlPkNhbiBjb25zdW1lciByZXNlYXJjaCBwYW5lbHMgYmVjb21lIGFuIGludGVncmFsIHBhcnQg
b2YgdGhlIGNhbmNlciByZXNlYXJjaCBjb21tdW5pdHk/PC90aXRsZT48c2Vjb25kYXJ5LXRpdGxl
PkNsaW5pY2FsIGVmZmVjdGl2ZW5lc3MgaW4gbnVyc2luZzwvc2Vjb25kYXJ5LXRpdGxlPjwvdGl0
bGVzPjxwZXJpb2RpY2FsPjxmdWxsLXRpdGxlPkNsaW5pY2FsIGVmZmVjdGl2ZW5lc3MgaW4gbnVy
c2luZzwvZnVsbC10aXRsZT48YWJici0xPkNsaW4gRWZmIE51cnM8L2FiYnItMT48L3BlcmlvZGlj
YWw+PHBhZ2VzPjExMi0xMTg8L3BhZ2VzPjx2b2x1bWU+OTwvdm9sdW1lPjxudW1iZXI+MzwvbnVt
YmVyPjxyZXByaW50LWVkaXRpb24+aW4gZmlsZTwvcmVwcmludC1lZGl0aW9uPjxkYXRlcz48eWVh
cj4yMDA1PC95ZWFyPjwvZGF0ZXM+PGlzYm4+MTM2MS05MDA0PC9pc2JuPjx1cmxzPjxyZWxhdGVk
LXVybHM+PHVybD5odHRwOi8vd3d3LnNjaWVuY2VkaXJlY3QuY29tL3NjaWVuY2UvYXJ0aWNsZS9w
aWkvUzEzNjE5MDA0MDYwMDAzMTg8L3VybD48L3JlbGF0ZWQtdXJscz48L3VybHM+PHJlbW90ZS1k
YXRhYmFzZS1wcm92aWRlcj5JTlY8L3JlbW90ZS1kYXRhYmFzZS1wcm92aWRlcj48L3JlY29yZD48
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DwvUmVjTnVtPjxEaXNwbGF5VGV4dD4oQ29sbGlucyBl
dCBhbC4gMjAwNTsgQ290dGVyZWxsIGV0IGFsLiAyMDEwKTwvRGlzcGxheVRleHQ+PHJlY29yZD48
cmVjLW51bWJlcj43MDwvcmVjLW51bWJlcj48Zm9yZWlnbi1rZXlzPjxrZXkgYXBwPSJFTiIgZGIt
aWQ9ImVkYTk5ZXNyOWFycDUyZTIwdjJwZnR6NHJwNXM5eDBldmVmNSIgdGltZXN0YW1wPSIxNTU0
MzcxMjk5Ij43MDwva2V5PjxrZXkgYXBwPSJFTldlYiIgZGItaWQ9IiI+MDwva2V5PjwvZm9yZWln
bi1rZXlzPjxyZWYtdHlwZSBuYW1lPSJKb3VybmFsIEFydGljbGUiPjE3PC9yZWYtdHlwZT48Y29u
dHJpYnV0b3JzPjxhdXRob3JzPjxhdXRob3I+Q290dGVyZWxsLCBQLjwvYXV0aG9yPjxhdXRob3I+
SGFybG93LCBHLjwvYXV0aG9yPjxhdXRob3I+TW9ycmlzLCBDLjwvYXV0aG9yPjxhdXRob3I+QmVy
ZXNmb3JkLCBQLjwvYXV0aG9yPjxhdXRob3I+SGFubGV5LCBCLjwvYXV0aG9yPjxhdXRob3I+U2Fy
Z2VhbnQsIEEuPC9hdXRob3I+PGF1dGhvcj5TaXR6aWEsIEouPC9hdXRob3I+PGF1dGhvcj5TdGFs
ZXksIEsuPC9hdXRob3I+PC9hdXRob3JzPjwvY29udHJpYnV0b3JzPjx0aXRsZXM+PHRpdGxlPlNl
cnZpY2UgdXNlciBpbnZvbHZlbWVudCBpbiBjYW5jZXIgY2FyZTogdGhlIGltcGFjdCBvbiBzZXJ2
aWNlIHVzZXJzPC90aXRsZT48c2Vjb25kYXJ5LXRpdGxlPkhlYWx0aCBFeHBlY3Q8L3NlY29uZGFy
eS10aXRsZT48L3RpdGxlcz48cGVyaW9kaWNhbD48ZnVsbC10aXRsZT5IZWFsdGggZXhwZWN0YXRp
b25zIDogYW4gaW50ZXJuYXRpb25hbCBqb3VybmFsIG9mIHB1YmxpY3BhcnRpY2lwYXRpb24gaW4g
aGVhbHRoIGNhcmUgYW5kIGhlYWx0aCBwb2xpY3k8L2Z1bGwtdGl0bGU+PGFiYnItMT5IZWFsdGgg
RXhwZWN0PC9hYmJyLTE+PC9wZXJpb2RpY2FsPjxwYWdlcz4xNTktMTY5PC9wYWdlcz48dm9sdW1l
PjE0PC92b2x1bWU+PG51bWJlcj4yPC9udW1iZXI+PHJlcHJpbnQtZWRpdGlvbj5pbiBmaWxlPC9y
ZXByaW50LWVkaXRpb24+PGtleXdvcmRzPjxrZXl3b3JkPmNhbmNlcjwva2V5d29yZD48a2V5d29y
ZD5jYXJlPC9rZXl3b3JkPjxrZXl3b3JkPmludm9sdmVtZW50PC9rZXl3b3JkPjxrZXl3b3JkPnNl
cnZpY2UgdXNlciBpbnZvbHZlbWVudDwva2V5d29yZD48a2V5d29yZD51c2VyPC9rZXl3b3JkPjxr
ZXl3b3JkPnVzZXIgaW52b2x2ZW1lbnQ8L2tleXdvcmQ+PGtleXdvcmQ+dXNlcnM8L2tleXdvcmQ+
PC9rZXl3b3Jkcz48ZGF0ZXM+PHllYXI+MjAxMDwveWVhcj48cHViLWRhdGVzPjxkYXRlPjIwMTE8
L2RhdGU+PC9wdWItZGF0ZXM+PC9kYXRlcz48aXNibj4xMzY5LTc2MjU8L2lzYm4+PGxhYmVsPjgw
OUc8L2xhYmVsPjx1cmxzPjwvdXJscz48cmVtb3RlLWRhdGFiYXNlLXByb3ZpZGVyPk1EPC9yZW1v
dGUtZGF0YWJhc2UtcHJvdmlkZXI+PC9yZWNvcmQ+PC9DaXRlPjxDaXRlPjxSZWNOdW0+MTU2MjA8
L1JlY051bT48cmVjb3JkPjxyZWMtbnVtYmVyPjE1NjIwPC9yZWMtbnVtYmVyPjxmb3JlaWduLWtl
eXM+PGtleSBhcHA9IkVOIiBkYi1pZD0iZWRhOTllc3I5YXJwNTJlMjB2MnBmdHo0cnA1czl4MGV2
ZWY1IiB0aW1lc3RhbXA9IjE1NTQzNzEyOTkiPjE1NjIwPC9rZXk+PGtleSBhcHA9IkVOV2ViIiBk
Yi1pZD0iIj4wPC9rZXk+PC9mb3JlaWduLWtleXM+PHJlZi10eXBlIG5hbWU9IkpvdXJuYWwgQXJ0
aWNsZSI+MTc8L3JlZi10eXBlPjxjb250cmlidXRvcnM+PGF1dGhvcnM+PGF1dGhvcj5Db2xsaW5z
LCBLYXJlbjwvYXV0aG9yPjxhdXRob3I+U3RldmVucywgVG9ueTwvYXV0aG9yPjxhdXRob3I+QWht
ZWR6YWksIFNhbSBIPC9hdXRob3I+PC9hdXRob3JzPjwvY29udHJpYnV0b3JzPjx0aXRsZXM+PHRp
dGxlPkNhbiBjb25zdW1lciByZXNlYXJjaCBwYW5lbHMgYmVjb21lIGFuIGludGVncmFsIHBhcnQg
b2YgdGhlIGNhbmNlciByZXNlYXJjaCBjb21tdW5pdHk/PC90aXRsZT48c2Vjb25kYXJ5LXRpdGxl
PkNsaW5pY2FsIGVmZmVjdGl2ZW5lc3MgaW4gbnVyc2luZzwvc2Vjb25kYXJ5LXRpdGxlPjwvdGl0
bGVzPjxwZXJpb2RpY2FsPjxmdWxsLXRpdGxlPkNsaW5pY2FsIGVmZmVjdGl2ZW5lc3MgaW4gbnVy
c2luZzwvZnVsbC10aXRsZT48YWJici0xPkNsaW4gRWZmIE51cnM8L2FiYnItMT48L3BlcmlvZGlj
YWw+PHBhZ2VzPjExMi0xMTg8L3BhZ2VzPjx2b2x1bWU+OTwvdm9sdW1lPjxudW1iZXI+MzwvbnVt
YmVyPjxyZXByaW50LWVkaXRpb24+aW4gZmlsZTwvcmVwcmludC1lZGl0aW9uPjxkYXRlcz48eWVh
cj4yMDA1PC95ZWFyPjwvZGF0ZXM+PGlzYm4+MTM2MS05MDA0PC9pc2JuPjx1cmxzPjxyZWxhdGVk
LXVybHM+PHVybD5odHRwOi8vd3d3LnNjaWVuY2VkaXJlY3QuY29tL3NjaWVuY2UvYXJ0aWNsZS9w
aWkvUzEzNjE5MDA0MDYwMDAzMTg8L3VybD48L3JlbGF0ZWQtdXJscz48L3VybHM+PHJlbW90ZS1k
YXRhYmFzZS1wcm92aWRlcj5JTlY8L3JlbW90ZS1kYXRhYmFzZS1wcm92aWRlcj48L3JlY29yZD48
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ins et al. 2005; Cotterell et al. 201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itial expectations of what a group could achieve were vague and underdeveloped; roles and boundaries were unclear, for example, members didn’t know how much of their direct personal experience they were expected to share. Members were unfamiliar with committee procedures and relationships with external bodies such as research networks were unclear </w:t>
      </w:r>
      <w:r w:rsidR="00C445FA">
        <w:rPr>
          <w:rFonts w:ascii="Calibri" w:eastAsia="Times New Roman" w:hAnsi="Calibri" w:cs="Calibri"/>
          <w:sz w:val="24"/>
          <w:szCs w:val="24"/>
          <w:lang w:eastAsia="en-GB"/>
        </w:rPr>
        <w:fldChar w:fldCharType="begin">
          <w:fldData xml:space="preserve">PEVuZE5vdGU+PENpdGU+PFJlY051bT43MDwvUmVjTnVtPjxEaXNwbGF5VGV4dD4oU3RldmVucyAy
MDA4OyBDb3R0ZXJlbGwgZXQgYWwuIDIwMTApPC9EaXNwbGF5VGV4dD48cmVjb3JkPjxyZWMtbnVt
YmVyPjcwPC9yZWMtbnVtYmVyPjxmb3JlaWduLWtleXM+PGtleSBhcHA9IkVOIiBkYi1pZD0iZWRh
OTllc3I5YXJwNTJlMjB2MnBmdHo0cnA1czl4MGV2ZWY1IiB0aW1lc3RhbXA9IjE1NTQzNzEyOTki
PjcwPC9rZXk+PGtleSBhcHA9IkVOV2ViIiBkYi1pZD0iIj4wPC9rZXk+PC9mb3JlaWduLWtleXM+
PHJlZi10eXBlIG5hbWU9IkpvdXJuYWwgQXJ0aWNsZSI+MTc8L3JlZi10eXBlPjxjb250cmlidXRv
cnM+PGF1dGhvcnM+PGF1dGhvcj5Db3R0ZXJlbGwsIFAuPC9hdXRob3I+PGF1dGhvcj5IYXJsb3cs
IEcuPC9hdXRob3I+PGF1dGhvcj5Nb3JyaXMsIEMuPC9hdXRob3I+PGF1dGhvcj5CZXJlc2ZvcmQs
IFAuPC9hdXRob3I+PGF1dGhvcj5IYW5sZXksIEIuPC9hdXRob3I+PGF1dGhvcj5TYXJnZWFudCwg
QS48L2F1dGhvcj48YXV0aG9yPlNpdHppYSwgSi48L2F1dGhvcj48YXV0aG9yPlN0YWxleSwgSy48
L2F1dGhvcj48L2F1dGhvcnM+PC9jb250cmlidXRvcnM+PHRpdGxlcz48dGl0bGU+U2VydmljZSB1
c2VyIGludm9sdmVtZW50IGluIGNhbmNlciBjYXJlOiB0aGUgaW1wYWN0IG9uIHNlcnZpY2UgdXNl
cnM8L3RpdGxlPjxzZWNvbmRhcnktdGl0bGU+SGVhbHRoIEV4cGVjdDwvc2Vjb25kYXJ5LXRpdGxl
PjwvdGl0bGVzPjxwZXJpb2RpY2FsPjxmdWxsLXRpdGxlPkhlYWx0aCBleHBlY3RhdGlvbnMgOiBh
biBpbnRlcm5hdGlvbmFsIGpvdXJuYWwgb2YgcHVibGljcGFydGljaXBhdGlvbiBpbiBoZWFsdGgg
Y2FyZSBhbmQgaGVhbHRoIHBvbGljeTwvZnVsbC10aXRsZT48YWJici0xPkhlYWx0aCBFeHBlY3Q8
L2FiYnItMT48L3BlcmlvZGljYWw+PHBhZ2VzPjE1OS0xNjk8L3BhZ2VzPjx2b2x1bWU+MTQ8L3Zv
bHVtZT48bnVtYmVyPjI8L251bWJlcj48cmVwcmludC1lZGl0aW9uPmluIGZpbGU8L3JlcHJpbnQt
ZWRpdGlvbj48a2V5d29yZHM+PGtleXdvcmQ+Y2FuY2VyPC9rZXl3b3JkPjxrZXl3b3JkPmNhcmU8
L2tleXdvcmQ+PGtleXdvcmQ+aW52b2x2ZW1lbnQ8L2tleXdvcmQ+PGtleXdvcmQ+c2VydmljZSB1
c2VyIGludm9sdmVtZW50PC9rZXl3b3JkPjxrZXl3b3JkPnVzZXI8L2tleXdvcmQ+PGtleXdvcmQ+
dXNlciBpbnZvbHZlbWVudDwva2V5d29yZD48a2V5d29yZD51c2Vyczwva2V5d29yZD48L2tleXdv
cmRzPjxkYXRlcz48eWVhcj4yMDEwPC95ZWFyPjxwdWItZGF0ZXM+PGRhdGU+MjAxMTwvZGF0ZT48
L3B1Yi1kYXRlcz48L2RhdGVzPjxpc2JuPjEzNjktNzYyNTwvaXNibj48bGFiZWw+ODA5RzwvbGFi
ZWw+PHVybHM+PC91cmxzPjxyZW1vdGUtZGF0YWJhc2UtcHJvdmlkZXI+TUQ8L3JlbW90ZS1kYXRh
YmFzZS1wcm92aWRlcj48L3JlY29yZD48L0NpdGU+PENpdGU+PFJlY051bT4xNjY0OTwvUmVjTnVt
PjxyZWNvcmQ+PHJlYy1udW1iZXI+MTY2NDk8L3JlYy1udW1iZXI+PGZvcmVpZ24ta2V5cz48a2V5
IGFwcD0iRU4iIGRiLWlkPSJlZGE5OWVzcjlhcnA1MmUyMHYycGZ0ejRycDVzOXgwZXZlZjUiIHRp
bWVzdGFtcD0iMTU1NDM3MTI5OSI+MTY2NDk8L2tleT48a2V5IGFwcD0iRU5XZWIiIGRiLWlkPSIi
PjA8L2tleT48L2ZvcmVpZ24ta2V5cz48cmVmLXR5cGUgbmFtZT0iQm9vayBTZWN0aW9uIj41PC9y
ZWYtdHlwZT48Y29udHJpYnV0b3JzPjxhdXRob3JzPjxhdXRob3I+U3RldmVucywgVC48L2F1dGhv
cj48L2F1dGhvcnM+PHNlY29uZGFyeS1hdXRob3JzPjxhdXRob3I+UGF5bmUsIFMuPC9hdXRob3I+
PGF1dGhvcj5TZXltb3VyLCBKPC9hdXRob3I+PGF1dGhvcj5JbmdsZXRvbiwgQy48L2F1dGhvcj48
L3NlY29uZGFyeS1hdXRob3JzPjwvY29udHJpYnV0b3JzPjx0aXRsZXM+PHRpdGxlPkludm9sdmlu
ZyBvciBVc2luZz8gVXNlciBpbnZvbHZlbWVudCBpbiBwYWxsaWF0aXZlIGNhcmU8L3RpdGxlPjxz
ZWNvbmRhcnktdGl0bGU+UGFsbGlhdGl2ZSBjYXJlIG51cnNpbmc6IHByaW5jaXBsZXMgYW5kIGV2
aWRlbmNlIGZvciBwcmFjdGljZTwvc2Vjb25kYXJ5LXRpdGxlPjwvdGl0bGVzPjxwYWdlcz41NS03
MDwvcGFnZXM+PGVkaXRpb24+Mm5kPC9lZGl0aW9uPjxzZWN0aW9uPjM8L3NlY3Rpb24+PHJlcHJp
bnQtZWRpdGlvbj5pbiBmaWxlPC9yZXByaW50LWVkaXRpb24+PGRhdGVzPjx5ZWFyPjIwMDg8L3ll
YXI+PC9kYXRlcz48cHViLWxvY2F0aW9uPk1haWRlbmhlYWQ8L3B1Yi1sb2NhdGlvbj48cHVibGlz
aGVyPk9wZW4gVW5pdmVyc2l0eSBQcmVzczwvcHVibGlzaGVyPjx1cmxzPjxyZWxhdGVkLXVybHM+
PHVybD5odHRwczovL3d3dy5hbWF6b24uY28udWsvUGFsbGlhdGl2ZS1DYXJlLU51cnNpbmctUHJp
bmNpcGxlcy1FdmlkZW5jZS9kcC8wMzM1MjIxODE1PC91cmw+PC9yZWxhdGVkLXVybHM+PC91cmxz
PjxyZW1vdGUtZGF0YWJhc2UtcHJvdmlkZXI+UmVmY2hlY2s8L3JlbW90ZS1kYXRhYmFzZS1wcm92
aWRlcj48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DwvUmVjTnVtPjxEaXNwbGF5VGV4dD4oU3RldmVucyAy
MDA4OyBDb3R0ZXJlbGwgZXQgYWwuIDIwMTApPC9EaXNwbGF5VGV4dD48cmVjb3JkPjxyZWMtbnVt
YmVyPjcwPC9yZWMtbnVtYmVyPjxmb3JlaWduLWtleXM+PGtleSBhcHA9IkVOIiBkYi1pZD0iZWRh
OTllc3I5YXJwNTJlMjB2MnBmdHo0cnA1czl4MGV2ZWY1IiB0aW1lc3RhbXA9IjE1NTQzNzEyOTki
PjcwPC9rZXk+PGtleSBhcHA9IkVOV2ViIiBkYi1pZD0iIj4wPC9rZXk+PC9mb3JlaWduLWtleXM+
PHJlZi10eXBlIG5hbWU9IkpvdXJuYWwgQXJ0aWNsZSI+MTc8L3JlZi10eXBlPjxjb250cmlidXRv
cnM+PGF1dGhvcnM+PGF1dGhvcj5Db3R0ZXJlbGwsIFAuPC9hdXRob3I+PGF1dGhvcj5IYXJsb3cs
IEcuPC9hdXRob3I+PGF1dGhvcj5Nb3JyaXMsIEMuPC9hdXRob3I+PGF1dGhvcj5CZXJlc2ZvcmQs
IFAuPC9hdXRob3I+PGF1dGhvcj5IYW5sZXksIEIuPC9hdXRob3I+PGF1dGhvcj5TYXJnZWFudCwg
QS48L2F1dGhvcj48YXV0aG9yPlNpdHppYSwgSi48L2F1dGhvcj48YXV0aG9yPlN0YWxleSwgSy48
L2F1dGhvcj48L2F1dGhvcnM+PC9jb250cmlidXRvcnM+PHRpdGxlcz48dGl0bGU+U2VydmljZSB1
c2VyIGludm9sdmVtZW50IGluIGNhbmNlciBjYXJlOiB0aGUgaW1wYWN0IG9uIHNlcnZpY2UgdXNl
cnM8L3RpdGxlPjxzZWNvbmRhcnktdGl0bGU+SGVhbHRoIEV4cGVjdDwvc2Vjb25kYXJ5LXRpdGxl
PjwvdGl0bGVzPjxwZXJpb2RpY2FsPjxmdWxsLXRpdGxlPkhlYWx0aCBleHBlY3RhdGlvbnMgOiBh
biBpbnRlcm5hdGlvbmFsIGpvdXJuYWwgb2YgcHVibGljcGFydGljaXBhdGlvbiBpbiBoZWFsdGgg
Y2FyZSBhbmQgaGVhbHRoIHBvbGljeTwvZnVsbC10aXRsZT48YWJici0xPkhlYWx0aCBFeHBlY3Q8
L2FiYnItMT48L3BlcmlvZGljYWw+PHBhZ2VzPjE1OS0xNjk8L3BhZ2VzPjx2b2x1bWU+MTQ8L3Zv
bHVtZT48bnVtYmVyPjI8L251bWJlcj48cmVwcmludC1lZGl0aW9uPmluIGZpbGU8L3JlcHJpbnQt
ZWRpdGlvbj48a2V5d29yZHM+PGtleXdvcmQ+Y2FuY2VyPC9rZXl3b3JkPjxrZXl3b3JkPmNhcmU8
L2tleXdvcmQ+PGtleXdvcmQ+aW52b2x2ZW1lbnQ8L2tleXdvcmQ+PGtleXdvcmQ+c2VydmljZSB1
c2VyIGludm9sdmVtZW50PC9rZXl3b3JkPjxrZXl3b3JkPnVzZXI8L2tleXdvcmQ+PGtleXdvcmQ+
dXNlciBpbnZvbHZlbWVudDwva2V5d29yZD48a2V5d29yZD51c2Vyczwva2V5d29yZD48L2tleXdv
cmRzPjxkYXRlcz48eWVhcj4yMDEwPC95ZWFyPjxwdWItZGF0ZXM+PGRhdGU+MjAxMTwvZGF0ZT48
L3B1Yi1kYXRlcz48L2RhdGVzPjxpc2JuPjEzNjktNzYyNTwvaXNibj48bGFiZWw+ODA5RzwvbGFi
ZWw+PHVybHM+PC91cmxzPjxyZW1vdGUtZGF0YWJhc2UtcHJvdmlkZXI+TUQ8L3JlbW90ZS1kYXRh
YmFzZS1wcm92aWRlcj48L3JlY29yZD48L0NpdGU+PENpdGU+PFJlY051bT4xNjY0OTwvUmVjTnVt
PjxyZWNvcmQ+PHJlYy1udW1iZXI+MTY2NDk8L3JlYy1udW1iZXI+PGZvcmVpZ24ta2V5cz48a2V5
IGFwcD0iRU4iIGRiLWlkPSJlZGE5OWVzcjlhcnA1MmUyMHYycGZ0ejRycDVzOXgwZXZlZjUiIHRp
bWVzdGFtcD0iMTU1NDM3MTI5OSI+MTY2NDk8L2tleT48a2V5IGFwcD0iRU5XZWIiIGRiLWlkPSIi
PjA8L2tleT48L2ZvcmVpZ24ta2V5cz48cmVmLXR5cGUgbmFtZT0iQm9vayBTZWN0aW9uIj41PC9y
ZWYtdHlwZT48Y29udHJpYnV0b3JzPjxhdXRob3JzPjxhdXRob3I+U3RldmVucywgVC48L2F1dGhv
cj48L2F1dGhvcnM+PHNlY29uZGFyeS1hdXRob3JzPjxhdXRob3I+UGF5bmUsIFMuPC9hdXRob3I+
PGF1dGhvcj5TZXltb3VyLCBKPC9hdXRob3I+PGF1dGhvcj5JbmdsZXRvbiwgQy48L2F1dGhvcj48
L3NlY29uZGFyeS1hdXRob3JzPjwvY29udHJpYnV0b3JzPjx0aXRsZXM+PHRpdGxlPkludm9sdmlu
ZyBvciBVc2luZz8gVXNlciBpbnZvbHZlbWVudCBpbiBwYWxsaWF0aXZlIGNhcmU8L3RpdGxlPjxz
ZWNvbmRhcnktdGl0bGU+UGFsbGlhdGl2ZSBjYXJlIG51cnNpbmc6IHByaW5jaXBsZXMgYW5kIGV2
aWRlbmNlIGZvciBwcmFjdGljZTwvc2Vjb25kYXJ5LXRpdGxlPjwvdGl0bGVzPjxwYWdlcz41NS03
MDwvcGFnZXM+PGVkaXRpb24+Mm5kPC9lZGl0aW9uPjxzZWN0aW9uPjM8L3NlY3Rpb24+PHJlcHJp
bnQtZWRpdGlvbj5pbiBmaWxlPC9yZXByaW50LWVkaXRpb24+PGRhdGVzPjx5ZWFyPjIwMDg8L3ll
YXI+PC9kYXRlcz48cHViLWxvY2F0aW9uPk1haWRlbmhlYWQ8L3B1Yi1sb2NhdGlvbj48cHVibGlz
aGVyPk9wZW4gVW5pdmVyc2l0eSBQcmVzczwvcHVibGlzaGVyPjx1cmxzPjxyZWxhdGVkLXVybHM+
PHVybD5odHRwczovL3d3dy5hbWF6b24uY28udWsvUGFsbGlhdGl2ZS1DYXJlLU51cnNpbmctUHJp
bmNpcGxlcy1FdmlkZW5jZS9kcC8wMzM1MjIxODE1PC91cmw+PC9yZWxhdGVkLXVybHM+PC91cmxz
PjxyZW1vdGUtZGF0YWJhc2UtcHJvdmlkZXI+UmVmY2hlY2s8L3JlbW90ZS1kYXRhYmFzZS1wcm92
aWRlcj48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 Cotterell et al. 201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71711683"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A79A650" w14:textId="43086EE6"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Researchers needed to take time to facilitate a safe space, explain the research and clarify roles and expectations. It was important to spend time on establishing groups and panels as it could take a year before panels started to engage meaningfully with researchers – groups needed time to learn the system, discover which “buttons to push” and how to affect change (Richardson 2005, p. 216). The slowness was frustrating for some group members but valuable to develop aims and working practic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77&lt;/RecNum&gt;&lt;DisplayText&gt;(Brown et al. 2006; McIlfatrick et al. 2015)&lt;/DisplayText&gt;&lt;record&gt;&lt;rec-number&gt;15777&lt;/rec-number&gt;&lt;foreign-keys&gt;&lt;key app="EN" db-id="eda99esr9arp52e20v2pftz4rp5s9x0evef5" timestamp="1554371299"&gt;15777&lt;/key&gt;&lt;key app="ENWeb" db-id=""&gt;0&lt;/key&gt;&lt;/foreign-keys&gt;&lt;ref-type name="Report"&gt;27&lt;/ref-type&gt;&lt;contributors&gt;&lt;authors&gt;&lt;author&gt;Brown, V.&lt;/author&gt;&lt;author&gt;Cotterell, P.&lt;/author&gt;&lt;author&gt;Sitzia, J.&lt;/author&gt;&lt;author&gt;Richardson, A.&lt;/author&gt;&lt;author&gt;Kelley, K.&lt;/author&gt;&lt;author&gt;Willers, R.&lt;/author&gt;&lt;/authors&gt;&lt;tertiary-authors&gt;&lt;author&gt;National Cancer Research Network, Macmillan Cancer Support&lt;/author&gt;&lt;/tertiary-authors&gt;&lt;/contributors&gt;&lt;titles&gt;&lt;title&gt;Evaluation of Consumer Research Panels in cancer research networks&lt;/title&gt;&lt;/titles&gt;&lt;reprint-edition&gt;in file&lt;/reprint-edition&gt;&lt;dates&gt;&lt;year&gt;2006&lt;/year&gt;&lt;/dates&gt;&lt;pub-location&gt;London&lt;/pub-location&gt;&lt;publisher&gt;National Cancer Research Network, Macmillan Cancer Support&lt;/publisher&gt;&lt;urls&gt;&lt;/urls&gt;&lt;remote-database-provider&gt;E-PCSAG&lt;/remote-database-provider&gt;&lt;/record&gt;&lt;/Cite&gt;&lt;Cite&gt;&lt;RecNum&gt;15720&lt;/RecNum&gt;&lt;record&gt;&lt;rec-number&gt;15720&lt;/rec-number&gt;&lt;foreign-keys&gt;&lt;key app="EN" db-id="eda99esr9arp52e20v2pftz4rp5s9x0evef5" timestamp="1554371299"&gt;15720&lt;/key&gt;&lt;key app="ENWeb" db-id=""&gt;0&lt;/key&gt;&lt;/foreign-keys&gt;&lt;ref-type name="Report"&gt;27&lt;/ref-type&gt;&lt;contributors&gt;&lt;authors&gt;&lt;author&gt;McIlfatrick, S.&lt;/author&gt;&lt;author&gt;Hasson, F.&lt;/author&gt;&lt;author&gt;Hanna-Trainor, L.&lt;/author&gt;&lt;author&gt;Brogan, P.&lt;/author&gt;&lt;/authors&gt;&lt;/contributors&gt;&lt;titles&gt;&lt;title&gt;Evaluation report for All Ireland Institute of Hospice &amp;amp; Palliative Care &amp;apos;Voices 4 Care&amp;apos; Initiative.&lt;/title&gt;&lt;/titles&gt;&lt;reprint-edition&gt;in file&lt;/reprint-edition&gt;&lt;dates&gt;&lt;year&gt;2015&lt;/year&gt;&lt;/dates&gt;&lt;pub-location&gt;Dublin, Ireland&lt;/pub-location&gt;&lt;publisher&gt;All Ireland Institute of Hospice &amp;amp; Palliative Care&lt;/publisher&gt;&lt;urls&gt;&lt;related-urls&gt;&lt;url&gt;http://aiihpc.org/policy-practice/voices4care/evaluation/&lt;/url&gt;&lt;/related-urls&gt;&lt;/urls&gt;&lt;remote-database-provider&gt;AII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own et al. 2006;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need for agreement by everyone was stressed and the importance of negotiating this throughout the study was described to enable ownership of the group. It was recommended that the possible emotional impact of involvement was discussed from the outset, including stressing that people need only share aspects of their direct personal experiences that they feel comfortable with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558&lt;/RecNum&gt;&lt;DisplayText&gt;(Cotterell and Paine 2012)&lt;/DisplayText&gt;&lt;record&gt;&lt;rec-number&gt;16558&lt;/rec-number&gt;&lt;foreign-keys&gt;&lt;key app="EN" db-id="eda99esr9arp52e20v2pftz4rp5s9x0evef5" timestamp="1554371299"&gt;16558&lt;/key&gt;&lt;key app="ENWeb" db-id=""&gt;0&lt;/key&gt;&lt;/foreign-keys&gt;&lt;ref-type name="Book Section"&gt;5&lt;/ref-type&gt;&lt;contributors&gt;&lt;authors&gt;&lt;author&gt;Cotterell, Phil&lt;/author&gt;&lt;author&gt;Paine, Mandy&lt;/author&gt;&lt;/authors&gt;&lt;/contributors&gt;&lt;titles&gt;&lt;title&gt;Involving a Marginalized group in Research and analysis–People with life limiting Conditions&lt;/title&gt;&lt;secondary-title&gt;Social Care, Service Users and User Involvement&lt;/secondary-title&gt;&lt;tertiary-title&gt;Research Highlights in Social Work Series&lt;/tertiary-title&gt;&lt;/titles&gt;&lt;periodical&gt;&lt;full-title&gt;Social Care, Service Users and User Involvement&lt;/full-title&gt;&lt;/periodical&gt;&lt;pages&gt;161-172&lt;/pages&gt;&lt;number&gt;55&lt;/number&gt;&lt;section&gt;9&lt;/section&gt;&lt;reprint-edition&gt;in file&lt;/reprint-edition&gt;&lt;dates&gt;&lt;year&gt;2012&lt;/year&gt;&lt;/dates&gt;&lt;pub-location&gt;London&lt;/pub-location&gt;&lt;publisher&gt;Jessica Kingsley Publishers&lt;/publisher&gt;&lt;isbn&gt;1849050759&lt;/isbn&gt;&lt;urls&gt;&lt;/urls&gt;&lt;remote-database-provider&gt;Author&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and Paine 2012)</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47EE1551"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3B49E7E" w14:textId="0C84B4CC"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boundaries between public members and professionals were sometimes challenged as many people were in fact juggling several different roles. Boundaries between formal and informal caring were reported as fluid and permeabl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449&lt;/RecNum&gt;&lt;DisplayText&gt;(Marsh et al. 2017)&lt;/DisplayText&gt;&lt;record&gt;&lt;rec-number&gt;16449&lt;/rec-number&gt;&lt;foreign-keys&gt;&lt;key app="EN" db-id="eda99esr9arp52e20v2pftz4rp5s9x0evef5" timestamp="1505465492"&gt;16449&lt;/key&gt;&lt;/foreign-keys&gt;&lt;ref-type name="Journal Article"&gt;17&lt;/ref-type&gt;&lt;contributors&gt;&lt;authors&gt;&lt;author&gt;Marsh, Pauline&lt;/author&gt;&lt;author&gt;Gartrell, Gabrielle&lt;/author&gt;&lt;author&gt;Egg, Gwen&lt;/author&gt;&lt;author&gt;Nolan, Andrew&lt;/author&gt;&lt;author&gt;Cross, Merylin&lt;/author&gt;&lt;/authors&gt;&lt;/contributors&gt;&lt;titles&gt;&lt;title&gt;End-of-Life care in a community garden: Findings from a Participatory Action Research project in regional Australia&lt;/title&gt;&lt;secondary-title&gt;Health &amp;amp; Place&lt;/secondary-title&gt;&lt;/titles&gt;&lt;periodical&gt;&lt;full-title&gt;Health &amp;amp; Place&lt;/full-title&gt;&lt;abbr-1&gt;Health Place&lt;/abbr-1&gt;&lt;/periodical&gt;&lt;pages&gt;110-116&lt;/pages&gt;&lt;volume&gt;45&lt;/volume&gt;&lt;reprint-edition&gt;in file&lt;/reprint-edition&gt;&lt;dates&gt;&lt;year&gt;2017&lt;/year&gt;&lt;/dates&gt;&lt;isbn&gt;1353-8292&lt;/isbn&gt;&lt;urls&gt;&lt;related-urls&gt;&lt;url&gt;http://www.sciencedirect.com/science/article/pii/S1353829216302969&lt;/url&gt;&lt;/related-urls&gt;&lt;/urls&gt;&lt;remote-database-provider&gt;CINAHL&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Marsh et al. 201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nd it was described as a challenge to involve people who were both patients and car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521&lt;/RecNum&gt;&lt;DisplayText&gt;(Brereton et al. 2017b)&lt;/DisplayText&gt;&lt;record&gt;&lt;rec-number&gt;16521&lt;/rec-number&gt;&lt;foreign-keys&gt;&lt;key app="EN" db-id="eda99esr9arp52e20v2pftz4rp5s9x0evef5" timestamp="1554371299"&gt;16521&lt;/key&gt;&lt;key app="ENWeb" db-id=""&gt;0&lt;/key&gt;&lt;/foreign-keys&gt;&lt;ref-type name="Journal Article"&gt;17&lt;/ref-type&gt;&lt;contributors&gt;&lt;authors&gt;&lt;author&gt;Brereton, Louise&lt;/author&gt;&lt;author&gt;Wahlster, Philip&lt;/author&gt;&lt;author&gt;Mozygemba, Kati&lt;/author&gt;&lt;author&gt;Lysdahl, Kristin Bakke&lt;/author&gt;&lt;author&gt;Burns, Jake&lt;/author&gt;&lt;author&gt;Polus, Stephanie&lt;/author&gt;&lt;author&gt;Tummers, Marcia&lt;/author&gt;&lt;author&gt;Refolo, Pietro&lt;/author&gt;&lt;author&gt;Sacchini, Dario&lt;/author&gt;&lt;author&gt;Leppert, Wojciech&lt;/author&gt;&lt;/authors&gt;&lt;/contributors&gt;&lt;titles&gt;&lt;title&gt;Stakeholder involvement throughout Health Technology Assessment: An example from palliative care&lt;/title&gt;&lt;secondary-title&gt;International Journal of Technology Assessment in Health Care&lt;/secondary-title&gt;&lt;/titles&gt;&lt;periodical&gt;&lt;full-title&gt;International Journal of Technology Assessment in Health Care&lt;/full-title&gt;&lt;abbr-1&gt;Int J Technol Assess Health Care&lt;/abbr-1&gt;&lt;/periodical&gt;&lt;pages&gt;1-10&lt;/pages&gt;&lt;reprint-edition&gt;in file&lt;/reprint-edition&gt;&lt;dates&gt;&lt;year&gt;2017&lt;/year&gt;&lt;/dates&gt;&lt;isbn&gt;0266-4623&lt;/isbn&gt;&lt;urls&gt;&lt;related-urls&gt;&lt;url&gt;https://www-cambridge-org.sheffield.idm.oclc.org/core/journals/international-journal-of-technology-assessment-in-health-care/article/stakeholder-involvement-throughout-health-technology-assessment-an-example-from-palliative-care/CB7B50345299D23D9D048E8DB9699DB7&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ereton et al. 2017b)</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Researchers had to decide how much of their own personal experiences to reveal. One described a merging between his professional and personal roles; he found himself becoming more friendly with and closer to members of the patient group and felt his professional role or identity was being challenged, as he shifted from being paternalistic to a more equal and democratic positio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245&lt;/RecNum&gt;&lt;DisplayText&gt;(Cotterell et al. 2007)&lt;/DisplayText&gt;&lt;record&gt;&lt;rec-number&gt;15245&lt;/rec-number&gt;&lt;foreign-keys&gt;&lt;key app="EN" db-id="eda99esr9arp52e20v2pftz4rp5s9x0evef5" timestamp="1554371299"&gt;15245&lt;/key&gt;&lt;key app="ENWeb" db-id=""&gt;0&lt;/key&gt;&lt;/foreign-keys&gt;&lt;ref-type name="Book Section"&gt;5&lt;/ref-type&gt;&lt;contributors&gt;&lt;authors&gt;&lt;author&gt;Cotterell, Phil&lt;/author&gt;&lt;author&gt;Clarke, Paula&lt;/author&gt;&lt;author&gt;Cowdrey, Di&lt;/author&gt;&lt;author&gt;Kapp, John&lt;/author&gt;&lt;author&gt;Paine, Mandy&lt;/author&gt;&lt;author&gt;Wynn, Rick&lt;/author&gt;&lt;/authors&gt;&lt;secondary-authors&gt;&lt;author&gt;Jarrett, L.&lt;/author&gt;&lt;/secondary-authors&gt;&lt;/contributors&gt;&lt;titles&gt;&lt;title&gt;Becoming involved in research: a service user led research advisory group&lt;/title&gt;&lt;secondary-title&gt;Creative engagement in palliative care: New perspectives on user involvement.&lt;/secondary-title&gt;&lt;/titles&gt;&lt;reprint-edition&gt;in file&lt;/reprint-edition&gt;&lt;dates&gt;&lt;year&gt;2007&lt;/year&gt;&lt;/dates&gt;&lt;pub-location&gt;Abingdon, UK&lt;/pub-location&gt;&lt;publisher&gt;Radcliffe Publishing Ltd&lt;/publisher&gt;&lt;urls&gt;&lt;related-urls&gt;&lt;url&gt;http://eprints.brighton.ac.uk/5438/&lt;/url&gt;&lt;/related-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33107FD"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B0C41EF" w14:textId="2A8ED7D7" w:rsidR="005E2CF5" w:rsidRPr="005E2CF5" w:rsidRDefault="00362A05" w:rsidP="005E2CF5">
      <w:pPr>
        <w:spacing w:after="0" w:line="240" w:lineRule="auto"/>
        <w:rPr>
          <w:rFonts w:ascii="Calibri" w:eastAsia="Times New Roman" w:hAnsi="Calibri" w:cs="Calibri"/>
          <w:sz w:val="24"/>
          <w:szCs w:val="24"/>
          <w:lang w:eastAsia="en-GB"/>
        </w:rPr>
      </w:pPr>
      <w:bookmarkStart w:id="67" w:name="Values244"/>
      <w:bookmarkEnd w:id="67"/>
      <w:r>
        <w:rPr>
          <w:rFonts w:ascii="Calibri" w:eastAsia="Times New Roman" w:hAnsi="Calibri" w:cs="Calibri"/>
          <w:b/>
          <w:bCs/>
          <w:sz w:val="24"/>
          <w:szCs w:val="24"/>
          <w:lang w:eastAsia="en-GB"/>
        </w:rPr>
        <w:t xml:space="preserve">2.4.4 </w:t>
      </w:r>
      <w:r w:rsidR="005E2CF5" w:rsidRPr="005E2CF5">
        <w:rPr>
          <w:rFonts w:ascii="Calibri" w:eastAsia="Times New Roman" w:hAnsi="Calibri" w:cs="Calibri"/>
          <w:b/>
          <w:bCs/>
          <w:sz w:val="24"/>
          <w:szCs w:val="24"/>
          <w:lang w:eastAsia="en-GB"/>
        </w:rPr>
        <w:t>Values and principles</w:t>
      </w:r>
    </w:p>
    <w:p w14:paraId="004A638A"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0D96652" w14:textId="3E201F28"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Numerous values were mentioned  -</w:t>
      </w:r>
      <w:r w:rsidR="00BA109A">
        <w:rPr>
          <w:rFonts w:ascii="Calibri" w:eastAsia="Times New Roman" w:hAnsi="Calibri" w:cs="Calibri"/>
          <w:sz w:val="24"/>
          <w:szCs w:val="24"/>
          <w:lang w:eastAsia="en-GB"/>
        </w:rPr>
        <w:t xml:space="preserve"> </w:t>
      </w:r>
      <w:r w:rsidRPr="005E2CF5">
        <w:rPr>
          <w:rFonts w:ascii="Calibri" w:eastAsia="Times New Roman" w:hAnsi="Calibri" w:cs="Calibri"/>
          <w:sz w:val="24"/>
          <w:szCs w:val="24"/>
          <w:lang w:eastAsia="en-GB"/>
        </w:rPr>
        <w:t xml:space="preserve">as one paper stated, it isn’t just the involvement initiatives that are important, but the values implicit in i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philosophy of palliative care, or ‘palliative philosophy’, was described as being based on approaches similar to those in involvement, with an emphasis on a partnership approach between public members and professionals. Tenets of mutual respect, honesty, listening, agreeing priorities and goals, and discussing options were all inheren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03&lt;/RecNum&gt;&lt;DisplayText&gt;(Cotterell 2007; Stevens 2008)&lt;/DisplayText&gt;&lt;record&gt;&lt;rec-number&gt;16603&lt;/rec-number&gt;&lt;foreign-keys&gt;&lt;key app="EN" db-id="eda99esr9arp52e20v2pftz4rp5s9x0evef5" timestamp="1554371299"&gt;16603&lt;/key&gt;&lt;key app="ENWeb" db-id=""&gt;0&lt;/key&gt;&lt;/foreign-keys&gt;&lt;ref-type name="Conference Paper"&gt;47&lt;/ref-type&gt;&lt;contributors&gt;&lt;authors&gt;&lt;author&gt;Cotterell, P.&lt;/author&gt;&lt;/authors&gt;&lt;/contributors&gt;&lt;titles&gt;&lt;title&gt;Service user involvement - An overview&lt;/title&gt;&lt;secondary-title&gt;Help the Hospices. User involvement - &amp;apos;nothing about us without us&amp;apos;&lt;/secondary-title&gt;&lt;/titles&gt;&lt;reprint-edition&gt;in file&lt;/reprint-edition&gt;&lt;dates&gt;&lt;year&gt;2007&lt;/year&gt;&lt;pub-dates&gt;&lt;date&gt;25 April 2007&lt;/date&gt;&lt;/pub-dates&gt;&lt;/dates&gt;&lt;pub-location&gt;UK&lt;/pub-location&gt;&lt;urls&gt;&lt;/urls&gt;&lt;remote-database-provider&gt;E-clinician&lt;/remote-database-provider&gt;&lt;/record&gt;&lt;/Cite&gt;&lt;Cite&gt;&lt;RecNum&gt;16649&lt;/RecNum&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2007;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6F3732AD" w14:textId="77777777" w:rsidR="005E2CF5" w:rsidRPr="005E2CF5" w:rsidRDefault="005E2CF5" w:rsidP="005E2CF5">
      <w:pPr>
        <w:spacing w:after="0" w:line="240" w:lineRule="auto"/>
        <w:rPr>
          <w:rFonts w:ascii="Calibri" w:eastAsia="Times New Roman" w:hAnsi="Calibri" w:cs="Calibri"/>
          <w:sz w:val="24"/>
          <w:szCs w:val="24"/>
          <w:lang w:eastAsia="en-GB"/>
        </w:rPr>
      </w:pPr>
    </w:p>
    <w:p w14:paraId="33A00BBD" w14:textId="3C74E1F3"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Particular research approaches, notably Participatory Action Research (PAR) and Community Based Participatory Research (CBPR), were reported as bringing similar values and principles suggesting they may be effective in promoting greater involvement in palliative care research </w:t>
      </w:r>
      <w:r w:rsidR="00C445FA">
        <w:rPr>
          <w:rFonts w:ascii="Calibri" w:eastAsia="Times New Roman" w:hAnsi="Calibri" w:cs="Calibri"/>
          <w:sz w:val="24"/>
          <w:szCs w:val="24"/>
          <w:lang w:eastAsia="en-GB"/>
        </w:rPr>
        <w:fldChar w:fldCharType="begin">
          <w:fldData xml:space="preserve">PEVuZE5vdGU+PENpdGU+PFJlY051bT4xNjMyMjwvUmVjTnVtPjxEaXNwbGF5VGV4dD4oQnJhemls
IDIwMTM7IFJpZmZpbiBldCBhbC4gMjAxNjsgQ2Fzd2VsbCBldCBhbC4gMjAxNyk8L0Rpc3BsYXlU
ZXh0PjxyZWNvcmQ+PHJlYy1udW1iZXI+MTYzMjI8L3JlYy1udW1iZXI+PGZvcmVpZ24ta2V5cz48
a2V5IGFwcD0iRU4iIGRiLWlkPSJlZGE5OWVzcjlhcnA1MmUyMHYycGZ0ejRycDVzOXgwZXZlZjUi
IHRpbWVzdGFtcD0iMTUwNTE1MjkyNCI+MTYzMjI8L2tleT48L2ZvcmVpZ24ta2V5cz48cmVmLXR5
cGUgbmFtZT0iSm91cm5hbCBBcnRpY2xlIj4xNzwvcmVmLXR5cGU+PGNvbnRyaWJ1dG9ycz48YXV0
aG9ycz48YXV0aG9yPlJpZmZpbiwgQ2F0aGVyaW5lPC9hdXRob3I+PGF1dGhvcj5LZW5pZW4sIENh
cmE8L2F1dGhvcj48YXV0aG9yPkdoZXNxdWllcmUsIEFuZ2VsYTwvYXV0aG9yPjxhdXRob3I+RG9y
aW1lLCBBc2hsZXk8L2F1dGhvcj48YXV0aG9yPlZpbGxhbnVldmEsIENhcm9saW5hPC9hdXRob3I+
PGF1dGhvcj5HYXJkbmVyLCBEYW5pZWw8L2F1dGhvcj48YXV0aG9yPkNhbGxhaGFuLCBKZWFuPC9h
dXRob3I+PGF1dGhvcj5DYXBlenV0aSwgRWxpemFiZXRoPC9hdXRob3I+PGF1dGhvcj5SZWlkLCBN
LiBDYXJyaW5ndG9uLDwvYXV0aG9yPjwvYXV0aG9ycz48L2NvbnRyaWJ1dG9ycz48dGl0bGVzPjx0
aXRsZT5Db21tdW5pdHktYmFzZWQgcGFydGljaXBhdG9yeSByZXNlYXJjaDogdW5kZXJzdGFuZGlu
ZyBhIHByb21pc2luZyBhcHByb2FjaCB0byBhZGRyZXNzaW5nIGtub3dsZWRnZSBnYXBzIGluIHBh
bGxpYXRpdmUgY2FyZTwvdGl0bGU+PHNlY29uZGFyeS10aXRsZT5Bbm5hbHMgb2YgcGFsbGlhdGl2
ZSBtZWRpY2luZTwvc2Vjb25kYXJ5LXRpdGxlPjwvdGl0bGVzPjxwZXJpb2RpY2FsPjxmdWxsLXRp
dGxlPkFubmFscyBvZiBwYWxsaWF0aXZlIG1lZGljaW5lPC9mdWxsLXRpdGxlPjxhYmJyLTE+QW5u
IFBhbGxpYXQgTWVkPC9hYmJyLTE+PC9wZXJpb2RpY2FsPjxwYWdlcz4yMTgtMjI0PC9wYWdlcz48
dm9sdW1lPjU8L3ZvbHVtZT48bnVtYmVyPjM8L251bWJlcj48cmVwcmludC1lZGl0aW9uPmluIGZp
bGU8L3JlcHJpbnQtZWRpdGlvbj48ZGF0ZXM+PHllYXI+MjAxNjwveWVhcj48cHViLWRhdGVzPjxk
YXRlPkp1bCAyMDE2PC9kYXRlPjwvcHViLWRhdGVzPjwvZGF0ZXM+PHVybHM+PHJlbGF0ZWQtdXJs
cz48dXJsPmh0dHBzOi8vd3d3Lm5jYmkubmxtLm5paC5nb3YvcG1jL2FydGljbGVzL1BNQzU0NzA1
ODQvPC91cmw+PC9yZWxhdGVkLXVybHM+PC91cmxzPjxyZW1vdGUtZGF0YWJhc2UtcHJvdmlkZXI+
TUVELCBXT1M8L3JlbW90ZS1kYXRhYmFzZS1wcm92aWRlcj48L3JlY29yZD48L0NpdGU+PENpdGU+
PFJlY051bT4xNTc3MDwvUmVjTnVtPjxyZWNvcmQ+PHJlYy1udW1iZXI+MTU3NzA8L3JlYy1udW1i
ZXI+PGZvcmVpZ24ta2V5cz48a2V5IGFwcD0iRU4iIGRiLWlkPSJlZGE5OWVzcjlhcnA1MmUyMHYy
cGZ0ejRycDVzOXgwZXZlZjUiIHRpbWVzdGFtcD0iMTU1NDM3MTI5OSI+MTU3NzA8L2tleT48a2V5
IGFwcD0iRU5XZWIiIGRiLWlkPSIiPjA8L2tleT48L2ZvcmVpZ24ta2V5cz48cmVmLXR5cGUgbmFt
ZT0iSm91cm5hbCBBcnRpY2xlIj4xNzwvcmVmLXR5cGU+PGNvbnRyaWJ1dG9ycz48YXV0aG9ycz48
YXV0aG9yPkNhc3dlbGwsIEdsZW55czwvYXV0aG9yPjxhdXRob3I+SGFyZHksIEJldGg8L2F1dGhv
cj48YXV0aG9yPkV3aW5nLCBHYWlsPC9hdXRob3I+PGF1dGhvcj5LZW5uZWR5LCBTaGVpbGE8L2F1
dGhvcj48YXV0aG9yPlNleW1vdXIsIEphbmU8L2F1dGhvcj48L2F1dGhvcnM+PC9jb250cmlidXRv
cnM+PHRpdGxlcz48dGl0bGU+U3VwcG9ydGluZyBmYW1pbHkgY2FyZXJzIGluIGhvbWUtYmFzZWQg
ZW5kLW9mLWxpZmUgY2FyZTogdXNpbmcgcGFydGljaXBhdG9yeSBhY3Rpb24gcmVzZWFyY2ggdG8g
ZGV2ZWxvcCBhIHRyYWluaW5nIHByb2dyYW1tZSBmb3Igc3VwcG9ydCB3b3JrZXJzIGFuZCB2b2x1
bnRlZXJzPC90aXRsZT48c2Vjb25kYXJ5LXRpdGxlPkJNSiBTdXBwb3J0aXZlICZhbXA7IFBhbGxp
YXRpdmUgQ2FyZTwvc2Vjb25kYXJ5LXRpdGxlPjwvdGl0bGVzPjxwZXJpb2RpY2FsPjxmdWxsLXRp
dGxlPkJNSiBTdXBwb3J0aXZlICZhbXA7IFBhbGxpYXRpdmUgQ2FyZTwvZnVsbC10aXRsZT48YWJi
ci0xPkJNSiBTdXBwb3J0IFBhbGxpYXQgQ2FyZTwvYWJici0xPjwvcGVyaW9kaWNhbD48cGFnZXM+
MS03PC9wYWdlcz48dm9sdW1lPjA8L3ZvbHVtZT48cmVwcmludC1lZGl0aW9uPmluIGZpbGU8L3Jl
cHJpbnQtZWRpdGlvbj48ZGF0ZXM+PHllYXI+MjAxNzwveWVhcj48L2RhdGVzPjxpc2JuPjIwNDUt
NDM1WDwvaXNibj48dXJscz48cmVsYXRlZC11cmxzPjx1cmw+aHR0cDovL3NwY2FyZS5ibWouY29t
L2NvbnRlbnQvZWFybHkvMjAxNy8wOC8wMi9ibWpzcGNhcmUtMjAxNy0wMDEzMTc8L3VybD48L3Jl
bGF0ZWQtdXJscz48L3VybHM+PHJlbW90ZS1kYXRhYmFzZS1wcm92aWRlcj5FLVBDU0FHPC9yZW1v
dGUtZGF0YWJhc2UtcHJvdmlkZXI+PC9yZWNvcmQ+PC9DaXRlPjxDaXRlPjxSZWNOdW0+MTY2NjE8
L1JlY051bT48cmVjb3JkPjxyZWMtbnVtYmVyPjE2NjYxPC9yZWMtbnVtYmVyPjxmb3JlaWduLWtl
eXM+PGtleSBhcHA9IkVOIiBkYi1pZD0iZWRhOTllc3I5YXJwNTJlMjB2MnBmdHo0cnA1czl4MGV2
ZWY1IiB0aW1lc3RhbXA9IjE1NTQzNzEyOTkiPjE2NjYxPC9rZXk+PGtleSBhcHA9IkVOV2ViIiBk
Yi1pZD0iIj4wPC9rZXk+PC9mb3JlaWduLWtleXM+PHJlZi10eXBlIG5hbWU9IkJvb2sgU2VjdGlv
biI+NTwvcmVmLXR5cGU+PGNvbnRyaWJ1dG9ycz48YXV0aG9ycz48YXV0aG9yPkJyYXppbCwgSy48
L2F1dGhvcj48L2F1dGhvcnM+PHNlY29uZGFyeS1hdXRob3JzPjxhdXRob3I+SG9ja2xleSwgSi48
L2F1dGhvcj48YXV0aG9yPkZyb2dnYXR0LCBLLjwvYXV0aG9yPjxhdXRob3I+SGVpbWVybCwgSy48
L2F1dGhvcj48L3NlY29uZGFyeS1hdXRob3JzPjwvY29udHJpYnV0b3JzPjx0aXRsZXM+PHRpdGxl
Pklzc3VlcyBvZiBkaXZlcnNpdHk6IHBhcnRpY2lwYXRvcnkgYWN0aW9uIHJlc2VhcmNoIHdpdGgg
aW5kaWdlbm91cyBwZW9wbGVzPC90aXRsZT48c2Vjb25kYXJ5LXRpdGxlPlBhcnRpY2lwYXRvcnkg
cmVzZWFyY2ggaW4gcGFsbGlhdGl2ZSBjYXJlOiBBY3Rpb25zIGFuZCByZWZsZWN0aW9uczwvc2Vj
b25kYXJ5LXRpdGxlPjwvdGl0bGVzPjxwZXJpb2RpY2FsPjxmdWxsLXRpdGxlPlBhcnRpY2lwYXRv
cnkgUmVzZWFyY2ggaW4gUGFsbGlhdGl2ZSBDYXJlOiBBY3Rpb25zIGFuZCByZWZsZWN0aW9uczwv
ZnVsbC10aXRsZT48L3BlcmlvZGljYWw+PHBhZ2VzPjEyOS0xMzc8L3BhZ2VzPjxzZWN0aW9uPjEy
PC9zZWN0aW9uPjxyZXByaW50LWVkaXRpb24+aW4gZmlsZTwvcmVwcmludC1lZGl0aW9uPjxkYXRl
cz48eWVhcj4yMDEzPC95ZWFyPjwvZGF0ZXM+PHB1Yi1sb2NhdGlvbj5Mb25kb248L3B1Yi1sb2Nh
dGlvbj48cHVibGlzaGVyPk94Zm9yZCBVbml2ZXJzaXR5IFByZXNzPC9wdWJsaXNoZXI+PHVybHM+
PHJlbGF0ZWQtdXJscz48dXJsPmh0dHBzOi8vaG9zcGljZWNhcmUuY29tL3Jlc291cmNlcy9wdWJs
aWNhdGlvbnMvbmV3c2xldHRlci8yMDEzLzcvaWFocGMtYm9vay1yZXZpZXdzLzwvdXJsPjwvcmVs
YXRlZC11cmxzPjwvdXJscz48cmVtb3RlLWRhdGFiYXNlLXByb3ZpZGVyPklBSFBDPC9yZW1vdGUt
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MyMjwvUmVjTnVtPjxEaXNwbGF5VGV4dD4oQnJhemls
IDIwMTM7IFJpZmZpbiBldCBhbC4gMjAxNjsgQ2Fzd2VsbCBldCBhbC4gMjAxNyk8L0Rpc3BsYXlU
ZXh0PjxyZWNvcmQ+PHJlYy1udW1iZXI+MTYzMjI8L3JlYy1udW1iZXI+PGZvcmVpZ24ta2V5cz48
a2V5IGFwcD0iRU4iIGRiLWlkPSJlZGE5OWVzcjlhcnA1MmUyMHYycGZ0ejRycDVzOXgwZXZlZjUi
IHRpbWVzdGFtcD0iMTUwNTE1MjkyNCI+MTYzMjI8L2tleT48L2ZvcmVpZ24ta2V5cz48cmVmLXR5
cGUgbmFtZT0iSm91cm5hbCBBcnRpY2xlIj4xNzwvcmVmLXR5cGU+PGNvbnRyaWJ1dG9ycz48YXV0
aG9ycz48YXV0aG9yPlJpZmZpbiwgQ2F0aGVyaW5lPC9hdXRob3I+PGF1dGhvcj5LZW5pZW4sIENh
cmE8L2F1dGhvcj48YXV0aG9yPkdoZXNxdWllcmUsIEFuZ2VsYTwvYXV0aG9yPjxhdXRob3I+RG9y
aW1lLCBBc2hsZXk8L2F1dGhvcj48YXV0aG9yPlZpbGxhbnVldmEsIENhcm9saW5hPC9hdXRob3I+
PGF1dGhvcj5HYXJkbmVyLCBEYW5pZWw8L2F1dGhvcj48YXV0aG9yPkNhbGxhaGFuLCBKZWFuPC9h
dXRob3I+PGF1dGhvcj5DYXBlenV0aSwgRWxpemFiZXRoPC9hdXRob3I+PGF1dGhvcj5SZWlkLCBN
LiBDYXJyaW5ndG9uLDwvYXV0aG9yPjwvYXV0aG9ycz48L2NvbnRyaWJ1dG9ycz48dGl0bGVzPjx0
aXRsZT5Db21tdW5pdHktYmFzZWQgcGFydGljaXBhdG9yeSByZXNlYXJjaDogdW5kZXJzdGFuZGlu
ZyBhIHByb21pc2luZyBhcHByb2FjaCB0byBhZGRyZXNzaW5nIGtub3dsZWRnZSBnYXBzIGluIHBh
bGxpYXRpdmUgY2FyZTwvdGl0bGU+PHNlY29uZGFyeS10aXRsZT5Bbm5hbHMgb2YgcGFsbGlhdGl2
ZSBtZWRpY2luZTwvc2Vjb25kYXJ5LXRpdGxlPjwvdGl0bGVzPjxwZXJpb2RpY2FsPjxmdWxsLXRp
dGxlPkFubmFscyBvZiBwYWxsaWF0aXZlIG1lZGljaW5lPC9mdWxsLXRpdGxlPjxhYmJyLTE+QW5u
IFBhbGxpYXQgTWVkPC9hYmJyLTE+PC9wZXJpb2RpY2FsPjxwYWdlcz4yMTgtMjI0PC9wYWdlcz48
dm9sdW1lPjU8L3ZvbHVtZT48bnVtYmVyPjM8L251bWJlcj48cmVwcmludC1lZGl0aW9uPmluIGZp
bGU8L3JlcHJpbnQtZWRpdGlvbj48ZGF0ZXM+PHllYXI+MjAxNjwveWVhcj48cHViLWRhdGVzPjxk
YXRlPkp1bCAyMDE2PC9kYXRlPjwvcHViLWRhdGVzPjwvZGF0ZXM+PHVybHM+PHJlbGF0ZWQtdXJs
cz48dXJsPmh0dHBzOi8vd3d3Lm5jYmkubmxtLm5paC5nb3YvcG1jL2FydGljbGVzL1BNQzU0NzA1
ODQvPC91cmw+PC9yZWxhdGVkLXVybHM+PC91cmxzPjxyZW1vdGUtZGF0YWJhc2UtcHJvdmlkZXI+
TUVELCBXT1M8L3JlbW90ZS1kYXRhYmFzZS1wcm92aWRlcj48L3JlY29yZD48L0NpdGU+PENpdGU+
PFJlY051bT4xNTc3MDwvUmVjTnVtPjxyZWNvcmQ+PHJlYy1udW1iZXI+MTU3NzA8L3JlYy1udW1i
ZXI+PGZvcmVpZ24ta2V5cz48a2V5IGFwcD0iRU4iIGRiLWlkPSJlZGE5OWVzcjlhcnA1MmUyMHYy
cGZ0ejRycDVzOXgwZXZlZjUiIHRpbWVzdGFtcD0iMTU1NDM3MTI5OSI+MTU3NzA8L2tleT48a2V5
IGFwcD0iRU5XZWIiIGRiLWlkPSIiPjA8L2tleT48L2ZvcmVpZ24ta2V5cz48cmVmLXR5cGUgbmFt
ZT0iSm91cm5hbCBBcnRpY2xlIj4xNzwvcmVmLXR5cGU+PGNvbnRyaWJ1dG9ycz48YXV0aG9ycz48
YXV0aG9yPkNhc3dlbGwsIEdsZW55czwvYXV0aG9yPjxhdXRob3I+SGFyZHksIEJldGg8L2F1dGhv
cj48YXV0aG9yPkV3aW5nLCBHYWlsPC9hdXRob3I+PGF1dGhvcj5LZW5uZWR5LCBTaGVpbGE8L2F1
dGhvcj48YXV0aG9yPlNleW1vdXIsIEphbmU8L2F1dGhvcj48L2F1dGhvcnM+PC9jb250cmlidXRv
cnM+PHRpdGxlcz48dGl0bGU+U3VwcG9ydGluZyBmYW1pbHkgY2FyZXJzIGluIGhvbWUtYmFzZWQg
ZW5kLW9mLWxpZmUgY2FyZTogdXNpbmcgcGFydGljaXBhdG9yeSBhY3Rpb24gcmVzZWFyY2ggdG8g
ZGV2ZWxvcCBhIHRyYWluaW5nIHByb2dyYW1tZSBmb3Igc3VwcG9ydCB3b3JrZXJzIGFuZCB2b2x1
bnRlZXJzPC90aXRsZT48c2Vjb25kYXJ5LXRpdGxlPkJNSiBTdXBwb3J0aXZlICZhbXA7IFBhbGxp
YXRpdmUgQ2FyZTwvc2Vjb25kYXJ5LXRpdGxlPjwvdGl0bGVzPjxwZXJpb2RpY2FsPjxmdWxsLXRp
dGxlPkJNSiBTdXBwb3J0aXZlICZhbXA7IFBhbGxpYXRpdmUgQ2FyZTwvZnVsbC10aXRsZT48YWJi
ci0xPkJNSiBTdXBwb3J0IFBhbGxpYXQgQ2FyZTwvYWJici0xPjwvcGVyaW9kaWNhbD48cGFnZXM+
MS03PC9wYWdlcz48dm9sdW1lPjA8L3ZvbHVtZT48cmVwcmludC1lZGl0aW9uPmluIGZpbGU8L3Jl
cHJpbnQtZWRpdGlvbj48ZGF0ZXM+PHllYXI+MjAxNzwveWVhcj48L2RhdGVzPjxpc2JuPjIwNDUt
NDM1WDwvaXNibj48dXJscz48cmVsYXRlZC11cmxzPjx1cmw+aHR0cDovL3NwY2FyZS5ibWouY29t
L2NvbnRlbnQvZWFybHkvMjAxNy8wOC8wMi9ibWpzcGNhcmUtMjAxNy0wMDEzMTc8L3VybD48L3Jl
bGF0ZWQtdXJscz48L3VybHM+PHJlbW90ZS1kYXRhYmFzZS1wcm92aWRlcj5FLVBDU0FHPC9yZW1v
dGUtZGF0YWJhc2UtcHJvdmlkZXI+PC9yZWNvcmQ+PC9DaXRlPjxDaXRlPjxSZWNOdW0+MTY2NjE8
L1JlY051bT48cmVjb3JkPjxyZWMtbnVtYmVyPjE2NjYxPC9yZWMtbnVtYmVyPjxmb3JlaWduLWtl
eXM+PGtleSBhcHA9IkVOIiBkYi1pZD0iZWRhOTllc3I5YXJwNTJlMjB2MnBmdHo0cnA1czl4MGV2
ZWY1IiB0aW1lc3RhbXA9IjE1NTQzNzEyOTkiPjE2NjYxPC9rZXk+PGtleSBhcHA9IkVOV2ViIiBk
Yi1pZD0iIj4wPC9rZXk+PC9mb3JlaWduLWtleXM+PHJlZi10eXBlIG5hbWU9IkJvb2sgU2VjdGlv
biI+NTwvcmVmLXR5cGU+PGNvbnRyaWJ1dG9ycz48YXV0aG9ycz48YXV0aG9yPkJyYXppbCwgSy48
L2F1dGhvcj48L2F1dGhvcnM+PHNlY29uZGFyeS1hdXRob3JzPjxhdXRob3I+SG9ja2xleSwgSi48
L2F1dGhvcj48YXV0aG9yPkZyb2dnYXR0LCBLLjwvYXV0aG9yPjxhdXRob3I+SGVpbWVybCwgSy48
L2F1dGhvcj48L3NlY29uZGFyeS1hdXRob3JzPjwvY29udHJpYnV0b3JzPjx0aXRsZXM+PHRpdGxl
Pklzc3VlcyBvZiBkaXZlcnNpdHk6IHBhcnRpY2lwYXRvcnkgYWN0aW9uIHJlc2VhcmNoIHdpdGgg
aW5kaWdlbm91cyBwZW9wbGVzPC90aXRsZT48c2Vjb25kYXJ5LXRpdGxlPlBhcnRpY2lwYXRvcnkg
cmVzZWFyY2ggaW4gcGFsbGlhdGl2ZSBjYXJlOiBBY3Rpb25zIGFuZCByZWZsZWN0aW9uczwvc2Vj
b25kYXJ5LXRpdGxlPjwvdGl0bGVzPjxwZXJpb2RpY2FsPjxmdWxsLXRpdGxlPlBhcnRpY2lwYXRv
cnkgUmVzZWFyY2ggaW4gUGFsbGlhdGl2ZSBDYXJlOiBBY3Rpb25zIGFuZCByZWZsZWN0aW9uczwv
ZnVsbC10aXRsZT48L3BlcmlvZGljYWw+PHBhZ2VzPjEyOS0xMzc8L3BhZ2VzPjxzZWN0aW9uPjEy
PC9zZWN0aW9uPjxyZXByaW50LWVkaXRpb24+aW4gZmlsZTwvcmVwcmludC1lZGl0aW9uPjxkYXRl
cz48eWVhcj4yMDEzPC95ZWFyPjwvZGF0ZXM+PHB1Yi1sb2NhdGlvbj5Mb25kb248L3B1Yi1sb2Nh
dGlvbj48cHVibGlzaGVyPk94Zm9yZCBVbml2ZXJzaXR5IFByZXNzPC9wdWJsaXNoZXI+PHVybHM+
PHJlbGF0ZWQtdXJscz48dXJsPmh0dHBzOi8vaG9zcGljZWNhcmUuY29tL3Jlc291cmNlcy9wdWJs
aWNhdGlvbnMvbmV3c2xldHRlci8yMDEzLzcvaWFocGMtYm9vay1yZXZpZXdzLzwvdXJsPjwvcmVs
YXRlZC11cmxzPjwvdXJscz48cmVtb3RlLWRhdGFiYXNlLXByb3ZpZGVyPklBSFBDPC9yZW1vdGUt
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azil 2013; Riffin et al. 2016; Caswell et al. 201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se values included encouraging equity and power-sharing, reciprocal transfer of knowledge and skills, maximising patient choice, more equal decision-making and therefore overall ‘enhanced participation parity’ </w:t>
      </w:r>
      <w:r w:rsidR="00C445FA">
        <w:rPr>
          <w:rFonts w:ascii="Calibri" w:eastAsia="Times New Roman" w:hAnsi="Calibri" w:cs="Calibri"/>
          <w:sz w:val="24"/>
          <w:szCs w:val="24"/>
          <w:lang w:eastAsia="en-GB"/>
        </w:rPr>
        <w:fldChar w:fldCharType="begin">
          <w:fldData xml:space="preserve">PEVuZE5vdGU+PENpdGU+PFJlY051bT4xNjY0OTwvUmVjTnVtPjxEaXNwbGF5VGV4dD4oV2lsbGlh
bXMgZXQgYWwuIDIwMDU7IFN0ZXZlbnMgMjAwODsgRnJvZ2dhdHQgZXQgYWwuIDIwMTMpPC9EaXNw
bGF5VGV4dD48cmVjb3JkPjxyZWMtbnVtYmVyPjE2NjQ5PC9yZWMtbnVtYmVyPjxmb3JlaWduLWtl
eXM+PGtleSBhcHA9IkVOIiBkYi1pZD0iZWRhOTllc3I5YXJwNTJlMjB2MnBmdHo0cnA1czl4MGV2
ZWY1IiB0aW1lc3RhbXA9IjE1NTQzNzEyOTkiPjE2NjQ5PC9rZXk+PGtleSBhcHA9IkVOV2ViIiBk
Yi1pZD0iIj4wPC9rZXk+PC9mb3JlaWduLWtleXM+PHJlZi10eXBlIG5hbWU9IkJvb2sgU2VjdGlv
biI+NTwvcmVmLXR5cGU+PGNvbnRyaWJ1dG9ycz48YXV0aG9ycz48YXV0aG9yPlN0ZXZlbnMsIFQu
PC9hdXRob3I+PC9hdXRob3JzPjxzZWNvbmRhcnktYXV0aG9ycz48YXV0aG9yPlBheW5lLCBTLjwv
YXV0aG9yPjxhdXRob3I+U2V5bW91ciwgSjwvYXV0aG9yPjxhdXRob3I+SW5nbGV0b24sIEMuPC9h
dXRob3I+PC9zZWNvbmRhcnktYXV0aG9ycz48L2NvbnRyaWJ1dG9ycz48dGl0bGVzPjx0aXRsZT5J
bnZvbHZpbmcgb3IgVXNpbmc/IFVzZXIgaW52b2x2ZW1lbnQgaW4gcGFsbGlhdGl2ZSBjYXJlPC90
aXRsZT48c2Vjb25kYXJ5LXRpdGxlPlBhbGxpYXRpdmUgY2FyZSBudXJzaW5nOiBwcmluY2lwbGVz
IGFuZCBldmlkZW5jZSBmb3IgcHJhY3RpY2U8L3NlY29uZGFyeS10aXRsZT48L3RpdGxlcz48cGFn
ZXM+NTUtNzA8L3BhZ2VzPjxlZGl0aW9uPjJuZDwvZWRpdGlvbj48c2VjdGlvbj4zPC9zZWN0aW9u
PjxyZXByaW50LWVkaXRpb24+aW4gZmlsZTwvcmVwcmludC1lZGl0aW9uPjxkYXRlcz48eWVhcj4y
MDA4PC95ZWFyPjwvZGF0ZXM+PHB1Yi1sb2NhdGlvbj5NYWlkZW5oZWFkPC9wdWItbG9jYXRpb24+
PHB1Ymxpc2hlcj5PcGVuIFVuaXZlcnNpdHkgUHJlc3M8L3B1Ymxpc2hlcj48dXJscz48cmVsYXRl
ZC11cmxzPjx1cmw+aHR0cHM6Ly93d3cuYW1hem9uLmNvLnVrL1BhbGxpYXRpdmUtQ2FyZS1OdXJz
aW5nLVByaW5jaXBsZXMtRXZpZGVuY2UvZHAvMDMzNTIyMTgxNTwvdXJsPjwvcmVsYXRlZC11cmxz
PjwvdXJscz48cmVtb3RlLWRhdGFiYXNlLXByb3ZpZGVyPlJlZmNoZWNrPC9yZW1vdGUtZGF0YWJh
c2UtcHJvdmlkZXI+PC9yZWNvcmQ+PC9DaXRlPjxDaXRlPjxSZWNOdW0+MTY0NTY8L1JlY051bT48
cmVjb3JkPjxyZWMtbnVtYmVyPjE2NDU2PC9yZWMtbnVtYmVyPjxmb3JlaWduLWtleXM+PGtleSBh
cHA9IkVOIiBkYi1pZD0iZWRhOTllc3I5YXJwNTJlMjB2MnBmdHo0cnA1czl4MGV2ZWY1IiB0aW1l
c3RhbXA9IjE1MDU0NjY1NTMiPjE2NDU2PC9rZXk+PC9mb3JlaWduLWtleXM+PHJlZi10eXBlIG5h
bWU9IkpvdXJuYWwgQXJ0aWNsZSI+MTc8L3JlZi10eXBlPjxjb250cmlidXRvcnM+PGF1dGhvcnM+
PGF1dGhvcj5XaWxsaWFtcywgQW5uYS1sZWlsYTwvYXV0aG9yPjxhdXRob3I+U2Vsd3luLCBQZXRl
ciBBPC9hdXRob3I+PGF1dGhvcj5NY0NvcmtsZSwgUnV0aDwvYXV0aG9yPjxhdXRob3I+TW9sZGUs
IFN1c2FuPC9hdXRob3I+PGF1dGhvcj5MaWJlcnRpLCBMYXVyZW48L2F1dGhvcj48YXV0aG9yPkth
dHosIERhdmlkIEw8L2F1dGhvcj48L2F1dGhvcnM+PC9jb250cmlidXRvcnM+PHRpdGxlcz48dGl0
bGU+QXBwbGljYXRpb24gb2YgY29tbXVuaXR5LWJhc2VkIHBhcnRpY2lwYXRvcnkgcmVzZWFyY2gg
bWV0aG9kcyB0byBhIHN0dWR5IG9mIGNvbXBsZW1lbnRhcnkgbWVkaWNpbmUgaW50ZXJ2ZW50aW9u
cyBhdCBlbmQgb2YgbGlmZTwvdGl0bGU+PHNlY29uZGFyeS10aXRsZT5Db21wbGVtZW50YXJ5IGhl
YWx0aCBwcmFjdGljZSByZXZpZXc8L3NlY29uZGFyeS10aXRsZT48L3RpdGxlcz48cGVyaW9kaWNh
bD48ZnVsbC10aXRsZT5Db21wbGVtZW50YXJ5IGhlYWx0aCBwcmFjdGljZSByZXZpZXc8L2Z1bGwt
dGl0bGU+PGFiYnItMT5Db21wbGVtZW50IEhlYWx0aCBQcmFjdCBSZXY8L2FiYnItMT48L3Blcmlv
ZGljYWw+PHBhZ2VzPjkxLTEwNDwvcGFnZXM+PHZvbHVtZT4xMDwvdm9sdW1lPjxudW1iZXI+Mjwv
bnVtYmVyPjxyZXByaW50LWVkaXRpb24+aW4gZmlsZTwvcmVwcmludC1lZGl0aW9uPjxkYXRlcz48
eWVhcj4yMDA1PC95ZWFyPjwvZGF0ZXM+PGlzYm4+MTUzMy0yMTAxPC9pc2JuPjx1cmxzPjxyZWxh
dGVkLXVybHM+PHVybD5odHRwOi8vam91cm5hbHMuc2FnZXB1Yi5jb20vZG9pL2Ficy8xMC4xMTc3
LzE1MzMyMTAxMDUyNzk0NDM8L3VybD48L3JlbGF0ZWQtdXJscz48L3VybHM+PHJlbW90ZS1kYXRh
YmFzZS1wcm92aWRlcj5DSU5BSEw8L3JlbW90ZS1kYXRhYmFzZS1wcm92aWRlcj48L3JlY29yZD48
L0NpdGU+PENpdGU+PFJlY051bT4xNTc0MTwvUmVjTnVtPjxyZWNvcmQ+PHJlYy1udW1iZXI+MTU3
NDE8L3JlYy1udW1iZXI+PGZvcmVpZ24ta2V5cz48a2V5IGFwcD0iRU4iIGRiLWlkPSJlZGE5OWVz
cjlhcnA1MmUyMHYycGZ0ejRycDVzOXgwZXZlZjUiIHRpbWVzdGFtcD0iMTU1NDM3MTI5OSI+MTU3
NDE8L2tleT48a2V5IGFwcD0iRU5XZWIiIGRiLWlkPSIiPjA8L2tleT48L2ZvcmVpZ24ta2V5cz48
cmVmLXR5cGUgbmFtZT0iQm9vayBTZWN0aW9uIj41PC9yZWYtdHlwZT48Y29udHJpYnV0b3JzPjxh
dXRob3JzPjxhdXRob3I+RnJvZ2dhdHQsIEthdGhlcmluZTwvYXV0aG9yPjxhdXRob3I+SGVpbWVy
bCwgS2F0aGFyaW5hPC9hdXRob3I+PGF1dGhvcj5Ib2NrbGV5LCBKbzwvYXV0aG9yPjwvYXV0aG9y
cz48c2Vjb25kYXJ5LWF1dGhvcnM+PGF1dGhvcj5Ib2NrbGV5LCBKLjwvYXV0aG9yPjxhdXRob3I+
RnJvZ2dhdHQsIEsuPC9hdXRob3I+PGF1dGhvcj5IZWltZXJsLCBLLjwvYXV0aG9yPjwvc2Vjb25k
YXJ5LWF1dGhvcnM+PC9jb250cmlidXRvcnM+PHRpdGxlcz48dGl0bGU+Q2hhbGxlbmdlcyBmb3Ig
Y29sbGFib3JhdGlvbjwvdGl0bGU+PHNlY29uZGFyeS10aXRsZT5QYXJ0aWNpcGF0b3J5IHJlc2Vh
cmNoIGluIHBhbGxpYXRpdmUgY2FyZTogQWN0aW9ucyBhbmQgcmVmbGVjdGlvbnM8L3NlY29uZGFy
eS10aXRsZT48L3RpdGxlcz48cGVyaW9kaWNhbD48ZnVsbC10aXRsZT5QYXJ0aWNpcGF0b3J5IFJl
c2VhcmNoIGluIFBhbGxpYXRpdmUgQ2FyZTogQWN0aW9ucyBhbmQgcmVmbGVjdGlvbnM8L2Z1bGwt
dGl0bGU+PC9wZXJpb2RpY2FsPjxwYWdlcz4xNzMtMTg0PC9wYWdlcz48c2VjdGlvbj4xNjwvc2Vj
dGlvbj48cmVwcmludC1lZGl0aW9uPmluIGZpbGU8L3JlcHJpbnQtZWRpdGlvbj48ZGF0ZXM+PHll
YXI+MjAxMzwveWVhcj48L2RhdGVzPjxwdWItbG9jYXRpb24+T3hmb3JkPC9wdWItbG9jYXRpb24+
PHB1Ymxpc2hlcj5PeGZvcmQgVW5pdmVyc2l0eSBQcmVzczwvcHVibGlzaGVyPjxpc2JuPjk3ODAx
OTk2NDQxNTU8L2lzYm4+PHVybHM+PHJlbGF0ZWQtdXJscz48dXJsPmh0dHBzOi8vaG9zcGljZWNh
cmUuY29tL3Jlc291cmNlcy9wdWJsaWNhdGlvbnMvbmV3c2xldHRlci8yMDEzLzcvaWFocGMtYm9v
ay1yZXZpZXdzLzwvdXJsPjwvcmVsYXRlZC11cmxzPjwvdXJscz48cmVtb3RlLWRhdGFiYXNlLXBy
b3ZpZGVyPklBSFBDPC9yZW1vdGUtZGF0YWJhc2UtcHJvdmlkZXI+PC9yZWNvcmQ+PC9DaXRlPjwv
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OTwvUmVjTnVtPjxEaXNwbGF5VGV4dD4oV2lsbGlh
bXMgZXQgYWwuIDIwMDU7IFN0ZXZlbnMgMjAwODsgRnJvZ2dhdHQgZXQgYWwuIDIwMTMpPC9EaXNw
bGF5VGV4dD48cmVjb3JkPjxyZWMtbnVtYmVyPjE2NjQ5PC9yZWMtbnVtYmVyPjxmb3JlaWduLWtl
eXM+PGtleSBhcHA9IkVOIiBkYi1pZD0iZWRhOTllc3I5YXJwNTJlMjB2MnBmdHo0cnA1czl4MGV2
ZWY1IiB0aW1lc3RhbXA9IjE1NTQzNzEyOTkiPjE2NjQ5PC9rZXk+PGtleSBhcHA9IkVOV2ViIiBk
Yi1pZD0iIj4wPC9rZXk+PC9mb3JlaWduLWtleXM+PHJlZi10eXBlIG5hbWU9IkJvb2sgU2VjdGlv
biI+NTwvcmVmLXR5cGU+PGNvbnRyaWJ1dG9ycz48YXV0aG9ycz48YXV0aG9yPlN0ZXZlbnMsIFQu
PC9hdXRob3I+PC9hdXRob3JzPjxzZWNvbmRhcnktYXV0aG9ycz48YXV0aG9yPlBheW5lLCBTLjwv
YXV0aG9yPjxhdXRob3I+U2V5bW91ciwgSjwvYXV0aG9yPjxhdXRob3I+SW5nbGV0b24sIEMuPC9h
dXRob3I+PC9zZWNvbmRhcnktYXV0aG9ycz48L2NvbnRyaWJ1dG9ycz48dGl0bGVzPjx0aXRsZT5J
bnZvbHZpbmcgb3IgVXNpbmc/IFVzZXIgaW52b2x2ZW1lbnQgaW4gcGFsbGlhdGl2ZSBjYXJlPC90
aXRsZT48c2Vjb25kYXJ5LXRpdGxlPlBhbGxpYXRpdmUgY2FyZSBudXJzaW5nOiBwcmluY2lwbGVz
IGFuZCBldmlkZW5jZSBmb3IgcHJhY3RpY2U8L3NlY29uZGFyeS10aXRsZT48L3RpdGxlcz48cGFn
ZXM+NTUtNzA8L3BhZ2VzPjxlZGl0aW9uPjJuZDwvZWRpdGlvbj48c2VjdGlvbj4zPC9zZWN0aW9u
PjxyZXByaW50LWVkaXRpb24+aW4gZmlsZTwvcmVwcmludC1lZGl0aW9uPjxkYXRlcz48eWVhcj4y
MDA4PC95ZWFyPjwvZGF0ZXM+PHB1Yi1sb2NhdGlvbj5NYWlkZW5oZWFkPC9wdWItbG9jYXRpb24+
PHB1Ymxpc2hlcj5PcGVuIFVuaXZlcnNpdHkgUHJlc3M8L3B1Ymxpc2hlcj48dXJscz48cmVsYXRl
ZC11cmxzPjx1cmw+aHR0cHM6Ly93d3cuYW1hem9uLmNvLnVrL1BhbGxpYXRpdmUtQ2FyZS1OdXJz
aW5nLVByaW5jaXBsZXMtRXZpZGVuY2UvZHAvMDMzNTIyMTgxNTwvdXJsPjwvcmVsYXRlZC11cmxz
PjwvdXJscz48cmVtb3RlLWRhdGFiYXNlLXByb3ZpZGVyPlJlZmNoZWNrPC9yZW1vdGUtZGF0YWJh
c2UtcHJvdmlkZXI+PC9yZWNvcmQ+PC9DaXRlPjxDaXRlPjxSZWNOdW0+MTY0NTY8L1JlY051bT48
cmVjb3JkPjxyZWMtbnVtYmVyPjE2NDU2PC9yZWMtbnVtYmVyPjxmb3JlaWduLWtleXM+PGtleSBh
cHA9IkVOIiBkYi1pZD0iZWRhOTllc3I5YXJwNTJlMjB2MnBmdHo0cnA1czl4MGV2ZWY1IiB0aW1l
c3RhbXA9IjE1MDU0NjY1NTMiPjE2NDU2PC9rZXk+PC9mb3JlaWduLWtleXM+PHJlZi10eXBlIG5h
bWU9IkpvdXJuYWwgQXJ0aWNsZSI+MTc8L3JlZi10eXBlPjxjb250cmlidXRvcnM+PGF1dGhvcnM+
PGF1dGhvcj5XaWxsaWFtcywgQW5uYS1sZWlsYTwvYXV0aG9yPjxhdXRob3I+U2Vsd3luLCBQZXRl
ciBBPC9hdXRob3I+PGF1dGhvcj5NY0NvcmtsZSwgUnV0aDwvYXV0aG9yPjxhdXRob3I+TW9sZGUs
IFN1c2FuPC9hdXRob3I+PGF1dGhvcj5MaWJlcnRpLCBMYXVyZW48L2F1dGhvcj48YXV0aG9yPkth
dHosIERhdmlkIEw8L2F1dGhvcj48L2F1dGhvcnM+PC9jb250cmlidXRvcnM+PHRpdGxlcz48dGl0
bGU+QXBwbGljYXRpb24gb2YgY29tbXVuaXR5LWJhc2VkIHBhcnRpY2lwYXRvcnkgcmVzZWFyY2gg
bWV0aG9kcyB0byBhIHN0dWR5IG9mIGNvbXBsZW1lbnRhcnkgbWVkaWNpbmUgaW50ZXJ2ZW50aW9u
cyBhdCBlbmQgb2YgbGlmZTwvdGl0bGU+PHNlY29uZGFyeS10aXRsZT5Db21wbGVtZW50YXJ5IGhl
YWx0aCBwcmFjdGljZSByZXZpZXc8L3NlY29uZGFyeS10aXRsZT48L3RpdGxlcz48cGVyaW9kaWNh
bD48ZnVsbC10aXRsZT5Db21wbGVtZW50YXJ5IGhlYWx0aCBwcmFjdGljZSByZXZpZXc8L2Z1bGwt
dGl0bGU+PGFiYnItMT5Db21wbGVtZW50IEhlYWx0aCBQcmFjdCBSZXY8L2FiYnItMT48L3Blcmlv
ZGljYWw+PHBhZ2VzPjkxLTEwNDwvcGFnZXM+PHZvbHVtZT4xMDwvdm9sdW1lPjxudW1iZXI+Mjwv
bnVtYmVyPjxyZXByaW50LWVkaXRpb24+aW4gZmlsZTwvcmVwcmludC1lZGl0aW9uPjxkYXRlcz48
eWVhcj4yMDA1PC95ZWFyPjwvZGF0ZXM+PGlzYm4+MTUzMy0yMTAxPC9pc2JuPjx1cmxzPjxyZWxh
dGVkLXVybHM+PHVybD5odHRwOi8vam91cm5hbHMuc2FnZXB1Yi5jb20vZG9pL2Ficy8xMC4xMTc3
LzE1MzMyMTAxMDUyNzk0NDM8L3VybD48L3JlbGF0ZWQtdXJscz48L3VybHM+PHJlbW90ZS1kYXRh
YmFzZS1wcm92aWRlcj5DSU5BSEw8L3JlbW90ZS1kYXRhYmFzZS1wcm92aWRlcj48L3JlY29yZD48
L0NpdGU+PENpdGU+PFJlY051bT4xNTc0MTwvUmVjTnVtPjxyZWNvcmQ+PHJlYy1udW1iZXI+MTU3
NDE8L3JlYy1udW1iZXI+PGZvcmVpZ24ta2V5cz48a2V5IGFwcD0iRU4iIGRiLWlkPSJlZGE5OWVz
cjlhcnA1MmUyMHYycGZ0ejRycDVzOXgwZXZlZjUiIHRpbWVzdGFtcD0iMTU1NDM3MTI5OSI+MTU3
NDE8L2tleT48a2V5IGFwcD0iRU5XZWIiIGRiLWlkPSIiPjA8L2tleT48L2ZvcmVpZ24ta2V5cz48
cmVmLXR5cGUgbmFtZT0iQm9vayBTZWN0aW9uIj41PC9yZWYtdHlwZT48Y29udHJpYnV0b3JzPjxh
dXRob3JzPjxhdXRob3I+RnJvZ2dhdHQsIEthdGhlcmluZTwvYXV0aG9yPjxhdXRob3I+SGVpbWVy
bCwgS2F0aGFyaW5hPC9hdXRob3I+PGF1dGhvcj5Ib2NrbGV5LCBKbzwvYXV0aG9yPjwvYXV0aG9y
cz48c2Vjb25kYXJ5LWF1dGhvcnM+PGF1dGhvcj5Ib2NrbGV5LCBKLjwvYXV0aG9yPjxhdXRob3I+
RnJvZ2dhdHQsIEsuPC9hdXRob3I+PGF1dGhvcj5IZWltZXJsLCBLLjwvYXV0aG9yPjwvc2Vjb25k
YXJ5LWF1dGhvcnM+PC9jb250cmlidXRvcnM+PHRpdGxlcz48dGl0bGU+Q2hhbGxlbmdlcyBmb3Ig
Y29sbGFib3JhdGlvbjwvdGl0bGU+PHNlY29uZGFyeS10aXRsZT5QYXJ0aWNpcGF0b3J5IHJlc2Vh
cmNoIGluIHBhbGxpYXRpdmUgY2FyZTogQWN0aW9ucyBhbmQgcmVmbGVjdGlvbnM8L3NlY29uZGFy
eS10aXRsZT48L3RpdGxlcz48cGVyaW9kaWNhbD48ZnVsbC10aXRsZT5QYXJ0aWNpcGF0b3J5IFJl
c2VhcmNoIGluIFBhbGxpYXRpdmUgQ2FyZTogQWN0aW9ucyBhbmQgcmVmbGVjdGlvbnM8L2Z1bGwt
dGl0bGU+PC9wZXJpb2RpY2FsPjxwYWdlcz4xNzMtMTg0PC9wYWdlcz48c2VjdGlvbj4xNjwvc2Vj
dGlvbj48cmVwcmludC1lZGl0aW9uPmluIGZpbGU8L3JlcHJpbnQtZWRpdGlvbj48ZGF0ZXM+PHll
YXI+MjAxMzwveWVhcj48L2RhdGVzPjxwdWItbG9jYXRpb24+T3hmb3JkPC9wdWItbG9jYXRpb24+
PHB1Ymxpc2hlcj5PeGZvcmQgVW5pdmVyc2l0eSBQcmVzczwvcHVibGlzaGVyPjxpc2JuPjk3ODAx
OTk2NDQxNTU8L2lzYm4+PHVybHM+PHJlbGF0ZWQtdXJscz48dXJsPmh0dHBzOi8vaG9zcGljZWNh
cmUuY29tL3Jlc291cmNlcy9wdWJsaWNhdGlvbnMvbmV3c2xldHRlci8yMDEzLzcvaWFocGMtYm9v
ay1yZXZpZXdzLzwvdXJsPjwvcmVsYXRlZC11cmxzPjwvdXJscz48cmVtb3RlLWRhdGFiYXNlLXBy
b3ZpZGVyPklBSFBDPC9yZW1vdGUtZGF0YWJhc2UtcHJvdmlkZXI+PC9yZWNvcmQ+PC9DaXRlPjwv
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illiams et al. 2005; Stevens 2008; Froggatt et al.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ne paper discussed OCAP (Ownership, Control, Access, Possession), a set of research principles developed by First Nations communities in Canada. The principles specify that researchers consult with the community, give community members opportunity to be involved at all stages, ensure ongoing communication and support education and training to build research capacity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61&lt;/RecNum&gt;&lt;DisplayText&gt;(Brazil 2013)&lt;/DisplayText&gt;&lt;record&gt;&lt;rec-number&gt;16661&lt;/rec-number&gt;&lt;foreign-keys&gt;&lt;key app="EN" db-id="eda99esr9arp52e20v2pftz4rp5s9x0evef5" timestamp="1554371299"&gt;16661&lt;/key&gt;&lt;key app="ENWeb" db-id=""&gt;0&lt;/key&gt;&lt;/foreign-keys&gt;&lt;ref-type name="Book Section"&gt;5&lt;/ref-type&gt;&lt;contributors&gt;&lt;authors&gt;&lt;author&gt;Brazil, K.&lt;/author&gt;&lt;/authors&gt;&lt;secondary-authors&gt;&lt;author&gt;Hockley, J.&lt;/author&gt;&lt;author&gt;Froggatt, K.&lt;/author&gt;&lt;author&gt;Heimerl, K.&lt;/author&gt;&lt;/secondary-authors&gt;&lt;/contributors&gt;&lt;titles&gt;&lt;title&gt;Issues of diversity: participatory action research with indigenous peoples&lt;/title&gt;&lt;secondary-title&gt;Participatory research in palliative care: Actions and reflections&lt;/secondary-title&gt;&lt;/titles&gt;&lt;periodical&gt;&lt;full-title&gt;Participatory Research in Palliative Care: Actions and reflections&lt;/full-title&gt;&lt;/periodical&gt;&lt;pages&gt;129-137&lt;/pages&gt;&lt;section&gt;12&lt;/section&gt;&lt;reprint-edition&gt;in file&lt;/reprint-edition&gt;&lt;dates&gt;&lt;year&gt;2013&lt;/year&gt;&lt;/dates&gt;&lt;pub-location&gt;London&lt;/pub-location&gt;&lt;publisher&gt;Oxford University Press&lt;/publisher&gt;&lt;urls&gt;&lt;related-urls&gt;&lt;url&gt;https://hospicecare.com/resources/publications/newsletter/2013/7/iahpc-book-reviews/&lt;/url&gt;&lt;/related-urls&gt;&lt;/urls&gt;&lt;remote-database-provider&gt;IA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azil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t was acknowledged, however, that the evidence was limited because the methods hadn’t been widely used and usually only contained elements of the research approach, for example, partnerships with public members weren’t present throughout studies and people with advanced conditions had rarely been involved as active collaborators </w:t>
      </w:r>
      <w:r w:rsidR="00C445FA">
        <w:rPr>
          <w:rFonts w:ascii="Calibri" w:eastAsia="Times New Roman" w:hAnsi="Calibri" w:cs="Calibri"/>
          <w:sz w:val="24"/>
          <w:szCs w:val="24"/>
          <w:lang w:eastAsia="en-GB"/>
        </w:rPr>
        <w:fldChar w:fldCharType="begin">
          <w:fldData xml:space="preserve">PEVuZE5vdGU+PENpdGU+PFJlY051bT4xNjMyMjwvUmVjTnVtPjxEaXNwbGF5VGV4dD4oRnJvZ2dh
dHQgZXQgYWwuIDIwMTM7IFJpZmZpbiBldCBhbC4gMjAxNik8L0Rpc3BsYXlUZXh0PjxyZWNvcmQ+
PHJlYy1udW1iZXI+MTYzMjI8L3JlYy1udW1iZXI+PGZvcmVpZ24ta2V5cz48a2V5IGFwcD0iRU4i
IGRiLWlkPSJlZGE5OWVzcjlhcnA1MmUyMHYycGZ0ejRycDVzOXgwZXZlZjUiIHRpbWVzdGFtcD0i
MTUwNTE1MjkyNCI+MTYzMjI8L2tleT48L2ZvcmVpZ24ta2V5cz48cmVmLXR5cGUgbmFtZT0iSm91
cm5hbCBBcnRpY2xlIj4xNzwvcmVmLXR5cGU+PGNvbnRyaWJ1dG9ycz48YXV0aG9ycz48YXV0aG9y
PlJpZmZpbiwgQ2F0aGVyaW5lPC9hdXRob3I+PGF1dGhvcj5LZW5pZW4sIENhcmE8L2F1dGhvcj48
YXV0aG9yPkdoZXNxdWllcmUsIEFuZ2VsYTwvYXV0aG9yPjxhdXRob3I+RG9yaW1lLCBBc2hsZXk8
L2F1dGhvcj48YXV0aG9yPlZpbGxhbnVldmEsIENhcm9saW5hPC9hdXRob3I+PGF1dGhvcj5HYXJk
bmVyLCBEYW5pZWw8L2F1dGhvcj48YXV0aG9yPkNhbGxhaGFuLCBKZWFuPC9hdXRob3I+PGF1dGhv
cj5DYXBlenV0aSwgRWxpemFiZXRoPC9hdXRob3I+PGF1dGhvcj5SZWlkLCBNLiBDYXJyaW5ndG9u
LDwvYXV0aG9yPjwvYXV0aG9ycz48L2NvbnRyaWJ1dG9ycz48dGl0bGVzPjx0aXRsZT5Db21tdW5p
dHktYmFzZWQgcGFydGljaXBhdG9yeSByZXNlYXJjaDogdW5kZXJzdGFuZGluZyBhIHByb21pc2lu
ZyBhcHByb2FjaCB0byBhZGRyZXNzaW5nIGtub3dsZWRnZSBnYXBzIGluIHBhbGxpYXRpdmUgY2Fy
ZTwvdGl0bGU+PHNlY29uZGFyeS10aXRsZT5Bbm5hbHMgb2YgcGFsbGlhdGl2ZSBtZWRpY2luZTwv
c2Vjb25kYXJ5LXRpdGxlPjwvdGl0bGVzPjxwZXJpb2RpY2FsPjxmdWxsLXRpdGxlPkFubmFscyBv
ZiBwYWxsaWF0aXZlIG1lZGljaW5lPC9mdWxsLXRpdGxlPjxhYmJyLTE+QW5uIFBhbGxpYXQgTWVk
PC9hYmJyLTE+PC9wZXJpb2RpY2FsPjxwYWdlcz4yMTgtMjI0PC9wYWdlcz48dm9sdW1lPjU8L3Zv
bHVtZT48bnVtYmVyPjM8L251bWJlcj48cmVwcmludC1lZGl0aW9uPmluIGZpbGU8L3JlcHJpbnQt
ZWRpdGlvbj48ZGF0ZXM+PHllYXI+MjAxNjwveWVhcj48cHViLWRhdGVzPjxkYXRlPkp1bCAyMDE2
PC9kYXRlPjwvcHViLWRhdGVzPjwvZGF0ZXM+PHVybHM+PHJlbGF0ZWQtdXJscz48dXJsPmh0dHBz
Oi8vd3d3Lm5jYmkubmxtLm5paC5nb3YvcG1jL2FydGljbGVzL1BNQzU0NzA1ODQvPC91cmw+PC9y
ZWxhdGVkLXVybHM+PC91cmxzPjxyZW1vdGUtZGF0YWJhc2UtcHJvdmlkZXI+TUVELCBXT1M8L3Jl
bW90ZS1kYXRhYmFzZS1wcm92aWRlcj48L3JlY29yZD48L0NpdGU+PENpdGU+PFJlY051bT4xNTc0
MTwvUmVjTnVtPjxyZWNvcmQ+PHJlYy1udW1iZXI+MTU3NDE8L3JlYy1udW1iZXI+PGZvcmVpZ24t
a2V5cz48a2V5IGFwcD0iRU4iIGRiLWlkPSJlZGE5OWVzcjlhcnA1MmUyMHYycGZ0ejRycDVzOXgw
ZXZlZjUiIHRpbWVzdGFtcD0iMTU1NDM3MTI5OSI+MTU3NDE8L2tleT48a2V5IGFwcD0iRU5XZWIi
IGRiLWlkPSIiPjA8L2tleT48L2ZvcmVpZ24ta2V5cz48cmVmLXR5cGUgbmFtZT0iQm9vayBTZWN0
aW9uIj41PC9yZWYtdHlwZT48Y29udHJpYnV0b3JzPjxhdXRob3JzPjxhdXRob3I+RnJvZ2dhdHQs
IEthdGhlcmluZTwvYXV0aG9yPjxhdXRob3I+SGVpbWVybCwgS2F0aGFyaW5hPC9hdXRob3I+PGF1
dGhvcj5Ib2NrbGV5LCBKbzwvYXV0aG9yPjwvYXV0aG9ycz48c2Vjb25kYXJ5LWF1dGhvcnM+PGF1
dGhvcj5Ib2NrbGV5LCBKLjwvYXV0aG9yPjxhdXRob3I+RnJvZ2dhdHQsIEsuPC9hdXRob3I+PGF1
dGhvcj5IZWltZXJsLCBLLjwvYXV0aG9yPjwvc2Vjb25kYXJ5LWF1dGhvcnM+PC9jb250cmlidXRv
cnM+PHRpdGxlcz48dGl0bGU+Q2hhbGxlbmdlcyBmb3IgY29sbGFib3JhdGlvbjwvdGl0bGU+PHNl
Y29uZGFyeS10aXRsZT5QYXJ0aWNpcGF0b3J5IHJlc2VhcmNoIGluIHBhbGxpYXRpdmUgY2FyZTog
QWN0aW9ucyBhbmQgcmVmbGVjdGlvbnM8L3NlY29uZGFyeS10aXRsZT48L3RpdGxlcz48cGVyaW9k
aWNhbD48ZnVsbC10aXRsZT5QYXJ0aWNpcGF0b3J5IFJlc2VhcmNoIGluIFBhbGxpYXRpdmUgQ2Fy
ZTogQWN0aW9ucyBhbmQgcmVmbGVjdGlvbnM8L2Z1bGwtdGl0bGU+PC9wZXJpb2RpY2FsPjxwYWdl
cz4xNzMtMTg0PC9wYWdlcz48c2VjdGlvbj4xNjwvc2VjdGlvbj48cmVwcmludC1lZGl0aW9uPmlu
IGZpbGU8L3JlcHJpbnQtZWRpdGlvbj48ZGF0ZXM+PHllYXI+MjAxMzwveWVhcj48L2RhdGVzPjxw
dWItbG9jYXRpb24+T3hmb3JkPC9wdWItbG9jYXRpb24+PHB1Ymxpc2hlcj5PeGZvcmQgVW5pdmVy
c2l0eSBQcmVzczwvcHVibGlzaGVyPjxpc2JuPjk3ODAxOTk2NDQxNTU8L2lzYm4+PHVybHM+PHJl
bGF0ZWQtdXJscz48dXJsPmh0dHBzOi8vaG9zcGljZWNhcmUuY29tL3Jlc291cmNlcy9wdWJsaWNh
dGlvbnMvbmV3c2xldHRlci8yMDEzLzcvaWFocGMtYm9vay1yZXZpZXdzLzwvdXJsPjwvcmVsYXRl
ZC11cmxzPjwvdXJscz48cmVtb3RlLWRhdGFiYXNlLXByb3ZpZGVyPklBSFBDPC9yZW1vdGUtZGF0
YWJhc2UtcHJvdmlkZXI+PC9yZWNvcmQ+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MyMjwvUmVjTnVtPjxEaXNwbGF5VGV4dD4oRnJvZ2dh
dHQgZXQgYWwuIDIwMTM7IFJpZmZpbiBldCBhbC4gMjAxNik8L0Rpc3BsYXlUZXh0PjxyZWNvcmQ+
PHJlYy1udW1iZXI+MTYzMjI8L3JlYy1udW1iZXI+PGZvcmVpZ24ta2V5cz48a2V5IGFwcD0iRU4i
IGRiLWlkPSJlZGE5OWVzcjlhcnA1MmUyMHYycGZ0ejRycDVzOXgwZXZlZjUiIHRpbWVzdGFtcD0i
MTUwNTE1MjkyNCI+MTYzMjI8L2tleT48L2ZvcmVpZ24ta2V5cz48cmVmLXR5cGUgbmFtZT0iSm91
cm5hbCBBcnRpY2xlIj4xNzwvcmVmLXR5cGU+PGNvbnRyaWJ1dG9ycz48YXV0aG9ycz48YXV0aG9y
PlJpZmZpbiwgQ2F0aGVyaW5lPC9hdXRob3I+PGF1dGhvcj5LZW5pZW4sIENhcmE8L2F1dGhvcj48
YXV0aG9yPkdoZXNxdWllcmUsIEFuZ2VsYTwvYXV0aG9yPjxhdXRob3I+RG9yaW1lLCBBc2hsZXk8
L2F1dGhvcj48YXV0aG9yPlZpbGxhbnVldmEsIENhcm9saW5hPC9hdXRob3I+PGF1dGhvcj5HYXJk
bmVyLCBEYW5pZWw8L2F1dGhvcj48YXV0aG9yPkNhbGxhaGFuLCBKZWFuPC9hdXRob3I+PGF1dGhv
cj5DYXBlenV0aSwgRWxpemFiZXRoPC9hdXRob3I+PGF1dGhvcj5SZWlkLCBNLiBDYXJyaW5ndG9u
LDwvYXV0aG9yPjwvYXV0aG9ycz48L2NvbnRyaWJ1dG9ycz48dGl0bGVzPjx0aXRsZT5Db21tdW5p
dHktYmFzZWQgcGFydGljaXBhdG9yeSByZXNlYXJjaDogdW5kZXJzdGFuZGluZyBhIHByb21pc2lu
ZyBhcHByb2FjaCB0byBhZGRyZXNzaW5nIGtub3dsZWRnZSBnYXBzIGluIHBhbGxpYXRpdmUgY2Fy
ZTwvdGl0bGU+PHNlY29uZGFyeS10aXRsZT5Bbm5hbHMgb2YgcGFsbGlhdGl2ZSBtZWRpY2luZTwv
c2Vjb25kYXJ5LXRpdGxlPjwvdGl0bGVzPjxwZXJpb2RpY2FsPjxmdWxsLXRpdGxlPkFubmFscyBv
ZiBwYWxsaWF0aXZlIG1lZGljaW5lPC9mdWxsLXRpdGxlPjxhYmJyLTE+QW5uIFBhbGxpYXQgTWVk
PC9hYmJyLTE+PC9wZXJpb2RpY2FsPjxwYWdlcz4yMTgtMjI0PC9wYWdlcz48dm9sdW1lPjU8L3Zv
bHVtZT48bnVtYmVyPjM8L251bWJlcj48cmVwcmludC1lZGl0aW9uPmluIGZpbGU8L3JlcHJpbnQt
ZWRpdGlvbj48ZGF0ZXM+PHllYXI+MjAxNjwveWVhcj48cHViLWRhdGVzPjxkYXRlPkp1bCAyMDE2
PC9kYXRlPjwvcHViLWRhdGVzPjwvZGF0ZXM+PHVybHM+PHJlbGF0ZWQtdXJscz48dXJsPmh0dHBz
Oi8vd3d3Lm5jYmkubmxtLm5paC5nb3YvcG1jL2FydGljbGVzL1BNQzU0NzA1ODQvPC91cmw+PC9y
ZWxhdGVkLXVybHM+PC91cmxzPjxyZW1vdGUtZGF0YWJhc2UtcHJvdmlkZXI+TUVELCBXT1M8L3Jl
bW90ZS1kYXRhYmFzZS1wcm92aWRlcj48L3JlY29yZD48L0NpdGU+PENpdGU+PFJlY051bT4xNTc0
MTwvUmVjTnVtPjxyZWNvcmQ+PHJlYy1udW1iZXI+MTU3NDE8L3JlYy1udW1iZXI+PGZvcmVpZ24t
a2V5cz48a2V5IGFwcD0iRU4iIGRiLWlkPSJlZGE5OWVzcjlhcnA1MmUyMHYycGZ0ejRycDVzOXgw
ZXZlZjUiIHRpbWVzdGFtcD0iMTU1NDM3MTI5OSI+MTU3NDE8L2tleT48a2V5IGFwcD0iRU5XZWIi
IGRiLWlkPSIiPjA8L2tleT48L2ZvcmVpZ24ta2V5cz48cmVmLXR5cGUgbmFtZT0iQm9vayBTZWN0
aW9uIj41PC9yZWYtdHlwZT48Y29udHJpYnV0b3JzPjxhdXRob3JzPjxhdXRob3I+RnJvZ2dhdHQs
IEthdGhlcmluZTwvYXV0aG9yPjxhdXRob3I+SGVpbWVybCwgS2F0aGFyaW5hPC9hdXRob3I+PGF1
dGhvcj5Ib2NrbGV5LCBKbzwvYXV0aG9yPjwvYXV0aG9ycz48c2Vjb25kYXJ5LWF1dGhvcnM+PGF1
dGhvcj5Ib2NrbGV5LCBKLjwvYXV0aG9yPjxhdXRob3I+RnJvZ2dhdHQsIEsuPC9hdXRob3I+PGF1
dGhvcj5IZWltZXJsLCBLLjwvYXV0aG9yPjwvc2Vjb25kYXJ5LWF1dGhvcnM+PC9jb250cmlidXRv
cnM+PHRpdGxlcz48dGl0bGU+Q2hhbGxlbmdlcyBmb3IgY29sbGFib3JhdGlvbjwvdGl0bGU+PHNl
Y29uZGFyeS10aXRsZT5QYXJ0aWNpcGF0b3J5IHJlc2VhcmNoIGluIHBhbGxpYXRpdmUgY2FyZTog
QWN0aW9ucyBhbmQgcmVmbGVjdGlvbnM8L3NlY29uZGFyeS10aXRsZT48L3RpdGxlcz48cGVyaW9k
aWNhbD48ZnVsbC10aXRsZT5QYXJ0aWNpcGF0b3J5IFJlc2VhcmNoIGluIFBhbGxpYXRpdmUgQ2Fy
ZTogQWN0aW9ucyBhbmQgcmVmbGVjdGlvbnM8L2Z1bGwtdGl0bGU+PC9wZXJpb2RpY2FsPjxwYWdl
cz4xNzMtMTg0PC9wYWdlcz48c2VjdGlvbj4xNjwvc2VjdGlvbj48cmVwcmludC1lZGl0aW9uPmlu
IGZpbGU8L3JlcHJpbnQtZWRpdGlvbj48ZGF0ZXM+PHllYXI+MjAxMzwveWVhcj48L2RhdGVzPjxw
dWItbG9jYXRpb24+T3hmb3JkPC9wdWItbG9jYXRpb24+PHB1Ymxpc2hlcj5PeGZvcmQgVW5pdmVy
c2l0eSBQcmVzczwvcHVibGlzaGVyPjxpc2JuPjk3ODAxOTk2NDQxNTU8L2lzYm4+PHVybHM+PHJl
bGF0ZWQtdXJscz48dXJsPmh0dHBzOi8vaG9zcGljZWNhcmUuY29tL3Jlc291cmNlcy9wdWJsaWNh
dGlvbnMvbmV3c2xldHRlci8yMDEzLzcvaWFocGMtYm9vay1yZXZpZXdzLzwvdXJsPjwvcmVsYXRl
ZC11cmxzPjwvdXJscz48cmVtb3RlLWRhdGFiYXNlLXByb3ZpZGVyPklBSFBDPC9yZW1vdGUtZGF0
YWJhc2UtcHJvdmlkZXI+PC9yZWNvcmQ+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Froggatt et al. 2013; Riffi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DEF12ED"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7B5C996" w14:textId="0E5C29EF" w:rsid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It was important to recognise that values are different for different communities and cultures. For example, in PAR ethical principles familiar to researchers such as autonomy and beneficence may </w:t>
      </w:r>
      <w:r w:rsidRPr="005E2CF5">
        <w:rPr>
          <w:rFonts w:ascii="Calibri" w:eastAsia="Times New Roman" w:hAnsi="Calibri" w:cs="Calibri"/>
          <w:sz w:val="24"/>
          <w:szCs w:val="24"/>
          <w:lang w:eastAsia="en-GB"/>
        </w:rPr>
        <w:lastRenderedPageBreak/>
        <w:t xml:space="preserve">need to be adjusted to fit in with the beliefs of indigenous communities. There was a conflict of knowledge systems and unequal power relationships between the two communities and the importance of bridging these two world views was highlighted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61&lt;/RecNum&gt;&lt;DisplayText&gt;(Brazil 2013)&lt;/DisplayText&gt;&lt;record&gt;&lt;rec-number&gt;16661&lt;/rec-number&gt;&lt;foreign-keys&gt;&lt;key app="EN" db-id="eda99esr9arp52e20v2pftz4rp5s9x0evef5" timestamp="1554371299"&gt;16661&lt;/key&gt;&lt;key app="ENWeb" db-id=""&gt;0&lt;/key&gt;&lt;/foreign-keys&gt;&lt;ref-type name="Book Section"&gt;5&lt;/ref-type&gt;&lt;contributors&gt;&lt;authors&gt;&lt;author&gt;Brazil, K.&lt;/author&gt;&lt;/authors&gt;&lt;secondary-authors&gt;&lt;author&gt;Hockley, J.&lt;/author&gt;&lt;author&gt;Froggatt, K.&lt;/author&gt;&lt;author&gt;Heimerl, K.&lt;/author&gt;&lt;/secondary-authors&gt;&lt;/contributors&gt;&lt;titles&gt;&lt;title&gt;Issues of diversity: participatory action research with indigenous peoples&lt;/title&gt;&lt;secondary-title&gt;Participatory research in palliative care: Actions and reflections&lt;/secondary-title&gt;&lt;/titles&gt;&lt;periodical&gt;&lt;full-title&gt;Participatory Research in Palliative Care: Actions and reflections&lt;/full-title&gt;&lt;/periodical&gt;&lt;pages&gt;129-137&lt;/pages&gt;&lt;section&gt;12&lt;/section&gt;&lt;reprint-edition&gt;in file&lt;/reprint-edition&gt;&lt;dates&gt;&lt;year&gt;2013&lt;/year&gt;&lt;/dates&gt;&lt;pub-location&gt;London&lt;/pub-location&gt;&lt;publisher&gt;Oxford University Press&lt;/publisher&gt;&lt;urls&gt;&lt;related-urls&gt;&lt;url&gt;https://hospicecare.com/resources/publications/newsletter/2013/7/iahpc-book-reviews/&lt;/url&gt;&lt;/related-urls&gt;&lt;/urls&gt;&lt;remote-database-provider&gt;IA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azil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imilarly, in emancipatory research issues of power and control were emphasised; it was recognised that knowledge was power and that historically the knowledge of oppressed communities had been marginalised </w: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pPC9EaXNwbGF5VGV4dD48cmVjb3JkPjxyZWMtbnVtYmVyPjYxMTA8L3Jl
Yy1udW1iZXI+PGZvcmVpZ24ta2V5cz48a2V5IGFwcD0iRU4iIGRiLWlkPSJlZGE5OWVzcjlhcnA1
MmUyMHYycGZ0ejRycDVzOXgwZXZlZjUiIHRpbWVzdGFtcD0iMTU1NDM3MTI5OSI+NjExMDwva2V5
PjxrZXkgYXBwPSJFTldlYiIgZGItaWQ9IiI+MDwva2V5PjwvZm9yZWlnbi1rZXlzPjxyZWYtdHlw
ZSBuYW1lPSJSZXBvcnQiPjI3PC9yZWYtdHlwZT48Y29udHJpYnV0b3JzPjxhdXRob3JzPjxhdXRo
b3I+QWxhYmFzdGVyLCBFLjwvYXV0aG9yPjxhdXRob3I+QWxsZW4sIEQuPC9hdXRob3I+PGF1dGhv
cj5Gb3RoZXJnaWxsLCBBLjwvYXV0aG9yPjxhdXRob3I+SGFua3MsIEMuPC9hdXRob3I+PGF1dGhv
cj5IYW5uaWdhbiwgQi48L2F1dGhvcj48YXV0aG9yPkxvd2VzLCBMLjwvYXV0aG9yPjxhdXRob3I+
THluZSwgUC48L2F1dGhvcj48YXV0aG9yPk5vcnRod2F5YSwgUi48L2F1dGhvcj48YXV0aG9yPlBh
cGFuaWtvbGFvdSwgUC48L2F1dGhvcj48YXV0aG9yPlBvb2xlYiwgSy48L2F1dGhvcj48YXV0aG9y
PlJ5YW4sIEouPC9hdXRob3I+PGF1dGhvcj5XZWJiZXIsIEkuPC9hdXRob3I+PGF1dGhvcj5XaGFs
ZWMsIFouPC9hdXRob3I+PC9hdXRob3JzPjx0ZXJ0aWFyeS1hdXRob3JzPjxhdXRob3I+VW5pdmVy
c2l0eSBvZiBXYWxlcyBDb2xsZWdlIG9mIE1lZGljaW5lLDwvYXV0aG9yPjwvdGVydGlhcnktYXV0
aG9ycz48L2NvbnRyaWJ1dG9ycz48YXV0aC1hZGRyZXNzPk51cnNpbmcsIEhlYWx0aCBhbmQgU29j
aWFsIENhcmUgUmVzZWFyY2ggQ2VudHJlJiN4RDtTY2hvb2wgb2YgTnVyc2luZyBhbmQgTWlkd2lm
ZXJ5IFN0dWRpZXMmI3hEO1VuaXZlcnNpdHkgb2YgV2FsZXMgQ29sbGVnZSBvZiBNZWRpY2luZSYj
eEQ7VHkgRGV3aSBTYW50JiN4RDtIZWF0aCBQYXJrLCBDYXJkaWZmLCBDRjE0IDRYTiYjeEQ7VGVs
ZXBob25lOiAwMjkgMjA3NCAzNzYzLiBFbWFpbDogSGFua3NDTUBjYXJkaWZmLmFjLnVrPC9hdXRo
LWFkZHJlc3M+PHRpdGxlcz48dGl0bGU+VXNlciBpbnZvbHZlbWVudCBpbiB1c2VyLWZvY3VzZWQg
cmVzZWFyY2g/PC90aXRsZT48L3RpdGxlcz48cGFnZXM+MS0yMTwvcGFnZXM+PHJlcHJpbnQtZWRp
dGlvbj5pbiBmaWxlPC9yZXByaW50LWVkaXRpb24+PGtleXdvcmRzPjxrZXl3b3JkPmFwcHJhaXNh
bDwva2V5d29yZD48a2V5d29yZD5Bd2FyZW5lc3M8L2tleXdvcmQ+PGtleXdvcmQ+Y2FyZTwva2V5
d29yZD48a2V5d29yZD5jb21tdW5pdHk8L2tleXdvcmQ+PGtleXdvcmQ+ZGlzYWJpbGl0eTwva2V5
d29yZD48a2V5d29yZD5IZWFsdGg8L2tleXdvcmQ+PGtleXdvcmQ+SGVhbHRoLUNhcmU8L2tleXdv
cmQ+PGtleXdvcmQ+aGVhbHRoIGNhcmU8L2tleXdvcmQ+PGtleXdvcmQ+SGVhbHRoIFNlcnZpY2Vz
PC9rZXl3b3JkPjxrZXl3b3JkPmludm9sdmVtZW50PC9rZXl3b3JkPjxrZXl3b3JkPkxlYXJuaW5n
PC9rZXl3b3JkPjxrZXl3b3JkPmxpdGVyYXR1cmU8L2tleXdvcmQ+PGtleXdvcmQ+bWVkaWNpbmU8
L2tleXdvcmQ+PGtleXdvcmQ+TWVudGFsIEhlYWx0aDwva2V5d29yZD48a2V5d29yZD5NaWR3aWZl
cnk8L2tleXdvcmQ+PGtleXdvcmQ+bnVyc2luZzwva2V5d29yZD48a2V5d29yZD5QZW9wbGU8L2tl
eXdvcmQ+PGtleXdvcmQ+cGxhbm5pbmc8L2tleXdvcmQ+PGtleXdvcmQ+cG9saWN5PC9rZXl3b3Jk
PjxrZXl3b3JkPnByYWN0aWNlPC9rZXl3b3JkPjxrZXl3b3JkPlJlc2VhcmNoPC9rZXl3b3JkPjxr
ZXl3b3JkPnJldmlldzwva2V5d29yZD48a2V5d29yZD50aGVyYXB5PC9rZXl3b3JkPjxrZXl3b3Jk
PlVuaXZlcnNpdGllczwva2V5d29yZD48a2V5d29yZD51c2VyPC9rZXl3b3JkPjxrZXl3b3JkPnVz
ZXIgaW52b2x2ZW1lbnQ8L2tleXdvcmQ+PGtleXdvcmQ+dXNlcnM8L2tleXdvcmQ+PGtleXdvcmQ+
V2FsZXM8L2tleXdvcmQ+PC9rZXl3b3Jkcz48ZGF0ZXM+PHllYXI+MjAwMDwveWVhcj48cHViLWRh
dGVzPjxkYXRlPjIwMDA8L2RhdGU+PC9wdWItZGF0ZXM+PC9kYXRlcz48cHViLWxvY2F0aW9uPkNh
cmRpZmY8L3B1Yi1sb2NhdGlvbj48cHVibGlzaGVyPlVuaXZlcnNpdHkgb2YgV2FsZXMgQ29sbGVn
ZSBvZiBNZWRpY2luZSw8L3B1Ymxpc2hlcj48bGFiZWw+NTEwUjwvbGFiZWw+PHVybHM+PHJlbGF0
ZWQtdXJscz48dXJsPjxzdHlsZSBmYWNlPSJ1bmRlcmxpbmUiIGZvbnQ9ImRlZmF1bHQiIHNpemU9
IjEwMCUiPmh0dHA6Ly93d3cuY2FyZGlmZi5hYy51ay9udXJzaW5nL3BkZi9Vc2VyX2ludm9sdmVt
ZW50X1dvcmtpbmdfUGFwZXJfMjAwMC5wZGY8L3N0eWxlPjwvdXJsPjwvcmVsYXRlZC11cmxzPjwv
dXJscz48cmVtb3RlLWRhdGFiYXNlLXByb3ZpZGVyPk1EPC9yZW1vdGUtZGF0YWJhc2UtcHJvdmlk
ZXI+PC9yZWNvcmQ+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pPC9EaXNwbGF5VGV4dD48cmVjb3JkPjxyZWMtbnVtYmVyPjYxMTA8L3Jl
Yy1udW1iZXI+PGZvcmVpZ24ta2V5cz48a2V5IGFwcD0iRU4iIGRiLWlkPSJlZGE5OWVzcjlhcnA1
MmUyMHYycGZ0ejRycDVzOXgwZXZlZjUiIHRpbWVzdGFtcD0iMTU1NDM3MTI5OSI+NjExMDwva2V5
PjxrZXkgYXBwPSJFTldlYiIgZGItaWQ9IiI+MDwva2V5PjwvZm9yZWlnbi1rZXlzPjxyZWYtdHlw
ZSBuYW1lPSJSZXBvcnQiPjI3PC9yZWYtdHlwZT48Y29udHJpYnV0b3JzPjxhdXRob3JzPjxhdXRo
b3I+QWxhYmFzdGVyLCBFLjwvYXV0aG9yPjxhdXRob3I+QWxsZW4sIEQuPC9hdXRob3I+PGF1dGhv
cj5Gb3RoZXJnaWxsLCBBLjwvYXV0aG9yPjxhdXRob3I+SGFua3MsIEMuPC9hdXRob3I+PGF1dGhv
cj5IYW5uaWdhbiwgQi48L2F1dGhvcj48YXV0aG9yPkxvd2VzLCBMLjwvYXV0aG9yPjxhdXRob3I+
THluZSwgUC48L2F1dGhvcj48YXV0aG9yPk5vcnRod2F5YSwgUi48L2F1dGhvcj48YXV0aG9yPlBh
cGFuaWtvbGFvdSwgUC48L2F1dGhvcj48YXV0aG9yPlBvb2xlYiwgSy48L2F1dGhvcj48YXV0aG9y
PlJ5YW4sIEouPC9hdXRob3I+PGF1dGhvcj5XZWJiZXIsIEkuPC9hdXRob3I+PGF1dGhvcj5XaGFs
ZWMsIFouPC9hdXRob3I+PC9hdXRob3JzPjx0ZXJ0aWFyeS1hdXRob3JzPjxhdXRob3I+VW5pdmVy
c2l0eSBvZiBXYWxlcyBDb2xsZWdlIG9mIE1lZGljaW5lLDwvYXV0aG9yPjwvdGVydGlhcnktYXV0
aG9ycz48L2NvbnRyaWJ1dG9ycz48YXV0aC1hZGRyZXNzPk51cnNpbmcsIEhlYWx0aCBhbmQgU29j
aWFsIENhcmUgUmVzZWFyY2ggQ2VudHJlJiN4RDtTY2hvb2wgb2YgTnVyc2luZyBhbmQgTWlkd2lm
ZXJ5IFN0dWRpZXMmI3hEO1VuaXZlcnNpdHkgb2YgV2FsZXMgQ29sbGVnZSBvZiBNZWRpY2luZSYj
eEQ7VHkgRGV3aSBTYW50JiN4RDtIZWF0aCBQYXJrLCBDYXJkaWZmLCBDRjE0IDRYTiYjeEQ7VGVs
ZXBob25lOiAwMjkgMjA3NCAzNzYzLiBFbWFpbDogSGFua3NDTUBjYXJkaWZmLmFjLnVrPC9hdXRo
LWFkZHJlc3M+PHRpdGxlcz48dGl0bGU+VXNlciBpbnZvbHZlbWVudCBpbiB1c2VyLWZvY3VzZWQg
cmVzZWFyY2g/PC90aXRsZT48L3RpdGxlcz48cGFnZXM+MS0yMTwvcGFnZXM+PHJlcHJpbnQtZWRp
dGlvbj5pbiBmaWxlPC9yZXByaW50LWVkaXRpb24+PGtleXdvcmRzPjxrZXl3b3JkPmFwcHJhaXNh
bDwva2V5d29yZD48a2V5d29yZD5Bd2FyZW5lc3M8L2tleXdvcmQ+PGtleXdvcmQ+Y2FyZTwva2V5
d29yZD48a2V5d29yZD5jb21tdW5pdHk8L2tleXdvcmQ+PGtleXdvcmQ+ZGlzYWJpbGl0eTwva2V5
d29yZD48a2V5d29yZD5IZWFsdGg8L2tleXdvcmQ+PGtleXdvcmQ+SGVhbHRoLUNhcmU8L2tleXdv
cmQ+PGtleXdvcmQ+aGVhbHRoIGNhcmU8L2tleXdvcmQ+PGtleXdvcmQ+SGVhbHRoIFNlcnZpY2Vz
PC9rZXl3b3JkPjxrZXl3b3JkPmludm9sdmVtZW50PC9rZXl3b3JkPjxrZXl3b3JkPkxlYXJuaW5n
PC9rZXl3b3JkPjxrZXl3b3JkPmxpdGVyYXR1cmU8L2tleXdvcmQ+PGtleXdvcmQ+bWVkaWNpbmU8
L2tleXdvcmQ+PGtleXdvcmQ+TWVudGFsIEhlYWx0aDwva2V5d29yZD48a2V5d29yZD5NaWR3aWZl
cnk8L2tleXdvcmQ+PGtleXdvcmQ+bnVyc2luZzwva2V5d29yZD48a2V5d29yZD5QZW9wbGU8L2tl
eXdvcmQ+PGtleXdvcmQ+cGxhbm5pbmc8L2tleXdvcmQ+PGtleXdvcmQ+cG9saWN5PC9rZXl3b3Jk
PjxrZXl3b3JkPnByYWN0aWNlPC9rZXl3b3JkPjxrZXl3b3JkPlJlc2VhcmNoPC9rZXl3b3JkPjxr
ZXl3b3JkPnJldmlldzwva2V5d29yZD48a2V5d29yZD50aGVyYXB5PC9rZXl3b3JkPjxrZXl3b3Jk
PlVuaXZlcnNpdGllczwva2V5d29yZD48a2V5d29yZD51c2VyPC9rZXl3b3JkPjxrZXl3b3JkPnVz
ZXIgaW52b2x2ZW1lbnQ8L2tleXdvcmQ+PGtleXdvcmQ+dXNlcnM8L2tleXdvcmQ+PGtleXdvcmQ+
V2FsZXM8L2tleXdvcmQ+PC9rZXl3b3Jkcz48ZGF0ZXM+PHllYXI+MjAwMDwveWVhcj48cHViLWRh
dGVzPjxkYXRlPjIwMDA8L2RhdGU+PC9wdWItZGF0ZXM+PC9kYXRlcz48cHViLWxvY2F0aW9uPkNh
cmRpZmY8L3B1Yi1sb2NhdGlvbj48cHVibGlzaGVyPlVuaXZlcnNpdHkgb2YgV2FsZXMgQ29sbGVn
ZSBvZiBNZWRpY2luZSw8L3B1Ymxpc2hlcj48bGFiZWw+NTEwUjwvbGFiZWw+PHVybHM+PHJlbGF0
ZWQtdXJscz48dXJsPjxzdHlsZSBmYWNlPSJ1bmRlcmxpbmUiIGZvbnQ9ImRlZmF1bHQiIHNpemU9
IjEwMCUiPmh0dHA6Ly93d3cuY2FyZGlmZi5hYy51ay9udXJzaW5nL3BkZi9Vc2VyX2ludm9sdmVt
ZW50X1dvcmtpbmdfUGFwZXJfMjAwMC5wZGY8L3N0eWxlPjwvdXJsPjwvcmVsYXRlZC11cmxzPjwv
dXJscz48cmVtb3RlLWRhdGFiYXNlLXByb3ZpZGVyPk1EPC9yZW1vdGUtZGF0YWJhc2UtcHJvdmlk
ZXI+PC9yZWNvcmQ+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labaster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2216C87" w14:textId="77777777" w:rsidR="00642ECD" w:rsidRPr="005E2CF5" w:rsidRDefault="00642ECD" w:rsidP="005E2CF5">
      <w:pPr>
        <w:spacing w:after="0" w:line="240" w:lineRule="auto"/>
        <w:rPr>
          <w:rFonts w:ascii="Calibri" w:eastAsia="Times New Roman" w:hAnsi="Calibri" w:cs="Calibri"/>
          <w:sz w:val="24"/>
          <w:szCs w:val="24"/>
          <w:lang w:eastAsia="en-GB"/>
        </w:rPr>
      </w:pPr>
    </w:p>
    <w:p w14:paraId="668E52AA" w14:textId="4F81DB20"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Power was a recurrent theme, significantly the need to avoid tokenism or tick-box involvement. Sometimes the patient role was limited, with an ability to deliver a voice but little authority for decision-making </w:t>
      </w:r>
      <w:r w:rsidR="00C445FA">
        <w:rPr>
          <w:rFonts w:ascii="Calibri" w:eastAsia="Times New Roman" w:hAnsi="Calibri" w:cs="Calibri"/>
          <w:sz w:val="24"/>
          <w:szCs w:val="24"/>
          <w:lang w:eastAsia="en-GB"/>
        </w:rPr>
        <w:fldChar w:fldCharType="begin">
          <w:fldData xml:space="preserve">PEVuZE5vdGU+PENpdGU+PFJlY051bT4xNTcyMDwvUmVjTnVtPjxEaXNwbGF5VGV4dD4oS25pZ2h0
aW5nIGV0IGFsLiAyMDA3OyBHb29kbWFuIGV0IGFsLiAyMDExOyBNY0lsZmF0cmljayBldCBhbC4g
MjAxNSk8L0Rpc3BsYXlUZXh0PjxyZWNvcmQ+PHJlYy1udW1iZXI+MTU3MjA8L3JlYy1udW1iZXI+
PGZvcmVpZ24ta2V5cz48a2V5IGFwcD0iRU4iIGRiLWlkPSJlZGE5OWVzcjlhcnA1MmUyMHYycGZ0
ejRycDVzOXgwZXZlZjUiIHRpbWVzdGFtcD0iMTU1NDM3MTI5OSI+MTU3MjA8L2tleT48a2V5IGFw
cD0iRU5XZWIiIGRiLWlkPSIiPjA8L2tleT48L2ZvcmVpZ24ta2V5cz48cmVmLXR5cGUgbmFtZT0i
UmVwb3J0Ij4yNzwvcmVmLXR5cGU+PGNvbnRyaWJ1dG9ycz48YXV0aG9ycz48YXV0aG9yPk1jSWxm
YXRyaWNrLCBTLjwvYXV0aG9yPjxhdXRob3I+SGFzc29uLCBGLjwvYXV0aG9yPjxhdXRob3I+SGFu
bmEtVHJhaW5vciwgTC48L2F1dGhvcj48YXV0aG9yPkJyb2dhbiwgUC48L2F1dGhvcj48L2F1dGhv
cnM+PC9jb250cmlidXRvcnM+PHRpdGxlcz48dGl0bGU+RXZhbHVhdGlvbiByZXBvcnQgZm9yIEFs
bCBJcmVsYW5kIEluc3RpdHV0ZSBvZiBIb3NwaWNlICZhbXA7IFBhbGxpYXRpdmUgQ2FyZSAmYXBv
cztWb2ljZXMgNCBDYXJlJmFwb3M7IEluaXRpYXRpdmUuPC90aXRsZT48L3RpdGxlcz48cmVwcmlu
dC1lZGl0aW9uPmluIGZpbGU8L3JlcHJpbnQtZWRpdGlvbj48ZGF0ZXM+PHllYXI+MjAxNTwveWVh
cj48L2RhdGVzPjxwdWItbG9jYXRpb24+RHVibGluLCBJcmVsYW5kPC9wdWItbG9jYXRpb24+PHB1
Ymxpc2hlcj5BbGwgSXJlbGFuZCBJbnN0aXR1dGUgb2YgSG9zcGljZSAmYW1wOyBQYWxsaWF0aXZl
IENhcmU8L3B1Ymxpc2hlcj48dXJscz48cmVsYXRlZC11cmxzPjx1cmw+aHR0cDovL2FpaWhwYy5v
cmcvcG9saWN5LXByYWN0aWNlL3ZvaWNlczRjYXJlL2V2YWx1YXRpb24vPC91cmw+PC9yZWxhdGVk
LXVybHM+PC91cmxzPjxyZW1vdGUtZGF0YWJhc2UtcHJvdmlkZXI+QUlJSFBDPC9yZW1vdGUtZGF0
YWJhc2UtcHJvdmlkZXI+PC9yZWNvcmQ+PC9DaXRlPjxDaXRlPjxSZWNOdW0+MTY2NTU8L1JlY051
bT48cmVjb3JkPjxyZWMtbnVtYmVyPjE2NjU1PC9yZWMtbnVtYmVyPjxmb3JlaWduLWtleXM+PGtl
eSBhcHA9IkVOIiBkYi1pZD0iZWRhOTllc3I5YXJwNTJlMjB2MnBmdHo0cnA1czl4MGV2ZWY1IiB0
aW1lc3RhbXA9IjE1NTQzNzEyOTkiPjE2NjU1PC9rZXk+PGtleSBhcHA9IkVOV2ViIiBkYi1pZD0i
Ij4wPC9rZXk+PC9mb3JlaWduLWtleXM+PHJlZi10eXBlIG5hbWU9IlJlcG9ydCI+Mjc8L3JlZi10
eXBlPjxjb250cmlidXRvcnM+PGF1dGhvcnM+PGF1dGhvcj5LbmlnaHRpbmcsIEthdGhlcmluZTwv
YXV0aG9yPjxhdXRob3I+Rm9yYmF0LCBMaXo8L2F1dGhvcj48YXV0aG9yPkNheWxlc3MsIFNhbmRp
PC9hdXRob3I+PGF1dGhvcj5LZWFybmV5LCBOb3JhPC9hdXRob3I+PC9hdXRob3JzPjwvY29udHJp
YnV0b3JzPjx0aXRsZXM+PHRpdGxlPkVuYWJsaW5nIENoYW5nZTogUGF0aWVudCBFeHBlcmllbmNl
IGFzIGEgRHJpdmVyIGZvciBTZXJ2aWNlIEltcHJvdmVtZW50LiBGaW5hbCBSZXBvcnQ8L3RpdGxl
PjwvdGl0bGVzPjxyZXByaW50LWVkaXRpb24+aW4gZmlsZTwvcmVwcmludC1lZGl0aW9uPjxkYXRl
cz48eWVhcj4yMDA3PC95ZWFyPjwvZGF0ZXM+PHB1Yi1sb2NhdGlvbj5TY290bGFuZDwvcHViLWxv
Y2F0aW9uPjxwdWJsaXNoZXI+Q2FuY2VyIENhcmUgUmVzZWFyY2ggQ2VudHJlLCBVbml2ZXJzaXR5
IG9mIFN0aXJsaW5nPC9wdWJsaXNoZXI+PHVybHM+PHJlbGF0ZWQtdXJscz48dXJsPmh0dHA6Ly9k
c3BhY2Uuc3Rpci5hYy51ay9oYW5kbGUvMTg5My8zNjEwIy5XaTFLMkRkcEZQWTwvdXJsPjx1cmw+
aHR0cDovL2RzcGFjZS5zdGlyLmFjLnVrL2JpdHN0cmVhbS8xODkzLzM2MTAvMS9FbmFibGluZyUy
MENoYW5nZSUyMFBhdGllbnQlMjBFeHBlcmllbmNlJTIwYXMlMjBhJTIwRHJpdmVyJTIwZm9yJTIw
U2VydmljZSUyMEltcHJvdmVtZW50JTIwKDIwMDcpLnBkZjwvdXJsPjwvcmVsYXRlZC11cmxzPjwv
dXJscz48cmVtb3RlLWRhdGFiYXNlLXByb3ZpZGVyPkF1dGhvcjwvcmVtb3RlLWRhdGFiYXNlLXBy
b3ZpZGVyPjwvcmVjb3JkPjwvQ2l0ZT48Q2l0ZT48UmVjTnVtPjY3PC9SZWNOdW0+PHJlY29yZD48
cmVjLW51bWJlcj42NzwvcmVjLW51bWJlcj48Zm9yZWlnbi1rZXlzPjxrZXkgYXBwPSJFTiIgZGIt
aWQ9ImVkYTk5ZXNyOWFycDUyZTIwdjJwZnR6NHJwNXM5eDBldmVmNSIgdGltZXN0YW1wPSIxNTU0
MzcxMjk5Ij42Nzwva2V5PjxrZXkgYXBwPSJFTldlYiIgZGItaWQ9IiI+MDwva2V5PjwvZm9yZWln
bi1rZXlzPjxyZWYtdHlwZSBuYW1lPSJKb3VybmFsIEFydGljbGUiPjE3PC9yZWYtdHlwZT48Y29u
dHJpYnV0b3JzPjxhdXRob3JzPjxhdXRob3I+R29vZG1hbiwgQy48L2F1dGhvcj48YXV0aG9yPk1h
dGhpZSwgRS48L2F1dGhvcj48YXV0aG9yPkNvd2UsIE0uPC9hdXRob3I+PGF1dGhvcj5NZW5kb3ph
LCBBLjwvYXV0aG9yPjxhdXRob3I+V2VzdHdvb2QsIEQuPC9hdXRob3I+PGF1dGhvcj5NdW5kYXks
IEQuPC9hdXRob3I+PGF1dGhvcj5XaWxzb24sIFAuTS48L2F1dGhvcj48YXV0aG9yPkNyYW5nLCBD
LjwvYXV0aG9yPjxhdXRob3I+RnJvZ2dhdHQsIEsuPC9hdXRob3I+PGF1dGhvcj5JbGlmZmUsIFMu
PC9hdXRob3I+PC9hdXRob3JzPjwvY29udHJpYnV0b3JzPjx0aXRsZXM+PHRpdGxlPlRhbGtpbmcg
YWJvdXQgbGl2aW5nIGFuZCBkeWluZyB3aXRoIHRoZSBvbGRlc3Qgb2xkOiBwdWJsaWMgaW52b2x2
ZW1lbnQgaW4gYSBzdHVkeSBvbiBlbmQgb2YgbGlmZSBjYXJlIGluIGNhcmUgaG9tZXM8L3RpdGxl
PjxzZWNvbmRhcnktdGl0bGU+Qk1DIHBhbGxpYXRpdmUgY2FyZTwvc2Vjb25kYXJ5LXRpdGxlPjwv
dGl0bGVzPjxwZXJpb2RpY2FsPjxmdWxsLXRpdGxlPkJNQyBQYWxsaWF0aXZlIENhcmU8L2Z1bGwt
dGl0bGU+PGFiYnItMT5CTUMgUGFsbGlhdCBDYXJlPC9hYmJyLTE+PC9wZXJpb2RpY2FsPjxwYWdl
cz4yMDwvcGFnZXM+PHZvbHVtZT4xMDwvdm9sdW1lPjxudW1iZXI+MTwvbnVtYmVyPjxyZXByaW50
LWVkaXRpb24+aW4gZmlsZTwvcmVwcmludC1lZGl0aW9uPjxrZXl3b3Jkcz48a2V5d29yZD5jYXJl
PC9rZXl3b3JkPjxrZXl3b3JkPmludm9sdmVtZW50PC9rZXl3b3JkPjwva2V5d29yZHM+PGRhdGVz
Pjx5ZWFyPjIwMTE8L3llYXI+PHB1Yi1kYXRlcz48ZGF0ZT4yMDExPC9kYXRlPjwvcHViLWRhdGVz
PjwvZGF0ZXM+PGlzYm4+MTQ3Mi02ODRYPC9pc2JuPjxsYWJlbD44MDdHPC9sYWJlbD48dXJscz48
L3VybHM+PHJlbW90ZS1kYXRhYmFzZS1wcm92aWRlcj5JTlY8L3JlbW90ZS1kYXRhYmFzZS1wcm92
aWRlcj48L3JlY29y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yMDwvUmVjTnVtPjxEaXNwbGF5VGV4dD4oS25pZ2h0
aW5nIGV0IGFsLiAyMDA3OyBHb29kbWFuIGV0IGFsLiAyMDExOyBNY0lsZmF0cmljayBldCBhbC4g
MjAxNSk8L0Rpc3BsYXlUZXh0PjxyZWNvcmQ+PHJlYy1udW1iZXI+MTU3MjA8L3JlYy1udW1iZXI+
PGZvcmVpZ24ta2V5cz48a2V5IGFwcD0iRU4iIGRiLWlkPSJlZGE5OWVzcjlhcnA1MmUyMHYycGZ0
ejRycDVzOXgwZXZlZjUiIHRpbWVzdGFtcD0iMTU1NDM3MTI5OSI+MTU3MjA8L2tleT48a2V5IGFw
cD0iRU5XZWIiIGRiLWlkPSIiPjA8L2tleT48L2ZvcmVpZ24ta2V5cz48cmVmLXR5cGUgbmFtZT0i
UmVwb3J0Ij4yNzwvcmVmLXR5cGU+PGNvbnRyaWJ1dG9ycz48YXV0aG9ycz48YXV0aG9yPk1jSWxm
YXRyaWNrLCBTLjwvYXV0aG9yPjxhdXRob3I+SGFzc29uLCBGLjwvYXV0aG9yPjxhdXRob3I+SGFu
bmEtVHJhaW5vciwgTC48L2F1dGhvcj48YXV0aG9yPkJyb2dhbiwgUC48L2F1dGhvcj48L2F1dGhv
cnM+PC9jb250cmlidXRvcnM+PHRpdGxlcz48dGl0bGU+RXZhbHVhdGlvbiByZXBvcnQgZm9yIEFs
bCBJcmVsYW5kIEluc3RpdHV0ZSBvZiBIb3NwaWNlICZhbXA7IFBhbGxpYXRpdmUgQ2FyZSAmYXBv
cztWb2ljZXMgNCBDYXJlJmFwb3M7IEluaXRpYXRpdmUuPC90aXRsZT48L3RpdGxlcz48cmVwcmlu
dC1lZGl0aW9uPmluIGZpbGU8L3JlcHJpbnQtZWRpdGlvbj48ZGF0ZXM+PHllYXI+MjAxNTwveWVh
cj48L2RhdGVzPjxwdWItbG9jYXRpb24+RHVibGluLCBJcmVsYW5kPC9wdWItbG9jYXRpb24+PHB1
Ymxpc2hlcj5BbGwgSXJlbGFuZCBJbnN0aXR1dGUgb2YgSG9zcGljZSAmYW1wOyBQYWxsaWF0aXZl
IENhcmU8L3B1Ymxpc2hlcj48dXJscz48cmVsYXRlZC11cmxzPjx1cmw+aHR0cDovL2FpaWhwYy5v
cmcvcG9saWN5LXByYWN0aWNlL3ZvaWNlczRjYXJlL2V2YWx1YXRpb24vPC91cmw+PC9yZWxhdGVk
LXVybHM+PC91cmxzPjxyZW1vdGUtZGF0YWJhc2UtcHJvdmlkZXI+QUlJSFBDPC9yZW1vdGUtZGF0
YWJhc2UtcHJvdmlkZXI+PC9yZWNvcmQ+PC9DaXRlPjxDaXRlPjxSZWNOdW0+MTY2NTU8L1JlY051
bT48cmVjb3JkPjxyZWMtbnVtYmVyPjE2NjU1PC9yZWMtbnVtYmVyPjxmb3JlaWduLWtleXM+PGtl
eSBhcHA9IkVOIiBkYi1pZD0iZWRhOTllc3I5YXJwNTJlMjB2MnBmdHo0cnA1czl4MGV2ZWY1IiB0
aW1lc3RhbXA9IjE1NTQzNzEyOTkiPjE2NjU1PC9rZXk+PGtleSBhcHA9IkVOV2ViIiBkYi1pZD0i
Ij4wPC9rZXk+PC9mb3JlaWduLWtleXM+PHJlZi10eXBlIG5hbWU9IlJlcG9ydCI+Mjc8L3JlZi10
eXBlPjxjb250cmlidXRvcnM+PGF1dGhvcnM+PGF1dGhvcj5LbmlnaHRpbmcsIEthdGhlcmluZTwv
YXV0aG9yPjxhdXRob3I+Rm9yYmF0LCBMaXo8L2F1dGhvcj48YXV0aG9yPkNheWxlc3MsIFNhbmRp
PC9hdXRob3I+PGF1dGhvcj5LZWFybmV5LCBOb3JhPC9hdXRob3I+PC9hdXRob3JzPjwvY29udHJp
YnV0b3JzPjx0aXRsZXM+PHRpdGxlPkVuYWJsaW5nIENoYW5nZTogUGF0aWVudCBFeHBlcmllbmNl
IGFzIGEgRHJpdmVyIGZvciBTZXJ2aWNlIEltcHJvdmVtZW50LiBGaW5hbCBSZXBvcnQ8L3RpdGxl
PjwvdGl0bGVzPjxyZXByaW50LWVkaXRpb24+aW4gZmlsZTwvcmVwcmludC1lZGl0aW9uPjxkYXRl
cz48eWVhcj4yMDA3PC95ZWFyPjwvZGF0ZXM+PHB1Yi1sb2NhdGlvbj5TY290bGFuZDwvcHViLWxv
Y2F0aW9uPjxwdWJsaXNoZXI+Q2FuY2VyIENhcmUgUmVzZWFyY2ggQ2VudHJlLCBVbml2ZXJzaXR5
IG9mIFN0aXJsaW5nPC9wdWJsaXNoZXI+PHVybHM+PHJlbGF0ZWQtdXJscz48dXJsPmh0dHA6Ly9k
c3BhY2Uuc3Rpci5hYy51ay9oYW5kbGUvMTg5My8zNjEwIy5XaTFLMkRkcEZQWTwvdXJsPjx1cmw+
aHR0cDovL2RzcGFjZS5zdGlyLmFjLnVrL2JpdHN0cmVhbS8xODkzLzM2MTAvMS9FbmFibGluZyUy
MENoYW5nZSUyMFBhdGllbnQlMjBFeHBlcmllbmNlJTIwYXMlMjBhJTIwRHJpdmVyJTIwZm9yJTIw
U2VydmljZSUyMEltcHJvdmVtZW50JTIwKDIwMDcpLnBkZjwvdXJsPjwvcmVsYXRlZC11cmxzPjwv
dXJscz48cmVtb3RlLWRhdGFiYXNlLXByb3ZpZGVyPkF1dGhvcjwvcmVtb3RlLWRhdGFiYXNlLXBy
b3ZpZGVyPjwvcmVjb3JkPjwvQ2l0ZT48Q2l0ZT48UmVjTnVtPjY3PC9SZWNOdW0+PHJlY29yZD48
cmVjLW51bWJlcj42NzwvcmVjLW51bWJlcj48Zm9yZWlnbi1rZXlzPjxrZXkgYXBwPSJFTiIgZGIt
aWQ9ImVkYTk5ZXNyOWFycDUyZTIwdjJwZnR6NHJwNXM5eDBldmVmNSIgdGltZXN0YW1wPSIxNTU0
MzcxMjk5Ij42Nzwva2V5PjxrZXkgYXBwPSJFTldlYiIgZGItaWQ9IiI+MDwva2V5PjwvZm9yZWln
bi1rZXlzPjxyZWYtdHlwZSBuYW1lPSJKb3VybmFsIEFydGljbGUiPjE3PC9yZWYtdHlwZT48Y29u
dHJpYnV0b3JzPjxhdXRob3JzPjxhdXRob3I+R29vZG1hbiwgQy48L2F1dGhvcj48YXV0aG9yPk1h
dGhpZSwgRS48L2F1dGhvcj48YXV0aG9yPkNvd2UsIE0uPC9hdXRob3I+PGF1dGhvcj5NZW5kb3ph
LCBBLjwvYXV0aG9yPjxhdXRob3I+V2VzdHdvb2QsIEQuPC9hdXRob3I+PGF1dGhvcj5NdW5kYXks
IEQuPC9hdXRob3I+PGF1dGhvcj5XaWxzb24sIFAuTS48L2F1dGhvcj48YXV0aG9yPkNyYW5nLCBD
LjwvYXV0aG9yPjxhdXRob3I+RnJvZ2dhdHQsIEsuPC9hdXRob3I+PGF1dGhvcj5JbGlmZmUsIFMu
PC9hdXRob3I+PC9hdXRob3JzPjwvY29udHJpYnV0b3JzPjx0aXRsZXM+PHRpdGxlPlRhbGtpbmcg
YWJvdXQgbGl2aW5nIGFuZCBkeWluZyB3aXRoIHRoZSBvbGRlc3Qgb2xkOiBwdWJsaWMgaW52b2x2
ZW1lbnQgaW4gYSBzdHVkeSBvbiBlbmQgb2YgbGlmZSBjYXJlIGluIGNhcmUgaG9tZXM8L3RpdGxl
PjxzZWNvbmRhcnktdGl0bGU+Qk1DIHBhbGxpYXRpdmUgY2FyZTwvc2Vjb25kYXJ5LXRpdGxlPjwv
dGl0bGVzPjxwZXJpb2RpY2FsPjxmdWxsLXRpdGxlPkJNQyBQYWxsaWF0aXZlIENhcmU8L2Z1bGwt
dGl0bGU+PGFiYnItMT5CTUMgUGFsbGlhdCBDYXJlPC9hYmJyLTE+PC9wZXJpb2RpY2FsPjxwYWdl
cz4yMDwvcGFnZXM+PHZvbHVtZT4xMDwvdm9sdW1lPjxudW1iZXI+MTwvbnVtYmVyPjxyZXByaW50
LWVkaXRpb24+aW4gZmlsZTwvcmVwcmludC1lZGl0aW9uPjxrZXl3b3Jkcz48a2V5d29yZD5jYXJl
PC9rZXl3b3JkPjxrZXl3b3JkPmludm9sdmVtZW50PC9rZXl3b3JkPjwva2V5d29yZHM+PGRhdGVz
Pjx5ZWFyPjIwMTE8L3llYXI+PHB1Yi1kYXRlcz48ZGF0ZT4yMDExPC9kYXRlPjwvcHViLWRhdGVz
PjwvZGF0ZXM+PGlzYm4+MTQ3Mi02ODRYPC9pc2JuPjxsYWJlbD44MDdHPC9sYWJlbD48dXJscz48
L3VybHM+PHJlbW90ZS1kYXRhYmFzZS1wcm92aWRlcj5JTlY8L3JlbW90ZS1kYXRhYmFzZS1wcm92
aWRlcj48L3JlY29y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Knighting et al. 2007; Goodman et al. 2011;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lso, involvement may be used to meet the organisations agenda rather than that of patients </w: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7IEdvdHQgMjAwNCk8L0Rpc3BsYXlUZXh0PjxyZWNvcmQ+PHJlYy1udW1i
ZXI+NjExMDwvcmVjLW51bWJlcj48Zm9yZWlnbi1rZXlzPjxrZXkgYXBwPSJFTiIgZGItaWQ9ImVk
YTk5ZXNyOWFycDUyZTIwdjJwZnR6NHJwNXM5eDBldmVmNSIgdGltZXN0YW1wPSIxNTU0MzcxMjk5
Ij42MTEwPC9rZXk+PGtleSBhcHA9IkVOV2ViIiBkYi1pZD0iIj4wPC9rZXk+PC9mb3JlaWduLWtl
eXM+PHJlZi10eXBlIG5hbWU9IlJlcG9ydCI+Mjc8L3JlZi10eXBlPjxjb250cmlidXRvcnM+PGF1
dGhvcnM+PGF1dGhvcj5BbGFiYXN0ZXIsIEUuPC9hdXRob3I+PGF1dGhvcj5BbGxlbiwgRC48L2F1
dGhvcj48YXV0aG9yPkZvdGhlcmdpbGwsIEEuPC9hdXRob3I+PGF1dGhvcj5IYW5rcywgQy48L2F1
dGhvcj48YXV0aG9yPkhhbm5pZ2FuLCBCLjwvYXV0aG9yPjxhdXRob3I+TG93ZXMsIEwuPC9hdXRo
b3I+PGF1dGhvcj5MeW5lLCBQLjwvYXV0aG9yPjxhdXRob3I+Tm9ydGh3YXlhLCBSLjwvYXV0aG9y
PjxhdXRob3I+UGFwYW5pa29sYW91LCBQLjwvYXV0aG9yPjxhdXRob3I+UG9vbGViLCBLLjwvYXV0
aG9yPjxhdXRob3I+UnlhbiwgSi48L2F1dGhvcj48YXV0aG9yPldlYmJlciwgSS48L2F1dGhvcj48
YXV0aG9yPldoYWxlYywgWi48L2F1dGhvcj48L2F1dGhvcnM+PHRlcnRpYXJ5LWF1dGhvcnM+PGF1
dGhvcj5Vbml2ZXJzaXR5IG9mIFdhbGVzIENvbGxlZ2Ugb2YgTWVkaWNpbmUsPC9hdXRob3I+PC90
ZXJ0aWFyeS1hdXRob3JzPjwvY29udHJpYnV0b3JzPjxhdXRoLWFkZHJlc3M+TnVyc2luZywgSGVh
bHRoIGFuZCBTb2NpYWwgQ2FyZSBSZXNlYXJjaCBDZW50cmUmI3hEO1NjaG9vbCBvZiBOdXJzaW5n
IGFuZCBNaWR3aWZlcnkgU3R1ZGllcyYjeEQ7VW5pdmVyc2l0eSBvZiBXYWxlcyBDb2xsZWdlIG9m
IE1lZGljaW5lJiN4RDtUeSBEZXdpIFNhbnQmI3hEO0hlYXRoIFBhcmssIENhcmRpZmYsIENGMTQg
NFhOJiN4RDtUZWxlcGhvbmU6IDAyOSAyMDc0IDM3NjMuIEVtYWlsOiBIYW5rc0NNQGNhcmRpZmYu
YWMudWs8L2F1dGgtYWRkcmVzcz48dGl0bGVzPjx0aXRsZT5Vc2VyIGludm9sdmVtZW50IGluIHVz
ZXItZm9jdXNlZCByZXNlYXJjaD88L3RpdGxlPjwvdGl0bGVzPjxwYWdlcz4xLTIxPC9wYWdlcz48
cmVwcmludC1lZGl0aW9uPmluIGZpbGU8L3JlcHJpbnQtZWRpdGlvbj48a2V5d29yZHM+PGtleXdv
cmQ+YXBwcmFpc2FsPC9rZXl3b3JkPjxrZXl3b3JkPkF3YXJlbmVzczwva2V5d29yZD48a2V5d29y
ZD5jYXJlPC9rZXl3b3JkPjxrZXl3b3JkPmNvbW11bml0eTwva2V5d29yZD48a2V5d29yZD5kaXNh
YmlsaXR5PC9rZXl3b3JkPjxrZXl3b3JkPkhlYWx0aDwva2V5d29yZD48a2V5d29yZD5IZWFsdGgt
Q2FyZTwva2V5d29yZD48a2V5d29yZD5oZWFsdGggY2FyZTwva2V5d29yZD48a2V5d29yZD5IZWFs
dGggU2VydmljZXM8L2tleXdvcmQ+PGtleXdvcmQ+aW52b2x2ZW1lbnQ8L2tleXdvcmQ+PGtleXdv
cmQ+TGVhcm5pbmc8L2tleXdvcmQ+PGtleXdvcmQ+bGl0ZXJhdHVyZTwva2V5d29yZD48a2V5d29y
ZD5tZWRpY2luZTwva2V5d29yZD48a2V5d29yZD5NZW50YWwgSGVhbHRoPC9rZXl3b3JkPjxrZXl3
b3JkPk1pZHdpZmVyeTwva2V5d29yZD48a2V5d29yZD5udXJzaW5nPC9rZXl3b3JkPjxrZXl3b3Jk
PlBlb3BsZTwva2V5d29yZD48a2V5d29yZD5wbGFubmluZzwva2V5d29yZD48a2V5d29yZD5wb2xp
Y3k8L2tleXdvcmQ+PGtleXdvcmQ+cHJhY3RpY2U8L2tleXdvcmQ+PGtleXdvcmQ+UmVzZWFyY2g8
L2tleXdvcmQ+PGtleXdvcmQ+cmV2aWV3PC9rZXl3b3JkPjxrZXl3b3JkPnRoZXJhcHk8L2tleXdv
cmQ+PGtleXdvcmQ+VW5pdmVyc2l0aWVzPC9rZXl3b3JkPjxrZXl3b3JkPnVzZXI8L2tleXdvcmQ+
PGtleXdvcmQ+dXNlciBpbnZvbHZlbWVudDwva2V5d29yZD48a2V5d29yZD51c2Vyczwva2V5d29y
ZD48a2V5d29yZD5XYWxlczwva2V5d29yZD48L2tleXdvcmRzPjxkYXRlcz48eWVhcj4yMDAwPC95
ZWFyPjxwdWItZGF0ZXM+PGRhdGU+MjAwMDwvZGF0ZT48L3B1Yi1kYXRlcz48L2RhdGVzPjxwdWIt
bG9jYXRpb24+Q2FyZGlmZjwvcHViLWxvY2F0aW9uPjxwdWJsaXNoZXI+VW5pdmVyc2l0eSBvZiBX
YWxlcyBDb2xsZWdlIG9mIE1lZGljaW5lLDwvcHVibGlzaGVyPjxsYWJlbD41MTBSPC9sYWJlbD48
dXJscz48cmVsYXRlZC11cmxzPjx1cmw+PHN0eWxlIGZhY2U9InVuZGVybGluZSIgZm9udD0iZGVm
YXVsdCIgc2l6ZT0iMTAwJSI+aHR0cDovL3d3dy5jYXJkaWZmLmFjLnVrL251cnNpbmcvcGRmL1Vz
ZXJfaW52b2x2ZW1lbnRfV29ya2luZ19QYXBlcl8yMDAwLnBkZjwvc3R5bGU+PC91cmw+PC9yZWxh
dGVkLXVybHM+PC91cmxzPjxyZW1vdGUtZGF0YWJhc2UtcHJvdmlkZXI+TUQ8L3JlbW90ZS1kYXRh
YmFzZS1wcm92aWRlcj48L3JlY29yZD48L0NpdGU+PENpdGU+PFJlY051bT4xNjY0NzwvUmVjTnVt
PjxyZWNvcmQ+PHJlYy1udW1iZXI+MTY2NDc8L3JlYy1udW1iZXI+PGZvcmVpZ24ta2V5cz48a2V5
IGFwcD0iRU4iIGRiLWlkPSJlZGE5OWVzcjlhcnA1MmUyMHYycGZ0ejRycDVzOXgwZXZlZjUiIHRp
bWVzdGFtcD0iMTU1NDM3MTI5OSI+MTY2NDc8L2tleT48a2V5IGFwcD0iRU5XZWIiIGRiLWlkPSIi
PjA8L2tleT48L2ZvcmVpZ24ta2V5cz48cmVmLXR5cGUgbmFtZT0iQm9vayBTZWN0aW9uIj41PC9y
ZWYtdHlwZT48Y29udHJpYnV0b3JzPjxhdXRob3JzPjxhdXRob3I+R290dCwgTWVycnluPC9hdXRo
b3I+PC9hdXRob3JzPjxzZWNvbmRhcnktYXV0aG9ycz48YXV0aG9yPlBheW5lLCBTLjwvYXV0aG9y
PjxhdXRob3I+U2V5bW91ciwgSjwvYXV0aG9yPjxhdXRob3I+SW5nbGV0b24sIEMuPC9hdXRob3I+
PC9zZWNvbmRhcnktYXV0aG9ycz48L2NvbnRyaWJ1dG9ycz48dGl0bGVzPjx0aXRsZT5Vc2VyIGlu
dm9sdmVtZW50IGluIHBhbGxpYXRpdmUgY2FyZTogcmhldG9yaWMgb3IgcmVhbGl0eTwvdGl0bGU+
PHNlY29uZGFyeS10aXRsZT5QYWxsaWF0aXZlIGNhcmUgbnVyc2luZzogcHJpbmNpcGxlcyBhbmQg
ZXZpZGVuY2UgZm9yIHByYWN0aWNlPC9zZWNvbmRhcnktdGl0bGU+PC90aXRsZXM+PGVkaXRpb24+
MXN0PC9lZGl0aW9uPjxyZXByaW50LWVkaXRpb24+aW4gZmlsZTwvcmVwcmludC1lZGl0aW9uPjxk
YXRlcz48eWVhcj4yMDA0PC95ZWFyPjwvZGF0ZXM+PHB1Yi1sb2NhdGlvbj5NYWlkZW5oZWFkPC9w
dWItbG9jYXRpb24+PHB1Ymxpc2hlcj5PcGVuIFVuaXZlcnNpdHkgUHJlc3M8L3B1Ymxpc2hlcj48
dXJscz48cmVsYXRlZC11cmxzPjx1cmw+aHR0cHM6Ly93d3cuYW1hem9uLmNvLnVrL1BhbGxpYXRp
dmUtQ2FyZS1OdXJzaW5nLVByaW5jaXBsZXMtRXZpZGVuY2UvZHAvMDMzNTIxNDkyNDwvdXJsPjwv
cmVsYXRlZC11cmxzPjwvdXJscz48cmVtb3RlLWRhdGFiYXNlLXByb3ZpZGVyPlJlZmNoZWNrPC9y
ZW1vdGUt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7IEdvdHQgMjAwNCk8L0Rpc3BsYXlUZXh0PjxyZWNvcmQ+PHJlYy1udW1i
ZXI+NjExMDwvcmVjLW51bWJlcj48Zm9yZWlnbi1rZXlzPjxrZXkgYXBwPSJFTiIgZGItaWQ9ImVk
YTk5ZXNyOWFycDUyZTIwdjJwZnR6NHJwNXM5eDBldmVmNSIgdGltZXN0YW1wPSIxNTU0MzcxMjk5
Ij42MTEwPC9rZXk+PGtleSBhcHA9IkVOV2ViIiBkYi1pZD0iIj4wPC9rZXk+PC9mb3JlaWduLWtl
eXM+PHJlZi10eXBlIG5hbWU9IlJlcG9ydCI+Mjc8L3JlZi10eXBlPjxjb250cmlidXRvcnM+PGF1
dGhvcnM+PGF1dGhvcj5BbGFiYXN0ZXIsIEUuPC9hdXRob3I+PGF1dGhvcj5BbGxlbiwgRC48L2F1
dGhvcj48YXV0aG9yPkZvdGhlcmdpbGwsIEEuPC9hdXRob3I+PGF1dGhvcj5IYW5rcywgQy48L2F1
dGhvcj48YXV0aG9yPkhhbm5pZ2FuLCBCLjwvYXV0aG9yPjxhdXRob3I+TG93ZXMsIEwuPC9hdXRo
b3I+PGF1dGhvcj5MeW5lLCBQLjwvYXV0aG9yPjxhdXRob3I+Tm9ydGh3YXlhLCBSLjwvYXV0aG9y
PjxhdXRob3I+UGFwYW5pa29sYW91LCBQLjwvYXV0aG9yPjxhdXRob3I+UG9vbGViLCBLLjwvYXV0
aG9yPjxhdXRob3I+UnlhbiwgSi48L2F1dGhvcj48YXV0aG9yPldlYmJlciwgSS48L2F1dGhvcj48
YXV0aG9yPldoYWxlYywgWi48L2F1dGhvcj48L2F1dGhvcnM+PHRlcnRpYXJ5LWF1dGhvcnM+PGF1
dGhvcj5Vbml2ZXJzaXR5IG9mIFdhbGVzIENvbGxlZ2Ugb2YgTWVkaWNpbmUsPC9hdXRob3I+PC90
ZXJ0aWFyeS1hdXRob3JzPjwvY29udHJpYnV0b3JzPjxhdXRoLWFkZHJlc3M+TnVyc2luZywgSGVh
bHRoIGFuZCBTb2NpYWwgQ2FyZSBSZXNlYXJjaCBDZW50cmUmI3hEO1NjaG9vbCBvZiBOdXJzaW5n
IGFuZCBNaWR3aWZlcnkgU3R1ZGllcyYjeEQ7VW5pdmVyc2l0eSBvZiBXYWxlcyBDb2xsZWdlIG9m
IE1lZGljaW5lJiN4RDtUeSBEZXdpIFNhbnQmI3hEO0hlYXRoIFBhcmssIENhcmRpZmYsIENGMTQg
NFhOJiN4RDtUZWxlcGhvbmU6IDAyOSAyMDc0IDM3NjMuIEVtYWlsOiBIYW5rc0NNQGNhcmRpZmYu
YWMudWs8L2F1dGgtYWRkcmVzcz48dGl0bGVzPjx0aXRsZT5Vc2VyIGludm9sdmVtZW50IGluIHVz
ZXItZm9jdXNlZCByZXNlYXJjaD88L3RpdGxlPjwvdGl0bGVzPjxwYWdlcz4xLTIxPC9wYWdlcz48
cmVwcmludC1lZGl0aW9uPmluIGZpbGU8L3JlcHJpbnQtZWRpdGlvbj48a2V5d29yZHM+PGtleXdv
cmQ+YXBwcmFpc2FsPC9rZXl3b3JkPjxrZXl3b3JkPkF3YXJlbmVzczwva2V5d29yZD48a2V5d29y
ZD5jYXJlPC9rZXl3b3JkPjxrZXl3b3JkPmNvbW11bml0eTwva2V5d29yZD48a2V5d29yZD5kaXNh
YmlsaXR5PC9rZXl3b3JkPjxrZXl3b3JkPkhlYWx0aDwva2V5d29yZD48a2V5d29yZD5IZWFsdGgt
Q2FyZTwva2V5d29yZD48a2V5d29yZD5oZWFsdGggY2FyZTwva2V5d29yZD48a2V5d29yZD5IZWFs
dGggU2VydmljZXM8L2tleXdvcmQ+PGtleXdvcmQ+aW52b2x2ZW1lbnQ8L2tleXdvcmQ+PGtleXdv
cmQ+TGVhcm5pbmc8L2tleXdvcmQ+PGtleXdvcmQ+bGl0ZXJhdHVyZTwva2V5d29yZD48a2V5d29y
ZD5tZWRpY2luZTwva2V5d29yZD48a2V5d29yZD5NZW50YWwgSGVhbHRoPC9rZXl3b3JkPjxrZXl3
b3JkPk1pZHdpZmVyeTwva2V5d29yZD48a2V5d29yZD5udXJzaW5nPC9rZXl3b3JkPjxrZXl3b3Jk
PlBlb3BsZTwva2V5d29yZD48a2V5d29yZD5wbGFubmluZzwva2V5d29yZD48a2V5d29yZD5wb2xp
Y3k8L2tleXdvcmQ+PGtleXdvcmQ+cHJhY3RpY2U8L2tleXdvcmQ+PGtleXdvcmQ+UmVzZWFyY2g8
L2tleXdvcmQ+PGtleXdvcmQ+cmV2aWV3PC9rZXl3b3JkPjxrZXl3b3JkPnRoZXJhcHk8L2tleXdv
cmQ+PGtleXdvcmQ+VW5pdmVyc2l0aWVzPC9rZXl3b3JkPjxrZXl3b3JkPnVzZXI8L2tleXdvcmQ+
PGtleXdvcmQ+dXNlciBpbnZvbHZlbWVudDwva2V5d29yZD48a2V5d29yZD51c2Vyczwva2V5d29y
ZD48a2V5d29yZD5XYWxlczwva2V5d29yZD48L2tleXdvcmRzPjxkYXRlcz48eWVhcj4yMDAwPC95
ZWFyPjxwdWItZGF0ZXM+PGRhdGU+MjAwMDwvZGF0ZT48L3B1Yi1kYXRlcz48L2RhdGVzPjxwdWIt
bG9jYXRpb24+Q2FyZGlmZjwvcHViLWxvY2F0aW9uPjxwdWJsaXNoZXI+VW5pdmVyc2l0eSBvZiBX
YWxlcyBDb2xsZWdlIG9mIE1lZGljaW5lLDwvcHVibGlzaGVyPjxsYWJlbD41MTBSPC9sYWJlbD48
dXJscz48cmVsYXRlZC11cmxzPjx1cmw+PHN0eWxlIGZhY2U9InVuZGVybGluZSIgZm9udD0iZGVm
YXVsdCIgc2l6ZT0iMTAwJSI+aHR0cDovL3d3dy5jYXJkaWZmLmFjLnVrL251cnNpbmcvcGRmL1Vz
ZXJfaW52b2x2ZW1lbnRfV29ya2luZ19QYXBlcl8yMDAwLnBkZjwvc3R5bGU+PC91cmw+PC9yZWxh
dGVkLXVybHM+PC91cmxzPjxyZW1vdGUtZGF0YWJhc2UtcHJvdmlkZXI+TUQ8L3JlbW90ZS1kYXRh
YmFzZS1wcm92aWRlcj48L3JlY29yZD48L0NpdGU+PENpdGU+PFJlY051bT4xNjY0NzwvUmVjTnVt
PjxyZWNvcmQ+PHJlYy1udW1iZXI+MTY2NDc8L3JlYy1udW1iZXI+PGZvcmVpZ24ta2V5cz48a2V5
IGFwcD0iRU4iIGRiLWlkPSJlZGE5OWVzcjlhcnA1MmUyMHYycGZ0ejRycDVzOXgwZXZlZjUiIHRp
bWVzdGFtcD0iMTU1NDM3MTI5OSI+MTY2NDc8L2tleT48a2V5IGFwcD0iRU5XZWIiIGRiLWlkPSIi
PjA8L2tleT48L2ZvcmVpZ24ta2V5cz48cmVmLXR5cGUgbmFtZT0iQm9vayBTZWN0aW9uIj41PC9y
ZWYtdHlwZT48Y29udHJpYnV0b3JzPjxhdXRob3JzPjxhdXRob3I+R290dCwgTWVycnluPC9hdXRo
b3I+PC9hdXRob3JzPjxzZWNvbmRhcnktYXV0aG9ycz48YXV0aG9yPlBheW5lLCBTLjwvYXV0aG9y
PjxhdXRob3I+U2V5bW91ciwgSjwvYXV0aG9yPjxhdXRob3I+SW5nbGV0b24sIEMuPC9hdXRob3I+
PC9zZWNvbmRhcnktYXV0aG9ycz48L2NvbnRyaWJ1dG9ycz48dGl0bGVzPjx0aXRsZT5Vc2VyIGlu
dm9sdmVtZW50IGluIHBhbGxpYXRpdmUgY2FyZTogcmhldG9yaWMgb3IgcmVhbGl0eTwvdGl0bGU+
PHNlY29uZGFyeS10aXRsZT5QYWxsaWF0aXZlIGNhcmUgbnVyc2luZzogcHJpbmNpcGxlcyBhbmQg
ZXZpZGVuY2UgZm9yIHByYWN0aWNlPC9zZWNvbmRhcnktdGl0bGU+PC90aXRsZXM+PGVkaXRpb24+
MXN0PC9lZGl0aW9uPjxyZXByaW50LWVkaXRpb24+aW4gZmlsZTwvcmVwcmludC1lZGl0aW9uPjxk
YXRlcz48eWVhcj4yMDA0PC95ZWFyPjwvZGF0ZXM+PHB1Yi1sb2NhdGlvbj5NYWlkZW5oZWFkPC9w
dWItbG9jYXRpb24+PHB1Ymxpc2hlcj5PcGVuIFVuaXZlcnNpdHkgUHJlc3M8L3B1Ymxpc2hlcj48
dXJscz48cmVsYXRlZC11cmxzPjx1cmw+aHR0cHM6Ly93d3cuYW1hem9uLmNvLnVrL1BhbGxpYXRp
dmUtQ2FyZS1OdXJzaW5nLVByaW5jaXBsZXMtRXZpZGVuY2UvZHAvMDMzNTIxNDkyNDwvdXJsPjwv
cmVsYXRlZC11cmxzPjwvdXJscz48cmVtb3RlLWRhdGFiYXNlLXByb3ZpZGVyPlJlZmNoZWNrPC9y
ZW1vdGUt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labaster et al. 2000; Gott 2004)</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 one example, a group member felt her involvement contribution was limited by the researchers who had concerns about her personal views. There was no negotiation about the opportunities for involvement, highlighting the power issues in their relationship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67&lt;/RecNum&gt;&lt;DisplayText&gt;(Goodman et al. 2011)&lt;/DisplayText&gt;&lt;record&gt;&lt;rec-number&gt;67&lt;/rec-number&gt;&lt;foreign-keys&gt;&lt;key app="EN" db-id="eda99esr9arp52e20v2pftz4rp5s9x0evef5" timestamp="1554371299"&gt;67&lt;/key&gt;&lt;key app="ENWeb" db-id=""&gt;0&lt;/key&gt;&lt;/foreign-keys&gt;&lt;ref-type name="Journal Article"&gt;17&lt;/ref-type&gt;&lt;contributors&gt;&lt;authors&gt;&lt;author&gt;Goodman, C.&lt;/author&gt;&lt;author&gt;Mathie, E.&lt;/author&gt;&lt;author&gt;Cowe, M.&lt;/author&gt;&lt;author&gt;Mendoza, A.&lt;/author&gt;&lt;author&gt;Westwood, D.&lt;/author&gt;&lt;author&gt;Munday, D.&lt;/author&gt;&lt;author&gt;Wilson, P.M.&lt;/author&gt;&lt;author&gt;Crang, C.&lt;/author&gt;&lt;author&gt;Froggatt, K.&lt;/author&gt;&lt;author&gt;Iliffe, S.&lt;/author&gt;&lt;/authors&gt;&lt;/contributors&gt;&lt;titles&gt;&lt;title&gt;Talking about living and dying with the oldest old: public involvement in a study on end of life care in care homes&lt;/title&gt;&lt;secondary-title&gt;BMC palliative care&lt;/secondary-title&gt;&lt;/titles&gt;&lt;periodical&gt;&lt;full-title&gt;BMC Palliative Care&lt;/full-title&gt;&lt;abbr-1&gt;BMC Palliat Care&lt;/abbr-1&gt;&lt;/periodical&gt;&lt;pages&gt;20&lt;/pages&gt;&lt;volume&gt;10&lt;/volume&gt;&lt;number&gt;1&lt;/number&gt;&lt;reprint-edition&gt;in file&lt;/reprint-edition&gt;&lt;keywords&gt;&lt;keyword&gt;care&lt;/keyword&gt;&lt;keyword&gt;involvement&lt;/keyword&gt;&lt;/keywords&gt;&lt;dates&gt;&lt;year&gt;2011&lt;/year&gt;&lt;pub-dates&gt;&lt;date&gt;2011&lt;/date&gt;&lt;/pub-dates&gt;&lt;/dates&gt;&lt;isbn&gt;1472-684X&lt;/isbn&gt;&lt;label&gt;807G&lt;/label&gt;&lt;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odman et al.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Another patient described how when working in a group with their consultant there were unconscious barriers put up: “their name, rank and serial number” (Knighting et al. 2007, p. 43). One paper acknowledged that “merely serving to legitimise previously determined professional agendas” was a waste of people’s time (Gott 2004, p. 76).</w:t>
      </w:r>
    </w:p>
    <w:p w14:paraId="7D064109"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3F9EB14" w14:textId="650B4F03"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Power imbalances also featured in other ways. The potential for involvement to be coercive was raised, it was important that care was taken to avoid involvement becoming exploitative. This was thought to be more significant in palliative care due to the potential vulnerability of public members </w:t>
      </w:r>
      <w:r w:rsidR="00C445FA">
        <w:rPr>
          <w:rFonts w:ascii="Calibri" w:eastAsia="Times New Roman" w:hAnsi="Calibri" w:cs="Calibri"/>
          <w:sz w:val="24"/>
          <w:szCs w:val="24"/>
          <w:lang w:eastAsia="en-GB"/>
        </w:rPr>
        <w:fldChar w:fldCharType="begin">
          <w:fldData xml:space="preserve">PEVuZE5vdGU+PENpdGU+PFJlY051bT4xNjY0NzwvUmVjTnVtPjxEaXNwbGF5VGV4dD4oU21hbGwg
YW5kIFJob2RlcyAyMDAwOyBHb3R0IDIwMDQ7IE5hdGlvbmFsIENvdW5jaWwgZm9yIFBhbGxpYXRp
dmUgQ2FyZSAyMDA0KTwvRGlzcGxheVRleHQ+PHJlY29yZD48cmVjLW51bWJlcj4xNjY0NzwvcmVj
LW51bWJlcj48Zm9yZWlnbi1rZXlzPjxrZXkgYXBwPSJFTiIgZGItaWQ9ImVkYTk5ZXNyOWFycDUy
ZTIwdjJwZnR6NHJwNXM5eDBldmVmNSIgdGltZXN0YW1wPSIxNTU0MzcxMjk5Ij4xNjY0Nzwva2V5
PjxrZXkgYXBwPSJFTldlYiIgZGItaWQ9IiI+MDwva2V5PjwvZm9yZWlnbi1rZXlzPjxyZWYtdHlw
ZSBuYW1lPSJCb29rIFNlY3Rpb24iPjU8L3JlZi10eXBlPjxjb250cmlidXRvcnM+PGF1dGhvcnM+
PGF1dGhvcj5Hb3R0LCBNZXJyeW48L2F1dGhvcj48L2F1dGhvcnM+PHNlY29uZGFyeS1hdXRob3Jz
PjxhdXRob3I+UGF5bmUsIFMuPC9hdXRob3I+PGF1dGhvcj5TZXltb3VyLCBKPC9hdXRob3I+PGF1
dGhvcj5JbmdsZXRvbiwgQy48L2F1dGhvcj48L3NlY29uZGFyeS1hdXRob3JzPjwvY29udHJpYnV0
b3JzPjx0aXRsZXM+PHRpdGxlPlVzZXIgaW52b2x2ZW1lbnQgaW4gcGFsbGlhdGl2ZSBjYXJlOiBy
aGV0b3JpYyBvciByZWFsaXR5PC90aXRsZT48c2Vjb25kYXJ5LXRpdGxlPlBhbGxpYXRpdmUgY2Fy
ZSBudXJzaW5nOiBwcmluY2lwbGVzIGFuZCBldmlkZW5jZSBmb3IgcHJhY3RpY2U8L3NlY29uZGFy
eS10aXRsZT48L3RpdGxlcz48ZWRpdGlvbj4xc3Q8L2VkaXRpb24+PHJlcHJpbnQtZWRpdGlvbj5p
biBmaWxlPC9yZXByaW50LWVkaXRpb24+PGRhdGVzPjx5ZWFyPjIwMDQ8L3llYXI+PC9kYXRlcz48
cHViLWxvY2F0aW9uPk1haWRlbmhlYWQ8L3B1Yi1sb2NhdGlvbj48cHVibGlzaGVyPk9wZW4gVW5p
dmVyc2l0eSBQcmVzczwvcHVibGlzaGVyPjx1cmxzPjxyZWxhdGVkLXVybHM+PHVybD5odHRwczov
L3d3dy5hbWF6b24uY28udWsvUGFsbGlhdGl2ZS1DYXJlLU51cnNpbmctUHJpbmNpcGxlcy1Fdmlk
ZW5jZS9kcC8wMzM1MjE0OTI0PC91cmw+PC9yZWxhdGVkLXVybHM+PC91cmxzPjxyZW1vdGUtZGF0
YWJhc2UtcHJvdmlkZXI+UmVmY2hlY2s8L3JlbW90ZS1kYXRhYmFzZS1wcm92aWRlcj48L3JlY29y
ZD48L0NpdGU+PENpdGU+PFJlY051bT43MTI8L1JlY051bT48cmVjb3JkPjxyZWMtbnVtYmVyPjcx
MjwvcmVjLW51bWJlcj48Zm9yZWlnbi1rZXlzPjxrZXkgYXBwPSJFTiIgZGItaWQ9ImVkYTk5ZXNy
OWFycDUyZTIwdjJwZnR6NHJwNXM5eDBldmVmNSIgdGltZXN0YW1wPSIxNDY2MDc4OTE0Ij43MTI8
L2tleT48L2ZvcmVpZ24ta2V5cz48cmVmLXR5cGUgbmFtZT0iQm9vayI+NjwvcmVmLXR5cGU+PGNv
bnRyaWJ1dG9ycz48YXV0aG9ycz48YXV0aG9yPlNtYWxsLCBOLjwvYXV0aG9yPjxhdXRob3I+Umhv
ZGVzLCBQLjwvYXV0aG9yPjwvYXV0aG9ycz48L2NvbnRyaWJ1dG9ycz48dGl0bGVzPjx0aXRsZT5U
b28gSWxsIHRvIFRhbGs/IFVzZXIgaW52b2x2ZW1lbnQgYW5kIHBhbGxpYXRpdmUgY2FyZTwvdGl0
bGU+PC90aXRsZXM+PHJlcHJpbnQtZWRpdGlvbj5pbiBmaWxlPC9yZXByaW50LWVkaXRpb24+PGtl
eXdvcmRzPjxrZXl3b3JkPmNhcmU8L2tleXdvcmQ+PGtleXdvcmQ+Q29tbXVuaWNhdGlvbjwva2V5
d29yZD48a2V5d29yZD5EaXNlYXNlPC9rZXl3b3JkPjxrZXl3b3JkPkhlYWx0aDwva2V5d29yZD48
a2V5d29yZD5oZWFsdGggYW5kIHNvY2lhbCBjYXJlPC9rZXl3b3JkPjxrZXl3b3JkPkhlYWx0aCBQ
b2xpY3k8L2tleXdvcmQ+PGtleXdvcmQ+SGVhbHRoIFNlcnZpY2VzPC9rZXl3b3JkPjxrZXl3b3Jk
PmluZm9ybWF0aW9uPC9rZXl3b3JkPjxrZXl3b3JkPmludm9sdmVtZW50PC9rZXl3b3JkPjxrZXl3
b3JkPmxpdGVyYXR1cmU8L2tleXdvcmQ+PGtleXdvcmQ+TXVsdGlwbGUgU2NsZXJvc2lzPC9rZXl3
b3JkPjxrZXl3b3JkPlBhbGxpYXRpdmUgQ2FyZTwva2V5d29yZD48a2V5d29yZD5QZW9wbGU8L2tl
eXdvcmQ+PGtleXdvcmQ+cG9saWN5PC9rZXl3b3JkPjxrZXl3b3JkPnByYWN0aWNlPC9rZXl3b3Jk
PjxrZXl3b3JkPnByb2Zlc3Npb25hbDwva2V5d29yZD48a2V5d29yZD5Sb2xlPC9rZXl3b3JkPjxr
ZXl3b3JkPnNlbGYtaGVscDwva2V5d29yZD48a2V5d29yZD5TZWxmLUhlbHAgR3JvdXBzPC9rZXl3
b3JkPjxrZXl3b3JkPlNlcnZpY2VzPC9rZXl3b3JkPjxrZXl3b3JkPlNvY2lhbCBDYXJlPC9rZXl3
b3JkPjxrZXl3b3JkPlN0dWRlbnRzPC9rZXl3b3JkPjxrZXl3b3JkPnVzZXI8L2tleXdvcmQ+PGtl
eXdvcmQ+dXNlciBpbnZvbHZlbWVudDwva2V5d29yZD48a2V5d29yZD51c2Vyczwva2V5d29yZD48
a2V5d29yZD5WaWV3PC9rZXl3b3JkPjxrZXl3b3JkPlZpZXdzPC9rZXl3b3JkPjxrZXl3b3JkPnZv
aWNlPC9rZXl3b3JkPjwva2V5d29yZHM+PGRhdGVzPjx5ZWFyPjIwMDA8L3llYXI+PC9kYXRlcz48
cHViLWxvY2F0aW9uPkxvbmRvbjwvcHViLWxvY2F0aW9uPjxwdWJsaXNoZXI+Um91dGxlZGdlPC9w
dWJsaXNoZXI+PGxhYmVsPjYwNEc8L2xhYmVsPjx1cmxzPjxyZWxhdGVkLXVybHM+PHVybD5odHRw
Oi8vd3d3LnNjaWUtc29jaWFsY2FyZW9ubGluZS5vcmcudWsvdG9vLWlsbC10by10YWxrLXVzZXIt
aW52b2x2ZW1lbnQtYW5kLXBhbGxpYXRpdmUtY2FyZS9yL2ExMUcwMDAwMDAxN3VGZ0lBSTwvdXJs
Pjx1cmw+PHN0eWxlIGZhY2U9Im5vcm1hbCIgZm9udD0iZGVmYXVsdCIgc2l6ZT0iMTAwJSI+aDwv
c3R5bGU+PHN0eWxlIGZhY2U9InVuZGVybGluZSIgZm9udD0iZGVmYXVsdCIgc2l6ZT0iMTAwJSI+
dHRwOi8vd3d3LmpyZi5vcmcudWsva25vd2xlZGdlL2ZpbmRpbmdzL3NvY2lhbGNhcmUvMjcxLmFz
cDwvc3R5bGU+PC91cmw+PC9yZWxhdGVkLXVybHM+PC91cmxzPjxyZW1vdGUtZGF0YWJhc2UtcHJv
dmlkZXI+U0NPPC9yZW1vdGUtZGF0YWJhc2UtcHJvdmlkZXI+PC9yZWNvcmQ+PC9DaXRlPjxDaXRl
PjxSZWNOdW0+MTUyMzI8L1JlY051bT48cmVjb3JkPjxyZWMtbnVtYmVyPjE1MjMyPC9yZWMtbnVt
YmVyPjxmb3JlaWduLWtleXM+PGtleSBhcHA9IkVOIiBkYi1pZD0iZWRhOTllc3I5YXJwNTJlMjB2
MnBmdHo0cnA1czl4MGV2ZWY1IiB0aW1lc3RhbXA9IjE1NTQzNzEyOTkiPjE1MjMyPC9rZXk+PGtl
eSBhcHA9IkVOV2ViIiBkYi1pZD0iIj4wPC9rZXk+PC9mb3JlaWduLWtleXM+PHJlZi10eXBlIG5h
bWU9IlJlcG9ydCI+Mjc8L3JlZi10eXBlPjxjb250cmlidXRvcnM+PGF1dGhvcnM+PGF1dGhvcj5O
YXRpb25hbCBDb3VuY2lsIGZvciBQYWxsaWF0aXZlIENhcmUsPC9hdXRob3I+PC9hdXRob3JzPjx0
ZXJ0aWFyeS1hdXRob3JzPjxhdXRob3I+TkNQQzwvYXV0aG9yPjwvdGVydGlhcnktYXV0aG9ycz48
L2NvbnRyaWJ1dG9ycz48dGl0bGVzPjx0aXRsZT5MaXN0ZW5pbmcgVG8gVXNlcnM6IEhlbHBpbmcg
cHJvZmVzc2lvbmFscyBhZGRyZXNzIHVzZXIgaW52b2x2ZW1lbnQgaW4gUGFsbGlhdGl2ZSBDYXJl
PC90aXRsZT48L3RpdGxlcz48cmVwcmludC1lZGl0aW9uPmluIGZpbGUsIGZyb20gU29OTSBmdW5k
PC9yZXByaW50LWVkaXRpb24+PGRhdGVzPjx5ZWFyPjIwMDQ8L3llYXI+PC9kYXRlcz48cHViLWxv
Y2F0aW9uPkxvbmRvbjwvcHViLWxvY2F0aW9uPjxwdWJsaXNoZXI+TkNQQzwvcHVibGlzaGVyPjx1
cmxzPjxyZWxhdGVkLXVybHM+PHVybD5odHRwczovL3Nob3AuaG9zcGljZXVrLm9yZy9jb2xsZWN0
aW9ucy9ob3NwaWNlLXVrLXB1YmxpY2F0aW9ucy1hbmQtcmVzb3VyY2VzL3Byb2R1Y3RzL2xpc3Rl
bmluZy10by11c2VyczwvdXJsPjwvcmVsYXRlZC11cmxzPjwvdXJscz48cmVtb3RlLWRhdGFiYXNl
LXByb3ZpZGVyPk5DUEM8L3JlbW90ZS1kYXRhYmFzZS1wcm92aWRlcj48L3JlY29yZD48L0NpdGU+
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NzwvUmVjTnVtPjxEaXNwbGF5VGV4dD4oU21hbGwg
YW5kIFJob2RlcyAyMDAwOyBHb3R0IDIwMDQ7IE5hdGlvbmFsIENvdW5jaWwgZm9yIFBhbGxpYXRp
dmUgQ2FyZSAyMDA0KTwvRGlzcGxheVRleHQ+PHJlY29yZD48cmVjLW51bWJlcj4xNjY0NzwvcmVj
LW51bWJlcj48Zm9yZWlnbi1rZXlzPjxrZXkgYXBwPSJFTiIgZGItaWQ9ImVkYTk5ZXNyOWFycDUy
ZTIwdjJwZnR6NHJwNXM5eDBldmVmNSIgdGltZXN0YW1wPSIxNTU0MzcxMjk5Ij4xNjY0Nzwva2V5
PjxrZXkgYXBwPSJFTldlYiIgZGItaWQ9IiI+MDwva2V5PjwvZm9yZWlnbi1rZXlzPjxyZWYtdHlw
ZSBuYW1lPSJCb29rIFNlY3Rpb24iPjU8L3JlZi10eXBlPjxjb250cmlidXRvcnM+PGF1dGhvcnM+
PGF1dGhvcj5Hb3R0LCBNZXJyeW48L2F1dGhvcj48L2F1dGhvcnM+PHNlY29uZGFyeS1hdXRob3Jz
PjxhdXRob3I+UGF5bmUsIFMuPC9hdXRob3I+PGF1dGhvcj5TZXltb3VyLCBKPC9hdXRob3I+PGF1
dGhvcj5JbmdsZXRvbiwgQy48L2F1dGhvcj48L3NlY29uZGFyeS1hdXRob3JzPjwvY29udHJpYnV0
b3JzPjx0aXRsZXM+PHRpdGxlPlVzZXIgaW52b2x2ZW1lbnQgaW4gcGFsbGlhdGl2ZSBjYXJlOiBy
aGV0b3JpYyBvciByZWFsaXR5PC90aXRsZT48c2Vjb25kYXJ5LXRpdGxlPlBhbGxpYXRpdmUgY2Fy
ZSBudXJzaW5nOiBwcmluY2lwbGVzIGFuZCBldmlkZW5jZSBmb3IgcHJhY3RpY2U8L3NlY29uZGFy
eS10aXRsZT48L3RpdGxlcz48ZWRpdGlvbj4xc3Q8L2VkaXRpb24+PHJlcHJpbnQtZWRpdGlvbj5p
biBmaWxlPC9yZXByaW50LWVkaXRpb24+PGRhdGVzPjx5ZWFyPjIwMDQ8L3llYXI+PC9kYXRlcz48
cHViLWxvY2F0aW9uPk1haWRlbmhlYWQ8L3B1Yi1sb2NhdGlvbj48cHVibGlzaGVyPk9wZW4gVW5p
dmVyc2l0eSBQcmVzczwvcHVibGlzaGVyPjx1cmxzPjxyZWxhdGVkLXVybHM+PHVybD5odHRwczov
L3d3dy5hbWF6b24uY28udWsvUGFsbGlhdGl2ZS1DYXJlLU51cnNpbmctUHJpbmNpcGxlcy1Fdmlk
ZW5jZS9kcC8wMzM1MjE0OTI0PC91cmw+PC9yZWxhdGVkLXVybHM+PC91cmxzPjxyZW1vdGUtZGF0
YWJhc2UtcHJvdmlkZXI+UmVmY2hlY2s8L3JlbW90ZS1kYXRhYmFzZS1wcm92aWRlcj48L3JlY29y
ZD48L0NpdGU+PENpdGU+PFJlY051bT43MTI8L1JlY051bT48cmVjb3JkPjxyZWMtbnVtYmVyPjcx
MjwvcmVjLW51bWJlcj48Zm9yZWlnbi1rZXlzPjxrZXkgYXBwPSJFTiIgZGItaWQ9ImVkYTk5ZXNy
OWFycDUyZTIwdjJwZnR6NHJwNXM5eDBldmVmNSIgdGltZXN0YW1wPSIxNDY2MDc4OTE0Ij43MTI8
L2tleT48L2ZvcmVpZ24ta2V5cz48cmVmLXR5cGUgbmFtZT0iQm9vayI+NjwvcmVmLXR5cGU+PGNv
bnRyaWJ1dG9ycz48YXV0aG9ycz48YXV0aG9yPlNtYWxsLCBOLjwvYXV0aG9yPjxhdXRob3I+Umhv
ZGVzLCBQLjwvYXV0aG9yPjwvYXV0aG9ycz48L2NvbnRyaWJ1dG9ycz48dGl0bGVzPjx0aXRsZT5U
b28gSWxsIHRvIFRhbGs/IFVzZXIgaW52b2x2ZW1lbnQgYW5kIHBhbGxpYXRpdmUgY2FyZTwvdGl0
bGU+PC90aXRsZXM+PHJlcHJpbnQtZWRpdGlvbj5pbiBmaWxlPC9yZXByaW50LWVkaXRpb24+PGtl
eXdvcmRzPjxrZXl3b3JkPmNhcmU8L2tleXdvcmQ+PGtleXdvcmQ+Q29tbXVuaWNhdGlvbjwva2V5
d29yZD48a2V5d29yZD5EaXNlYXNlPC9rZXl3b3JkPjxrZXl3b3JkPkhlYWx0aDwva2V5d29yZD48
a2V5d29yZD5oZWFsdGggYW5kIHNvY2lhbCBjYXJlPC9rZXl3b3JkPjxrZXl3b3JkPkhlYWx0aCBQ
b2xpY3k8L2tleXdvcmQ+PGtleXdvcmQ+SGVhbHRoIFNlcnZpY2VzPC9rZXl3b3JkPjxrZXl3b3Jk
PmluZm9ybWF0aW9uPC9rZXl3b3JkPjxrZXl3b3JkPmludm9sdmVtZW50PC9rZXl3b3JkPjxrZXl3
b3JkPmxpdGVyYXR1cmU8L2tleXdvcmQ+PGtleXdvcmQ+TXVsdGlwbGUgU2NsZXJvc2lzPC9rZXl3
b3JkPjxrZXl3b3JkPlBhbGxpYXRpdmUgQ2FyZTwva2V5d29yZD48a2V5d29yZD5QZW9wbGU8L2tl
eXdvcmQ+PGtleXdvcmQ+cG9saWN5PC9rZXl3b3JkPjxrZXl3b3JkPnByYWN0aWNlPC9rZXl3b3Jk
PjxrZXl3b3JkPnByb2Zlc3Npb25hbDwva2V5d29yZD48a2V5d29yZD5Sb2xlPC9rZXl3b3JkPjxr
ZXl3b3JkPnNlbGYtaGVscDwva2V5d29yZD48a2V5d29yZD5TZWxmLUhlbHAgR3JvdXBzPC9rZXl3
b3JkPjxrZXl3b3JkPlNlcnZpY2VzPC9rZXl3b3JkPjxrZXl3b3JkPlNvY2lhbCBDYXJlPC9rZXl3
b3JkPjxrZXl3b3JkPlN0dWRlbnRzPC9rZXl3b3JkPjxrZXl3b3JkPnVzZXI8L2tleXdvcmQ+PGtl
eXdvcmQ+dXNlciBpbnZvbHZlbWVudDwva2V5d29yZD48a2V5d29yZD51c2Vyczwva2V5d29yZD48
a2V5d29yZD5WaWV3PC9rZXl3b3JkPjxrZXl3b3JkPlZpZXdzPC9rZXl3b3JkPjxrZXl3b3JkPnZv
aWNlPC9rZXl3b3JkPjwva2V5d29yZHM+PGRhdGVzPjx5ZWFyPjIwMDA8L3llYXI+PC9kYXRlcz48
cHViLWxvY2F0aW9uPkxvbmRvbjwvcHViLWxvY2F0aW9uPjxwdWJsaXNoZXI+Um91dGxlZGdlPC9w
dWJsaXNoZXI+PGxhYmVsPjYwNEc8L2xhYmVsPjx1cmxzPjxyZWxhdGVkLXVybHM+PHVybD5odHRw
Oi8vd3d3LnNjaWUtc29jaWFsY2FyZW9ubGluZS5vcmcudWsvdG9vLWlsbC10by10YWxrLXVzZXIt
aW52b2x2ZW1lbnQtYW5kLXBhbGxpYXRpdmUtY2FyZS9yL2ExMUcwMDAwMDAxN3VGZ0lBSTwvdXJs
Pjx1cmw+PHN0eWxlIGZhY2U9Im5vcm1hbCIgZm9udD0iZGVmYXVsdCIgc2l6ZT0iMTAwJSI+aDwv
c3R5bGU+PHN0eWxlIGZhY2U9InVuZGVybGluZSIgZm9udD0iZGVmYXVsdCIgc2l6ZT0iMTAwJSI+
dHRwOi8vd3d3LmpyZi5vcmcudWsva25vd2xlZGdlL2ZpbmRpbmdzL3NvY2lhbGNhcmUvMjcxLmFz
cDwvc3R5bGU+PC91cmw+PC9yZWxhdGVkLXVybHM+PC91cmxzPjxyZW1vdGUtZGF0YWJhc2UtcHJv
dmlkZXI+U0NPPC9yZW1vdGUtZGF0YWJhc2UtcHJvdmlkZXI+PC9yZWNvcmQ+PC9DaXRlPjxDaXRl
PjxSZWNOdW0+MTUyMzI8L1JlY051bT48cmVjb3JkPjxyZWMtbnVtYmVyPjE1MjMyPC9yZWMtbnVt
YmVyPjxmb3JlaWduLWtleXM+PGtleSBhcHA9IkVOIiBkYi1pZD0iZWRhOTllc3I5YXJwNTJlMjB2
MnBmdHo0cnA1czl4MGV2ZWY1IiB0aW1lc3RhbXA9IjE1NTQzNzEyOTkiPjE1MjMyPC9rZXk+PGtl
eSBhcHA9IkVOV2ViIiBkYi1pZD0iIj4wPC9rZXk+PC9mb3JlaWduLWtleXM+PHJlZi10eXBlIG5h
bWU9IlJlcG9ydCI+Mjc8L3JlZi10eXBlPjxjb250cmlidXRvcnM+PGF1dGhvcnM+PGF1dGhvcj5O
YXRpb25hbCBDb3VuY2lsIGZvciBQYWxsaWF0aXZlIENhcmUsPC9hdXRob3I+PC9hdXRob3JzPjx0
ZXJ0aWFyeS1hdXRob3JzPjxhdXRob3I+TkNQQzwvYXV0aG9yPjwvdGVydGlhcnktYXV0aG9ycz48
L2NvbnRyaWJ1dG9ycz48dGl0bGVzPjx0aXRsZT5MaXN0ZW5pbmcgVG8gVXNlcnM6IEhlbHBpbmcg
cHJvZmVzc2lvbmFscyBhZGRyZXNzIHVzZXIgaW52b2x2ZW1lbnQgaW4gUGFsbGlhdGl2ZSBDYXJl
PC90aXRsZT48L3RpdGxlcz48cmVwcmludC1lZGl0aW9uPmluIGZpbGUsIGZyb20gU29OTSBmdW5k
PC9yZXByaW50LWVkaXRpb24+PGRhdGVzPjx5ZWFyPjIwMDQ8L3llYXI+PC9kYXRlcz48cHViLWxv
Y2F0aW9uPkxvbmRvbjwvcHViLWxvY2F0aW9uPjxwdWJsaXNoZXI+TkNQQzwvcHVibGlzaGVyPjx1
cmxzPjxyZWxhdGVkLXVybHM+PHVybD5odHRwczovL3Nob3AuaG9zcGljZXVrLm9yZy9jb2xsZWN0
aW9ucy9ob3NwaWNlLXVrLXB1YmxpY2F0aW9ucy1hbmQtcmVzb3VyY2VzL3Byb2R1Y3RzL2xpc3Rl
bmluZy10by11c2VyczwvdXJsPjwvcmVsYXRlZC11cmxzPjwvdXJscz48cmVtb3RlLWRhdGFiYXNl
LXByb3ZpZGVyPk5DUEM8L3JlbW90ZS1kYXRhYmFzZS1wcm92aWRlcj48L3JlY29yZD48L0NpdGU+
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Rhodes 2000; Gott 2004; National Council for Palliative Care 2004)</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r due to an increased power imbalanc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03&lt;/RecNum&gt;&lt;DisplayText&gt;(Cotterell 2007)&lt;/DisplayText&gt;&lt;record&gt;&lt;rec-number&gt;16603&lt;/rec-number&gt;&lt;foreign-keys&gt;&lt;key app="EN" db-id="eda99esr9arp52e20v2pftz4rp5s9x0evef5" timestamp="1554371299"&gt;16603&lt;/key&gt;&lt;key app="ENWeb" db-id=""&gt;0&lt;/key&gt;&lt;/foreign-keys&gt;&lt;ref-type name="Conference Paper"&gt;47&lt;/ref-type&gt;&lt;contributors&gt;&lt;authors&gt;&lt;author&gt;Cotterell, P.&lt;/author&gt;&lt;/authors&gt;&lt;/contributors&gt;&lt;titles&gt;&lt;title&gt;Service user involvement - An overview&lt;/title&gt;&lt;secondary-title&gt;Help the Hospices. User involvement - &amp;apos;nothing about us without us&amp;apos;&lt;/secondary-title&gt;&lt;/titles&gt;&lt;reprint-edition&gt;in file&lt;/reprint-edition&gt;&lt;dates&gt;&lt;year&gt;2007&lt;/year&gt;&lt;pub-dates&gt;&lt;date&gt;25 April 2007&lt;/date&gt;&lt;/pub-dates&gt;&lt;/dates&gt;&lt;pub-location&gt;UK&lt;/pub-location&gt;&lt;urls&gt;&lt;/urls&gt;&lt;remote-database-provider&gt;E-clinician&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Even when participatory methods were used, which actively challenge imbalances, inequalities of power and influence in the design and conduct of studies were reported, public members rarely had the same level of research knowledge and the drive for the research usually came from academics </w:t>
      </w:r>
      <w:r w:rsidR="00C445FA">
        <w:rPr>
          <w:rFonts w:ascii="Calibri" w:eastAsia="Times New Roman" w:hAnsi="Calibri" w:cs="Calibri"/>
          <w:sz w:val="24"/>
          <w:szCs w:val="24"/>
          <w:lang w:eastAsia="en-GB"/>
        </w:rPr>
        <w:fldChar w:fldCharType="begin">
          <w:fldData xml:space="preserve">PEVuZE5vdGU+PENpdGU+PFJlY051bT4xNTc3MDwvUmVjTnVtPjxEaXNwbGF5VGV4dD4oQWxhYmFz
dGVyIGV0IGFsLiAyMDAwOyBDb3R0ZXJlbGwgMjAwODsgQ2Fzd2VsbCBldCBhbC4gMjAxNzsgTWFy
c2ggZXQgYWwuIDIwMTcpPC9EaXNwbGF5VGV4dD48cmVjb3JkPjxyZWMtbnVtYmVyPjE1NzcwPC9y
ZWMtbnVtYmVyPjxmb3JlaWduLWtleXM+PGtleSBhcHA9IkVOIiBkYi1pZD0iZWRhOTllc3I5YXJw
NTJlMjB2MnBmdHo0cnA1czl4MGV2ZWY1IiB0aW1lc3RhbXA9IjE1NTQzNzEyOTkiPjE1NzcwPC9r
ZXk+PGtleSBhcHA9IkVOV2ViIiBkYi1pZD0iIj4wPC9rZXk+PC9mb3JlaWduLWtleXM+PHJlZi10
eXBlIG5hbWU9IkpvdXJuYWwgQXJ0aWNsZSI+MTc8L3JlZi10eXBlPjxjb250cmlidXRvcnM+PGF1
dGhvcnM+PGF1dGhvcj5DYXN3ZWxsLCBHbGVueXM8L2F1dGhvcj48YXV0aG9yPkhhcmR5LCBCZXRo
PC9hdXRob3I+PGF1dGhvcj5Fd2luZywgR2FpbDwvYXV0aG9yPjxhdXRob3I+S2VubmVkeSwgU2hl
aWxhPC9hdXRob3I+PGF1dGhvcj5TZXltb3VyLCBKYW5lPC9hdXRob3I+PC9hdXRob3JzPjwvY29u
dHJpYnV0b3JzPjx0aXRsZXM+PHRpdGxlPlN1cHBvcnRpbmcgZmFtaWx5IGNhcmVycyBpbiBob21l
LWJhc2VkIGVuZC1vZi1saWZlIGNhcmU6IHVzaW5nIHBhcnRpY2lwYXRvcnkgYWN0aW9uIHJlc2Vh
cmNoIHRvIGRldmVsb3AgYSB0cmFpbmluZyBwcm9ncmFtbWUgZm9yIHN1cHBvcnQgd29ya2VycyBh
bmQgdm9sdW50ZWVyczwvdGl0bGU+PHNlY29uZGFyeS10aXRsZT5CTUogU3VwcG9ydGl2ZSAmYW1w
OyBQYWxsaWF0aXZlIENhcmU8L3NlY29uZGFyeS10aXRsZT48L3RpdGxlcz48cGVyaW9kaWNhbD48
ZnVsbC10aXRsZT5CTUogU3VwcG9ydGl2ZSAmYW1wOyBQYWxsaWF0aXZlIENhcmU8L2Z1bGwtdGl0
bGU+PGFiYnItMT5CTUogU3VwcG9ydCBQYWxsaWF0IENhcmU8L2FiYnItMT48L3BlcmlvZGljYWw+
PHBhZ2VzPjEtNzwvcGFnZXM+PHZvbHVtZT4wPC92b2x1bWU+PHJlcHJpbnQtZWRpdGlvbj5pbiBm
aWxlPC9yZXByaW50LWVkaXRpb24+PGRhdGVzPjx5ZWFyPjIwMTc8L3llYXI+PC9kYXRlcz48aXNi
bj4yMDQ1LTQzNVg8L2lzYm4+PHVybHM+PHJlbGF0ZWQtdXJscz48dXJsPmh0dHA6Ly9zcGNhcmUu
Ym1qLmNvbS9jb250ZW50L2Vhcmx5LzIwMTcvMDgvMDIvYm1qc3BjYXJlLTIwMTctMDAxMzE3PC91
cmw+PC9yZWxhdGVkLXVybHM+PC91cmxzPjxyZW1vdGUtZGF0YWJhc2UtcHJvdmlkZXI+RS1QQ1NB
RzwvcmVtb3RlLWRhdGFiYXNlLXByb3ZpZGVyPjwvcmVjb3JkPjwvQ2l0ZT48Q2l0ZT48UmVjTnVt
PjE2NjM5PC9SZWNOdW0+PHJlY29yZD48cmVjLW51bWJlcj4xNjYzOTwvcmVjLW51bWJlcj48Zm9y
ZWlnbi1rZXlzPjxrZXkgYXBwPSJFTiIgZGItaWQ9ImVkYTk5ZXNyOWFycDUyZTIwdjJwZnR6NHJw
NXM5eDBldmVmNSIgdGltZXN0YW1wPSIxNTU0MzcxMjk5Ij4xNjYzOTwva2V5PjxrZXkgYXBwPSJF
TldlYiIgZGItaWQ9IiI+MDwva2V5PjwvZm9yZWlnbi1rZXlzPjxyZWYtdHlwZSBuYW1lPSJKb3Vy
bmFsIEFydGljbGUiPjE3PC9yZWYtdHlwZT48Y29udHJpYnV0b3JzPjxhdXRob3JzPjxhdXRob3I+
Q290dGVyZWxsLCBQaGlsPC9hdXRob3I+PC9hdXRob3JzPjwvY29udHJpYnV0b3JzPjx0aXRsZXM+
PHRpdGxlPkV4cGxvcmluZyB0aGUgdmFsdWUgb2Ygc2VydmljZSB1c2VyIGludm9sdmVtZW50IGlu
IGRhdGEgYW5hbHlzaXM64oCYT3VyIGludGVycHJldGF0aW9uIGlzIGFib3V0IHdoYXQgbGllcyBi
ZWxvdyB0aGUgc3VyZmFjZeKAmTwvdGl0bGU+PHNlY29uZGFyeS10aXRsZT5FZHVjYXRpb25hbCBB
Y3Rpb24gUmVzZWFyY2g8L3NlY29uZGFyeS10aXRsZT48L3RpdGxlcz48cGVyaW9kaWNhbD48ZnVs
bC10aXRsZT5FZHVjYXRpb25hbCBBY3Rpb24gUmVzZWFyY2g8L2Z1bGwtdGl0bGU+PGFiYnItMT5F
ZHVjIEFjdGlvbiBSZXM8L2FiYnItMT48L3BlcmlvZGljYWw+PHBhZ2VzPjUtMTc8L3BhZ2VzPjx2
b2x1bWU+MTY8L3ZvbHVtZT48bnVtYmVyPjE8L251bWJlcj48cmVwcmludC1lZGl0aW9uPmluIGZp
bGU8L3JlcHJpbnQtZWRpdGlvbj48ZGF0ZXM+PHllYXI+MjAwODwveWVhcj48L2RhdGVzPjxpc2Ju
PjA5NjUtMDc5MjwvaXNibj48dXJscz48cmVsYXRlZC11cmxzPjx1cmw+aHR0cDovL3d3dy50YW5k
Zm9ubGluZS5jb20vZG9pL2Ficy8xMC4xMDgwLzA5NjUwNzkwNzAxODMzMDYzPC91cmw+PC9yZWxh
dGVkLXVybHM+PC91cmxzPjxyZW1vdGUtZGF0YWJhc2UtcHJvdmlkZXI+QXV0aG9yPC9yZW1vdGUt
ZGF0YWJhc2UtcHJvdmlkZXI+PC9yZWNvcmQ+PC9DaXRlPjxDaXRlPjxSZWNOdW0+MTY0NDk8L1Jl
Y051bT48cmVjb3JkPjxyZWMtbnVtYmVyPjE2NDQ5PC9yZWMtbnVtYmVyPjxmb3JlaWduLWtleXM+
PGtleSBhcHA9IkVOIiBkYi1pZD0iZWRhOTllc3I5YXJwNTJlMjB2MnBmdHo0cnA1czl4MGV2ZWY1
IiB0aW1lc3RhbXA9IjE1MDU0NjU0OTIiPjE2NDQ5PC9rZXk+PC9mb3JlaWduLWtleXM+PHJlZi10
eXBlIG5hbWU9IkpvdXJuYWwgQXJ0aWNsZSI+MTc8L3JlZi10eXBlPjxjb250cmlidXRvcnM+PGF1
dGhvcnM+PGF1dGhvcj5NYXJzaCwgUGF1bGluZTwvYXV0aG9yPjxhdXRob3I+R2FydHJlbGwsIEdh
YnJpZWxsZTwvYXV0aG9yPjxhdXRob3I+RWdnLCBHd2VuPC9hdXRob3I+PGF1dGhvcj5Ob2xhbiwg
QW5kcmV3PC9hdXRob3I+PGF1dGhvcj5Dcm9zcywgTWVyeWxpbjwvYXV0aG9yPjwvYXV0aG9ycz48
L2NvbnRyaWJ1dG9ycz48dGl0bGVzPjx0aXRsZT5FbmQtb2YtTGlmZSBjYXJlIGluIGEgY29tbXVu
aXR5IGdhcmRlbjogRmluZGluZ3MgZnJvbSBhIFBhcnRpY2lwYXRvcnkgQWN0aW9uIFJlc2VhcmNo
IHByb2plY3QgaW4gcmVnaW9uYWwgQXVzdHJhbGlhPC90aXRsZT48c2Vjb25kYXJ5LXRpdGxlPkhl
YWx0aCAmYW1wOyBQbGFjZTwvc2Vjb25kYXJ5LXRpdGxlPjwvdGl0bGVzPjxwZXJpb2RpY2FsPjxm
dWxsLXRpdGxlPkhlYWx0aCAmYW1wOyBQbGFjZTwvZnVsbC10aXRsZT48YWJici0xPkhlYWx0aCBQ
bGFjZTwvYWJici0xPjwvcGVyaW9kaWNhbD48cGFnZXM+MTEwLTExNjwvcGFnZXM+PHZvbHVtZT40
NTwvdm9sdW1lPjxyZXByaW50LWVkaXRpb24+aW4gZmlsZTwvcmVwcmludC1lZGl0aW9uPjxkYXRl
cz48eWVhcj4yMDE3PC95ZWFyPjwvZGF0ZXM+PGlzYm4+MTM1My04MjkyPC9pc2JuPjx1cmxzPjxy
ZWxhdGVkLXVybHM+PHVybD5odHRwOi8vd3d3LnNjaWVuY2VkaXJlY3QuY29tL3NjaWVuY2UvYXJ0
aWNsZS9waWkvUzEzNTM4MjkyMTYzMDI5Njk8L3VybD48L3JlbGF0ZWQtdXJscz48L3VybHM+PHJl
bW90ZS1kYXRhYmFzZS1wcm92aWRlcj5DSU5BSEw8L3JlbW90ZS1kYXRhYmFzZS1wcm92aWRlcj48
L3JlY29yZD48L0NpdGU+PENpdGU+PFJlY051bT42MTEwPC9SZWNOdW0+PHJlY29yZD48cmVjLW51
bWJlcj42MTEwPC9yZWMtbnVtYmVyPjxmb3JlaWduLWtleXM+PGtleSBhcHA9IkVOIiBkYi1pZD0i
ZWRhOTllc3I5YXJwNTJlMjB2MnBmdHo0cnA1czl4MGV2ZWY1IiB0aW1lc3RhbXA9IjE1NTQzNzEy
OTkiPjYxMTA8L2tleT48a2V5IGFwcD0iRU5XZWIiIGRiLWlkPSIiPjA8L2tleT48L2ZvcmVpZ24t
a2V5cz48cmVmLXR5cGUgbmFtZT0iUmVwb3J0Ij4yNzwvcmVmLXR5cGU+PGNvbnRyaWJ1dG9ycz48
YXV0aG9ycz48YXV0aG9yPkFsYWJhc3RlciwgRS48L2F1dGhvcj48YXV0aG9yPkFsbGVuLCBELjwv
YXV0aG9yPjxhdXRob3I+Rm90aGVyZ2lsbCwgQS48L2F1dGhvcj48YXV0aG9yPkhhbmtzLCBDLjwv
YXV0aG9yPjxhdXRob3I+SGFubmlnYW4sIEIuPC9hdXRob3I+PGF1dGhvcj5Mb3dlcywgTC48L2F1
dGhvcj48YXV0aG9yPkx5bmUsIFAuPC9hdXRob3I+PGF1dGhvcj5Ob3J0aHdheWEsIFIuPC9hdXRo
b3I+PGF1dGhvcj5QYXBhbmlrb2xhb3UsIFAuPC9hdXRob3I+PGF1dGhvcj5Qb29sZWIsIEsuPC9h
dXRob3I+PGF1dGhvcj5SeWFuLCBKLjwvYXV0aG9yPjxhdXRob3I+V2ViYmVyLCBJLjwvYXV0aG9y
PjxhdXRob3I+V2hhbGVjLCBaLjwvYXV0aG9yPjwvYXV0aG9ycz48dGVydGlhcnktYXV0aG9ycz48
YXV0aG9yPlVuaXZlcnNpdHkgb2YgV2FsZXMgQ29sbGVnZSBvZiBNZWRpY2luZSw8L2F1dGhvcj48
L3RlcnRpYXJ5LWF1dGhvcnM+PC9jb250cmlidXRvcnM+PGF1dGgtYWRkcmVzcz5OdXJzaW5nLCBI
ZWFsdGggYW5kIFNvY2lhbCBDYXJlIFJlc2VhcmNoIENlbnRyZSYjeEQ7U2Nob29sIG9mIE51cnNp
bmcgYW5kIE1pZHdpZmVyeSBTdHVkaWVzJiN4RDtVbml2ZXJzaXR5IG9mIFdhbGVzIENvbGxlZ2Ug
b2YgTWVkaWNpbmUmI3hEO1R5IERld2kgU2FudCYjeEQ7SGVhdGggUGFyaywgQ2FyZGlmZiwgQ0Yx
NCA0WE4mI3hEO1RlbGVwaG9uZTogMDI5IDIwNzQgMzc2My4gRW1haWw6IEhhbmtzQ01AY2FyZGlm
Zi5hYy51azwvYXV0aC1hZGRyZXNzPjx0aXRsZXM+PHRpdGxlPlVzZXIgaW52b2x2ZW1lbnQgaW4g
dXNlci1mb2N1c2VkIHJlc2VhcmNoPzwvdGl0bGU+PC90aXRsZXM+PHBhZ2VzPjEtMjE8L3BhZ2Vz
PjxyZXByaW50LWVkaXRpb24+aW4gZmlsZTwvcmVwcmludC1lZGl0aW9uPjxrZXl3b3Jkcz48a2V5
d29yZD5hcHByYWlzYWw8L2tleXdvcmQ+PGtleXdvcmQ+QXdhcmVuZXNzPC9rZXl3b3JkPjxrZXl3
b3JkPmNhcmU8L2tleXdvcmQ+PGtleXdvcmQ+Y29tbXVuaXR5PC9rZXl3b3JkPjxrZXl3b3JkPmRp
c2FiaWxpdHk8L2tleXdvcmQ+PGtleXdvcmQ+SGVhbHRoPC9rZXl3b3JkPjxrZXl3b3JkPkhlYWx0
aC1DYXJlPC9rZXl3b3JkPjxrZXl3b3JkPmhlYWx0aCBjYXJlPC9rZXl3b3JkPjxrZXl3b3JkPkhl
YWx0aCBTZXJ2aWNlczwva2V5d29yZD48a2V5d29yZD5pbnZvbHZlbWVudDwva2V5d29yZD48a2V5
d29yZD5MZWFybmluZzwva2V5d29yZD48a2V5d29yZD5saXRlcmF0dXJlPC9rZXl3b3JkPjxrZXl3
b3JkPm1lZGljaW5lPC9rZXl3b3JkPjxrZXl3b3JkPk1lbnRhbCBIZWFsdGg8L2tleXdvcmQ+PGtl
eXdvcmQ+TWlkd2lmZXJ5PC9rZXl3b3JkPjxrZXl3b3JkPm51cnNpbmc8L2tleXdvcmQ+PGtleXdv
cmQ+UGVvcGxlPC9rZXl3b3JkPjxrZXl3b3JkPnBsYW5uaW5nPC9rZXl3b3JkPjxrZXl3b3JkPnBv
bGljeTwva2V5d29yZD48a2V5d29yZD5wcmFjdGljZTwva2V5d29yZD48a2V5d29yZD5SZXNlYXJj
aDwva2V5d29yZD48a2V5d29yZD5yZXZpZXc8L2tleXdvcmQ+PGtleXdvcmQ+dGhlcmFweTwva2V5
d29yZD48a2V5d29yZD5Vbml2ZXJzaXRpZXM8L2tleXdvcmQ+PGtleXdvcmQ+dXNlcjwva2V5d29y
ZD48a2V5d29yZD51c2VyIGludm9sdmVtZW50PC9rZXl3b3JkPjxrZXl3b3JkPnVzZXJzPC9rZXl3
b3JkPjxrZXl3b3JkPldhbGVzPC9rZXl3b3JkPjwva2V5d29yZHM+PGRhdGVzPjx5ZWFyPjIwMDA8
L3llYXI+PHB1Yi1kYXRlcz48ZGF0ZT4yMDAwPC9kYXRlPjwvcHViLWRhdGVzPjwvZGF0ZXM+PHB1
Yi1sb2NhdGlvbj5DYXJkaWZmPC9wdWItbG9jYXRpb24+PHB1Ymxpc2hlcj5Vbml2ZXJzaXR5IG9m
IFdhbGVzIENvbGxlZ2Ugb2YgTWVkaWNpbmUsPC9wdWJsaXNoZXI+PGxhYmVsPjUxMFI8L2xhYmVs
Pjx1cmxzPjxyZWxhdGVkLXVybHM+PHVybD48c3R5bGUgZmFjZT0idW5kZXJsaW5lIiBmb250PSJk
ZWZhdWx0IiBzaXplPSIxMDAlIj5odHRwOi8vd3d3LmNhcmRpZmYuYWMudWsvbnVyc2luZy9wZGYv
VXNlcl9pbnZvbHZlbWVudF9Xb3JraW5nX1BhcGVyXzIwMDAucGRmPC9zdHlsZT48L3VybD48L3Jl
bGF0ZWQtdXJscz48L3VybHM+PHJlbW90ZS1kYXRhYmFzZS1wcm92aWRlcj5NRDwvcmVtb3RlLWRh
dGFiYXNlLXByb3Zp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3MDwvUmVjTnVtPjxEaXNwbGF5VGV4dD4oQWxhYmFz
dGVyIGV0IGFsLiAyMDAwOyBDb3R0ZXJlbGwgMjAwODsgQ2Fzd2VsbCBldCBhbC4gMjAxNzsgTWFy
c2ggZXQgYWwuIDIwMTcpPC9EaXNwbGF5VGV4dD48cmVjb3JkPjxyZWMtbnVtYmVyPjE1NzcwPC9y
ZWMtbnVtYmVyPjxmb3JlaWduLWtleXM+PGtleSBhcHA9IkVOIiBkYi1pZD0iZWRhOTllc3I5YXJw
NTJlMjB2MnBmdHo0cnA1czl4MGV2ZWY1IiB0aW1lc3RhbXA9IjE1NTQzNzEyOTkiPjE1NzcwPC9r
ZXk+PGtleSBhcHA9IkVOV2ViIiBkYi1pZD0iIj4wPC9rZXk+PC9mb3JlaWduLWtleXM+PHJlZi10
eXBlIG5hbWU9IkpvdXJuYWwgQXJ0aWNsZSI+MTc8L3JlZi10eXBlPjxjb250cmlidXRvcnM+PGF1
dGhvcnM+PGF1dGhvcj5DYXN3ZWxsLCBHbGVueXM8L2F1dGhvcj48YXV0aG9yPkhhcmR5LCBCZXRo
PC9hdXRob3I+PGF1dGhvcj5Fd2luZywgR2FpbDwvYXV0aG9yPjxhdXRob3I+S2VubmVkeSwgU2hl
aWxhPC9hdXRob3I+PGF1dGhvcj5TZXltb3VyLCBKYW5lPC9hdXRob3I+PC9hdXRob3JzPjwvY29u
dHJpYnV0b3JzPjx0aXRsZXM+PHRpdGxlPlN1cHBvcnRpbmcgZmFtaWx5IGNhcmVycyBpbiBob21l
LWJhc2VkIGVuZC1vZi1saWZlIGNhcmU6IHVzaW5nIHBhcnRpY2lwYXRvcnkgYWN0aW9uIHJlc2Vh
cmNoIHRvIGRldmVsb3AgYSB0cmFpbmluZyBwcm9ncmFtbWUgZm9yIHN1cHBvcnQgd29ya2VycyBh
bmQgdm9sdW50ZWVyczwvdGl0bGU+PHNlY29uZGFyeS10aXRsZT5CTUogU3VwcG9ydGl2ZSAmYW1w
OyBQYWxsaWF0aXZlIENhcmU8L3NlY29uZGFyeS10aXRsZT48L3RpdGxlcz48cGVyaW9kaWNhbD48
ZnVsbC10aXRsZT5CTUogU3VwcG9ydGl2ZSAmYW1wOyBQYWxsaWF0aXZlIENhcmU8L2Z1bGwtdGl0
bGU+PGFiYnItMT5CTUogU3VwcG9ydCBQYWxsaWF0IENhcmU8L2FiYnItMT48L3BlcmlvZGljYWw+
PHBhZ2VzPjEtNzwvcGFnZXM+PHZvbHVtZT4wPC92b2x1bWU+PHJlcHJpbnQtZWRpdGlvbj5pbiBm
aWxlPC9yZXByaW50LWVkaXRpb24+PGRhdGVzPjx5ZWFyPjIwMTc8L3llYXI+PC9kYXRlcz48aXNi
bj4yMDQ1LTQzNVg8L2lzYm4+PHVybHM+PHJlbGF0ZWQtdXJscz48dXJsPmh0dHA6Ly9zcGNhcmUu
Ym1qLmNvbS9jb250ZW50L2Vhcmx5LzIwMTcvMDgvMDIvYm1qc3BjYXJlLTIwMTctMDAxMzE3PC91
cmw+PC9yZWxhdGVkLXVybHM+PC91cmxzPjxyZW1vdGUtZGF0YWJhc2UtcHJvdmlkZXI+RS1QQ1NB
RzwvcmVtb3RlLWRhdGFiYXNlLXByb3ZpZGVyPjwvcmVjb3JkPjwvQ2l0ZT48Q2l0ZT48UmVjTnVt
PjE2NjM5PC9SZWNOdW0+PHJlY29yZD48cmVjLW51bWJlcj4xNjYzOTwvcmVjLW51bWJlcj48Zm9y
ZWlnbi1rZXlzPjxrZXkgYXBwPSJFTiIgZGItaWQ9ImVkYTk5ZXNyOWFycDUyZTIwdjJwZnR6NHJw
NXM5eDBldmVmNSIgdGltZXN0YW1wPSIxNTU0MzcxMjk5Ij4xNjYzOTwva2V5PjxrZXkgYXBwPSJF
TldlYiIgZGItaWQ9IiI+MDwva2V5PjwvZm9yZWlnbi1rZXlzPjxyZWYtdHlwZSBuYW1lPSJKb3Vy
bmFsIEFydGljbGUiPjE3PC9yZWYtdHlwZT48Y29udHJpYnV0b3JzPjxhdXRob3JzPjxhdXRob3I+
Q290dGVyZWxsLCBQaGlsPC9hdXRob3I+PC9hdXRob3JzPjwvY29udHJpYnV0b3JzPjx0aXRsZXM+
PHRpdGxlPkV4cGxvcmluZyB0aGUgdmFsdWUgb2Ygc2VydmljZSB1c2VyIGludm9sdmVtZW50IGlu
IGRhdGEgYW5hbHlzaXM64oCYT3VyIGludGVycHJldGF0aW9uIGlzIGFib3V0IHdoYXQgbGllcyBi
ZWxvdyB0aGUgc3VyZmFjZeKAmTwvdGl0bGU+PHNlY29uZGFyeS10aXRsZT5FZHVjYXRpb25hbCBB
Y3Rpb24gUmVzZWFyY2g8L3NlY29uZGFyeS10aXRsZT48L3RpdGxlcz48cGVyaW9kaWNhbD48ZnVs
bC10aXRsZT5FZHVjYXRpb25hbCBBY3Rpb24gUmVzZWFyY2g8L2Z1bGwtdGl0bGU+PGFiYnItMT5F
ZHVjIEFjdGlvbiBSZXM8L2FiYnItMT48L3BlcmlvZGljYWw+PHBhZ2VzPjUtMTc8L3BhZ2VzPjx2
b2x1bWU+MTY8L3ZvbHVtZT48bnVtYmVyPjE8L251bWJlcj48cmVwcmludC1lZGl0aW9uPmluIGZp
bGU8L3JlcHJpbnQtZWRpdGlvbj48ZGF0ZXM+PHllYXI+MjAwODwveWVhcj48L2RhdGVzPjxpc2Ju
PjA5NjUtMDc5MjwvaXNibj48dXJscz48cmVsYXRlZC11cmxzPjx1cmw+aHR0cDovL3d3dy50YW5k
Zm9ubGluZS5jb20vZG9pL2Ficy8xMC4xMDgwLzA5NjUwNzkwNzAxODMzMDYzPC91cmw+PC9yZWxh
dGVkLXVybHM+PC91cmxzPjxyZW1vdGUtZGF0YWJhc2UtcHJvdmlkZXI+QXV0aG9yPC9yZW1vdGUt
ZGF0YWJhc2UtcHJvdmlkZXI+PC9yZWNvcmQ+PC9DaXRlPjxDaXRlPjxSZWNOdW0+MTY0NDk8L1Jl
Y051bT48cmVjb3JkPjxyZWMtbnVtYmVyPjE2NDQ5PC9yZWMtbnVtYmVyPjxmb3JlaWduLWtleXM+
PGtleSBhcHA9IkVOIiBkYi1pZD0iZWRhOTllc3I5YXJwNTJlMjB2MnBmdHo0cnA1czl4MGV2ZWY1
IiB0aW1lc3RhbXA9IjE1MDU0NjU0OTIiPjE2NDQ5PC9rZXk+PC9mb3JlaWduLWtleXM+PHJlZi10
eXBlIG5hbWU9IkpvdXJuYWwgQXJ0aWNsZSI+MTc8L3JlZi10eXBlPjxjb250cmlidXRvcnM+PGF1
dGhvcnM+PGF1dGhvcj5NYXJzaCwgUGF1bGluZTwvYXV0aG9yPjxhdXRob3I+R2FydHJlbGwsIEdh
YnJpZWxsZTwvYXV0aG9yPjxhdXRob3I+RWdnLCBHd2VuPC9hdXRob3I+PGF1dGhvcj5Ob2xhbiwg
QW5kcmV3PC9hdXRob3I+PGF1dGhvcj5Dcm9zcywgTWVyeWxpbjwvYXV0aG9yPjwvYXV0aG9ycz48
L2NvbnRyaWJ1dG9ycz48dGl0bGVzPjx0aXRsZT5FbmQtb2YtTGlmZSBjYXJlIGluIGEgY29tbXVu
aXR5IGdhcmRlbjogRmluZGluZ3MgZnJvbSBhIFBhcnRpY2lwYXRvcnkgQWN0aW9uIFJlc2VhcmNo
IHByb2plY3QgaW4gcmVnaW9uYWwgQXVzdHJhbGlhPC90aXRsZT48c2Vjb25kYXJ5LXRpdGxlPkhl
YWx0aCAmYW1wOyBQbGFjZTwvc2Vjb25kYXJ5LXRpdGxlPjwvdGl0bGVzPjxwZXJpb2RpY2FsPjxm
dWxsLXRpdGxlPkhlYWx0aCAmYW1wOyBQbGFjZTwvZnVsbC10aXRsZT48YWJici0xPkhlYWx0aCBQ
bGFjZTwvYWJici0xPjwvcGVyaW9kaWNhbD48cGFnZXM+MTEwLTExNjwvcGFnZXM+PHZvbHVtZT40
NTwvdm9sdW1lPjxyZXByaW50LWVkaXRpb24+aW4gZmlsZTwvcmVwcmludC1lZGl0aW9uPjxkYXRl
cz48eWVhcj4yMDE3PC95ZWFyPjwvZGF0ZXM+PGlzYm4+MTM1My04MjkyPC9pc2JuPjx1cmxzPjxy
ZWxhdGVkLXVybHM+PHVybD5odHRwOi8vd3d3LnNjaWVuY2VkaXJlY3QuY29tL3NjaWVuY2UvYXJ0
aWNsZS9waWkvUzEzNTM4MjkyMTYzMDI5Njk8L3VybD48L3JlbGF0ZWQtdXJscz48L3VybHM+PHJl
bW90ZS1kYXRhYmFzZS1wcm92aWRlcj5DSU5BSEw8L3JlbW90ZS1kYXRhYmFzZS1wcm92aWRlcj48
L3JlY29yZD48L0NpdGU+PENpdGU+PFJlY051bT42MTEwPC9SZWNOdW0+PHJlY29yZD48cmVjLW51
bWJlcj42MTEwPC9yZWMtbnVtYmVyPjxmb3JlaWduLWtleXM+PGtleSBhcHA9IkVOIiBkYi1pZD0i
ZWRhOTllc3I5YXJwNTJlMjB2MnBmdHo0cnA1czl4MGV2ZWY1IiB0aW1lc3RhbXA9IjE1NTQzNzEy
OTkiPjYxMTA8L2tleT48a2V5IGFwcD0iRU5XZWIiIGRiLWlkPSIiPjA8L2tleT48L2ZvcmVpZ24t
a2V5cz48cmVmLXR5cGUgbmFtZT0iUmVwb3J0Ij4yNzwvcmVmLXR5cGU+PGNvbnRyaWJ1dG9ycz48
YXV0aG9ycz48YXV0aG9yPkFsYWJhc3RlciwgRS48L2F1dGhvcj48YXV0aG9yPkFsbGVuLCBELjwv
YXV0aG9yPjxhdXRob3I+Rm90aGVyZ2lsbCwgQS48L2F1dGhvcj48YXV0aG9yPkhhbmtzLCBDLjwv
YXV0aG9yPjxhdXRob3I+SGFubmlnYW4sIEIuPC9hdXRob3I+PGF1dGhvcj5Mb3dlcywgTC48L2F1
dGhvcj48YXV0aG9yPkx5bmUsIFAuPC9hdXRob3I+PGF1dGhvcj5Ob3J0aHdheWEsIFIuPC9hdXRo
b3I+PGF1dGhvcj5QYXBhbmlrb2xhb3UsIFAuPC9hdXRob3I+PGF1dGhvcj5Qb29sZWIsIEsuPC9h
dXRob3I+PGF1dGhvcj5SeWFuLCBKLjwvYXV0aG9yPjxhdXRob3I+V2ViYmVyLCBJLjwvYXV0aG9y
PjxhdXRob3I+V2hhbGVjLCBaLjwvYXV0aG9yPjwvYXV0aG9ycz48dGVydGlhcnktYXV0aG9ycz48
YXV0aG9yPlVuaXZlcnNpdHkgb2YgV2FsZXMgQ29sbGVnZSBvZiBNZWRpY2luZSw8L2F1dGhvcj48
L3RlcnRpYXJ5LWF1dGhvcnM+PC9jb250cmlidXRvcnM+PGF1dGgtYWRkcmVzcz5OdXJzaW5nLCBI
ZWFsdGggYW5kIFNvY2lhbCBDYXJlIFJlc2VhcmNoIENlbnRyZSYjeEQ7U2Nob29sIG9mIE51cnNp
bmcgYW5kIE1pZHdpZmVyeSBTdHVkaWVzJiN4RDtVbml2ZXJzaXR5IG9mIFdhbGVzIENvbGxlZ2Ug
b2YgTWVkaWNpbmUmI3hEO1R5IERld2kgU2FudCYjeEQ7SGVhdGggUGFyaywgQ2FyZGlmZiwgQ0Yx
NCA0WE4mI3hEO1RlbGVwaG9uZTogMDI5IDIwNzQgMzc2My4gRW1haWw6IEhhbmtzQ01AY2FyZGlm
Zi5hYy51azwvYXV0aC1hZGRyZXNzPjx0aXRsZXM+PHRpdGxlPlVzZXIgaW52b2x2ZW1lbnQgaW4g
dXNlci1mb2N1c2VkIHJlc2VhcmNoPzwvdGl0bGU+PC90aXRsZXM+PHBhZ2VzPjEtMjE8L3BhZ2Vz
PjxyZXByaW50LWVkaXRpb24+aW4gZmlsZTwvcmVwcmludC1lZGl0aW9uPjxrZXl3b3Jkcz48a2V5
d29yZD5hcHByYWlzYWw8L2tleXdvcmQ+PGtleXdvcmQ+QXdhcmVuZXNzPC9rZXl3b3JkPjxrZXl3
b3JkPmNhcmU8L2tleXdvcmQ+PGtleXdvcmQ+Y29tbXVuaXR5PC9rZXl3b3JkPjxrZXl3b3JkPmRp
c2FiaWxpdHk8L2tleXdvcmQ+PGtleXdvcmQ+SGVhbHRoPC9rZXl3b3JkPjxrZXl3b3JkPkhlYWx0
aC1DYXJlPC9rZXl3b3JkPjxrZXl3b3JkPmhlYWx0aCBjYXJlPC9rZXl3b3JkPjxrZXl3b3JkPkhl
YWx0aCBTZXJ2aWNlczwva2V5d29yZD48a2V5d29yZD5pbnZvbHZlbWVudDwva2V5d29yZD48a2V5
d29yZD5MZWFybmluZzwva2V5d29yZD48a2V5d29yZD5saXRlcmF0dXJlPC9rZXl3b3JkPjxrZXl3
b3JkPm1lZGljaW5lPC9rZXl3b3JkPjxrZXl3b3JkPk1lbnRhbCBIZWFsdGg8L2tleXdvcmQ+PGtl
eXdvcmQ+TWlkd2lmZXJ5PC9rZXl3b3JkPjxrZXl3b3JkPm51cnNpbmc8L2tleXdvcmQ+PGtleXdv
cmQ+UGVvcGxlPC9rZXl3b3JkPjxrZXl3b3JkPnBsYW5uaW5nPC9rZXl3b3JkPjxrZXl3b3JkPnBv
bGljeTwva2V5d29yZD48a2V5d29yZD5wcmFjdGljZTwva2V5d29yZD48a2V5d29yZD5SZXNlYXJj
aDwva2V5d29yZD48a2V5d29yZD5yZXZpZXc8L2tleXdvcmQ+PGtleXdvcmQ+dGhlcmFweTwva2V5
d29yZD48a2V5d29yZD5Vbml2ZXJzaXRpZXM8L2tleXdvcmQ+PGtleXdvcmQ+dXNlcjwva2V5d29y
ZD48a2V5d29yZD51c2VyIGludm9sdmVtZW50PC9rZXl3b3JkPjxrZXl3b3JkPnVzZXJzPC9rZXl3
b3JkPjxrZXl3b3JkPldhbGVzPC9rZXl3b3JkPjwva2V5d29yZHM+PGRhdGVzPjx5ZWFyPjIwMDA8
L3llYXI+PHB1Yi1kYXRlcz48ZGF0ZT4yMDAwPC9kYXRlPjwvcHViLWRhdGVzPjwvZGF0ZXM+PHB1
Yi1sb2NhdGlvbj5DYXJkaWZmPC9wdWItbG9jYXRpb24+PHB1Ymxpc2hlcj5Vbml2ZXJzaXR5IG9m
IFdhbGVzIENvbGxlZ2Ugb2YgTWVkaWNpbmUsPC9wdWJsaXNoZXI+PGxhYmVsPjUxMFI8L2xhYmVs
Pjx1cmxzPjxyZWxhdGVkLXVybHM+PHVybD48c3R5bGUgZmFjZT0idW5kZXJsaW5lIiBmb250PSJk
ZWZhdWx0IiBzaXplPSIxMDAlIj5odHRwOi8vd3d3LmNhcmRpZmYuYWMudWsvbnVyc2luZy9wZGYv
VXNlcl9pbnZvbHZlbWVudF9Xb3JraW5nX1BhcGVyXzIwMDAucGRmPC9zdHlsZT48L3VybD48L3Jl
bGF0ZWQtdXJscz48L3VybHM+PHJlbW90ZS1kYXRhYmFzZS1wcm92aWRlcj5NRDwvcmVtb3RlLWRh
dGFiYXNlLXByb3Zp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labaster et al. 2000; Cotterell 2008; Caswell et al. 2017; Marsh et al. 201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times patients felt obliged to take part in involvement or were concerned about possible repercussions to their care if they expressed negative opinions. One paper recommended stressing the voluntary nature of involvemen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15&lt;/RecNum&gt;&lt;DisplayText&gt;(Beresford 2007)&lt;/DisplayText&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grateful patient syndrome’ was mentioned, where people at a challenging time in their life may be overly positiv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15&lt;/RecNum&gt;&lt;DisplayText&gt;(Beresford 2007)&lt;/DisplayText&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lso, there were indications that older people were less likely to complain as they had lower expectation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55BC655C" w14:textId="77777777" w:rsidR="005E2CF5" w:rsidRPr="005E2CF5" w:rsidRDefault="005E2CF5" w:rsidP="005E2CF5">
      <w:pPr>
        <w:spacing w:after="0" w:line="240" w:lineRule="auto"/>
        <w:rPr>
          <w:rFonts w:ascii="Calibri" w:eastAsia="Times New Roman" w:hAnsi="Calibri" w:cs="Calibri"/>
          <w:sz w:val="24"/>
          <w:szCs w:val="24"/>
          <w:lang w:eastAsia="en-GB"/>
        </w:rPr>
      </w:pPr>
    </w:p>
    <w:p w14:paraId="37896772" w14:textId="560C03FD"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ransparency, accountability, openness and honesty were all discussed, in particular the need to be open about the unknown aspects of studies and the importance of congruency between real and stated aim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558&lt;/RecNum&gt;&lt;DisplayText&gt;(Cotterell and Paine 2012)&lt;/DisplayText&gt;&lt;record&gt;&lt;rec-number&gt;16558&lt;/rec-number&gt;&lt;foreign-keys&gt;&lt;key app="EN" db-id="eda99esr9arp52e20v2pftz4rp5s9x0evef5" timestamp="1554371299"&gt;16558&lt;/key&gt;&lt;key app="ENWeb" db-id=""&gt;0&lt;/key&gt;&lt;/foreign-keys&gt;&lt;ref-type name="Book Section"&gt;5&lt;/ref-type&gt;&lt;contributors&gt;&lt;authors&gt;&lt;author&gt;Cotterell, Phil&lt;/author&gt;&lt;author&gt;Paine, Mandy&lt;/author&gt;&lt;/authors&gt;&lt;/contributors&gt;&lt;titles&gt;&lt;title&gt;Involving a Marginalized group in Research and analysis–People with life limiting Conditions&lt;/title&gt;&lt;secondary-title&gt;Social Care, Service Users and User Involvement&lt;/secondary-title&gt;&lt;tertiary-title&gt;Research Highlights in Social Work Series&lt;/tertiary-title&gt;&lt;/titles&gt;&lt;periodical&gt;&lt;full-title&gt;Social Care, Service Users and User Involvement&lt;/full-title&gt;&lt;/periodical&gt;&lt;pages&gt;161-172&lt;/pages&gt;&lt;number&gt;55&lt;/number&gt;&lt;section&gt;9&lt;/section&gt;&lt;reprint-edition&gt;in file&lt;/reprint-edition&gt;&lt;dates&gt;&lt;year&gt;2012&lt;/year&gt;&lt;/dates&gt;&lt;pub-location&gt;London&lt;/pub-location&gt;&lt;publisher&gt;Jessica Kingsley Publishers&lt;/publisher&gt;&lt;isbn&gt;1849050759&lt;/isbn&gt;&lt;urls&gt;&lt;/urls&gt;&lt;remote-database-provider&gt;Author&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and Paine 2012)</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Respect and trust were considered important to develop collaborative relationships between patients and researchers. Flexibility was recommended, to enable people to decide when and how to be involved - important for both carers who had responsibilities and patients, whose health condition may fluctuate or progres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584&lt;/RecNum&gt;&lt;DisplayText&gt;(Collaboration for Leadership in Applied Health Research and Care Greater Manchester 2016)&lt;/DisplayText&gt;&lt;record&gt;&lt;rec-number&gt;15584&lt;/rec-number&gt;&lt;foreign-keys&gt;&lt;key app="EN" db-id="eda99esr9arp52e20v2pftz4rp5s9x0evef5" timestamp="1554371299"&gt;15584&lt;/key&gt;&lt;key app="ENWeb" db-id=""&gt;0&lt;/key&gt;&lt;/foreign-keys&gt;&lt;ref-type name="Report"&gt;27&lt;/ref-type&gt;&lt;contributors&gt;&lt;authors&gt;&lt;author&gt;Collaboration for Leadership in Applied Health Research and Care Greater Manchester,&lt;/author&gt;&lt;/authors&gt;&lt;tertiary-authors&gt;&lt;author&gt;CLAHRC GM, &lt;/author&gt;&lt;author&gt;NIHR,&lt;/author&gt;&lt;/tertiary-authors&gt;&lt;/contributors&gt;&lt;titles&gt;&lt;title&gt;Next steps for end-of-life research. Research priorities defined for Greater Manchester&lt;/title&gt;&lt;/titles&gt;&lt;reprint-edition&gt;in file&lt;/reprint-edition&gt;&lt;dates&gt;&lt;year&gt;2016&lt;/year&gt;&lt;/dates&gt;&lt;pub-location&gt;Manchester&lt;/pub-location&gt;&lt;urls&gt;&lt;related-urls&gt;&lt;url&gt;http://clahrc-gm.nihr.ac.uk/our-work/end-of-life/end-of-life-priority-setting/&lt;/url&gt;&lt;/related-urls&gt;&lt;/urls&gt;&lt;remote-database-provider&gt;JLA&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aboration for Leadership in Applied Health Research and Care Greater Manchester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2D523EE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744107D" w14:textId="0339FCEC"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Vulnerability was a common theme as it was a difficult time in people’s lives. Public members were often experiencing massive change, some felt overwhelmed, had fears for the future or were facing possible financial uncertainty. Some had little time, non-essential commitments may be rejected or people may be pre-occupied with other things. Patients may be feeling unwell or experiencing fatigue, some had highly symptomatic conditions, a short disease duration or poor prognosis, or may be facing death. Carers were facing bereavement, coping with loss, the prospect of loneliness or isolation </w:t>
      </w:r>
      <w:r w:rsidR="00C445FA">
        <w:rPr>
          <w:rFonts w:ascii="Calibri" w:eastAsia="Times New Roman" w:hAnsi="Calibri" w:cs="Calibri"/>
          <w:sz w:val="24"/>
          <w:szCs w:val="24"/>
          <w:lang w:eastAsia="en-GB"/>
        </w:rPr>
        <w:fldChar w:fldCharType="begin">
          <w:fldData xml:space="preserve">PEVuZE5vdGU+PENpdGU+PFJlY051bT4xNTI0NTwvUmVjTnVtPjxEaXNwbGF5VGV4dD4oU21hbGwg
YW5kIFJob2RlcyAyMDAwOyBOYXRpb25hbCBDb3VuY2lsIGZvciBQYWxsaWF0aXZlIENhcmUgMjAw
NDsgQ290dGVyZWxsIGV0IGFsLiAyMDA3OyBHb29kbWFuIGV0IGFsLiAyMDExOyBHb3R0IGV0IGFs
LiAyMDEzOyBQYWxsaWF0aXZlIGFuZCBlbmQgb2YgbGlmZSBjYXJlIFByaW9yaXR5IFNldHRpbmcg
UGFydG5lcnNoaXAgKFBlb2xjUFNQKSAyMDEzKTwvRGlzcGxheVRleHQ+PHJlY29yZD48cmVjLW51
bWJlcj4xNTI0NTwvcmVjLW51bWJlcj48Zm9yZWlnbi1rZXlzPjxrZXkgYXBwPSJFTiIgZGItaWQ9
ImVkYTk5ZXNyOWFycDUyZTIwdjJwZnR6NHJwNXM5eDBldmVmNSIgdGltZXN0YW1wPSIxNTU0Mzcx
Mjk5Ij4xNTI0NTwva2V5PjxrZXkgYXBwPSJFTldlYiIgZGItaWQ9IiI+MDwva2V5PjwvZm9yZWln
bi1rZXlzPjxyZWYtdHlwZSBuYW1lPSJCb29rIFNlY3Rpb24iPjU8L3JlZi10eXBlPjxjb250cmli
dXRvcnM+PGF1dGhvcnM+PGF1dGhvcj5Db3R0ZXJlbGwsIFBoaWw8L2F1dGhvcj48YXV0aG9yPkNs
YXJrZSwgUGF1bGE8L2F1dGhvcj48YXV0aG9yPkNvd2RyZXksIERpPC9hdXRob3I+PGF1dGhvcj5L
YXBwLCBKb2huPC9hdXRob3I+PGF1dGhvcj5QYWluZSwgTWFuZHk8L2F1dGhvcj48YXV0aG9yPld5
bm4sIFJpY2s8L2F1dGhvcj48L2F1dGhvcnM+PHNlY29uZGFyeS1hdXRob3JzPjxhdXRob3I+SmFy
cmV0dCwgTC48L2F1dGhvcj48L3NlY29uZGFyeS1hdXRob3JzPjwvY29udHJpYnV0b3JzPjx0aXRs
ZXM+PHRpdGxlPkJlY29taW5nIGludm9sdmVkIGluIHJlc2VhcmNoOiBhIHNlcnZpY2UgdXNlciBs
ZWQgcmVzZWFyY2ggYWR2aXNvcnkgZ3JvdXA8L3RpdGxlPjxzZWNvbmRhcnktdGl0bGU+Q3JlYXRp
dmUgZW5nYWdlbWVudCBpbiBwYWxsaWF0aXZlIGNhcmU6IE5ldyBwZXJzcGVjdGl2ZXMgb24gdXNl
ciBpbnZvbHZlbWVudC48L3NlY29uZGFyeS10aXRsZT48L3RpdGxlcz48cmVwcmludC1lZGl0aW9u
PmluIGZpbGU8L3JlcHJpbnQtZWRpdGlvbj48ZGF0ZXM+PHllYXI+MjAwNzwveWVhcj48L2RhdGVz
PjxwdWItbG9jYXRpb24+QWJpbmdkb24sIFVLPC9wdWItbG9jYXRpb24+PHB1Ymxpc2hlcj5SYWRj
bGlmZmUgUHVibGlzaGluZyBMdGQ8L3B1Ymxpc2hlcj48dXJscz48cmVsYXRlZC11cmxzPjx1cmw+
aHR0cDovL2VwcmludHMuYnJpZ2h0b24uYWMudWsvNTQzOC88L3VybD48L3JlbGF0ZWQtdXJscz48
L3VybHM+PHJlbW90ZS1kYXRhYmFzZS1wcm92aWRlcj5JTlY8L3JlbW90ZS1kYXRhYmFzZS1wcm92
aWRlcj48L3JlY29yZD48L0NpdGU+PENpdGU+PFJlY051bT4xNTIzMjwvUmVjTnVtPjxyZWNvcmQ+
PHJlYy1udW1iZXI+MTUyMzI8L3JlYy1udW1iZXI+PGZvcmVpZ24ta2V5cz48a2V5IGFwcD0iRU4i
IGRiLWlkPSJlZGE5OWVzcjlhcnA1MmUyMHYycGZ0ejRycDVzOXgwZXZlZjUiIHRpbWVzdGFtcD0i
MTU1NDM3MTI5OSI+MTUyMzI8L2tleT48a2V5IGFwcD0iRU5XZWIiIGRiLWlkPSIiPjA8L2tleT48
L2ZvcmVpZ24ta2V5cz48cmVmLXR5cGUgbmFtZT0iUmVwb3J0Ij4yNzwvcmVmLXR5cGU+PGNvbnRy
aWJ1dG9ycz48YXV0aG9ycz48YXV0aG9yPk5hdGlvbmFsIENvdW5jaWwgZm9yIFBhbGxpYXRpdmUg
Q2FyZSw8L2F1dGhvcj48L2F1dGhvcnM+PHRlcnRpYXJ5LWF1dGhvcnM+PGF1dGhvcj5OQ1BDPC9h
dXRob3I+PC90ZXJ0aWFyeS1hdXRob3JzPjwvY29udHJpYnV0b3JzPjx0aXRsZXM+PHRpdGxlPkxp
c3RlbmluZyBUbyBVc2VyczogSGVscGluZyBwcm9mZXNzaW9uYWxzIGFkZHJlc3MgdXNlciBpbnZv
bHZlbWVudCBpbiBQYWxsaWF0aXZlIENhcmU8L3RpdGxlPjwvdGl0bGVzPjxyZXByaW50LWVkaXRp
b24+aW4gZmlsZSwgZnJvbSBTb05NIGZ1bmQ8L3JlcHJpbnQtZWRpdGlvbj48ZGF0ZXM+PHllYXI+
MjAwNDwveWVhcj48L2RhdGVzPjxwdWItbG9jYXRpb24+TG9uZG9uPC9wdWItbG9jYXRpb24+PHB1
Ymxpc2hlcj5OQ1BDPC9wdWJsaXNoZXI+PHVybHM+PHJlbGF0ZWQtdXJscz48dXJsPmh0dHBzOi8v
c2hvcC5ob3NwaWNldWsub3JnL2NvbGxlY3Rpb25zL2hvc3BpY2UtdWstcHVibGljYXRpb25zLWFu
ZC1yZXNvdXJjZXMvcHJvZHVjdHMvbGlzdGVuaW5nLXRvLXVzZXJzPC91cmw+PC9yZWxhdGVkLXVy
bHM+PC91cmxzPjxyZW1vdGUtZGF0YWJhc2UtcHJvdmlkZXI+TkNQQzwvcmVtb3RlLWRhdGFiYXNl
LXByb3ZpZGVyPjwvcmVjb3JkPjwvQ2l0ZT48Q2l0ZT48UmVjTnVtPjQzPC9SZWNOdW0+PHJlY29y
ZD48cmVjLW51bWJlcj40MzwvcmVjLW51bWJlcj48Zm9yZWlnbi1rZXlzPjxrZXkgYXBwPSJFTiIg
ZGItaWQ9ImVkYTk5ZXNyOWFycDUyZTIwdjJwZnR6NHJwNXM5eDBldmVmNSIgdGltZXN0YW1wPSIx
NTU0MzcxMjk5Ij40Mzwva2V5PjxrZXkgYXBwPSJFTldlYiIgZGItaWQ9IiI+MDwva2V5PjwvZm9y
ZWlnbi1rZXlzPjxyZWYtdHlwZSBuYW1lPSJKb3VybmFsIEFydGljbGUiPjE3PC9yZWYtdHlwZT48
Y29udHJpYnV0b3JzPjxhdXRob3JzPjxhdXRob3I+R290dCwgTS48L2F1dGhvcj48YXV0aG9yPklu
Z2xldG9uLCBDLjwvYXV0aG9yPjxhdXRob3I+R2FyZGluZXIsIEMuPC9hdXRob3I+PGF1dGhvcj5S
aWNoYXJkcywgTi48L2F1dGhvcj48YXV0aG9yPkNvYmIsIE0uPC9hdXRob3I+PGF1dGhvcj5SeWFu
LCBULjwvYXV0aG9yPjxhdXRob3I+Tm9ibGUsIEIuPC9hdXRob3I+PGF1dGhvcj5CZW5uZXR0LCBN
LjwvYXV0aG9yPjxhdXRob3I+U2V5bW91ciwgSi48L2F1dGhvcj48YXV0aG9yPldhcmQsIFMuPC9h
dXRob3I+PC9hdXRob3JzPjwvY29udHJpYnV0b3JzPjx0aXRsZXM+PHRpdGxlPlRyYW5zaXRpb25z
IHRvIHBhbGxpYXRpdmUgY2FyZSBmb3Igb2xkZXIgcGVvcGxlIGluIGFjdXRlIGhvc3BpdGFsczog
YSBtaXhlZC1tZXRob2RzIHN0dWR5PC90aXRsZT48c2Vjb25kYXJ5LXRpdGxlPkhlYWx0aCBTZXJ2
aWNlcyBhbmQgRGVsaXZlcnkgUmVzZWFyY2g8L3NlY29uZGFyeS10aXRsZT48L3RpdGxlcz48cGVy
aW9kaWNhbD48ZnVsbC10aXRsZT5IZWFsdGggU2VydmljZXMgYW5kIERlbGl2ZXJ5IFJlc2VhcmNo
PC9mdWxsLXRpdGxlPjwvcGVyaW9kaWNhbD48dm9sdW1lPjE8L3ZvbHVtZT48bnVtYmVyPjExPC9u
dW1iZXI+PHJlcHJpbnQtZWRpdGlvbj5pbiBmaWxlPC9yZXByaW50LWVkaXRpb24+PGtleXdvcmRz
PjxrZXl3b3JkPmNhcmU8L2tleXdvcmQ+PGtleXdvcmQ+SG9zcGl0YWxzPC9rZXl3b3JkPjxrZXl3
b3JkPm9sZGVyIHBlb3BsZTwva2V5d29yZD48a2V5d29yZD5PbGRlci1QZW9wbGU8L2tleXdvcmQ+
PGtleXdvcmQ+UGFsbGlhdGl2ZSBDYXJlPC9rZXl3b3JkPjxrZXl3b3JkPlBlb3BsZTwva2V5d29y
ZD48L2tleXdvcmRzPjxkYXRlcz48eWVhcj4yMDEzPC95ZWFyPjxwdWItZGF0ZXM+PGRhdGU+MjAx
MzwvZGF0ZT48L3B1Yi1kYXRlcz48L2RhdGVzPjxsYWJlbD43ODVHPC9sYWJlbD48dXJscz48cmVs
YXRlZC11cmxzPjx1cmw+PHN0eWxlIGZhY2U9InVuZGVybGluZSIgZm9udD0iZGVmYXVsdCIgc2l6
ZT0iMTAwJSI+aHR0cDovL3d3dy5uY2JpLm5sbS5uaWguZ292L2Jvb2tzL05CSzI1OTQ2My88L3N0
eWxlPjwvdXJsPjx1cmw+aHR0cDovL3d3dy5pbnZvLm9yZy51ay9yZXNvdXJjZS1jZW50cmUvbGli
cmFyaWVzL2V4YW1wbGVzL2V4YW1wbGVzLW9mLXB1YmxpYy1pbnZvbHZlbWVudC1pbi1zdHVkaWVz
LWZ1bmRlZC1ieS1uaWhyLWV2YWx1YXRpb24tdHJpYWxzLWFuZC1zdHVkaWVzLXByb2dyYW1tZXMv
PC91cmw+PC9yZWxhdGVkLXVybHM+PC91cmxzPjxyZW1vdGUtZGF0YWJhc2UtcHJvdmlkZXI+SU5W
PC9yZW1vdGUtZGF0YWJhc2UtcHJvdmlkZXI+PC9yZWNvcmQ+PC9DaXRlPjxDaXRlPjxSZWNOdW0+
MTU3MDI8L1JlY051bT48cmVjb3JkPjxyZWMtbnVtYmVyPjE1NzAyPC9yZWMtbnVtYmVyPjxmb3Jl
aWduLWtleXM+PGtleSBhcHA9IkVOIiBkYi1pZD0iZWRhOTllc3I5YXJwNTJlMjB2MnBmdHo0cnA1
czl4MGV2ZWY1IiB0aW1lc3RhbXA9IjE1NTQzNzEyOTkiPjE1NzAyPC9rZXk+PGtleSBhcHA9IkVO
V2ViIiBkYi1pZD0iIj4wPC9rZXk+PC9mb3JlaWduLWtleXM+PHJlZi10eXBlIG5hbWU9IlJlcG9y
dCI+Mjc8L3JlZi10eXBlPjxjb250cmlidXRvcnM+PGF1dGhvcnM+PGF1dGhvcj5QYWxsaWF0aXZl
IGFuZCBlbmQgb2YgbGlmZSBjYXJlIFByaW9yaXR5IFNldHRpbmcgUGFydG5lcnNoaXAgKFBlb2xj
UFNQKSw8L2F1dGhvcj48L2F1dGhvcnM+PHRlcnRpYXJ5LWF1dGhvcnM+PGF1dGhvcj5KYW1lcyBM
aW5kIEFsbGlhbmNlLDwvYXV0aG9yPjwvdGVydGlhcnktYXV0aG9ycz48L2NvbnRyaWJ1dG9ycz48
dGl0bGVzPjx0aXRsZT5QdXR0aW5nIHBhdGllbnRzLCBjYXJlcnMgYW5kIGNsaW5pY2lhbnMgYXQg
dGhlIGhlYXJ0IG9mIHBhbGxpYXRpdmUgYW5kIGVuZCBvZiBsaWZlIGNhcmUgcmVzZWFyY2g8L3Rp
dGxlPjwvdGl0bGVzPjxyZXByaW50LWVkaXRpb24+aW4gZmlsZTwvcmVwcmludC1lZGl0aW9uPjxk
YXRlcz48eWVhcj4yMDEzPC95ZWFyPjwvZGF0ZXM+PHB1Yi1sb2NhdGlvbj5Mb25kb248L3B1Yi1s
b2NhdGlvbj48cHVibGlzaGVyPkphbWVzIExpbmQgQWxsaWFuY2U8L3B1Ymxpc2hlcj48dXJscz48
cmVsYXRlZC11cmxzPjx1cmw+aHR0cHM6Ly93d3cubWFyaWVjdXJpZS5vcmcudWsvbWVkaWEvcHJl
c3MtcmVsZWFzZXMvcHV0dGluZy1wYXRpZW50cy1jYXJlcnMtYW5kLWNsaW5pY2lhbnMtYXQtdGhl
LWhlYXJ0LW9mLXBhbGxpYXRpdmUtYW5kLWVuZC1vZi1saWZlLWNhcmUtcmVzZWFyY2gvMTAzMzgx
PC91cmw+PHVybD5odHRwOi8vd3d3LmpsYS5uaWhyLmFjLnVrL3ByaW9yaXR5LXNldHRpbmctcGFy
dG5lcnNoaXBzL3BhbGxpYXRpdmUtYW5kLWVuZC1vZi1saWZlLWNhcmUvPC91cmw+PC9yZWxhdGVk
LXVybHM+PC91cmxzPjxyZW1vdGUtZGF0YWJhc2UtcHJvdmlkZXI+TUM8L3JlbW90ZS1kYXRhYmFz
ZS1wcm92aWRlcj48L3JlY29yZD48L0NpdGU+PENpdGU+PFJlY051bT42NzwvUmVjTnVtPjxyZWNv
cmQ+PHJlYy1udW1iZXI+Njc8L3JlYy1udW1iZXI+PGZvcmVpZ24ta2V5cz48a2V5IGFwcD0iRU4i
IGRiLWlkPSJlZGE5OWVzcjlhcnA1MmUyMHYycGZ0ejRycDVzOXgwZXZlZjUiIHRpbWVzdGFtcD0i
MTU1NDM3MTI5OSI+Njc8L2tleT48a2V5IGFwcD0iRU5XZWIiIGRiLWlkPSIiPjA8L2tleT48L2Zv
cmVpZ24ta2V5cz48cmVmLXR5cGUgbmFtZT0iSm91cm5hbCBBcnRpY2xlIj4xNzwvcmVmLXR5cGU+
PGNvbnRyaWJ1dG9ycz48YXV0aG9ycz48YXV0aG9yPkdvb2RtYW4sIEMuPC9hdXRob3I+PGF1dGhv
cj5NYXRoaWUsIEUuPC9hdXRob3I+PGF1dGhvcj5Db3dlLCBNLjwvYXV0aG9yPjxhdXRob3I+TWVu
ZG96YSwgQS48L2F1dGhvcj48YXV0aG9yPldlc3R3b29kLCBELjwvYXV0aG9yPjxhdXRob3I+TXVu
ZGF5LCBELjwvYXV0aG9yPjxhdXRob3I+V2lsc29uLCBQLk0uPC9hdXRob3I+PGF1dGhvcj5DcmFu
ZywgQy48L2F1dGhvcj48YXV0aG9yPkZyb2dnYXR0LCBLLjwvYXV0aG9yPjxhdXRob3I+SWxpZmZl
LCBTLjwvYXV0aG9yPjwvYXV0aG9ycz48L2NvbnRyaWJ1dG9ycz48dGl0bGVzPjx0aXRsZT5UYWxr
aW5nIGFib3V0IGxpdmluZyBhbmQgZHlpbmcgd2l0aCB0aGUgb2xkZXN0IG9sZDogcHVibGljIGlu
dm9sdmVtZW50IGluIGEgc3R1ZHkgb24gZW5kIG9mIGxpZmUgY2FyZSBpbiBjYXJlIGhvbWVzPC90
aXRsZT48c2Vjb25kYXJ5LXRpdGxlPkJNQyBwYWxsaWF0aXZlIGNhcmU8L3NlY29uZGFyeS10aXRs
ZT48L3RpdGxlcz48cGVyaW9kaWNhbD48ZnVsbC10aXRsZT5CTUMgUGFsbGlhdGl2ZSBDYXJlPC9m
dWxsLXRpdGxlPjxhYmJyLTE+Qk1DIFBhbGxpYXQgQ2FyZTwvYWJici0xPjwvcGVyaW9kaWNhbD48
cGFnZXM+MjA8L3BhZ2VzPjx2b2x1bWU+MTA8L3ZvbHVtZT48bnVtYmVyPjE8L251bWJlcj48cmVw
cmludC1lZGl0aW9uPmluIGZpbGU8L3JlcHJpbnQtZWRpdGlvbj48a2V5d29yZHM+PGtleXdvcmQ+
Y2FyZTwva2V5d29yZD48a2V5d29yZD5pbnZvbHZlbWVudDwva2V5d29yZD48L2tleXdvcmRzPjxk
YXRlcz48eWVhcj4yMDExPC95ZWFyPjxwdWItZGF0ZXM+PGRhdGU+MjAxMTwvZGF0ZT48L3B1Yi1k
YXRlcz48L2RhdGVzPjxpc2JuPjE0NzItNjg0WDwvaXNibj48bGFiZWw+ODA3RzwvbGFiZWw+PHVy
bHM+PC91cmxzPjxyZW1vdGUtZGF0YWJhc2UtcHJvdmlkZXI+SU5WPC9yZW1vdGUtZGF0YWJhc2Ut
cHJvdmlkZXI+PC9yZWNvcmQ+PC9DaXRlPjxDaXRlPjxSZWNOdW0+NzEyPC9SZWNOdW0+PHJlY29y
ZD48cmVjLW51bWJlcj43MTI8L3JlYy1udW1iZXI+PGZvcmVpZ24ta2V5cz48a2V5IGFwcD0iRU4i
IGRiLWlkPSJlZGE5OWVzcjlhcnA1MmUyMHYycGZ0ejRycDVzOXgwZXZlZjUiIHRpbWVzdGFtcD0i
MTQ2NjA3ODkxNCI+NzEyPC9rZXk+PC9mb3JlaWduLWtleXM+PHJlZi10eXBlIG5hbWU9IkJvb2si
PjY8L3JlZi10eXBlPjxjb250cmlidXRvcnM+PGF1dGhvcnM+PGF1dGhvcj5TbWFsbCwgTi48L2F1
dGhvcj48YXV0aG9yPlJob2RlcywgUC48L2F1dGhvcj48L2F1dGhvcnM+PC9jb250cmlidXRvcnM+
PHRpdGxlcz48dGl0bGU+VG9vIElsbCB0byBUYWxrPyBVc2VyIGludm9sdmVtZW50IGFuZCBwYWxs
aWF0aXZlIGNhcmU8L3RpdGxlPjwvdGl0bGVzPjxyZXByaW50LWVkaXRpb24+aW4gZmlsZTwvcmVw
cmludC1lZGl0aW9uPjxrZXl3b3Jkcz48a2V5d29yZD5jYXJlPC9rZXl3b3JkPjxrZXl3b3JkPkNv
bW11bmljYXRpb248L2tleXdvcmQ+PGtleXdvcmQ+RGlzZWFzZTwva2V5d29yZD48a2V5d29yZD5I
ZWFsdGg8L2tleXdvcmQ+PGtleXdvcmQ+aGVhbHRoIGFuZCBzb2NpYWwgY2FyZTwva2V5d29yZD48
a2V5d29yZD5IZWFsdGggUG9saWN5PC9rZXl3b3JkPjxrZXl3b3JkPkhlYWx0aCBTZXJ2aWNlczwv
a2V5d29yZD48a2V5d29yZD5pbmZvcm1hdGlvbjwva2V5d29yZD48a2V5d29yZD5pbnZvbHZlbWVu
dDwva2V5d29yZD48a2V5d29yZD5saXRlcmF0dXJlPC9rZXl3b3JkPjxrZXl3b3JkPk11bHRpcGxl
IFNjbGVyb3Npczwva2V5d29yZD48a2V5d29yZD5QYWxsaWF0aXZlIENhcmU8L2tleXdvcmQ+PGtl
eXdvcmQ+UGVvcGxlPC9rZXl3b3JkPjxrZXl3b3JkPnBvbGljeTwva2V5d29yZD48a2V5d29yZD5w
cmFjdGljZTwva2V5d29yZD48a2V5d29yZD5wcm9mZXNzaW9uYWw8L2tleXdvcmQ+PGtleXdvcmQ+
Um9sZTwva2V5d29yZD48a2V5d29yZD5zZWxmLWhlbHA8L2tleXdvcmQ+PGtleXdvcmQ+U2VsZi1I
ZWxwIEdyb3Vwczwva2V5d29yZD48a2V5d29yZD5TZXJ2aWNlczwva2V5d29yZD48a2V5d29yZD5T
b2NpYWwgQ2FyZTwva2V5d29yZD48a2V5d29yZD5TdHVkZW50czwva2V5d29yZD48a2V5d29yZD51
c2VyPC9rZXl3b3JkPjxrZXl3b3JkPnVzZXIgaW52b2x2ZW1lbnQ8L2tleXdvcmQ+PGtleXdvcmQ+
dXNlcnM8L2tleXdvcmQ+PGtleXdvcmQ+Vmlldzwva2V5d29yZD48a2V5d29yZD5WaWV3czwva2V5
d29yZD48a2V5d29yZD52b2ljZTwva2V5d29yZD48L2tleXdvcmRzPjxkYXRlcz48eWVhcj4yMDAw
PC95ZWFyPjwvZGF0ZXM+PHB1Yi1sb2NhdGlvbj5Mb25kb248L3B1Yi1sb2NhdGlvbj48cHVibGlz
aGVyPlJvdXRsZWRnZTwvcHVibGlzaGVyPjxsYWJlbD42MDRHPC9sYWJlbD48dXJscz48cmVsYXRl
ZC11cmxzPjx1cmw+aHR0cDovL3d3dy5zY2llLXNvY2lhbGNhcmVvbmxpbmUub3JnLnVrL3Rvby1p
bGwtdG8tdGFsay11c2VyLWludm9sdmVtZW50LWFuZC1wYWxsaWF0aXZlLWNhcmUvci9hMTFHMDAw
MDAwMTd1RmdJQUk8L3VybD48dXJsPjxzdHlsZSBmYWNlPSJub3JtYWwiIGZvbnQ9ImRlZmF1bHQi
IHNpemU9IjEwMCUiPmg8L3N0eWxlPjxzdHlsZSBmYWNlPSJ1bmRlcmxpbmUiIGZvbnQ9ImRlZmF1
bHQiIHNpemU9IjEwMCUiPnR0cDovL3d3dy5qcmYub3JnLnVrL2tub3dsZWRnZS9maW5kaW5ncy9z
b2NpYWxjYXJlLzI3MS5hc3A8L3N0eWxlPjwvdXJsPjwvcmVsYXRlZC11cmxzPjwvdXJscz48cmVt
b3RlLWRhdGFiYXNlLXByb3ZpZGVyPlNDTzwvcmVtb3RlLWRhdGFiYXNlLXByb3ZpZGVyPjwvcmVj
b3JkPjwv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I0NTwvUmVjTnVtPjxEaXNwbGF5VGV4dD4oU21hbGwg
YW5kIFJob2RlcyAyMDAwOyBOYXRpb25hbCBDb3VuY2lsIGZvciBQYWxsaWF0aXZlIENhcmUgMjAw
NDsgQ290dGVyZWxsIGV0IGFsLiAyMDA3OyBHb29kbWFuIGV0IGFsLiAyMDExOyBHb3R0IGV0IGFs
LiAyMDEzOyBQYWxsaWF0aXZlIGFuZCBlbmQgb2YgbGlmZSBjYXJlIFByaW9yaXR5IFNldHRpbmcg
UGFydG5lcnNoaXAgKFBlb2xjUFNQKSAyMDEzKTwvRGlzcGxheVRleHQ+PHJlY29yZD48cmVjLW51
bWJlcj4xNTI0NTwvcmVjLW51bWJlcj48Zm9yZWlnbi1rZXlzPjxrZXkgYXBwPSJFTiIgZGItaWQ9
ImVkYTk5ZXNyOWFycDUyZTIwdjJwZnR6NHJwNXM5eDBldmVmNSIgdGltZXN0YW1wPSIxNTU0Mzcx
Mjk5Ij4xNTI0NTwva2V5PjxrZXkgYXBwPSJFTldlYiIgZGItaWQ9IiI+MDwva2V5PjwvZm9yZWln
bi1rZXlzPjxyZWYtdHlwZSBuYW1lPSJCb29rIFNlY3Rpb24iPjU8L3JlZi10eXBlPjxjb250cmli
dXRvcnM+PGF1dGhvcnM+PGF1dGhvcj5Db3R0ZXJlbGwsIFBoaWw8L2F1dGhvcj48YXV0aG9yPkNs
YXJrZSwgUGF1bGE8L2F1dGhvcj48YXV0aG9yPkNvd2RyZXksIERpPC9hdXRob3I+PGF1dGhvcj5L
YXBwLCBKb2huPC9hdXRob3I+PGF1dGhvcj5QYWluZSwgTWFuZHk8L2F1dGhvcj48YXV0aG9yPld5
bm4sIFJpY2s8L2F1dGhvcj48L2F1dGhvcnM+PHNlY29uZGFyeS1hdXRob3JzPjxhdXRob3I+SmFy
cmV0dCwgTC48L2F1dGhvcj48L3NlY29uZGFyeS1hdXRob3JzPjwvY29udHJpYnV0b3JzPjx0aXRs
ZXM+PHRpdGxlPkJlY29taW5nIGludm9sdmVkIGluIHJlc2VhcmNoOiBhIHNlcnZpY2UgdXNlciBs
ZWQgcmVzZWFyY2ggYWR2aXNvcnkgZ3JvdXA8L3RpdGxlPjxzZWNvbmRhcnktdGl0bGU+Q3JlYXRp
dmUgZW5nYWdlbWVudCBpbiBwYWxsaWF0aXZlIGNhcmU6IE5ldyBwZXJzcGVjdGl2ZXMgb24gdXNl
ciBpbnZvbHZlbWVudC48L3NlY29uZGFyeS10aXRsZT48L3RpdGxlcz48cmVwcmludC1lZGl0aW9u
PmluIGZpbGU8L3JlcHJpbnQtZWRpdGlvbj48ZGF0ZXM+PHllYXI+MjAwNzwveWVhcj48L2RhdGVz
PjxwdWItbG9jYXRpb24+QWJpbmdkb24sIFVLPC9wdWItbG9jYXRpb24+PHB1Ymxpc2hlcj5SYWRj
bGlmZmUgUHVibGlzaGluZyBMdGQ8L3B1Ymxpc2hlcj48dXJscz48cmVsYXRlZC11cmxzPjx1cmw+
aHR0cDovL2VwcmludHMuYnJpZ2h0b24uYWMudWsvNTQzOC88L3VybD48L3JlbGF0ZWQtdXJscz48
L3VybHM+PHJlbW90ZS1kYXRhYmFzZS1wcm92aWRlcj5JTlY8L3JlbW90ZS1kYXRhYmFzZS1wcm92
aWRlcj48L3JlY29yZD48L0NpdGU+PENpdGU+PFJlY051bT4xNTIzMjwvUmVjTnVtPjxyZWNvcmQ+
PHJlYy1udW1iZXI+MTUyMzI8L3JlYy1udW1iZXI+PGZvcmVpZ24ta2V5cz48a2V5IGFwcD0iRU4i
IGRiLWlkPSJlZGE5OWVzcjlhcnA1MmUyMHYycGZ0ejRycDVzOXgwZXZlZjUiIHRpbWVzdGFtcD0i
MTU1NDM3MTI5OSI+MTUyMzI8L2tleT48a2V5IGFwcD0iRU5XZWIiIGRiLWlkPSIiPjA8L2tleT48
L2ZvcmVpZ24ta2V5cz48cmVmLXR5cGUgbmFtZT0iUmVwb3J0Ij4yNzwvcmVmLXR5cGU+PGNvbnRy
aWJ1dG9ycz48YXV0aG9ycz48YXV0aG9yPk5hdGlvbmFsIENvdW5jaWwgZm9yIFBhbGxpYXRpdmUg
Q2FyZSw8L2F1dGhvcj48L2F1dGhvcnM+PHRlcnRpYXJ5LWF1dGhvcnM+PGF1dGhvcj5OQ1BDPC9h
dXRob3I+PC90ZXJ0aWFyeS1hdXRob3JzPjwvY29udHJpYnV0b3JzPjx0aXRsZXM+PHRpdGxlPkxp
c3RlbmluZyBUbyBVc2VyczogSGVscGluZyBwcm9mZXNzaW9uYWxzIGFkZHJlc3MgdXNlciBpbnZv
bHZlbWVudCBpbiBQYWxsaWF0aXZlIENhcmU8L3RpdGxlPjwvdGl0bGVzPjxyZXByaW50LWVkaXRp
b24+aW4gZmlsZSwgZnJvbSBTb05NIGZ1bmQ8L3JlcHJpbnQtZWRpdGlvbj48ZGF0ZXM+PHllYXI+
MjAwNDwveWVhcj48L2RhdGVzPjxwdWItbG9jYXRpb24+TG9uZG9uPC9wdWItbG9jYXRpb24+PHB1
Ymxpc2hlcj5OQ1BDPC9wdWJsaXNoZXI+PHVybHM+PHJlbGF0ZWQtdXJscz48dXJsPmh0dHBzOi8v
c2hvcC5ob3NwaWNldWsub3JnL2NvbGxlY3Rpb25zL2hvc3BpY2UtdWstcHVibGljYXRpb25zLWFu
ZC1yZXNvdXJjZXMvcHJvZHVjdHMvbGlzdGVuaW5nLXRvLXVzZXJzPC91cmw+PC9yZWxhdGVkLXVy
bHM+PC91cmxzPjxyZW1vdGUtZGF0YWJhc2UtcHJvdmlkZXI+TkNQQzwvcmVtb3RlLWRhdGFiYXNl
LXByb3ZpZGVyPjwvcmVjb3JkPjwvQ2l0ZT48Q2l0ZT48UmVjTnVtPjQzPC9SZWNOdW0+PHJlY29y
ZD48cmVjLW51bWJlcj40MzwvcmVjLW51bWJlcj48Zm9yZWlnbi1rZXlzPjxrZXkgYXBwPSJFTiIg
ZGItaWQ9ImVkYTk5ZXNyOWFycDUyZTIwdjJwZnR6NHJwNXM5eDBldmVmNSIgdGltZXN0YW1wPSIx
NTU0MzcxMjk5Ij40Mzwva2V5PjxrZXkgYXBwPSJFTldlYiIgZGItaWQ9IiI+MDwva2V5PjwvZm9y
ZWlnbi1rZXlzPjxyZWYtdHlwZSBuYW1lPSJKb3VybmFsIEFydGljbGUiPjE3PC9yZWYtdHlwZT48
Y29udHJpYnV0b3JzPjxhdXRob3JzPjxhdXRob3I+R290dCwgTS48L2F1dGhvcj48YXV0aG9yPklu
Z2xldG9uLCBDLjwvYXV0aG9yPjxhdXRob3I+R2FyZGluZXIsIEMuPC9hdXRob3I+PGF1dGhvcj5S
aWNoYXJkcywgTi48L2F1dGhvcj48YXV0aG9yPkNvYmIsIE0uPC9hdXRob3I+PGF1dGhvcj5SeWFu
LCBULjwvYXV0aG9yPjxhdXRob3I+Tm9ibGUsIEIuPC9hdXRob3I+PGF1dGhvcj5CZW5uZXR0LCBN
LjwvYXV0aG9yPjxhdXRob3I+U2V5bW91ciwgSi48L2F1dGhvcj48YXV0aG9yPldhcmQsIFMuPC9h
dXRob3I+PC9hdXRob3JzPjwvY29udHJpYnV0b3JzPjx0aXRsZXM+PHRpdGxlPlRyYW5zaXRpb25z
IHRvIHBhbGxpYXRpdmUgY2FyZSBmb3Igb2xkZXIgcGVvcGxlIGluIGFjdXRlIGhvc3BpdGFsczog
YSBtaXhlZC1tZXRob2RzIHN0dWR5PC90aXRsZT48c2Vjb25kYXJ5LXRpdGxlPkhlYWx0aCBTZXJ2
aWNlcyBhbmQgRGVsaXZlcnkgUmVzZWFyY2g8L3NlY29uZGFyeS10aXRsZT48L3RpdGxlcz48cGVy
aW9kaWNhbD48ZnVsbC10aXRsZT5IZWFsdGggU2VydmljZXMgYW5kIERlbGl2ZXJ5IFJlc2VhcmNo
PC9mdWxsLXRpdGxlPjwvcGVyaW9kaWNhbD48dm9sdW1lPjE8L3ZvbHVtZT48bnVtYmVyPjExPC9u
dW1iZXI+PHJlcHJpbnQtZWRpdGlvbj5pbiBmaWxlPC9yZXByaW50LWVkaXRpb24+PGtleXdvcmRz
PjxrZXl3b3JkPmNhcmU8L2tleXdvcmQ+PGtleXdvcmQ+SG9zcGl0YWxzPC9rZXl3b3JkPjxrZXl3
b3JkPm9sZGVyIHBlb3BsZTwva2V5d29yZD48a2V5d29yZD5PbGRlci1QZW9wbGU8L2tleXdvcmQ+
PGtleXdvcmQ+UGFsbGlhdGl2ZSBDYXJlPC9rZXl3b3JkPjxrZXl3b3JkPlBlb3BsZTwva2V5d29y
ZD48L2tleXdvcmRzPjxkYXRlcz48eWVhcj4yMDEzPC95ZWFyPjxwdWItZGF0ZXM+PGRhdGU+MjAx
MzwvZGF0ZT48L3B1Yi1kYXRlcz48L2RhdGVzPjxsYWJlbD43ODVHPC9sYWJlbD48dXJscz48cmVs
YXRlZC11cmxzPjx1cmw+PHN0eWxlIGZhY2U9InVuZGVybGluZSIgZm9udD0iZGVmYXVsdCIgc2l6
ZT0iMTAwJSI+aHR0cDovL3d3dy5uY2JpLm5sbS5uaWguZ292L2Jvb2tzL05CSzI1OTQ2My88L3N0
eWxlPjwvdXJsPjx1cmw+aHR0cDovL3d3dy5pbnZvLm9yZy51ay9yZXNvdXJjZS1jZW50cmUvbGli
cmFyaWVzL2V4YW1wbGVzL2V4YW1wbGVzLW9mLXB1YmxpYy1pbnZvbHZlbWVudC1pbi1zdHVkaWVz
LWZ1bmRlZC1ieS1uaWhyLWV2YWx1YXRpb24tdHJpYWxzLWFuZC1zdHVkaWVzLXByb2dyYW1tZXMv
PC91cmw+PC9yZWxhdGVkLXVybHM+PC91cmxzPjxyZW1vdGUtZGF0YWJhc2UtcHJvdmlkZXI+SU5W
PC9yZW1vdGUtZGF0YWJhc2UtcHJvdmlkZXI+PC9yZWNvcmQ+PC9DaXRlPjxDaXRlPjxSZWNOdW0+
MTU3MDI8L1JlY051bT48cmVjb3JkPjxyZWMtbnVtYmVyPjE1NzAyPC9yZWMtbnVtYmVyPjxmb3Jl
aWduLWtleXM+PGtleSBhcHA9IkVOIiBkYi1pZD0iZWRhOTllc3I5YXJwNTJlMjB2MnBmdHo0cnA1
czl4MGV2ZWY1IiB0aW1lc3RhbXA9IjE1NTQzNzEyOTkiPjE1NzAyPC9rZXk+PGtleSBhcHA9IkVO
V2ViIiBkYi1pZD0iIj4wPC9rZXk+PC9mb3JlaWduLWtleXM+PHJlZi10eXBlIG5hbWU9IlJlcG9y
dCI+Mjc8L3JlZi10eXBlPjxjb250cmlidXRvcnM+PGF1dGhvcnM+PGF1dGhvcj5QYWxsaWF0aXZl
IGFuZCBlbmQgb2YgbGlmZSBjYXJlIFByaW9yaXR5IFNldHRpbmcgUGFydG5lcnNoaXAgKFBlb2xj
UFNQKSw8L2F1dGhvcj48L2F1dGhvcnM+PHRlcnRpYXJ5LWF1dGhvcnM+PGF1dGhvcj5KYW1lcyBM
aW5kIEFsbGlhbmNlLDwvYXV0aG9yPjwvdGVydGlhcnktYXV0aG9ycz48L2NvbnRyaWJ1dG9ycz48
dGl0bGVzPjx0aXRsZT5QdXR0aW5nIHBhdGllbnRzLCBjYXJlcnMgYW5kIGNsaW5pY2lhbnMgYXQg
dGhlIGhlYXJ0IG9mIHBhbGxpYXRpdmUgYW5kIGVuZCBvZiBsaWZlIGNhcmUgcmVzZWFyY2g8L3Rp
dGxlPjwvdGl0bGVzPjxyZXByaW50LWVkaXRpb24+aW4gZmlsZTwvcmVwcmludC1lZGl0aW9uPjxk
YXRlcz48eWVhcj4yMDEzPC95ZWFyPjwvZGF0ZXM+PHB1Yi1sb2NhdGlvbj5Mb25kb248L3B1Yi1s
b2NhdGlvbj48cHVibGlzaGVyPkphbWVzIExpbmQgQWxsaWFuY2U8L3B1Ymxpc2hlcj48dXJscz48
cmVsYXRlZC11cmxzPjx1cmw+aHR0cHM6Ly93d3cubWFyaWVjdXJpZS5vcmcudWsvbWVkaWEvcHJl
c3MtcmVsZWFzZXMvcHV0dGluZy1wYXRpZW50cy1jYXJlcnMtYW5kLWNsaW5pY2lhbnMtYXQtdGhl
LWhlYXJ0LW9mLXBhbGxpYXRpdmUtYW5kLWVuZC1vZi1saWZlLWNhcmUtcmVzZWFyY2gvMTAzMzgx
PC91cmw+PHVybD5odHRwOi8vd3d3LmpsYS5uaWhyLmFjLnVrL3ByaW9yaXR5LXNldHRpbmctcGFy
dG5lcnNoaXBzL3BhbGxpYXRpdmUtYW5kLWVuZC1vZi1saWZlLWNhcmUvPC91cmw+PC9yZWxhdGVk
LXVybHM+PC91cmxzPjxyZW1vdGUtZGF0YWJhc2UtcHJvdmlkZXI+TUM8L3JlbW90ZS1kYXRhYmFz
ZS1wcm92aWRlcj48L3JlY29yZD48L0NpdGU+PENpdGU+PFJlY051bT42NzwvUmVjTnVtPjxyZWNv
cmQ+PHJlYy1udW1iZXI+Njc8L3JlYy1udW1iZXI+PGZvcmVpZ24ta2V5cz48a2V5IGFwcD0iRU4i
IGRiLWlkPSJlZGE5OWVzcjlhcnA1MmUyMHYycGZ0ejRycDVzOXgwZXZlZjUiIHRpbWVzdGFtcD0i
MTU1NDM3MTI5OSI+Njc8L2tleT48a2V5IGFwcD0iRU5XZWIiIGRiLWlkPSIiPjA8L2tleT48L2Zv
cmVpZ24ta2V5cz48cmVmLXR5cGUgbmFtZT0iSm91cm5hbCBBcnRpY2xlIj4xNzwvcmVmLXR5cGU+
PGNvbnRyaWJ1dG9ycz48YXV0aG9ycz48YXV0aG9yPkdvb2RtYW4sIEMuPC9hdXRob3I+PGF1dGhv
cj5NYXRoaWUsIEUuPC9hdXRob3I+PGF1dGhvcj5Db3dlLCBNLjwvYXV0aG9yPjxhdXRob3I+TWVu
ZG96YSwgQS48L2F1dGhvcj48YXV0aG9yPldlc3R3b29kLCBELjwvYXV0aG9yPjxhdXRob3I+TXVu
ZGF5LCBELjwvYXV0aG9yPjxhdXRob3I+V2lsc29uLCBQLk0uPC9hdXRob3I+PGF1dGhvcj5DcmFu
ZywgQy48L2F1dGhvcj48YXV0aG9yPkZyb2dnYXR0LCBLLjwvYXV0aG9yPjxhdXRob3I+SWxpZmZl
LCBTLjwvYXV0aG9yPjwvYXV0aG9ycz48L2NvbnRyaWJ1dG9ycz48dGl0bGVzPjx0aXRsZT5UYWxr
aW5nIGFib3V0IGxpdmluZyBhbmQgZHlpbmcgd2l0aCB0aGUgb2xkZXN0IG9sZDogcHVibGljIGlu
dm9sdmVtZW50IGluIGEgc3R1ZHkgb24gZW5kIG9mIGxpZmUgY2FyZSBpbiBjYXJlIGhvbWVzPC90
aXRsZT48c2Vjb25kYXJ5LXRpdGxlPkJNQyBwYWxsaWF0aXZlIGNhcmU8L3NlY29uZGFyeS10aXRs
ZT48L3RpdGxlcz48cGVyaW9kaWNhbD48ZnVsbC10aXRsZT5CTUMgUGFsbGlhdGl2ZSBDYXJlPC9m
dWxsLXRpdGxlPjxhYmJyLTE+Qk1DIFBhbGxpYXQgQ2FyZTwvYWJici0xPjwvcGVyaW9kaWNhbD48
cGFnZXM+MjA8L3BhZ2VzPjx2b2x1bWU+MTA8L3ZvbHVtZT48bnVtYmVyPjE8L251bWJlcj48cmVw
cmludC1lZGl0aW9uPmluIGZpbGU8L3JlcHJpbnQtZWRpdGlvbj48a2V5d29yZHM+PGtleXdvcmQ+
Y2FyZTwva2V5d29yZD48a2V5d29yZD5pbnZvbHZlbWVudDwva2V5d29yZD48L2tleXdvcmRzPjxk
YXRlcz48eWVhcj4yMDExPC95ZWFyPjxwdWItZGF0ZXM+PGRhdGU+MjAxMTwvZGF0ZT48L3B1Yi1k
YXRlcz48L2RhdGVzPjxpc2JuPjE0NzItNjg0WDwvaXNibj48bGFiZWw+ODA3RzwvbGFiZWw+PHVy
bHM+PC91cmxzPjxyZW1vdGUtZGF0YWJhc2UtcHJvdmlkZXI+SU5WPC9yZW1vdGUtZGF0YWJhc2Ut
cHJvdmlkZXI+PC9yZWNvcmQ+PC9DaXRlPjxDaXRlPjxSZWNOdW0+NzEyPC9SZWNOdW0+PHJlY29y
ZD48cmVjLW51bWJlcj43MTI8L3JlYy1udW1iZXI+PGZvcmVpZ24ta2V5cz48a2V5IGFwcD0iRU4i
IGRiLWlkPSJlZGE5OWVzcjlhcnA1MmUyMHYycGZ0ejRycDVzOXgwZXZlZjUiIHRpbWVzdGFtcD0i
MTQ2NjA3ODkxNCI+NzEyPC9rZXk+PC9mb3JlaWduLWtleXM+PHJlZi10eXBlIG5hbWU9IkJvb2si
PjY8L3JlZi10eXBlPjxjb250cmlidXRvcnM+PGF1dGhvcnM+PGF1dGhvcj5TbWFsbCwgTi48L2F1
dGhvcj48YXV0aG9yPlJob2RlcywgUC48L2F1dGhvcj48L2F1dGhvcnM+PC9jb250cmlidXRvcnM+
PHRpdGxlcz48dGl0bGU+VG9vIElsbCB0byBUYWxrPyBVc2VyIGludm9sdmVtZW50IGFuZCBwYWxs
aWF0aXZlIGNhcmU8L3RpdGxlPjwvdGl0bGVzPjxyZXByaW50LWVkaXRpb24+aW4gZmlsZTwvcmVw
cmludC1lZGl0aW9uPjxrZXl3b3Jkcz48a2V5d29yZD5jYXJlPC9rZXl3b3JkPjxrZXl3b3JkPkNv
bW11bmljYXRpb248L2tleXdvcmQ+PGtleXdvcmQ+RGlzZWFzZTwva2V5d29yZD48a2V5d29yZD5I
ZWFsdGg8L2tleXdvcmQ+PGtleXdvcmQ+aGVhbHRoIGFuZCBzb2NpYWwgY2FyZTwva2V5d29yZD48
a2V5d29yZD5IZWFsdGggUG9saWN5PC9rZXl3b3JkPjxrZXl3b3JkPkhlYWx0aCBTZXJ2aWNlczwv
a2V5d29yZD48a2V5d29yZD5pbmZvcm1hdGlvbjwva2V5d29yZD48a2V5d29yZD5pbnZvbHZlbWVu
dDwva2V5d29yZD48a2V5d29yZD5saXRlcmF0dXJlPC9rZXl3b3JkPjxrZXl3b3JkPk11bHRpcGxl
IFNjbGVyb3Npczwva2V5d29yZD48a2V5d29yZD5QYWxsaWF0aXZlIENhcmU8L2tleXdvcmQ+PGtl
eXdvcmQ+UGVvcGxlPC9rZXl3b3JkPjxrZXl3b3JkPnBvbGljeTwva2V5d29yZD48a2V5d29yZD5w
cmFjdGljZTwva2V5d29yZD48a2V5d29yZD5wcm9mZXNzaW9uYWw8L2tleXdvcmQ+PGtleXdvcmQ+
Um9sZTwva2V5d29yZD48a2V5d29yZD5zZWxmLWhlbHA8L2tleXdvcmQ+PGtleXdvcmQ+U2VsZi1I
ZWxwIEdyb3Vwczwva2V5d29yZD48a2V5d29yZD5TZXJ2aWNlczwva2V5d29yZD48a2V5d29yZD5T
b2NpYWwgQ2FyZTwva2V5d29yZD48a2V5d29yZD5TdHVkZW50czwva2V5d29yZD48a2V5d29yZD51
c2VyPC9rZXl3b3JkPjxrZXl3b3JkPnVzZXIgaW52b2x2ZW1lbnQ8L2tleXdvcmQ+PGtleXdvcmQ+
dXNlcnM8L2tleXdvcmQ+PGtleXdvcmQ+Vmlldzwva2V5d29yZD48a2V5d29yZD5WaWV3czwva2V5
d29yZD48a2V5d29yZD52b2ljZTwva2V5d29yZD48L2tleXdvcmRzPjxkYXRlcz48eWVhcj4yMDAw
PC95ZWFyPjwvZGF0ZXM+PHB1Yi1sb2NhdGlvbj5Mb25kb248L3B1Yi1sb2NhdGlvbj48cHVibGlz
aGVyPlJvdXRsZWRnZTwvcHVibGlzaGVyPjxsYWJlbD42MDRHPC9sYWJlbD48dXJscz48cmVsYXRl
ZC11cmxzPjx1cmw+aHR0cDovL3d3dy5zY2llLXNvY2lhbGNhcmVvbmxpbmUub3JnLnVrL3Rvby1p
bGwtdG8tdGFsay11c2VyLWludm9sdmVtZW50LWFuZC1wYWxsaWF0aXZlLWNhcmUvci9hMTFHMDAw
MDAwMTd1RmdJQUk8L3VybD48dXJsPjxzdHlsZSBmYWNlPSJub3JtYWwiIGZvbnQ9ImRlZmF1bHQi
IHNpemU9IjEwMCUiPmg8L3N0eWxlPjxzdHlsZSBmYWNlPSJ1bmRlcmxpbmUiIGZvbnQ9ImRlZmF1
bHQiIHNpemU9IjEwMCUiPnR0cDovL3d3dy5qcmYub3JnLnVrL2tub3dsZWRnZS9maW5kaW5ncy9z
b2NpYWxjYXJlLzI3MS5hc3A8L3N0eWxlPjwvdXJsPjwvcmVsYXRlZC11cmxzPjwvdXJscz48cmVt
b3RlLWRhdGFiYXNlLXByb3ZpZGVyPlNDTzwvcmVtb3RlLWRhdGFiYXNlLXByb3ZpZGVyPjwvcmVj
b3JkPjwv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 xml:space="preserve">(Small and Rhodes 2000; National Council for Palliative Care 2004; </w:t>
      </w:r>
      <w:r w:rsidR="00C445FA">
        <w:rPr>
          <w:rFonts w:ascii="Calibri" w:eastAsia="Times New Roman" w:hAnsi="Calibri" w:cs="Calibri"/>
          <w:noProof/>
          <w:sz w:val="24"/>
          <w:szCs w:val="24"/>
          <w:lang w:eastAsia="en-GB"/>
        </w:rPr>
        <w:lastRenderedPageBreak/>
        <w:t>Cotterell et al. 2007; Goodman et al. 2011; Gott et al. 2013; Palliative and end of life care Priority Setting Partnership (PeolcPSP)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9396CD2"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B106CDC" w14:textId="089B3A77" w:rsid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Paternalism was related to vulnerability. Many professionals described being concerned about overburdening people or placing excessive demands on them </w:t>
      </w:r>
      <w:r w:rsidR="00C445FA">
        <w:rPr>
          <w:rFonts w:ascii="Calibri" w:eastAsia="Times New Roman" w:hAnsi="Calibri" w:cs="Calibri"/>
          <w:sz w:val="24"/>
          <w:szCs w:val="24"/>
          <w:lang w:eastAsia="en-GB"/>
        </w:rPr>
        <w:fldChar w:fldCharType="begin">
          <w:fldData xml:space="preserve">PEVuZE5vdGU+PENpdGU+PFJlY051bT4xNjY1NTwvUmVjTnVtPjxEaXNwbGF5VGV4dD4oQ290dGVy
ZWxsIDIwMDY7IEtuaWdodGluZyBldCBhbC4gMjAwNyk8L0Rpc3BsYXlUZXh0PjxyZWNvcmQ+PHJl
Yy1udW1iZXI+MTY2NTU8L3JlYy1udW1iZXI+PGZvcmVpZ24ta2V5cz48a2V5IGFwcD0iRU4iIGRi
LWlkPSJlZGE5OWVzcjlhcnA1MmUyMHYycGZ0ejRycDVzOXgwZXZlZjUiIHRpbWVzdGFtcD0iMTU1
NDM3MTI5OSI+MTY2NTU8L2tleT48a2V5IGFwcD0iRU5XZWIiIGRiLWlkPSIiPjA8L2tleT48L2Zv
cmVpZ24ta2V5cz48cmVmLXR5cGUgbmFtZT0iUmVwb3J0Ij4yNzwvcmVmLXR5cGU+PGNvbnRyaWJ1
dG9ycz48YXV0aG9ycz48YXV0aG9yPktuaWdodGluZywgS2F0aGVyaW5lPC9hdXRob3I+PGF1dGhv
cj5Gb3JiYXQsIExpejwvYXV0aG9yPjxhdXRob3I+Q2F5bGVzcywgU2FuZGk8L2F1dGhvcj48YXV0
aG9yPktlYXJuZXksIE5vcmE8L2F1dGhvcj48L2F1dGhvcnM+PC9jb250cmlidXRvcnM+PHRpdGxl
cz48dGl0bGU+RW5hYmxpbmcgQ2hhbmdlOiBQYXRpZW50IEV4cGVyaWVuY2UgYXMgYSBEcml2ZXIg
Zm9yIFNlcnZpY2UgSW1wcm92ZW1lbnQuIEZpbmFsIFJlcG9ydDwvdGl0bGU+PC90aXRsZXM+PHJl
cHJpbnQtZWRpdGlvbj5pbiBmaWxlPC9yZXByaW50LWVkaXRpb24+PGRhdGVzPjx5ZWFyPjIwMDc8
L3llYXI+PC9kYXRlcz48cHViLWxvY2F0aW9uPlNjb3RsYW5kPC9wdWItbG9jYXRpb24+PHB1Ymxp
c2hlcj5DYW5jZXIgQ2FyZSBSZXNlYXJjaCBDZW50cmUsIFVuaXZlcnNpdHkgb2YgU3Rpcmxpbmc8
L3B1Ymxpc2hlcj48dXJscz48cmVsYXRlZC11cmxzPjx1cmw+aHR0cDovL2RzcGFjZS5zdGlyLmFj
LnVrL2hhbmRsZS8xODkzLzM2MTAjLldpMUsyRGRwRlBZPC91cmw+PHVybD5odHRwOi8vZHNwYWNl
LnN0aXIuYWMudWsvYml0c3RyZWFtLzE4OTMvMzYxMC8xL0VuYWJsaW5nJTIwQ2hhbmdlJTIwUGF0
aWVudCUyMEV4cGVyaWVuY2UlMjBhcyUyMGElMjBEcml2ZXIlMjBmb3IlMjBTZXJ2aWNlJTIwSW1w
cm92ZW1lbnQlMjAoMjAwNykucGRmPC91cmw+PC9yZWxhdGVkLXVybHM+PC91cmxzPjxyZW1vdGUt
ZGF0YWJhc2UtcHJvdmlkZXI+QXV0aG9yPC9yZW1vdGUtZGF0YWJhc2UtcHJvdmlkZXI+PC9yZWNv
cmQ+PC9DaXRlPjxDaXRlPjxSZWNOdW0+MTUyNDQ8L1JlY051bT48cmVjb3JkPjxyZWMtbnVtYmVy
PjE1MjQ0PC9yZWMtbnVtYmVyPjxmb3JlaWduLWtleXM+PGtleSBhcHA9IkVOIiBkYi1pZD0iZWRh
OTllc3I5YXJwNTJlMjB2MnBmdHo0cnA1czl4MGV2ZWY1IiB0aW1lc3RhbXA9IjE0ODk4NDQwMTQi
PjE1MjQ0PC9rZXk+PC9mb3JlaWduLWtleXM+PHJlZi10eXBlIG5hbWU9IlRoZXNpcyI+MzI8L3Jl
Zi10eXBlPjxjb250cmlidXRvcnM+PGF1dGhvcnM+PGF1dGhvcj5Db3R0ZXJlbGwsIFBoaWw8L2F1
dGhvcj48L2F1dGhvcnM+PC9jb250cmlidXRvcnM+PHRpdGxlcz48dGl0bGU+TGl2aW5nIHdpdGgg
bGlmZSBsaW1pdGluZyBjb25kaXRpb25zOiBBIHBhcnRpY2lwYXRvcnkgc3R1ZHkgb2YgcGVvcGxl
JmFwb3M7cyBleHBlcmllbmNlcyBhbmQgbmVlZHM8L3RpdGxlPjxzZWNvbmRhcnktdGl0bGU+U2No
b29sIG9mIEhlYWx0aCBTY2llbmNlcyBhbmQgU29jaWFsIENhcmUsIEJydW5lbCBVbml2ZXJzaXR5
PC9zZWNvbmRhcnktdGl0bGU+PC90aXRsZXM+PHZvbHVtZT5QaEQ8L3ZvbHVtZT48cmVwcmludC1l
ZGl0aW9uPmluIGZpbGU8L3JlcHJpbnQtZWRpdGlvbj48ZGF0ZXM+PHllYXI+MjAwNjwveWVhcj48
L2RhdGVzPjxwdWItbG9jYXRpb24+TG9uZG9uPC9wdWItbG9jYXRpb24+PHB1Ymxpc2hlcj5CcnVu
ZWwgVW5pdmVyc2l0eTwvcHVibGlzaGVyPjx1cmxzPjxyZWxhdGVkLXVybHM+PHVybD5odHRwOi8v
ZXRob3MuYmwudWsvT3JkZXJEZXRhaWxzLmRvP2RpZD0zMSZhbXA7dWluPXVrLmJsLmV0aG9zLjQz
NTc1NzwvdXJsPjwvcmVsYXRlZC11cmxzPjwvdXJscz48cmVtb3RlLWRhdGFiYXNlLXByb3ZpZGVy
PkVUaE9TPC9yZW1vdGUtZGF0YWJhc2UtcHJvdmlkZXI+PC9yZWNvcmQ+PC9DaXRlPjwvRW5kTm90
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Q290dGVy
ZWxsIDIwMDY7IEtuaWdodGluZyBldCBhbC4gMjAwNyk8L0Rpc3BsYXlUZXh0PjxyZWNvcmQ+PHJl
Yy1udW1iZXI+MTY2NTU8L3JlYy1udW1iZXI+PGZvcmVpZ24ta2V5cz48a2V5IGFwcD0iRU4iIGRi
LWlkPSJlZGE5OWVzcjlhcnA1MmUyMHYycGZ0ejRycDVzOXgwZXZlZjUiIHRpbWVzdGFtcD0iMTU1
NDM3MTI5OSI+MTY2NTU8L2tleT48a2V5IGFwcD0iRU5XZWIiIGRiLWlkPSIiPjA8L2tleT48L2Zv
cmVpZ24ta2V5cz48cmVmLXR5cGUgbmFtZT0iUmVwb3J0Ij4yNzwvcmVmLXR5cGU+PGNvbnRyaWJ1
dG9ycz48YXV0aG9ycz48YXV0aG9yPktuaWdodGluZywgS2F0aGVyaW5lPC9hdXRob3I+PGF1dGhv
cj5Gb3JiYXQsIExpejwvYXV0aG9yPjxhdXRob3I+Q2F5bGVzcywgU2FuZGk8L2F1dGhvcj48YXV0
aG9yPktlYXJuZXksIE5vcmE8L2F1dGhvcj48L2F1dGhvcnM+PC9jb250cmlidXRvcnM+PHRpdGxl
cz48dGl0bGU+RW5hYmxpbmcgQ2hhbmdlOiBQYXRpZW50IEV4cGVyaWVuY2UgYXMgYSBEcml2ZXIg
Zm9yIFNlcnZpY2UgSW1wcm92ZW1lbnQuIEZpbmFsIFJlcG9ydDwvdGl0bGU+PC90aXRsZXM+PHJl
cHJpbnQtZWRpdGlvbj5pbiBmaWxlPC9yZXByaW50LWVkaXRpb24+PGRhdGVzPjx5ZWFyPjIwMDc8
L3llYXI+PC9kYXRlcz48cHViLWxvY2F0aW9uPlNjb3RsYW5kPC9wdWItbG9jYXRpb24+PHB1Ymxp
c2hlcj5DYW5jZXIgQ2FyZSBSZXNlYXJjaCBDZW50cmUsIFVuaXZlcnNpdHkgb2YgU3Rpcmxpbmc8
L3B1Ymxpc2hlcj48dXJscz48cmVsYXRlZC11cmxzPjx1cmw+aHR0cDovL2RzcGFjZS5zdGlyLmFj
LnVrL2hhbmRsZS8xODkzLzM2MTAjLldpMUsyRGRwRlBZPC91cmw+PHVybD5odHRwOi8vZHNwYWNl
LnN0aXIuYWMudWsvYml0c3RyZWFtLzE4OTMvMzYxMC8xL0VuYWJsaW5nJTIwQ2hhbmdlJTIwUGF0
aWVudCUyMEV4cGVyaWVuY2UlMjBhcyUyMGElMjBEcml2ZXIlMjBmb3IlMjBTZXJ2aWNlJTIwSW1w
cm92ZW1lbnQlMjAoMjAwNykucGRmPC91cmw+PC9yZWxhdGVkLXVybHM+PC91cmxzPjxyZW1vdGUt
ZGF0YWJhc2UtcHJvdmlkZXI+QXV0aG9yPC9yZW1vdGUtZGF0YWJhc2UtcHJvdmlkZXI+PC9yZWNv
cmQ+PC9DaXRlPjxDaXRlPjxSZWNOdW0+MTUyNDQ8L1JlY051bT48cmVjb3JkPjxyZWMtbnVtYmVy
PjE1MjQ0PC9yZWMtbnVtYmVyPjxmb3JlaWduLWtleXM+PGtleSBhcHA9IkVOIiBkYi1pZD0iZWRh
OTllc3I5YXJwNTJlMjB2MnBmdHo0cnA1czl4MGV2ZWY1IiB0aW1lc3RhbXA9IjE0ODk4NDQwMTQi
PjE1MjQ0PC9rZXk+PC9mb3JlaWduLWtleXM+PHJlZi10eXBlIG5hbWU9IlRoZXNpcyI+MzI8L3Jl
Zi10eXBlPjxjb250cmlidXRvcnM+PGF1dGhvcnM+PGF1dGhvcj5Db3R0ZXJlbGwsIFBoaWw8L2F1
dGhvcj48L2F1dGhvcnM+PC9jb250cmlidXRvcnM+PHRpdGxlcz48dGl0bGU+TGl2aW5nIHdpdGgg
bGlmZSBsaW1pdGluZyBjb25kaXRpb25zOiBBIHBhcnRpY2lwYXRvcnkgc3R1ZHkgb2YgcGVvcGxl
JmFwb3M7cyBleHBlcmllbmNlcyBhbmQgbmVlZHM8L3RpdGxlPjxzZWNvbmRhcnktdGl0bGU+U2No
b29sIG9mIEhlYWx0aCBTY2llbmNlcyBhbmQgU29jaWFsIENhcmUsIEJydW5lbCBVbml2ZXJzaXR5
PC9zZWNvbmRhcnktdGl0bGU+PC90aXRsZXM+PHZvbHVtZT5QaEQ8L3ZvbHVtZT48cmVwcmludC1l
ZGl0aW9uPmluIGZpbGU8L3JlcHJpbnQtZWRpdGlvbj48ZGF0ZXM+PHllYXI+MjAwNjwveWVhcj48
L2RhdGVzPjxwdWItbG9jYXRpb24+TG9uZG9uPC9wdWItbG9jYXRpb24+PHB1Ymxpc2hlcj5CcnVu
ZWwgVW5pdmVyc2l0eTwvcHVibGlzaGVyPjx1cmxzPjxyZWxhdGVkLXVybHM+PHVybD5odHRwOi8v
ZXRob3MuYmwudWsvT3JkZXJEZXRhaWxzLmRvP2RpZD0zMSZhbXA7dWluPXVrLmJsLmV0aG9zLjQz
NTc1NzwvdXJsPjwvcmVsYXRlZC11cmxzPjwvdXJscz48cmVtb3RlLWRhdGFiYXNlLXByb3ZpZGVy
PkVUaE9TPC9yZW1vdGUtZGF0YWJhc2UtcHJvdmlkZXI+PC9yZWNvcmQ+PC9DaXRlPjwvRW5kTm90
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2006; Knighting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lso, as patients may die before seeing any changes resulting from their involvement, some professionals were worried about asking them to be involved </w:t>
      </w:r>
      <w:r w:rsidR="00C445FA">
        <w:rPr>
          <w:rFonts w:ascii="Calibri" w:eastAsia="Times New Roman" w:hAnsi="Calibri" w:cs="Calibri"/>
          <w:sz w:val="24"/>
          <w:szCs w:val="24"/>
          <w:lang w:eastAsia="en-GB"/>
        </w:rPr>
        <w:fldChar w:fldCharType="begin">
          <w:fldData xml:space="preserve">PEVuZE5vdGU+PENpdGU+PFJlY051bT4xNjY0OTwvUmVjTnVtPjxEaXNwbGF5VGV4dD4oTmF0aW9u
YWwgQ291bmNpbCBmb3IgUGFsbGlhdGl2ZSBDYXJlIDIwMDQ7IFN0ZXZlbnMgMjAwOCk8L0Rpc3Bs
YXlUZXh0PjxyZWNvcmQ+PHJlYy1udW1iZXI+MTY2NDk8L3JlYy1udW1iZXI+PGZvcmVpZ24ta2V5
cz48a2V5IGFwcD0iRU4iIGRiLWlkPSJlZGE5OWVzcjlhcnA1MmUyMHYycGZ0ejRycDVzOXgwZXZl
ZjUiIHRpbWVzdGFtcD0iMTU1NDM3MTI5OSI+MTY2NDk8L2tleT48a2V5IGFwcD0iRU5XZWIiIGRi
LWlkPSIiPjA8L2tleT48L2ZvcmVpZ24ta2V5cz48cmVmLXR5cGUgbmFtZT0iQm9vayBTZWN0aW9u
Ij41PC9yZWYtdHlwZT48Y29udHJpYnV0b3JzPjxhdXRob3JzPjxhdXRob3I+U3RldmVucywgVC48
L2F1dGhvcj48L2F1dGhvcnM+PHNlY29uZGFyeS1hdXRob3JzPjxhdXRob3I+UGF5bmUsIFMuPC9h
dXRob3I+PGF1dGhvcj5TZXltb3VyLCBKPC9hdXRob3I+PGF1dGhvcj5JbmdsZXRvbiwgQy48L2F1
dGhvcj48L3NlY29uZGFyeS1hdXRob3JzPjwvY29udHJpYnV0b3JzPjx0aXRsZXM+PHRpdGxlPklu
dm9sdmluZyBvciBVc2luZz8gVXNlciBpbnZvbHZlbWVudCBpbiBwYWxsaWF0aXZlIGNhcmU8L3Rp
dGxlPjxzZWNvbmRhcnktdGl0bGU+UGFsbGlhdGl2ZSBjYXJlIG51cnNpbmc6IHByaW5jaXBsZXMg
YW5kIGV2aWRlbmNlIGZvciBwcmFjdGljZTwvc2Vjb25kYXJ5LXRpdGxlPjwvdGl0bGVzPjxwYWdl
cz41NS03MDwvcGFnZXM+PGVkaXRpb24+Mm5kPC9lZGl0aW9uPjxzZWN0aW9uPjM8L3NlY3Rpb24+
PHJlcHJpbnQtZWRpdGlvbj5pbiBmaWxlPC9yZXByaW50LWVkaXRpb24+PGRhdGVzPjx5ZWFyPjIw
MDg8L3llYXI+PC9kYXRlcz48cHViLWxvY2F0aW9uPk1haWRlbmhlYWQ8L3B1Yi1sb2NhdGlvbj48
cHVibGlzaGVyPk9wZW4gVW5pdmVyc2l0eSBQcmVzczwvcHVibGlzaGVyPjx1cmxzPjxyZWxhdGVk
LXVybHM+PHVybD5odHRwczovL3d3dy5hbWF6b24uY28udWsvUGFsbGlhdGl2ZS1DYXJlLU51cnNp
bmctUHJpbmNpcGxlcy1FdmlkZW5jZS9kcC8wMzM1MjIxODE1PC91cmw+PC9yZWxhdGVkLXVybHM+
PC91cmxzPjxyZW1vdGUtZGF0YWJhc2UtcHJvdmlkZXI+UmVmY2hlY2s8L3JlbW90ZS1kYXRhYmFz
ZS1wcm92aWRlcj48L3JlY29yZD48L0NpdGU+PENpdGU+PFJlY051bT4xNTIzMjwvUmVjTnVtPjxy
ZWNvcmQ+PHJlYy1udW1iZXI+MTUyMzI8L3JlYy1udW1iZXI+PGZvcmVpZ24ta2V5cz48a2V5IGFw
cD0iRU4iIGRiLWlkPSJlZGE5OWVzcjlhcnA1MmUyMHYycGZ0ejRycDVzOXgwZXZlZjUiIHRpbWVz
dGFtcD0iMTU1NDM3MTI5OSI+MTUyMzI8L2tleT48a2V5IGFwcD0iRU5XZWIiIGRiLWlkPSIiPjA8
L2tleT48L2ZvcmVpZ24ta2V5cz48cmVmLXR5cGUgbmFtZT0iUmVwb3J0Ij4yNzwvcmVmLXR5cGU+
PGNvbnRyaWJ1dG9ycz48YXV0aG9ycz48YXV0aG9yPk5hdGlvbmFsIENvdW5jaWwgZm9yIFBhbGxp
YXRpdmUgQ2FyZSw8L2F1dGhvcj48L2F1dGhvcnM+PHRlcnRpYXJ5LWF1dGhvcnM+PGF1dGhvcj5O
Q1BDPC9hdXRob3I+PC90ZXJ0aWFyeS1hdXRob3JzPjwvY29udHJpYnV0b3JzPjx0aXRsZXM+PHRp
dGxlPkxpc3RlbmluZyBUbyBVc2VyczogSGVscGluZyBwcm9mZXNzaW9uYWxzIGFkZHJlc3MgdXNl
ciBpbnZvbHZlbWVudCBpbiBQYWxsaWF0aXZlIENhcmU8L3RpdGxlPjwvdGl0bGVzPjxyZXByaW50
LWVkaXRpb24+aW4gZmlsZSwgZnJvbSBTb05NIGZ1bmQ8L3JlcHJpbnQtZWRpdGlvbj48ZGF0ZXM+
PHllYXI+MjAwNDwveWVhcj48L2RhdGVzPjxwdWItbG9jYXRpb24+TG9uZG9uPC9wdWItbG9jYXRp
b24+PHB1Ymxpc2hlcj5OQ1BDPC9wdWJsaXNoZXI+PHVybHM+PHJlbGF0ZWQtdXJscz48dXJsPmh0
dHBzOi8vc2hvcC5ob3NwaWNldWsub3JnL2NvbGxlY3Rpb25zL2hvc3BpY2UtdWstcHVibGljYXRp
b25zLWFuZC1yZXNvdXJjZXMvcHJvZHVjdHMvbGlzdGVuaW5nLXRvLXVzZXJzPC91cmw+PC9yZWxh
dGVkLXVybHM+PC91cmxzPjxyZW1vdGUtZGF0YWJhc2UtcHJvdmlkZXI+TkNQQzwvcmVtb3RlLWRh
dGFiYXNlLXByb3ZpZGVyPjwvcmVjb3JkPjwv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OTwvUmVjTnVtPjxEaXNwbGF5VGV4dD4oTmF0aW9u
YWwgQ291bmNpbCBmb3IgUGFsbGlhdGl2ZSBDYXJlIDIwMDQ7IFN0ZXZlbnMgMjAwOCk8L0Rpc3Bs
YXlUZXh0PjxyZWNvcmQ+PHJlYy1udW1iZXI+MTY2NDk8L3JlYy1udW1iZXI+PGZvcmVpZ24ta2V5
cz48a2V5IGFwcD0iRU4iIGRiLWlkPSJlZGE5OWVzcjlhcnA1MmUyMHYycGZ0ejRycDVzOXgwZXZl
ZjUiIHRpbWVzdGFtcD0iMTU1NDM3MTI5OSI+MTY2NDk8L2tleT48a2V5IGFwcD0iRU5XZWIiIGRi
LWlkPSIiPjA8L2tleT48L2ZvcmVpZ24ta2V5cz48cmVmLXR5cGUgbmFtZT0iQm9vayBTZWN0aW9u
Ij41PC9yZWYtdHlwZT48Y29udHJpYnV0b3JzPjxhdXRob3JzPjxhdXRob3I+U3RldmVucywgVC48
L2F1dGhvcj48L2F1dGhvcnM+PHNlY29uZGFyeS1hdXRob3JzPjxhdXRob3I+UGF5bmUsIFMuPC9h
dXRob3I+PGF1dGhvcj5TZXltb3VyLCBKPC9hdXRob3I+PGF1dGhvcj5JbmdsZXRvbiwgQy48L2F1
dGhvcj48L3NlY29uZGFyeS1hdXRob3JzPjwvY29udHJpYnV0b3JzPjx0aXRsZXM+PHRpdGxlPklu
dm9sdmluZyBvciBVc2luZz8gVXNlciBpbnZvbHZlbWVudCBpbiBwYWxsaWF0aXZlIGNhcmU8L3Rp
dGxlPjxzZWNvbmRhcnktdGl0bGU+UGFsbGlhdGl2ZSBjYXJlIG51cnNpbmc6IHByaW5jaXBsZXMg
YW5kIGV2aWRlbmNlIGZvciBwcmFjdGljZTwvc2Vjb25kYXJ5LXRpdGxlPjwvdGl0bGVzPjxwYWdl
cz41NS03MDwvcGFnZXM+PGVkaXRpb24+Mm5kPC9lZGl0aW9uPjxzZWN0aW9uPjM8L3NlY3Rpb24+
PHJlcHJpbnQtZWRpdGlvbj5pbiBmaWxlPC9yZXByaW50LWVkaXRpb24+PGRhdGVzPjx5ZWFyPjIw
MDg8L3llYXI+PC9kYXRlcz48cHViLWxvY2F0aW9uPk1haWRlbmhlYWQ8L3B1Yi1sb2NhdGlvbj48
cHVibGlzaGVyPk9wZW4gVW5pdmVyc2l0eSBQcmVzczwvcHVibGlzaGVyPjx1cmxzPjxyZWxhdGVk
LXVybHM+PHVybD5odHRwczovL3d3dy5hbWF6b24uY28udWsvUGFsbGlhdGl2ZS1DYXJlLU51cnNp
bmctUHJpbmNpcGxlcy1FdmlkZW5jZS9kcC8wMzM1MjIxODE1PC91cmw+PC9yZWxhdGVkLXVybHM+
PC91cmxzPjxyZW1vdGUtZGF0YWJhc2UtcHJvdmlkZXI+UmVmY2hlY2s8L3JlbW90ZS1kYXRhYmFz
ZS1wcm92aWRlcj48L3JlY29yZD48L0NpdGU+PENpdGU+PFJlY051bT4xNTIzMjwvUmVjTnVtPjxy
ZWNvcmQ+PHJlYy1udW1iZXI+MTUyMzI8L3JlYy1udW1iZXI+PGZvcmVpZ24ta2V5cz48a2V5IGFw
cD0iRU4iIGRiLWlkPSJlZGE5OWVzcjlhcnA1MmUyMHYycGZ0ejRycDVzOXgwZXZlZjUiIHRpbWVz
dGFtcD0iMTU1NDM3MTI5OSI+MTUyMzI8L2tleT48a2V5IGFwcD0iRU5XZWIiIGRiLWlkPSIiPjA8
L2tleT48L2ZvcmVpZ24ta2V5cz48cmVmLXR5cGUgbmFtZT0iUmVwb3J0Ij4yNzwvcmVmLXR5cGU+
PGNvbnRyaWJ1dG9ycz48YXV0aG9ycz48YXV0aG9yPk5hdGlvbmFsIENvdW5jaWwgZm9yIFBhbGxp
YXRpdmUgQ2FyZSw8L2F1dGhvcj48L2F1dGhvcnM+PHRlcnRpYXJ5LWF1dGhvcnM+PGF1dGhvcj5O
Q1BDPC9hdXRob3I+PC90ZXJ0aWFyeS1hdXRob3JzPjwvY29udHJpYnV0b3JzPjx0aXRsZXM+PHRp
dGxlPkxpc3RlbmluZyBUbyBVc2VyczogSGVscGluZyBwcm9mZXNzaW9uYWxzIGFkZHJlc3MgdXNl
ciBpbnZvbHZlbWVudCBpbiBQYWxsaWF0aXZlIENhcmU8L3RpdGxlPjwvdGl0bGVzPjxyZXByaW50
LWVkaXRpb24+aW4gZmlsZSwgZnJvbSBTb05NIGZ1bmQ8L3JlcHJpbnQtZWRpdGlvbj48ZGF0ZXM+
PHllYXI+MjAwNDwveWVhcj48L2RhdGVzPjxwdWItbG9jYXRpb24+TG9uZG9uPC9wdWItbG9jYXRp
b24+PHB1Ymxpc2hlcj5OQ1BDPC9wdWJsaXNoZXI+PHVybHM+PHJlbGF0ZWQtdXJscz48dXJsPmh0
dHBzOi8vc2hvcC5ob3NwaWNldWsub3JnL2NvbGxlY3Rpb25zL2hvc3BpY2UtdWstcHVibGljYXRp
b25zLWFuZC1yZXNvdXJjZXMvcHJvZHVjdHMvbGlzdGVuaW5nLXRvLXVzZXJzPC91cmw+PC9yZWxh
dGVkLXVybHM+PC91cmxzPjxyZW1vdGUtZGF0YWJhc2UtcHJvdmlkZXI+TkNQQzwvcmVtb3RlLWRh
dGFiYXNlLXByb3ZpZGVyPjwvcmVjb3JkPjwv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National Council for Palliative Care 2004;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Gatekeeping by clinicians could be a barrier to involvement </w: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7IEpvaG5zdG9uIGV0IGFsLiAyMDA4OyBSaWZmaW4gZXQgYWwuIDIwMTYp
PC9EaXNwbGF5VGV4dD48cmVjb3JkPjxyZWMtbnVtYmVyPjYxMTA8L3JlYy1udW1iZXI+PGZvcmVp
Z24ta2V5cz48a2V5IGFwcD0iRU4iIGRiLWlkPSJlZGE5OWVzcjlhcnA1MmUyMHYycGZ0ejRycDVz
OXgwZXZlZjUiIHRpbWVzdGFtcD0iMTU1NDM3MTI5OSI+NjExMDwva2V5PjxrZXkgYXBwPSJFTldl
YiIgZGItaWQ9IiI+MDwva2V5PjwvZm9yZWlnbi1rZXlzPjxyZWYtdHlwZSBuYW1lPSJSZXBvcnQi
PjI3PC9yZWYtdHlwZT48Y29udHJpYnV0b3JzPjxhdXRob3JzPjxhdXRob3I+QWxhYmFzdGVyLCBF
LjwvYXV0aG9yPjxhdXRob3I+QWxsZW4sIEQuPC9hdXRob3I+PGF1dGhvcj5Gb3RoZXJnaWxsLCBB
LjwvYXV0aG9yPjxhdXRob3I+SGFua3MsIEMuPC9hdXRob3I+PGF1dGhvcj5IYW5uaWdhbiwgQi48
L2F1dGhvcj48YXV0aG9yPkxvd2VzLCBMLjwvYXV0aG9yPjxhdXRob3I+THluZSwgUC48L2F1dGhv
cj48YXV0aG9yPk5vcnRod2F5YSwgUi48L2F1dGhvcj48YXV0aG9yPlBhcGFuaWtvbGFvdSwgUC48
L2F1dGhvcj48YXV0aG9yPlBvb2xlYiwgSy48L2F1dGhvcj48YXV0aG9yPlJ5YW4sIEouPC9hdXRo
b3I+PGF1dGhvcj5XZWJiZXIsIEkuPC9hdXRob3I+PGF1dGhvcj5XaGFsZWMsIFouPC9hdXRob3I+
PC9hdXRob3JzPjx0ZXJ0aWFyeS1hdXRob3JzPjxhdXRob3I+VW5pdmVyc2l0eSBvZiBXYWxlcyBD
b2xsZWdlIG9mIE1lZGljaW5lLDwvYXV0aG9yPjwvdGVydGlhcnktYXV0aG9ycz48L2NvbnRyaWJ1
dG9ycz48YXV0aC1hZGRyZXNzPk51cnNpbmcsIEhlYWx0aCBhbmQgU29jaWFsIENhcmUgUmVzZWFy
Y2ggQ2VudHJlJiN4RDtTY2hvb2wgb2YgTnVyc2luZyBhbmQgTWlkd2lmZXJ5IFN0dWRpZXMmI3hE
O1VuaXZlcnNpdHkgb2YgV2FsZXMgQ29sbGVnZSBvZiBNZWRpY2luZSYjeEQ7VHkgRGV3aSBTYW50
JiN4RDtIZWF0aCBQYXJrLCBDYXJkaWZmLCBDRjE0IDRYTiYjeEQ7VGVsZXBob25lOiAwMjkgMjA3
NCAzNzYzLiBFbWFpbDogSGFua3NDTUBjYXJkaWZmLmFjLnVrPC9hdXRoLWFkZHJlc3M+PHRpdGxl
cz48dGl0bGU+VXNlciBpbnZvbHZlbWVudCBpbiB1c2VyLWZvY3VzZWQgcmVzZWFyY2g/PC90aXRs
ZT48L3RpdGxlcz48cGFnZXM+MS0yMTwvcGFnZXM+PHJlcHJpbnQtZWRpdGlvbj5pbiBmaWxlPC9y
ZXByaW50LWVkaXRpb24+PGtleXdvcmRzPjxrZXl3b3JkPmFwcHJhaXNhbDwva2V5d29yZD48a2V5
d29yZD5Bd2FyZW5lc3M8L2tleXdvcmQ+PGtleXdvcmQ+Y2FyZTwva2V5d29yZD48a2V5d29yZD5j
b21tdW5pdHk8L2tleXdvcmQ+PGtleXdvcmQ+ZGlzYWJpbGl0eTwva2V5d29yZD48a2V5d29yZD5I
ZWFsdGg8L2tleXdvcmQ+PGtleXdvcmQ+SGVhbHRoLUNhcmU8L2tleXdvcmQ+PGtleXdvcmQ+aGVh
bHRoIGNhcmU8L2tleXdvcmQ+PGtleXdvcmQ+SGVhbHRoIFNlcnZpY2VzPC9rZXl3b3JkPjxrZXl3
b3JkPmludm9sdmVtZW50PC9rZXl3b3JkPjxrZXl3b3JkPkxlYXJuaW5nPC9rZXl3b3JkPjxrZXl3
b3JkPmxpdGVyYXR1cmU8L2tleXdvcmQ+PGtleXdvcmQ+bWVkaWNpbmU8L2tleXdvcmQ+PGtleXdv
cmQ+TWVudGFsIEhlYWx0aDwva2V5d29yZD48a2V5d29yZD5NaWR3aWZlcnk8L2tleXdvcmQ+PGtl
eXdvcmQ+bnVyc2luZzwva2V5d29yZD48a2V5d29yZD5QZW9wbGU8L2tleXdvcmQ+PGtleXdvcmQ+
cGxhbm5pbmc8L2tleXdvcmQ+PGtleXdvcmQ+cG9saWN5PC9rZXl3b3JkPjxrZXl3b3JkPnByYWN0
aWNlPC9rZXl3b3JkPjxrZXl3b3JkPlJlc2VhcmNoPC9rZXl3b3JkPjxrZXl3b3JkPnJldmlldzwv
a2V5d29yZD48a2V5d29yZD50aGVyYXB5PC9rZXl3b3JkPjxrZXl3b3JkPlVuaXZlcnNpdGllczwv
a2V5d29yZD48a2V5d29yZD51c2VyPC9rZXl3b3JkPjxrZXl3b3JkPnVzZXIgaW52b2x2ZW1lbnQ8
L2tleXdvcmQ+PGtleXdvcmQ+dXNlcnM8L2tleXdvcmQ+PGtleXdvcmQ+V2FsZXM8L2tleXdvcmQ+
PC9rZXl3b3Jkcz48ZGF0ZXM+PHllYXI+MjAwMDwveWVhcj48cHViLWRhdGVzPjxkYXRlPjIwMDA8
L2RhdGU+PC9wdWItZGF0ZXM+PC9kYXRlcz48cHViLWxvY2F0aW9uPkNhcmRpZmY8L3B1Yi1sb2Nh
dGlvbj48cHVibGlzaGVyPlVuaXZlcnNpdHkgb2YgV2FsZXMgQ29sbGVnZSBvZiBNZWRpY2luZSw8
L3B1Ymxpc2hlcj48bGFiZWw+NTEwUjwvbGFiZWw+PHVybHM+PHJlbGF0ZWQtdXJscz48dXJsPjxz
dHlsZSBmYWNlPSJ1bmRlcmxpbmUiIGZvbnQ9ImRlZmF1bHQiIHNpemU9IjEwMCUiPmh0dHA6Ly93
d3cuY2FyZGlmZi5hYy51ay9udXJzaW5nL3BkZi9Vc2VyX2ludm9sdmVtZW50X1dvcmtpbmdfUGFw
ZXJfMjAwMC5wZGY8L3N0eWxlPjwvdXJsPjwvcmVsYXRlZC11cmxzPjwvdXJscz48cmVtb3RlLWRh
dGFiYXNlLXByb3ZpZGVyPk1EPC9yZW1vdGUtZGF0YWJhc2UtcHJvdmlkZXI+PC9yZWNvcmQ+PC9D
aXRlPjxDaXRlPjxSZWNOdW0+MTYzMjI8L1JlY051bT48cmVjb3JkPjxyZWMtbnVtYmVyPjE2MzIy
PC9yZWMtbnVtYmVyPjxmb3JlaWduLWtleXM+PGtleSBhcHA9IkVOIiBkYi1pZD0iZWRhOTllc3I5
YXJwNTJlMjB2MnBmdHo0cnA1czl4MGV2ZWY1IiB0aW1lc3RhbXA9IjE1MDUxNTI5MjQiPjE2MzIy
PC9rZXk+PC9mb3JlaWduLWtleXM+PHJlZi10eXBlIG5hbWU9IkpvdXJuYWwgQXJ0aWNsZSI+MTc8
L3JlZi10eXBlPjxjb250cmlidXRvcnM+PGF1dGhvcnM+PGF1dGhvcj5SaWZmaW4sIENhdGhlcmlu
ZTwvYXV0aG9yPjxhdXRob3I+S2VuaWVuLCBDYXJhPC9hdXRob3I+PGF1dGhvcj5HaGVzcXVpZXJl
LCBBbmdlbGE8L2F1dGhvcj48YXV0aG9yPkRvcmltZSwgQXNobGV5PC9hdXRob3I+PGF1dGhvcj5W
aWxsYW51ZXZhLCBDYXJvbGluYTwvYXV0aG9yPjxhdXRob3I+R2FyZG5lciwgRGFuaWVsPC9hdXRo
b3I+PGF1dGhvcj5DYWxsYWhhbiwgSmVhbjwvYXV0aG9yPjxhdXRob3I+Q2FwZXp1dGksIEVsaXph
YmV0aDwvYXV0aG9yPjxhdXRob3I+UmVpZCwgTS4gQ2FycmluZ3Rvbiw8L2F1dGhvcj48L2F1dGhv
cnM+PC9jb250cmlidXRvcnM+PHRpdGxlcz48dGl0bGU+Q29tbXVuaXR5LWJhc2VkIHBhcnRpY2lw
YXRvcnkgcmVzZWFyY2g6IHVuZGVyc3RhbmRpbmcgYSBwcm9taXNpbmcgYXBwcm9hY2ggdG8gYWRk
cmVzc2luZyBrbm93bGVkZ2UgZ2FwcyBpbiBwYWxsaWF0aXZlIGNhcmU8L3RpdGxlPjxzZWNvbmRh
cnktdGl0bGU+QW5uYWxzIG9mIHBhbGxpYXRpdmUgbWVkaWNpbmU8L3NlY29uZGFyeS10aXRsZT48
L3RpdGxlcz48cGVyaW9kaWNhbD48ZnVsbC10aXRsZT5Bbm5hbHMgb2YgcGFsbGlhdGl2ZSBtZWRp
Y2luZTwvZnVsbC10aXRsZT48YWJici0xPkFubiBQYWxsaWF0IE1lZDwvYWJici0xPjwvcGVyaW9k
aWNhbD48cGFnZXM+MjE4LTIyNDwvcGFnZXM+PHZvbHVtZT41PC92b2x1bWU+PG51bWJlcj4zPC9u
dW1iZXI+PHJlcHJpbnQtZWRpdGlvbj5pbiBmaWxlPC9yZXByaW50LWVkaXRpb24+PGRhdGVzPjx5
ZWFyPjIwMTY8L3llYXI+PHB1Yi1kYXRlcz48ZGF0ZT5KdWwgMjAxNjwvZGF0ZT48L3B1Yi1kYXRl
cz48L2RhdGVzPjx1cmxzPjxyZWxhdGVkLXVybHM+PHVybD5odHRwczovL3d3dy5uY2JpLm5sbS5u
aWguZ292L3BtYy9hcnRpY2xlcy9QTUM1NDcwNTg0LzwvdXJsPjwvcmVsYXRlZC11cmxzPjwvdXJs
cz48cmVtb3RlLWRhdGFiYXNlLXByb3ZpZGVyPk1FRCwgV09TPC9yZW1vdGUtZGF0YWJhc2UtcHJv
dmlkZXI+PC9yZWNvcmQ+PC9DaXRlPjxDaXRlPjxSZWNOdW0+MTU3NDQ8L1JlY051bT48cmVjb3Jk
PjxyZWMtbnVtYmVyPjE1NzQ0PC9yZWMtbnVtYmVyPjxmb3JlaWduLWtleXM+PGtleSBhcHA9IkVO
IiBkYi1pZD0iZWRhOTllc3I5YXJwNTJlMjB2MnBmdHo0cnA1czl4MGV2ZWY1IiB0aW1lc3RhbXA9
IjE1MDI1NTExMTUiPjE1NzQ0PC9rZXk+PC9mb3JlaWduLWtleXM+PHJlZi10eXBlIG5hbWU9Ikpv
dXJuYWwgQXJ0aWNsZSI+MTc8L3JlZi10eXBlPjxjb250cmlidXRvcnM+PGF1dGhvcnM+PGF1dGhv
cj5Kb2huc3RvbiwgQnJpZGdldDwvYXV0aG9yPjxhdXRob3I+Rm9yYmF0LCBMaXo8L2F1dGhvcj48
YXV0aG9yPkh1YmJhcmQsIEdpbGw8L2F1dGhvcj48L2F1dGhvcnM+PC9jb250cmlidXRvcnM+PHRp
dGxlcz48dGl0bGU+SW52b2x2aW5nIGFuZCBlbmdhZ2luZyBwYXRpZW50cyBpbiBjYW5jZXIgYW5k
IHBhbGxpYXRpdmUgY2FyZSByZXNlYXJjaDogd29ya3Nob3AgcHJlc2VudGF0aW9uPC90aXRsZT48
c2Vjb25kYXJ5LXRpdGxlPkludGVybmF0aW9uYWwgSm91cm5hbCBvZiBQYWxsaWF0aXZlIE51cnNp
bmc8L3NlY29uZGFyeS10aXRsZT48L3RpdGxlcz48cGVyaW9kaWNhbD48ZnVsbC10aXRsZT5JbnRl
cm5hdGlvbmFsIEpvdXJuYWwgb2YgUGFsbGlhdGl2ZSBOdXJzaW5nPC9mdWxsLXRpdGxlPjxhYmJy
LTE+SW50IEogUGFsbGlhdCBOdXJzPC9hYmJyLTE+PC9wZXJpb2RpY2FsPjx2b2x1bWU+MTQ8L3Zv
bHVtZT48bnVtYmVyPjExPC9udW1iZXI+PHJlcHJpbnQtZWRpdGlvbj5pbiBmaWxlPC9yZXByaW50
LWVkaXRpb24+PGRhdGVzPjx5ZWFyPjIwMDg8L3llYXI+PC9kYXRlcz48aXNibj4xMzU3LTYzMjE8
L2lzYm4+PHVybHM+PHJlbGF0ZWQtdXJscz48dXJsPmh0dHA6Ly93ZWIuYS5lYnNjb2hvc3QuY29t
L2Fic3RyYWN0P2RpcmVjdD10cnVlJmFtcDtwcm9maWxlPWVob3N0JmFtcDtzY29wZT1zaXRlJmFt
cDthdXRodHlwZT1jcmF3bGVyJmFtcDtqcm5sPTEzNTc2MzIxJmFtcDtBTj0zNTUzNjE5OCZhbXA7
aD1odkNzVEVUeU5XdFBXOVZKZDZBSEZKYklTTWYlMmZValYyWkxIMzNLeEFZMVkySkFFR0JiYkVI
QiUyZkZiTnJLRDBKTzFTJTJmekwzS1ZsbVBBeGh6eGJDcmQ3QSUzZCUzZCZhbXA7Y3JsPWMmYW1w
O3Jlc3VsdE5zPUFkbWluV2ViQXV0aCZhbXA7cmVzdWx0TG9jYWw9RXJyQ3JsTm90QXV0aCZhbXA7
Y3JsaGFzaHVybD1sb2dpbi5hc3B4JTNmZGlyZWN0JTNkdHJ1ZSUyNnByb2ZpbGUlM2RlaG9zdCUy
NnNjb3BlJTNkc2l0ZSUyNmF1dGh0eXBlJTNkY3Jhd2xlciUyNmpybmwlM2QxMzU3NjMyMSUyNkFO
JTNkMzU1MzYxOTg8L3VybD48L3JlbGF0ZWQtdXJscz48L3VybHM+PHJlbW90ZS1kYXRhYmFzZS1w
cm92aWRlcj5TUFBDLCBBTUVELCBDSU5BSEwsIE1FRDwvcmVtb3RlLWRhdGFiYXNlLXByb3ZpZGVy
PjwvcmVjb3JkPjwv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7IEpvaG5zdG9uIGV0IGFsLiAyMDA4OyBSaWZmaW4gZXQgYWwuIDIwMTYp
PC9EaXNwbGF5VGV4dD48cmVjb3JkPjxyZWMtbnVtYmVyPjYxMTA8L3JlYy1udW1iZXI+PGZvcmVp
Z24ta2V5cz48a2V5IGFwcD0iRU4iIGRiLWlkPSJlZGE5OWVzcjlhcnA1MmUyMHYycGZ0ejRycDVz
OXgwZXZlZjUiIHRpbWVzdGFtcD0iMTU1NDM3MTI5OSI+NjExMDwva2V5PjxrZXkgYXBwPSJFTldl
YiIgZGItaWQ9IiI+MDwva2V5PjwvZm9yZWlnbi1rZXlzPjxyZWYtdHlwZSBuYW1lPSJSZXBvcnQi
PjI3PC9yZWYtdHlwZT48Y29udHJpYnV0b3JzPjxhdXRob3JzPjxhdXRob3I+QWxhYmFzdGVyLCBF
LjwvYXV0aG9yPjxhdXRob3I+QWxsZW4sIEQuPC9hdXRob3I+PGF1dGhvcj5Gb3RoZXJnaWxsLCBB
LjwvYXV0aG9yPjxhdXRob3I+SGFua3MsIEMuPC9hdXRob3I+PGF1dGhvcj5IYW5uaWdhbiwgQi48
L2F1dGhvcj48YXV0aG9yPkxvd2VzLCBMLjwvYXV0aG9yPjxhdXRob3I+THluZSwgUC48L2F1dGhv
cj48YXV0aG9yPk5vcnRod2F5YSwgUi48L2F1dGhvcj48YXV0aG9yPlBhcGFuaWtvbGFvdSwgUC48
L2F1dGhvcj48YXV0aG9yPlBvb2xlYiwgSy48L2F1dGhvcj48YXV0aG9yPlJ5YW4sIEouPC9hdXRo
b3I+PGF1dGhvcj5XZWJiZXIsIEkuPC9hdXRob3I+PGF1dGhvcj5XaGFsZWMsIFouPC9hdXRob3I+
PC9hdXRob3JzPjx0ZXJ0aWFyeS1hdXRob3JzPjxhdXRob3I+VW5pdmVyc2l0eSBvZiBXYWxlcyBD
b2xsZWdlIG9mIE1lZGljaW5lLDwvYXV0aG9yPjwvdGVydGlhcnktYXV0aG9ycz48L2NvbnRyaWJ1
dG9ycz48YXV0aC1hZGRyZXNzPk51cnNpbmcsIEhlYWx0aCBhbmQgU29jaWFsIENhcmUgUmVzZWFy
Y2ggQ2VudHJlJiN4RDtTY2hvb2wgb2YgTnVyc2luZyBhbmQgTWlkd2lmZXJ5IFN0dWRpZXMmI3hE
O1VuaXZlcnNpdHkgb2YgV2FsZXMgQ29sbGVnZSBvZiBNZWRpY2luZSYjeEQ7VHkgRGV3aSBTYW50
JiN4RDtIZWF0aCBQYXJrLCBDYXJkaWZmLCBDRjE0IDRYTiYjeEQ7VGVsZXBob25lOiAwMjkgMjA3
NCAzNzYzLiBFbWFpbDogSGFua3NDTUBjYXJkaWZmLmFjLnVrPC9hdXRoLWFkZHJlc3M+PHRpdGxl
cz48dGl0bGU+VXNlciBpbnZvbHZlbWVudCBpbiB1c2VyLWZvY3VzZWQgcmVzZWFyY2g/PC90aXRs
ZT48L3RpdGxlcz48cGFnZXM+MS0yMTwvcGFnZXM+PHJlcHJpbnQtZWRpdGlvbj5pbiBmaWxlPC9y
ZXByaW50LWVkaXRpb24+PGtleXdvcmRzPjxrZXl3b3JkPmFwcHJhaXNhbDwva2V5d29yZD48a2V5
d29yZD5Bd2FyZW5lc3M8L2tleXdvcmQ+PGtleXdvcmQ+Y2FyZTwva2V5d29yZD48a2V5d29yZD5j
b21tdW5pdHk8L2tleXdvcmQ+PGtleXdvcmQ+ZGlzYWJpbGl0eTwva2V5d29yZD48a2V5d29yZD5I
ZWFsdGg8L2tleXdvcmQ+PGtleXdvcmQ+SGVhbHRoLUNhcmU8L2tleXdvcmQ+PGtleXdvcmQ+aGVh
bHRoIGNhcmU8L2tleXdvcmQ+PGtleXdvcmQ+SGVhbHRoIFNlcnZpY2VzPC9rZXl3b3JkPjxrZXl3
b3JkPmludm9sdmVtZW50PC9rZXl3b3JkPjxrZXl3b3JkPkxlYXJuaW5nPC9rZXl3b3JkPjxrZXl3
b3JkPmxpdGVyYXR1cmU8L2tleXdvcmQ+PGtleXdvcmQ+bWVkaWNpbmU8L2tleXdvcmQ+PGtleXdv
cmQ+TWVudGFsIEhlYWx0aDwva2V5d29yZD48a2V5d29yZD5NaWR3aWZlcnk8L2tleXdvcmQ+PGtl
eXdvcmQ+bnVyc2luZzwva2V5d29yZD48a2V5d29yZD5QZW9wbGU8L2tleXdvcmQ+PGtleXdvcmQ+
cGxhbm5pbmc8L2tleXdvcmQ+PGtleXdvcmQ+cG9saWN5PC9rZXl3b3JkPjxrZXl3b3JkPnByYWN0
aWNlPC9rZXl3b3JkPjxrZXl3b3JkPlJlc2VhcmNoPC9rZXl3b3JkPjxrZXl3b3JkPnJldmlldzwv
a2V5d29yZD48a2V5d29yZD50aGVyYXB5PC9rZXl3b3JkPjxrZXl3b3JkPlVuaXZlcnNpdGllczwv
a2V5d29yZD48a2V5d29yZD51c2VyPC9rZXl3b3JkPjxrZXl3b3JkPnVzZXIgaW52b2x2ZW1lbnQ8
L2tleXdvcmQ+PGtleXdvcmQ+dXNlcnM8L2tleXdvcmQ+PGtleXdvcmQ+V2FsZXM8L2tleXdvcmQ+
PC9rZXl3b3Jkcz48ZGF0ZXM+PHllYXI+MjAwMDwveWVhcj48cHViLWRhdGVzPjxkYXRlPjIwMDA8
L2RhdGU+PC9wdWItZGF0ZXM+PC9kYXRlcz48cHViLWxvY2F0aW9uPkNhcmRpZmY8L3B1Yi1sb2Nh
dGlvbj48cHVibGlzaGVyPlVuaXZlcnNpdHkgb2YgV2FsZXMgQ29sbGVnZSBvZiBNZWRpY2luZSw8
L3B1Ymxpc2hlcj48bGFiZWw+NTEwUjwvbGFiZWw+PHVybHM+PHJlbGF0ZWQtdXJscz48dXJsPjxz
dHlsZSBmYWNlPSJ1bmRlcmxpbmUiIGZvbnQ9ImRlZmF1bHQiIHNpemU9IjEwMCUiPmh0dHA6Ly93
d3cuY2FyZGlmZi5hYy51ay9udXJzaW5nL3BkZi9Vc2VyX2ludm9sdmVtZW50X1dvcmtpbmdfUGFw
ZXJfMjAwMC5wZGY8L3N0eWxlPjwvdXJsPjwvcmVsYXRlZC11cmxzPjwvdXJscz48cmVtb3RlLWRh
dGFiYXNlLXByb3ZpZGVyPk1EPC9yZW1vdGUtZGF0YWJhc2UtcHJvdmlkZXI+PC9yZWNvcmQ+PC9D
aXRlPjxDaXRlPjxSZWNOdW0+MTYzMjI8L1JlY051bT48cmVjb3JkPjxyZWMtbnVtYmVyPjE2MzIy
PC9yZWMtbnVtYmVyPjxmb3JlaWduLWtleXM+PGtleSBhcHA9IkVOIiBkYi1pZD0iZWRhOTllc3I5
YXJwNTJlMjB2MnBmdHo0cnA1czl4MGV2ZWY1IiB0aW1lc3RhbXA9IjE1MDUxNTI5MjQiPjE2MzIy
PC9rZXk+PC9mb3JlaWduLWtleXM+PHJlZi10eXBlIG5hbWU9IkpvdXJuYWwgQXJ0aWNsZSI+MTc8
L3JlZi10eXBlPjxjb250cmlidXRvcnM+PGF1dGhvcnM+PGF1dGhvcj5SaWZmaW4sIENhdGhlcmlu
ZTwvYXV0aG9yPjxhdXRob3I+S2VuaWVuLCBDYXJhPC9hdXRob3I+PGF1dGhvcj5HaGVzcXVpZXJl
LCBBbmdlbGE8L2F1dGhvcj48YXV0aG9yPkRvcmltZSwgQXNobGV5PC9hdXRob3I+PGF1dGhvcj5W
aWxsYW51ZXZhLCBDYXJvbGluYTwvYXV0aG9yPjxhdXRob3I+R2FyZG5lciwgRGFuaWVsPC9hdXRo
b3I+PGF1dGhvcj5DYWxsYWhhbiwgSmVhbjwvYXV0aG9yPjxhdXRob3I+Q2FwZXp1dGksIEVsaXph
YmV0aDwvYXV0aG9yPjxhdXRob3I+UmVpZCwgTS4gQ2FycmluZ3Rvbiw8L2F1dGhvcj48L2F1dGhv
cnM+PC9jb250cmlidXRvcnM+PHRpdGxlcz48dGl0bGU+Q29tbXVuaXR5LWJhc2VkIHBhcnRpY2lw
YXRvcnkgcmVzZWFyY2g6IHVuZGVyc3RhbmRpbmcgYSBwcm9taXNpbmcgYXBwcm9hY2ggdG8gYWRk
cmVzc2luZyBrbm93bGVkZ2UgZ2FwcyBpbiBwYWxsaWF0aXZlIGNhcmU8L3RpdGxlPjxzZWNvbmRh
cnktdGl0bGU+QW5uYWxzIG9mIHBhbGxpYXRpdmUgbWVkaWNpbmU8L3NlY29uZGFyeS10aXRsZT48
L3RpdGxlcz48cGVyaW9kaWNhbD48ZnVsbC10aXRsZT5Bbm5hbHMgb2YgcGFsbGlhdGl2ZSBtZWRp
Y2luZTwvZnVsbC10aXRsZT48YWJici0xPkFubiBQYWxsaWF0IE1lZDwvYWJici0xPjwvcGVyaW9k
aWNhbD48cGFnZXM+MjE4LTIyNDwvcGFnZXM+PHZvbHVtZT41PC92b2x1bWU+PG51bWJlcj4zPC9u
dW1iZXI+PHJlcHJpbnQtZWRpdGlvbj5pbiBmaWxlPC9yZXByaW50LWVkaXRpb24+PGRhdGVzPjx5
ZWFyPjIwMTY8L3llYXI+PHB1Yi1kYXRlcz48ZGF0ZT5KdWwgMjAxNjwvZGF0ZT48L3B1Yi1kYXRl
cz48L2RhdGVzPjx1cmxzPjxyZWxhdGVkLXVybHM+PHVybD5odHRwczovL3d3dy5uY2JpLm5sbS5u
aWguZ292L3BtYy9hcnRpY2xlcy9QTUM1NDcwNTg0LzwvdXJsPjwvcmVsYXRlZC11cmxzPjwvdXJs
cz48cmVtb3RlLWRhdGFiYXNlLXByb3ZpZGVyPk1FRCwgV09TPC9yZW1vdGUtZGF0YWJhc2UtcHJv
dmlkZXI+PC9yZWNvcmQ+PC9DaXRlPjxDaXRlPjxSZWNOdW0+MTU3NDQ8L1JlY051bT48cmVjb3Jk
PjxyZWMtbnVtYmVyPjE1NzQ0PC9yZWMtbnVtYmVyPjxmb3JlaWduLWtleXM+PGtleSBhcHA9IkVO
IiBkYi1pZD0iZWRhOTllc3I5YXJwNTJlMjB2MnBmdHo0cnA1czl4MGV2ZWY1IiB0aW1lc3RhbXA9
IjE1MDI1NTExMTUiPjE1NzQ0PC9rZXk+PC9mb3JlaWduLWtleXM+PHJlZi10eXBlIG5hbWU9Ikpv
dXJuYWwgQXJ0aWNsZSI+MTc8L3JlZi10eXBlPjxjb250cmlidXRvcnM+PGF1dGhvcnM+PGF1dGhv
cj5Kb2huc3RvbiwgQnJpZGdldDwvYXV0aG9yPjxhdXRob3I+Rm9yYmF0LCBMaXo8L2F1dGhvcj48
YXV0aG9yPkh1YmJhcmQsIEdpbGw8L2F1dGhvcj48L2F1dGhvcnM+PC9jb250cmlidXRvcnM+PHRp
dGxlcz48dGl0bGU+SW52b2x2aW5nIGFuZCBlbmdhZ2luZyBwYXRpZW50cyBpbiBjYW5jZXIgYW5k
IHBhbGxpYXRpdmUgY2FyZSByZXNlYXJjaDogd29ya3Nob3AgcHJlc2VudGF0aW9uPC90aXRsZT48
c2Vjb25kYXJ5LXRpdGxlPkludGVybmF0aW9uYWwgSm91cm5hbCBvZiBQYWxsaWF0aXZlIE51cnNp
bmc8L3NlY29uZGFyeS10aXRsZT48L3RpdGxlcz48cGVyaW9kaWNhbD48ZnVsbC10aXRsZT5JbnRl
cm5hdGlvbmFsIEpvdXJuYWwgb2YgUGFsbGlhdGl2ZSBOdXJzaW5nPC9mdWxsLXRpdGxlPjxhYmJy
LTE+SW50IEogUGFsbGlhdCBOdXJzPC9hYmJyLTE+PC9wZXJpb2RpY2FsPjx2b2x1bWU+MTQ8L3Zv
bHVtZT48bnVtYmVyPjExPC9udW1iZXI+PHJlcHJpbnQtZWRpdGlvbj5pbiBmaWxlPC9yZXByaW50
LWVkaXRpb24+PGRhdGVzPjx5ZWFyPjIwMDg8L3llYXI+PC9kYXRlcz48aXNibj4xMzU3LTYzMjE8
L2lzYm4+PHVybHM+PHJlbGF0ZWQtdXJscz48dXJsPmh0dHA6Ly93ZWIuYS5lYnNjb2hvc3QuY29t
L2Fic3RyYWN0P2RpcmVjdD10cnVlJmFtcDtwcm9maWxlPWVob3N0JmFtcDtzY29wZT1zaXRlJmFt
cDthdXRodHlwZT1jcmF3bGVyJmFtcDtqcm5sPTEzNTc2MzIxJmFtcDtBTj0zNTUzNjE5OCZhbXA7
aD1odkNzVEVUeU5XdFBXOVZKZDZBSEZKYklTTWYlMmZValYyWkxIMzNLeEFZMVkySkFFR0JiYkVI
QiUyZkZiTnJLRDBKTzFTJTJmekwzS1ZsbVBBeGh6eGJDcmQ3QSUzZCUzZCZhbXA7Y3JsPWMmYW1w
O3Jlc3VsdE5zPUFkbWluV2ViQXV0aCZhbXA7cmVzdWx0TG9jYWw9RXJyQ3JsTm90QXV0aCZhbXA7
Y3JsaGFzaHVybD1sb2dpbi5hc3B4JTNmZGlyZWN0JTNkdHJ1ZSUyNnByb2ZpbGUlM2RlaG9zdCUy
NnNjb3BlJTNkc2l0ZSUyNmF1dGh0eXBlJTNkY3Jhd2xlciUyNmpybmwlM2QxMzU3NjMyMSUyNkFO
JTNkMzU1MzYxOTg8L3VybD48L3JlbGF0ZWQtdXJscz48L3VybHM+PHJlbW90ZS1kYXRhYmFzZS1w
cm92aWRlcj5TUFBDLCBBTUVELCBDSU5BSEwsIE1FRDwvcmVtb3RlLWRhdGFiYXNlLXByb3ZpZGVy
PjwvcmVjb3JkPjwv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labaster et al. 2000; Johnston et al. 2008; Riffi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For example, a hospice had refused to allow patients to be involved until it had been cleared by their own Ethics Committe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15&lt;/RecNum&gt;&lt;DisplayText&gt;(Beresford 2007)&lt;/DisplayText&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nd a patient group had been prevented from engaging with the wider healthcare community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20&lt;/RecNum&gt;&lt;DisplayText&gt;(McIlfatrick et al. 2015)&lt;/DisplayText&gt;&lt;record&gt;&lt;rec-number&gt;15720&lt;/rec-number&gt;&lt;foreign-keys&gt;&lt;key app="EN" db-id="eda99esr9arp52e20v2pftz4rp5s9x0evef5" timestamp="1554371299"&gt;15720&lt;/key&gt;&lt;key app="ENWeb" db-id=""&gt;0&lt;/key&gt;&lt;/foreign-keys&gt;&lt;ref-type name="Report"&gt;27&lt;/ref-type&gt;&lt;contributors&gt;&lt;authors&gt;&lt;author&gt;McIlfatrick, S.&lt;/author&gt;&lt;author&gt;Hasson, F.&lt;/author&gt;&lt;author&gt;Hanna-Trainor, L.&lt;/author&gt;&lt;author&gt;Brogan, P.&lt;/author&gt;&lt;/authors&gt;&lt;/contributors&gt;&lt;titles&gt;&lt;title&gt;Evaluation report for All Ireland Institute of Hospice &amp;amp; Palliative Care &amp;apos;Voices 4 Care&amp;apos; Initiative.&lt;/title&gt;&lt;/titles&gt;&lt;reprint-edition&gt;in file&lt;/reprint-edition&gt;&lt;dates&gt;&lt;year&gt;2015&lt;/year&gt;&lt;/dates&gt;&lt;pub-location&gt;Dublin, Ireland&lt;/pub-location&gt;&lt;publisher&gt;All Ireland Institute of Hospice &amp;amp; Palliative Care&lt;/publisher&gt;&lt;urls&gt;&lt;related-urls&gt;&lt;url&gt;http://aiihpc.org/policy-practice/voices4care/evaluation/&lt;/url&gt;&lt;/related-urls&gt;&lt;/urls&gt;&lt;remote-database-provider&gt;AII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ethical concerns of involvement needed to be balanced with not making assumptions or taking choice away from people </w:t>
      </w:r>
      <w:r w:rsidR="00C445FA">
        <w:rPr>
          <w:rFonts w:ascii="Calibri" w:eastAsia="Times New Roman" w:hAnsi="Calibri" w:cs="Calibri"/>
          <w:sz w:val="24"/>
          <w:szCs w:val="24"/>
          <w:lang w:eastAsia="en-GB"/>
        </w:rPr>
        <w:fldChar w:fldCharType="begin">
          <w:fldData xml:space="preserve">PEVuZE5vdGU+PENpdGU+PFJlY051bT4xNjYwMzwvUmVjTnVtPjxEaXNwbGF5VGV4dD4oTmF0aW9u
YWwgQ291bmNpbCBmb3IgUGFsbGlhdGl2ZSBDYXJlIDIwMDQ7IENvdHRlcmVsbCAyMDA3OyBDb3R0
ZXJlbGwgZXQgYWwuIDIwMDcpPC9EaXNwbGF5VGV4dD48cmVjb3JkPjxyZWMtbnVtYmVyPjE2NjAz
PC9yZWMtbnVtYmVyPjxmb3JlaWduLWtleXM+PGtleSBhcHA9IkVOIiBkYi1pZD0iZWRhOTllc3I5
YXJwNTJlMjB2MnBmdHo0cnA1czl4MGV2ZWY1IiB0aW1lc3RhbXA9IjE1NTQzNzEyOTkiPjE2NjAz
PC9rZXk+PGtleSBhcHA9IkVOV2ViIiBkYi1pZD0iIj4wPC9rZXk+PC9mb3JlaWduLWtleXM+PHJl
Zi10eXBlIG5hbWU9IkNvbmZlcmVuY2UgUGFwZXIiPjQ3PC9yZWYtdHlwZT48Y29udHJpYnV0b3Jz
PjxhdXRob3JzPjxhdXRob3I+Q290dGVyZWxsLCBQLjwvYXV0aG9yPjwvYXV0aG9ycz48L2NvbnRy
aWJ1dG9ycz48dGl0bGVzPjx0aXRsZT5TZXJ2aWNlIHVzZXIgaW52b2x2ZW1lbnQgLSBBbiBvdmVy
dmlldzwvdGl0bGU+PHNlY29uZGFyeS10aXRsZT5IZWxwIHRoZSBIb3NwaWNlcy4gVXNlciBpbnZv
bHZlbWVudCAtICZhcG9zO25vdGhpbmcgYWJvdXQgdXMgd2l0aG91dCB1cyZhcG9zOzwvc2Vjb25k
YXJ5LXRpdGxlPjwvdGl0bGVzPjxyZXByaW50LWVkaXRpb24+aW4gZmlsZTwvcmVwcmludC1lZGl0
aW9uPjxkYXRlcz48eWVhcj4yMDA3PC95ZWFyPjxwdWItZGF0ZXM+PGRhdGU+MjUgQXByaWwgMjAw
NzwvZGF0ZT48L3B1Yi1kYXRlcz48L2RhdGVzPjxwdWItbG9jYXRpb24+VUs8L3B1Yi1sb2NhdGlv
bj48dXJscz48L3VybHM+PHJlbW90ZS1kYXRhYmFzZS1wcm92aWRlcj5FLWNsaW5pY2lhbjwvcmVt
b3RlLWRhdGFiYXNlLXByb3ZpZGVyPjwvcmVjb3JkPjwvQ2l0ZT48Q2l0ZT48UmVjTnVtPjE1MjMy
PC9SZWNOdW0+PHJlY29yZD48cmVjLW51bWJlcj4xNTIzMjwvcmVjLW51bWJlcj48Zm9yZWlnbi1r
ZXlzPjxrZXkgYXBwPSJFTiIgZGItaWQ9ImVkYTk5ZXNyOWFycDUyZTIwdjJwZnR6NHJwNXM5eDBl
dmVmNSIgdGltZXN0YW1wPSIxNTU0MzcxMjk5Ij4xNTIzMjwva2V5PjxrZXkgYXBwPSJFTldlYiIg
ZGItaWQ9IiI+MDwva2V5PjwvZm9yZWlnbi1rZXlzPjxyZWYtdHlwZSBuYW1lPSJSZXBvcnQiPjI3
PC9yZWYtdHlwZT48Y29udHJpYnV0b3JzPjxhdXRob3JzPjxhdXRob3I+TmF0aW9uYWwgQ291bmNp
bCBmb3IgUGFsbGlhdGl2ZSBDYXJlLDwvYXV0aG9yPjwvYXV0aG9ycz48dGVydGlhcnktYXV0aG9y
cz48YXV0aG9yPk5DUEM8L2F1dGhvcj48L3RlcnRpYXJ5LWF1dGhvcnM+PC9jb250cmlidXRvcnM+
PHRpdGxlcz48dGl0bGU+TGlzdGVuaW5nIFRvIFVzZXJzOiBIZWxwaW5nIHByb2Zlc3Npb25hbHMg
YWRkcmVzcyB1c2VyIGludm9sdmVtZW50IGluIFBhbGxpYXRpdmUgQ2FyZTwvdGl0bGU+PC90aXRs
ZXM+PHJlcHJpbnQtZWRpdGlvbj5pbiBmaWxlLCBmcm9tIFNvTk0gZnVuZDwvcmVwcmludC1lZGl0
aW9uPjxkYXRlcz48eWVhcj4yMDA0PC95ZWFyPjwvZGF0ZXM+PHB1Yi1sb2NhdGlvbj5Mb25kb248
L3B1Yi1sb2NhdGlvbj48cHVibGlzaGVyPk5DUEM8L3B1Ymxpc2hlcj48dXJscz48cmVsYXRlZC11
cmxzPjx1cmw+aHR0cHM6Ly9zaG9wLmhvc3BpY2V1ay5vcmcvY29sbGVjdGlvbnMvaG9zcGljZS11
ay1wdWJsaWNhdGlvbnMtYW5kLXJlc291cmNlcy9wcm9kdWN0cy9saXN0ZW5pbmctdG8tdXNlcnM8
L3VybD48L3JlbGF0ZWQtdXJscz48L3VybHM+PHJlbW90ZS1kYXRhYmFzZS1wcm92aWRlcj5OQ1BD
PC9yZW1vdGUtZGF0YWJhc2UtcHJvdmlkZXI+PC9yZWNvcmQ+PC9DaXRlPjxDaXRlPjxSZWNOdW0+
MTUyNDU8L1JlY051bT48cmVjb3JkPjxyZWMtbnVtYmVyPjE1MjQ1PC9yZWMtbnVtYmVyPjxmb3Jl
aWduLWtleXM+PGtleSBhcHA9IkVOIiBkYi1pZD0iZWRhOTllc3I5YXJwNTJlMjB2MnBmdHo0cnA1
czl4MGV2ZWY1IiB0aW1lc3RhbXA9IjE1NTQzNzEyOTkiPjE1MjQ1PC9rZXk+PGtleSBhcHA9IkVO
V2ViIiBkYi1pZD0iIj4wPC9rZXk+PC9mb3JlaWduLWtleXM+PHJlZi10eXBlIG5hbWU9IkJvb2sg
U2VjdGlvbiI+NTwvcmVmLXR5cGU+PGNvbnRyaWJ1dG9ycz48YXV0aG9ycz48YXV0aG9yPkNvdHRl
cmVsbCwgUGhpbDwvYXV0aG9yPjxhdXRob3I+Q2xhcmtlLCBQYXVsYTwvYXV0aG9yPjxhdXRob3I+
Q293ZHJleSwgRGk8L2F1dGhvcj48YXV0aG9yPkthcHAsIEpvaG48L2F1dGhvcj48YXV0aG9yPlBh
aW5lLCBNYW5keTwvYXV0aG9yPjxhdXRob3I+V3lubiwgUmljazwvYXV0aG9yPjwvYXV0aG9ycz48
c2Vjb25kYXJ5LWF1dGhvcnM+PGF1dGhvcj5KYXJyZXR0LCBMLjwvYXV0aG9yPjwvc2Vjb25kYXJ5
LWF1dGhvcnM+PC9jb250cmlidXRvcnM+PHRpdGxlcz48dGl0bGU+QmVjb21pbmcgaW52b2x2ZWQg
aW4gcmVzZWFyY2g6IGEgc2VydmljZSB1c2VyIGxlZCByZXNlYXJjaCBhZHZpc29yeSBncm91cDwv
dGl0bGU+PHNlY29uZGFyeS10aXRsZT5DcmVhdGl2ZSBlbmdhZ2VtZW50IGluIHBhbGxpYXRpdmUg
Y2FyZTogTmV3IHBlcnNwZWN0aXZlcyBvbiB1c2VyIGludm9sdmVtZW50Ljwvc2Vjb25kYXJ5LXRp
dGxlPjwvdGl0bGVzPjxyZXByaW50LWVkaXRpb24+aW4gZmlsZTwvcmVwcmludC1lZGl0aW9uPjxk
YXRlcz48eWVhcj4yMDA3PC95ZWFyPjwvZGF0ZXM+PHB1Yi1sb2NhdGlvbj5BYmluZ2RvbiwgVUs8
L3B1Yi1sb2NhdGlvbj48cHVibGlzaGVyPlJhZGNsaWZmZSBQdWJsaXNoaW5nIEx0ZDwvcHVibGlz
aGVyPjx1cmxzPjxyZWxhdGVkLXVybHM+PHVybD5odHRwOi8vZXByaW50cy5icmlnaHRvbi5hYy51
ay81NDM4LzwvdXJsPjwvcmVsYXRlZC11cmxzPjwvdXJscz48cmVtb3RlLWRhdGFiYXNlLXByb3Zp
ZGVyPklOVjwvcmVtb3RlLWRhdGFiYXNlLXByb3ZpZGVyPjwvcmVjb3JkPjwvQ2l0ZT48L0VuZE5v
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wMzwvUmVjTnVtPjxEaXNwbGF5VGV4dD4oTmF0aW9u
YWwgQ291bmNpbCBmb3IgUGFsbGlhdGl2ZSBDYXJlIDIwMDQ7IENvdHRlcmVsbCAyMDA3OyBDb3R0
ZXJlbGwgZXQgYWwuIDIwMDcpPC9EaXNwbGF5VGV4dD48cmVjb3JkPjxyZWMtbnVtYmVyPjE2NjAz
PC9yZWMtbnVtYmVyPjxmb3JlaWduLWtleXM+PGtleSBhcHA9IkVOIiBkYi1pZD0iZWRhOTllc3I5
YXJwNTJlMjB2MnBmdHo0cnA1czl4MGV2ZWY1IiB0aW1lc3RhbXA9IjE1NTQzNzEyOTkiPjE2NjAz
PC9rZXk+PGtleSBhcHA9IkVOV2ViIiBkYi1pZD0iIj4wPC9rZXk+PC9mb3JlaWduLWtleXM+PHJl
Zi10eXBlIG5hbWU9IkNvbmZlcmVuY2UgUGFwZXIiPjQ3PC9yZWYtdHlwZT48Y29udHJpYnV0b3Jz
PjxhdXRob3JzPjxhdXRob3I+Q290dGVyZWxsLCBQLjwvYXV0aG9yPjwvYXV0aG9ycz48L2NvbnRy
aWJ1dG9ycz48dGl0bGVzPjx0aXRsZT5TZXJ2aWNlIHVzZXIgaW52b2x2ZW1lbnQgLSBBbiBvdmVy
dmlldzwvdGl0bGU+PHNlY29uZGFyeS10aXRsZT5IZWxwIHRoZSBIb3NwaWNlcy4gVXNlciBpbnZv
bHZlbWVudCAtICZhcG9zO25vdGhpbmcgYWJvdXQgdXMgd2l0aG91dCB1cyZhcG9zOzwvc2Vjb25k
YXJ5LXRpdGxlPjwvdGl0bGVzPjxyZXByaW50LWVkaXRpb24+aW4gZmlsZTwvcmVwcmludC1lZGl0
aW9uPjxkYXRlcz48eWVhcj4yMDA3PC95ZWFyPjxwdWItZGF0ZXM+PGRhdGU+MjUgQXByaWwgMjAw
NzwvZGF0ZT48L3B1Yi1kYXRlcz48L2RhdGVzPjxwdWItbG9jYXRpb24+VUs8L3B1Yi1sb2NhdGlv
bj48dXJscz48L3VybHM+PHJlbW90ZS1kYXRhYmFzZS1wcm92aWRlcj5FLWNsaW5pY2lhbjwvcmVt
b3RlLWRhdGFiYXNlLXByb3ZpZGVyPjwvcmVjb3JkPjwvQ2l0ZT48Q2l0ZT48UmVjTnVtPjE1MjMy
PC9SZWNOdW0+PHJlY29yZD48cmVjLW51bWJlcj4xNTIzMjwvcmVjLW51bWJlcj48Zm9yZWlnbi1r
ZXlzPjxrZXkgYXBwPSJFTiIgZGItaWQ9ImVkYTk5ZXNyOWFycDUyZTIwdjJwZnR6NHJwNXM5eDBl
dmVmNSIgdGltZXN0YW1wPSIxNTU0MzcxMjk5Ij4xNTIzMjwva2V5PjxrZXkgYXBwPSJFTldlYiIg
ZGItaWQ9IiI+MDwva2V5PjwvZm9yZWlnbi1rZXlzPjxyZWYtdHlwZSBuYW1lPSJSZXBvcnQiPjI3
PC9yZWYtdHlwZT48Y29udHJpYnV0b3JzPjxhdXRob3JzPjxhdXRob3I+TmF0aW9uYWwgQ291bmNp
bCBmb3IgUGFsbGlhdGl2ZSBDYXJlLDwvYXV0aG9yPjwvYXV0aG9ycz48dGVydGlhcnktYXV0aG9y
cz48YXV0aG9yPk5DUEM8L2F1dGhvcj48L3RlcnRpYXJ5LWF1dGhvcnM+PC9jb250cmlidXRvcnM+
PHRpdGxlcz48dGl0bGU+TGlzdGVuaW5nIFRvIFVzZXJzOiBIZWxwaW5nIHByb2Zlc3Npb25hbHMg
YWRkcmVzcyB1c2VyIGludm9sdmVtZW50IGluIFBhbGxpYXRpdmUgQ2FyZTwvdGl0bGU+PC90aXRs
ZXM+PHJlcHJpbnQtZWRpdGlvbj5pbiBmaWxlLCBmcm9tIFNvTk0gZnVuZDwvcmVwcmludC1lZGl0
aW9uPjxkYXRlcz48eWVhcj4yMDA0PC95ZWFyPjwvZGF0ZXM+PHB1Yi1sb2NhdGlvbj5Mb25kb248
L3B1Yi1sb2NhdGlvbj48cHVibGlzaGVyPk5DUEM8L3B1Ymxpc2hlcj48dXJscz48cmVsYXRlZC11
cmxzPjx1cmw+aHR0cHM6Ly9zaG9wLmhvc3BpY2V1ay5vcmcvY29sbGVjdGlvbnMvaG9zcGljZS11
ay1wdWJsaWNhdGlvbnMtYW5kLXJlc291cmNlcy9wcm9kdWN0cy9saXN0ZW5pbmctdG8tdXNlcnM8
L3VybD48L3JlbGF0ZWQtdXJscz48L3VybHM+PHJlbW90ZS1kYXRhYmFzZS1wcm92aWRlcj5OQ1BD
PC9yZW1vdGUtZGF0YWJhc2UtcHJvdmlkZXI+PC9yZWNvcmQ+PC9DaXRlPjxDaXRlPjxSZWNOdW0+
MTUyNDU8L1JlY051bT48cmVjb3JkPjxyZWMtbnVtYmVyPjE1MjQ1PC9yZWMtbnVtYmVyPjxmb3Jl
aWduLWtleXM+PGtleSBhcHA9IkVOIiBkYi1pZD0iZWRhOTllc3I5YXJwNTJlMjB2MnBmdHo0cnA1
czl4MGV2ZWY1IiB0aW1lc3RhbXA9IjE1NTQzNzEyOTkiPjE1MjQ1PC9rZXk+PGtleSBhcHA9IkVO
V2ViIiBkYi1pZD0iIj4wPC9rZXk+PC9mb3JlaWduLWtleXM+PHJlZi10eXBlIG5hbWU9IkJvb2sg
U2VjdGlvbiI+NTwvcmVmLXR5cGU+PGNvbnRyaWJ1dG9ycz48YXV0aG9ycz48YXV0aG9yPkNvdHRl
cmVsbCwgUGhpbDwvYXV0aG9yPjxhdXRob3I+Q2xhcmtlLCBQYXVsYTwvYXV0aG9yPjxhdXRob3I+
Q293ZHJleSwgRGk8L2F1dGhvcj48YXV0aG9yPkthcHAsIEpvaG48L2F1dGhvcj48YXV0aG9yPlBh
aW5lLCBNYW5keTwvYXV0aG9yPjxhdXRob3I+V3lubiwgUmljazwvYXV0aG9yPjwvYXV0aG9ycz48
c2Vjb25kYXJ5LWF1dGhvcnM+PGF1dGhvcj5KYXJyZXR0LCBMLjwvYXV0aG9yPjwvc2Vjb25kYXJ5
LWF1dGhvcnM+PC9jb250cmlidXRvcnM+PHRpdGxlcz48dGl0bGU+QmVjb21pbmcgaW52b2x2ZWQg
aW4gcmVzZWFyY2g6IGEgc2VydmljZSB1c2VyIGxlZCByZXNlYXJjaCBhZHZpc29yeSBncm91cDwv
dGl0bGU+PHNlY29uZGFyeS10aXRsZT5DcmVhdGl2ZSBlbmdhZ2VtZW50IGluIHBhbGxpYXRpdmUg
Y2FyZTogTmV3IHBlcnNwZWN0aXZlcyBvbiB1c2VyIGludm9sdmVtZW50Ljwvc2Vjb25kYXJ5LXRp
dGxlPjwvdGl0bGVzPjxyZXByaW50LWVkaXRpb24+aW4gZmlsZTwvcmVwcmludC1lZGl0aW9uPjxk
YXRlcz48eWVhcj4yMDA3PC95ZWFyPjwvZGF0ZXM+PHB1Yi1sb2NhdGlvbj5BYmluZ2RvbiwgVUs8
L3B1Yi1sb2NhdGlvbj48cHVibGlzaGVyPlJhZGNsaWZmZSBQdWJsaXNoaW5nIEx0ZDwvcHVibGlz
aGVyPjx1cmxzPjxyZWxhdGVkLXVybHM+PHVybD5odHRwOi8vZXByaW50cy5icmlnaHRvbi5hYy51
ay81NDM4LzwvdXJsPjwvcmVsYXRlZC11cmxzPjwvdXJscz48cmVtb3RlLWRhdGFiYXNlLXByb3Zp
ZGVyPklOVjwvcmVtb3RlLWRhdGFiYXNlLXByb3ZpZGVyPjwvcmVjb3JkPjwvQ2l0ZT48L0VuZE5v
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National Council for Palliative Care 2004; Cotterell 2007; Cotterell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226715BD" w14:textId="77777777" w:rsidR="004E75E0" w:rsidRPr="005E2CF5" w:rsidRDefault="004E75E0" w:rsidP="005E2CF5">
      <w:pPr>
        <w:spacing w:after="0" w:line="240" w:lineRule="auto"/>
        <w:rPr>
          <w:rFonts w:ascii="Calibri" w:eastAsia="Times New Roman" w:hAnsi="Calibri" w:cs="Calibri"/>
          <w:sz w:val="24"/>
          <w:szCs w:val="24"/>
          <w:lang w:eastAsia="en-GB"/>
        </w:rPr>
      </w:pPr>
    </w:p>
    <w:p w14:paraId="6C41DA54" w14:textId="4DC37F8B"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Involvement was, however, found to be useful in addressing ethical issues. In a few studies involvement had </w:t>
      </w:r>
      <w:bookmarkStart w:id="68" w:name="_Hlk523229644"/>
      <w:r w:rsidRPr="005E2CF5">
        <w:rPr>
          <w:rFonts w:ascii="Calibri" w:eastAsia="Times New Roman" w:hAnsi="Calibri" w:cs="Calibri"/>
          <w:sz w:val="24"/>
          <w:szCs w:val="24"/>
          <w:lang w:eastAsia="en-GB"/>
        </w:rPr>
        <w:t xml:space="preserve">moderated the power imbalance </w:t>
      </w:r>
      <w:bookmarkEnd w:id="68"/>
      <w:r w:rsidRPr="005E2CF5">
        <w:rPr>
          <w:rFonts w:ascii="Calibri" w:eastAsia="Times New Roman" w:hAnsi="Calibri" w:cs="Calibri"/>
          <w:sz w:val="24"/>
          <w:szCs w:val="24"/>
          <w:lang w:eastAsia="en-GB"/>
        </w:rPr>
        <w:t xml:space="preserve">between academics and study participants, by public members taking a more active role as peer researchers </w:t>
      </w:r>
      <w:r w:rsidR="00C445FA">
        <w:rPr>
          <w:rFonts w:ascii="Calibri" w:eastAsia="Times New Roman" w:hAnsi="Calibri" w:cs="Calibri"/>
          <w:sz w:val="24"/>
          <w:szCs w:val="24"/>
          <w:lang w:eastAsia="en-GB"/>
        </w:rPr>
        <w:fldChar w:fldCharType="begin">
          <w:fldData xml:space="preserve">PEVuZE5vdGU+PENpdGU+PFJlY051bT42NzwvUmVjTnVtPjxEaXNwbGF5VGV4dD4oVHdvQ2FuIEFz
c29jaWF0ZXMgMjAwNTsgR29vZG1hbiBldCBhbC4gMjAxMSk8L0Rpc3BsYXlUZXh0PjxyZWNvcmQ+
PHJlYy1udW1iZXI+Njc8L3JlYy1udW1iZXI+PGZvcmVpZ24ta2V5cz48a2V5IGFwcD0iRU4iIGRi
LWlkPSJlZGE5OWVzcjlhcnA1MmUyMHYycGZ0ejRycDVzOXgwZXZlZjUiIHRpbWVzdGFtcD0iMTU1
NDM3MTI5OSI+Njc8L2tleT48a2V5IGFwcD0iRU5XZWIiIGRiLWlkPSIiPjA8L2tleT48L2ZvcmVp
Z24ta2V5cz48cmVmLXR5cGUgbmFtZT0iSm91cm5hbCBBcnRpY2xlIj4xNzwvcmVmLXR5cGU+PGNv
bnRyaWJ1dG9ycz48YXV0aG9ycz48YXV0aG9yPkdvb2RtYW4sIEMuPC9hdXRob3I+PGF1dGhvcj5N
YXRoaWUsIEUuPC9hdXRob3I+PGF1dGhvcj5Db3dlLCBNLjwvYXV0aG9yPjxhdXRob3I+TWVuZG96
YSwgQS48L2F1dGhvcj48YXV0aG9yPldlc3R3b29kLCBELjwvYXV0aG9yPjxhdXRob3I+TXVuZGF5
LCBELjwvYXV0aG9yPjxhdXRob3I+V2lsc29uLCBQLk0uPC9hdXRob3I+PGF1dGhvcj5DcmFuZywg
Qy48L2F1dGhvcj48YXV0aG9yPkZyb2dnYXR0LCBLLjwvYXV0aG9yPjxhdXRob3I+SWxpZmZlLCBT
LjwvYXV0aG9yPjwvYXV0aG9ycz48L2NvbnRyaWJ1dG9ycz48dGl0bGVzPjx0aXRsZT5UYWxraW5n
IGFib3V0IGxpdmluZyBhbmQgZHlpbmcgd2l0aCB0aGUgb2xkZXN0IG9sZDogcHVibGljIGludm9s
dmVtZW50IGluIGEgc3R1ZHkgb24gZW5kIG9mIGxpZmUgY2FyZSBpbiBjYXJlIGhvbWVzPC90aXRs
ZT48c2Vjb25kYXJ5LXRpdGxlPkJNQyBwYWxsaWF0aXZlIGNhcmU8L3NlY29uZGFyeS10aXRsZT48
L3RpdGxlcz48cGVyaW9kaWNhbD48ZnVsbC10aXRsZT5CTUMgUGFsbGlhdGl2ZSBDYXJlPC9mdWxs
LXRpdGxlPjxhYmJyLTE+Qk1DIFBhbGxpYXQgQ2FyZTwvYWJici0xPjwvcGVyaW9kaWNhbD48cGFn
ZXM+MjA8L3BhZ2VzPjx2b2x1bWU+MTA8L3ZvbHVtZT48bnVtYmVyPjE8L251bWJlcj48cmVwcmlu
dC1lZGl0aW9uPmluIGZpbGU8L3JlcHJpbnQtZWRpdGlvbj48a2V5d29yZHM+PGtleXdvcmQ+Y2Fy
ZTwva2V5d29yZD48a2V5d29yZD5pbnZvbHZlbWVudDwva2V5d29yZD48L2tleXdvcmRzPjxkYXRl
cz48eWVhcj4yMDExPC95ZWFyPjxwdWItZGF0ZXM+PGRhdGU+MjAxMTwvZGF0ZT48L3B1Yi1kYXRl
cz48L2RhdGVzPjxpc2JuPjE0NzItNjg0WDwvaXNibj48bGFiZWw+ODA3RzwvbGFiZWw+PHVybHM+
PC91cmxzPjxyZW1vdGUtZGF0YWJhc2UtcHJvdmlkZXI+SU5WPC9yZW1vdGUtZGF0YWJhc2UtcHJv
dmlkZXI+PC9yZWNvcmQ+PC9DaXRlPjxDaXRlPjxSZWNOdW0+NTAwPC9SZWNOdW0+PHJlY29yZD48
cmVjLW51bWJlcj41MDA8L3JlYy1udW1iZXI+PGZvcmVpZ24ta2V5cz48a2V5IGFwcD0iRU4iIGRi
LWlkPSJlZGE5OWVzcjlhcnA1MmUyMHYycGZ0ejRycDVzOXgwZXZlZjUiIHRpbWVzdGFtcD0iMTU1
NDM3MTI5OSI+NTAwPC9rZXk+PGtleSBhcHA9IkVOV2ViIiBkYi1pZD0iIj4wPC9rZXk+PC9mb3Jl
aWduLWtleXM+PHJlZi10eXBlIG5hbWU9IlJlcG9ydCI+Mjc8L3JlZi10eXBlPjxjb250cmlidXRv
cnM+PGF1dGhvcnM+PGF1dGhvcj5Ud29DYW4gQXNzb2NpYXRlcyw8L2F1dGhvcj48L2F1dGhvcnM+
PHRlcnRpYXJ5LWF1dGhvcnM+PGF1dGhvcj5Ud29DYW4gQXNzb2NpYXRlcyw8L2F1dGhvcj48L3Rl
cnRpYXJ5LWF1dGhvcnM+PC9jb250cmlidXRvcnM+PGF1dGgtYWRkcmVzcz5pbmZvQHR3b2NhbmFz
c29jaWF0ZXMuY28udWs8L2F1dGgtYWRkcmVzcz48dGl0bGVzPjx0aXRsZT5GaW5kaW5nIG91dCBh
Ym91dCB0aGUgcHJpb3JpdGllcyBvZiB1c2VycyBhbmQgbWFraW5nIHRoZW0gY291bnQ6IEEgcmVw
b3J0IGZvciBNYWNtaWxsYW4gQ2FuY2VyIFJlbGllZjwvdGl0bGU+PC90aXRsZXM+PHBhZ2VzPjEt
NDU8L3BhZ2VzPjxyZXByaW50LWVkaXRpb24+aW4gZmlsZTwvcmVwcmludC1lZGl0aW9uPjxrZXl3
b3Jkcz48a2V5d29yZD5jYW5jZXI8L2tleXdvcmQ+PGtleXdvcmQ+Y2FyZTwva2V5d29yZD48a2V5
d29yZD5EZWNpc2lvbiBNYWtpbmc8L2tleXdvcmQ+PGtleXdvcmQ+SGVhbHRoPC9rZXl3b3JkPjxr
ZXl3b3JkPmhlYWx0aCBhbmQgc29jaWFsIGNhcmU8L2tleXdvcmQ+PGtleXdvcmQ+SW50ZXJ2aWV3
czwva2V5d29yZD48a2V5d29yZD5OZWVkPC9rZXl3b3JkPjxrZXl3b3JkPk5lZWRzPC9rZXl3b3Jk
PjxrZXl3b3JkPlByb2plY3Q8L2tleXdvcmQ+PGtleXdvcmQ+UmVzZWFyY2g8L2tleXdvcmQ+PGtl
eXdvcmQ+U2VydmljZXM8L2tleXdvcmQ+PGtleXdvcmQ+U29jaWFsIENhcmU8L2tleXdvcmQ+PGtl
eXdvcmQ+dXNlcjwva2V5d29yZD48a2V5d29yZD51c2Vyczwva2V5d29yZD48L2tleXdvcmRzPjxk
YXRlcz48eWVhcj4yMDA1PC95ZWFyPjxwdWItZGF0ZXM+PGRhdGU+MTIvMjAwNTwvZGF0ZT48L3B1
Yi1kYXRlcz48L2RhdGVzPjxwdWItbG9jYXRpb24+SGVyZWZvcmRzaGlyZTwvcHViLWxvY2F0aW9u
PjxsYWJlbD41NTBHPC9sYWJlbD48dXJscz48cmVsYXRlZC11cmxzPjx1cmw+PHN0eWxlIGZhY2U9
InVuZGVybGluZSIgZm9udD0iZGVmYXVsdCIgc2l6ZT0iMTAwJSI+aHR0cDovL3d3dy50d29jYW5h
c3NvY2lhdGVzLmNvLnVrL3BkZnMvVXNlcnMtUHJpb3JpdGllcy1GaW5hbC1SZXBvcnQtRGVjLTIw
MDUucGRmPC9zdHlsZT48L3VybD48L3JlbGF0ZWQtdXJscz48L3VybHM+PHJlbW90ZS1kYXRhYmFz
ZS1wcm92aWRlcj5NRDwvcmVtb3RlLWRhdGFiYXNlLXByb3ZpZGVyPjwvcmVjb3JkPjwvQ2l0ZT48
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2NzwvUmVjTnVtPjxEaXNwbGF5VGV4dD4oVHdvQ2FuIEFz
c29jaWF0ZXMgMjAwNTsgR29vZG1hbiBldCBhbC4gMjAxMSk8L0Rpc3BsYXlUZXh0PjxyZWNvcmQ+
PHJlYy1udW1iZXI+Njc8L3JlYy1udW1iZXI+PGZvcmVpZ24ta2V5cz48a2V5IGFwcD0iRU4iIGRi
LWlkPSJlZGE5OWVzcjlhcnA1MmUyMHYycGZ0ejRycDVzOXgwZXZlZjUiIHRpbWVzdGFtcD0iMTU1
NDM3MTI5OSI+Njc8L2tleT48a2V5IGFwcD0iRU5XZWIiIGRiLWlkPSIiPjA8L2tleT48L2ZvcmVp
Z24ta2V5cz48cmVmLXR5cGUgbmFtZT0iSm91cm5hbCBBcnRpY2xlIj4xNzwvcmVmLXR5cGU+PGNv
bnRyaWJ1dG9ycz48YXV0aG9ycz48YXV0aG9yPkdvb2RtYW4sIEMuPC9hdXRob3I+PGF1dGhvcj5N
YXRoaWUsIEUuPC9hdXRob3I+PGF1dGhvcj5Db3dlLCBNLjwvYXV0aG9yPjxhdXRob3I+TWVuZG96
YSwgQS48L2F1dGhvcj48YXV0aG9yPldlc3R3b29kLCBELjwvYXV0aG9yPjxhdXRob3I+TXVuZGF5
LCBELjwvYXV0aG9yPjxhdXRob3I+V2lsc29uLCBQLk0uPC9hdXRob3I+PGF1dGhvcj5DcmFuZywg
Qy48L2F1dGhvcj48YXV0aG9yPkZyb2dnYXR0LCBLLjwvYXV0aG9yPjxhdXRob3I+SWxpZmZlLCBT
LjwvYXV0aG9yPjwvYXV0aG9ycz48L2NvbnRyaWJ1dG9ycz48dGl0bGVzPjx0aXRsZT5UYWxraW5n
IGFib3V0IGxpdmluZyBhbmQgZHlpbmcgd2l0aCB0aGUgb2xkZXN0IG9sZDogcHVibGljIGludm9s
dmVtZW50IGluIGEgc3R1ZHkgb24gZW5kIG9mIGxpZmUgY2FyZSBpbiBjYXJlIGhvbWVzPC90aXRs
ZT48c2Vjb25kYXJ5LXRpdGxlPkJNQyBwYWxsaWF0aXZlIGNhcmU8L3NlY29uZGFyeS10aXRsZT48
L3RpdGxlcz48cGVyaW9kaWNhbD48ZnVsbC10aXRsZT5CTUMgUGFsbGlhdGl2ZSBDYXJlPC9mdWxs
LXRpdGxlPjxhYmJyLTE+Qk1DIFBhbGxpYXQgQ2FyZTwvYWJici0xPjwvcGVyaW9kaWNhbD48cGFn
ZXM+MjA8L3BhZ2VzPjx2b2x1bWU+MTA8L3ZvbHVtZT48bnVtYmVyPjE8L251bWJlcj48cmVwcmlu
dC1lZGl0aW9uPmluIGZpbGU8L3JlcHJpbnQtZWRpdGlvbj48a2V5d29yZHM+PGtleXdvcmQ+Y2Fy
ZTwva2V5d29yZD48a2V5d29yZD5pbnZvbHZlbWVudDwva2V5d29yZD48L2tleXdvcmRzPjxkYXRl
cz48eWVhcj4yMDExPC95ZWFyPjxwdWItZGF0ZXM+PGRhdGU+MjAxMTwvZGF0ZT48L3B1Yi1kYXRl
cz48L2RhdGVzPjxpc2JuPjE0NzItNjg0WDwvaXNibj48bGFiZWw+ODA3RzwvbGFiZWw+PHVybHM+
PC91cmxzPjxyZW1vdGUtZGF0YWJhc2UtcHJvdmlkZXI+SU5WPC9yZW1vdGUtZGF0YWJhc2UtcHJv
dmlkZXI+PC9yZWNvcmQ+PC9DaXRlPjxDaXRlPjxSZWNOdW0+NTAwPC9SZWNOdW0+PHJlY29yZD48
cmVjLW51bWJlcj41MDA8L3JlYy1udW1iZXI+PGZvcmVpZ24ta2V5cz48a2V5IGFwcD0iRU4iIGRi
LWlkPSJlZGE5OWVzcjlhcnA1MmUyMHYycGZ0ejRycDVzOXgwZXZlZjUiIHRpbWVzdGFtcD0iMTU1
NDM3MTI5OSI+NTAwPC9rZXk+PGtleSBhcHA9IkVOV2ViIiBkYi1pZD0iIj4wPC9rZXk+PC9mb3Jl
aWduLWtleXM+PHJlZi10eXBlIG5hbWU9IlJlcG9ydCI+Mjc8L3JlZi10eXBlPjxjb250cmlidXRv
cnM+PGF1dGhvcnM+PGF1dGhvcj5Ud29DYW4gQXNzb2NpYXRlcyw8L2F1dGhvcj48L2F1dGhvcnM+
PHRlcnRpYXJ5LWF1dGhvcnM+PGF1dGhvcj5Ud29DYW4gQXNzb2NpYXRlcyw8L2F1dGhvcj48L3Rl
cnRpYXJ5LWF1dGhvcnM+PC9jb250cmlidXRvcnM+PGF1dGgtYWRkcmVzcz5pbmZvQHR3b2NhbmFz
c29jaWF0ZXMuY28udWs8L2F1dGgtYWRkcmVzcz48dGl0bGVzPjx0aXRsZT5GaW5kaW5nIG91dCBh
Ym91dCB0aGUgcHJpb3JpdGllcyBvZiB1c2VycyBhbmQgbWFraW5nIHRoZW0gY291bnQ6IEEgcmVw
b3J0IGZvciBNYWNtaWxsYW4gQ2FuY2VyIFJlbGllZjwvdGl0bGU+PC90aXRsZXM+PHBhZ2VzPjEt
NDU8L3BhZ2VzPjxyZXByaW50LWVkaXRpb24+aW4gZmlsZTwvcmVwcmludC1lZGl0aW9uPjxrZXl3
b3Jkcz48a2V5d29yZD5jYW5jZXI8L2tleXdvcmQ+PGtleXdvcmQ+Y2FyZTwva2V5d29yZD48a2V5
d29yZD5EZWNpc2lvbiBNYWtpbmc8L2tleXdvcmQ+PGtleXdvcmQ+SGVhbHRoPC9rZXl3b3JkPjxr
ZXl3b3JkPmhlYWx0aCBhbmQgc29jaWFsIGNhcmU8L2tleXdvcmQ+PGtleXdvcmQ+SW50ZXJ2aWV3
czwva2V5d29yZD48a2V5d29yZD5OZWVkPC9rZXl3b3JkPjxrZXl3b3JkPk5lZWRzPC9rZXl3b3Jk
PjxrZXl3b3JkPlByb2plY3Q8L2tleXdvcmQ+PGtleXdvcmQ+UmVzZWFyY2g8L2tleXdvcmQ+PGtl
eXdvcmQ+U2VydmljZXM8L2tleXdvcmQ+PGtleXdvcmQ+U29jaWFsIENhcmU8L2tleXdvcmQ+PGtl
eXdvcmQ+dXNlcjwva2V5d29yZD48a2V5d29yZD51c2Vyczwva2V5d29yZD48L2tleXdvcmRzPjxk
YXRlcz48eWVhcj4yMDA1PC95ZWFyPjxwdWItZGF0ZXM+PGRhdGU+MTIvMjAwNTwvZGF0ZT48L3B1
Yi1kYXRlcz48L2RhdGVzPjxwdWItbG9jYXRpb24+SGVyZWZvcmRzaGlyZTwvcHViLWxvY2F0aW9u
PjxsYWJlbD41NTBHPC9sYWJlbD48dXJscz48cmVsYXRlZC11cmxzPjx1cmw+PHN0eWxlIGZhY2U9
InVuZGVybGluZSIgZm9udD0iZGVmYXVsdCIgc2l6ZT0iMTAwJSI+aHR0cDovL3d3dy50d29jYW5h
c3NvY2lhdGVzLmNvLnVrL3BkZnMvVXNlcnMtUHJpb3JpdGllcy1GaW5hbC1SZXBvcnQtRGVjLTIw
MDUucGRmPC9zdHlsZT48L3VybD48L3JlbGF0ZWQtdXJscz48L3VybHM+PHJlbW90ZS1kYXRhYmFz
ZS1wcm92aWRlcj5NRDwvcmVtb3RlLWRhdGFiYXNlLXByb3ZpZGVyPjwvcmVjb3JkPjwvQ2l0ZT48
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TwoCan Associates 2005; Goodman et al.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For example, co-researchers facilitated focus groups or interviews therefore enabling participants to contribute more to discussions </w:t>
      </w:r>
      <w:r w:rsidR="00C445FA">
        <w:rPr>
          <w:rFonts w:ascii="Calibri" w:eastAsia="Times New Roman" w:hAnsi="Calibri" w:cs="Calibri"/>
          <w:sz w:val="24"/>
          <w:szCs w:val="24"/>
          <w:lang w:eastAsia="en-GB"/>
        </w:rPr>
        <w:fldChar w:fldCharType="begin">
          <w:fldData xml:space="preserve">PEVuZE5vdGU+PENpdGU+PFJlY051bT4xNTc3NzwvUmVjTnVtPjxEaXNwbGF5VGV4dD4oV3JpZ2h0
IGV0IGFsLiAyMDA1OyBCcm93biBldCBhbC4gMjAwNik8L0Rpc3BsYXlUZXh0PjxyZWNvcmQ+PHJl
Yy1udW1iZXI+MTU3Nzc8L3JlYy1udW1iZXI+PGZvcmVpZ24ta2V5cz48a2V5IGFwcD0iRU4iIGRi
LWlkPSJlZGE5OWVzcjlhcnA1MmUyMHYycGZ0ejRycDVzOXgwZXZlZjUiIHRpbWVzdGFtcD0iMTU1
NDM3MTI5OSI+MTU3Nzc8L2tleT48a2V5IGFwcD0iRU5XZWIiIGRiLWlkPSIiPjA8L2tleT48L2Zv
cmVpZ24ta2V5cz48cmVmLXR5cGUgbmFtZT0iUmVwb3J0Ij4yNzwvcmVmLXR5cGU+PGNvbnRyaWJ1
dG9ycz48YXV0aG9ycz48YXV0aG9yPkJyb3duLCBWLjwvYXV0aG9yPjxhdXRob3I+Q290dGVyZWxs
LCBQLjwvYXV0aG9yPjxhdXRob3I+U2l0emlhLCBKLjwvYXV0aG9yPjxhdXRob3I+UmljaGFyZHNv
biwgQS48L2F1dGhvcj48YXV0aG9yPktlbGxleSwgSy48L2F1dGhvcj48YXV0aG9yPldpbGxlcnMs
IFIuPC9hdXRob3I+PC9hdXRob3JzPjx0ZXJ0aWFyeS1hdXRob3JzPjxhdXRob3I+TmF0aW9uYWwg
Q2FuY2VyIFJlc2VhcmNoIE5ldHdvcmssIE1hY21pbGxhbiBDYW5jZXIgU3VwcG9ydDwvYXV0aG9y
PjwvdGVydGlhcnktYXV0aG9ycz48L2NvbnRyaWJ1dG9ycz48dGl0bGVzPjx0aXRsZT5FdmFsdWF0
aW9uIG9mIENvbnN1bWVyIFJlc2VhcmNoIFBhbmVscyBpbiBjYW5jZXIgcmVzZWFyY2ggbmV0d29y
a3M8L3RpdGxlPjwvdGl0bGVzPjxyZXByaW50LWVkaXRpb24+aW4gZmlsZTwvcmVwcmludC1lZGl0
aW9uPjxkYXRlcz48eWVhcj4yMDA2PC95ZWFyPjwvZGF0ZXM+PHB1Yi1sb2NhdGlvbj5Mb25kb248
L3B1Yi1sb2NhdGlvbj48cHVibGlzaGVyPk5hdGlvbmFsIENhbmNlciBSZXNlYXJjaCBOZXR3b3Jr
LCBNYWNtaWxsYW4gQ2FuY2VyIFN1cHBvcnQ8L3B1Ymxpc2hlcj48dXJscz48L3VybHM+PHJlbW90
ZS1kYXRhYmFzZS1wcm92aWRlcj5FLVBDU0FHPC9yZW1vdGUtZGF0YWJhc2UtcHJvdmlkZXI+PC9y
ZWNvcmQ+PC9DaXRlPjxDaXRlPjxSZWNOdW0+MjE0PC9SZWNOdW0+PHJlY29yZD48cmVjLW51bWJl
cj4yMTQ8L3JlYy1udW1iZXI+PGZvcmVpZ24ta2V5cz48a2V5IGFwcD0iRU4iIGRiLWlkPSJlZGE5
OWVzcjlhcnA1MmUyMHYycGZ0ejRycDVzOXgwZXZlZjUiIHRpbWVzdGFtcD0iMTU1Mzk0NDUxNyI+
MjE0PC9rZXk+PGtleSBhcHA9IkVOV2ViIiBkYi1pZD0iIj4wPC9rZXk+PC9mb3JlaWduLWtleXM+
PHJlZi10eXBlIG5hbWU9IkpvdXJuYWwgQXJ0aWNsZSI+MTc8L3JlZi10eXBlPjxjb250cmlidXRv
cnM+PGF1dGhvcnM+PGF1dGhvcj5XcmlnaHQsIEQuPC9hdXRob3I+PGF1dGhvcj5Db3JuZXIsIEou
PC9hdXRob3I+PGF1dGhvcj5Ib3BraW5zb24sIEouPC9hdXRob3I+PGF1dGhvcj5Gb3N0ZXIsIEMu
PC9hdXRob3I+PC9hdXRob3JzPjwvY29udHJpYnV0b3JzPjx0aXRsZXM+PHRpdGxlPkxpc3Rlbmlu
ZyB0byB0aGUgdmlld3Mgb2YgcGVvcGxlIGFmZmVjdGVkIGJ5IGNhbmNlciBhYm91dCBjYW5jZXIg
cmVzZWFyY2g6IGFuIGV4YW1wbGUgb2YgcGFydGljaXBhdG9yeSByZXNlYXJjaCBpbiBzZXR0aW5n
IHRoZSBjYW5jZXIgcmVzZWFyY2ggYWdlbmRhPC90aXRsZT48c2Vjb25kYXJ5LXRpdGxlPkhlYWx0
aCBFeHBlY3RhdGlvbnM8L3NlY29uZGFyeS10aXRsZT48L3RpdGxlcz48cGVyaW9kaWNhbD48ZnVs
bC10aXRsZT5IZWFsdGggRXhwZWN0YXRpb25zPC9mdWxsLXRpdGxlPjxhYmJyLTE+SGVhbHRoIEV4
cGVjdDwvYWJici0xPjwvcGVyaW9kaWNhbD48cGFnZXM+My0xMjwvcGFnZXM+PHZvbHVtZT45PC92
b2x1bWU+PG51bWJlcj4xPC9udW1iZXI+PHJlcHJpbnQtZWRpdGlvbj5pbiBmaWxlPC9yZXByaW50
LWVkaXRpb24+PGtleXdvcmRzPjxrZXl3b3JkPmNhbmNlcjwva2V5d29yZD48a2V5d29yZD5QZW9w
bGU8L2tleXdvcmQ+PGtleXdvcmQ+UmVzZWFyY2g8L2tleXdvcmQ+PGtleXdvcmQ+Vmlldzwva2V5
d29yZD48a2V5d29yZD5WaWV3czwva2V5d29yZD48L2tleXdvcmRzPjxkYXRlcz48eWVhcj4yMDA1
PC95ZWFyPjxwdWItZGF0ZXM+PGRhdGU+MjAwNjwvZGF0ZT48L3B1Yi1kYXRlcz48L2RhdGVzPjxp
c2JuPjEzNjktNzYyNTwvaXNibj48bGFiZWw+ODEzRzwvbGFiZWw+PHVybHM+PHJlbGF0ZWQtdXJs
cz48dXJsPmh0dHA6Ly9vbmxpbmVsaWJyYXJ5LndpbGV5LmNvbS9kb2kvMTAuMTExMS9qLjEzNjkt
NzYyNS4yMDA2LjAwMzUzLngvZnVsbDwvdXJsPjwvcmVsYXRlZC11cmxzPjwvdXJscz48cmVtb3Rl
LWRhdGFiYXNlLXByb3ZpZGVyPklOViwgQ0lOQUhMLCBQSU5GTywgTUVELCBBU1NJQSwgV09TPC9y
ZW1vdGUt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3NzwvUmVjTnVtPjxEaXNwbGF5VGV4dD4oV3JpZ2h0
IGV0IGFsLiAyMDA1OyBCcm93biBldCBhbC4gMjAwNik8L0Rpc3BsYXlUZXh0PjxyZWNvcmQ+PHJl
Yy1udW1iZXI+MTU3Nzc8L3JlYy1udW1iZXI+PGZvcmVpZ24ta2V5cz48a2V5IGFwcD0iRU4iIGRi
LWlkPSJlZGE5OWVzcjlhcnA1MmUyMHYycGZ0ejRycDVzOXgwZXZlZjUiIHRpbWVzdGFtcD0iMTU1
NDM3MTI5OSI+MTU3Nzc8L2tleT48a2V5IGFwcD0iRU5XZWIiIGRiLWlkPSIiPjA8L2tleT48L2Zv
cmVpZ24ta2V5cz48cmVmLXR5cGUgbmFtZT0iUmVwb3J0Ij4yNzwvcmVmLXR5cGU+PGNvbnRyaWJ1
dG9ycz48YXV0aG9ycz48YXV0aG9yPkJyb3duLCBWLjwvYXV0aG9yPjxhdXRob3I+Q290dGVyZWxs
LCBQLjwvYXV0aG9yPjxhdXRob3I+U2l0emlhLCBKLjwvYXV0aG9yPjxhdXRob3I+UmljaGFyZHNv
biwgQS48L2F1dGhvcj48YXV0aG9yPktlbGxleSwgSy48L2F1dGhvcj48YXV0aG9yPldpbGxlcnMs
IFIuPC9hdXRob3I+PC9hdXRob3JzPjx0ZXJ0aWFyeS1hdXRob3JzPjxhdXRob3I+TmF0aW9uYWwg
Q2FuY2VyIFJlc2VhcmNoIE5ldHdvcmssIE1hY21pbGxhbiBDYW5jZXIgU3VwcG9ydDwvYXV0aG9y
PjwvdGVydGlhcnktYXV0aG9ycz48L2NvbnRyaWJ1dG9ycz48dGl0bGVzPjx0aXRsZT5FdmFsdWF0
aW9uIG9mIENvbnN1bWVyIFJlc2VhcmNoIFBhbmVscyBpbiBjYW5jZXIgcmVzZWFyY2ggbmV0d29y
a3M8L3RpdGxlPjwvdGl0bGVzPjxyZXByaW50LWVkaXRpb24+aW4gZmlsZTwvcmVwcmludC1lZGl0
aW9uPjxkYXRlcz48eWVhcj4yMDA2PC95ZWFyPjwvZGF0ZXM+PHB1Yi1sb2NhdGlvbj5Mb25kb248
L3B1Yi1sb2NhdGlvbj48cHVibGlzaGVyPk5hdGlvbmFsIENhbmNlciBSZXNlYXJjaCBOZXR3b3Jr
LCBNYWNtaWxsYW4gQ2FuY2VyIFN1cHBvcnQ8L3B1Ymxpc2hlcj48dXJscz48L3VybHM+PHJlbW90
ZS1kYXRhYmFzZS1wcm92aWRlcj5FLVBDU0FHPC9yZW1vdGUtZGF0YWJhc2UtcHJvdmlkZXI+PC9y
ZWNvcmQ+PC9DaXRlPjxDaXRlPjxSZWNOdW0+MjE0PC9SZWNOdW0+PHJlY29yZD48cmVjLW51bWJl
cj4yMTQ8L3JlYy1udW1iZXI+PGZvcmVpZ24ta2V5cz48a2V5IGFwcD0iRU4iIGRiLWlkPSJlZGE5
OWVzcjlhcnA1MmUyMHYycGZ0ejRycDVzOXgwZXZlZjUiIHRpbWVzdGFtcD0iMTU1Mzk0NDUxNyI+
MjE0PC9rZXk+PGtleSBhcHA9IkVOV2ViIiBkYi1pZD0iIj4wPC9rZXk+PC9mb3JlaWduLWtleXM+
PHJlZi10eXBlIG5hbWU9IkpvdXJuYWwgQXJ0aWNsZSI+MTc8L3JlZi10eXBlPjxjb250cmlidXRv
cnM+PGF1dGhvcnM+PGF1dGhvcj5XcmlnaHQsIEQuPC9hdXRob3I+PGF1dGhvcj5Db3JuZXIsIEou
PC9hdXRob3I+PGF1dGhvcj5Ib3BraW5zb24sIEouPC9hdXRob3I+PGF1dGhvcj5Gb3N0ZXIsIEMu
PC9hdXRob3I+PC9hdXRob3JzPjwvY29udHJpYnV0b3JzPjx0aXRsZXM+PHRpdGxlPkxpc3Rlbmlu
ZyB0byB0aGUgdmlld3Mgb2YgcGVvcGxlIGFmZmVjdGVkIGJ5IGNhbmNlciBhYm91dCBjYW5jZXIg
cmVzZWFyY2g6IGFuIGV4YW1wbGUgb2YgcGFydGljaXBhdG9yeSByZXNlYXJjaCBpbiBzZXR0aW5n
IHRoZSBjYW5jZXIgcmVzZWFyY2ggYWdlbmRhPC90aXRsZT48c2Vjb25kYXJ5LXRpdGxlPkhlYWx0
aCBFeHBlY3RhdGlvbnM8L3NlY29uZGFyeS10aXRsZT48L3RpdGxlcz48cGVyaW9kaWNhbD48ZnVs
bC10aXRsZT5IZWFsdGggRXhwZWN0YXRpb25zPC9mdWxsLXRpdGxlPjxhYmJyLTE+SGVhbHRoIEV4
cGVjdDwvYWJici0xPjwvcGVyaW9kaWNhbD48cGFnZXM+My0xMjwvcGFnZXM+PHZvbHVtZT45PC92
b2x1bWU+PG51bWJlcj4xPC9udW1iZXI+PHJlcHJpbnQtZWRpdGlvbj5pbiBmaWxlPC9yZXByaW50
LWVkaXRpb24+PGtleXdvcmRzPjxrZXl3b3JkPmNhbmNlcjwva2V5d29yZD48a2V5d29yZD5QZW9w
bGU8L2tleXdvcmQ+PGtleXdvcmQ+UmVzZWFyY2g8L2tleXdvcmQ+PGtleXdvcmQ+Vmlldzwva2V5
d29yZD48a2V5d29yZD5WaWV3czwva2V5d29yZD48L2tleXdvcmRzPjxkYXRlcz48eWVhcj4yMDA1
PC95ZWFyPjxwdWItZGF0ZXM+PGRhdGU+MjAwNjwvZGF0ZT48L3B1Yi1kYXRlcz48L2RhdGVzPjxp
c2JuPjEzNjktNzYyNTwvaXNibj48bGFiZWw+ODEzRzwvbGFiZWw+PHVybHM+PHJlbGF0ZWQtdXJs
cz48dXJsPmh0dHA6Ly9vbmxpbmVsaWJyYXJ5LndpbGV5LmNvbS9kb2kvMTAuMTExMS9qLjEzNjkt
NzYyNS4yMDA2LjAwMzUzLngvZnVsbDwvdXJsPjwvcmVsYXRlZC11cmxzPjwvdXJscz48cmVtb3Rl
LWRhdGFiYXNlLXByb3ZpZGVyPklOViwgQ0lOQUhMLCBQSU5GTywgTUVELCBBU1NJQSwgV09TPC9y
ZW1vdGUt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right et al. 2005; Brown et a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 other studies patients were directly involved in analysing data, resulting in the generation of different themes from that of the researcher </w:t>
      </w:r>
      <w:r w:rsidR="00C445FA">
        <w:rPr>
          <w:rFonts w:ascii="Calibri" w:eastAsia="Times New Roman" w:hAnsi="Calibri" w:cs="Calibri"/>
          <w:sz w:val="24"/>
          <w:szCs w:val="24"/>
          <w:lang w:eastAsia="en-GB"/>
        </w:rPr>
        <w:fldChar w:fldCharType="begin">
          <w:fldData xml:space="preserve">PEVuZE5vdGU+PENpdGU+PFJlY051bT4xNjYwNTwvUmVjTnVtPjxEaXNwbGF5VGV4dD4oU3RldmVu
cyBhbmQgV2lsZGUgMjAwNTsgQ290dGVyZWxsIDIwMDY7IENvdHRlcmVsbCAyMDA4KTwvRGlzcGxh
eVRleHQ+PHJlY29yZD48cmVjLW51bWJlcj4xNjYwNTwvcmVjLW51bWJlcj48Zm9yZWlnbi1rZXlz
PjxrZXkgYXBwPSJFTiIgZGItaWQ9ImVkYTk5ZXNyOWFycDUyZTIwdjJwZnR6NHJwNXM5eDBldmVm
NSIgdGltZXN0YW1wPSIxNTU0MzcxMjk5Ij4xNjYwNTwva2V5PjxrZXkgYXBwPSJFTldlYiIgZGIt
aWQ9IiI+MDwva2V5PjwvZm9yZWlnbi1rZXlzPjxyZWYtdHlwZSBuYW1lPSJCb29rIFNlY3Rpb24i
PjU8L3JlZi10eXBlPjxjb250cmlidXRvcnM+PGF1dGhvcnM+PGF1dGhvcj5TdGV2ZW5zLCBULjwv
YXV0aG9yPjxhdXRob3I+V2lsZGUsIEQuPC9hdXRob3I+PC9hdXRob3JzPjxzZWNvbmRhcnktYXV0
aG9ycz48YXV0aG9yPkxvd2VzLCBMLjwvYXV0aG9yPjxhdXRob3I+SHVsYXR0LCBJLjwvYXV0aG9y
Pjwvc2Vjb25kYXJ5LWF1dGhvcnM+PC9jb250cmlidXRvcnM+PHRpdGxlcz48dGl0bGU+Q29uc3Vt
ZXIgaW52b2x2ZW1lbnQgaW4gY2FuY2VyIHJlc2VhcmNoIGluIHRoZSBVbml0ZWQga2luZ2RvbTwv
dGl0bGU+PHNlY29uZGFyeS10aXRsZT5JbnZvbHZpbmcgU2VydmljZSBVc2VycyBpbiBIZWFsdGgg
YW5kIFNvY2lhbCBDYXJlIFJlc2VhcmNoPC9zZWNvbmRhcnktdGl0bGU+PC90aXRsZXM+PHBhZ2Vz
Pjk3LTExMTwvcGFnZXM+PHNlY3Rpb24+OTwvc2VjdGlvbj48cmVwcmludC1lZGl0aW9uPmluIGZp
bGU8L3JlcHJpbnQtZWRpdGlvbj48ZGF0ZXM+PHllYXI+MjAwNTwveWVhcj48L2RhdGVzPjxwdWIt
bG9jYXRpb24+T3hmb3Jkc2hpcmU8L3B1Yi1sb2NhdGlvbj48cHVibGlzaGVyPlJvdXRsZWRnZTwv
cHVibGlzaGVyPjx1cmxzPjwvdXJscz48cmVtb3RlLWRhdGFiYXNlLXByb3ZpZGVyPk1EPC9yZW1v
dGUtZGF0YWJhc2UtcHJvdmlkZXI+PC9yZWNvcmQ+PC9DaXRlPjxDaXRlPjxSZWNOdW0+MTUyNDQ8
L1JlY051bT48cmVjb3JkPjxyZWMtbnVtYmVyPjE1MjQ0PC9yZWMtbnVtYmVyPjxmb3JlaWduLWtl
eXM+PGtleSBhcHA9IkVOIiBkYi1pZD0iZWRhOTllc3I5YXJwNTJlMjB2MnBmdHo0cnA1czl4MGV2
ZWY1IiB0aW1lc3RhbXA9IjE0ODk4NDQwMTQiPjE1MjQ0PC9rZXk+PC9mb3JlaWduLWtleXM+PHJl
Zi10eXBlIG5hbWU9IlRoZXNpcyI+MzI8L3JlZi10eXBlPjxjb250cmlidXRvcnM+PGF1dGhvcnM+
PGF1dGhvcj5Db3R0ZXJlbGwsIFBoaWw8L2F1dGhvcj48L2F1dGhvcnM+PC9jb250cmlidXRvcnM+
PHRpdGxlcz48dGl0bGU+TGl2aW5nIHdpdGggbGlmZSBsaW1pdGluZyBjb25kaXRpb25zOiBBIHBh
cnRpY2lwYXRvcnkgc3R1ZHkgb2YgcGVvcGxlJmFwb3M7cyBleHBlcmllbmNlcyBhbmQgbmVlZHM8
L3RpdGxlPjxzZWNvbmRhcnktdGl0bGU+U2Nob29sIG9mIEhlYWx0aCBTY2llbmNlcyBhbmQgU29j
aWFsIENhcmUsIEJydW5lbCBVbml2ZXJzaXR5PC9zZWNvbmRhcnktdGl0bGU+PC90aXRsZXM+PHZv
bHVtZT5QaEQ8L3ZvbHVtZT48cmVwcmludC1lZGl0aW9uPmluIGZpbGU8L3JlcHJpbnQtZWRpdGlv
bj48ZGF0ZXM+PHllYXI+MjAwNjwveWVhcj48L2RhdGVzPjxwdWItbG9jYXRpb24+TG9uZG9uPC9w
dWItbG9jYXRpb24+PHB1Ymxpc2hlcj5CcnVuZWwgVW5pdmVyc2l0eTwvcHVibGlzaGVyPjx1cmxz
PjxyZWxhdGVkLXVybHM+PHVybD5odHRwOi8vZXRob3MuYmwudWsvT3JkZXJEZXRhaWxzLmRvP2Rp
ZD0zMSZhbXA7dWluPXVrLmJsLmV0aG9zLjQzNTc1NzwvdXJsPjwvcmVsYXRlZC11cmxzPjwvdXJs
cz48cmVtb3RlLWRhdGFiYXNlLXByb3ZpZGVyPkVUaE9TPC9yZW1vdGUtZGF0YWJhc2UtcHJvdmlk
ZXI+PC9yZWNvcmQ+PC9DaXRlPjxDaXRlPjxSZWNOdW0+MTY2Mzk8L1JlY051bT48cmVjb3JkPjxy
ZWMtbnVtYmVyPjE2NjM5PC9yZWMtbnVtYmVyPjxmb3JlaWduLWtleXM+PGtleSBhcHA9IkVOIiBk
Yi1pZD0iZWRhOTllc3I5YXJwNTJlMjB2MnBmdHo0cnA1czl4MGV2ZWY1IiB0aW1lc3RhbXA9IjE1
NTQzNzEyOTkiPjE2NjM5PC9rZXk+PGtleSBhcHA9IkVOV2ViIiBkYi1pZD0iIj4wPC9rZXk+PC9m
b3JlaWduLWtleXM+PHJlZi10eXBlIG5hbWU9IkpvdXJuYWwgQXJ0aWNsZSI+MTc8L3JlZi10eXBl
Pjxjb250cmlidXRvcnM+PGF1dGhvcnM+PGF1dGhvcj5Db3R0ZXJlbGwsIFBoaWw8L2F1dGhvcj48
L2F1dGhvcnM+PC9jb250cmlidXRvcnM+PHRpdGxlcz48dGl0bGU+RXhwbG9yaW5nIHRoZSB2YWx1
ZSBvZiBzZXJ2aWNlIHVzZXIgaW52b2x2ZW1lbnQgaW4gZGF0YSBhbmFseXNpczrigJhPdXIgaW50
ZXJwcmV0YXRpb24gaXMgYWJvdXQgd2hhdCBsaWVzIGJlbG93IHRoZSBzdXJmYWNl4oCZPC90aXRs
ZT48c2Vjb25kYXJ5LXRpdGxlPkVkdWNhdGlvbmFsIEFjdGlvbiBSZXNlYXJjaDwvc2Vjb25kYXJ5
LXRpdGxlPjwvdGl0bGVzPjxwZXJpb2RpY2FsPjxmdWxsLXRpdGxlPkVkdWNhdGlvbmFsIEFjdGlv
biBSZXNlYXJjaDwvZnVsbC10aXRsZT48YWJici0xPkVkdWMgQWN0aW9uIFJlczwvYWJici0xPjwv
cGVyaW9kaWNhbD48cGFnZXM+NS0xNzwvcGFnZXM+PHZvbHVtZT4xNjwvdm9sdW1lPjxudW1iZXI+
MTwvbnVtYmVyPjxyZXByaW50LWVkaXRpb24+aW4gZmlsZTwvcmVwcmludC1lZGl0aW9uPjxkYXRl
cz48eWVhcj4yMDA4PC95ZWFyPjwvZGF0ZXM+PGlzYm4+MDk2NS0wNzkyPC9pc2JuPjx1cmxzPjxy
ZWxhdGVkLXVybHM+PHVybD5odHRwOi8vd3d3LnRhbmRmb25saW5lLmNvbS9kb2kvYWJzLzEwLjEw
ODAvMDk2NTA3OTA3MDE4MzMwNjM8L3VybD48L3JlbGF0ZWQtdXJscz48L3VybHM+PHJlbW90ZS1k
YXRhYmFzZS1wcm92aWRlcj5BdXRob3I8L3JlbW90ZS1kYXRhYmFzZS1wcm92aWRlcj48L3JlY29y
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wNTwvUmVjTnVtPjxEaXNwbGF5VGV4dD4oU3RldmVu
cyBhbmQgV2lsZGUgMjAwNTsgQ290dGVyZWxsIDIwMDY7IENvdHRlcmVsbCAyMDA4KTwvRGlzcGxh
eVRleHQ+PHJlY29yZD48cmVjLW51bWJlcj4xNjYwNTwvcmVjLW51bWJlcj48Zm9yZWlnbi1rZXlz
PjxrZXkgYXBwPSJFTiIgZGItaWQ9ImVkYTk5ZXNyOWFycDUyZTIwdjJwZnR6NHJwNXM5eDBldmVm
NSIgdGltZXN0YW1wPSIxNTU0MzcxMjk5Ij4xNjYwNTwva2V5PjxrZXkgYXBwPSJFTldlYiIgZGIt
aWQ9IiI+MDwva2V5PjwvZm9yZWlnbi1rZXlzPjxyZWYtdHlwZSBuYW1lPSJCb29rIFNlY3Rpb24i
PjU8L3JlZi10eXBlPjxjb250cmlidXRvcnM+PGF1dGhvcnM+PGF1dGhvcj5TdGV2ZW5zLCBULjwv
YXV0aG9yPjxhdXRob3I+V2lsZGUsIEQuPC9hdXRob3I+PC9hdXRob3JzPjxzZWNvbmRhcnktYXV0
aG9ycz48YXV0aG9yPkxvd2VzLCBMLjwvYXV0aG9yPjxhdXRob3I+SHVsYXR0LCBJLjwvYXV0aG9y
Pjwvc2Vjb25kYXJ5LWF1dGhvcnM+PC9jb250cmlidXRvcnM+PHRpdGxlcz48dGl0bGU+Q29uc3Vt
ZXIgaW52b2x2ZW1lbnQgaW4gY2FuY2VyIHJlc2VhcmNoIGluIHRoZSBVbml0ZWQga2luZ2RvbTwv
dGl0bGU+PHNlY29uZGFyeS10aXRsZT5JbnZvbHZpbmcgU2VydmljZSBVc2VycyBpbiBIZWFsdGgg
YW5kIFNvY2lhbCBDYXJlIFJlc2VhcmNoPC9zZWNvbmRhcnktdGl0bGU+PC90aXRsZXM+PHBhZ2Vz
Pjk3LTExMTwvcGFnZXM+PHNlY3Rpb24+OTwvc2VjdGlvbj48cmVwcmludC1lZGl0aW9uPmluIGZp
bGU8L3JlcHJpbnQtZWRpdGlvbj48ZGF0ZXM+PHllYXI+MjAwNTwveWVhcj48L2RhdGVzPjxwdWIt
bG9jYXRpb24+T3hmb3Jkc2hpcmU8L3B1Yi1sb2NhdGlvbj48cHVibGlzaGVyPlJvdXRsZWRnZTwv
cHVibGlzaGVyPjx1cmxzPjwvdXJscz48cmVtb3RlLWRhdGFiYXNlLXByb3ZpZGVyPk1EPC9yZW1v
dGUtZGF0YWJhc2UtcHJvdmlkZXI+PC9yZWNvcmQ+PC9DaXRlPjxDaXRlPjxSZWNOdW0+MTUyNDQ8
L1JlY051bT48cmVjb3JkPjxyZWMtbnVtYmVyPjE1MjQ0PC9yZWMtbnVtYmVyPjxmb3JlaWduLWtl
eXM+PGtleSBhcHA9IkVOIiBkYi1pZD0iZWRhOTllc3I5YXJwNTJlMjB2MnBmdHo0cnA1czl4MGV2
ZWY1IiB0aW1lc3RhbXA9IjE0ODk4NDQwMTQiPjE1MjQ0PC9rZXk+PC9mb3JlaWduLWtleXM+PHJl
Zi10eXBlIG5hbWU9IlRoZXNpcyI+MzI8L3JlZi10eXBlPjxjb250cmlidXRvcnM+PGF1dGhvcnM+
PGF1dGhvcj5Db3R0ZXJlbGwsIFBoaWw8L2F1dGhvcj48L2F1dGhvcnM+PC9jb250cmlidXRvcnM+
PHRpdGxlcz48dGl0bGU+TGl2aW5nIHdpdGggbGlmZSBsaW1pdGluZyBjb25kaXRpb25zOiBBIHBh
cnRpY2lwYXRvcnkgc3R1ZHkgb2YgcGVvcGxlJmFwb3M7cyBleHBlcmllbmNlcyBhbmQgbmVlZHM8
L3RpdGxlPjxzZWNvbmRhcnktdGl0bGU+U2Nob29sIG9mIEhlYWx0aCBTY2llbmNlcyBhbmQgU29j
aWFsIENhcmUsIEJydW5lbCBVbml2ZXJzaXR5PC9zZWNvbmRhcnktdGl0bGU+PC90aXRsZXM+PHZv
bHVtZT5QaEQ8L3ZvbHVtZT48cmVwcmludC1lZGl0aW9uPmluIGZpbGU8L3JlcHJpbnQtZWRpdGlv
bj48ZGF0ZXM+PHllYXI+MjAwNjwveWVhcj48L2RhdGVzPjxwdWItbG9jYXRpb24+TG9uZG9uPC9w
dWItbG9jYXRpb24+PHB1Ymxpc2hlcj5CcnVuZWwgVW5pdmVyc2l0eTwvcHVibGlzaGVyPjx1cmxz
PjxyZWxhdGVkLXVybHM+PHVybD5odHRwOi8vZXRob3MuYmwudWsvT3JkZXJEZXRhaWxzLmRvP2Rp
ZD0zMSZhbXA7dWluPXVrLmJsLmV0aG9zLjQzNTc1NzwvdXJsPjwvcmVsYXRlZC11cmxzPjwvdXJs
cz48cmVtb3RlLWRhdGFiYXNlLXByb3ZpZGVyPkVUaE9TPC9yZW1vdGUtZGF0YWJhc2UtcHJvdmlk
ZXI+PC9yZWNvcmQ+PC9DaXRlPjxDaXRlPjxSZWNOdW0+MTY2Mzk8L1JlY051bT48cmVjb3JkPjxy
ZWMtbnVtYmVyPjE2NjM5PC9yZWMtbnVtYmVyPjxmb3JlaWduLWtleXM+PGtleSBhcHA9IkVOIiBk
Yi1pZD0iZWRhOTllc3I5YXJwNTJlMjB2MnBmdHo0cnA1czl4MGV2ZWY1IiB0aW1lc3RhbXA9IjE1
NTQzNzEyOTkiPjE2NjM5PC9rZXk+PGtleSBhcHA9IkVOV2ViIiBkYi1pZD0iIj4wPC9rZXk+PC9m
b3JlaWduLWtleXM+PHJlZi10eXBlIG5hbWU9IkpvdXJuYWwgQXJ0aWNsZSI+MTc8L3JlZi10eXBl
Pjxjb250cmlidXRvcnM+PGF1dGhvcnM+PGF1dGhvcj5Db3R0ZXJlbGwsIFBoaWw8L2F1dGhvcj48
L2F1dGhvcnM+PC9jb250cmlidXRvcnM+PHRpdGxlcz48dGl0bGU+RXhwbG9yaW5nIHRoZSB2YWx1
ZSBvZiBzZXJ2aWNlIHVzZXIgaW52b2x2ZW1lbnQgaW4gZGF0YSBhbmFseXNpczrigJhPdXIgaW50
ZXJwcmV0YXRpb24gaXMgYWJvdXQgd2hhdCBsaWVzIGJlbG93IHRoZSBzdXJmYWNl4oCZPC90aXRs
ZT48c2Vjb25kYXJ5LXRpdGxlPkVkdWNhdGlvbmFsIEFjdGlvbiBSZXNlYXJjaDwvc2Vjb25kYXJ5
LXRpdGxlPjwvdGl0bGVzPjxwZXJpb2RpY2FsPjxmdWxsLXRpdGxlPkVkdWNhdGlvbmFsIEFjdGlv
biBSZXNlYXJjaDwvZnVsbC10aXRsZT48YWJici0xPkVkdWMgQWN0aW9uIFJlczwvYWJici0xPjwv
cGVyaW9kaWNhbD48cGFnZXM+NS0xNzwvcGFnZXM+PHZvbHVtZT4xNjwvdm9sdW1lPjxudW1iZXI+
MTwvbnVtYmVyPjxyZXByaW50LWVkaXRpb24+aW4gZmlsZTwvcmVwcmludC1lZGl0aW9uPjxkYXRl
cz48eWVhcj4yMDA4PC95ZWFyPjwvZGF0ZXM+PGlzYm4+MDk2NS0wNzkyPC9pc2JuPjx1cmxzPjxy
ZWxhdGVkLXVybHM+PHVybD5odHRwOi8vd3d3LnRhbmRmb25saW5lLmNvbS9kb2kvYWJzLzEwLjEw
ODAvMDk2NTA3OTA3MDE4MzMwNjM8L3VybD48L3JlbGF0ZWQtdXJscz48L3VybHM+PHJlbW90ZS1k
YXRhYmFzZS1wcm92aWRlcj5BdXRob3I8L3JlbW90ZS1kYXRhYmFzZS1wcm92aWRlcj48L3JlY29y
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and Wilde 2005; Cotterell 2006; Cotterell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 Canada, citizens received training from the Patient and Community Engagement Research programme (PaCER) to become “patient engagement researchers” (Biondo et al. 2017, p. 2). They shared experiences and backgrounds with the research participants and worked in collaboration with researchers to design and conduct the study, undertaking interviews and data analysis, and later undertaking dissemination activities. Sometimes patients were more directly involved in addressing ethical concerns, for example, by attending an Ethics Committee with the researcher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41&lt;/RecNum&gt;&lt;DisplayText&gt;(Higginson et al. 2013)&lt;/DisplayText&gt;&lt;record&gt;&lt;rec-number&gt;41&lt;/rec-number&gt;&lt;foreign-keys&gt;&lt;key app="EN" db-id="eda99esr9arp52e20v2pftz4rp5s9x0evef5" timestamp="1554371299"&gt;41&lt;/key&gt;&lt;key app="ENWeb" db-id=""&gt;0&lt;/key&gt;&lt;/foreign-keys&gt;&lt;ref-type name="Journal Article"&gt;17&lt;/ref-type&gt;&lt;contributors&gt;&lt;authors&gt;&lt;author&gt;Higginson, I.J.&lt;/author&gt;&lt;author&gt;Evans, C.J.&lt;/author&gt;&lt;author&gt;Grande, G.&lt;/author&gt;&lt;author&gt;Preston, N.&lt;/author&gt;&lt;author&gt;Morgan, M.&lt;/author&gt;&lt;author&gt;McCrone, P.&lt;/author&gt;&lt;author&gt;Lewis, P.&lt;/author&gt;&lt;author&gt;Fayers, P.&lt;/author&gt;&lt;author&gt;Harding, R.&lt;/author&gt;&lt;author&gt;Hotopf, M.&lt;/author&gt;&lt;/authors&gt;&lt;/contributors&gt;&lt;titles&gt;&lt;title&gt;Evaluating complex interventions in end of life care: the MORECare statement on good practice generated by a synthesis of transparent expert consultations and systematic reviews&lt;/title&gt;&lt;secondary-title&gt;BMC Medicine&lt;/secondary-title&gt;&lt;/titles&gt;&lt;periodical&gt;&lt;full-title&gt;BMC medicine&lt;/full-title&gt;&lt;/periodical&gt;&lt;pages&gt;111-121&lt;/pages&gt;&lt;volume&gt;11&lt;/volume&gt;&lt;number&gt;1&lt;/number&gt;&lt;reprint-edition&gt;in file&lt;/reprint-edition&gt;&lt;keywords&gt;&lt;keyword&gt;care&lt;/keyword&gt;&lt;keyword&gt;complex interventions&lt;/keyword&gt;&lt;keyword&gt;consultation&lt;/keyword&gt;&lt;keyword&gt;good practice&lt;/keyword&gt;&lt;keyword&gt;interventions&lt;/keyword&gt;&lt;keyword&gt;practice&lt;/keyword&gt;&lt;keyword&gt;review&lt;/keyword&gt;&lt;keyword&gt;systematic review&lt;/keyword&gt;&lt;/keywords&gt;&lt;dates&gt;&lt;year&gt;2013&lt;/year&gt;&lt;pub-dates&gt;&lt;date&gt;2013&lt;/date&gt;&lt;/pub-dates&gt;&lt;/dates&gt;&lt;isbn&gt;1741-7015&lt;/isbn&gt;&lt;label&gt;797G&lt;/label&gt;&lt;urls&gt;&lt;/urls&gt;&lt;remote-database-provider&gt;NEoLCIN&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Higginson et al.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r supporting care home residents through the study consent proces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67&lt;/RecNum&gt;&lt;DisplayText&gt;(Goodman et al. 2011)&lt;/DisplayText&gt;&lt;record&gt;&lt;rec-number&gt;67&lt;/rec-number&gt;&lt;foreign-keys&gt;&lt;key app="EN" db-id="eda99esr9arp52e20v2pftz4rp5s9x0evef5" timestamp="1554371299"&gt;67&lt;/key&gt;&lt;key app="ENWeb" db-id=""&gt;0&lt;/key&gt;&lt;/foreign-keys&gt;&lt;ref-type name="Journal Article"&gt;17&lt;/ref-type&gt;&lt;contributors&gt;&lt;authors&gt;&lt;author&gt;Goodman, C.&lt;/author&gt;&lt;author&gt;Mathie, E.&lt;/author&gt;&lt;author&gt;Cowe, M.&lt;/author&gt;&lt;author&gt;Mendoza, A.&lt;/author&gt;&lt;author&gt;Westwood, D.&lt;/author&gt;&lt;author&gt;Munday, D.&lt;/author&gt;&lt;author&gt;Wilson, P.M.&lt;/author&gt;&lt;author&gt;Crang, C.&lt;/author&gt;&lt;author&gt;Froggatt, K.&lt;/author&gt;&lt;author&gt;Iliffe, S.&lt;/author&gt;&lt;/authors&gt;&lt;/contributors&gt;&lt;titles&gt;&lt;title&gt;Talking about living and dying with the oldest old: public involvement in a study on end of life care in care homes&lt;/title&gt;&lt;secondary-title&gt;BMC palliative care&lt;/secondary-title&gt;&lt;/titles&gt;&lt;periodical&gt;&lt;full-title&gt;BMC Palliative Care&lt;/full-title&gt;&lt;abbr-1&gt;BMC Palliat Care&lt;/abbr-1&gt;&lt;/periodical&gt;&lt;pages&gt;20&lt;/pages&gt;&lt;volume&gt;10&lt;/volume&gt;&lt;number&gt;1&lt;/number&gt;&lt;reprint-edition&gt;in file&lt;/reprint-edition&gt;&lt;keywords&gt;&lt;keyword&gt;care&lt;/keyword&gt;&lt;keyword&gt;involvement&lt;/keyword&gt;&lt;/keywords&gt;&lt;dates&gt;&lt;year&gt;2011&lt;/year&gt;&lt;pub-dates&gt;&lt;date&gt;2011&lt;/date&gt;&lt;/pub-dates&gt;&lt;/dates&gt;&lt;isbn&gt;1472-684X&lt;/isbn&gt;&lt;label&gt;807G&lt;/label&gt;&lt;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odman et al.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561B03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FB216CD" w14:textId="06D80452" w:rsidR="005E2CF5" w:rsidRPr="005E2CF5" w:rsidRDefault="00362A05" w:rsidP="005E2CF5">
      <w:pPr>
        <w:spacing w:after="0" w:line="240" w:lineRule="auto"/>
        <w:rPr>
          <w:rFonts w:ascii="Calibri" w:eastAsia="Times New Roman" w:hAnsi="Calibri" w:cs="Calibri"/>
          <w:sz w:val="24"/>
          <w:szCs w:val="24"/>
          <w:lang w:eastAsia="en-GB"/>
        </w:rPr>
      </w:pPr>
      <w:bookmarkStart w:id="69" w:name="Organisations245"/>
      <w:bookmarkEnd w:id="69"/>
      <w:r>
        <w:rPr>
          <w:rFonts w:ascii="Calibri" w:eastAsia="Times New Roman" w:hAnsi="Calibri" w:cs="Calibri"/>
          <w:b/>
          <w:bCs/>
          <w:sz w:val="24"/>
          <w:szCs w:val="24"/>
          <w:lang w:eastAsia="en-GB"/>
        </w:rPr>
        <w:t xml:space="preserve">2.4.5 </w:t>
      </w:r>
      <w:r w:rsidR="005E2CF5" w:rsidRPr="005E2CF5">
        <w:rPr>
          <w:rFonts w:ascii="Calibri" w:eastAsia="Times New Roman" w:hAnsi="Calibri" w:cs="Calibri"/>
          <w:b/>
          <w:bCs/>
          <w:sz w:val="24"/>
          <w:szCs w:val="24"/>
          <w:lang w:eastAsia="en-GB"/>
        </w:rPr>
        <w:t>Organisations and culture</w:t>
      </w:r>
    </w:p>
    <w:p w14:paraId="6E21BB1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F13750B" w14:textId="1A7A6844"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Organisational and cultural issues were significant. It was important that involvement was regarded as a core activity, integrated throughout organisations at different levels and not regarded as peripheral </w:t>
      </w:r>
      <w:r w:rsidR="00C445FA">
        <w:rPr>
          <w:rFonts w:ascii="Calibri" w:eastAsia="Times New Roman" w:hAnsi="Calibri" w:cs="Calibri"/>
          <w:sz w:val="24"/>
          <w:szCs w:val="24"/>
          <w:lang w:eastAsia="en-GB"/>
        </w:rPr>
        <w:fldChar w:fldCharType="begin">
          <w:fldData xml:space="preserve">PEVuZE5vdGU+PENpdGU+PFJlY051bT43MDwvUmVjTnVtPjxEaXNwbGF5VGV4dD4oU3RldmVucyAy
MDA4OyBDb3R0ZXJlbGwgZXQgYWwuIDIwMTApPC9EaXNwbGF5VGV4dD48cmVjb3JkPjxyZWMtbnVt
YmVyPjcwPC9yZWMtbnVtYmVyPjxmb3JlaWduLWtleXM+PGtleSBhcHA9IkVOIiBkYi1pZD0iZWRh
OTllc3I5YXJwNTJlMjB2MnBmdHo0cnA1czl4MGV2ZWY1IiB0aW1lc3RhbXA9IjE1NTQzNzEyOTki
PjcwPC9rZXk+PGtleSBhcHA9IkVOV2ViIiBkYi1pZD0iIj4wPC9rZXk+PC9mb3JlaWduLWtleXM+
PHJlZi10eXBlIG5hbWU9IkpvdXJuYWwgQXJ0aWNsZSI+MTc8L3JlZi10eXBlPjxjb250cmlidXRv
cnM+PGF1dGhvcnM+PGF1dGhvcj5Db3R0ZXJlbGwsIFAuPC9hdXRob3I+PGF1dGhvcj5IYXJsb3cs
IEcuPC9hdXRob3I+PGF1dGhvcj5Nb3JyaXMsIEMuPC9hdXRob3I+PGF1dGhvcj5CZXJlc2ZvcmQs
IFAuPC9hdXRob3I+PGF1dGhvcj5IYW5sZXksIEIuPC9hdXRob3I+PGF1dGhvcj5TYXJnZWFudCwg
QS48L2F1dGhvcj48YXV0aG9yPlNpdHppYSwgSi48L2F1dGhvcj48YXV0aG9yPlN0YWxleSwgSy48
L2F1dGhvcj48L2F1dGhvcnM+PC9jb250cmlidXRvcnM+PHRpdGxlcz48dGl0bGU+U2VydmljZSB1
c2VyIGludm9sdmVtZW50IGluIGNhbmNlciBjYXJlOiB0aGUgaW1wYWN0IG9uIHNlcnZpY2UgdXNl
cnM8L3RpdGxlPjxzZWNvbmRhcnktdGl0bGU+SGVhbHRoIEV4cGVjdDwvc2Vjb25kYXJ5LXRpdGxl
PjwvdGl0bGVzPjxwZXJpb2RpY2FsPjxmdWxsLXRpdGxlPkhlYWx0aCBleHBlY3RhdGlvbnMgOiBh
biBpbnRlcm5hdGlvbmFsIGpvdXJuYWwgb2YgcHVibGljcGFydGljaXBhdGlvbiBpbiBoZWFsdGgg
Y2FyZSBhbmQgaGVhbHRoIHBvbGljeTwvZnVsbC10aXRsZT48YWJici0xPkhlYWx0aCBFeHBlY3Q8
L2FiYnItMT48L3BlcmlvZGljYWw+PHBhZ2VzPjE1OS0xNjk8L3BhZ2VzPjx2b2x1bWU+MTQ8L3Zv
bHVtZT48bnVtYmVyPjI8L251bWJlcj48cmVwcmludC1lZGl0aW9uPmluIGZpbGU8L3JlcHJpbnQt
ZWRpdGlvbj48a2V5d29yZHM+PGtleXdvcmQ+Y2FuY2VyPC9rZXl3b3JkPjxrZXl3b3JkPmNhcmU8
L2tleXdvcmQ+PGtleXdvcmQ+aW52b2x2ZW1lbnQ8L2tleXdvcmQ+PGtleXdvcmQ+c2VydmljZSB1
c2VyIGludm9sdmVtZW50PC9rZXl3b3JkPjxrZXl3b3JkPnVzZXI8L2tleXdvcmQ+PGtleXdvcmQ+
dXNlciBpbnZvbHZlbWVudDwva2V5d29yZD48a2V5d29yZD51c2Vyczwva2V5d29yZD48L2tleXdv
cmRzPjxkYXRlcz48eWVhcj4yMDEwPC95ZWFyPjxwdWItZGF0ZXM+PGRhdGU+MjAxMTwvZGF0ZT48
L3B1Yi1kYXRlcz48L2RhdGVzPjxpc2JuPjEzNjktNzYyNTwvaXNibj48bGFiZWw+ODA5RzwvbGFi
ZWw+PHVybHM+PC91cmxzPjxyZW1vdGUtZGF0YWJhc2UtcHJvdmlkZXI+TUQ8L3JlbW90ZS1kYXRh
YmFzZS1wcm92aWRlcj48L3JlY29yZD48L0NpdGU+PENpdGU+PFJlY051bT4xNjY0OTwvUmVjTnVt
PjxyZWNvcmQ+PHJlYy1udW1iZXI+MTY2NDk8L3JlYy1udW1iZXI+PGZvcmVpZ24ta2V5cz48a2V5
IGFwcD0iRU4iIGRiLWlkPSJlZGE5OWVzcjlhcnA1MmUyMHYycGZ0ejRycDVzOXgwZXZlZjUiIHRp
bWVzdGFtcD0iMTU1NDM3MTI5OSI+MTY2NDk8L2tleT48a2V5IGFwcD0iRU5XZWIiIGRiLWlkPSIi
PjA8L2tleT48L2ZvcmVpZ24ta2V5cz48cmVmLXR5cGUgbmFtZT0iQm9vayBTZWN0aW9uIj41PC9y
ZWYtdHlwZT48Y29udHJpYnV0b3JzPjxhdXRob3JzPjxhdXRob3I+U3RldmVucywgVC48L2F1dGhv
cj48L2F1dGhvcnM+PHNlY29uZGFyeS1hdXRob3JzPjxhdXRob3I+UGF5bmUsIFMuPC9hdXRob3I+
PGF1dGhvcj5TZXltb3VyLCBKPC9hdXRob3I+PGF1dGhvcj5JbmdsZXRvbiwgQy48L2F1dGhvcj48
L3NlY29uZGFyeS1hdXRob3JzPjwvY29udHJpYnV0b3JzPjx0aXRsZXM+PHRpdGxlPkludm9sdmlu
ZyBvciBVc2luZz8gVXNlciBpbnZvbHZlbWVudCBpbiBwYWxsaWF0aXZlIGNhcmU8L3RpdGxlPjxz
ZWNvbmRhcnktdGl0bGU+UGFsbGlhdGl2ZSBjYXJlIG51cnNpbmc6IHByaW5jaXBsZXMgYW5kIGV2
aWRlbmNlIGZvciBwcmFjdGljZTwvc2Vjb25kYXJ5LXRpdGxlPjwvdGl0bGVzPjxwYWdlcz41NS03
MDwvcGFnZXM+PGVkaXRpb24+Mm5kPC9lZGl0aW9uPjxzZWN0aW9uPjM8L3NlY3Rpb24+PHJlcHJp
bnQtZWRpdGlvbj5pbiBmaWxlPC9yZXByaW50LWVkaXRpb24+PGRhdGVzPjx5ZWFyPjIwMDg8L3ll
YXI+PC9kYXRlcz48cHViLWxvY2F0aW9uPk1haWRlbmhlYWQ8L3B1Yi1sb2NhdGlvbj48cHVibGlz
aGVyPk9wZW4gVW5pdmVyc2l0eSBQcmVzczwvcHVibGlzaGVyPjx1cmxzPjxyZWxhdGVkLXVybHM+
PHVybD5odHRwczovL3d3dy5hbWF6b24uY28udWsvUGFsbGlhdGl2ZS1DYXJlLU51cnNpbmctUHJp
bmNpcGxlcy1FdmlkZW5jZS9kcC8wMzM1MjIxODE1PC91cmw+PC9yZWxhdGVkLXVybHM+PC91cmxz
PjxyZW1vdGUtZGF0YWJhc2UtcHJvdmlkZXI+UmVmY2hlY2s8L3JlbW90ZS1kYXRhYmFzZS1wcm92
aWRlcj48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DwvUmVjTnVtPjxEaXNwbGF5VGV4dD4oU3RldmVucyAy
MDA4OyBDb3R0ZXJlbGwgZXQgYWwuIDIwMTApPC9EaXNwbGF5VGV4dD48cmVjb3JkPjxyZWMtbnVt
YmVyPjcwPC9yZWMtbnVtYmVyPjxmb3JlaWduLWtleXM+PGtleSBhcHA9IkVOIiBkYi1pZD0iZWRh
OTllc3I5YXJwNTJlMjB2MnBmdHo0cnA1czl4MGV2ZWY1IiB0aW1lc3RhbXA9IjE1NTQzNzEyOTki
PjcwPC9rZXk+PGtleSBhcHA9IkVOV2ViIiBkYi1pZD0iIj4wPC9rZXk+PC9mb3JlaWduLWtleXM+
PHJlZi10eXBlIG5hbWU9IkpvdXJuYWwgQXJ0aWNsZSI+MTc8L3JlZi10eXBlPjxjb250cmlidXRv
cnM+PGF1dGhvcnM+PGF1dGhvcj5Db3R0ZXJlbGwsIFAuPC9hdXRob3I+PGF1dGhvcj5IYXJsb3cs
IEcuPC9hdXRob3I+PGF1dGhvcj5Nb3JyaXMsIEMuPC9hdXRob3I+PGF1dGhvcj5CZXJlc2ZvcmQs
IFAuPC9hdXRob3I+PGF1dGhvcj5IYW5sZXksIEIuPC9hdXRob3I+PGF1dGhvcj5TYXJnZWFudCwg
QS48L2F1dGhvcj48YXV0aG9yPlNpdHppYSwgSi48L2F1dGhvcj48YXV0aG9yPlN0YWxleSwgSy48
L2F1dGhvcj48L2F1dGhvcnM+PC9jb250cmlidXRvcnM+PHRpdGxlcz48dGl0bGU+U2VydmljZSB1
c2VyIGludm9sdmVtZW50IGluIGNhbmNlciBjYXJlOiB0aGUgaW1wYWN0IG9uIHNlcnZpY2UgdXNl
cnM8L3RpdGxlPjxzZWNvbmRhcnktdGl0bGU+SGVhbHRoIEV4cGVjdDwvc2Vjb25kYXJ5LXRpdGxl
PjwvdGl0bGVzPjxwZXJpb2RpY2FsPjxmdWxsLXRpdGxlPkhlYWx0aCBleHBlY3RhdGlvbnMgOiBh
biBpbnRlcm5hdGlvbmFsIGpvdXJuYWwgb2YgcHVibGljcGFydGljaXBhdGlvbiBpbiBoZWFsdGgg
Y2FyZSBhbmQgaGVhbHRoIHBvbGljeTwvZnVsbC10aXRsZT48YWJici0xPkhlYWx0aCBFeHBlY3Q8
L2FiYnItMT48L3BlcmlvZGljYWw+PHBhZ2VzPjE1OS0xNjk8L3BhZ2VzPjx2b2x1bWU+MTQ8L3Zv
bHVtZT48bnVtYmVyPjI8L251bWJlcj48cmVwcmludC1lZGl0aW9uPmluIGZpbGU8L3JlcHJpbnQt
ZWRpdGlvbj48a2V5d29yZHM+PGtleXdvcmQ+Y2FuY2VyPC9rZXl3b3JkPjxrZXl3b3JkPmNhcmU8
L2tleXdvcmQ+PGtleXdvcmQ+aW52b2x2ZW1lbnQ8L2tleXdvcmQ+PGtleXdvcmQ+c2VydmljZSB1
c2VyIGludm9sdmVtZW50PC9rZXl3b3JkPjxrZXl3b3JkPnVzZXI8L2tleXdvcmQ+PGtleXdvcmQ+
dXNlciBpbnZvbHZlbWVudDwva2V5d29yZD48a2V5d29yZD51c2Vyczwva2V5d29yZD48L2tleXdv
cmRzPjxkYXRlcz48eWVhcj4yMDEwPC95ZWFyPjxwdWItZGF0ZXM+PGRhdGU+MjAxMTwvZGF0ZT48
L3B1Yi1kYXRlcz48L2RhdGVzPjxpc2JuPjEzNjktNzYyNTwvaXNibj48bGFiZWw+ODA5RzwvbGFi
ZWw+PHVybHM+PC91cmxzPjxyZW1vdGUtZGF0YWJhc2UtcHJvdmlkZXI+TUQ8L3JlbW90ZS1kYXRh
YmFzZS1wcm92aWRlcj48L3JlY29yZD48L0NpdGU+PENpdGU+PFJlY051bT4xNjY0OTwvUmVjTnVt
PjxyZWNvcmQ+PHJlYy1udW1iZXI+MTY2NDk8L3JlYy1udW1iZXI+PGZvcmVpZ24ta2V5cz48a2V5
IGFwcD0iRU4iIGRiLWlkPSJlZGE5OWVzcjlhcnA1MmUyMHYycGZ0ejRycDVzOXgwZXZlZjUiIHRp
bWVzdGFtcD0iMTU1NDM3MTI5OSI+MTY2NDk8L2tleT48a2V5IGFwcD0iRU5XZWIiIGRiLWlkPSIi
PjA8L2tleT48L2ZvcmVpZ24ta2V5cz48cmVmLXR5cGUgbmFtZT0iQm9vayBTZWN0aW9uIj41PC9y
ZWYtdHlwZT48Y29udHJpYnV0b3JzPjxhdXRob3JzPjxhdXRob3I+U3RldmVucywgVC48L2F1dGhv
cj48L2F1dGhvcnM+PHNlY29uZGFyeS1hdXRob3JzPjxhdXRob3I+UGF5bmUsIFMuPC9hdXRob3I+
PGF1dGhvcj5TZXltb3VyLCBKPC9hdXRob3I+PGF1dGhvcj5JbmdsZXRvbiwgQy48L2F1dGhvcj48
L3NlY29uZGFyeS1hdXRob3JzPjwvY29udHJpYnV0b3JzPjx0aXRsZXM+PHRpdGxlPkludm9sdmlu
ZyBvciBVc2luZz8gVXNlciBpbnZvbHZlbWVudCBpbiBwYWxsaWF0aXZlIGNhcmU8L3RpdGxlPjxz
ZWNvbmRhcnktdGl0bGU+UGFsbGlhdGl2ZSBjYXJlIG51cnNpbmc6IHByaW5jaXBsZXMgYW5kIGV2
aWRlbmNlIGZvciBwcmFjdGljZTwvc2Vjb25kYXJ5LXRpdGxlPjwvdGl0bGVzPjxwYWdlcz41NS03
MDwvcGFnZXM+PGVkaXRpb24+Mm5kPC9lZGl0aW9uPjxzZWN0aW9uPjM8L3NlY3Rpb24+PHJlcHJp
bnQtZWRpdGlvbj5pbiBmaWxlPC9yZXByaW50LWVkaXRpb24+PGRhdGVzPjx5ZWFyPjIwMDg8L3ll
YXI+PC9kYXRlcz48cHViLWxvY2F0aW9uPk1haWRlbmhlYWQ8L3B1Yi1sb2NhdGlvbj48cHVibGlz
aGVyPk9wZW4gVW5pdmVyc2l0eSBQcmVzczwvcHVibGlzaGVyPjx1cmxzPjxyZWxhdGVkLXVybHM+
PHVybD5odHRwczovL3d3dy5hbWF6b24uY28udWsvUGFsbGlhdGl2ZS1DYXJlLU51cnNpbmctUHJp
bmNpcGxlcy1FdmlkZW5jZS9kcC8wMzM1MjIxODE1PC91cmw+PC9yZWxhdGVkLXVybHM+PC91cmxz
PjxyZW1vdGUtZGF0YWJhc2UtcHJvdmlkZXI+UmVmY2hlY2s8L3JlbW90ZS1kYXRhYmFzZS1wcm92
aWRlcj48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 Cotterell et al. 201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uccessful involvement groups were found to be situated in a system where there was tangible support, group members received the message that they were wanted and their work was valuabl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599&lt;/RecNum&gt;&lt;DisplayText&gt;(Richardson et al. 2005)&lt;/DisplayText&gt;&lt;record&gt;&lt;rec-number&gt;16599&lt;/rec-number&gt;&lt;foreign-keys&gt;&lt;key app="EN" db-id="eda99esr9arp52e20v2pftz4rp5s9x0evef5" timestamp="1554371299"&gt;16599&lt;/key&gt;&lt;key app="ENWeb" db-id=""&gt;0&lt;/key&gt;&lt;/foreign-keys&gt;&lt;ref-type name="Journal Article"&gt;17&lt;/ref-type&gt;&lt;contributors&gt;&lt;authors&gt;&lt;author&gt;Richardson, Alison&lt;/author&gt;&lt;author&gt;Sitzia, John&lt;/author&gt;&lt;author&gt;Cotterell, Phil&lt;/author&gt;&lt;/authors&gt;&lt;/contributors&gt;&lt;titles&gt;&lt;title&gt;‘Working the system’. Achieving change through partnership working: an evaluation of cancer partnership groups&lt;/title&gt;&lt;secondary-title&gt;Health Expectations&lt;/secondary-title&gt;&lt;/titles&gt;&lt;periodical&gt;&lt;full-title&gt;Health Expectations&lt;/full-title&gt;&lt;abbr-1&gt;Health Expect&lt;/abbr-1&gt;&lt;/periodical&gt;&lt;pages&gt;210-220&lt;/pages&gt;&lt;volume&gt;8&lt;/volume&gt;&lt;number&gt;3&lt;/number&gt;&lt;reprint-edition&gt;in file&lt;/reprint-edition&gt;&lt;dates&gt;&lt;year&gt;2005&lt;/year&gt;&lt;/dates&gt;&lt;isbn&gt;1369-7625&lt;/isbn&gt;&lt;urls&gt;&lt;related-urls&gt;&lt;url&gt;http://onlinelibrary.wiley.com/doi/10.1111/j.1369-7625.2005.00332.x/full&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Richardson et al. 200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context in which involvement occurred was significant including local political issu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55&lt;/RecNum&gt;&lt;DisplayText&gt;(Knighting et al. 2007)&lt;/DisplayText&gt;&lt;record&gt;&lt;rec-number&gt;16655&lt;/rec-number&gt;&lt;foreign-keys&gt;&lt;key app="EN" db-id="eda99esr9arp52e20v2pftz4rp5s9x0evef5" timestamp="1554371299"&gt;16655&lt;/key&gt;&lt;key app="ENWeb" db-id=""&gt;0&lt;/key&gt;&lt;/foreign-keys&gt;&lt;ref-type name="Report"&gt;27&lt;/ref-type&gt;&lt;contributors&gt;&lt;authors&gt;&lt;author&gt;Knighting, Katherine&lt;/author&gt;&lt;author&gt;Forbat, Liz&lt;/author&gt;&lt;author&gt;Cayless, Sandi&lt;/author&gt;&lt;author&gt;Kearney, Nora&lt;/author&gt;&lt;/authors&gt;&lt;/contributors&gt;&lt;titles&gt;&lt;title&gt;Enabling Change: Patient Experience as a Driver for Service Improvement. Final Report&lt;/title&gt;&lt;/titles&gt;&lt;reprint-edition&gt;in file&lt;/reprint-edition&gt;&lt;dates&gt;&lt;year&gt;2007&lt;/year&gt;&lt;/dates&gt;&lt;pub-location&gt;Scotland&lt;/pub-location&gt;&lt;publisher&gt;Cancer Care Research Centre, University of Stirling&lt;/publisher&gt;&lt;urls&gt;&lt;related-urls&gt;&lt;url&gt;http://dspace.stir.ac.uk/handle/1893/3610#.Wi1K2DdpFPY&lt;/url&gt;&lt;url&gt;http://dspace.stir.ac.uk/bitstream/1893/3610/1/Enabling%20Change%20Patient%20Experience%20as%20a%20Driver%20for%20Service%20Improvement%20(2007).pdf&lt;/url&gt;&lt;/related-urls&gt;&lt;/urls&gt;&lt;remote-database-provider&gt;Author&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Knighting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r international perspectiv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57&lt;/RecNum&gt;&lt;DisplayText&gt;(Brereton et al. 2017a)&lt;/DisplayText&gt;&lt;record&gt;&lt;rec-number&gt;15757&lt;/rec-number&gt;&lt;foreign-keys&gt;&lt;key app="EN" db-id="eda99esr9arp52e20v2pftz4rp5s9x0evef5" timestamp="1554371299"&gt;15757&lt;/key&gt;&lt;key app="ENWeb" db-id=""&gt;0&lt;/key&gt;&lt;/foreign-keys&gt;&lt;ref-type name="Journal Article"&gt;17&lt;/ref-type&gt;&lt;contributors&gt;&lt;authors&gt;&lt;author&gt;Brereton, Louise&lt;/author&gt;&lt;author&gt;Ingleton, Christine&lt;/author&gt;&lt;author&gt;Gardiner, Clare&lt;/author&gt;&lt;author&gt;Goyder, Elizabeth&lt;/author&gt;&lt;author&gt;Mozygemba, Kati&lt;/author&gt;&lt;author&gt;Lysdahl, Kristin Bakke&lt;/author&gt;&lt;author&gt;Tummers, Marcia&lt;/author&gt;&lt;author&gt;Sacchini, Dario&lt;/author&gt;&lt;author&gt;Leppert, Wojciech&lt;/author&gt;&lt;author&gt;Blaževičienė, Aurelija&lt;/author&gt;&lt;/authors&gt;&lt;/contributors&gt;&lt;titles&gt;&lt;title&gt;Lay and professional stakeholder involvement in scoping palliative care issues: Methods used in seven European countries&lt;/title&gt;&lt;secondary-title&gt;Palliative Medicine&lt;/secondary-title&gt;&lt;/titles&gt;&lt;periodical&gt;&lt;full-title&gt;Palliative Medicine&lt;/full-title&gt;&lt;abbr-1&gt;Palliat Med&lt;/abbr-1&gt;&lt;/periodical&gt;&lt;pages&gt;181-192&lt;/pages&gt;&lt;volume&gt;31&lt;/volume&gt;&lt;number&gt;2&lt;/number&gt;&lt;section&gt;181&lt;/section&gt;&lt;reprint-edition&gt;in file&lt;/reprint-edition&gt;&lt;dates&gt;&lt;year&gt;2017&lt;/year&gt;&lt;/dates&gt;&lt;isbn&gt;0269-2163&lt;/isbn&gt;&lt;urls&gt;&lt;related-urls&gt;&lt;url&gt;http://journals.sagepub.com/doi/abs/10.1177/0269216316649154&lt;/url&gt;&lt;/related-urls&gt;&lt;/urls&gt;&lt;remote-database-provider&gt;E-PCSAG&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ereton et al. 2017a)</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487DDB12"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F4A2499" w14:textId="55544154"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Organisational systems often weren’t perceived as being involvement-friendly; sufficient resources and time were both required. A wide range of competing considerations needed to be considered, as pressures on staff, heavy workloads and cutbacks in the context of austerity all made it difficult to make time for involvement </w:t>
      </w:r>
      <w:r w:rsidR="00C445FA">
        <w:rPr>
          <w:rFonts w:ascii="Calibri" w:eastAsia="Times New Roman" w:hAnsi="Calibri" w:cs="Calibri"/>
          <w:sz w:val="24"/>
          <w:szCs w:val="24"/>
          <w:lang w:eastAsia="en-GB"/>
        </w:rPr>
        <w:fldChar w:fldCharType="begin">
          <w:fldData xml:space="preserve">PEVuZE5vdGU+PENpdGU+PFJlY051bT4xNjU2ODwvUmVjTnVtPjxEaXNwbGF5VGV4dD4oQnJvd24g
ZXQgYWwuIDIwMDY7IEZvcmJhdCBldCBhbC4gMjAwNzsgS25pZ2h0aW5nIGV0IGFsLiAyMDA3OyBD
cm9mdCBldCBhbC4gMjAxMyk8L0Rpc3BsYXlUZXh0PjxyZWNvcmQ+PHJlYy1udW1iZXI+MTY1Njg8
L3JlYy1udW1iZXI+PGZvcmVpZ24ta2V5cz48a2V5IGFwcD0iRU4iIGRiLWlkPSJlZGE5OWVzcjlh
cnA1MmUyMHYycGZ0ejRycDVzOXgwZXZlZjUiIHRpbWVzdGFtcD0iMTU1NDM3MTI5OSI+MTY1Njg8
L2tleT48a2V5IGFwcD0iRU5XZWIiIGRiLWlkPSIiPjA8L2tleT48L2ZvcmVpZ24ta2V5cz48cmVm
LXR5cGUgbmFtZT0iUmVwb3J0Ij4yNzwvcmVmLXR5cGU+PGNvbnRyaWJ1dG9ycz48YXV0aG9ycz48
YXV0aG9yPkZvcmJhdCwgTGl6PC9hdXRob3I+PGF1dGhvcj5LbmlnaHRpbmcsIEthdGhlcmluZTwv
YXV0aG9yPjxhdXRob3I+TWFjRG9uYWxkLCBDaGFybG90dGU8L2F1dGhvcj48YXV0aG9yPldpbHNv
biwgTWljaGFlbDwvYXV0aG9yPjxhdXRob3I+SHViYmFyZCwgR2lsbDwvYXV0aG9yPjxhdXRob3I+
S2Vhcm5leSwgTm9yYTwvYXV0aG9yPjwvYXV0aG9ycz48L2NvbnRyaWJ1dG9ycz48dGl0bGVzPjx0
aXRsZT5FdmlkZW5jZSBvZiBpbXBhY3Qgb2YgdGhlIGNhbmNlciBjYXJlIHJlc2VhcmNoIGNlbnRy
ZSZhcG9zO3MgRGV2ZWxvcGluZyBDYW5jZXIgU2VydmljZXM6IFBhdGllbnQgYW5kIENhcmVyIEV4
cGVyaWVuY2VzIFByb2dyYW1tZS4gRmluYWwgUmVwb3J0PC90aXRsZT48L3RpdGxlcz48cmVwcmlu
dC1lZGl0aW9uPmluIGZpbGU8L3JlcHJpbnQtZWRpdGlvbj48ZGF0ZXM+PHllYXI+MjAwNzwveWVh
cj48L2RhdGVzPjxwdWItbG9jYXRpb24+U2NvdGxhbmQ8L3B1Yi1sb2NhdGlvbj48cHVibGlzaGVy
PkNhbmNlciBDYXJlIFJlc2VhcmNoIENlbnRyZSwgVW5pdmVyc2l0eSBvZiBTdGlybGluZzwvcHVi
bGlzaGVyPjx1cmxzPjxyZWxhdGVkLXVybHM+PHVybD5odHRwOi8vZHNwYWNlLnN0aXIuYWMudWsv
Yml0c3RyZWFtLzE4OTMvMzYyMS8xL0V2aWRlbmNlJTIwb2YlMjBJbXBhY3QlMjBvZiUyMHRoZSUy
MENhbmNlciUyMENhcmUlMjBSZXNlYXJjaCUyMENlbnRyZXMlMjBEZXZlbG9waW5nJTIwQ2FuY2Vy
JTIwU2VydmljZXMlMjBQYXRpZW50JTIwYW5kJTIwQ2FyZXIlMjBFeHBlcmllbmNlcyUyMFByb2dy
YW1tZSUyMCgyMDA3KS5wZGY8L3VybD48L3JlbGF0ZWQtdXJscz48L3VybHM+PHJlbW90ZS1kYXRh
YmFzZS1wcm92aWRlcj5BdXRob3I8L3JlbW90ZS1kYXRhYmFzZS1wcm92aWRlcj48L3JlY29yZD48
L0NpdGU+PENpdGU+PFJlY051bT4xNjY1NTwvUmVjTnVtPjxyZWNvcmQ+PHJlYy1udW1iZXI+MTY2
NTU8L3JlYy1udW1iZXI+PGZvcmVpZ24ta2V5cz48a2V5IGFwcD0iRU4iIGRiLWlkPSJlZGE5OWVz
cjlhcnA1MmUyMHYycGZ0ejRycDVzOXgwZXZlZjUiIHRpbWVzdGFtcD0iMTU1NDM3MTI5OSI+MTY2
NTU8L2tleT48a2V5IGFwcD0iRU5XZWIiIGRiLWlkPSIiPjA8L2tleT48L2ZvcmVpZ24ta2V5cz48
cmVmLXR5cGUgbmFtZT0iUmVwb3J0Ij4yNzwvcmVmLXR5cGU+PGNvbnRyaWJ1dG9ycz48YXV0aG9y
cz48YXV0aG9yPktuaWdodGluZywgS2F0aGVyaW5lPC9hdXRob3I+PGF1dGhvcj5Gb3JiYXQsIExp
ejwvYXV0aG9yPjxhdXRob3I+Q2F5bGVzcywgU2FuZGk8L2F1dGhvcj48YXV0aG9yPktlYXJuZXks
IE5vcmE8L2F1dGhvcj48L2F1dGhvcnM+PC9jb250cmlidXRvcnM+PHRpdGxlcz48dGl0bGU+RW5h
YmxpbmcgQ2hhbmdlOiBQYXRpZW50IEV4cGVyaWVuY2UgYXMgYSBEcml2ZXIgZm9yIFNlcnZpY2Ug
SW1wcm92ZW1lbnQuIEZpbmFsIFJlcG9ydDwvdGl0bGU+PC90aXRsZXM+PHJlcHJpbnQtZWRpdGlv
bj5pbiBmaWxlPC9yZXByaW50LWVkaXRpb24+PGRhdGVzPjx5ZWFyPjIwMDc8L3llYXI+PC9kYXRl
cz48cHViLWxvY2F0aW9uPlNjb3RsYW5kPC9wdWItbG9jYXRpb24+PHB1Ymxpc2hlcj5DYW5jZXIg
Q2FyZSBSZXNlYXJjaCBDZW50cmUsIFVuaXZlcnNpdHkgb2YgU3Rpcmxpbmc8L3B1Ymxpc2hlcj48
dXJscz48cmVsYXRlZC11cmxzPjx1cmw+aHR0cDovL2RzcGFjZS5zdGlyLmFjLnVrL2hhbmRsZS8x
ODkzLzM2MTAjLldpMUsyRGRwRlBZPC91cmw+PHVybD5odHRwOi8vZHNwYWNlLnN0aXIuYWMudWsv
Yml0c3RyZWFtLzE4OTMvMzYxMC8xL0VuYWJsaW5nJTIwQ2hhbmdlJTIwUGF0aWVudCUyMEV4cGVy
aWVuY2UlMjBhcyUyMGElMjBEcml2ZXIlMjBmb3IlMjBTZXJ2aWNlJTIwSW1wcm92ZW1lbnQlMjAo
MjAwNykucGRmPC91cmw+PC9yZWxhdGVkLXVybHM+PC91cmxzPjxyZW1vdGUtZGF0YWJhc2UtcHJv
dmlkZXI+QXV0aG9yPC9yZW1vdGUtZGF0YWJhc2UtcHJvdmlkZXI+PC9yZWNvcmQ+PC9DaXRlPjxD
aXRlPjxSZWNOdW0+NDU8L1JlY051bT48cmVjb3JkPjxyZWMtbnVtYmVyPjQ1PC9yZWMtbnVtYmVy
Pjxmb3JlaWduLWtleXM+PGtleSBhcHA9IkVOIiBkYi1pZD0iZWRhOTllc3I5YXJwNTJlMjB2MnBm
dHo0cnA1czl4MGV2ZWY1IiB0aW1lc3RhbXA9IjE1NTQzNzEyOTkiPjQ1PC9rZXk+PGtleSBhcHA9
IkVOV2ViIiBkYi1pZD0iIj4wPC9rZXk+PC9mb3JlaWduLWtleXM+PHJlZi10eXBlIG5hbWU9IlJl
cG9ydCI+Mjc8L3JlZi10eXBlPjxjb250cmlidXRvcnM+PGF1dGhvcnM+PGF1dGhvcj5Dcm9mdCwg
Uy48L2F1dGhvcj48YXV0aG9yPkNob3ducywgRy48L2F1dGhvcj48YXV0aG9yPkJlcmVzZm9yZCwg
UC48L2F1dGhvcj48L2F1dGhvcnM+PHRlcnRpYXJ5LWF1dGhvcnM+PGF1dGhvcj5Bc3NvY2lhdGlv
biBvZiBQYWxsaWF0aXZlIENhcmUgU29jaWFsIFdvcmtlcnMsPC9hdXRob3I+PC90ZXJ0aWFyeS1h
dXRob3JzPjwvY29udHJpYnV0b3JzPjx0aXRsZXM+PHRpdGxlPkdldHRpbmcgaXQgcmlnaHQuIEVu
ZCBvZiBsaWZlIGNhcmUgYW5kIHVzZXIgaW52b2x2ZW1lbnQgaW4gcGFsbGlhdGl2ZSBjYXJlIHNv
Y2lhbCB3b3JrLjwvdGl0bGU+PC90aXRsZXM+PHJlcHJpbnQtZWRpdGlvbj5pbiBmaWxlPC9yZXBy
aW50LWVkaXRpb24+PGtleXdvcmRzPjxrZXl3b3JkPmNhcmU8L2tleXdvcmQ+PGtleXdvcmQ+dXNl
cjwva2V5d29yZD48a2V5d29yZD51c2VyIGludm9sdmVtZW50PC9rZXl3b3JkPjxrZXl3b3JkPmlu
dm9sdmVtZW50PC9rZXl3b3JkPjxrZXl3b3JkPlBhbGxpYXRpdmUgQ2FyZTwva2V5d29yZD48a2V5
d29yZD5Tb2NpYWwgV29yazwva2V5d29yZD48a2V5d29yZD5Tb2NpYWwtV29yazwva2V5d29yZD48
a2V5d29yZD5Xb3JrPC9rZXl3b3JkPjwva2V5d29yZHM+PGRhdGVzPjx5ZWFyPjIwMTM8L3llYXI+
PHB1Yi1kYXRlcz48ZGF0ZT4yMDEzPC9kYXRlPjwvcHViLWRhdGVzPjwvZGF0ZXM+PHB1Yi1sb2Nh
dGlvbj5Mb25kb248L3B1Yi1sb2NhdGlvbj48cHVibGlzaGVyPkFQQ1NXPC9wdWJsaXNoZXI+PGxh
YmVsPjgwMUc8L2xhYmVsPjx1cmxzPjxyZWxhdGVkLXVybHM+PHVybD5odHRwOi8vd3d3Lm5jcGMu
b3JnLnVrL25ld3MvcGF0aWVudC1pbnZvbHZlbWVudC12aXRhbC1lbmQtbGlmZS1jYXJlPC91cmw+
PC9yZWxhdGVkLXVybHM+PC91cmxzPjxyZW1vdGUtZGF0YWJhc2UtcHJvdmlkZXI+TkNQQzwvcmVt
b3RlLWRhdGFiYXNlLXByb3ZpZGVyPjwvcmVjb3JkPjwvQ2l0ZT48Q2l0ZT48UmVjTnVtPjE1Nzc3
PC9SZWNOdW0+PHJlY29yZD48cmVjLW51bWJlcj4xNTc3NzwvcmVjLW51bWJlcj48Zm9yZWlnbi1r
ZXlzPjxrZXkgYXBwPSJFTiIgZGItaWQ9ImVkYTk5ZXNyOWFycDUyZTIwdjJwZnR6NHJwNXM5eDBl
dmVmNSIgdGltZXN0YW1wPSIxNTU0MzcxMjk5Ij4xNTc3Nzwva2V5PjxrZXkgYXBwPSJFTldlYiIg
ZGItaWQ9IiI+MDwva2V5PjwvZm9yZWlnbi1rZXlzPjxyZWYtdHlwZSBuYW1lPSJSZXBvcnQiPjI3
PC9yZWYtdHlwZT48Y29udHJpYnV0b3JzPjxhdXRob3JzPjxhdXRob3I+QnJvd24sIFYuPC9hdXRo
b3I+PGF1dGhvcj5Db3R0ZXJlbGwsIFAuPC9hdXRob3I+PGF1dGhvcj5TaXR6aWEsIEouPC9hdXRo
b3I+PGF1dGhvcj5SaWNoYXJkc29uLCBBLjwvYXV0aG9yPjxhdXRob3I+S2VsbGV5LCBLLjwvYXV0
aG9yPjxhdXRob3I+V2lsbGVycywgUi48L2F1dGhvcj48L2F1dGhvcnM+PHRlcnRpYXJ5LWF1dGhv
cnM+PGF1dGhvcj5OYXRpb25hbCBDYW5jZXIgUmVzZWFyY2ggTmV0d29yaywgTWFjbWlsbGFuIENh
bmNlciBTdXBwb3J0PC9hdXRob3I+PC90ZXJ0aWFyeS1hdXRob3JzPjwvY29udHJpYnV0b3JzPjx0
aXRsZXM+PHRpdGxlPkV2YWx1YXRpb24gb2YgQ29uc3VtZXIgUmVzZWFyY2ggUGFuZWxzIGluIGNh
bmNlciByZXNlYXJjaCBuZXR3b3JrczwvdGl0bGU+PC90aXRsZXM+PHJlcHJpbnQtZWRpdGlvbj5p
biBmaWxlPC9yZXByaW50LWVkaXRpb24+PGRhdGVzPjx5ZWFyPjIwMDY8L3llYXI+PC9kYXRlcz48
cHViLWxvY2F0aW9uPkxvbmRvbjwvcHViLWxvY2F0aW9uPjxwdWJsaXNoZXI+TmF0aW9uYWwgQ2Fu
Y2VyIFJlc2VhcmNoIE5ldHdvcmssIE1hY21pbGxhbiBDYW5jZXIgU3VwcG9ydDwvcHVibGlzaGVy
Pjx1cmxzPjwvdXJscz48cmVtb3RlLWRhdGFiYXNlLXByb3ZpZGVyPkUtUENTQUc8L3JlbW90ZS1k
YXRhYmFzZS1wcm92aWRlcj48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2ODwvUmVjTnVtPjxEaXNwbGF5VGV4dD4oQnJvd24g
ZXQgYWwuIDIwMDY7IEZvcmJhdCBldCBhbC4gMjAwNzsgS25pZ2h0aW5nIGV0IGFsLiAyMDA3OyBD
cm9mdCBldCBhbC4gMjAxMyk8L0Rpc3BsYXlUZXh0PjxyZWNvcmQ+PHJlYy1udW1iZXI+MTY1Njg8
L3JlYy1udW1iZXI+PGZvcmVpZ24ta2V5cz48a2V5IGFwcD0iRU4iIGRiLWlkPSJlZGE5OWVzcjlh
cnA1MmUyMHYycGZ0ejRycDVzOXgwZXZlZjUiIHRpbWVzdGFtcD0iMTU1NDM3MTI5OSI+MTY1Njg8
L2tleT48a2V5IGFwcD0iRU5XZWIiIGRiLWlkPSIiPjA8L2tleT48L2ZvcmVpZ24ta2V5cz48cmVm
LXR5cGUgbmFtZT0iUmVwb3J0Ij4yNzwvcmVmLXR5cGU+PGNvbnRyaWJ1dG9ycz48YXV0aG9ycz48
YXV0aG9yPkZvcmJhdCwgTGl6PC9hdXRob3I+PGF1dGhvcj5LbmlnaHRpbmcsIEthdGhlcmluZTwv
YXV0aG9yPjxhdXRob3I+TWFjRG9uYWxkLCBDaGFybG90dGU8L2F1dGhvcj48YXV0aG9yPldpbHNv
biwgTWljaGFlbDwvYXV0aG9yPjxhdXRob3I+SHViYmFyZCwgR2lsbDwvYXV0aG9yPjxhdXRob3I+
S2Vhcm5leSwgTm9yYTwvYXV0aG9yPjwvYXV0aG9ycz48L2NvbnRyaWJ1dG9ycz48dGl0bGVzPjx0
aXRsZT5FdmlkZW5jZSBvZiBpbXBhY3Qgb2YgdGhlIGNhbmNlciBjYXJlIHJlc2VhcmNoIGNlbnRy
ZSZhcG9zO3MgRGV2ZWxvcGluZyBDYW5jZXIgU2VydmljZXM6IFBhdGllbnQgYW5kIENhcmVyIEV4
cGVyaWVuY2VzIFByb2dyYW1tZS4gRmluYWwgUmVwb3J0PC90aXRsZT48L3RpdGxlcz48cmVwcmlu
dC1lZGl0aW9uPmluIGZpbGU8L3JlcHJpbnQtZWRpdGlvbj48ZGF0ZXM+PHllYXI+MjAwNzwveWVh
cj48L2RhdGVzPjxwdWItbG9jYXRpb24+U2NvdGxhbmQ8L3B1Yi1sb2NhdGlvbj48cHVibGlzaGVy
PkNhbmNlciBDYXJlIFJlc2VhcmNoIENlbnRyZSwgVW5pdmVyc2l0eSBvZiBTdGlybGluZzwvcHVi
bGlzaGVyPjx1cmxzPjxyZWxhdGVkLXVybHM+PHVybD5odHRwOi8vZHNwYWNlLnN0aXIuYWMudWsv
Yml0c3RyZWFtLzE4OTMvMzYyMS8xL0V2aWRlbmNlJTIwb2YlMjBJbXBhY3QlMjBvZiUyMHRoZSUy
MENhbmNlciUyMENhcmUlMjBSZXNlYXJjaCUyMENlbnRyZXMlMjBEZXZlbG9waW5nJTIwQ2FuY2Vy
JTIwU2VydmljZXMlMjBQYXRpZW50JTIwYW5kJTIwQ2FyZXIlMjBFeHBlcmllbmNlcyUyMFByb2dy
YW1tZSUyMCgyMDA3KS5wZGY8L3VybD48L3JlbGF0ZWQtdXJscz48L3VybHM+PHJlbW90ZS1kYXRh
YmFzZS1wcm92aWRlcj5BdXRob3I8L3JlbW90ZS1kYXRhYmFzZS1wcm92aWRlcj48L3JlY29yZD48
L0NpdGU+PENpdGU+PFJlY051bT4xNjY1NTwvUmVjTnVtPjxyZWNvcmQ+PHJlYy1udW1iZXI+MTY2
NTU8L3JlYy1udW1iZXI+PGZvcmVpZ24ta2V5cz48a2V5IGFwcD0iRU4iIGRiLWlkPSJlZGE5OWVz
cjlhcnA1MmUyMHYycGZ0ejRycDVzOXgwZXZlZjUiIHRpbWVzdGFtcD0iMTU1NDM3MTI5OSI+MTY2
NTU8L2tleT48a2V5IGFwcD0iRU5XZWIiIGRiLWlkPSIiPjA8L2tleT48L2ZvcmVpZ24ta2V5cz48
cmVmLXR5cGUgbmFtZT0iUmVwb3J0Ij4yNzwvcmVmLXR5cGU+PGNvbnRyaWJ1dG9ycz48YXV0aG9y
cz48YXV0aG9yPktuaWdodGluZywgS2F0aGVyaW5lPC9hdXRob3I+PGF1dGhvcj5Gb3JiYXQsIExp
ejwvYXV0aG9yPjxhdXRob3I+Q2F5bGVzcywgU2FuZGk8L2F1dGhvcj48YXV0aG9yPktlYXJuZXks
IE5vcmE8L2F1dGhvcj48L2F1dGhvcnM+PC9jb250cmlidXRvcnM+PHRpdGxlcz48dGl0bGU+RW5h
YmxpbmcgQ2hhbmdlOiBQYXRpZW50IEV4cGVyaWVuY2UgYXMgYSBEcml2ZXIgZm9yIFNlcnZpY2Ug
SW1wcm92ZW1lbnQuIEZpbmFsIFJlcG9ydDwvdGl0bGU+PC90aXRsZXM+PHJlcHJpbnQtZWRpdGlv
bj5pbiBmaWxlPC9yZXByaW50LWVkaXRpb24+PGRhdGVzPjx5ZWFyPjIwMDc8L3llYXI+PC9kYXRl
cz48cHViLWxvY2F0aW9uPlNjb3RsYW5kPC9wdWItbG9jYXRpb24+PHB1Ymxpc2hlcj5DYW5jZXIg
Q2FyZSBSZXNlYXJjaCBDZW50cmUsIFVuaXZlcnNpdHkgb2YgU3Rpcmxpbmc8L3B1Ymxpc2hlcj48
dXJscz48cmVsYXRlZC11cmxzPjx1cmw+aHR0cDovL2RzcGFjZS5zdGlyLmFjLnVrL2hhbmRsZS8x
ODkzLzM2MTAjLldpMUsyRGRwRlBZPC91cmw+PHVybD5odHRwOi8vZHNwYWNlLnN0aXIuYWMudWsv
Yml0c3RyZWFtLzE4OTMvMzYxMC8xL0VuYWJsaW5nJTIwQ2hhbmdlJTIwUGF0aWVudCUyMEV4cGVy
aWVuY2UlMjBhcyUyMGElMjBEcml2ZXIlMjBmb3IlMjBTZXJ2aWNlJTIwSW1wcm92ZW1lbnQlMjAo
MjAwNykucGRmPC91cmw+PC9yZWxhdGVkLXVybHM+PC91cmxzPjxyZW1vdGUtZGF0YWJhc2UtcHJv
dmlkZXI+QXV0aG9yPC9yZW1vdGUtZGF0YWJhc2UtcHJvdmlkZXI+PC9yZWNvcmQ+PC9DaXRlPjxD
aXRlPjxSZWNOdW0+NDU8L1JlY051bT48cmVjb3JkPjxyZWMtbnVtYmVyPjQ1PC9yZWMtbnVtYmVy
Pjxmb3JlaWduLWtleXM+PGtleSBhcHA9IkVOIiBkYi1pZD0iZWRhOTllc3I5YXJwNTJlMjB2MnBm
dHo0cnA1czl4MGV2ZWY1IiB0aW1lc3RhbXA9IjE1NTQzNzEyOTkiPjQ1PC9rZXk+PGtleSBhcHA9
IkVOV2ViIiBkYi1pZD0iIj4wPC9rZXk+PC9mb3JlaWduLWtleXM+PHJlZi10eXBlIG5hbWU9IlJl
cG9ydCI+Mjc8L3JlZi10eXBlPjxjb250cmlidXRvcnM+PGF1dGhvcnM+PGF1dGhvcj5Dcm9mdCwg
Uy48L2F1dGhvcj48YXV0aG9yPkNob3ducywgRy48L2F1dGhvcj48YXV0aG9yPkJlcmVzZm9yZCwg
UC48L2F1dGhvcj48L2F1dGhvcnM+PHRlcnRpYXJ5LWF1dGhvcnM+PGF1dGhvcj5Bc3NvY2lhdGlv
biBvZiBQYWxsaWF0aXZlIENhcmUgU29jaWFsIFdvcmtlcnMsPC9hdXRob3I+PC90ZXJ0aWFyeS1h
dXRob3JzPjwvY29udHJpYnV0b3JzPjx0aXRsZXM+PHRpdGxlPkdldHRpbmcgaXQgcmlnaHQuIEVu
ZCBvZiBsaWZlIGNhcmUgYW5kIHVzZXIgaW52b2x2ZW1lbnQgaW4gcGFsbGlhdGl2ZSBjYXJlIHNv
Y2lhbCB3b3JrLjwvdGl0bGU+PC90aXRsZXM+PHJlcHJpbnQtZWRpdGlvbj5pbiBmaWxlPC9yZXBy
aW50LWVkaXRpb24+PGtleXdvcmRzPjxrZXl3b3JkPmNhcmU8L2tleXdvcmQ+PGtleXdvcmQ+dXNl
cjwva2V5d29yZD48a2V5d29yZD51c2VyIGludm9sdmVtZW50PC9rZXl3b3JkPjxrZXl3b3JkPmlu
dm9sdmVtZW50PC9rZXl3b3JkPjxrZXl3b3JkPlBhbGxpYXRpdmUgQ2FyZTwva2V5d29yZD48a2V5
d29yZD5Tb2NpYWwgV29yazwva2V5d29yZD48a2V5d29yZD5Tb2NpYWwtV29yazwva2V5d29yZD48
a2V5d29yZD5Xb3JrPC9rZXl3b3JkPjwva2V5d29yZHM+PGRhdGVzPjx5ZWFyPjIwMTM8L3llYXI+
PHB1Yi1kYXRlcz48ZGF0ZT4yMDEzPC9kYXRlPjwvcHViLWRhdGVzPjwvZGF0ZXM+PHB1Yi1sb2Nh
dGlvbj5Mb25kb248L3B1Yi1sb2NhdGlvbj48cHVibGlzaGVyPkFQQ1NXPC9wdWJsaXNoZXI+PGxh
YmVsPjgwMUc8L2xhYmVsPjx1cmxzPjxyZWxhdGVkLXVybHM+PHVybD5odHRwOi8vd3d3Lm5jcGMu
b3JnLnVrL25ld3MvcGF0aWVudC1pbnZvbHZlbWVudC12aXRhbC1lbmQtbGlmZS1jYXJlPC91cmw+
PC9yZWxhdGVkLXVybHM+PC91cmxzPjxyZW1vdGUtZGF0YWJhc2UtcHJvdmlkZXI+TkNQQzwvcmVt
b3RlLWRhdGFiYXNlLXByb3ZpZGVyPjwvcmVjb3JkPjwvQ2l0ZT48Q2l0ZT48UmVjTnVtPjE1Nzc3
PC9SZWNOdW0+PHJlY29yZD48cmVjLW51bWJlcj4xNTc3NzwvcmVjLW51bWJlcj48Zm9yZWlnbi1r
ZXlzPjxrZXkgYXBwPSJFTiIgZGItaWQ9ImVkYTk5ZXNyOWFycDUyZTIwdjJwZnR6NHJwNXM5eDBl
dmVmNSIgdGltZXN0YW1wPSIxNTU0MzcxMjk5Ij4xNTc3Nzwva2V5PjxrZXkgYXBwPSJFTldlYiIg
ZGItaWQ9IiI+MDwva2V5PjwvZm9yZWlnbi1rZXlzPjxyZWYtdHlwZSBuYW1lPSJSZXBvcnQiPjI3
PC9yZWYtdHlwZT48Y29udHJpYnV0b3JzPjxhdXRob3JzPjxhdXRob3I+QnJvd24sIFYuPC9hdXRo
b3I+PGF1dGhvcj5Db3R0ZXJlbGwsIFAuPC9hdXRob3I+PGF1dGhvcj5TaXR6aWEsIEouPC9hdXRo
b3I+PGF1dGhvcj5SaWNoYXJkc29uLCBBLjwvYXV0aG9yPjxhdXRob3I+S2VsbGV5LCBLLjwvYXV0
aG9yPjxhdXRob3I+V2lsbGVycywgUi48L2F1dGhvcj48L2F1dGhvcnM+PHRlcnRpYXJ5LWF1dGhv
cnM+PGF1dGhvcj5OYXRpb25hbCBDYW5jZXIgUmVzZWFyY2ggTmV0d29yaywgTWFjbWlsbGFuIENh
bmNlciBTdXBwb3J0PC9hdXRob3I+PC90ZXJ0aWFyeS1hdXRob3JzPjwvY29udHJpYnV0b3JzPjx0
aXRsZXM+PHRpdGxlPkV2YWx1YXRpb24gb2YgQ29uc3VtZXIgUmVzZWFyY2ggUGFuZWxzIGluIGNh
bmNlciByZXNlYXJjaCBuZXR3b3JrczwvdGl0bGU+PC90aXRsZXM+PHJlcHJpbnQtZWRpdGlvbj5p
biBmaWxlPC9yZXByaW50LWVkaXRpb24+PGRhdGVzPjx5ZWFyPjIwMDY8L3llYXI+PC9kYXRlcz48
cHViLWxvY2F0aW9uPkxvbmRvbjwvcHViLWxvY2F0aW9uPjxwdWJsaXNoZXI+TmF0aW9uYWwgQ2Fu
Y2VyIFJlc2VhcmNoIE5ldHdvcmssIE1hY21pbGxhbiBDYW5jZXIgU3VwcG9ydDwvcHVibGlzaGVy
Pjx1cmxzPjwvdXJscz48cmVtb3RlLWRhdGFiYXNlLXByb3ZpZGVyPkUtUENTQUc8L3JlbW90ZS1k
YXRhYmFzZS1wcm92aWRlcj48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own et al. 2006; Forbat et al. 2007; Knighting et al. 2007; Croft et al.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Practical matters such as administration, finances and travel needed to be addressed. Frustrations were reported concerning bureaucratic organisational practices, for example unclear or complicated processes for claiming expenses was cited as a barrier </w:t>
      </w:r>
      <w:r w:rsidR="00C445FA">
        <w:rPr>
          <w:rFonts w:ascii="Calibri" w:eastAsia="Times New Roman" w:hAnsi="Calibri" w:cs="Calibri"/>
          <w:sz w:val="24"/>
          <w:szCs w:val="24"/>
          <w:lang w:eastAsia="en-GB"/>
        </w:rPr>
        <w:fldChar w:fldCharType="begin">
          <w:fldData xml:space="preserve">PEVuZE5vdGU+PENpdGU+PFJlY051bT4xNjU2ODwvUmVjTnVtPjxEaXNwbGF5VGV4dD4oVHdvQ2Fu
IEFzc29jaWF0ZXMgMjAwNTsgRm9yYmF0IGV0IGFsLiAyMDA3KTwvRGlzcGxheVRleHQ+PHJlY29y
ZD48cmVjLW51bWJlcj4xNjU2ODwvcmVjLW51bWJlcj48Zm9yZWlnbi1rZXlzPjxrZXkgYXBwPSJF
TiIgZGItaWQ9ImVkYTk5ZXNyOWFycDUyZTIwdjJwZnR6NHJwNXM5eDBldmVmNSIgdGltZXN0YW1w
PSIxNTU0MzcxMjk5Ij4xNjU2ODwva2V5PjxrZXkgYXBwPSJFTldlYiIgZGItaWQ9IiI+MDwva2V5
PjwvZm9yZWlnbi1rZXlzPjxyZWYtdHlwZSBuYW1lPSJSZXBvcnQiPjI3PC9yZWYtdHlwZT48Y29u
dHJpYnV0b3JzPjxhdXRob3JzPjxhdXRob3I+Rm9yYmF0LCBMaXo8L2F1dGhvcj48YXV0aG9yPktu
aWdodGluZywgS2F0aGVyaW5lPC9hdXRob3I+PGF1dGhvcj5NYWNEb25hbGQsIENoYXJsb3R0ZTwv
YXV0aG9yPjxhdXRob3I+V2lsc29uLCBNaWNoYWVsPC9hdXRob3I+PGF1dGhvcj5IdWJiYXJkLCBH
aWxsPC9hdXRob3I+PGF1dGhvcj5LZWFybmV5LCBOb3JhPC9hdXRob3I+PC9hdXRob3JzPjwvY29u
dHJpYnV0b3JzPjx0aXRsZXM+PHRpdGxlPkV2aWRlbmNlIG9mIGltcGFjdCBvZiB0aGUgY2FuY2Vy
IGNhcmUgcmVzZWFyY2ggY2VudHJlJmFwb3M7cyBEZXZlbG9waW5nIENhbmNlciBTZXJ2aWNlczog
UGF0aWVudCBhbmQgQ2FyZXIgRXhwZXJpZW5jZXMgUHJvZ3JhbW1lLiBGaW5hbCBSZXBvcnQ8L3Rp
dGxlPjwvdGl0bGVzPjxyZXByaW50LWVkaXRpb24+aW4gZmlsZTwvcmVwcmludC1lZGl0aW9uPjxk
YXRlcz48eWVhcj4yMDA3PC95ZWFyPjwvZGF0ZXM+PHB1Yi1sb2NhdGlvbj5TY290bGFuZDwvcHVi
LWxvY2F0aW9uPjxwdWJsaXNoZXI+Q2FuY2VyIENhcmUgUmVzZWFyY2ggQ2VudHJlLCBVbml2ZXJz
aXR5IG9mIFN0aXJsaW5nPC9wdWJsaXNoZXI+PHVybHM+PHJlbGF0ZWQtdXJscz48dXJsPmh0dHA6
Ly9kc3BhY2Uuc3Rpci5hYy51ay9iaXRzdHJlYW0vMTg5My8zNjIxLzEvRXZpZGVuY2UlMjBvZiUy
MEltcGFjdCUyMG9mJTIwdGhlJTIwQ2FuY2VyJTIwQ2FyZSUyMFJlc2VhcmNoJTIwQ2VudHJlcyUy
MERldmVsb3BpbmclMjBDYW5jZXIlMjBTZXJ2aWNlcyUyMFBhdGllbnQlMjBhbmQlMjBDYXJlciUy
MEV4cGVyaWVuY2VzJTIwUHJvZ3JhbW1lJTIwKDIwMDcpLnBkZjwvdXJsPjwvcmVsYXRlZC11cmxz
PjwvdXJscz48cmVtb3RlLWRhdGFiYXNlLXByb3ZpZGVyPkF1dGhvcjwvcmVtb3RlLWRhdGFiYXNl
LXByb3ZpZGVyPjwvcmVjb3JkPjwvQ2l0ZT48Q2l0ZT48UmVjTnVtPjUwMDwvUmVjTnVtPjxyZWNv
cmQ+PHJlYy1udW1iZXI+NTAwPC9yZWMtbnVtYmVyPjxmb3JlaWduLWtleXM+PGtleSBhcHA9IkVO
IiBkYi1pZD0iZWRhOTllc3I5YXJwNTJlMjB2MnBmdHo0cnA1czl4MGV2ZWY1IiB0aW1lc3RhbXA9
IjE1NTQzNzEyOTkiPjUwMDwva2V5PjxrZXkgYXBwPSJFTldlYiIgZGItaWQ9IiI+MDwva2V5Pjwv
Zm9yZWlnbi1rZXlzPjxyZWYtdHlwZSBuYW1lPSJSZXBvcnQiPjI3PC9yZWYtdHlwZT48Y29udHJp
YnV0b3JzPjxhdXRob3JzPjxhdXRob3I+VHdvQ2FuIEFzc29jaWF0ZXMsPC9hdXRob3I+PC9hdXRo
b3JzPjx0ZXJ0aWFyeS1hdXRob3JzPjxhdXRob3I+VHdvQ2FuIEFzc29jaWF0ZXMsPC9hdXRob3I+
PC90ZXJ0aWFyeS1hdXRob3JzPjwvY29udHJpYnV0b3JzPjxhdXRoLWFkZHJlc3M+aW5mb0B0d29j
YW5hc3NvY2lhdGVzLmNvLnVrPC9hdXRoLWFkZHJlc3M+PHRpdGxlcz48dGl0bGU+RmluZGluZyBv
dXQgYWJvdXQgdGhlIHByaW9yaXRpZXMgb2YgdXNlcnMgYW5kIG1ha2luZyB0aGVtIGNvdW50OiBB
IHJlcG9ydCBmb3IgTWFjbWlsbGFuIENhbmNlciBSZWxpZWY8L3RpdGxlPjwvdGl0bGVzPjxwYWdl
cz4xLTQ1PC9wYWdlcz48cmVwcmludC1lZGl0aW9uPmluIGZpbGU8L3JlcHJpbnQtZWRpdGlvbj48
a2V5d29yZHM+PGtleXdvcmQ+Y2FuY2VyPC9rZXl3b3JkPjxrZXl3b3JkPmNhcmU8L2tleXdvcmQ+
PGtleXdvcmQ+RGVjaXNpb24gTWFraW5nPC9rZXl3b3JkPjxrZXl3b3JkPkhlYWx0aDwva2V5d29y
ZD48a2V5d29yZD5oZWFsdGggYW5kIHNvY2lhbCBjYXJlPC9rZXl3b3JkPjxrZXl3b3JkPkludGVy
dmlld3M8L2tleXdvcmQ+PGtleXdvcmQ+TmVlZDwva2V5d29yZD48a2V5d29yZD5OZWVkczwva2V5
d29yZD48a2V5d29yZD5Qcm9qZWN0PC9rZXl3b3JkPjxrZXl3b3JkPlJlc2VhcmNoPC9rZXl3b3Jk
PjxrZXl3b3JkPlNlcnZpY2VzPC9rZXl3b3JkPjxrZXl3b3JkPlNvY2lhbCBDYXJlPC9rZXl3b3Jk
PjxrZXl3b3JkPnVzZXI8L2tleXdvcmQ+PGtleXdvcmQ+dXNlcnM8L2tleXdvcmQ+PC9rZXl3b3Jk
cz48ZGF0ZXM+PHllYXI+MjAwNTwveWVhcj48cHViLWRhdGVzPjxkYXRlPjEyLzIwMDU8L2RhdGU+
PC9wdWItZGF0ZXM+PC9kYXRlcz48cHViLWxvY2F0aW9uPkhlcmVmb3Jkc2hpcmU8L3B1Yi1sb2Nh
dGlvbj48bGFiZWw+NTUwRzwvbGFiZWw+PHVybHM+PHJlbGF0ZWQtdXJscz48dXJsPjxzdHlsZSBm
YWNlPSJ1bmRlcmxpbmUiIGZvbnQ9ImRlZmF1bHQiIHNpemU9IjEwMCUiPmh0dHA6Ly93d3cudHdv
Y2FuYXNzb2NpYXRlcy5jby51ay9wZGZzL1VzZXJzLVByaW9yaXRpZXMtRmluYWwtUmVwb3J0LURl
Yy0yMDA1LnBkZjwvc3R5bGU+PC91cmw+PC9yZWxhdGVkLXVybHM+PC91cmxzPjxyZW1vdGUtZGF0
YWJhc2UtcHJvdmlkZXI+TUQ8L3JlbW90ZS1kYXRhYmFzZS1wcm92aWRlcj48L3JlY29yZD48L0Np
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2ODwvUmVjTnVtPjxEaXNwbGF5VGV4dD4oVHdvQ2Fu
IEFzc29jaWF0ZXMgMjAwNTsgRm9yYmF0IGV0IGFsLiAyMDA3KTwvRGlzcGxheVRleHQ+PHJlY29y
ZD48cmVjLW51bWJlcj4xNjU2ODwvcmVjLW51bWJlcj48Zm9yZWlnbi1rZXlzPjxrZXkgYXBwPSJF
TiIgZGItaWQ9ImVkYTk5ZXNyOWFycDUyZTIwdjJwZnR6NHJwNXM5eDBldmVmNSIgdGltZXN0YW1w
PSIxNTU0MzcxMjk5Ij4xNjU2ODwva2V5PjxrZXkgYXBwPSJFTldlYiIgZGItaWQ9IiI+MDwva2V5
PjwvZm9yZWlnbi1rZXlzPjxyZWYtdHlwZSBuYW1lPSJSZXBvcnQiPjI3PC9yZWYtdHlwZT48Y29u
dHJpYnV0b3JzPjxhdXRob3JzPjxhdXRob3I+Rm9yYmF0LCBMaXo8L2F1dGhvcj48YXV0aG9yPktu
aWdodGluZywgS2F0aGVyaW5lPC9hdXRob3I+PGF1dGhvcj5NYWNEb25hbGQsIENoYXJsb3R0ZTwv
YXV0aG9yPjxhdXRob3I+V2lsc29uLCBNaWNoYWVsPC9hdXRob3I+PGF1dGhvcj5IdWJiYXJkLCBH
aWxsPC9hdXRob3I+PGF1dGhvcj5LZWFybmV5LCBOb3JhPC9hdXRob3I+PC9hdXRob3JzPjwvY29u
dHJpYnV0b3JzPjx0aXRsZXM+PHRpdGxlPkV2aWRlbmNlIG9mIGltcGFjdCBvZiB0aGUgY2FuY2Vy
IGNhcmUgcmVzZWFyY2ggY2VudHJlJmFwb3M7cyBEZXZlbG9waW5nIENhbmNlciBTZXJ2aWNlczog
UGF0aWVudCBhbmQgQ2FyZXIgRXhwZXJpZW5jZXMgUHJvZ3JhbW1lLiBGaW5hbCBSZXBvcnQ8L3Rp
dGxlPjwvdGl0bGVzPjxyZXByaW50LWVkaXRpb24+aW4gZmlsZTwvcmVwcmludC1lZGl0aW9uPjxk
YXRlcz48eWVhcj4yMDA3PC95ZWFyPjwvZGF0ZXM+PHB1Yi1sb2NhdGlvbj5TY290bGFuZDwvcHVi
LWxvY2F0aW9uPjxwdWJsaXNoZXI+Q2FuY2VyIENhcmUgUmVzZWFyY2ggQ2VudHJlLCBVbml2ZXJz
aXR5IG9mIFN0aXJsaW5nPC9wdWJsaXNoZXI+PHVybHM+PHJlbGF0ZWQtdXJscz48dXJsPmh0dHA6
Ly9kc3BhY2Uuc3Rpci5hYy51ay9iaXRzdHJlYW0vMTg5My8zNjIxLzEvRXZpZGVuY2UlMjBvZiUy
MEltcGFjdCUyMG9mJTIwdGhlJTIwQ2FuY2VyJTIwQ2FyZSUyMFJlc2VhcmNoJTIwQ2VudHJlcyUy
MERldmVsb3BpbmclMjBDYW5jZXIlMjBTZXJ2aWNlcyUyMFBhdGllbnQlMjBhbmQlMjBDYXJlciUy
MEV4cGVyaWVuY2VzJTIwUHJvZ3JhbW1lJTIwKDIwMDcpLnBkZjwvdXJsPjwvcmVsYXRlZC11cmxz
PjwvdXJscz48cmVtb3RlLWRhdGFiYXNlLXByb3ZpZGVyPkF1dGhvcjwvcmVtb3RlLWRhdGFiYXNl
LXByb3ZpZGVyPjwvcmVjb3JkPjwvQ2l0ZT48Q2l0ZT48UmVjTnVtPjUwMDwvUmVjTnVtPjxyZWNv
cmQ+PHJlYy1udW1iZXI+NTAwPC9yZWMtbnVtYmVyPjxmb3JlaWduLWtleXM+PGtleSBhcHA9IkVO
IiBkYi1pZD0iZWRhOTllc3I5YXJwNTJlMjB2MnBmdHo0cnA1czl4MGV2ZWY1IiB0aW1lc3RhbXA9
IjE1NTQzNzEyOTkiPjUwMDwva2V5PjxrZXkgYXBwPSJFTldlYiIgZGItaWQ9IiI+MDwva2V5Pjwv
Zm9yZWlnbi1rZXlzPjxyZWYtdHlwZSBuYW1lPSJSZXBvcnQiPjI3PC9yZWYtdHlwZT48Y29udHJp
YnV0b3JzPjxhdXRob3JzPjxhdXRob3I+VHdvQ2FuIEFzc29jaWF0ZXMsPC9hdXRob3I+PC9hdXRo
b3JzPjx0ZXJ0aWFyeS1hdXRob3JzPjxhdXRob3I+VHdvQ2FuIEFzc29jaWF0ZXMsPC9hdXRob3I+
PC90ZXJ0aWFyeS1hdXRob3JzPjwvY29udHJpYnV0b3JzPjxhdXRoLWFkZHJlc3M+aW5mb0B0d29j
YW5hc3NvY2lhdGVzLmNvLnVrPC9hdXRoLWFkZHJlc3M+PHRpdGxlcz48dGl0bGU+RmluZGluZyBv
dXQgYWJvdXQgdGhlIHByaW9yaXRpZXMgb2YgdXNlcnMgYW5kIG1ha2luZyB0aGVtIGNvdW50OiBB
IHJlcG9ydCBmb3IgTWFjbWlsbGFuIENhbmNlciBSZWxpZWY8L3RpdGxlPjwvdGl0bGVzPjxwYWdl
cz4xLTQ1PC9wYWdlcz48cmVwcmludC1lZGl0aW9uPmluIGZpbGU8L3JlcHJpbnQtZWRpdGlvbj48
a2V5d29yZHM+PGtleXdvcmQ+Y2FuY2VyPC9rZXl3b3JkPjxrZXl3b3JkPmNhcmU8L2tleXdvcmQ+
PGtleXdvcmQ+RGVjaXNpb24gTWFraW5nPC9rZXl3b3JkPjxrZXl3b3JkPkhlYWx0aDwva2V5d29y
ZD48a2V5d29yZD5oZWFsdGggYW5kIHNvY2lhbCBjYXJlPC9rZXl3b3JkPjxrZXl3b3JkPkludGVy
dmlld3M8L2tleXdvcmQ+PGtleXdvcmQ+TmVlZDwva2V5d29yZD48a2V5d29yZD5OZWVkczwva2V5
d29yZD48a2V5d29yZD5Qcm9qZWN0PC9rZXl3b3JkPjxrZXl3b3JkPlJlc2VhcmNoPC9rZXl3b3Jk
PjxrZXl3b3JkPlNlcnZpY2VzPC9rZXl3b3JkPjxrZXl3b3JkPlNvY2lhbCBDYXJlPC9rZXl3b3Jk
PjxrZXl3b3JkPnVzZXI8L2tleXdvcmQ+PGtleXdvcmQ+dXNlcnM8L2tleXdvcmQ+PC9rZXl3b3Jk
cz48ZGF0ZXM+PHllYXI+MjAwNTwveWVhcj48cHViLWRhdGVzPjxkYXRlPjEyLzIwMDU8L2RhdGU+
PC9wdWItZGF0ZXM+PC9kYXRlcz48cHViLWxvY2F0aW9uPkhlcmVmb3Jkc2hpcmU8L3B1Yi1sb2Nh
dGlvbj48bGFiZWw+NTUwRzwvbGFiZWw+PHVybHM+PHJlbGF0ZWQtdXJscz48dXJsPjxzdHlsZSBm
YWNlPSJ1bmRlcmxpbmUiIGZvbnQ9ImRlZmF1bHQiIHNpemU9IjEwMCUiPmh0dHA6Ly93d3cudHdv
Y2FuYXNzb2NpYXRlcy5jby51ay9wZGZzL1VzZXJzLVByaW9yaXRpZXMtRmluYWwtUmVwb3J0LURl
Yy0yMDA1LnBkZjwvc3R5bGU+PC91cmw+PC9yZWxhdGVkLXVybHM+PC91cmxzPjxyZW1vdGUtZGF0
YWJhc2UtcHJvdmlkZXI+TUQ8L3JlbW90ZS1kYXRhYmFzZS1wcm92aWRlcj48L3JlY29yZD48L0Np
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 xml:space="preserve">(TwoCan Associates 2005; </w:t>
      </w:r>
      <w:r w:rsidR="00C445FA">
        <w:rPr>
          <w:rFonts w:ascii="Calibri" w:eastAsia="Times New Roman" w:hAnsi="Calibri" w:cs="Calibri"/>
          <w:noProof/>
          <w:sz w:val="24"/>
          <w:szCs w:val="24"/>
          <w:lang w:eastAsia="en-GB"/>
        </w:rPr>
        <w:lastRenderedPageBreak/>
        <w:t>Forbat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Honorary research contracts were helpful in some studies although difficult to obtain at times </w:t>
      </w:r>
      <w:r w:rsidR="00C445FA">
        <w:rPr>
          <w:rFonts w:ascii="Calibri" w:eastAsia="Times New Roman" w:hAnsi="Calibri" w:cs="Calibri"/>
          <w:sz w:val="24"/>
          <w:szCs w:val="24"/>
          <w:lang w:eastAsia="en-GB"/>
        </w:rPr>
        <w:fldChar w:fldCharType="begin">
          <w:fldData xml:space="preserve">PEVuZE5vdGU+PENpdGU+PFJlY051bT42NzwvUmVjTnVtPjxEaXNwbGF5VGV4dD4oVHdvQ2FuIEFz
c29jaWF0ZXMgMjAwNTsgV3JpZ2h0IGV0IGFsLiAyMDA1OyBHb29kbWFuIGV0IGFsLiAyMDExKTwv
RGlzcGxheVRleHQ+PHJlY29yZD48cmVjLW51bWJlcj42NzwvcmVjLW51bWJlcj48Zm9yZWlnbi1r
ZXlzPjxrZXkgYXBwPSJFTiIgZGItaWQ9ImVkYTk5ZXNyOWFycDUyZTIwdjJwZnR6NHJwNXM5eDBl
dmVmNSIgdGltZXN0YW1wPSIxNTU0MzcxMjk5Ij42Nzwva2V5PjxrZXkgYXBwPSJFTldlYiIgZGIt
aWQ9IiI+MDwva2V5PjwvZm9yZWlnbi1rZXlzPjxyZWYtdHlwZSBuYW1lPSJKb3VybmFsIEFydGlj
bGUiPjE3PC9yZWYtdHlwZT48Y29udHJpYnV0b3JzPjxhdXRob3JzPjxhdXRob3I+R29vZG1hbiwg
Qy48L2F1dGhvcj48YXV0aG9yPk1hdGhpZSwgRS48L2F1dGhvcj48YXV0aG9yPkNvd2UsIE0uPC9h
dXRob3I+PGF1dGhvcj5NZW5kb3phLCBBLjwvYXV0aG9yPjxhdXRob3I+V2VzdHdvb2QsIEQuPC9h
dXRob3I+PGF1dGhvcj5NdW5kYXksIEQuPC9hdXRob3I+PGF1dGhvcj5XaWxzb24sIFAuTS48L2F1
dGhvcj48YXV0aG9yPkNyYW5nLCBDLjwvYXV0aG9yPjxhdXRob3I+RnJvZ2dhdHQsIEsuPC9hdXRo
b3I+PGF1dGhvcj5JbGlmZmUsIFMuPC9hdXRob3I+PC9hdXRob3JzPjwvY29udHJpYnV0b3JzPjx0
aXRsZXM+PHRpdGxlPlRhbGtpbmcgYWJvdXQgbGl2aW5nIGFuZCBkeWluZyB3aXRoIHRoZSBvbGRl
c3Qgb2xkOiBwdWJsaWMgaW52b2x2ZW1lbnQgaW4gYSBzdHVkeSBvbiBlbmQgb2YgbGlmZSBjYXJl
IGluIGNhcmUgaG9tZXM8L3RpdGxlPjxzZWNvbmRhcnktdGl0bGU+Qk1DIHBhbGxpYXRpdmUgY2Fy
ZTwvc2Vjb25kYXJ5LXRpdGxlPjwvdGl0bGVzPjxwZXJpb2RpY2FsPjxmdWxsLXRpdGxlPkJNQyBQ
YWxsaWF0aXZlIENhcmU8L2Z1bGwtdGl0bGU+PGFiYnItMT5CTUMgUGFsbGlhdCBDYXJlPC9hYmJy
LTE+PC9wZXJpb2RpY2FsPjxwYWdlcz4yMDwvcGFnZXM+PHZvbHVtZT4xMDwvdm9sdW1lPjxudW1i
ZXI+MTwvbnVtYmVyPjxyZXByaW50LWVkaXRpb24+aW4gZmlsZTwvcmVwcmludC1lZGl0aW9uPjxr
ZXl3b3Jkcz48a2V5d29yZD5jYXJlPC9rZXl3b3JkPjxrZXl3b3JkPmludm9sdmVtZW50PC9rZXl3
b3JkPjwva2V5d29yZHM+PGRhdGVzPjx5ZWFyPjIwMTE8L3llYXI+PHB1Yi1kYXRlcz48ZGF0ZT4y
MDExPC9kYXRlPjwvcHViLWRhdGVzPjwvZGF0ZXM+PGlzYm4+MTQ3Mi02ODRYPC9pc2JuPjxsYWJl
bD44MDdHPC9sYWJlbD48dXJscz48L3VybHM+PHJlbW90ZS1kYXRhYmFzZS1wcm92aWRlcj5JTlY8
L3JlbW90ZS1kYXRhYmFzZS1wcm92aWRlcj48L3JlY29yZD48L0NpdGU+PENpdGU+PFJlY051bT41
MDA8L1JlY051bT48cmVjb3JkPjxyZWMtbnVtYmVyPjUwMDwvcmVjLW51bWJlcj48Zm9yZWlnbi1r
ZXlzPjxrZXkgYXBwPSJFTiIgZGItaWQ9ImVkYTk5ZXNyOWFycDUyZTIwdjJwZnR6NHJwNXM5eDBl
dmVmNSIgdGltZXN0YW1wPSIxNTU0MzcxMjk5Ij41MDA8L2tleT48a2V5IGFwcD0iRU5XZWIiIGRi
LWlkPSIiPjA8L2tleT48L2ZvcmVpZ24ta2V5cz48cmVmLXR5cGUgbmFtZT0iUmVwb3J0Ij4yNzwv
cmVmLXR5cGU+PGNvbnRyaWJ1dG9ycz48YXV0aG9ycz48YXV0aG9yPlR3b0NhbiBBc3NvY2lhdGVz
LDwvYXV0aG9yPjwvYXV0aG9ycz48dGVydGlhcnktYXV0aG9ycz48YXV0aG9yPlR3b0NhbiBBc3Nv
Y2lhdGVzLDwvYXV0aG9yPjwvdGVydGlhcnktYXV0aG9ycz48L2NvbnRyaWJ1dG9ycz48YXV0aC1h
ZGRyZXNzPmluZm9AdHdvY2FuYXNzb2NpYXRlcy5jby51azwvYXV0aC1hZGRyZXNzPjx0aXRsZXM+
PHRpdGxlPkZpbmRpbmcgb3V0IGFib3V0IHRoZSBwcmlvcml0aWVzIG9mIHVzZXJzIGFuZCBtYWtp
bmcgdGhlbSBjb3VudDogQSByZXBvcnQgZm9yIE1hY21pbGxhbiBDYW5jZXIgUmVsaWVmPC90aXRs
ZT48L3RpdGxlcz48cGFnZXM+MS00NTwvcGFnZXM+PHJlcHJpbnQtZWRpdGlvbj5pbiBmaWxlPC9y
ZXByaW50LWVkaXRpb24+PGtleXdvcmRzPjxrZXl3b3JkPmNhbmNlcjwva2V5d29yZD48a2V5d29y
ZD5jYXJlPC9rZXl3b3JkPjxrZXl3b3JkPkRlY2lzaW9uIE1ha2luZzwva2V5d29yZD48a2V5d29y
ZD5IZWFsdGg8L2tleXdvcmQ+PGtleXdvcmQ+aGVhbHRoIGFuZCBzb2NpYWwgY2FyZTwva2V5d29y
ZD48a2V5d29yZD5JbnRlcnZpZXdzPC9rZXl3b3JkPjxrZXl3b3JkPk5lZWQ8L2tleXdvcmQ+PGtl
eXdvcmQ+TmVlZHM8L2tleXdvcmQ+PGtleXdvcmQ+UHJvamVjdDwva2V5d29yZD48a2V5d29yZD5S
ZXNlYXJjaDwva2V5d29yZD48a2V5d29yZD5TZXJ2aWNlczwva2V5d29yZD48a2V5d29yZD5Tb2Np
YWwgQ2FyZTwva2V5d29yZD48a2V5d29yZD51c2VyPC9rZXl3b3JkPjxrZXl3b3JkPnVzZXJzPC9r
ZXl3b3JkPjwva2V5d29yZHM+PGRhdGVzPjx5ZWFyPjIwMDU8L3llYXI+PHB1Yi1kYXRlcz48ZGF0
ZT4xMi8yMDA1PC9kYXRlPjwvcHViLWRhdGVzPjwvZGF0ZXM+PHB1Yi1sb2NhdGlvbj5IZXJlZm9y
ZHNoaXJlPC9wdWItbG9jYXRpb24+PGxhYmVsPjU1MEc8L2xhYmVsPjx1cmxzPjxyZWxhdGVkLXVy
bHM+PHVybD48c3R5bGUgZmFjZT0idW5kZXJsaW5lIiBmb250PSJkZWZhdWx0IiBzaXplPSIxMDAl
Ij5odHRwOi8vd3d3LnR3b2NhbmFzc29jaWF0ZXMuY28udWsvcGRmcy9Vc2Vycy1Qcmlvcml0aWVz
LUZpbmFsLVJlcG9ydC1EZWMtMjAwNS5wZGY8L3N0eWxlPjwvdXJsPjwvcmVsYXRlZC11cmxzPjwv
dXJscz48cmVtb3RlLWRhdGFiYXNlLXByb3ZpZGVyPk1EPC9yZW1vdGUtZGF0YWJhc2UtcHJvdmlk
ZXI+PC9yZWNvcmQ+PC9DaXRlPjxDaXRlPjxSZWNOdW0+MjE0PC9SZWNOdW0+PHJlY29yZD48cmVj
LW51bWJlcj4yMTQ8L3JlYy1udW1iZXI+PGZvcmVpZ24ta2V5cz48a2V5IGFwcD0iRU4iIGRiLWlk
PSJlZGE5OWVzcjlhcnA1MmUyMHYycGZ0ejRycDVzOXgwZXZlZjUiIHRpbWVzdGFtcD0iMTU1Mzk0
NDUxNyI+MjE0PC9rZXk+PGtleSBhcHA9IkVOV2ViIiBkYi1pZD0iIj4wPC9rZXk+PC9mb3JlaWdu
LWtleXM+PHJlZi10eXBlIG5hbWU9IkpvdXJuYWwgQXJ0aWNsZSI+MTc8L3JlZi10eXBlPjxjb250
cmlidXRvcnM+PGF1dGhvcnM+PGF1dGhvcj5XcmlnaHQsIEQuPC9hdXRob3I+PGF1dGhvcj5Db3Ju
ZXIsIEouPC9hdXRob3I+PGF1dGhvcj5Ib3BraW5zb24sIEouPC9hdXRob3I+PGF1dGhvcj5Gb3N0
ZXIsIEMuPC9hdXRob3I+PC9hdXRob3JzPjwvY29udHJpYnV0b3JzPjx0aXRsZXM+PHRpdGxlPkxp
c3RlbmluZyB0byB0aGUgdmlld3Mgb2YgcGVvcGxlIGFmZmVjdGVkIGJ5IGNhbmNlciBhYm91dCBj
YW5jZXIgcmVzZWFyY2g6IGFuIGV4YW1wbGUgb2YgcGFydGljaXBhdG9yeSByZXNlYXJjaCBpbiBz
ZXR0aW5nIHRoZSBjYW5jZXIgcmVzZWFyY2ggYWdlbmRhPC90aXRsZT48c2Vjb25kYXJ5LXRpdGxl
PkhlYWx0aCBFeHBlY3RhdGlvbnM8L3NlY29uZGFyeS10aXRsZT48L3RpdGxlcz48cGVyaW9kaWNh
bD48ZnVsbC10aXRsZT5IZWFsdGggRXhwZWN0YXRpb25zPC9mdWxsLXRpdGxlPjxhYmJyLTE+SGVh
bHRoIEV4cGVjdDwvYWJici0xPjwvcGVyaW9kaWNhbD48cGFnZXM+My0xMjwvcGFnZXM+PHZvbHVt
ZT45PC92b2x1bWU+PG51bWJlcj4xPC9udW1iZXI+PHJlcHJpbnQtZWRpdGlvbj5pbiBmaWxlPC9y
ZXByaW50LWVkaXRpb24+PGtleXdvcmRzPjxrZXl3b3JkPmNhbmNlcjwva2V5d29yZD48a2V5d29y
ZD5QZW9wbGU8L2tleXdvcmQ+PGtleXdvcmQ+UmVzZWFyY2g8L2tleXdvcmQ+PGtleXdvcmQ+Vmll
dzwva2V5d29yZD48a2V5d29yZD5WaWV3czwva2V5d29yZD48L2tleXdvcmRzPjxkYXRlcz48eWVh
cj4yMDA1PC95ZWFyPjxwdWItZGF0ZXM+PGRhdGU+MjAwNjwvZGF0ZT48L3B1Yi1kYXRlcz48L2Rh
dGVzPjxpc2JuPjEzNjktNzYyNTwvaXNibj48bGFiZWw+ODEzRzwvbGFiZWw+PHVybHM+PHJlbGF0
ZWQtdXJscz48dXJsPmh0dHA6Ly9vbmxpbmVsaWJyYXJ5LndpbGV5LmNvbS9kb2kvMTAuMTExMS9q
LjEzNjktNzYyNS4yMDA2LjAwMzUzLngvZnVsbDwvdXJsPjwvcmVsYXRlZC11cmxzPjwvdXJscz48
cmVtb3RlLWRhdGFiYXNlLXByb3ZpZGVyPklOViwgQ0lOQUhMLCBQSU5GTywgTUVELCBBU1NJQSwg
V09TPC9yZW1vdGUtZGF0YWJhc2UtcHJvdmlkZXI+PC9yZWNvcmQ+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2NzwvUmVjTnVtPjxEaXNwbGF5VGV4dD4oVHdvQ2FuIEFz
c29jaWF0ZXMgMjAwNTsgV3JpZ2h0IGV0IGFsLiAyMDA1OyBHb29kbWFuIGV0IGFsLiAyMDExKTwv
RGlzcGxheVRleHQ+PHJlY29yZD48cmVjLW51bWJlcj42NzwvcmVjLW51bWJlcj48Zm9yZWlnbi1r
ZXlzPjxrZXkgYXBwPSJFTiIgZGItaWQ9ImVkYTk5ZXNyOWFycDUyZTIwdjJwZnR6NHJwNXM5eDBl
dmVmNSIgdGltZXN0YW1wPSIxNTU0MzcxMjk5Ij42Nzwva2V5PjxrZXkgYXBwPSJFTldlYiIgZGIt
aWQ9IiI+MDwva2V5PjwvZm9yZWlnbi1rZXlzPjxyZWYtdHlwZSBuYW1lPSJKb3VybmFsIEFydGlj
bGUiPjE3PC9yZWYtdHlwZT48Y29udHJpYnV0b3JzPjxhdXRob3JzPjxhdXRob3I+R29vZG1hbiwg
Qy48L2F1dGhvcj48YXV0aG9yPk1hdGhpZSwgRS48L2F1dGhvcj48YXV0aG9yPkNvd2UsIE0uPC9h
dXRob3I+PGF1dGhvcj5NZW5kb3phLCBBLjwvYXV0aG9yPjxhdXRob3I+V2VzdHdvb2QsIEQuPC9h
dXRob3I+PGF1dGhvcj5NdW5kYXksIEQuPC9hdXRob3I+PGF1dGhvcj5XaWxzb24sIFAuTS48L2F1
dGhvcj48YXV0aG9yPkNyYW5nLCBDLjwvYXV0aG9yPjxhdXRob3I+RnJvZ2dhdHQsIEsuPC9hdXRo
b3I+PGF1dGhvcj5JbGlmZmUsIFMuPC9hdXRob3I+PC9hdXRob3JzPjwvY29udHJpYnV0b3JzPjx0
aXRsZXM+PHRpdGxlPlRhbGtpbmcgYWJvdXQgbGl2aW5nIGFuZCBkeWluZyB3aXRoIHRoZSBvbGRl
c3Qgb2xkOiBwdWJsaWMgaW52b2x2ZW1lbnQgaW4gYSBzdHVkeSBvbiBlbmQgb2YgbGlmZSBjYXJl
IGluIGNhcmUgaG9tZXM8L3RpdGxlPjxzZWNvbmRhcnktdGl0bGU+Qk1DIHBhbGxpYXRpdmUgY2Fy
ZTwvc2Vjb25kYXJ5LXRpdGxlPjwvdGl0bGVzPjxwZXJpb2RpY2FsPjxmdWxsLXRpdGxlPkJNQyBQ
YWxsaWF0aXZlIENhcmU8L2Z1bGwtdGl0bGU+PGFiYnItMT5CTUMgUGFsbGlhdCBDYXJlPC9hYmJy
LTE+PC9wZXJpb2RpY2FsPjxwYWdlcz4yMDwvcGFnZXM+PHZvbHVtZT4xMDwvdm9sdW1lPjxudW1i
ZXI+MTwvbnVtYmVyPjxyZXByaW50LWVkaXRpb24+aW4gZmlsZTwvcmVwcmludC1lZGl0aW9uPjxr
ZXl3b3Jkcz48a2V5d29yZD5jYXJlPC9rZXl3b3JkPjxrZXl3b3JkPmludm9sdmVtZW50PC9rZXl3
b3JkPjwva2V5d29yZHM+PGRhdGVzPjx5ZWFyPjIwMTE8L3llYXI+PHB1Yi1kYXRlcz48ZGF0ZT4y
MDExPC9kYXRlPjwvcHViLWRhdGVzPjwvZGF0ZXM+PGlzYm4+MTQ3Mi02ODRYPC9pc2JuPjxsYWJl
bD44MDdHPC9sYWJlbD48dXJscz48L3VybHM+PHJlbW90ZS1kYXRhYmFzZS1wcm92aWRlcj5JTlY8
L3JlbW90ZS1kYXRhYmFzZS1wcm92aWRlcj48L3JlY29yZD48L0NpdGU+PENpdGU+PFJlY051bT41
MDA8L1JlY051bT48cmVjb3JkPjxyZWMtbnVtYmVyPjUwMDwvcmVjLW51bWJlcj48Zm9yZWlnbi1r
ZXlzPjxrZXkgYXBwPSJFTiIgZGItaWQ9ImVkYTk5ZXNyOWFycDUyZTIwdjJwZnR6NHJwNXM5eDBl
dmVmNSIgdGltZXN0YW1wPSIxNTU0MzcxMjk5Ij41MDA8L2tleT48a2V5IGFwcD0iRU5XZWIiIGRi
LWlkPSIiPjA8L2tleT48L2ZvcmVpZ24ta2V5cz48cmVmLXR5cGUgbmFtZT0iUmVwb3J0Ij4yNzwv
cmVmLXR5cGU+PGNvbnRyaWJ1dG9ycz48YXV0aG9ycz48YXV0aG9yPlR3b0NhbiBBc3NvY2lhdGVz
LDwvYXV0aG9yPjwvYXV0aG9ycz48dGVydGlhcnktYXV0aG9ycz48YXV0aG9yPlR3b0NhbiBBc3Nv
Y2lhdGVzLDwvYXV0aG9yPjwvdGVydGlhcnktYXV0aG9ycz48L2NvbnRyaWJ1dG9ycz48YXV0aC1h
ZGRyZXNzPmluZm9AdHdvY2FuYXNzb2NpYXRlcy5jby51azwvYXV0aC1hZGRyZXNzPjx0aXRsZXM+
PHRpdGxlPkZpbmRpbmcgb3V0IGFib3V0IHRoZSBwcmlvcml0aWVzIG9mIHVzZXJzIGFuZCBtYWtp
bmcgdGhlbSBjb3VudDogQSByZXBvcnQgZm9yIE1hY21pbGxhbiBDYW5jZXIgUmVsaWVmPC90aXRs
ZT48L3RpdGxlcz48cGFnZXM+MS00NTwvcGFnZXM+PHJlcHJpbnQtZWRpdGlvbj5pbiBmaWxlPC9y
ZXByaW50LWVkaXRpb24+PGtleXdvcmRzPjxrZXl3b3JkPmNhbmNlcjwva2V5d29yZD48a2V5d29y
ZD5jYXJlPC9rZXl3b3JkPjxrZXl3b3JkPkRlY2lzaW9uIE1ha2luZzwva2V5d29yZD48a2V5d29y
ZD5IZWFsdGg8L2tleXdvcmQ+PGtleXdvcmQ+aGVhbHRoIGFuZCBzb2NpYWwgY2FyZTwva2V5d29y
ZD48a2V5d29yZD5JbnRlcnZpZXdzPC9rZXl3b3JkPjxrZXl3b3JkPk5lZWQ8L2tleXdvcmQ+PGtl
eXdvcmQ+TmVlZHM8L2tleXdvcmQ+PGtleXdvcmQ+UHJvamVjdDwva2V5d29yZD48a2V5d29yZD5S
ZXNlYXJjaDwva2V5d29yZD48a2V5d29yZD5TZXJ2aWNlczwva2V5d29yZD48a2V5d29yZD5Tb2Np
YWwgQ2FyZTwva2V5d29yZD48a2V5d29yZD51c2VyPC9rZXl3b3JkPjxrZXl3b3JkPnVzZXJzPC9r
ZXl3b3JkPjwva2V5d29yZHM+PGRhdGVzPjx5ZWFyPjIwMDU8L3llYXI+PHB1Yi1kYXRlcz48ZGF0
ZT4xMi8yMDA1PC9kYXRlPjwvcHViLWRhdGVzPjwvZGF0ZXM+PHB1Yi1sb2NhdGlvbj5IZXJlZm9y
ZHNoaXJlPC9wdWItbG9jYXRpb24+PGxhYmVsPjU1MEc8L2xhYmVsPjx1cmxzPjxyZWxhdGVkLXVy
bHM+PHVybD48c3R5bGUgZmFjZT0idW5kZXJsaW5lIiBmb250PSJkZWZhdWx0IiBzaXplPSIxMDAl
Ij5odHRwOi8vd3d3LnR3b2NhbmFzc29jaWF0ZXMuY28udWsvcGRmcy9Vc2Vycy1Qcmlvcml0aWVz
LUZpbmFsLVJlcG9ydC1EZWMtMjAwNS5wZGY8L3N0eWxlPjwvdXJsPjwvcmVsYXRlZC11cmxzPjwv
dXJscz48cmVtb3RlLWRhdGFiYXNlLXByb3ZpZGVyPk1EPC9yZW1vdGUtZGF0YWJhc2UtcHJvdmlk
ZXI+PC9yZWNvcmQ+PC9DaXRlPjxDaXRlPjxSZWNOdW0+MjE0PC9SZWNOdW0+PHJlY29yZD48cmVj
LW51bWJlcj4yMTQ8L3JlYy1udW1iZXI+PGZvcmVpZ24ta2V5cz48a2V5IGFwcD0iRU4iIGRiLWlk
PSJlZGE5OWVzcjlhcnA1MmUyMHYycGZ0ejRycDVzOXgwZXZlZjUiIHRpbWVzdGFtcD0iMTU1Mzk0
NDUxNyI+MjE0PC9rZXk+PGtleSBhcHA9IkVOV2ViIiBkYi1pZD0iIj4wPC9rZXk+PC9mb3JlaWdu
LWtleXM+PHJlZi10eXBlIG5hbWU9IkpvdXJuYWwgQXJ0aWNsZSI+MTc8L3JlZi10eXBlPjxjb250
cmlidXRvcnM+PGF1dGhvcnM+PGF1dGhvcj5XcmlnaHQsIEQuPC9hdXRob3I+PGF1dGhvcj5Db3Ju
ZXIsIEouPC9hdXRob3I+PGF1dGhvcj5Ib3BraW5zb24sIEouPC9hdXRob3I+PGF1dGhvcj5Gb3N0
ZXIsIEMuPC9hdXRob3I+PC9hdXRob3JzPjwvY29udHJpYnV0b3JzPjx0aXRsZXM+PHRpdGxlPkxp
c3RlbmluZyB0byB0aGUgdmlld3Mgb2YgcGVvcGxlIGFmZmVjdGVkIGJ5IGNhbmNlciBhYm91dCBj
YW5jZXIgcmVzZWFyY2g6IGFuIGV4YW1wbGUgb2YgcGFydGljaXBhdG9yeSByZXNlYXJjaCBpbiBz
ZXR0aW5nIHRoZSBjYW5jZXIgcmVzZWFyY2ggYWdlbmRhPC90aXRsZT48c2Vjb25kYXJ5LXRpdGxl
PkhlYWx0aCBFeHBlY3RhdGlvbnM8L3NlY29uZGFyeS10aXRsZT48L3RpdGxlcz48cGVyaW9kaWNh
bD48ZnVsbC10aXRsZT5IZWFsdGggRXhwZWN0YXRpb25zPC9mdWxsLXRpdGxlPjxhYmJyLTE+SGVh
bHRoIEV4cGVjdDwvYWJici0xPjwvcGVyaW9kaWNhbD48cGFnZXM+My0xMjwvcGFnZXM+PHZvbHVt
ZT45PC92b2x1bWU+PG51bWJlcj4xPC9udW1iZXI+PHJlcHJpbnQtZWRpdGlvbj5pbiBmaWxlPC9y
ZXByaW50LWVkaXRpb24+PGtleXdvcmRzPjxrZXl3b3JkPmNhbmNlcjwva2V5d29yZD48a2V5d29y
ZD5QZW9wbGU8L2tleXdvcmQ+PGtleXdvcmQ+UmVzZWFyY2g8L2tleXdvcmQ+PGtleXdvcmQ+Vmll
dzwva2V5d29yZD48a2V5d29yZD5WaWV3czwva2V5d29yZD48L2tleXdvcmRzPjxkYXRlcz48eWVh
cj4yMDA1PC95ZWFyPjxwdWItZGF0ZXM+PGRhdGU+MjAwNjwvZGF0ZT48L3B1Yi1kYXRlcz48L2Rh
dGVzPjxpc2JuPjEzNjktNzYyNTwvaXNibj48bGFiZWw+ODEzRzwvbGFiZWw+PHVybHM+PHJlbGF0
ZWQtdXJscz48dXJsPmh0dHA6Ly9vbmxpbmVsaWJyYXJ5LndpbGV5LmNvbS9kb2kvMTAuMTExMS9q
LjEzNjktNzYyNS4yMDA2LjAwMzUzLngvZnVsbDwvdXJsPjwvcmVsYXRlZC11cmxzPjwvdXJscz48
cmVtb3RlLWRhdGFiYXNlLXByb3ZpZGVyPklOViwgQ0lOQUhMLCBQSU5GTywgTUVELCBBU1NJQSwg
V09TPC9yZW1vdGUtZGF0YWJhc2UtcHJvdmlkZXI+PC9yZWNvcmQ+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TwoCan Associates 2005; Wright et al. 2005; Goodman et al.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7A6ABA00" w14:textId="77777777" w:rsidR="005E2CF5" w:rsidRPr="005E2CF5" w:rsidRDefault="005E2CF5" w:rsidP="005E2CF5">
      <w:pPr>
        <w:spacing w:after="0" w:line="240" w:lineRule="auto"/>
        <w:rPr>
          <w:rFonts w:ascii="Calibri" w:eastAsia="Times New Roman" w:hAnsi="Calibri" w:cs="Calibri"/>
          <w:sz w:val="24"/>
          <w:szCs w:val="24"/>
          <w:lang w:eastAsia="en-GB"/>
        </w:rPr>
      </w:pPr>
    </w:p>
    <w:p w14:paraId="6B6E8995" w14:textId="4748EB34"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Involvement practices were partly dependent on organisational culture, attitudes and values </w:t>
      </w:r>
      <w:r w:rsidR="00C445FA">
        <w:rPr>
          <w:rFonts w:ascii="Calibri" w:eastAsia="Times New Roman" w:hAnsi="Calibri" w:cs="Calibri"/>
          <w:sz w:val="24"/>
          <w:szCs w:val="24"/>
          <w:lang w:eastAsia="en-GB"/>
        </w:rPr>
        <w:fldChar w:fldCharType="begin">
          <w:fldData xml:space="preserve">PEVuZE5vdGU+PENpdGU+PFJlY051bT40NTwvUmVjTnVtPjxEaXNwbGF5VGV4dD4oU2l0emlhIGV0
IGFsLiAyMDA2OyBDb3R0ZXJlbGwgMjAwNzsgQ3JvZnQgZXQgYWwuIDIwMTM7IE1jSWxmYXRyaWNr
IGV0IGFsLiAyMDE1KTwvRGlzcGxheVRleHQ+PHJlY29yZD48cmVjLW51bWJlcj40NTwvcmVjLW51
bWJlcj48Zm9yZWlnbi1rZXlzPjxrZXkgYXBwPSJFTiIgZGItaWQ9ImVkYTk5ZXNyOWFycDUyZTIw
djJwZnR6NHJwNXM5eDBldmVmNSIgdGltZXN0YW1wPSIxNTU0MzcxMjk5Ij40NTwva2V5PjxrZXkg
YXBwPSJFTldlYiIgZGItaWQ9IiI+MDwva2V5PjwvZm9yZWlnbi1rZXlzPjxyZWYtdHlwZSBuYW1l
PSJSZXBvcnQiPjI3PC9yZWYtdHlwZT48Y29udHJpYnV0b3JzPjxhdXRob3JzPjxhdXRob3I+Q3Jv
ZnQsIFMuPC9hdXRob3I+PGF1dGhvcj5DaG93bnMsIEcuPC9hdXRob3I+PGF1dGhvcj5CZXJlc2Zv
cmQsIFAuPC9hdXRob3I+PC9hdXRob3JzPjx0ZXJ0aWFyeS1hdXRob3JzPjxhdXRob3I+QXNzb2Np
YXRpb24gb2YgUGFsbGlhdGl2ZSBDYXJlIFNvY2lhbCBXb3JrZXJzLDwvYXV0aG9yPjwvdGVydGlh
cnktYXV0aG9ycz48L2NvbnRyaWJ1dG9ycz48dGl0bGVzPjx0aXRsZT5HZXR0aW5nIGl0IHJpZ2h0
LiBFbmQgb2YgbGlmZSBjYXJlIGFuZCB1c2VyIGludm9sdmVtZW50IGluIHBhbGxpYXRpdmUgY2Fy
ZSBzb2NpYWwgd29yay48L3RpdGxlPjwvdGl0bGVzPjxyZXByaW50LWVkaXRpb24+aW4gZmlsZTwv
cmVwcmludC1lZGl0aW9uPjxrZXl3b3Jkcz48a2V5d29yZD5jYXJlPC9rZXl3b3JkPjxrZXl3b3Jk
PnVzZXI8L2tleXdvcmQ+PGtleXdvcmQ+dXNlciBpbnZvbHZlbWVudDwva2V5d29yZD48a2V5d29y
ZD5pbnZvbHZlbWVudDwva2V5d29yZD48a2V5d29yZD5QYWxsaWF0aXZlIENhcmU8L2tleXdvcmQ+
PGtleXdvcmQ+U29jaWFsIFdvcms8L2tleXdvcmQ+PGtleXdvcmQ+U29jaWFsLVdvcms8L2tleXdv
cmQ+PGtleXdvcmQ+V29yazwva2V5d29yZD48L2tleXdvcmRzPjxkYXRlcz48eWVhcj4yMDEzPC95
ZWFyPjxwdWItZGF0ZXM+PGRhdGU+MjAxMzwvZGF0ZT48L3B1Yi1kYXRlcz48L2RhdGVzPjxwdWIt
bG9jYXRpb24+TG9uZG9uPC9wdWItbG9jYXRpb24+PHB1Ymxpc2hlcj5BUENTVzwvcHVibGlzaGVy
PjxsYWJlbD44MDFHPC9sYWJlbD48dXJscz48cmVsYXRlZC11cmxzPjx1cmw+aHR0cDovL3d3dy5u
Y3BjLm9yZy51ay9uZXdzL3BhdGllbnQtaW52b2x2ZW1lbnQtdml0YWwtZW5kLWxpZmUtY2FyZTwv
dXJsPjwvcmVsYXRlZC11cmxzPjwvdXJscz48cmVtb3RlLWRhdGFiYXNlLXByb3ZpZGVyPk5DUEM8
L3JlbW90ZS1kYXRhYmFzZS1wcm92aWRlcj48L3JlY29yZD48L0NpdGU+PENpdGU+PFJlY051bT4x
NTcyMDwvUmVjTnVtPjxyZWNvcmQ+PHJlYy1udW1iZXI+MTU3MjA8L3JlYy1udW1iZXI+PGZvcmVp
Z24ta2V5cz48a2V5IGFwcD0iRU4iIGRiLWlkPSJlZGE5OWVzcjlhcnA1MmUyMHYycGZ0ejRycDVz
OXgwZXZlZjUiIHRpbWVzdGFtcD0iMTU1NDM3MTI5OSI+MTU3MjA8L2tleT48a2V5IGFwcD0iRU5X
ZWIiIGRiLWlkPSIiPjA8L2tleT48L2ZvcmVpZ24ta2V5cz48cmVmLXR5cGUgbmFtZT0iUmVwb3J0
Ij4yNzwvcmVmLXR5cGU+PGNvbnRyaWJ1dG9ycz48YXV0aG9ycz48YXV0aG9yPk1jSWxmYXRyaWNr
LCBTLjwvYXV0aG9yPjxhdXRob3I+SGFzc29uLCBGLjwvYXV0aG9yPjxhdXRob3I+SGFubmEtVHJh
aW5vciwgTC48L2F1dGhvcj48YXV0aG9yPkJyb2dhbiwgUC48L2F1dGhvcj48L2F1dGhvcnM+PC9j
b250cmlidXRvcnM+PHRpdGxlcz48dGl0bGU+RXZhbHVhdGlvbiByZXBvcnQgZm9yIEFsbCBJcmVs
YW5kIEluc3RpdHV0ZSBvZiBIb3NwaWNlICZhbXA7IFBhbGxpYXRpdmUgQ2FyZSAmYXBvcztWb2lj
ZXMgNCBDYXJlJmFwb3M7IEluaXRpYXRpdmUuPC90aXRsZT48L3RpdGxlcz48cmVwcmludC1lZGl0
aW9uPmluIGZpbGU8L3JlcHJpbnQtZWRpdGlvbj48ZGF0ZXM+PHllYXI+MjAxNTwveWVhcj48L2Rh
dGVzPjxwdWItbG9jYXRpb24+RHVibGluLCBJcmVsYW5kPC9wdWItbG9jYXRpb24+PHB1Ymxpc2hl
cj5BbGwgSXJlbGFuZCBJbnN0aXR1dGUgb2YgSG9zcGljZSAmYW1wOyBQYWxsaWF0aXZlIENhcmU8
L3B1Ymxpc2hlcj48dXJscz48cmVsYXRlZC11cmxzPjx1cmw+aHR0cDovL2FpaWhwYy5vcmcvcG9s
aWN5LXByYWN0aWNlL3ZvaWNlczRjYXJlL2V2YWx1YXRpb24vPC91cmw+PC9yZWxhdGVkLXVybHM+
PC91cmxzPjxyZW1vdGUtZGF0YWJhc2UtcHJvdmlkZXI+QUlJSFBDPC9yZW1vdGUtZGF0YWJhc2Ut
cHJvdmlkZXI+PC9yZWNvcmQ+PC9DaXRlPjxDaXRlPjxSZWNOdW0+MjQwPC9SZWNOdW0+PHJlY29y
ZD48cmVjLW51bWJlcj4yNDA8L3JlYy1udW1iZXI+PGZvcmVpZ24ta2V5cz48a2V5IGFwcD0iRU4i
IGRiLWlkPSJlZGE5OWVzcjlhcnA1MmUyMHYycGZ0ejRycDVzOXgwZXZlZjUiIHRpbWVzdGFtcD0i
MTU1NDM3MTI5OSI+MjQwPC9rZXk+PGtleSBhcHA9IkVOV2ViIiBkYi1pZD0iIj4wPC9rZXk+PC9m
b3JlaWduLWtleXM+PHJlZi10eXBlIG5hbWU9IkpvdXJuYWwgQXJ0aWNsZSI+MTc8L3JlZi10eXBl
Pjxjb250cmlidXRvcnM+PGF1dGhvcnM+PGF1dGhvcj5TaXR6aWEsIEouPC9hdXRob3I+PGF1dGhv
cj5Db3R0ZXJlbGwsIFAuPC9hdXRob3I+PGF1dGhvcj5SaWNoYXJkc29uLCBBLjwvYXV0aG9yPjwv
YXV0aG9ycz48L2NvbnRyaWJ1dG9ycz48dGl0bGVzPjx0aXRsZT5JbnRlcnByb2Zlc3Npb25hbCBj
b2xsYWJvcmF0aW9uIHdpdGggc2VydmljZSB1c2VycyBpbiB0aGUgZGV2ZWxvcG1lbnQgb2YgY2Fu
Y2VyIHNlcnZpY2VzOiBUaGUgQ2FuY2VyIFBhcnRuZXJzaGlwIFByb2plY3Q8L3RpdGxlPjxzZWNv
bmRhcnktdGl0bGU+Sm91cm5hbCBvZiBJbnRlcnByb2Zlc3Npb25hbCBDYXJlPC9zZWNvbmRhcnkt
dGl0bGU+PC90aXRsZXM+PHBlcmlvZGljYWw+PGZ1bGwtdGl0bGU+Sm91cm5hbCBvZiBJbnRlcnBy
b2Zlc3Npb25hbCBDYXJlPC9mdWxsLXRpdGxlPjxhYmJyLTE+SiBJbnRlcnByb2YgQ2FyZTwvYWJi
ci0xPjwvcGVyaW9kaWNhbD48cGFnZXM+NjAtNzQ8L3BhZ2VzPjx2b2x1bWU+MjA8L3ZvbHVtZT48
bnVtYmVyPjE8L251bWJlcj48cmVwcmludC1lZGl0aW9uPmluIGZpbGU8L3JlcHJpbnQtZWRpdGlv
bj48a2V5d29yZHM+PGtleXdvcmQ+QXR0ZW50aW9uPC9rZXl3b3JkPjxrZXl3b3JkPmNhbmNlcjwv
a2V5d29yZD48a2V5d29yZD5jYXJlPC9rZXl3b3JkPjxrZXl3b3JkPkNvbW11bmljYXRpb248L2tl
eXdvcmQ+PGtleXdvcmQ+Y29uc3VtZXI8L2tleXdvcmQ+PGtleXdvcmQ+RGlzY2xvc3VyZTwva2V5
d29yZD48a2V5d29yZD5FbmdsYW5kPC9rZXl3b3JkPjxrZXl3b3JkPmV2YWx1YXRpb248L2tleXdv
cmQ+PGtleXdvcmQ+SGVhbHRoPC9rZXl3b3JkPjxrZXl3b3JkPmluZm9ybWF0aW9uPC9rZXl3b3Jk
PjxrZXl3b3JkPmludm9sdmVtZW50PC9rZXl3b3JkPjxrZXl3b3JkPkxvYmJ5aW5nPC9rZXl3b3Jk
PjxrZXl3b3JkPk1vZGVsPC9rZXl3b3JkPjxrZXl3b3JkPk1vdGl2YXRpb248L2tleXdvcmQ+PGtl
eXdvcmQ+UGF0aWVudDwva2V5d29yZD48a2V5d29yZD5QYXRpZW50czwva2V5d29yZD48a2V5d29y
ZD5wb2xpY3k8L2tleXdvcmQ+PGtleXdvcmQ+cHJvZmVzc2lvbmFsPC9rZXl3b3JkPjxrZXl3b3Jk
PlByb2plY3Q8L2tleXdvcmQ+PGtleXdvcmQ+U2VydmljZXM8L2tleXdvcmQ+PGtleXdvcmQ+dHJl
YXRtZW50PC9rZXl3b3JkPjxrZXl3b3JkPnVzZXI8L2tleXdvcmQ+PGtleXdvcmQ+dXNlcnM8L2tl
eXdvcmQ+PC9rZXl3b3Jkcz48ZGF0ZXM+PHllYXI+MjAwNjwveWVhcj48cHViLWRhdGVzPjxkYXRl
PjEvMjAwNjwvZGF0ZT48L3B1Yi1kYXRlcz48L2RhdGVzPjxsYWJlbD4zMzlHPC9sYWJlbD48dXJs
cz48cmVsYXRlZC11cmxzPjx1cmw+aHR0cDovL3RheWxvcmFuZGZyYW5jaXMubWV0YXByZXNzLmNv
bS8oMGtvazU0bXA0MngwZ3hlMnRrZnltZzQ1KS9hcHAvaG9tZS9jb250cmlidXRpb24uYXNwP3Jl
ZmVycmVyPXBhcmVudCZhbXA7YmFja3RvPWlzc3VlLDcsMTQ8L3VybD48dXJsPmpvdXJuYWwsNCwz
MTwvdXJsPjx1cmw+bGlua2luZ3B1YmxpY2F0aW9ucmVzdWx0cywxOjEwNDYyNSwxPC91cmw+PC9y
ZWxhdGVkLXVybHM+PC91cmxzPjxyZW1vdGUtZGF0YWJhc2UtcHJvdmlkZXI+UmVmY2hlY2s8L3Jl
bW90ZS1kYXRhYmFzZS1wcm92aWRlcj48L3JlY29yZD48L0NpdGU+PENpdGU+PFJlY051bT4xNjYw
MzwvUmVjTnVtPjxyZWNvcmQ+PHJlYy1udW1iZXI+MTY2MDM8L3JlYy1udW1iZXI+PGZvcmVpZ24t
a2V5cz48a2V5IGFwcD0iRU4iIGRiLWlkPSJlZGE5OWVzcjlhcnA1MmUyMHYycGZ0ejRycDVzOXgw
ZXZlZjUiIHRpbWVzdGFtcD0iMTU1NDM3MTI5OSI+MTY2MDM8L2tleT48a2V5IGFwcD0iRU5XZWIi
IGRiLWlkPSIiPjA8L2tleT48L2ZvcmVpZ24ta2V5cz48cmVmLXR5cGUgbmFtZT0iQ29uZmVyZW5j
ZSBQYXBlciI+NDc8L3JlZi10eXBlPjxjb250cmlidXRvcnM+PGF1dGhvcnM+PGF1dGhvcj5Db3R0
ZXJlbGwsIFAuPC9hdXRob3I+PC9hdXRob3JzPjwvY29udHJpYnV0b3JzPjx0aXRsZXM+PHRpdGxl
PlNlcnZpY2UgdXNlciBpbnZvbHZlbWVudCAtIEFuIG92ZXJ2aWV3PC90aXRsZT48c2Vjb25kYXJ5
LXRpdGxlPkhlbHAgdGhlIEhvc3BpY2VzLiBVc2VyIGludm9sdmVtZW50IC0gJmFwb3M7bm90aGlu
ZyBhYm91dCB1cyB3aXRob3V0IHVzJmFwb3M7PC9zZWNvbmRhcnktdGl0bGU+PC90aXRsZXM+PHJl
cHJpbnQtZWRpdGlvbj5pbiBmaWxlPC9yZXByaW50LWVkaXRpb24+PGRhdGVzPjx5ZWFyPjIwMDc8
L3llYXI+PHB1Yi1kYXRlcz48ZGF0ZT4yNSBBcHJpbCAyMDA3PC9kYXRlPjwvcHViLWRhdGVzPjwv
ZGF0ZXM+PHB1Yi1sb2NhdGlvbj5VSzwvcHViLWxvY2F0aW9uPjx1cmxzPjwvdXJscz48cmVtb3Rl
LWRhdGFiYXNlLXByb3ZpZGVyPkUtY2xpbmljaWFuPC9yZW1vdGUtZGF0YWJhc2UtcHJvdmlkZXI+
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0NTwvUmVjTnVtPjxEaXNwbGF5VGV4dD4oU2l0emlhIGV0
IGFsLiAyMDA2OyBDb3R0ZXJlbGwgMjAwNzsgQ3JvZnQgZXQgYWwuIDIwMTM7IE1jSWxmYXRyaWNr
IGV0IGFsLiAyMDE1KTwvRGlzcGxheVRleHQ+PHJlY29yZD48cmVjLW51bWJlcj40NTwvcmVjLW51
bWJlcj48Zm9yZWlnbi1rZXlzPjxrZXkgYXBwPSJFTiIgZGItaWQ9ImVkYTk5ZXNyOWFycDUyZTIw
djJwZnR6NHJwNXM5eDBldmVmNSIgdGltZXN0YW1wPSIxNTU0MzcxMjk5Ij40NTwva2V5PjxrZXkg
YXBwPSJFTldlYiIgZGItaWQ9IiI+MDwva2V5PjwvZm9yZWlnbi1rZXlzPjxyZWYtdHlwZSBuYW1l
PSJSZXBvcnQiPjI3PC9yZWYtdHlwZT48Y29udHJpYnV0b3JzPjxhdXRob3JzPjxhdXRob3I+Q3Jv
ZnQsIFMuPC9hdXRob3I+PGF1dGhvcj5DaG93bnMsIEcuPC9hdXRob3I+PGF1dGhvcj5CZXJlc2Zv
cmQsIFAuPC9hdXRob3I+PC9hdXRob3JzPjx0ZXJ0aWFyeS1hdXRob3JzPjxhdXRob3I+QXNzb2Np
YXRpb24gb2YgUGFsbGlhdGl2ZSBDYXJlIFNvY2lhbCBXb3JrZXJzLDwvYXV0aG9yPjwvdGVydGlh
cnktYXV0aG9ycz48L2NvbnRyaWJ1dG9ycz48dGl0bGVzPjx0aXRsZT5HZXR0aW5nIGl0IHJpZ2h0
LiBFbmQgb2YgbGlmZSBjYXJlIGFuZCB1c2VyIGludm9sdmVtZW50IGluIHBhbGxpYXRpdmUgY2Fy
ZSBzb2NpYWwgd29yay48L3RpdGxlPjwvdGl0bGVzPjxyZXByaW50LWVkaXRpb24+aW4gZmlsZTwv
cmVwcmludC1lZGl0aW9uPjxrZXl3b3Jkcz48a2V5d29yZD5jYXJlPC9rZXl3b3JkPjxrZXl3b3Jk
PnVzZXI8L2tleXdvcmQ+PGtleXdvcmQ+dXNlciBpbnZvbHZlbWVudDwva2V5d29yZD48a2V5d29y
ZD5pbnZvbHZlbWVudDwva2V5d29yZD48a2V5d29yZD5QYWxsaWF0aXZlIENhcmU8L2tleXdvcmQ+
PGtleXdvcmQ+U29jaWFsIFdvcms8L2tleXdvcmQ+PGtleXdvcmQ+U29jaWFsLVdvcms8L2tleXdv
cmQ+PGtleXdvcmQ+V29yazwva2V5d29yZD48L2tleXdvcmRzPjxkYXRlcz48eWVhcj4yMDEzPC95
ZWFyPjxwdWItZGF0ZXM+PGRhdGU+MjAxMzwvZGF0ZT48L3B1Yi1kYXRlcz48L2RhdGVzPjxwdWIt
bG9jYXRpb24+TG9uZG9uPC9wdWItbG9jYXRpb24+PHB1Ymxpc2hlcj5BUENTVzwvcHVibGlzaGVy
PjxsYWJlbD44MDFHPC9sYWJlbD48dXJscz48cmVsYXRlZC11cmxzPjx1cmw+aHR0cDovL3d3dy5u
Y3BjLm9yZy51ay9uZXdzL3BhdGllbnQtaW52b2x2ZW1lbnQtdml0YWwtZW5kLWxpZmUtY2FyZTwv
dXJsPjwvcmVsYXRlZC11cmxzPjwvdXJscz48cmVtb3RlLWRhdGFiYXNlLXByb3ZpZGVyPk5DUEM8
L3JlbW90ZS1kYXRhYmFzZS1wcm92aWRlcj48L3JlY29yZD48L0NpdGU+PENpdGU+PFJlY051bT4x
NTcyMDwvUmVjTnVtPjxyZWNvcmQ+PHJlYy1udW1iZXI+MTU3MjA8L3JlYy1udW1iZXI+PGZvcmVp
Z24ta2V5cz48a2V5IGFwcD0iRU4iIGRiLWlkPSJlZGE5OWVzcjlhcnA1MmUyMHYycGZ0ejRycDVz
OXgwZXZlZjUiIHRpbWVzdGFtcD0iMTU1NDM3MTI5OSI+MTU3MjA8L2tleT48a2V5IGFwcD0iRU5X
ZWIiIGRiLWlkPSIiPjA8L2tleT48L2ZvcmVpZ24ta2V5cz48cmVmLXR5cGUgbmFtZT0iUmVwb3J0
Ij4yNzwvcmVmLXR5cGU+PGNvbnRyaWJ1dG9ycz48YXV0aG9ycz48YXV0aG9yPk1jSWxmYXRyaWNr
LCBTLjwvYXV0aG9yPjxhdXRob3I+SGFzc29uLCBGLjwvYXV0aG9yPjxhdXRob3I+SGFubmEtVHJh
aW5vciwgTC48L2F1dGhvcj48YXV0aG9yPkJyb2dhbiwgUC48L2F1dGhvcj48L2F1dGhvcnM+PC9j
b250cmlidXRvcnM+PHRpdGxlcz48dGl0bGU+RXZhbHVhdGlvbiByZXBvcnQgZm9yIEFsbCBJcmVs
YW5kIEluc3RpdHV0ZSBvZiBIb3NwaWNlICZhbXA7IFBhbGxpYXRpdmUgQ2FyZSAmYXBvcztWb2lj
ZXMgNCBDYXJlJmFwb3M7IEluaXRpYXRpdmUuPC90aXRsZT48L3RpdGxlcz48cmVwcmludC1lZGl0
aW9uPmluIGZpbGU8L3JlcHJpbnQtZWRpdGlvbj48ZGF0ZXM+PHllYXI+MjAxNTwveWVhcj48L2Rh
dGVzPjxwdWItbG9jYXRpb24+RHVibGluLCBJcmVsYW5kPC9wdWItbG9jYXRpb24+PHB1Ymxpc2hl
cj5BbGwgSXJlbGFuZCBJbnN0aXR1dGUgb2YgSG9zcGljZSAmYW1wOyBQYWxsaWF0aXZlIENhcmU8
L3B1Ymxpc2hlcj48dXJscz48cmVsYXRlZC11cmxzPjx1cmw+aHR0cDovL2FpaWhwYy5vcmcvcG9s
aWN5LXByYWN0aWNlL3ZvaWNlczRjYXJlL2V2YWx1YXRpb24vPC91cmw+PC9yZWxhdGVkLXVybHM+
PC91cmxzPjxyZW1vdGUtZGF0YWJhc2UtcHJvdmlkZXI+QUlJSFBDPC9yZW1vdGUtZGF0YWJhc2Ut
cHJvdmlkZXI+PC9yZWNvcmQ+PC9DaXRlPjxDaXRlPjxSZWNOdW0+MjQwPC9SZWNOdW0+PHJlY29y
ZD48cmVjLW51bWJlcj4yNDA8L3JlYy1udW1iZXI+PGZvcmVpZ24ta2V5cz48a2V5IGFwcD0iRU4i
IGRiLWlkPSJlZGE5OWVzcjlhcnA1MmUyMHYycGZ0ejRycDVzOXgwZXZlZjUiIHRpbWVzdGFtcD0i
MTU1NDM3MTI5OSI+MjQwPC9rZXk+PGtleSBhcHA9IkVOV2ViIiBkYi1pZD0iIj4wPC9rZXk+PC9m
b3JlaWduLWtleXM+PHJlZi10eXBlIG5hbWU9IkpvdXJuYWwgQXJ0aWNsZSI+MTc8L3JlZi10eXBl
Pjxjb250cmlidXRvcnM+PGF1dGhvcnM+PGF1dGhvcj5TaXR6aWEsIEouPC9hdXRob3I+PGF1dGhv
cj5Db3R0ZXJlbGwsIFAuPC9hdXRob3I+PGF1dGhvcj5SaWNoYXJkc29uLCBBLjwvYXV0aG9yPjwv
YXV0aG9ycz48L2NvbnRyaWJ1dG9ycz48dGl0bGVzPjx0aXRsZT5JbnRlcnByb2Zlc3Npb25hbCBj
b2xsYWJvcmF0aW9uIHdpdGggc2VydmljZSB1c2VycyBpbiB0aGUgZGV2ZWxvcG1lbnQgb2YgY2Fu
Y2VyIHNlcnZpY2VzOiBUaGUgQ2FuY2VyIFBhcnRuZXJzaGlwIFByb2plY3Q8L3RpdGxlPjxzZWNv
bmRhcnktdGl0bGU+Sm91cm5hbCBvZiBJbnRlcnByb2Zlc3Npb25hbCBDYXJlPC9zZWNvbmRhcnkt
dGl0bGU+PC90aXRsZXM+PHBlcmlvZGljYWw+PGZ1bGwtdGl0bGU+Sm91cm5hbCBvZiBJbnRlcnBy
b2Zlc3Npb25hbCBDYXJlPC9mdWxsLXRpdGxlPjxhYmJyLTE+SiBJbnRlcnByb2YgQ2FyZTwvYWJi
ci0xPjwvcGVyaW9kaWNhbD48cGFnZXM+NjAtNzQ8L3BhZ2VzPjx2b2x1bWU+MjA8L3ZvbHVtZT48
bnVtYmVyPjE8L251bWJlcj48cmVwcmludC1lZGl0aW9uPmluIGZpbGU8L3JlcHJpbnQtZWRpdGlv
bj48a2V5d29yZHM+PGtleXdvcmQ+QXR0ZW50aW9uPC9rZXl3b3JkPjxrZXl3b3JkPmNhbmNlcjwv
a2V5d29yZD48a2V5d29yZD5jYXJlPC9rZXl3b3JkPjxrZXl3b3JkPkNvbW11bmljYXRpb248L2tl
eXdvcmQ+PGtleXdvcmQ+Y29uc3VtZXI8L2tleXdvcmQ+PGtleXdvcmQ+RGlzY2xvc3VyZTwva2V5
d29yZD48a2V5d29yZD5FbmdsYW5kPC9rZXl3b3JkPjxrZXl3b3JkPmV2YWx1YXRpb248L2tleXdv
cmQ+PGtleXdvcmQ+SGVhbHRoPC9rZXl3b3JkPjxrZXl3b3JkPmluZm9ybWF0aW9uPC9rZXl3b3Jk
PjxrZXl3b3JkPmludm9sdmVtZW50PC9rZXl3b3JkPjxrZXl3b3JkPkxvYmJ5aW5nPC9rZXl3b3Jk
PjxrZXl3b3JkPk1vZGVsPC9rZXl3b3JkPjxrZXl3b3JkPk1vdGl2YXRpb248L2tleXdvcmQ+PGtl
eXdvcmQ+UGF0aWVudDwva2V5d29yZD48a2V5d29yZD5QYXRpZW50czwva2V5d29yZD48a2V5d29y
ZD5wb2xpY3k8L2tleXdvcmQ+PGtleXdvcmQ+cHJvZmVzc2lvbmFsPC9rZXl3b3JkPjxrZXl3b3Jk
PlByb2plY3Q8L2tleXdvcmQ+PGtleXdvcmQ+U2VydmljZXM8L2tleXdvcmQ+PGtleXdvcmQ+dHJl
YXRtZW50PC9rZXl3b3JkPjxrZXl3b3JkPnVzZXI8L2tleXdvcmQ+PGtleXdvcmQ+dXNlcnM8L2tl
eXdvcmQ+PC9rZXl3b3Jkcz48ZGF0ZXM+PHllYXI+MjAwNjwveWVhcj48cHViLWRhdGVzPjxkYXRl
PjEvMjAwNjwvZGF0ZT48L3B1Yi1kYXRlcz48L2RhdGVzPjxsYWJlbD4zMzlHPC9sYWJlbD48dXJs
cz48cmVsYXRlZC11cmxzPjx1cmw+aHR0cDovL3RheWxvcmFuZGZyYW5jaXMubWV0YXByZXNzLmNv
bS8oMGtvazU0bXA0MngwZ3hlMnRrZnltZzQ1KS9hcHAvaG9tZS9jb250cmlidXRpb24uYXNwP3Jl
ZmVycmVyPXBhcmVudCZhbXA7YmFja3RvPWlzc3VlLDcsMTQ8L3VybD48dXJsPmpvdXJuYWwsNCwz
MTwvdXJsPjx1cmw+bGlua2luZ3B1YmxpY2F0aW9ucmVzdWx0cywxOjEwNDYyNSwxPC91cmw+PC9y
ZWxhdGVkLXVybHM+PC91cmxzPjxyZW1vdGUtZGF0YWJhc2UtcHJvdmlkZXI+UmVmY2hlY2s8L3Jl
bW90ZS1kYXRhYmFzZS1wcm92aWRlcj48L3JlY29yZD48L0NpdGU+PENpdGU+PFJlY051bT4xNjYw
MzwvUmVjTnVtPjxyZWNvcmQ+PHJlYy1udW1iZXI+MTY2MDM8L3JlYy1udW1iZXI+PGZvcmVpZ24t
a2V5cz48a2V5IGFwcD0iRU4iIGRiLWlkPSJlZGE5OWVzcjlhcnA1MmUyMHYycGZ0ejRycDVzOXgw
ZXZlZjUiIHRpbWVzdGFtcD0iMTU1NDM3MTI5OSI+MTY2MDM8L2tleT48a2V5IGFwcD0iRU5XZWIi
IGRiLWlkPSIiPjA8L2tleT48L2ZvcmVpZ24ta2V5cz48cmVmLXR5cGUgbmFtZT0iQ29uZmVyZW5j
ZSBQYXBlciI+NDc8L3JlZi10eXBlPjxjb250cmlidXRvcnM+PGF1dGhvcnM+PGF1dGhvcj5Db3R0
ZXJlbGwsIFAuPC9hdXRob3I+PC9hdXRob3JzPjwvY29udHJpYnV0b3JzPjx0aXRsZXM+PHRpdGxl
PlNlcnZpY2UgdXNlciBpbnZvbHZlbWVudCAtIEFuIG92ZXJ2aWV3PC90aXRsZT48c2Vjb25kYXJ5
LXRpdGxlPkhlbHAgdGhlIEhvc3BpY2VzLiBVc2VyIGludm9sdmVtZW50IC0gJmFwb3M7bm90aGlu
ZyBhYm91dCB1cyB3aXRob3V0IHVzJmFwb3M7PC9zZWNvbmRhcnktdGl0bGU+PC90aXRsZXM+PHJl
cHJpbnQtZWRpdGlvbj5pbiBmaWxlPC9yZXByaW50LWVkaXRpb24+PGRhdGVzPjx5ZWFyPjIwMDc8
L3llYXI+PHB1Yi1kYXRlcz48ZGF0ZT4yNSBBcHJpbCAyMDA3PC9kYXRlPjwvcHViLWRhdGVzPjwv
ZGF0ZXM+PHB1Yi1sb2NhdGlvbj5VSzwvcHViLWxvY2F0aW9uPjx1cmxzPjwvdXJscz48cmVtb3Rl
LWRhdGFiYXNlLXByb3ZpZGVyPkUtY2xpbmljaWFuPC9yZW1vdGUtZGF0YWJhc2UtcHJvdmlkZXI+
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itzia et al. 2006; Cotterell 2007; Croft et al. 2013;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re was a need for commitment and support for involvement from all staff, including those in senior roles. An evaluation of involvement within the ‘Voices for Care’ initiative in Ireland recommended regular opportunities for the group and management to meet, to embed and integrate involvement throughout all the work of the organisation and at all level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20&lt;/RecNum&gt;&lt;DisplayText&gt;(McIlfatrick et al. 2015)&lt;/DisplayText&gt;&lt;record&gt;&lt;rec-number&gt;15720&lt;/rec-number&gt;&lt;foreign-keys&gt;&lt;key app="EN" db-id="eda99esr9arp52e20v2pftz4rp5s9x0evef5" timestamp="1554371299"&gt;15720&lt;/key&gt;&lt;key app="ENWeb" db-id=""&gt;0&lt;/key&gt;&lt;/foreign-keys&gt;&lt;ref-type name="Report"&gt;27&lt;/ref-type&gt;&lt;contributors&gt;&lt;authors&gt;&lt;author&gt;McIlfatrick, S.&lt;/author&gt;&lt;author&gt;Hasson, F.&lt;/author&gt;&lt;author&gt;Hanna-Trainor, L.&lt;/author&gt;&lt;author&gt;Brogan, P.&lt;/author&gt;&lt;/authors&gt;&lt;/contributors&gt;&lt;titles&gt;&lt;title&gt;Evaluation report for All Ireland Institute of Hospice &amp;amp; Palliative Care &amp;apos;Voices 4 Care&amp;apos; Initiative.&lt;/title&gt;&lt;/titles&gt;&lt;reprint-edition&gt;in file&lt;/reprint-edition&gt;&lt;dates&gt;&lt;year&gt;2015&lt;/year&gt;&lt;/dates&gt;&lt;pub-location&gt;Dublin, Ireland&lt;/pub-location&gt;&lt;publisher&gt;All Ireland Institute of Hospice &amp;amp; Palliative Care&lt;/publisher&gt;&lt;urls&gt;&lt;related-urls&gt;&lt;url&gt;http://aiihpc.org/policy-practice/voices4care/evaluation/&lt;/url&gt;&lt;/related-urls&gt;&lt;/urls&gt;&lt;remote-database-provider&gt;AII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Many papers showed a clear commitment from professionals for involvement </w:t>
      </w:r>
      <w:r w:rsidR="00C445FA">
        <w:rPr>
          <w:rFonts w:ascii="Calibri" w:eastAsia="Times New Roman" w:hAnsi="Calibri" w:cs="Calibri"/>
          <w:sz w:val="24"/>
          <w:szCs w:val="24"/>
          <w:lang w:eastAsia="en-GB"/>
        </w:rPr>
        <w:fldChar w:fldCharType="begin">
          <w:fldData xml:space="preserve">PEVuZE5vdGU+PENpdGU+PFJlY051bT4xNTg4ODwvUmVjTnVtPjxEaXNwbGF5VGV4dD4oRm9yYmF0
IGV0IGFsLiAyMDA3OyBDcm9mdCBldCBhbC4gMjAxMzsgQXNoY3JvZnQgZXQgYWwuIDIwMTYpPC9E
aXNwbGF5VGV4dD48cmVjb3JkPjxyZWMtbnVtYmVyPjE1ODg4PC9yZWMtbnVtYmVyPjxmb3JlaWdu
LWtleXM+PGtleSBhcHA9IkVOIiBkYi1pZD0iZWRhOTllc3I5YXJwNTJlMjB2MnBmdHo0cnA1czl4
MGV2ZWY1IiB0aW1lc3RhbXA9IjE1MDQxMDAyOTUiPjE1ODg4PC9rZXk+PC9mb3JlaWduLWtleXM+
PHJlZi10eXBlIG5hbWU9IkpvdXJuYWwgQXJ0aWNsZSI+MTc8L3JlZi10eXBlPjxjb250cmlidXRv
cnM+PGF1dGhvcnM+PGF1dGhvcj5Bc2hjcm9mdCwgSm9hbm5lPC9hdXRob3I+PGF1dGhvcj5XeWtl
cywgVGlsPC9hdXRob3I+PGF1dGhvcj5UYXlsb3IsIEpvc2VwaDwvYXV0aG9yPjxhdXRob3I+Q3Jv
d3RoZXIsIEFkYW08L2F1dGhvcj48YXV0aG9yPlN6bXVrbGVyLCBHZW9yZ2U8L2F1dGhvcj48L2F1
dGhvcnM+PC9jb250cmlidXRvcnM+PHRpdGxlcz48dGl0bGU+SW1wYWN0IG9uIHRoZSBpbmRpdmlk
dWFsOiB3aGF0IGRvIHBhdGllbnRzIGFuZCBjYXJlcnMgZ2FpbiwgbG9zZSBhbmQgZXhwZWN0IGZy
b20gYmVpbmcgaW52b2x2ZWQgaW4gcmVzZWFyY2g/PC90aXRsZT48c2Vjb25kYXJ5LXRpdGxlPkpv
dXJuYWwgb2YgTWVudGFsIEhlYWx0aDwvc2Vjb25kYXJ5LXRpdGxlPjwvdGl0bGVzPjxwZXJpb2Rp
Y2FsPjxmdWxsLXRpdGxlPkpvdXJuYWwgb2YgTWVudGFsIEhlYWx0aDwvZnVsbC10aXRsZT48YWJi
ci0xPkogTWVudCBIZWFsdGg8L2FiYnItMT48L3BlcmlvZGljYWw+PHBhZ2VzPjI4LTM1PC9wYWdl
cz48dm9sdW1lPjI1PC92b2x1bWU+PG51bWJlcj4xPC9udW1iZXI+PHJlcHJpbnQtZWRpdGlvbj5p
biBmaWxlPC9yZXByaW50LWVkaXRpb24+PGRhdGVzPjx5ZWFyPjIwMTY8L3llYXI+PC9kYXRlcz48
aXNibj4wOTYzLTgyMzc8L2lzYm4+PHVybHM+PHJlbGF0ZWQtdXJscz48dXJsPmh0dHA6Ly93d3ct
dGFuZGZvbmxpbmUtY29tLnNoZWZmaWVsZC5pZG0ub2NsYy5vcmcvZG9pL2Ficy8xMC4zMTA5LzA5
NjM4MjM3LjIwMTUuMTEwMTQyNDwvdXJsPjwvcmVsYXRlZC11cmxzPjwvdXJscz48cmVtb3RlLWRh
dGFiYXNlLXByb3ZpZGVyPlNDTzwvcmVtb3RlLWRhdGFiYXNlLXByb3ZpZGVyPjwvcmVjb3JkPjwv
Q2l0ZT48Q2l0ZT48UmVjTnVtPjE2NTY4PC9SZWNOdW0+PHJlY29yZD48cmVjLW51bWJlcj4xNjU2
ODwvcmVjLW51bWJlcj48Zm9yZWlnbi1rZXlzPjxrZXkgYXBwPSJFTiIgZGItaWQ9ImVkYTk5ZXNy
OWFycDUyZTIwdjJwZnR6NHJwNXM5eDBldmVmNSIgdGltZXN0YW1wPSIxNTU0MzcxMjk5Ij4xNjU2
ODwva2V5PjxrZXkgYXBwPSJFTldlYiIgZGItaWQ9IiI+MDwva2V5PjwvZm9yZWlnbi1rZXlzPjxy
ZWYtdHlwZSBuYW1lPSJSZXBvcnQiPjI3PC9yZWYtdHlwZT48Y29udHJpYnV0b3JzPjxhdXRob3Jz
PjxhdXRob3I+Rm9yYmF0LCBMaXo8L2F1dGhvcj48YXV0aG9yPktuaWdodGluZywgS2F0aGVyaW5l
PC9hdXRob3I+PGF1dGhvcj5NYWNEb25hbGQsIENoYXJsb3R0ZTwvYXV0aG9yPjxhdXRob3I+V2ls
c29uLCBNaWNoYWVsPC9hdXRob3I+PGF1dGhvcj5IdWJiYXJkLCBHaWxsPC9hdXRob3I+PGF1dGhv
cj5LZWFybmV5LCBOb3JhPC9hdXRob3I+PC9hdXRob3JzPjwvY29udHJpYnV0b3JzPjx0aXRsZXM+
PHRpdGxlPkV2aWRlbmNlIG9mIGltcGFjdCBvZiB0aGUgY2FuY2VyIGNhcmUgcmVzZWFyY2ggY2Vu
dHJlJmFwb3M7cyBEZXZlbG9waW5nIENhbmNlciBTZXJ2aWNlczogUGF0aWVudCBhbmQgQ2FyZXIg
RXhwZXJpZW5jZXMgUHJvZ3JhbW1lLiBGaW5hbCBSZXBvcnQ8L3RpdGxlPjwvdGl0bGVzPjxyZXBy
aW50LWVkaXRpb24+aW4gZmlsZTwvcmVwcmludC1lZGl0aW9uPjxkYXRlcz48eWVhcj4yMDA3PC95
ZWFyPjwvZGF0ZXM+PHB1Yi1sb2NhdGlvbj5TY290bGFuZDwvcHViLWxvY2F0aW9uPjxwdWJsaXNo
ZXI+Q2FuY2VyIENhcmUgUmVzZWFyY2ggQ2VudHJlLCBVbml2ZXJzaXR5IG9mIFN0aXJsaW5nPC9w
dWJsaXNoZXI+PHVybHM+PHJlbGF0ZWQtdXJscz48dXJsPmh0dHA6Ly9kc3BhY2Uuc3Rpci5hYy51
ay9iaXRzdHJlYW0vMTg5My8zNjIxLzEvRXZpZGVuY2UlMjBvZiUyMEltcGFjdCUyMG9mJTIwdGhl
JTIwQ2FuY2VyJTIwQ2FyZSUyMFJlc2VhcmNoJTIwQ2VudHJlcyUyMERldmVsb3BpbmclMjBDYW5j
ZXIlMjBTZXJ2aWNlcyUyMFBhdGllbnQlMjBhbmQlMjBDYXJlciUyMEV4cGVyaWVuY2VzJTIwUHJv
Z3JhbW1lJTIwKDIwMDcpLnBkZjwvdXJsPjwvcmVsYXRlZC11cmxzPjwvdXJscz48cmVtb3RlLWRh
dGFiYXNlLXByb3ZpZGVyPkF1dGhvcjwvcmVtb3RlLWRhdGFiYXNlLXByb3ZpZGVyPjwvcmVjb3Jk
PjwvQ2l0ZT48Q2l0ZT48UmVjTnVtPjQ1PC9SZWNOdW0+PHJlY29yZD48cmVjLW51bWJlcj40NTwv
cmVjLW51bWJlcj48Zm9yZWlnbi1rZXlzPjxrZXkgYXBwPSJFTiIgZGItaWQ9ImVkYTk5ZXNyOWFy
cDUyZTIwdjJwZnR6NHJwNXM5eDBldmVmNSIgdGltZXN0YW1wPSIxNTU0MzcxMjk5Ij40NTwva2V5
PjxrZXkgYXBwPSJFTldlYiIgZGItaWQ9IiI+MDwva2V5PjwvZm9yZWlnbi1rZXlzPjxyZWYtdHlw
ZSBuYW1lPSJSZXBvcnQiPjI3PC9yZWYtdHlwZT48Y29udHJpYnV0b3JzPjxhdXRob3JzPjxhdXRo
b3I+Q3JvZnQsIFMuPC9hdXRob3I+PGF1dGhvcj5DaG93bnMsIEcuPC9hdXRob3I+PGF1dGhvcj5C
ZXJlc2ZvcmQsIFAuPC9hdXRob3I+PC9hdXRob3JzPjx0ZXJ0aWFyeS1hdXRob3JzPjxhdXRob3I+
QXNzb2NpYXRpb24gb2YgUGFsbGlhdGl2ZSBDYXJlIFNvY2lhbCBXb3JrZXJzLDwvYXV0aG9yPjwv
dGVydGlhcnktYXV0aG9ycz48L2NvbnRyaWJ1dG9ycz48dGl0bGVzPjx0aXRsZT5HZXR0aW5nIGl0
IHJpZ2h0LiBFbmQgb2YgbGlmZSBjYXJlIGFuZCB1c2VyIGludm9sdmVtZW50IGluIHBhbGxpYXRp
dmUgY2FyZSBzb2NpYWwgd29yay48L3RpdGxlPjwvdGl0bGVzPjxyZXByaW50LWVkaXRpb24+aW4g
ZmlsZTwvcmVwcmludC1lZGl0aW9uPjxrZXl3b3Jkcz48a2V5d29yZD5jYXJlPC9rZXl3b3JkPjxr
ZXl3b3JkPnVzZXI8L2tleXdvcmQ+PGtleXdvcmQ+dXNlciBpbnZvbHZlbWVudDwva2V5d29yZD48
a2V5d29yZD5pbnZvbHZlbWVudDwva2V5d29yZD48a2V5d29yZD5QYWxsaWF0aXZlIENhcmU8L2tl
eXdvcmQ+PGtleXdvcmQ+U29jaWFsIFdvcms8L2tleXdvcmQ+PGtleXdvcmQ+U29jaWFsLVdvcms8
L2tleXdvcmQ+PGtleXdvcmQ+V29yazwva2V5d29yZD48L2tleXdvcmRzPjxkYXRlcz48eWVhcj4y
MDEzPC95ZWFyPjxwdWItZGF0ZXM+PGRhdGU+MjAxMzwvZGF0ZT48L3B1Yi1kYXRlcz48L2RhdGVz
PjxwdWItbG9jYXRpb24+TG9uZG9uPC9wdWItbG9jYXRpb24+PHB1Ymxpc2hlcj5BUENTVzwvcHVi
bGlzaGVyPjxsYWJlbD44MDFHPC9sYWJlbD48dXJscz48cmVsYXRlZC11cmxzPjx1cmw+aHR0cDov
L3d3dy5uY3BjLm9yZy51ay9uZXdzL3BhdGllbnQtaW52b2x2ZW1lbnQtdml0YWwtZW5kLWxpZmUt
Y2FyZTwvdXJsPjwvcmVsYXRlZC11cmxzPjwvdXJscz48cmVtb3RlLWRhdGFiYXNlLXByb3ZpZGVy
Pk5DUEM8L3JlbW90ZS1kYXRhYmFzZS1wcm92aWRlcj48L3JlY29yZD48L0NpdGU+PC9FbmROb3Rl
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g4ODwvUmVjTnVtPjxEaXNwbGF5VGV4dD4oRm9yYmF0
IGV0IGFsLiAyMDA3OyBDcm9mdCBldCBhbC4gMjAxMzsgQXNoY3JvZnQgZXQgYWwuIDIwMTYpPC9E
aXNwbGF5VGV4dD48cmVjb3JkPjxyZWMtbnVtYmVyPjE1ODg4PC9yZWMtbnVtYmVyPjxmb3JlaWdu
LWtleXM+PGtleSBhcHA9IkVOIiBkYi1pZD0iZWRhOTllc3I5YXJwNTJlMjB2MnBmdHo0cnA1czl4
MGV2ZWY1IiB0aW1lc3RhbXA9IjE1MDQxMDAyOTUiPjE1ODg4PC9rZXk+PC9mb3JlaWduLWtleXM+
PHJlZi10eXBlIG5hbWU9IkpvdXJuYWwgQXJ0aWNsZSI+MTc8L3JlZi10eXBlPjxjb250cmlidXRv
cnM+PGF1dGhvcnM+PGF1dGhvcj5Bc2hjcm9mdCwgSm9hbm5lPC9hdXRob3I+PGF1dGhvcj5XeWtl
cywgVGlsPC9hdXRob3I+PGF1dGhvcj5UYXlsb3IsIEpvc2VwaDwvYXV0aG9yPjxhdXRob3I+Q3Jv
d3RoZXIsIEFkYW08L2F1dGhvcj48YXV0aG9yPlN6bXVrbGVyLCBHZW9yZ2U8L2F1dGhvcj48L2F1
dGhvcnM+PC9jb250cmlidXRvcnM+PHRpdGxlcz48dGl0bGU+SW1wYWN0IG9uIHRoZSBpbmRpdmlk
dWFsOiB3aGF0IGRvIHBhdGllbnRzIGFuZCBjYXJlcnMgZ2FpbiwgbG9zZSBhbmQgZXhwZWN0IGZy
b20gYmVpbmcgaW52b2x2ZWQgaW4gcmVzZWFyY2g/PC90aXRsZT48c2Vjb25kYXJ5LXRpdGxlPkpv
dXJuYWwgb2YgTWVudGFsIEhlYWx0aDwvc2Vjb25kYXJ5LXRpdGxlPjwvdGl0bGVzPjxwZXJpb2Rp
Y2FsPjxmdWxsLXRpdGxlPkpvdXJuYWwgb2YgTWVudGFsIEhlYWx0aDwvZnVsbC10aXRsZT48YWJi
ci0xPkogTWVudCBIZWFsdGg8L2FiYnItMT48L3BlcmlvZGljYWw+PHBhZ2VzPjI4LTM1PC9wYWdl
cz48dm9sdW1lPjI1PC92b2x1bWU+PG51bWJlcj4xPC9udW1iZXI+PHJlcHJpbnQtZWRpdGlvbj5p
biBmaWxlPC9yZXByaW50LWVkaXRpb24+PGRhdGVzPjx5ZWFyPjIwMTY8L3llYXI+PC9kYXRlcz48
aXNibj4wOTYzLTgyMzc8L2lzYm4+PHVybHM+PHJlbGF0ZWQtdXJscz48dXJsPmh0dHA6Ly93d3ct
dGFuZGZvbmxpbmUtY29tLnNoZWZmaWVsZC5pZG0ub2NsYy5vcmcvZG9pL2Ficy8xMC4zMTA5LzA5
NjM4MjM3LjIwMTUuMTEwMTQyNDwvdXJsPjwvcmVsYXRlZC11cmxzPjwvdXJscz48cmVtb3RlLWRh
dGFiYXNlLXByb3ZpZGVyPlNDTzwvcmVtb3RlLWRhdGFiYXNlLXByb3ZpZGVyPjwvcmVjb3JkPjwv
Q2l0ZT48Q2l0ZT48UmVjTnVtPjE2NTY4PC9SZWNOdW0+PHJlY29yZD48cmVjLW51bWJlcj4xNjU2
ODwvcmVjLW51bWJlcj48Zm9yZWlnbi1rZXlzPjxrZXkgYXBwPSJFTiIgZGItaWQ9ImVkYTk5ZXNy
OWFycDUyZTIwdjJwZnR6NHJwNXM5eDBldmVmNSIgdGltZXN0YW1wPSIxNTU0MzcxMjk5Ij4xNjU2
ODwva2V5PjxrZXkgYXBwPSJFTldlYiIgZGItaWQ9IiI+MDwva2V5PjwvZm9yZWlnbi1rZXlzPjxy
ZWYtdHlwZSBuYW1lPSJSZXBvcnQiPjI3PC9yZWYtdHlwZT48Y29udHJpYnV0b3JzPjxhdXRob3Jz
PjxhdXRob3I+Rm9yYmF0LCBMaXo8L2F1dGhvcj48YXV0aG9yPktuaWdodGluZywgS2F0aGVyaW5l
PC9hdXRob3I+PGF1dGhvcj5NYWNEb25hbGQsIENoYXJsb3R0ZTwvYXV0aG9yPjxhdXRob3I+V2ls
c29uLCBNaWNoYWVsPC9hdXRob3I+PGF1dGhvcj5IdWJiYXJkLCBHaWxsPC9hdXRob3I+PGF1dGhv
cj5LZWFybmV5LCBOb3JhPC9hdXRob3I+PC9hdXRob3JzPjwvY29udHJpYnV0b3JzPjx0aXRsZXM+
PHRpdGxlPkV2aWRlbmNlIG9mIGltcGFjdCBvZiB0aGUgY2FuY2VyIGNhcmUgcmVzZWFyY2ggY2Vu
dHJlJmFwb3M7cyBEZXZlbG9waW5nIENhbmNlciBTZXJ2aWNlczogUGF0aWVudCBhbmQgQ2FyZXIg
RXhwZXJpZW5jZXMgUHJvZ3JhbW1lLiBGaW5hbCBSZXBvcnQ8L3RpdGxlPjwvdGl0bGVzPjxyZXBy
aW50LWVkaXRpb24+aW4gZmlsZTwvcmVwcmludC1lZGl0aW9uPjxkYXRlcz48eWVhcj4yMDA3PC95
ZWFyPjwvZGF0ZXM+PHB1Yi1sb2NhdGlvbj5TY290bGFuZDwvcHViLWxvY2F0aW9uPjxwdWJsaXNo
ZXI+Q2FuY2VyIENhcmUgUmVzZWFyY2ggQ2VudHJlLCBVbml2ZXJzaXR5IG9mIFN0aXJsaW5nPC9w
dWJsaXNoZXI+PHVybHM+PHJlbGF0ZWQtdXJscz48dXJsPmh0dHA6Ly9kc3BhY2Uuc3Rpci5hYy51
ay9iaXRzdHJlYW0vMTg5My8zNjIxLzEvRXZpZGVuY2UlMjBvZiUyMEltcGFjdCUyMG9mJTIwdGhl
JTIwQ2FuY2VyJTIwQ2FyZSUyMFJlc2VhcmNoJTIwQ2VudHJlcyUyMERldmVsb3BpbmclMjBDYW5j
ZXIlMjBTZXJ2aWNlcyUyMFBhdGllbnQlMjBhbmQlMjBDYXJlciUyMEV4cGVyaWVuY2VzJTIwUHJv
Z3JhbW1lJTIwKDIwMDcpLnBkZjwvdXJsPjwvcmVsYXRlZC11cmxzPjwvdXJscz48cmVtb3RlLWRh
dGFiYXNlLXByb3ZpZGVyPkF1dGhvcjwvcmVtb3RlLWRhdGFiYXNlLXByb3ZpZGVyPjwvcmVjb3Jk
PjwvQ2l0ZT48Q2l0ZT48UmVjTnVtPjQ1PC9SZWNOdW0+PHJlY29yZD48cmVjLW51bWJlcj40NTwv
cmVjLW51bWJlcj48Zm9yZWlnbi1rZXlzPjxrZXkgYXBwPSJFTiIgZGItaWQ9ImVkYTk5ZXNyOWFy
cDUyZTIwdjJwZnR6NHJwNXM5eDBldmVmNSIgdGltZXN0YW1wPSIxNTU0MzcxMjk5Ij40NTwva2V5
PjxrZXkgYXBwPSJFTldlYiIgZGItaWQ9IiI+MDwva2V5PjwvZm9yZWlnbi1rZXlzPjxyZWYtdHlw
ZSBuYW1lPSJSZXBvcnQiPjI3PC9yZWYtdHlwZT48Y29udHJpYnV0b3JzPjxhdXRob3JzPjxhdXRo
b3I+Q3JvZnQsIFMuPC9hdXRob3I+PGF1dGhvcj5DaG93bnMsIEcuPC9hdXRob3I+PGF1dGhvcj5C
ZXJlc2ZvcmQsIFAuPC9hdXRob3I+PC9hdXRob3JzPjx0ZXJ0aWFyeS1hdXRob3JzPjxhdXRob3I+
QXNzb2NpYXRpb24gb2YgUGFsbGlhdGl2ZSBDYXJlIFNvY2lhbCBXb3JrZXJzLDwvYXV0aG9yPjwv
dGVydGlhcnktYXV0aG9ycz48L2NvbnRyaWJ1dG9ycz48dGl0bGVzPjx0aXRsZT5HZXR0aW5nIGl0
IHJpZ2h0LiBFbmQgb2YgbGlmZSBjYXJlIGFuZCB1c2VyIGludm9sdmVtZW50IGluIHBhbGxpYXRp
dmUgY2FyZSBzb2NpYWwgd29yay48L3RpdGxlPjwvdGl0bGVzPjxyZXByaW50LWVkaXRpb24+aW4g
ZmlsZTwvcmVwcmludC1lZGl0aW9uPjxrZXl3b3Jkcz48a2V5d29yZD5jYXJlPC9rZXl3b3JkPjxr
ZXl3b3JkPnVzZXI8L2tleXdvcmQ+PGtleXdvcmQ+dXNlciBpbnZvbHZlbWVudDwva2V5d29yZD48
a2V5d29yZD5pbnZvbHZlbWVudDwva2V5d29yZD48a2V5d29yZD5QYWxsaWF0aXZlIENhcmU8L2tl
eXdvcmQ+PGtleXdvcmQ+U29jaWFsIFdvcms8L2tleXdvcmQ+PGtleXdvcmQ+U29jaWFsLVdvcms8
L2tleXdvcmQ+PGtleXdvcmQ+V29yazwva2V5d29yZD48L2tleXdvcmRzPjxkYXRlcz48eWVhcj4y
MDEzPC95ZWFyPjxwdWItZGF0ZXM+PGRhdGU+MjAxMzwvZGF0ZT48L3B1Yi1kYXRlcz48L2RhdGVz
PjxwdWItbG9jYXRpb24+TG9uZG9uPC9wdWItbG9jYXRpb24+PHB1Ymxpc2hlcj5BUENTVzwvcHVi
bGlzaGVyPjxsYWJlbD44MDFHPC9sYWJlbD48dXJscz48cmVsYXRlZC11cmxzPjx1cmw+aHR0cDov
L3d3dy5uY3BjLm9yZy51ay9uZXdzL3BhdGllbnQtaW52b2x2ZW1lbnQtdml0YWwtZW5kLWxpZmUt
Y2FyZTwvdXJsPjwvcmVsYXRlZC11cmxzPjwvdXJscz48cmVtb3RlLWRhdGFiYXNlLXByb3ZpZGVy
Pk5DUEM8L3JlbW90ZS1kYXRhYmFzZS1wcm92aWRlcj48L3JlY29yZD48L0NpdGU+PC9FbmROb3Rl
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Forbat et al. 2007; Croft et al. 2013; 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0AA11570" w14:textId="77777777" w:rsidR="005E2CF5" w:rsidRPr="005E2CF5" w:rsidRDefault="005E2CF5" w:rsidP="005E2CF5">
      <w:pPr>
        <w:spacing w:after="0" w:line="240" w:lineRule="auto"/>
        <w:rPr>
          <w:rFonts w:ascii="Calibri" w:eastAsia="Times New Roman" w:hAnsi="Calibri" w:cs="Calibri"/>
          <w:sz w:val="24"/>
          <w:szCs w:val="24"/>
          <w:lang w:eastAsia="en-GB"/>
        </w:rPr>
      </w:pPr>
    </w:p>
    <w:p w14:paraId="60C02A59" w14:textId="025B5688" w:rsid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However, some of the evidence described professionals, both researchers and clinicians, as showing a lack of understanding or support for involvement and therefore undervaluing it. There was a lack of buy-in, some didn’t welcome involvement or were dismissive of it </w:t>
      </w:r>
      <w:r w:rsidR="00C445FA">
        <w:rPr>
          <w:rFonts w:ascii="Calibri" w:eastAsia="Times New Roman" w:hAnsi="Calibri" w:cs="Calibri"/>
          <w:sz w:val="24"/>
          <w:szCs w:val="24"/>
          <w:lang w:eastAsia="en-GB"/>
        </w:rPr>
        <w:fldChar w:fldCharType="begin">
          <w:fldData xml:space="preserve">PEVuZE5vdGU+PENpdGU+PFJlY051bT43MDwvUmVjTnVtPjxEaXNwbGF5VGV4dD4oQ29sbGlucyBl
dCBhbC4gMjAwNTsgQ290dGVyZWxsIGV0IGFsLiAyMDEwKTwvRGlzcGxheVRleHQ+PHJlY29yZD48
cmVjLW51bWJlcj43MDwvcmVjLW51bWJlcj48Zm9yZWlnbi1rZXlzPjxrZXkgYXBwPSJFTiIgZGIt
aWQ9ImVkYTk5ZXNyOWFycDUyZTIwdjJwZnR6NHJwNXM5eDBldmVmNSIgdGltZXN0YW1wPSIxNTU0
MzcxMjk5Ij43MDwva2V5PjxrZXkgYXBwPSJFTldlYiIgZGItaWQ9IiI+MDwva2V5PjwvZm9yZWln
bi1rZXlzPjxyZWYtdHlwZSBuYW1lPSJKb3VybmFsIEFydGljbGUiPjE3PC9yZWYtdHlwZT48Y29u
dHJpYnV0b3JzPjxhdXRob3JzPjxhdXRob3I+Q290dGVyZWxsLCBQLjwvYXV0aG9yPjxhdXRob3I+
SGFybG93LCBHLjwvYXV0aG9yPjxhdXRob3I+TW9ycmlzLCBDLjwvYXV0aG9yPjxhdXRob3I+QmVy
ZXNmb3JkLCBQLjwvYXV0aG9yPjxhdXRob3I+SGFubGV5LCBCLjwvYXV0aG9yPjxhdXRob3I+U2Fy
Z2VhbnQsIEEuPC9hdXRob3I+PGF1dGhvcj5TaXR6aWEsIEouPC9hdXRob3I+PGF1dGhvcj5TdGFs
ZXksIEsuPC9hdXRob3I+PC9hdXRob3JzPjwvY29udHJpYnV0b3JzPjx0aXRsZXM+PHRpdGxlPlNl
cnZpY2UgdXNlciBpbnZvbHZlbWVudCBpbiBjYW5jZXIgY2FyZTogdGhlIGltcGFjdCBvbiBzZXJ2
aWNlIHVzZXJzPC90aXRsZT48c2Vjb25kYXJ5LXRpdGxlPkhlYWx0aCBFeHBlY3Q8L3NlY29uZGFy
eS10aXRsZT48L3RpdGxlcz48cGVyaW9kaWNhbD48ZnVsbC10aXRsZT5IZWFsdGggZXhwZWN0YXRp
b25zIDogYW4gaW50ZXJuYXRpb25hbCBqb3VybmFsIG9mIHB1YmxpY3BhcnRpY2lwYXRpb24gaW4g
aGVhbHRoIGNhcmUgYW5kIGhlYWx0aCBwb2xpY3k8L2Z1bGwtdGl0bGU+PGFiYnItMT5IZWFsdGgg
RXhwZWN0PC9hYmJyLTE+PC9wZXJpb2RpY2FsPjxwYWdlcz4xNTktMTY5PC9wYWdlcz48dm9sdW1l
PjE0PC92b2x1bWU+PG51bWJlcj4yPC9udW1iZXI+PHJlcHJpbnQtZWRpdGlvbj5pbiBmaWxlPC9y
ZXByaW50LWVkaXRpb24+PGtleXdvcmRzPjxrZXl3b3JkPmNhbmNlcjwva2V5d29yZD48a2V5d29y
ZD5jYXJlPC9rZXl3b3JkPjxrZXl3b3JkPmludm9sdmVtZW50PC9rZXl3b3JkPjxrZXl3b3JkPnNl
cnZpY2UgdXNlciBpbnZvbHZlbWVudDwva2V5d29yZD48a2V5d29yZD51c2VyPC9rZXl3b3JkPjxr
ZXl3b3JkPnVzZXIgaW52b2x2ZW1lbnQ8L2tleXdvcmQ+PGtleXdvcmQ+dXNlcnM8L2tleXdvcmQ+
PC9rZXl3b3Jkcz48ZGF0ZXM+PHllYXI+MjAxMDwveWVhcj48cHViLWRhdGVzPjxkYXRlPjIwMTE8
L2RhdGU+PC9wdWItZGF0ZXM+PC9kYXRlcz48aXNibj4xMzY5LTc2MjU8L2lzYm4+PGxhYmVsPjgw
OUc8L2xhYmVsPjx1cmxzPjwvdXJscz48cmVtb3RlLWRhdGFiYXNlLXByb3ZpZGVyPk1EPC9yZW1v
dGUtZGF0YWJhc2UtcHJvdmlkZXI+PC9yZWNvcmQ+PC9DaXRlPjxDaXRlPjxSZWNOdW0+MTU2MjA8
L1JlY051bT48cmVjb3JkPjxyZWMtbnVtYmVyPjE1NjIwPC9yZWMtbnVtYmVyPjxmb3JlaWduLWtl
eXM+PGtleSBhcHA9IkVOIiBkYi1pZD0iZWRhOTllc3I5YXJwNTJlMjB2MnBmdHo0cnA1czl4MGV2
ZWY1IiB0aW1lc3RhbXA9IjE1NTQzNzEyOTkiPjE1NjIwPC9rZXk+PGtleSBhcHA9IkVOV2ViIiBk
Yi1pZD0iIj4wPC9rZXk+PC9mb3JlaWduLWtleXM+PHJlZi10eXBlIG5hbWU9IkpvdXJuYWwgQXJ0
aWNsZSI+MTc8L3JlZi10eXBlPjxjb250cmlidXRvcnM+PGF1dGhvcnM+PGF1dGhvcj5Db2xsaW5z
LCBLYXJlbjwvYXV0aG9yPjxhdXRob3I+U3RldmVucywgVG9ueTwvYXV0aG9yPjxhdXRob3I+QWht
ZWR6YWksIFNhbSBIPC9hdXRob3I+PC9hdXRob3JzPjwvY29udHJpYnV0b3JzPjx0aXRsZXM+PHRp
dGxlPkNhbiBjb25zdW1lciByZXNlYXJjaCBwYW5lbHMgYmVjb21lIGFuIGludGVncmFsIHBhcnQg
b2YgdGhlIGNhbmNlciByZXNlYXJjaCBjb21tdW5pdHk/PC90aXRsZT48c2Vjb25kYXJ5LXRpdGxl
PkNsaW5pY2FsIGVmZmVjdGl2ZW5lc3MgaW4gbnVyc2luZzwvc2Vjb25kYXJ5LXRpdGxlPjwvdGl0
bGVzPjxwZXJpb2RpY2FsPjxmdWxsLXRpdGxlPkNsaW5pY2FsIGVmZmVjdGl2ZW5lc3MgaW4gbnVy
c2luZzwvZnVsbC10aXRsZT48YWJici0xPkNsaW4gRWZmIE51cnM8L2FiYnItMT48L3BlcmlvZGlj
YWw+PHBhZ2VzPjExMi0xMTg8L3BhZ2VzPjx2b2x1bWU+OTwvdm9sdW1lPjxudW1iZXI+MzwvbnVt
YmVyPjxyZXByaW50LWVkaXRpb24+aW4gZmlsZTwvcmVwcmludC1lZGl0aW9uPjxkYXRlcz48eWVh
cj4yMDA1PC95ZWFyPjwvZGF0ZXM+PGlzYm4+MTM2MS05MDA0PC9pc2JuPjx1cmxzPjxyZWxhdGVk
LXVybHM+PHVybD5odHRwOi8vd3d3LnNjaWVuY2VkaXJlY3QuY29tL3NjaWVuY2UvYXJ0aWNsZS9w
aWkvUzEzNjE5MDA0MDYwMDAzMTg8L3VybD48L3JlbGF0ZWQtdXJscz48L3VybHM+PHJlbW90ZS1k
YXRhYmFzZS1wcm92aWRlcj5JTlY8L3JlbW90ZS1kYXRhYmFzZS1wcm92aWRlcj48L3JlY29yZD48
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DwvUmVjTnVtPjxEaXNwbGF5VGV4dD4oQ29sbGlucyBl
dCBhbC4gMjAwNTsgQ290dGVyZWxsIGV0IGFsLiAyMDEwKTwvRGlzcGxheVRleHQ+PHJlY29yZD48
cmVjLW51bWJlcj43MDwvcmVjLW51bWJlcj48Zm9yZWlnbi1rZXlzPjxrZXkgYXBwPSJFTiIgZGIt
aWQ9ImVkYTk5ZXNyOWFycDUyZTIwdjJwZnR6NHJwNXM5eDBldmVmNSIgdGltZXN0YW1wPSIxNTU0
MzcxMjk5Ij43MDwva2V5PjxrZXkgYXBwPSJFTldlYiIgZGItaWQ9IiI+MDwva2V5PjwvZm9yZWln
bi1rZXlzPjxyZWYtdHlwZSBuYW1lPSJKb3VybmFsIEFydGljbGUiPjE3PC9yZWYtdHlwZT48Y29u
dHJpYnV0b3JzPjxhdXRob3JzPjxhdXRob3I+Q290dGVyZWxsLCBQLjwvYXV0aG9yPjxhdXRob3I+
SGFybG93LCBHLjwvYXV0aG9yPjxhdXRob3I+TW9ycmlzLCBDLjwvYXV0aG9yPjxhdXRob3I+QmVy
ZXNmb3JkLCBQLjwvYXV0aG9yPjxhdXRob3I+SGFubGV5LCBCLjwvYXV0aG9yPjxhdXRob3I+U2Fy
Z2VhbnQsIEEuPC9hdXRob3I+PGF1dGhvcj5TaXR6aWEsIEouPC9hdXRob3I+PGF1dGhvcj5TdGFs
ZXksIEsuPC9hdXRob3I+PC9hdXRob3JzPjwvY29udHJpYnV0b3JzPjx0aXRsZXM+PHRpdGxlPlNl
cnZpY2UgdXNlciBpbnZvbHZlbWVudCBpbiBjYW5jZXIgY2FyZTogdGhlIGltcGFjdCBvbiBzZXJ2
aWNlIHVzZXJzPC90aXRsZT48c2Vjb25kYXJ5LXRpdGxlPkhlYWx0aCBFeHBlY3Q8L3NlY29uZGFy
eS10aXRsZT48L3RpdGxlcz48cGVyaW9kaWNhbD48ZnVsbC10aXRsZT5IZWFsdGggZXhwZWN0YXRp
b25zIDogYW4gaW50ZXJuYXRpb25hbCBqb3VybmFsIG9mIHB1YmxpY3BhcnRpY2lwYXRpb24gaW4g
aGVhbHRoIGNhcmUgYW5kIGhlYWx0aCBwb2xpY3k8L2Z1bGwtdGl0bGU+PGFiYnItMT5IZWFsdGgg
RXhwZWN0PC9hYmJyLTE+PC9wZXJpb2RpY2FsPjxwYWdlcz4xNTktMTY5PC9wYWdlcz48dm9sdW1l
PjE0PC92b2x1bWU+PG51bWJlcj4yPC9udW1iZXI+PHJlcHJpbnQtZWRpdGlvbj5pbiBmaWxlPC9y
ZXByaW50LWVkaXRpb24+PGtleXdvcmRzPjxrZXl3b3JkPmNhbmNlcjwva2V5d29yZD48a2V5d29y
ZD5jYXJlPC9rZXl3b3JkPjxrZXl3b3JkPmludm9sdmVtZW50PC9rZXl3b3JkPjxrZXl3b3JkPnNl
cnZpY2UgdXNlciBpbnZvbHZlbWVudDwva2V5d29yZD48a2V5d29yZD51c2VyPC9rZXl3b3JkPjxr
ZXl3b3JkPnVzZXIgaW52b2x2ZW1lbnQ8L2tleXdvcmQ+PGtleXdvcmQ+dXNlcnM8L2tleXdvcmQ+
PC9rZXl3b3Jkcz48ZGF0ZXM+PHllYXI+MjAxMDwveWVhcj48cHViLWRhdGVzPjxkYXRlPjIwMTE8
L2RhdGU+PC9wdWItZGF0ZXM+PC9kYXRlcz48aXNibj4xMzY5LTc2MjU8L2lzYm4+PGxhYmVsPjgw
OUc8L2xhYmVsPjx1cmxzPjwvdXJscz48cmVtb3RlLWRhdGFiYXNlLXByb3ZpZGVyPk1EPC9yZW1v
dGUtZGF0YWJhc2UtcHJvdmlkZXI+PC9yZWNvcmQ+PC9DaXRlPjxDaXRlPjxSZWNOdW0+MTU2MjA8
L1JlY051bT48cmVjb3JkPjxyZWMtbnVtYmVyPjE1NjIwPC9yZWMtbnVtYmVyPjxmb3JlaWduLWtl
eXM+PGtleSBhcHA9IkVOIiBkYi1pZD0iZWRhOTllc3I5YXJwNTJlMjB2MnBmdHo0cnA1czl4MGV2
ZWY1IiB0aW1lc3RhbXA9IjE1NTQzNzEyOTkiPjE1NjIwPC9rZXk+PGtleSBhcHA9IkVOV2ViIiBk
Yi1pZD0iIj4wPC9rZXk+PC9mb3JlaWduLWtleXM+PHJlZi10eXBlIG5hbWU9IkpvdXJuYWwgQXJ0
aWNsZSI+MTc8L3JlZi10eXBlPjxjb250cmlidXRvcnM+PGF1dGhvcnM+PGF1dGhvcj5Db2xsaW5z
LCBLYXJlbjwvYXV0aG9yPjxhdXRob3I+U3RldmVucywgVG9ueTwvYXV0aG9yPjxhdXRob3I+QWht
ZWR6YWksIFNhbSBIPC9hdXRob3I+PC9hdXRob3JzPjwvY29udHJpYnV0b3JzPjx0aXRsZXM+PHRp
dGxlPkNhbiBjb25zdW1lciByZXNlYXJjaCBwYW5lbHMgYmVjb21lIGFuIGludGVncmFsIHBhcnQg
b2YgdGhlIGNhbmNlciByZXNlYXJjaCBjb21tdW5pdHk/PC90aXRsZT48c2Vjb25kYXJ5LXRpdGxl
PkNsaW5pY2FsIGVmZmVjdGl2ZW5lc3MgaW4gbnVyc2luZzwvc2Vjb25kYXJ5LXRpdGxlPjwvdGl0
bGVzPjxwZXJpb2RpY2FsPjxmdWxsLXRpdGxlPkNsaW5pY2FsIGVmZmVjdGl2ZW5lc3MgaW4gbnVy
c2luZzwvZnVsbC10aXRsZT48YWJici0xPkNsaW4gRWZmIE51cnM8L2FiYnItMT48L3BlcmlvZGlj
YWw+PHBhZ2VzPjExMi0xMTg8L3BhZ2VzPjx2b2x1bWU+OTwvdm9sdW1lPjxudW1iZXI+MzwvbnVt
YmVyPjxyZXByaW50LWVkaXRpb24+aW4gZmlsZTwvcmVwcmludC1lZGl0aW9uPjxkYXRlcz48eWVh
cj4yMDA1PC95ZWFyPjwvZGF0ZXM+PGlzYm4+MTM2MS05MDA0PC9pc2JuPjx1cmxzPjxyZWxhdGVk
LXVybHM+PHVybD5odHRwOi8vd3d3LnNjaWVuY2VkaXJlY3QuY29tL3NjaWVuY2UvYXJ0aWNsZS9w
aWkvUzEzNjE5MDA0MDYwMDAzMTg8L3VybD48L3JlbGF0ZWQtdXJscz48L3VybHM+PHJlbW90ZS1k
YXRhYmFzZS1wcm92aWRlcj5JTlY8L3JlbW90ZS1kYXRhYmFzZS1wcm92aWRlcj48L3JlY29yZD48
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ins et al. 2005; Cotterell et al. 201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ne paper reported that researchers “displayed a striking degree of disinterest in consumer involvement” (Brown et al. 2006, p. 10) and another discussed a “professional/organisational ambivalence” (Cotterell 2007, slide 23). Also, professionals were described as fearful, guarded and uncomfortable about involvement; they felt involvement was too daunting, impractical or unrealistic </w:t>
      </w:r>
      <w:r w:rsidR="00C445FA">
        <w:rPr>
          <w:rFonts w:ascii="Calibri" w:eastAsia="Times New Roman" w:hAnsi="Calibri" w:cs="Calibri"/>
          <w:sz w:val="24"/>
          <w:szCs w:val="24"/>
          <w:lang w:eastAsia="en-GB"/>
        </w:rPr>
        <w:fldChar w:fldCharType="begin">
          <w:fldData xml:space="preserve">PEVuZE5vdGU+PENpdGU+PFJlY051bT4xNjY1NTwvUmVjTnVtPjxEaXNwbGF5VGV4dD4oS25pZ2h0
aW5nIGV0IGFsLiAyMDA3OyBHb29kbWFuIGV0IGFsLiAyMDExKTwvRGlzcGxheVRleHQ+PHJlY29y
ZD48cmVjLW51bWJlcj4xNjY1NTwvcmVjLW51bWJlcj48Zm9yZWlnbi1rZXlzPjxrZXkgYXBwPSJF
TiIgZGItaWQ9ImVkYTk5ZXNyOWFycDUyZTIwdjJwZnR6NHJwNXM5eDBldmVmNSIgdGltZXN0YW1w
PSIxNTU0MzcxMjk5Ij4xNjY1NTwva2V5PjxrZXkgYXBwPSJFTldlYiIgZGItaWQ9IiI+MDwva2V5
PjwvZm9yZWlnbi1rZXlzPjxyZWYtdHlwZSBuYW1lPSJSZXBvcnQiPjI3PC9yZWYtdHlwZT48Y29u
dHJpYnV0b3JzPjxhdXRob3JzPjxhdXRob3I+S25pZ2h0aW5nLCBLYXRoZXJpbmU8L2F1dGhvcj48
YXV0aG9yPkZvcmJhdCwgTGl6PC9hdXRob3I+PGF1dGhvcj5DYXlsZXNzLCBTYW5kaTwvYXV0aG9y
PjxhdXRob3I+S2Vhcm5leSwgTm9yYTwvYXV0aG9yPjwvYXV0aG9ycz48L2NvbnRyaWJ1dG9ycz48
dGl0bGVzPjx0aXRsZT5FbmFibGluZyBDaGFuZ2U6IFBhdGllbnQgRXhwZXJpZW5jZSBhcyBhIERy
aXZlciBmb3IgU2VydmljZSBJbXByb3ZlbWVudC4gRmluYWwgUmVwb3J0PC90aXRsZT48L3RpdGxl
cz48cmVwcmludC1lZGl0aW9uPmluIGZpbGU8L3JlcHJpbnQtZWRpdGlvbj48ZGF0ZXM+PHllYXI+
MjAwNzwveWVhcj48L2RhdGVzPjxwdWItbG9jYXRpb24+U2NvdGxhbmQ8L3B1Yi1sb2NhdGlvbj48
cHVibGlzaGVyPkNhbmNlciBDYXJlIFJlc2VhcmNoIENlbnRyZSwgVW5pdmVyc2l0eSBvZiBTdGly
bGluZzwvcHVibGlzaGVyPjx1cmxzPjxyZWxhdGVkLXVybHM+PHVybD5odHRwOi8vZHNwYWNlLnN0
aXIuYWMudWsvaGFuZGxlLzE4OTMvMzYxMCMuV2kxSzJEZHBGUFk8L3VybD48dXJsPmh0dHA6Ly9k
c3BhY2Uuc3Rpci5hYy51ay9iaXRzdHJlYW0vMTg5My8zNjEwLzEvRW5hYmxpbmclMjBDaGFuZ2Ul
MjBQYXRpZW50JTIwRXhwZXJpZW5jZSUyMGFzJTIwYSUyMERyaXZlciUyMGZvciUyMFNlcnZpY2Ul
MjBJbXByb3ZlbWVudCUyMCgyMDA3KS5wZGY8L3VybD48L3JlbGF0ZWQtdXJscz48L3VybHM+PHJl
bW90ZS1kYXRhYmFzZS1wcm92aWRlcj5BdXRob3I8L3JlbW90ZS1kYXRhYmFzZS1wcm92aWRlcj48
L3JlY29yZD48L0NpdGU+PENpdGU+PFJlY051bT42NzwvUmVjTnVtPjxyZWNvcmQ+PHJlYy1udW1i
ZXI+Njc8L3JlYy1udW1iZXI+PGZvcmVpZ24ta2V5cz48a2V5IGFwcD0iRU4iIGRiLWlkPSJlZGE5
OWVzcjlhcnA1MmUyMHYycGZ0ejRycDVzOXgwZXZlZjUiIHRpbWVzdGFtcD0iMTU1NDM3MTI5OSI+
Njc8L2tleT48a2V5IGFwcD0iRU5XZWIiIGRiLWlkPSIiPjA8L2tleT48L2ZvcmVpZ24ta2V5cz48
cmVmLXR5cGUgbmFtZT0iSm91cm5hbCBBcnRpY2xlIj4xNzwvcmVmLXR5cGU+PGNvbnRyaWJ1dG9y
cz48YXV0aG9ycz48YXV0aG9yPkdvb2RtYW4sIEMuPC9hdXRob3I+PGF1dGhvcj5NYXRoaWUsIEUu
PC9hdXRob3I+PGF1dGhvcj5Db3dlLCBNLjwvYXV0aG9yPjxhdXRob3I+TWVuZG96YSwgQS48L2F1
dGhvcj48YXV0aG9yPldlc3R3b29kLCBELjwvYXV0aG9yPjxhdXRob3I+TXVuZGF5LCBELjwvYXV0
aG9yPjxhdXRob3I+V2lsc29uLCBQLk0uPC9hdXRob3I+PGF1dGhvcj5DcmFuZywgQy48L2F1dGhv
cj48YXV0aG9yPkZyb2dnYXR0LCBLLjwvYXV0aG9yPjxhdXRob3I+SWxpZmZlLCBTLjwvYXV0aG9y
PjwvYXV0aG9ycz48L2NvbnRyaWJ1dG9ycz48dGl0bGVzPjx0aXRsZT5UYWxraW5nIGFib3V0IGxp
dmluZyBhbmQgZHlpbmcgd2l0aCB0aGUgb2xkZXN0IG9sZDogcHVibGljIGludm9sdmVtZW50IGlu
IGEgc3R1ZHkgb24gZW5kIG9mIGxpZmUgY2FyZSBpbiBjYXJlIGhvbWVzPC90aXRsZT48c2Vjb25k
YXJ5LXRpdGxlPkJNQyBwYWxsaWF0aXZlIGNhcmU8L3NlY29uZGFyeS10aXRsZT48L3RpdGxlcz48
cGVyaW9kaWNhbD48ZnVsbC10aXRsZT5CTUMgUGFsbGlhdGl2ZSBDYXJlPC9mdWxsLXRpdGxlPjxh
YmJyLTE+Qk1DIFBhbGxpYXQgQ2FyZTwvYWJici0xPjwvcGVyaW9kaWNhbD48cGFnZXM+MjA8L3Bh
Z2VzPjx2b2x1bWU+MTA8L3ZvbHVtZT48bnVtYmVyPjE8L251bWJlcj48cmVwcmludC1lZGl0aW9u
PmluIGZpbGU8L3JlcHJpbnQtZWRpdGlvbj48a2V5d29yZHM+PGtleXdvcmQ+Y2FyZTwva2V5d29y
ZD48a2V5d29yZD5pbnZvbHZlbWVudDwva2V5d29yZD48L2tleXdvcmRzPjxkYXRlcz48eWVhcj4y
MDExPC95ZWFyPjxwdWItZGF0ZXM+PGRhdGU+MjAxMTwvZGF0ZT48L3B1Yi1kYXRlcz48L2RhdGVz
Pjxpc2JuPjE0NzItNjg0WDwvaXNibj48bGFiZWw+ODA3RzwvbGFiZWw+PHVybHM+PC91cmxzPjxy
ZW1vdGUtZGF0YWJhc2UtcHJvdmlkZXI+SU5WPC9yZW1vdGUtZGF0YWJhc2UtcHJvdmlkZXI+PC9y
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S25pZ2h0
aW5nIGV0IGFsLiAyMDA3OyBHb29kbWFuIGV0IGFsLiAyMDExKTwvRGlzcGxheVRleHQ+PHJlY29y
ZD48cmVjLW51bWJlcj4xNjY1NTwvcmVjLW51bWJlcj48Zm9yZWlnbi1rZXlzPjxrZXkgYXBwPSJF
TiIgZGItaWQ9ImVkYTk5ZXNyOWFycDUyZTIwdjJwZnR6NHJwNXM5eDBldmVmNSIgdGltZXN0YW1w
PSIxNTU0MzcxMjk5Ij4xNjY1NTwva2V5PjxrZXkgYXBwPSJFTldlYiIgZGItaWQ9IiI+MDwva2V5
PjwvZm9yZWlnbi1rZXlzPjxyZWYtdHlwZSBuYW1lPSJSZXBvcnQiPjI3PC9yZWYtdHlwZT48Y29u
dHJpYnV0b3JzPjxhdXRob3JzPjxhdXRob3I+S25pZ2h0aW5nLCBLYXRoZXJpbmU8L2F1dGhvcj48
YXV0aG9yPkZvcmJhdCwgTGl6PC9hdXRob3I+PGF1dGhvcj5DYXlsZXNzLCBTYW5kaTwvYXV0aG9y
PjxhdXRob3I+S2Vhcm5leSwgTm9yYTwvYXV0aG9yPjwvYXV0aG9ycz48L2NvbnRyaWJ1dG9ycz48
dGl0bGVzPjx0aXRsZT5FbmFibGluZyBDaGFuZ2U6IFBhdGllbnQgRXhwZXJpZW5jZSBhcyBhIERy
aXZlciBmb3IgU2VydmljZSBJbXByb3ZlbWVudC4gRmluYWwgUmVwb3J0PC90aXRsZT48L3RpdGxl
cz48cmVwcmludC1lZGl0aW9uPmluIGZpbGU8L3JlcHJpbnQtZWRpdGlvbj48ZGF0ZXM+PHllYXI+
MjAwNzwveWVhcj48L2RhdGVzPjxwdWItbG9jYXRpb24+U2NvdGxhbmQ8L3B1Yi1sb2NhdGlvbj48
cHVibGlzaGVyPkNhbmNlciBDYXJlIFJlc2VhcmNoIENlbnRyZSwgVW5pdmVyc2l0eSBvZiBTdGly
bGluZzwvcHVibGlzaGVyPjx1cmxzPjxyZWxhdGVkLXVybHM+PHVybD5odHRwOi8vZHNwYWNlLnN0
aXIuYWMudWsvaGFuZGxlLzE4OTMvMzYxMCMuV2kxSzJEZHBGUFk8L3VybD48dXJsPmh0dHA6Ly9k
c3BhY2Uuc3Rpci5hYy51ay9iaXRzdHJlYW0vMTg5My8zNjEwLzEvRW5hYmxpbmclMjBDaGFuZ2Ul
MjBQYXRpZW50JTIwRXhwZXJpZW5jZSUyMGFzJTIwYSUyMERyaXZlciUyMGZvciUyMFNlcnZpY2Ul
MjBJbXByb3ZlbWVudCUyMCgyMDA3KS5wZGY8L3VybD48L3JlbGF0ZWQtdXJscz48L3VybHM+PHJl
bW90ZS1kYXRhYmFzZS1wcm92aWRlcj5BdXRob3I8L3JlbW90ZS1kYXRhYmFzZS1wcm92aWRlcj48
L3JlY29yZD48L0NpdGU+PENpdGU+PFJlY051bT42NzwvUmVjTnVtPjxyZWNvcmQ+PHJlYy1udW1i
ZXI+Njc8L3JlYy1udW1iZXI+PGZvcmVpZ24ta2V5cz48a2V5IGFwcD0iRU4iIGRiLWlkPSJlZGE5
OWVzcjlhcnA1MmUyMHYycGZ0ejRycDVzOXgwZXZlZjUiIHRpbWVzdGFtcD0iMTU1NDM3MTI5OSI+
Njc8L2tleT48a2V5IGFwcD0iRU5XZWIiIGRiLWlkPSIiPjA8L2tleT48L2ZvcmVpZ24ta2V5cz48
cmVmLXR5cGUgbmFtZT0iSm91cm5hbCBBcnRpY2xlIj4xNzwvcmVmLXR5cGU+PGNvbnRyaWJ1dG9y
cz48YXV0aG9ycz48YXV0aG9yPkdvb2RtYW4sIEMuPC9hdXRob3I+PGF1dGhvcj5NYXRoaWUsIEUu
PC9hdXRob3I+PGF1dGhvcj5Db3dlLCBNLjwvYXV0aG9yPjxhdXRob3I+TWVuZG96YSwgQS48L2F1
dGhvcj48YXV0aG9yPldlc3R3b29kLCBELjwvYXV0aG9yPjxhdXRob3I+TXVuZGF5LCBELjwvYXV0
aG9yPjxhdXRob3I+V2lsc29uLCBQLk0uPC9hdXRob3I+PGF1dGhvcj5DcmFuZywgQy48L2F1dGhv
cj48YXV0aG9yPkZyb2dnYXR0LCBLLjwvYXV0aG9yPjxhdXRob3I+SWxpZmZlLCBTLjwvYXV0aG9y
PjwvYXV0aG9ycz48L2NvbnRyaWJ1dG9ycz48dGl0bGVzPjx0aXRsZT5UYWxraW5nIGFib3V0IGxp
dmluZyBhbmQgZHlpbmcgd2l0aCB0aGUgb2xkZXN0IG9sZDogcHVibGljIGludm9sdmVtZW50IGlu
IGEgc3R1ZHkgb24gZW5kIG9mIGxpZmUgY2FyZSBpbiBjYXJlIGhvbWVzPC90aXRsZT48c2Vjb25k
YXJ5LXRpdGxlPkJNQyBwYWxsaWF0aXZlIGNhcmU8L3NlY29uZGFyeS10aXRsZT48L3RpdGxlcz48
cGVyaW9kaWNhbD48ZnVsbC10aXRsZT5CTUMgUGFsbGlhdGl2ZSBDYXJlPC9mdWxsLXRpdGxlPjxh
YmJyLTE+Qk1DIFBhbGxpYXQgQ2FyZTwvYWJici0xPjwvcGVyaW9kaWNhbD48cGFnZXM+MjA8L3Bh
Z2VzPjx2b2x1bWU+MTA8L3ZvbHVtZT48bnVtYmVyPjE8L251bWJlcj48cmVwcmludC1lZGl0aW9u
PmluIGZpbGU8L3JlcHJpbnQtZWRpdGlvbj48a2V5d29yZHM+PGtleXdvcmQ+Y2FyZTwva2V5d29y
ZD48a2V5d29yZD5pbnZvbHZlbWVudDwva2V5d29yZD48L2tleXdvcmRzPjxkYXRlcz48eWVhcj4y
MDExPC95ZWFyPjxwdWItZGF0ZXM+PGRhdGU+MjAxMTwvZGF0ZT48L3B1Yi1kYXRlcz48L2RhdGVz
Pjxpc2JuPjE0NzItNjg0WDwvaXNibj48bGFiZWw+ODA3RzwvbGFiZWw+PHVybHM+PC91cmxzPjxy
ZW1vdGUtZGF0YWJhc2UtcHJvdmlkZXI+SU5WPC9yZW1vdGUtZGF0YWJhc2UtcHJvdmlkZXI+PC9y
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Knighting et al. 2007; Goodman et al.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times issues raised by patients were seen as personal criticism, highlighting power issues agai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58115E1A" w14:textId="77777777" w:rsidR="004E75E0" w:rsidRPr="005E2CF5" w:rsidRDefault="004E75E0" w:rsidP="005E2CF5">
      <w:pPr>
        <w:spacing w:after="0" w:line="240" w:lineRule="auto"/>
        <w:rPr>
          <w:rFonts w:ascii="Calibri" w:eastAsia="Times New Roman" w:hAnsi="Calibri" w:cs="Calibri"/>
          <w:sz w:val="24"/>
          <w:szCs w:val="24"/>
          <w:lang w:eastAsia="en-GB"/>
        </w:rPr>
      </w:pPr>
    </w:p>
    <w:p w14:paraId="06F2419C" w14:textId="283A9C44"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Some professionals were critical of those involved, partly based on previous personal experiences. The representativeness of patients was questioned; some patients were thought not to reflect the perspective of a ‘true’ patient but to have their own personal agendas: ”patients with bad experience get vocal - a tirade” (Sitzia et al. 2006, p. 69). People were labelled as “the usual suspects” (Ashcroft et al. 2016, p. 31) or “professional users” (Cotterell et al, 2010, p. 166), causing confusion and annoyance to patients. Sometimes patients were considered to be too close to their diagnosis; at other times it was felt their treatment was too distant for them to be involved </w:t>
      </w:r>
      <w:r w:rsidR="00C445FA">
        <w:rPr>
          <w:rFonts w:ascii="Calibri" w:eastAsia="Times New Roman" w:hAnsi="Calibri" w:cs="Calibri"/>
          <w:sz w:val="24"/>
          <w:szCs w:val="24"/>
          <w:lang w:eastAsia="en-GB"/>
        </w:rPr>
        <w:fldChar w:fldCharType="begin">
          <w:fldData xml:space="preserve">PEVuZE5vdGU+PENpdGU+PFJlY051bT4yMTwvUmVjTnVtPjxEaXNwbGF5VGV4dD4oU2FyZ2VhbnQg
ZXQgYWwuIDIwMDc7IEVhdG9uIGV0IGFsLiAyMDE1KTwvRGlzcGxheVRleHQ+PHJlY29yZD48cmVj
LW51bWJlcj4yMTwvcmVjLW51bWJlcj48Zm9yZWlnbi1rZXlzPjxrZXkgYXBwPSJFTiIgZGItaWQ9
ImVkYTk5ZXNyOWFycDUyZTIwdjJwZnR6NHJwNXM5eDBldmVmNSIgdGltZXN0YW1wPSIxNDY2MDc4
OTE0Ij4yMTwva2V5PjwvZm9yZWlnbi1rZXlzPjxyZWYtdHlwZSBuYW1lPSJKb3VybmFsIEFydGlj
bGUiPjE3PC9yZWYtdHlwZT48Y29udHJpYnV0b3JzPjxhdXRob3JzPjxhdXRob3I+RWF0b24sIFMu
PC9hdXRob3I+PGF1dGhvcj5Sb2JlcnRzLCBTLjwvYXV0aG9yPjxhdXRob3I+VHVybmVyLCBCLjwv
YXV0aG9yPjwvYXV0aG9ycz48L2NvbnRyaWJ1dG9ycz48dGl0bGVzPjx0aXRsZT5EZWxpdmVyaW5n
IHBlcnNvbiBjZW50cmVkIGNhcmUgaW4gbG9uZyB0ZXJtIGNvbmRpdGlvbnM8L3RpdGxlPjxzZWNv
bmRhcnktdGl0bGU+Qk1KPC9zZWNvbmRhcnktdGl0bGU+PC90aXRsZXM+PHBlcmlvZGljYWw+PGZ1
bGwtdGl0bGU+Qk1KPC9mdWxsLXRpdGxlPjwvcGVyaW9kaWNhbD48cGFnZXM+aDE4MTwvcGFnZXM+
PHZvbHVtZT4zNTA8L3ZvbHVtZT48cmVwcmludC1lZGl0aW9uPm5vdCBpbiBmaWxlPC9yZXByaW50
LWVkaXRpb24+PGtleXdvcmRzPjxrZXl3b3JkPmNhcmU8L2tleXdvcmQ+PC9rZXl3b3Jkcz48ZGF0
ZXM+PHllYXI+MjAxNTwveWVhcj48cHViLWRhdGVzPjxkYXRlPjIwMTU8L2RhdGU+PC9wdWItZGF0
ZXM+PC9kYXRlcz48aXNibj4xNzU2LTE4MzM8L2lzYm4+PGxhYmVsPjc2M0c8L2xhYmVsPjx1cmxz
PjxyZWxhdGVkLXVybHM+PHVybD48c3R5bGUgZmFjZT0idW5kZXJsaW5lIiBmb250PSJkZWZhdWx0
IiBzaXplPSIxMDAlIj5odHRwOi8vd3d3LmJtai5jb20vY29udGVudC8zNTAvYm1qLmgxODEuc2hv
cnQ8L3N0eWxlPjwvdXJsPjwvcmVsYXRlZC11cmxzPjwvdXJscz48L3JlY29yZD48L0NpdGU+PENp
dGU+PFJlY051bT4xNjM8L1JlY051bT48cmVjb3JkPjxyZWMtbnVtYmVyPjE2MzwvcmVjLW51bWJl
cj48Zm9yZWlnbi1rZXlzPjxrZXkgYXBwPSJFTiIgZGItaWQ9ImVkYTk5ZXNyOWFycDUyZTIwdjJw
ZnR6NHJwNXM5eDBldmVmNSIgdGltZXN0YW1wPSIxNTU0MzcxMjk5Ij4xNjM8L2tleT48a2V5IGFw
cD0iRU5XZWIiIGRiLWlkPSIiPjA8L2tleT48L2ZvcmVpZ24ta2V5cz48cmVmLXR5cGUgbmFtZT0i
Sm91cm5hbCBBcnRpY2xlIj4xNzwvcmVmLXR5cGU+PGNvbnRyaWJ1dG9ycz48YXV0aG9ycz48YXV0
aG9yPlNhcmdlYW50LCBBLjwvYXV0aG9yPjxhdXRob3I+UGF5bmUsIFMuPC9hdXRob3I+PGF1dGhv
cj5Hb3R0LCBNLjwvYXV0aG9yPjxhdXRob3I+U21hbGwsIE4uPC9hdXRob3I+PGF1dGhvcj5PbGl2
aWVyZSwgRC48L2F1dGhvcj48L2F1dGhvcnM+PC9jb250cmlidXRvcnM+PHRpdGxlcz48dGl0bGU+
VXNlciBpbnZvbHZlbWVudCBpbiBwYWxsaWF0aXZlIGNhcmU6IG1vdGl2YXRpb25hbCBmYWN0b3Jz
IGZvciBzZXJ2aWNlIHVzZXJzIGFuZCBwcm9mZXNzaW9uYWxzPC90aXRsZT48c2Vjb25kYXJ5LXRp
dGxlPlByb2dyZXNzIGluIFBhbGxpYXRpdmUgQ2FyZTwvc2Vjb25kYXJ5LXRpdGxlPjwvdGl0bGVz
PjxwZXJpb2RpY2FsPjxmdWxsLXRpdGxlPlByb2dyZXNzIGluIFBhbGxpYXRpdmUgQ2FyZTwvZnVs
bC10aXRsZT48YWJici0xPlByb2cgUGFsbGlhdCBDYXJlPC9hYmJyLTE+PC9wZXJpb2RpY2FsPjxw
YWdlcz4xMjYtMTMyPC9wYWdlcz48dm9sdW1lPjE1PC92b2x1bWU+PG51bWJlcj4zPC9udW1iZXI+
PHJlcHJpbnQtZWRpdGlvbj5pbiBmaWxlPC9yZXByaW50LWVkaXRpb24+PGtleXdvcmRzPjxrZXl3
b3JkPmNhcmU8L2tleXdvcmQ+PGtleXdvcmQ+aW52b2x2ZW1lbnQ8L2tleXdvcmQ+PGtleXdvcmQ+
UGFsbGlhdGl2ZSBDYXJlPC9rZXl3b3JkPjxrZXl3b3JkPnByb2Zlc3Npb25hbDwva2V5d29yZD48
a2V5d29yZD51c2VyPC9rZXl3b3JkPjxrZXl3b3JkPnVzZXIgaW52b2x2ZW1lbnQ8L2tleXdvcmQ+
PGtleXdvcmQ+dXNlcnM8L2tleXdvcmQ+PC9rZXl3b3Jkcz48ZGF0ZXM+PHllYXI+MjAwNzwveWVh
cj48cHViLWRhdGVzPjxkYXRlPjIwMDc8L2RhdGU+PC9wdWItZGF0ZXM+PC9kYXRlcz48aXNibj4w
OTY5LTkyNjA8L2lzYm4+PGxhYmVsPjgwM0c8L2xhYmVsPjx1cmxzPjwvdXJscz48cmVtb3RlLWRh
dGFiYXNlLXByb3ZpZGVyPk1EPC9yZW1vdGUtZGF0YWJhc2UtcHJvdmlkZXI+PC9yZWNvcmQ+PC9D
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TwvUmVjTnVtPjxEaXNwbGF5VGV4dD4oU2FyZ2VhbnQg
ZXQgYWwuIDIwMDc7IEVhdG9uIGV0IGFsLiAyMDE1KTwvRGlzcGxheVRleHQ+PHJlY29yZD48cmVj
LW51bWJlcj4yMTwvcmVjLW51bWJlcj48Zm9yZWlnbi1rZXlzPjxrZXkgYXBwPSJFTiIgZGItaWQ9
ImVkYTk5ZXNyOWFycDUyZTIwdjJwZnR6NHJwNXM5eDBldmVmNSIgdGltZXN0YW1wPSIxNDY2MDc4
OTE0Ij4yMTwva2V5PjwvZm9yZWlnbi1rZXlzPjxyZWYtdHlwZSBuYW1lPSJKb3VybmFsIEFydGlj
bGUiPjE3PC9yZWYtdHlwZT48Y29udHJpYnV0b3JzPjxhdXRob3JzPjxhdXRob3I+RWF0b24sIFMu
PC9hdXRob3I+PGF1dGhvcj5Sb2JlcnRzLCBTLjwvYXV0aG9yPjxhdXRob3I+VHVybmVyLCBCLjwv
YXV0aG9yPjwvYXV0aG9ycz48L2NvbnRyaWJ1dG9ycz48dGl0bGVzPjx0aXRsZT5EZWxpdmVyaW5n
IHBlcnNvbiBjZW50cmVkIGNhcmUgaW4gbG9uZyB0ZXJtIGNvbmRpdGlvbnM8L3RpdGxlPjxzZWNv
bmRhcnktdGl0bGU+Qk1KPC9zZWNvbmRhcnktdGl0bGU+PC90aXRsZXM+PHBlcmlvZGljYWw+PGZ1
bGwtdGl0bGU+Qk1KPC9mdWxsLXRpdGxlPjwvcGVyaW9kaWNhbD48cGFnZXM+aDE4MTwvcGFnZXM+
PHZvbHVtZT4zNTA8L3ZvbHVtZT48cmVwcmludC1lZGl0aW9uPm5vdCBpbiBmaWxlPC9yZXByaW50
LWVkaXRpb24+PGtleXdvcmRzPjxrZXl3b3JkPmNhcmU8L2tleXdvcmQ+PC9rZXl3b3Jkcz48ZGF0
ZXM+PHllYXI+MjAxNTwveWVhcj48cHViLWRhdGVzPjxkYXRlPjIwMTU8L2RhdGU+PC9wdWItZGF0
ZXM+PC9kYXRlcz48aXNibj4xNzU2LTE4MzM8L2lzYm4+PGxhYmVsPjc2M0c8L2xhYmVsPjx1cmxz
PjxyZWxhdGVkLXVybHM+PHVybD48c3R5bGUgZmFjZT0idW5kZXJsaW5lIiBmb250PSJkZWZhdWx0
IiBzaXplPSIxMDAlIj5odHRwOi8vd3d3LmJtai5jb20vY29udGVudC8zNTAvYm1qLmgxODEuc2hv
cnQ8L3N0eWxlPjwvdXJsPjwvcmVsYXRlZC11cmxzPjwvdXJscz48L3JlY29yZD48L0NpdGU+PENp
dGU+PFJlY051bT4xNjM8L1JlY051bT48cmVjb3JkPjxyZWMtbnVtYmVyPjE2MzwvcmVjLW51bWJl
cj48Zm9yZWlnbi1rZXlzPjxrZXkgYXBwPSJFTiIgZGItaWQ9ImVkYTk5ZXNyOWFycDUyZTIwdjJw
ZnR6NHJwNXM5eDBldmVmNSIgdGltZXN0YW1wPSIxNTU0MzcxMjk5Ij4xNjM8L2tleT48a2V5IGFw
cD0iRU5XZWIiIGRiLWlkPSIiPjA8L2tleT48L2ZvcmVpZ24ta2V5cz48cmVmLXR5cGUgbmFtZT0i
Sm91cm5hbCBBcnRpY2xlIj4xNzwvcmVmLXR5cGU+PGNvbnRyaWJ1dG9ycz48YXV0aG9ycz48YXV0
aG9yPlNhcmdlYW50LCBBLjwvYXV0aG9yPjxhdXRob3I+UGF5bmUsIFMuPC9hdXRob3I+PGF1dGhv
cj5Hb3R0LCBNLjwvYXV0aG9yPjxhdXRob3I+U21hbGwsIE4uPC9hdXRob3I+PGF1dGhvcj5PbGl2
aWVyZSwgRC48L2F1dGhvcj48L2F1dGhvcnM+PC9jb250cmlidXRvcnM+PHRpdGxlcz48dGl0bGU+
VXNlciBpbnZvbHZlbWVudCBpbiBwYWxsaWF0aXZlIGNhcmU6IG1vdGl2YXRpb25hbCBmYWN0b3Jz
IGZvciBzZXJ2aWNlIHVzZXJzIGFuZCBwcm9mZXNzaW9uYWxzPC90aXRsZT48c2Vjb25kYXJ5LXRp
dGxlPlByb2dyZXNzIGluIFBhbGxpYXRpdmUgQ2FyZTwvc2Vjb25kYXJ5LXRpdGxlPjwvdGl0bGVz
PjxwZXJpb2RpY2FsPjxmdWxsLXRpdGxlPlByb2dyZXNzIGluIFBhbGxpYXRpdmUgQ2FyZTwvZnVs
bC10aXRsZT48YWJici0xPlByb2cgUGFsbGlhdCBDYXJlPC9hYmJyLTE+PC9wZXJpb2RpY2FsPjxw
YWdlcz4xMjYtMTMyPC9wYWdlcz48dm9sdW1lPjE1PC92b2x1bWU+PG51bWJlcj4zPC9udW1iZXI+
PHJlcHJpbnQtZWRpdGlvbj5pbiBmaWxlPC9yZXByaW50LWVkaXRpb24+PGtleXdvcmRzPjxrZXl3
b3JkPmNhcmU8L2tleXdvcmQ+PGtleXdvcmQ+aW52b2x2ZW1lbnQ8L2tleXdvcmQ+PGtleXdvcmQ+
UGFsbGlhdGl2ZSBDYXJlPC9rZXl3b3JkPjxrZXl3b3JkPnByb2Zlc3Npb25hbDwva2V5d29yZD48
a2V5d29yZD51c2VyPC9rZXl3b3JkPjxrZXl3b3JkPnVzZXIgaW52b2x2ZW1lbnQ8L2tleXdvcmQ+
PGtleXdvcmQ+dXNlcnM8L2tleXdvcmQ+PC9rZXl3b3Jkcz48ZGF0ZXM+PHllYXI+MjAwNzwveWVh
cj48cHViLWRhdGVzPjxkYXRlPjIwMDc8L2RhdGU+PC9wdWItZGF0ZXM+PC9kYXRlcz48aXNibj4w
OTY5LTkyNjA8L2lzYm4+PGxhYmVsPjgwM0c8L2xhYmVsPjx1cmxzPjwvdXJscz48cmVtb3RlLWRh
dGFiYXNlLXByb3ZpZGVyPk1EPC9yZW1vdGUtZGF0YWJhc2UtcHJvdmlkZXI+PC9yZWNvcmQ+PC9D
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argeant et al. 2007; Eaton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se issues were poorly addressed, thereby creating confusion for all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6CBC11C" w14:textId="77777777" w:rsidR="005E2CF5" w:rsidRPr="005E2CF5" w:rsidRDefault="005E2CF5" w:rsidP="005E2CF5">
      <w:pPr>
        <w:spacing w:after="0" w:line="240" w:lineRule="auto"/>
        <w:rPr>
          <w:rFonts w:ascii="Calibri" w:eastAsia="Times New Roman" w:hAnsi="Calibri" w:cs="Calibri"/>
          <w:sz w:val="24"/>
          <w:szCs w:val="24"/>
          <w:lang w:eastAsia="en-GB"/>
        </w:rPr>
      </w:pPr>
    </w:p>
    <w:p w14:paraId="21BC14EF" w14:textId="71BAF2C8"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re were also concerns that people weren’t competent. Some professionals believed patients would make irresponsible decisions because they wouldn’t consider legal, funding or other organisational constraint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500&lt;/RecNum&gt;&lt;DisplayText&gt;(TwoCan Associates 2005)&lt;/DisplayText&gt;&lt;record&gt;&lt;rec-number&gt;500&lt;/rec-number&gt;&lt;foreign-keys&gt;&lt;key app="EN" db-id="eda99esr9arp52e20v2pftz4rp5s9x0evef5" timestamp="1554371299"&gt;500&lt;/key&gt;&lt;key app="ENWeb" db-id=""&gt;0&lt;/key&gt;&lt;/foreign-keys&gt;&lt;ref-type name="Report"&gt;27&lt;/ref-type&gt;&lt;contributors&gt;&lt;authors&gt;&lt;author&gt;TwoCan Associates,&lt;/author&gt;&lt;/authors&gt;&lt;tertiary-authors&gt;&lt;author&gt;TwoCan Associates,&lt;/author&gt;&lt;/tertiary-authors&gt;&lt;/contributors&gt;&lt;auth-address&gt;info@twocanassociates.co.uk&lt;/auth-address&gt;&lt;titles&gt;&lt;title&gt;Finding out about the priorities of users and making them count: A report for Macmillan Cancer Relief&lt;/title&gt;&lt;/titles&gt;&lt;pages&gt;1-45&lt;/pages&gt;&lt;reprint-edition&gt;in file&lt;/reprint-edition&gt;&lt;keywords&gt;&lt;keyword&gt;cancer&lt;/keyword&gt;&lt;keyword&gt;care&lt;/keyword&gt;&lt;keyword&gt;Decision Making&lt;/keyword&gt;&lt;keyword&gt;Health&lt;/keyword&gt;&lt;keyword&gt;health and social care&lt;/keyword&gt;&lt;keyword&gt;Interviews&lt;/keyword&gt;&lt;keyword&gt;Need&lt;/keyword&gt;&lt;keyword&gt;Needs&lt;/keyword&gt;&lt;keyword&gt;Project&lt;/keyword&gt;&lt;keyword&gt;Research&lt;/keyword&gt;&lt;keyword&gt;Services&lt;/keyword&gt;&lt;keyword&gt;Social Care&lt;/keyword&gt;&lt;keyword&gt;user&lt;/keyword&gt;&lt;keyword&gt;users&lt;/keyword&gt;&lt;/keywords&gt;&lt;dates&gt;&lt;year&gt;2005&lt;/year&gt;&lt;pub-dates&gt;&lt;date&gt;12/2005&lt;/date&gt;&lt;/pub-dates&gt;&lt;/dates&gt;&lt;pub-location&gt;Herefordshire&lt;/pub-location&gt;&lt;label&gt;550G&lt;/label&gt;&lt;urls&gt;&lt;related-urls&gt;&lt;url&gt;&lt;style face="underline" font="default" size="100%"&gt;http://www.twocanassociates.co.uk/pdfs/Users-Priorities-Final-Report-Dec-2005.pdf&lt;/style&g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TwoCan Associates 200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ne study described how researchers held a perception that patients on an advisory panel lacked appropriate research knowledge, thus undermining both the patients’ confidence and the panels credibility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77&lt;/RecNum&gt;&lt;DisplayText&gt;(Brown et al. 2006)&lt;/DisplayText&gt;&lt;record&gt;&lt;rec-number&gt;15777&lt;/rec-number&gt;&lt;foreign-keys&gt;&lt;key app="EN" db-id="eda99esr9arp52e20v2pftz4rp5s9x0evef5" timestamp="1554371299"&gt;15777&lt;/key&gt;&lt;key app="ENWeb" db-id=""&gt;0&lt;/key&gt;&lt;/foreign-keys&gt;&lt;ref-type name="Report"&gt;27&lt;/ref-type&gt;&lt;contributors&gt;&lt;authors&gt;&lt;author&gt;Brown, V.&lt;/author&gt;&lt;author&gt;Cotterell, P.&lt;/author&gt;&lt;author&gt;Sitzia, J.&lt;/author&gt;&lt;author&gt;Richardson, A.&lt;/author&gt;&lt;author&gt;Kelley, K.&lt;/author&gt;&lt;author&gt;Willers, R.&lt;/author&gt;&lt;/authors&gt;&lt;tertiary-authors&gt;&lt;author&gt;National Cancer Research Network, Macmillan Cancer Support&lt;/author&gt;&lt;/tertiary-authors&gt;&lt;/contributors&gt;&lt;titles&gt;&lt;title&gt;Evaluation of Consumer Research Panels in cancer research networks&lt;/title&gt;&lt;/titles&gt;&lt;reprint-edition&gt;in file&lt;/reprint-edition&gt;&lt;dates&gt;&lt;year&gt;2006&lt;/year&gt;&lt;/dates&gt;&lt;pub-location&gt;London&lt;/pub-location&gt;&lt;publisher&gt;National Cancer Research Network, Macmillan Cancer Support&lt;/publisher&gt;&lt;urls&gt;&lt;/urls&gt;&lt;remote-database-provider&gt;E-PCSAG&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own et a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refore, some felt inhibited in speaking out because they may be viewed as not the </w:t>
      </w:r>
      <w:r w:rsidR="004E75E0">
        <w:rPr>
          <w:rFonts w:ascii="Calibri" w:eastAsia="Times New Roman" w:hAnsi="Calibri" w:cs="Calibri"/>
          <w:sz w:val="24"/>
          <w:szCs w:val="24"/>
          <w:lang w:eastAsia="en-GB"/>
        </w:rPr>
        <w:t>‘</w:t>
      </w:r>
      <w:r w:rsidRPr="005E2CF5">
        <w:rPr>
          <w:rFonts w:ascii="Calibri" w:eastAsia="Times New Roman" w:hAnsi="Calibri" w:cs="Calibri"/>
          <w:sz w:val="24"/>
          <w:szCs w:val="24"/>
          <w:lang w:eastAsia="en-GB"/>
        </w:rPr>
        <w:t>right</w:t>
      </w:r>
      <w:r w:rsidR="004E75E0">
        <w:rPr>
          <w:rFonts w:ascii="Calibri" w:eastAsia="Times New Roman" w:hAnsi="Calibri" w:cs="Calibri"/>
          <w:sz w:val="24"/>
          <w:szCs w:val="24"/>
          <w:lang w:eastAsia="en-GB"/>
        </w:rPr>
        <w:t>’</w:t>
      </w:r>
      <w:r w:rsidRPr="005E2CF5">
        <w:rPr>
          <w:rFonts w:ascii="Calibri" w:eastAsia="Times New Roman" w:hAnsi="Calibri" w:cs="Calibri"/>
          <w:sz w:val="24"/>
          <w:szCs w:val="24"/>
          <w:lang w:eastAsia="en-GB"/>
        </w:rPr>
        <w:t xml:space="preserve"> type of patient for whatever reaso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477BCC6C"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35E1C87" w14:textId="67C1812A"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Several papers, however, reported encouraging progressions over time regarding involvement practices and attitudes </w:t>
      </w:r>
      <w:r w:rsidR="00C445FA">
        <w:rPr>
          <w:rFonts w:ascii="Calibri" w:eastAsia="Times New Roman" w:hAnsi="Calibri" w:cs="Calibri"/>
          <w:sz w:val="24"/>
          <w:szCs w:val="24"/>
          <w:lang w:eastAsia="en-GB"/>
        </w:rPr>
        <w:fldChar w:fldCharType="begin">
          <w:fldData xml:space="preserve">PEVuZE5vdGU+PENpdGU+PFJlY051bT4xNTc3MDwvUmVjTnVtPjxEaXNwbGF5VGV4dD4oUmljaGFy
ZHNvbiBldCBhbC4gMjAwNTsgQ29sbGlucyBldCBhbC4gMjAxNDsgQ2Fzd2VsbCBldCBhbC4gMjAx
Nyk8L0Rpc3BsYXlUZXh0PjxyZWNvcmQ+PHJlYy1udW1iZXI+MTU3NzA8L3JlYy1udW1iZXI+PGZv
cmVpZ24ta2V5cz48a2V5IGFwcD0iRU4iIGRiLWlkPSJlZGE5OWVzcjlhcnA1MmUyMHYycGZ0ejRy
cDVzOXgwZXZlZjUiIHRpbWVzdGFtcD0iMTU1NDM3MTI5OSI+MTU3NzA8L2tleT48a2V5IGFwcD0i
RU5XZWIiIGRiLWlkPSIiPjA8L2tleT48L2ZvcmVpZ24ta2V5cz48cmVmLXR5cGUgbmFtZT0iSm91
cm5hbCBBcnRpY2xlIj4xNzwvcmVmLXR5cGU+PGNvbnRyaWJ1dG9ycz48YXV0aG9ycz48YXV0aG9y
PkNhc3dlbGwsIEdsZW55czwvYXV0aG9yPjxhdXRob3I+SGFyZHksIEJldGg8L2F1dGhvcj48YXV0
aG9yPkV3aW5nLCBHYWlsPC9hdXRob3I+PGF1dGhvcj5LZW5uZWR5LCBTaGVpbGE8L2F1dGhvcj48
YXV0aG9yPlNleW1vdXIsIEphbmU8L2F1dGhvcj48L2F1dGhvcnM+PC9jb250cmlidXRvcnM+PHRp
dGxlcz48dGl0bGU+U3VwcG9ydGluZyBmYW1pbHkgY2FyZXJzIGluIGhvbWUtYmFzZWQgZW5kLW9m
LWxpZmUgY2FyZTogdXNpbmcgcGFydGljaXBhdG9yeSBhY3Rpb24gcmVzZWFyY2ggdG8gZGV2ZWxv
cCBhIHRyYWluaW5nIHByb2dyYW1tZSBmb3Igc3VwcG9ydCB3b3JrZXJzIGFuZCB2b2x1bnRlZXJz
PC90aXRsZT48c2Vjb25kYXJ5LXRpdGxlPkJNSiBTdXBwb3J0aXZlICZhbXA7IFBhbGxpYXRpdmUg
Q2FyZTwvc2Vjb25kYXJ5LXRpdGxlPjwvdGl0bGVzPjxwZXJpb2RpY2FsPjxmdWxsLXRpdGxlPkJN
SiBTdXBwb3J0aXZlICZhbXA7IFBhbGxpYXRpdmUgQ2FyZTwvZnVsbC10aXRsZT48YWJici0xPkJN
SiBTdXBwb3J0IFBhbGxpYXQgQ2FyZTwvYWJici0xPjwvcGVyaW9kaWNhbD48cGFnZXM+MS03PC9w
YWdlcz48dm9sdW1lPjA8L3ZvbHVtZT48cmVwcmludC1lZGl0aW9uPmluIGZpbGU8L3JlcHJpbnQt
ZWRpdGlvbj48ZGF0ZXM+PHllYXI+MjAxNzwveWVhcj48L2RhdGVzPjxpc2JuPjIwNDUtNDM1WDwv
aXNibj48dXJscz48cmVsYXRlZC11cmxzPjx1cmw+aHR0cDovL3NwY2FyZS5ibWouY29tL2NvbnRl
bnQvZWFybHkvMjAxNy8wOC8wMi9ibWpzcGNhcmUtMjAxNy0wMDEzMTc8L3VybD48L3JlbGF0ZWQt
dXJscz48L3VybHM+PHJlbW90ZS1kYXRhYmFzZS1wcm92aWRlcj5FLVBDU0FHPC9yZW1vdGUtZGF0
YWJhc2UtcHJvdmlkZXI+PC9yZWNvcmQ+PC9DaXRlPjxDaXRlPjxSZWNOdW0+MTY1OTk8L1JlY051
bT48cmVjb3JkPjxyZWMtbnVtYmVyPjE2NTk5PC9yZWMtbnVtYmVyPjxmb3JlaWduLWtleXM+PGtl
eSBhcHA9IkVOIiBkYi1pZD0iZWRhOTllc3I5YXJwNTJlMjB2MnBmdHo0cnA1czl4MGV2ZWY1IiB0
aW1lc3RhbXA9IjE1NTQzNzEyOTkiPjE2NTk5PC9rZXk+PGtleSBhcHA9IkVOV2ViIiBkYi1pZD0i
Ij4wPC9rZXk+PC9mb3JlaWduLWtleXM+PHJlZi10eXBlIG5hbWU9IkpvdXJuYWwgQXJ0aWNsZSI+
MTc8L3JlZi10eXBlPjxjb250cmlidXRvcnM+PGF1dGhvcnM+PGF1dGhvcj5SaWNoYXJkc29uLCBB
bGlzb248L2F1dGhvcj48YXV0aG9yPlNpdHppYSwgSm9objwvYXV0aG9yPjxhdXRob3I+Q290dGVy
ZWxsLCBQaGlsPC9hdXRob3I+PC9hdXRob3JzPjwvY29udHJpYnV0b3JzPjx0aXRsZXM+PHRpdGxl
PuKAmFdvcmtpbmcgdGhlIHN5c3RlbeKAmS4gQWNoaWV2aW5nIGNoYW5nZSB0aHJvdWdoIHBhcnRu
ZXJzaGlwIHdvcmtpbmc6IGFuIGV2YWx1YXRpb24gb2YgY2FuY2VyIHBhcnRuZXJzaGlwIGdyb3Vw
czwvdGl0bGU+PHNlY29uZGFyeS10aXRsZT5IZWFsdGggRXhwZWN0YXRpb25zPC9zZWNvbmRhcnkt
dGl0bGU+PC90aXRsZXM+PHBlcmlvZGljYWw+PGZ1bGwtdGl0bGU+SGVhbHRoIEV4cGVjdGF0aW9u
czwvZnVsbC10aXRsZT48YWJici0xPkhlYWx0aCBFeHBlY3Q8L2FiYnItMT48L3BlcmlvZGljYWw+
PHBhZ2VzPjIxMC0yMjA8L3BhZ2VzPjx2b2x1bWU+ODwvdm9sdW1lPjxudW1iZXI+MzwvbnVtYmVy
PjxyZXByaW50LWVkaXRpb24+aW4gZmlsZTwvcmVwcmludC1lZGl0aW9uPjxkYXRlcz48eWVhcj4y
MDA1PC95ZWFyPjwvZGF0ZXM+PGlzYm4+MTM2OS03NjI1PC9pc2JuPjx1cmxzPjxyZWxhdGVkLXVy
bHM+PHVybD5odHRwOi8vb25saW5lbGlicmFyeS53aWxleS5jb20vZG9pLzEwLjExMTEvai4xMzY5
LTc2MjUuMjAwNS4wMDMzMi54L2Z1bGw8L3VybD48L3JlbGF0ZWQtdXJscz48L3VybHM+PHJlbW90
ZS1kYXRhYmFzZS1wcm92aWRlcj5SZWZjaGVjazwvcmVtb3RlLWRhdGFiYXNlLXByb3ZpZGVyPjwv
cmVjb3JkPjwvQ2l0ZT48Q2l0ZT48UmVjTnVtPjM1PC9SZWNOdW0+PHJlY29yZD48cmVjLW51bWJl
cj4zNTwvcmVjLW51bWJlcj48Zm9yZWlnbi1rZXlzPjxrZXkgYXBwPSJFTiIgZGItaWQ9ImVkYTk5
ZXNyOWFycDUyZTIwdjJwZnR6NHJwNXM5eDBldmVmNSIgdGltZXN0YW1wPSIxNDY2MDc4OTE0Ij4z
NTwva2V5PjwvZm9yZWlnbi1rZXlzPjxyZWYtdHlwZSBuYW1lPSJKb3VybmFsIEFydGljbGUiPjE3
PC9yZWYtdHlwZT48Y29udHJpYnV0b3JzPjxhdXRob3JzPjxhdXRob3I+Q29sbGlucywgSy48L2F1
dGhvcj48YXV0aG9yPkJvb3RlLCBKLjwvYXV0aG9yPjxhdXRob3I+QXJkcm9uLCBELjwvYXV0aG9y
PjxhdXRob3I+R2F0aCwgSi48L2F1dGhvcj48YXV0aG9yPkdyZWVuLCBULjwvYXV0aG9yPjxhdXRo
b3I+QWhtZWR6YWksIFMuSC48L2F1dGhvcj48L2F1dGhvcnM+PC9jb250cmlidXRvcnM+PHRpdGxl
cz48dGl0bGU+TWFraW5nIHBhdGllbnQgYW5kIHB1YmxpYyBpbnZvbHZlbWVudCBpbiBjYW5jZXIg
YW5kIHBhbGxpYXRpdmUgcmVzZWFyY2ggYSByZWFsaXR5OiBhY2FkZW1pYyBzdXBwb3J0IGlzIHZp
dGFsIGZvciBzdWNjZXNzPC90aXRsZT48c2Vjb25kYXJ5LXRpdGxlPkJNSiBTdXBwb3J0IFBhbGxp
YXQgQ2FyZTwvc2Vjb25kYXJ5LXRpdGxlPjwvdGl0bGVzPjxwZXJpb2RpY2FsPjxmdWxsLXRpdGxl
PkJNSiBTdXBwb3J0aXZlICZhbXA7IFBhbGxpYXRpdmUgQ2FyZTwvZnVsbC10aXRsZT48YWJici0x
PkJNSiBTdXBwb3J0IFBhbGxpYXQgQ2FyZTwvYWJici0xPjwvcGVyaW9kaWNhbD48cGFnZXM+MjAz
LTIwNjwvcGFnZXM+PHZvbHVtZT41PC92b2x1bWU+PG51bWJlcj4yPC9udW1iZXI+PHJlcHJpbnQt
ZWRpdGlvbj5pbiBmaWxlPC9yZXByaW50LWVkaXRpb24+PGtleXdvcmRzPjxrZXl3b3JkPmNhbmNl
cjwva2V5d29yZD48a2V5d29yZD5pbnZvbHZlbWVudDwva2V5d29yZD48a2V5d29yZD5QYXRpZW50
PC9rZXl3b3JkPjxrZXl3b3JkPlJlc2VhcmNoPC9rZXl3b3JkPjxrZXl3b3JkPlN1cHBvcnQ8L2tl
eXdvcmQ+PC9rZXl3b3Jkcz48ZGF0ZXM+PHllYXI+MjAxNDwveWVhcj48cHViLWRhdGVzPjxkYXRl
PjIwMTQ8L2RhdGU+PC9wdWItZGF0ZXM+PC9kYXRlcz48aXNibj4yMDQ1LTQzNVg8L2lzYm4+PGxh
YmVsPjgxOEc8L2xhYmVsPjx1cmxzPjxyZWxhdGVkLXVybHM+PHVybD5odHRwczovL3NwY2FyZS5i
bWouY29tL2NvbnRlbnQvNS8yLzIwMzwvdXJsPjwvcmVsYXRlZC11cmxzPjwvdXJscz48cmVtb3Rl
LWRhdGFiYXNlLXByb3ZpZGVyPklOViwgTUVELCBDSU5BSEwsIFdPUzwvcmVtb3RlLWRhdGFiYXNl
LXByb3ZpZGVyPjwvcmVjb3JkPjwv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3MDwvUmVjTnVtPjxEaXNwbGF5VGV4dD4oUmljaGFy
ZHNvbiBldCBhbC4gMjAwNTsgQ29sbGlucyBldCBhbC4gMjAxNDsgQ2Fzd2VsbCBldCBhbC4gMjAx
Nyk8L0Rpc3BsYXlUZXh0PjxyZWNvcmQ+PHJlYy1udW1iZXI+MTU3NzA8L3JlYy1udW1iZXI+PGZv
cmVpZ24ta2V5cz48a2V5IGFwcD0iRU4iIGRiLWlkPSJlZGE5OWVzcjlhcnA1MmUyMHYycGZ0ejRy
cDVzOXgwZXZlZjUiIHRpbWVzdGFtcD0iMTU1NDM3MTI5OSI+MTU3NzA8L2tleT48a2V5IGFwcD0i
RU5XZWIiIGRiLWlkPSIiPjA8L2tleT48L2ZvcmVpZ24ta2V5cz48cmVmLXR5cGUgbmFtZT0iSm91
cm5hbCBBcnRpY2xlIj4xNzwvcmVmLXR5cGU+PGNvbnRyaWJ1dG9ycz48YXV0aG9ycz48YXV0aG9y
PkNhc3dlbGwsIEdsZW55czwvYXV0aG9yPjxhdXRob3I+SGFyZHksIEJldGg8L2F1dGhvcj48YXV0
aG9yPkV3aW5nLCBHYWlsPC9hdXRob3I+PGF1dGhvcj5LZW5uZWR5LCBTaGVpbGE8L2F1dGhvcj48
YXV0aG9yPlNleW1vdXIsIEphbmU8L2F1dGhvcj48L2F1dGhvcnM+PC9jb250cmlidXRvcnM+PHRp
dGxlcz48dGl0bGU+U3VwcG9ydGluZyBmYW1pbHkgY2FyZXJzIGluIGhvbWUtYmFzZWQgZW5kLW9m
LWxpZmUgY2FyZTogdXNpbmcgcGFydGljaXBhdG9yeSBhY3Rpb24gcmVzZWFyY2ggdG8gZGV2ZWxv
cCBhIHRyYWluaW5nIHByb2dyYW1tZSBmb3Igc3VwcG9ydCB3b3JrZXJzIGFuZCB2b2x1bnRlZXJz
PC90aXRsZT48c2Vjb25kYXJ5LXRpdGxlPkJNSiBTdXBwb3J0aXZlICZhbXA7IFBhbGxpYXRpdmUg
Q2FyZTwvc2Vjb25kYXJ5LXRpdGxlPjwvdGl0bGVzPjxwZXJpb2RpY2FsPjxmdWxsLXRpdGxlPkJN
SiBTdXBwb3J0aXZlICZhbXA7IFBhbGxpYXRpdmUgQ2FyZTwvZnVsbC10aXRsZT48YWJici0xPkJN
SiBTdXBwb3J0IFBhbGxpYXQgQ2FyZTwvYWJici0xPjwvcGVyaW9kaWNhbD48cGFnZXM+MS03PC9w
YWdlcz48dm9sdW1lPjA8L3ZvbHVtZT48cmVwcmludC1lZGl0aW9uPmluIGZpbGU8L3JlcHJpbnQt
ZWRpdGlvbj48ZGF0ZXM+PHllYXI+MjAxNzwveWVhcj48L2RhdGVzPjxpc2JuPjIwNDUtNDM1WDwv
aXNibj48dXJscz48cmVsYXRlZC11cmxzPjx1cmw+aHR0cDovL3NwY2FyZS5ibWouY29tL2NvbnRl
bnQvZWFybHkvMjAxNy8wOC8wMi9ibWpzcGNhcmUtMjAxNy0wMDEzMTc8L3VybD48L3JlbGF0ZWQt
dXJscz48L3VybHM+PHJlbW90ZS1kYXRhYmFzZS1wcm92aWRlcj5FLVBDU0FHPC9yZW1vdGUtZGF0
YWJhc2UtcHJvdmlkZXI+PC9yZWNvcmQ+PC9DaXRlPjxDaXRlPjxSZWNOdW0+MTY1OTk8L1JlY051
bT48cmVjb3JkPjxyZWMtbnVtYmVyPjE2NTk5PC9yZWMtbnVtYmVyPjxmb3JlaWduLWtleXM+PGtl
eSBhcHA9IkVOIiBkYi1pZD0iZWRhOTllc3I5YXJwNTJlMjB2MnBmdHo0cnA1czl4MGV2ZWY1IiB0
aW1lc3RhbXA9IjE1NTQzNzEyOTkiPjE2NTk5PC9rZXk+PGtleSBhcHA9IkVOV2ViIiBkYi1pZD0i
Ij4wPC9rZXk+PC9mb3JlaWduLWtleXM+PHJlZi10eXBlIG5hbWU9IkpvdXJuYWwgQXJ0aWNsZSI+
MTc8L3JlZi10eXBlPjxjb250cmlidXRvcnM+PGF1dGhvcnM+PGF1dGhvcj5SaWNoYXJkc29uLCBB
bGlzb248L2F1dGhvcj48YXV0aG9yPlNpdHppYSwgSm9objwvYXV0aG9yPjxhdXRob3I+Q290dGVy
ZWxsLCBQaGlsPC9hdXRob3I+PC9hdXRob3JzPjwvY29udHJpYnV0b3JzPjx0aXRsZXM+PHRpdGxl
PuKAmFdvcmtpbmcgdGhlIHN5c3RlbeKAmS4gQWNoaWV2aW5nIGNoYW5nZSB0aHJvdWdoIHBhcnRu
ZXJzaGlwIHdvcmtpbmc6IGFuIGV2YWx1YXRpb24gb2YgY2FuY2VyIHBhcnRuZXJzaGlwIGdyb3Vw
czwvdGl0bGU+PHNlY29uZGFyeS10aXRsZT5IZWFsdGggRXhwZWN0YXRpb25zPC9zZWNvbmRhcnkt
dGl0bGU+PC90aXRsZXM+PHBlcmlvZGljYWw+PGZ1bGwtdGl0bGU+SGVhbHRoIEV4cGVjdGF0aW9u
czwvZnVsbC10aXRsZT48YWJici0xPkhlYWx0aCBFeHBlY3Q8L2FiYnItMT48L3BlcmlvZGljYWw+
PHBhZ2VzPjIxMC0yMjA8L3BhZ2VzPjx2b2x1bWU+ODwvdm9sdW1lPjxudW1iZXI+MzwvbnVtYmVy
PjxyZXByaW50LWVkaXRpb24+aW4gZmlsZTwvcmVwcmludC1lZGl0aW9uPjxkYXRlcz48eWVhcj4y
MDA1PC95ZWFyPjwvZGF0ZXM+PGlzYm4+MTM2OS03NjI1PC9pc2JuPjx1cmxzPjxyZWxhdGVkLXVy
bHM+PHVybD5odHRwOi8vb25saW5lbGlicmFyeS53aWxleS5jb20vZG9pLzEwLjExMTEvai4xMzY5
LTc2MjUuMjAwNS4wMDMzMi54L2Z1bGw8L3VybD48L3JlbGF0ZWQtdXJscz48L3VybHM+PHJlbW90
ZS1kYXRhYmFzZS1wcm92aWRlcj5SZWZjaGVjazwvcmVtb3RlLWRhdGFiYXNlLXByb3ZpZGVyPjwv
cmVjb3JkPjwvQ2l0ZT48Q2l0ZT48UmVjTnVtPjM1PC9SZWNOdW0+PHJlY29yZD48cmVjLW51bWJl
cj4zNTwvcmVjLW51bWJlcj48Zm9yZWlnbi1rZXlzPjxrZXkgYXBwPSJFTiIgZGItaWQ9ImVkYTk5
ZXNyOWFycDUyZTIwdjJwZnR6NHJwNXM5eDBldmVmNSIgdGltZXN0YW1wPSIxNDY2MDc4OTE0Ij4z
NTwva2V5PjwvZm9yZWlnbi1rZXlzPjxyZWYtdHlwZSBuYW1lPSJKb3VybmFsIEFydGljbGUiPjE3
PC9yZWYtdHlwZT48Y29udHJpYnV0b3JzPjxhdXRob3JzPjxhdXRob3I+Q29sbGlucywgSy48L2F1
dGhvcj48YXV0aG9yPkJvb3RlLCBKLjwvYXV0aG9yPjxhdXRob3I+QXJkcm9uLCBELjwvYXV0aG9y
PjxhdXRob3I+R2F0aCwgSi48L2F1dGhvcj48YXV0aG9yPkdyZWVuLCBULjwvYXV0aG9yPjxhdXRo
b3I+QWhtZWR6YWksIFMuSC48L2F1dGhvcj48L2F1dGhvcnM+PC9jb250cmlidXRvcnM+PHRpdGxl
cz48dGl0bGU+TWFraW5nIHBhdGllbnQgYW5kIHB1YmxpYyBpbnZvbHZlbWVudCBpbiBjYW5jZXIg
YW5kIHBhbGxpYXRpdmUgcmVzZWFyY2ggYSByZWFsaXR5OiBhY2FkZW1pYyBzdXBwb3J0IGlzIHZp
dGFsIGZvciBzdWNjZXNzPC90aXRsZT48c2Vjb25kYXJ5LXRpdGxlPkJNSiBTdXBwb3J0IFBhbGxp
YXQgQ2FyZTwvc2Vjb25kYXJ5LXRpdGxlPjwvdGl0bGVzPjxwZXJpb2RpY2FsPjxmdWxsLXRpdGxl
PkJNSiBTdXBwb3J0aXZlICZhbXA7IFBhbGxpYXRpdmUgQ2FyZTwvZnVsbC10aXRsZT48YWJici0x
PkJNSiBTdXBwb3J0IFBhbGxpYXQgQ2FyZTwvYWJici0xPjwvcGVyaW9kaWNhbD48cGFnZXM+MjAz
LTIwNjwvcGFnZXM+PHZvbHVtZT41PC92b2x1bWU+PG51bWJlcj4yPC9udW1iZXI+PHJlcHJpbnQt
ZWRpdGlvbj5pbiBmaWxlPC9yZXByaW50LWVkaXRpb24+PGtleXdvcmRzPjxrZXl3b3JkPmNhbmNl
cjwva2V5d29yZD48a2V5d29yZD5pbnZvbHZlbWVudDwva2V5d29yZD48a2V5d29yZD5QYXRpZW50
PC9rZXl3b3JkPjxrZXl3b3JkPlJlc2VhcmNoPC9rZXl3b3JkPjxrZXl3b3JkPlN1cHBvcnQ8L2tl
eXdvcmQ+PC9rZXl3b3Jkcz48ZGF0ZXM+PHllYXI+MjAxNDwveWVhcj48cHViLWRhdGVzPjxkYXRl
PjIwMTQ8L2RhdGU+PC9wdWItZGF0ZXM+PC9kYXRlcz48aXNibj4yMDQ1LTQzNVg8L2lzYm4+PGxh
YmVsPjgxOEc8L2xhYmVsPjx1cmxzPjxyZWxhdGVkLXVybHM+PHVybD5odHRwczovL3NwY2FyZS5i
bWouY29tL2NvbnRlbnQvNS8yLzIwMzwvdXJsPjwvcmVsYXRlZC11cmxzPjwvdXJscz48cmVtb3Rl
LWRhdGFiYXNlLXByb3ZpZGVyPklOViwgTUVELCBDSU5BSEwsIFdPUzwvcmVtb3RlLWRhdGFiYXNl
LXByb3ZpZGVyPjwvcmVjb3JkPjwv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Richardson et al. 2005; Collins et al. 2014; Caswell et al. 201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 evaluations, clinicians reported more positive views about incorporating involvement into their roles and were excited about possible involvement opportunities that the evaluation had opened up. Involvement had previously been mainly small-scale but was now more sophisticated, focussing on larger service development issues that hadn’t previously been done </w:t>
      </w:r>
      <w:r w:rsidR="00C445FA">
        <w:rPr>
          <w:rFonts w:ascii="Calibri" w:eastAsia="Times New Roman" w:hAnsi="Calibri" w:cs="Calibri"/>
          <w:sz w:val="24"/>
          <w:szCs w:val="24"/>
          <w:lang w:eastAsia="en-GB"/>
        </w:rPr>
        <w:fldChar w:fldCharType="begin">
          <w:fldData xml:space="preserve">PEVuZE5vdGU+PENpdGU+PFJlY051bT4xNjY1NTwvUmVjTnVtPjxEaXNwbGF5VGV4dD4oRm9yYmF0
IGV0IGFsLiAyMDA3OyBLbmlnaHRpbmcgZXQgYWwuIDIwMDc7IE1jSWxmYXRyaWNrIGV0IGFsLiAy
MDE1KTwvRGlzcGxheVRleHQ+PHJlY29yZD48cmVjLW51bWJlcj4xNjY1NTwvcmVjLW51bWJlcj48
Zm9yZWlnbi1rZXlzPjxrZXkgYXBwPSJFTiIgZGItaWQ9ImVkYTk5ZXNyOWFycDUyZTIwdjJwZnR6
NHJwNXM5eDBldmVmNSIgdGltZXN0YW1wPSIxNTU0MzcxMjk5Ij4xNjY1NTwva2V5PjxrZXkgYXBw
PSJFTldlYiIgZGItaWQ9IiI+MDwva2V5PjwvZm9yZWlnbi1rZXlzPjxyZWYtdHlwZSBuYW1lPSJS
ZXBvcnQiPjI3PC9yZWYtdHlwZT48Y29udHJpYnV0b3JzPjxhdXRob3JzPjxhdXRob3I+S25pZ2h0
aW5nLCBLYXRoZXJpbmU8L2F1dGhvcj48YXV0aG9yPkZvcmJhdCwgTGl6PC9hdXRob3I+PGF1dGhv
cj5DYXlsZXNzLCBTYW5kaTwvYXV0aG9yPjxhdXRob3I+S2Vhcm5leSwgTm9yYTwvYXV0aG9yPjwv
YXV0aG9ycz48L2NvbnRyaWJ1dG9ycz48dGl0bGVzPjx0aXRsZT5FbmFibGluZyBDaGFuZ2U6IFBh
dGllbnQgRXhwZXJpZW5jZSBhcyBhIERyaXZlciBmb3IgU2VydmljZSBJbXByb3ZlbWVudC4gRmlu
YWwgUmVwb3J0PC90aXRsZT48L3RpdGxlcz48cmVwcmludC1lZGl0aW9uPmluIGZpbGU8L3JlcHJp
bnQtZWRpdGlvbj48ZGF0ZXM+PHllYXI+MjAwNzwveWVhcj48L2RhdGVzPjxwdWItbG9jYXRpb24+
U2NvdGxhbmQ8L3B1Yi1sb2NhdGlvbj48cHVibGlzaGVyPkNhbmNlciBDYXJlIFJlc2VhcmNoIENl
bnRyZSwgVW5pdmVyc2l0eSBvZiBTdGlybGluZzwvcHVibGlzaGVyPjx1cmxzPjxyZWxhdGVkLXVy
bHM+PHVybD5odHRwOi8vZHNwYWNlLnN0aXIuYWMudWsvaGFuZGxlLzE4OTMvMzYxMCMuV2kxSzJE
ZHBGUFk8L3VybD48dXJsPmh0dHA6Ly9kc3BhY2Uuc3Rpci5hYy51ay9iaXRzdHJlYW0vMTg5My8z
NjEwLzEvRW5hYmxpbmclMjBDaGFuZ2UlMjBQYXRpZW50JTIwRXhwZXJpZW5jZSUyMGFzJTIwYSUy
MERyaXZlciUyMGZvciUyMFNlcnZpY2UlMjBJbXByb3ZlbWVudCUyMCgyMDA3KS5wZGY8L3VybD48
L3JlbGF0ZWQtdXJscz48L3VybHM+PHJlbW90ZS1kYXRhYmFzZS1wcm92aWRlcj5BdXRob3I8L3Jl
bW90ZS1kYXRhYmFzZS1wcm92aWRlcj48L3JlY29yZD48L0NpdGU+PENpdGU+PFJlY051bT4xNjU2
ODwvUmVjTnVtPjxyZWNvcmQ+PHJlYy1udW1iZXI+MTY1Njg8L3JlYy1udW1iZXI+PGZvcmVpZ24t
a2V5cz48a2V5IGFwcD0iRU4iIGRiLWlkPSJlZGE5OWVzcjlhcnA1MmUyMHYycGZ0ejRycDVzOXgw
ZXZlZjUiIHRpbWVzdGFtcD0iMTU1NDM3MTI5OSI+MTY1Njg8L2tleT48a2V5IGFwcD0iRU5XZWIi
IGRiLWlkPSIiPjA8L2tleT48L2ZvcmVpZ24ta2V5cz48cmVmLXR5cGUgbmFtZT0iUmVwb3J0Ij4y
NzwvcmVmLXR5cGU+PGNvbnRyaWJ1dG9ycz48YXV0aG9ycz48YXV0aG9yPkZvcmJhdCwgTGl6PC9h
dXRob3I+PGF1dGhvcj5LbmlnaHRpbmcsIEthdGhlcmluZTwvYXV0aG9yPjxhdXRob3I+TWFjRG9u
YWxkLCBDaGFybG90dGU8L2F1dGhvcj48YXV0aG9yPldpbHNvbiwgTWljaGFlbDwvYXV0aG9yPjxh
dXRob3I+SHViYmFyZCwgR2lsbDwvYXV0aG9yPjxhdXRob3I+S2Vhcm5leSwgTm9yYTwvYXV0aG9y
PjwvYXV0aG9ycz48L2NvbnRyaWJ1dG9ycz48dGl0bGVzPjx0aXRsZT5FdmlkZW5jZSBvZiBpbXBh
Y3Qgb2YgdGhlIGNhbmNlciBjYXJlIHJlc2VhcmNoIGNlbnRyZSZhcG9zO3MgRGV2ZWxvcGluZyBD
YW5jZXIgU2VydmljZXM6IFBhdGllbnQgYW5kIENhcmVyIEV4cGVyaWVuY2VzIFByb2dyYW1tZS4g
RmluYWwgUmVwb3J0PC90aXRsZT48L3RpdGxlcz48cmVwcmludC1lZGl0aW9uPmluIGZpbGU8L3Jl
cHJpbnQtZWRpdGlvbj48ZGF0ZXM+PHllYXI+MjAwNzwveWVhcj48L2RhdGVzPjxwdWItbG9jYXRp
b24+U2NvdGxhbmQ8L3B1Yi1sb2NhdGlvbj48cHVibGlzaGVyPkNhbmNlciBDYXJlIFJlc2VhcmNo
IENlbnRyZSwgVW5pdmVyc2l0eSBvZiBTdGlybGluZzwvcHVibGlzaGVyPjx1cmxzPjxyZWxhdGVk
LXVybHM+PHVybD5odHRwOi8vZHNwYWNlLnN0aXIuYWMudWsvYml0c3RyZWFtLzE4OTMvMzYyMS8x
L0V2aWRlbmNlJTIwb2YlMjBJbXBhY3QlMjBvZiUyMHRoZSUyMENhbmNlciUyMENhcmUlMjBSZXNl
YXJjaCUyMENlbnRyZXMlMjBEZXZlbG9waW5nJTIwQ2FuY2VyJTIwU2VydmljZXMlMjBQYXRpZW50
JTIwYW5kJTIwQ2FyZXIlMjBFeHBlcmllbmNlcyUyMFByb2dyYW1tZSUyMCgyMDA3KS5wZGY8L3Vy
bD48L3JlbGF0ZWQtdXJscz48L3VybHM+PHJlbW90ZS1kYXRhYmFzZS1wcm92aWRlcj5BdXRob3I8
L3JlbW90ZS1kYXRhYmFzZS1wcm92aWRlcj48L3JlY29yZD48L0NpdGU+PENpdGU+PFJlY051bT4x
NTcyMDwvUmVjTnVtPjxyZWNvcmQ+PHJlYy1udW1iZXI+MTU3MjA8L3JlYy1udW1iZXI+PGZvcmVp
Z24ta2V5cz48a2V5IGFwcD0iRU4iIGRiLWlkPSJlZGE5OWVzcjlhcnA1MmUyMHYycGZ0ejRycDVz
OXgwZXZlZjUiIHRpbWVzdGFtcD0iMTU1NDM3MTI5OSI+MTU3MjA8L2tleT48a2V5IGFwcD0iRU5X
ZWIiIGRiLWlkPSIiPjA8L2tleT48L2ZvcmVpZ24ta2V5cz48cmVmLXR5cGUgbmFtZT0iUmVwb3J0
Ij4yNzwvcmVmLXR5cGU+PGNvbnRyaWJ1dG9ycz48YXV0aG9ycz48YXV0aG9yPk1jSWxmYXRyaWNr
LCBTLjwvYXV0aG9yPjxhdXRob3I+SGFzc29uLCBGLjwvYXV0aG9yPjxhdXRob3I+SGFubmEtVHJh
aW5vciwgTC48L2F1dGhvcj48YXV0aG9yPkJyb2dhbiwgUC48L2F1dGhvcj48L2F1dGhvcnM+PC9j
b250cmlidXRvcnM+PHRpdGxlcz48dGl0bGU+RXZhbHVhdGlvbiByZXBvcnQgZm9yIEFsbCBJcmVs
YW5kIEluc3RpdHV0ZSBvZiBIb3NwaWNlICZhbXA7IFBhbGxpYXRpdmUgQ2FyZSAmYXBvcztWb2lj
ZXMgNCBDYXJlJmFwb3M7IEluaXRpYXRpdmUuPC90aXRsZT48L3RpdGxlcz48cmVwcmludC1lZGl0
aW9uPmluIGZpbGU8L3JlcHJpbnQtZWRpdGlvbj48ZGF0ZXM+PHllYXI+MjAxNTwveWVhcj48L2Rh
dGVzPjxwdWItbG9jYXRpb24+RHVibGluLCBJcmVsYW5kPC9wdWItbG9jYXRpb24+PHB1Ymxpc2hl
cj5BbGwgSXJlbGFuZCBJbnN0aXR1dGUgb2YgSG9zcGljZSAmYW1wOyBQYWxsaWF0aXZlIENhcmU8
L3B1Ymxpc2hlcj48dXJscz48cmVsYXRlZC11cmxzPjx1cmw+aHR0cDovL2FpaWhwYy5vcmcvcG9s
aWN5LXByYWN0aWNlL3ZvaWNlczRjYXJlL2V2YWx1YXRpb24vPC91cmw+PC9yZWxhdGVkLXVybHM+
PC91cmxzPjxyZW1vdGUtZGF0YWJhc2UtcHJvdmlkZXI+QUlJSFBDPC9yZW1vdGUtZGF0YWJhc2Ut
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Rm9yYmF0
IGV0IGFsLiAyMDA3OyBLbmlnaHRpbmcgZXQgYWwuIDIwMDc7IE1jSWxmYXRyaWNrIGV0IGFsLiAy
MDE1KTwvRGlzcGxheVRleHQ+PHJlY29yZD48cmVjLW51bWJlcj4xNjY1NTwvcmVjLW51bWJlcj48
Zm9yZWlnbi1rZXlzPjxrZXkgYXBwPSJFTiIgZGItaWQ9ImVkYTk5ZXNyOWFycDUyZTIwdjJwZnR6
NHJwNXM5eDBldmVmNSIgdGltZXN0YW1wPSIxNTU0MzcxMjk5Ij4xNjY1NTwva2V5PjxrZXkgYXBw
PSJFTldlYiIgZGItaWQ9IiI+MDwva2V5PjwvZm9yZWlnbi1rZXlzPjxyZWYtdHlwZSBuYW1lPSJS
ZXBvcnQiPjI3PC9yZWYtdHlwZT48Y29udHJpYnV0b3JzPjxhdXRob3JzPjxhdXRob3I+S25pZ2h0
aW5nLCBLYXRoZXJpbmU8L2F1dGhvcj48YXV0aG9yPkZvcmJhdCwgTGl6PC9hdXRob3I+PGF1dGhv
cj5DYXlsZXNzLCBTYW5kaTwvYXV0aG9yPjxhdXRob3I+S2Vhcm5leSwgTm9yYTwvYXV0aG9yPjwv
YXV0aG9ycz48L2NvbnRyaWJ1dG9ycz48dGl0bGVzPjx0aXRsZT5FbmFibGluZyBDaGFuZ2U6IFBh
dGllbnQgRXhwZXJpZW5jZSBhcyBhIERyaXZlciBmb3IgU2VydmljZSBJbXByb3ZlbWVudC4gRmlu
YWwgUmVwb3J0PC90aXRsZT48L3RpdGxlcz48cmVwcmludC1lZGl0aW9uPmluIGZpbGU8L3JlcHJp
bnQtZWRpdGlvbj48ZGF0ZXM+PHllYXI+MjAwNzwveWVhcj48L2RhdGVzPjxwdWItbG9jYXRpb24+
U2NvdGxhbmQ8L3B1Yi1sb2NhdGlvbj48cHVibGlzaGVyPkNhbmNlciBDYXJlIFJlc2VhcmNoIENl
bnRyZSwgVW5pdmVyc2l0eSBvZiBTdGlybGluZzwvcHVibGlzaGVyPjx1cmxzPjxyZWxhdGVkLXVy
bHM+PHVybD5odHRwOi8vZHNwYWNlLnN0aXIuYWMudWsvaGFuZGxlLzE4OTMvMzYxMCMuV2kxSzJE
ZHBGUFk8L3VybD48dXJsPmh0dHA6Ly9kc3BhY2Uuc3Rpci5hYy51ay9iaXRzdHJlYW0vMTg5My8z
NjEwLzEvRW5hYmxpbmclMjBDaGFuZ2UlMjBQYXRpZW50JTIwRXhwZXJpZW5jZSUyMGFzJTIwYSUy
MERyaXZlciUyMGZvciUyMFNlcnZpY2UlMjBJbXByb3ZlbWVudCUyMCgyMDA3KS5wZGY8L3VybD48
L3JlbGF0ZWQtdXJscz48L3VybHM+PHJlbW90ZS1kYXRhYmFzZS1wcm92aWRlcj5BdXRob3I8L3Jl
bW90ZS1kYXRhYmFzZS1wcm92aWRlcj48L3JlY29yZD48L0NpdGU+PENpdGU+PFJlY051bT4xNjU2
ODwvUmVjTnVtPjxyZWNvcmQ+PHJlYy1udW1iZXI+MTY1Njg8L3JlYy1udW1iZXI+PGZvcmVpZ24t
a2V5cz48a2V5IGFwcD0iRU4iIGRiLWlkPSJlZGE5OWVzcjlhcnA1MmUyMHYycGZ0ejRycDVzOXgw
ZXZlZjUiIHRpbWVzdGFtcD0iMTU1NDM3MTI5OSI+MTY1Njg8L2tleT48a2V5IGFwcD0iRU5XZWIi
IGRiLWlkPSIiPjA8L2tleT48L2ZvcmVpZ24ta2V5cz48cmVmLXR5cGUgbmFtZT0iUmVwb3J0Ij4y
NzwvcmVmLXR5cGU+PGNvbnRyaWJ1dG9ycz48YXV0aG9ycz48YXV0aG9yPkZvcmJhdCwgTGl6PC9h
dXRob3I+PGF1dGhvcj5LbmlnaHRpbmcsIEthdGhlcmluZTwvYXV0aG9yPjxhdXRob3I+TWFjRG9u
YWxkLCBDaGFybG90dGU8L2F1dGhvcj48YXV0aG9yPldpbHNvbiwgTWljaGFlbDwvYXV0aG9yPjxh
dXRob3I+SHViYmFyZCwgR2lsbDwvYXV0aG9yPjxhdXRob3I+S2Vhcm5leSwgTm9yYTwvYXV0aG9y
PjwvYXV0aG9ycz48L2NvbnRyaWJ1dG9ycz48dGl0bGVzPjx0aXRsZT5FdmlkZW5jZSBvZiBpbXBh
Y3Qgb2YgdGhlIGNhbmNlciBjYXJlIHJlc2VhcmNoIGNlbnRyZSZhcG9zO3MgRGV2ZWxvcGluZyBD
YW5jZXIgU2VydmljZXM6IFBhdGllbnQgYW5kIENhcmVyIEV4cGVyaWVuY2VzIFByb2dyYW1tZS4g
RmluYWwgUmVwb3J0PC90aXRsZT48L3RpdGxlcz48cmVwcmludC1lZGl0aW9uPmluIGZpbGU8L3Jl
cHJpbnQtZWRpdGlvbj48ZGF0ZXM+PHllYXI+MjAwNzwveWVhcj48L2RhdGVzPjxwdWItbG9jYXRp
b24+U2NvdGxhbmQ8L3B1Yi1sb2NhdGlvbj48cHVibGlzaGVyPkNhbmNlciBDYXJlIFJlc2VhcmNo
IENlbnRyZSwgVW5pdmVyc2l0eSBvZiBTdGlybGluZzwvcHVibGlzaGVyPjx1cmxzPjxyZWxhdGVk
LXVybHM+PHVybD5odHRwOi8vZHNwYWNlLnN0aXIuYWMudWsvYml0c3RyZWFtLzE4OTMvMzYyMS8x
L0V2aWRlbmNlJTIwb2YlMjBJbXBhY3QlMjBvZiUyMHRoZSUyMENhbmNlciUyMENhcmUlMjBSZXNl
YXJjaCUyMENlbnRyZXMlMjBEZXZlbG9waW5nJTIwQ2FuY2VyJTIwU2VydmljZXMlMjBQYXRpZW50
JTIwYW5kJTIwQ2FyZXIlMjBFeHBlcmllbmNlcyUyMFByb2dyYW1tZSUyMCgyMDA3KS5wZGY8L3Vy
bD48L3JlbGF0ZWQtdXJscz48L3VybHM+PHJlbW90ZS1kYXRhYmFzZS1wcm92aWRlcj5BdXRob3I8
L3JlbW90ZS1kYXRhYmFzZS1wcm92aWRlcj48L3JlY29yZD48L0NpdGU+PENpdGU+PFJlY051bT4x
NTcyMDwvUmVjTnVtPjxyZWNvcmQ+PHJlYy1udW1iZXI+MTU3MjA8L3JlYy1udW1iZXI+PGZvcmVp
Z24ta2V5cz48a2V5IGFwcD0iRU4iIGRiLWlkPSJlZGE5OWVzcjlhcnA1MmUyMHYycGZ0ejRycDVz
OXgwZXZlZjUiIHRpbWVzdGFtcD0iMTU1NDM3MTI5OSI+MTU3MjA8L2tleT48a2V5IGFwcD0iRU5X
ZWIiIGRiLWlkPSIiPjA8L2tleT48L2ZvcmVpZ24ta2V5cz48cmVmLXR5cGUgbmFtZT0iUmVwb3J0
Ij4yNzwvcmVmLXR5cGU+PGNvbnRyaWJ1dG9ycz48YXV0aG9ycz48YXV0aG9yPk1jSWxmYXRyaWNr
LCBTLjwvYXV0aG9yPjxhdXRob3I+SGFzc29uLCBGLjwvYXV0aG9yPjxhdXRob3I+SGFubmEtVHJh
aW5vciwgTC48L2F1dGhvcj48YXV0aG9yPkJyb2dhbiwgUC48L2F1dGhvcj48L2F1dGhvcnM+PC9j
b250cmlidXRvcnM+PHRpdGxlcz48dGl0bGU+RXZhbHVhdGlvbiByZXBvcnQgZm9yIEFsbCBJcmVs
YW5kIEluc3RpdHV0ZSBvZiBIb3NwaWNlICZhbXA7IFBhbGxpYXRpdmUgQ2FyZSAmYXBvcztWb2lj
ZXMgNCBDYXJlJmFwb3M7IEluaXRpYXRpdmUuPC90aXRsZT48L3RpdGxlcz48cmVwcmludC1lZGl0
aW9uPmluIGZpbGU8L3JlcHJpbnQtZWRpdGlvbj48ZGF0ZXM+PHllYXI+MjAxNTwveWVhcj48L2Rh
dGVzPjxwdWItbG9jYXRpb24+RHVibGluLCBJcmVsYW5kPC9wdWItbG9jYXRpb24+PHB1Ymxpc2hl
cj5BbGwgSXJlbGFuZCBJbnN0aXR1dGUgb2YgSG9zcGljZSAmYW1wOyBQYWxsaWF0aXZlIENhcmU8
L3B1Ymxpc2hlcj48dXJscz48cmVsYXRlZC11cmxzPjx1cmw+aHR0cDovL2FpaWhwYy5vcmcvcG9s
aWN5LXByYWN0aWNlL3ZvaWNlczRjYXJlL2V2YWx1YXRpb24vPC91cmw+PC9yZWxhdGVkLXVybHM+
PC91cmxzPjxyZW1vdGUtZGF0YWJhc2UtcHJvdmlkZXI+QUlJSFBDPC9yZW1vdGUtZGF0YWJhc2Ut
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Forbat et al. 2007; Knighting et al. 2007;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7C796A50"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8F08841" w14:textId="48AB8E92"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lastRenderedPageBreak/>
        <w:t xml:space="preserve">There was a greater understanding by researchers of what involvement was, a growing realisation that previous involvement had tended to be paternalistic or superficial. This promoted a shift in ideology and a greater commitment to involvement. Professionals were surprised that patients raised issues that were small and achievable rather than large issues which required financial resources. They realised that patients’ views were not as challenging as anticipated and involvement not as daunting as first believed, thereby also increasing their confidence </w:t>
      </w:r>
      <w:r w:rsidR="00C445FA">
        <w:rPr>
          <w:rFonts w:ascii="Calibri" w:eastAsia="Times New Roman" w:hAnsi="Calibri" w:cs="Calibri"/>
          <w:sz w:val="24"/>
          <w:szCs w:val="24"/>
          <w:lang w:eastAsia="en-GB"/>
        </w:rPr>
        <w:fldChar w:fldCharType="begin">
          <w:fldData xml:space="preserve">PEVuZE5vdGU+PENpdGU+PFJlY051bT4xNjY1NTwvUmVjTnVtPjxEaXNwbGF5VGV4dD4oS25pZ2h0
aW5nIGV0IGFsLiAyMDA3OyBHb29kbWFuIGV0IGFsLiAyMDExKTwvRGlzcGxheVRleHQ+PHJlY29y
ZD48cmVjLW51bWJlcj4xNjY1NTwvcmVjLW51bWJlcj48Zm9yZWlnbi1rZXlzPjxrZXkgYXBwPSJF
TiIgZGItaWQ9ImVkYTk5ZXNyOWFycDUyZTIwdjJwZnR6NHJwNXM5eDBldmVmNSIgdGltZXN0YW1w
PSIxNTU0MzcxMjk5Ij4xNjY1NTwva2V5PjxrZXkgYXBwPSJFTldlYiIgZGItaWQ9IiI+MDwva2V5
PjwvZm9yZWlnbi1rZXlzPjxyZWYtdHlwZSBuYW1lPSJSZXBvcnQiPjI3PC9yZWYtdHlwZT48Y29u
dHJpYnV0b3JzPjxhdXRob3JzPjxhdXRob3I+S25pZ2h0aW5nLCBLYXRoZXJpbmU8L2F1dGhvcj48
YXV0aG9yPkZvcmJhdCwgTGl6PC9hdXRob3I+PGF1dGhvcj5DYXlsZXNzLCBTYW5kaTwvYXV0aG9y
PjxhdXRob3I+S2Vhcm5leSwgTm9yYTwvYXV0aG9yPjwvYXV0aG9ycz48L2NvbnRyaWJ1dG9ycz48
dGl0bGVzPjx0aXRsZT5FbmFibGluZyBDaGFuZ2U6IFBhdGllbnQgRXhwZXJpZW5jZSBhcyBhIERy
aXZlciBmb3IgU2VydmljZSBJbXByb3ZlbWVudC4gRmluYWwgUmVwb3J0PC90aXRsZT48L3RpdGxl
cz48cmVwcmludC1lZGl0aW9uPmluIGZpbGU8L3JlcHJpbnQtZWRpdGlvbj48ZGF0ZXM+PHllYXI+
MjAwNzwveWVhcj48L2RhdGVzPjxwdWItbG9jYXRpb24+U2NvdGxhbmQ8L3B1Yi1sb2NhdGlvbj48
cHVibGlzaGVyPkNhbmNlciBDYXJlIFJlc2VhcmNoIENlbnRyZSwgVW5pdmVyc2l0eSBvZiBTdGly
bGluZzwvcHVibGlzaGVyPjx1cmxzPjxyZWxhdGVkLXVybHM+PHVybD5odHRwOi8vZHNwYWNlLnN0
aXIuYWMudWsvaGFuZGxlLzE4OTMvMzYxMCMuV2kxSzJEZHBGUFk8L3VybD48dXJsPmh0dHA6Ly9k
c3BhY2Uuc3Rpci5hYy51ay9iaXRzdHJlYW0vMTg5My8zNjEwLzEvRW5hYmxpbmclMjBDaGFuZ2Ul
MjBQYXRpZW50JTIwRXhwZXJpZW5jZSUyMGFzJTIwYSUyMERyaXZlciUyMGZvciUyMFNlcnZpY2Ul
MjBJbXByb3ZlbWVudCUyMCgyMDA3KS5wZGY8L3VybD48L3JlbGF0ZWQtdXJscz48L3VybHM+PHJl
bW90ZS1kYXRhYmFzZS1wcm92aWRlcj5BdXRob3I8L3JlbW90ZS1kYXRhYmFzZS1wcm92aWRlcj48
L3JlY29yZD48L0NpdGU+PENpdGU+PFJlY051bT42NzwvUmVjTnVtPjxyZWNvcmQ+PHJlYy1udW1i
ZXI+Njc8L3JlYy1udW1iZXI+PGZvcmVpZ24ta2V5cz48a2V5IGFwcD0iRU4iIGRiLWlkPSJlZGE5
OWVzcjlhcnA1MmUyMHYycGZ0ejRycDVzOXgwZXZlZjUiIHRpbWVzdGFtcD0iMTU1NDM3MTI5OSI+
Njc8L2tleT48a2V5IGFwcD0iRU5XZWIiIGRiLWlkPSIiPjA8L2tleT48L2ZvcmVpZ24ta2V5cz48
cmVmLXR5cGUgbmFtZT0iSm91cm5hbCBBcnRpY2xlIj4xNzwvcmVmLXR5cGU+PGNvbnRyaWJ1dG9y
cz48YXV0aG9ycz48YXV0aG9yPkdvb2RtYW4sIEMuPC9hdXRob3I+PGF1dGhvcj5NYXRoaWUsIEUu
PC9hdXRob3I+PGF1dGhvcj5Db3dlLCBNLjwvYXV0aG9yPjxhdXRob3I+TWVuZG96YSwgQS48L2F1
dGhvcj48YXV0aG9yPldlc3R3b29kLCBELjwvYXV0aG9yPjxhdXRob3I+TXVuZGF5LCBELjwvYXV0
aG9yPjxhdXRob3I+V2lsc29uLCBQLk0uPC9hdXRob3I+PGF1dGhvcj5DcmFuZywgQy48L2F1dGhv
cj48YXV0aG9yPkZyb2dnYXR0LCBLLjwvYXV0aG9yPjxhdXRob3I+SWxpZmZlLCBTLjwvYXV0aG9y
PjwvYXV0aG9ycz48L2NvbnRyaWJ1dG9ycz48dGl0bGVzPjx0aXRsZT5UYWxraW5nIGFib3V0IGxp
dmluZyBhbmQgZHlpbmcgd2l0aCB0aGUgb2xkZXN0IG9sZDogcHVibGljIGludm9sdmVtZW50IGlu
IGEgc3R1ZHkgb24gZW5kIG9mIGxpZmUgY2FyZSBpbiBjYXJlIGhvbWVzPC90aXRsZT48c2Vjb25k
YXJ5LXRpdGxlPkJNQyBwYWxsaWF0aXZlIGNhcmU8L3NlY29uZGFyeS10aXRsZT48L3RpdGxlcz48
cGVyaW9kaWNhbD48ZnVsbC10aXRsZT5CTUMgUGFsbGlhdGl2ZSBDYXJlPC9mdWxsLXRpdGxlPjxh
YmJyLTE+Qk1DIFBhbGxpYXQgQ2FyZTwvYWJici0xPjwvcGVyaW9kaWNhbD48cGFnZXM+MjA8L3Bh
Z2VzPjx2b2x1bWU+MTA8L3ZvbHVtZT48bnVtYmVyPjE8L251bWJlcj48cmVwcmludC1lZGl0aW9u
PmluIGZpbGU8L3JlcHJpbnQtZWRpdGlvbj48a2V5d29yZHM+PGtleXdvcmQ+Y2FyZTwva2V5d29y
ZD48a2V5d29yZD5pbnZvbHZlbWVudDwva2V5d29yZD48L2tleXdvcmRzPjxkYXRlcz48eWVhcj4y
MDExPC95ZWFyPjxwdWItZGF0ZXM+PGRhdGU+MjAxMTwvZGF0ZT48L3B1Yi1kYXRlcz48L2RhdGVz
Pjxpc2JuPjE0NzItNjg0WDwvaXNibj48bGFiZWw+ODA3RzwvbGFiZWw+PHVybHM+PC91cmxzPjxy
ZW1vdGUtZGF0YWJhc2UtcHJvdmlkZXI+SU5WPC9yZW1vdGUtZGF0YWJhc2UtcHJvdmlkZXI+PC9y
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S25pZ2h0
aW5nIGV0IGFsLiAyMDA3OyBHb29kbWFuIGV0IGFsLiAyMDExKTwvRGlzcGxheVRleHQ+PHJlY29y
ZD48cmVjLW51bWJlcj4xNjY1NTwvcmVjLW51bWJlcj48Zm9yZWlnbi1rZXlzPjxrZXkgYXBwPSJF
TiIgZGItaWQ9ImVkYTk5ZXNyOWFycDUyZTIwdjJwZnR6NHJwNXM5eDBldmVmNSIgdGltZXN0YW1w
PSIxNTU0MzcxMjk5Ij4xNjY1NTwva2V5PjxrZXkgYXBwPSJFTldlYiIgZGItaWQ9IiI+MDwva2V5
PjwvZm9yZWlnbi1rZXlzPjxyZWYtdHlwZSBuYW1lPSJSZXBvcnQiPjI3PC9yZWYtdHlwZT48Y29u
dHJpYnV0b3JzPjxhdXRob3JzPjxhdXRob3I+S25pZ2h0aW5nLCBLYXRoZXJpbmU8L2F1dGhvcj48
YXV0aG9yPkZvcmJhdCwgTGl6PC9hdXRob3I+PGF1dGhvcj5DYXlsZXNzLCBTYW5kaTwvYXV0aG9y
PjxhdXRob3I+S2Vhcm5leSwgTm9yYTwvYXV0aG9yPjwvYXV0aG9ycz48L2NvbnRyaWJ1dG9ycz48
dGl0bGVzPjx0aXRsZT5FbmFibGluZyBDaGFuZ2U6IFBhdGllbnQgRXhwZXJpZW5jZSBhcyBhIERy
aXZlciBmb3IgU2VydmljZSBJbXByb3ZlbWVudC4gRmluYWwgUmVwb3J0PC90aXRsZT48L3RpdGxl
cz48cmVwcmludC1lZGl0aW9uPmluIGZpbGU8L3JlcHJpbnQtZWRpdGlvbj48ZGF0ZXM+PHllYXI+
MjAwNzwveWVhcj48L2RhdGVzPjxwdWItbG9jYXRpb24+U2NvdGxhbmQ8L3B1Yi1sb2NhdGlvbj48
cHVibGlzaGVyPkNhbmNlciBDYXJlIFJlc2VhcmNoIENlbnRyZSwgVW5pdmVyc2l0eSBvZiBTdGly
bGluZzwvcHVibGlzaGVyPjx1cmxzPjxyZWxhdGVkLXVybHM+PHVybD5odHRwOi8vZHNwYWNlLnN0
aXIuYWMudWsvaGFuZGxlLzE4OTMvMzYxMCMuV2kxSzJEZHBGUFk8L3VybD48dXJsPmh0dHA6Ly9k
c3BhY2Uuc3Rpci5hYy51ay9iaXRzdHJlYW0vMTg5My8zNjEwLzEvRW5hYmxpbmclMjBDaGFuZ2Ul
MjBQYXRpZW50JTIwRXhwZXJpZW5jZSUyMGFzJTIwYSUyMERyaXZlciUyMGZvciUyMFNlcnZpY2Ul
MjBJbXByb3ZlbWVudCUyMCgyMDA3KS5wZGY8L3VybD48L3JlbGF0ZWQtdXJscz48L3VybHM+PHJl
bW90ZS1kYXRhYmFzZS1wcm92aWRlcj5BdXRob3I8L3JlbW90ZS1kYXRhYmFzZS1wcm92aWRlcj48
L3JlY29yZD48L0NpdGU+PENpdGU+PFJlY051bT42NzwvUmVjTnVtPjxyZWNvcmQ+PHJlYy1udW1i
ZXI+Njc8L3JlYy1udW1iZXI+PGZvcmVpZ24ta2V5cz48a2V5IGFwcD0iRU4iIGRiLWlkPSJlZGE5
OWVzcjlhcnA1MmUyMHYycGZ0ejRycDVzOXgwZXZlZjUiIHRpbWVzdGFtcD0iMTU1NDM3MTI5OSI+
Njc8L2tleT48a2V5IGFwcD0iRU5XZWIiIGRiLWlkPSIiPjA8L2tleT48L2ZvcmVpZ24ta2V5cz48
cmVmLXR5cGUgbmFtZT0iSm91cm5hbCBBcnRpY2xlIj4xNzwvcmVmLXR5cGU+PGNvbnRyaWJ1dG9y
cz48YXV0aG9ycz48YXV0aG9yPkdvb2RtYW4sIEMuPC9hdXRob3I+PGF1dGhvcj5NYXRoaWUsIEUu
PC9hdXRob3I+PGF1dGhvcj5Db3dlLCBNLjwvYXV0aG9yPjxhdXRob3I+TWVuZG96YSwgQS48L2F1
dGhvcj48YXV0aG9yPldlc3R3b29kLCBELjwvYXV0aG9yPjxhdXRob3I+TXVuZGF5LCBELjwvYXV0
aG9yPjxhdXRob3I+V2lsc29uLCBQLk0uPC9hdXRob3I+PGF1dGhvcj5DcmFuZywgQy48L2F1dGhv
cj48YXV0aG9yPkZyb2dnYXR0LCBLLjwvYXV0aG9yPjxhdXRob3I+SWxpZmZlLCBTLjwvYXV0aG9y
PjwvYXV0aG9ycz48L2NvbnRyaWJ1dG9ycz48dGl0bGVzPjx0aXRsZT5UYWxraW5nIGFib3V0IGxp
dmluZyBhbmQgZHlpbmcgd2l0aCB0aGUgb2xkZXN0IG9sZDogcHVibGljIGludm9sdmVtZW50IGlu
IGEgc3R1ZHkgb24gZW5kIG9mIGxpZmUgY2FyZSBpbiBjYXJlIGhvbWVzPC90aXRsZT48c2Vjb25k
YXJ5LXRpdGxlPkJNQyBwYWxsaWF0aXZlIGNhcmU8L3NlY29uZGFyeS10aXRsZT48L3RpdGxlcz48
cGVyaW9kaWNhbD48ZnVsbC10aXRsZT5CTUMgUGFsbGlhdGl2ZSBDYXJlPC9mdWxsLXRpdGxlPjxh
YmJyLTE+Qk1DIFBhbGxpYXQgQ2FyZTwvYWJici0xPjwvcGVyaW9kaWNhbD48cGFnZXM+MjA8L3Bh
Z2VzPjx2b2x1bWU+MTA8L3ZvbHVtZT48bnVtYmVyPjE8L251bWJlcj48cmVwcmludC1lZGl0aW9u
PmluIGZpbGU8L3JlcHJpbnQtZWRpdGlvbj48a2V5d29yZHM+PGtleXdvcmQ+Y2FyZTwva2V5d29y
ZD48a2V5d29yZD5pbnZvbHZlbWVudDwva2V5d29yZD48L2tleXdvcmRzPjxkYXRlcz48eWVhcj4y
MDExPC95ZWFyPjxwdWItZGF0ZXM+PGRhdGU+MjAxMTwvZGF0ZT48L3B1Yi1kYXRlcz48L2RhdGVz
Pjxpc2JuPjE0NzItNjg0WDwvaXNibj48bGFiZWw+ODA3RzwvbGFiZWw+PHVybHM+PC91cmxzPjxy
ZW1vdGUtZGF0YWJhc2UtcHJvdmlkZXI+SU5WPC9yZW1vdGUtZGF0YWJhc2UtcHJvdmlkZXI+PC9y
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Knighting et al. 2007; Goodman et al.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Working with public members kept them grounded in reality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696&lt;/RecNum&gt;&lt;DisplayText&gt;(INVOLVE 2013b)&lt;/DisplayText&gt;&lt;record&gt;&lt;rec-number&gt;15696&lt;/rec-number&gt;&lt;foreign-keys&gt;&lt;key app="EN" db-id="eda99esr9arp52e20v2pftz4rp5s9x0evef5" timestamp="1554371299"&gt;15696&lt;/key&gt;&lt;key app="ENWeb" db-id=""&gt;0&lt;/key&gt;&lt;/foreign-keys&gt;&lt;ref-type name="Report"&gt;27&lt;/ref-type&gt;&lt;contributors&gt;&lt;authors&gt;&lt;author&gt;INVOLVE&lt;/author&gt;&lt;/authors&gt;&lt;tertiary-authors&gt;&lt;author&gt;NIHR&lt;/author&gt;&lt;/tertiary-authors&gt;&lt;/contributors&gt;&lt;titles&gt;&lt;title&gt;Examples of public involvement in research funding applications: Supporting Excellence in End of life care in Dementia – SEED programme&lt;/title&gt;&lt;/titles&gt;&lt;reprint-edition&gt;in file&lt;/reprint-edition&gt;&lt;dates&gt;&lt;year&gt;2013&lt;/year&gt;&lt;/dates&gt;&lt;pub-location&gt;Eastleigh&lt;/pub-location&gt;&lt;publisher&gt;INVOLVE&lt;/publisher&gt;&lt;urls&gt;&lt;related-urls&gt;&lt;url&gt;http://www.invo.org.uk/resource-centre/libraries/examples/exploring-public-involvement-in-nihr-research-funding-applications/&lt;/url&gt;&lt;/related-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INVOLVE 2013b)</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EA815EF" w14:textId="77777777" w:rsidR="005E2CF5" w:rsidRPr="005E2CF5" w:rsidRDefault="005E2CF5" w:rsidP="005E2CF5">
      <w:pPr>
        <w:spacing w:after="0" w:line="240" w:lineRule="auto"/>
        <w:rPr>
          <w:rFonts w:ascii="Calibri" w:eastAsia="Times New Roman" w:hAnsi="Calibri" w:cs="Calibri"/>
          <w:sz w:val="24"/>
          <w:szCs w:val="24"/>
          <w:lang w:eastAsia="en-GB"/>
        </w:rPr>
      </w:pPr>
    </w:p>
    <w:p w14:paraId="315E3004" w14:textId="06C04B19" w:rsidR="005E2CF5" w:rsidRPr="005E2CF5" w:rsidRDefault="00362A05" w:rsidP="005E2CF5">
      <w:pPr>
        <w:spacing w:after="0" w:line="240" w:lineRule="auto"/>
        <w:rPr>
          <w:rFonts w:ascii="Calibri" w:eastAsia="Times New Roman" w:hAnsi="Calibri" w:cs="Calibri"/>
          <w:sz w:val="24"/>
          <w:szCs w:val="24"/>
          <w:lang w:eastAsia="en-GB"/>
        </w:rPr>
      </w:pPr>
      <w:bookmarkStart w:id="70" w:name="Training246"/>
      <w:bookmarkEnd w:id="70"/>
      <w:r>
        <w:rPr>
          <w:rFonts w:ascii="Calibri" w:eastAsia="Times New Roman" w:hAnsi="Calibri" w:cs="Calibri"/>
          <w:b/>
          <w:bCs/>
          <w:sz w:val="24"/>
          <w:szCs w:val="24"/>
          <w:lang w:eastAsia="en-GB"/>
        </w:rPr>
        <w:t xml:space="preserve">2.4.6 </w:t>
      </w:r>
      <w:r w:rsidR="005E2CF5" w:rsidRPr="005E2CF5">
        <w:rPr>
          <w:rFonts w:ascii="Calibri" w:eastAsia="Times New Roman" w:hAnsi="Calibri" w:cs="Calibri"/>
          <w:b/>
          <w:bCs/>
          <w:sz w:val="24"/>
          <w:szCs w:val="24"/>
          <w:lang w:eastAsia="en-GB"/>
        </w:rPr>
        <w:t>Training and support</w:t>
      </w:r>
    </w:p>
    <w:p w14:paraId="0564DA2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911D5B3" w14:textId="3BB4DB51"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Ongoing training and support were recommended for all involved, including professionals </w:t>
      </w:r>
      <w:r w:rsidR="00C445FA">
        <w:rPr>
          <w:rFonts w:ascii="Calibri" w:eastAsia="Times New Roman" w:hAnsi="Calibri" w:cs="Calibri"/>
          <w:sz w:val="24"/>
          <w:szCs w:val="24"/>
          <w:lang w:eastAsia="en-GB"/>
        </w:rPr>
        <w:fldChar w:fldCharType="begin">
          <w:fldData xml:space="preserve">PEVuZE5vdGU+PENpdGU+PFJlY051bT4xNTcyMDwvUmVjTnVtPjxEaXNwbGF5VGV4dD4oQ29sbGlu
cyBldCBhbC4gMjAwNTsgQ290dGVyZWxsIDIwMDc7IE1jSWxmYXRyaWNrIGV0IGFsLiAyMDE1KTwv
RGlzcGxheVRleHQ+PHJlY29yZD48cmVjLW51bWJlcj4xNTcyMDwvcmVjLW51bWJlcj48Zm9yZWln
bi1rZXlzPjxrZXkgYXBwPSJFTiIgZGItaWQ9ImVkYTk5ZXNyOWFycDUyZTIwdjJwZnR6NHJwNXM5
eDBldmVmNSIgdGltZXN0YW1wPSIxNTU0MzcxMjk5Ij4xNTcyMDwva2V5PjxrZXkgYXBwPSJFTldl
YiIgZGItaWQ9IiI+MDwva2V5PjwvZm9yZWlnbi1rZXlzPjxyZWYtdHlwZSBuYW1lPSJSZXBvcnQi
PjI3PC9yZWYtdHlwZT48Y29udHJpYnV0b3JzPjxhdXRob3JzPjxhdXRob3I+TWNJbGZhdHJpY2ss
IFMuPC9hdXRob3I+PGF1dGhvcj5IYXNzb24sIEYuPC9hdXRob3I+PGF1dGhvcj5IYW5uYS1UcmFp
bm9yLCBMLjwvYXV0aG9yPjxhdXRob3I+QnJvZ2FuLCBQLjwvYXV0aG9yPjwvYXV0aG9ycz48L2Nv
bnRyaWJ1dG9ycz48dGl0bGVzPjx0aXRsZT5FdmFsdWF0aW9uIHJlcG9ydCBmb3IgQWxsIElyZWxh
bmQgSW5zdGl0dXRlIG9mIEhvc3BpY2UgJmFtcDsgUGFsbGlhdGl2ZSBDYXJlICZhcG9zO1ZvaWNl
cyA0IENhcmUmYXBvczsgSW5pdGlhdGl2ZS48L3RpdGxlPjwvdGl0bGVzPjxyZXByaW50LWVkaXRp
b24+aW4gZmlsZTwvcmVwcmludC1lZGl0aW9uPjxkYXRlcz48eWVhcj4yMDE1PC95ZWFyPjwvZGF0
ZXM+PHB1Yi1sb2NhdGlvbj5EdWJsaW4sIElyZWxhbmQ8L3B1Yi1sb2NhdGlvbj48cHVibGlzaGVy
PkFsbCBJcmVsYW5kIEluc3RpdHV0ZSBvZiBIb3NwaWNlICZhbXA7IFBhbGxpYXRpdmUgQ2FyZTwv
cHVibGlzaGVyPjx1cmxzPjxyZWxhdGVkLXVybHM+PHVybD5odHRwOi8vYWlpaHBjLm9yZy9wb2xp
Y3ktcHJhY3RpY2Uvdm9pY2VzNGNhcmUvZXZhbHVhdGlvbi88L3VybD48L3JlbGF0ZWQtdXJscz48
L3VybHM+PHJlbW90ZS1kYXRhYmFzZS1wcm92aWRlcj5BSUlIUEM8L3JlbW90ZS1kYXRhYmFzZS1w
cm92aWRlcj48L3JlY29yZD48L0NpdGU+PENpdGU+PFJlY051bT4xNjYwMzwvUmVjTnVtPjxyZWNv
cmQ+PHJlYy1udW1iZXI+MTY2MDM8L3JlYy1udW1iZXI+PGZvcmVpZ24ta2V5cz48a2V5IGFwcD0i
RU4iIGRiLWlkPSJlZGE5OWVzcjlhcnA1MmUyMHYycGZ0ejRycDVzOXgwZXZlZjUiIHRpbWVzdGFt
cD0iMTU1NDM3MTI5OSI+MTY2MDM8L2tleT48a2V5IGFwcD0iRU5XZWIiIGRiLWlkPSIiPjA8L2tl
eT48L2ZvcmVpZ24ta2V5cz48cmVmLXR5cGUgbmFtZT0iQ29uZmVyZW5jZSBQYXBlciI+NDc8L3Jl
Zi10eXBlPjxjb250cmlidXRvcnM+PGF1dGhvcnM+PGF1dGhvcj5Db3R0ZXJlbGwsIFAuPC9hdXRo
b3I+PC9hdXRob3JzPjwvY29udHJpYnV0b3JzPjx0aXRsZXM+PHRpdGxlPlNlcnZpY2UgdXNlciBp
bnZvbHZlbWVudCAtIEFuIG92ZXJ2aWV3PC90aXRsZT48c2Vjb25kYXJ5LXRpdGxlPkhlbHAgdGhl
IEhvc3BpY2VzLiBVc2VyIGludm9sdmVtZW50IC0gJmFwb3M7bm90aGluZyBhYm91dCB1cyB3aXRo
b3V0IHVzJmFwb3M7PC9zZWNvbmRhcnktdGl0bGU+PC90aXRsZXM+PHJlcHJpbnQtZWRpdGlvbj5p
biBmaWxlPC9yZXByaW50LWVkaXRpb24+PGRhdGVzPjx5ZWFyPjIwMDc8L3llYXI+PHB1Yi1kYXRl
cz48ZGF0ZT4yNSBBcHJpbCAyMDA3PC9kYXRlPjwvcHViLWRhdGVzPjwvZGF0ZXM+PHB1Yi1sb2Nh
dGlvbj5VSzwvcHViLWxvY2F0aW9uPjx1cmxzPjwvdXJscz48cmVtb3RlLWRhdGFiYXNlLXByb3Zp
ZGVyPkUtY2xpbmljaWFuPC9yZW1vdGUtZGF0YWJhc2UtcHJvdmlkZXI+PC9yZWNvcmQ+PC9DaXRl
PjxDaXRlPjxSZWNOdW0+MTU2MjA8L1JlY051bT48cmVjb3JkPjxyZWMtbnVtYmVyPjE1NjIwPC9y
ZWMtbnVtYmVyPjxmb3JlaWduLWtleXM+PGtleSBhcHA9IkVOIiBkYi1pZD0iZWRhOTllc3I5YXJw
NTJlMjB2MnBmdHo0cnA1czl4MGV2ZWY1IiB0aW1lc3RhbXA9IjE1NTQzNzEyOTkiPjE1NjIwPC9r
ZXk+PGtleSBhcHA9IkVOV2ViIiBkYi1pZD0iIj4wPC9rZXk+PC9mb3JlaWduLWtleXM+PHJlZi10
eXBlIG5hbWU9IkpvdXJuYWwgQXJ0aWNsZSI+MTc8L3JlZi10eXBlPjxjb250cmlidXRvcnM+PGF1
dGhvcnM+PGF1dGhvcj5Db2xsaW5zLCBLYXJlbjwvYXV0aG9yPjxhdXRob3I+U3RldmVucywgVG9u
eTwvYXV0aG9yPjxhdXRob3I+QWhtZWR6YWksIFNhbSBIPC9hdXRob3I+PC9hdXRob3JzPjwvY29u
dHJpYnV0b3JzPjx0aXRsZXM+PHRpdGxlPkNhbiBjb25zdW1lciByZXNlYXJjaCBwYW5lbHMgYmVj
b21lIGFuIGludGVncmFsIHBhcnQgb2YgdGhlIGNhbmNlciByZXNlYXJjaCBjb21tdW5pdHk/PC90
aXRsZT48c2Vjb25kYXJ5LXRpdGxlPkNsaW5pY2FsIGVmZmVjdGl2ZW5lc3MgaW4gbnVyc2luZzwv
c2Vjb25kYXJ5LXRpdGxlPjwvdGl0bGVzPjxwZXJpb2RpY2FsPjxmdWxsLXRpdGxlPkNsaW5pY2Fs
IGVmZmVjdGl2ZW5lc3MgaW4gbnVyc2luZzwvZnVsbC10aXRsZT48YWJici0xPkNsaW4gRWZmIE51
cnM8L2FiYnItMT48L3BlcmlvZGljYWw+PHBhZ2VzPjExMi0xMTg8L3BhZ2VzPjx2b2x1bWU+OTwv
dm9sdW1lPjxudW1iZXI+MzwvbnVtYmVyPjxyZXByaW50LWVkaXRpb24+aW4gZmlsZTwvcmVwcmlu
dC1lZGl0aW9uPjxkYXRlcz48eWVhcj4yMDA1PC95ZWFyPjwvZGF0ZXM+PGlzYm4+MTM2MS05MDA0
PC9pc2JuPjx1cmxzPjxyZWxhdGVkLXVybHM+PHVybD5odHRwOi8vd3d3LnNjaWVuY2VkaXJlY3Qu
Y29tL3NjaWVuY2UvYXJ0aWNsZS9waWkvUzEzNjE5MDA0MDYwMDAzMTg8L3VybD48L3JlbGF0ZWQt
dXJscz48L3VybHM+PHJlbW90ZS1kYXRhYmFzZS1wcm92aWRlcj5JTlY8L3JlbW90ZS1kYXRhYmFz
ZS1wcm92aWRlcj48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yMDwvUmVjTnVtPjxEaXNwbGF5VGV4dD4oQ29sbGlu
cyBldCBhbC4gMjAwNTsgQ290dGVyZWxsIDIwMDc7IE1jSWxmYXRyaWNrIGV0IGFsLiAyMDE1KTwv
RGlzcGxheVRleHQ+PHJlY29yZD48cmVjLW51bWJlcj4xNTcyMDwvcmVjLW51bWJlcj48Zm9yZWln
bi1rZXlzPjxrZXkgYXBwPSJFTiIgZGItaWQ9ImVkYTk5ZXNyOWFycDUyZTIwdjJwZnR6NHJwNXM5
eDBldmVmNSIgdGltZXN0YW1wPSIxNTU0MzcxMjk5Ij4xNTcyMDwva2V5PjxrZXkgYXBwPSJFTldl
YiIgZGItaWQ9IiI+MDwva2V5PjwvZm9yZWlnbi1rZXlzPjxyZWYtdHlwZSBuYW1lPSJSZXBvcnQi
PjI3PC9yZWYtdHlwZT48Y29udHJpYnV0b3JzPjxhdXRob3JzPjxhdXRob3I+TWNJbGZhdHJpY2ss
IFMuPC9hdXRob3I+PGF1dGhvcj5IYXNzb24sIEYuPC9hdXRob3I+PGF1dGhvcj5IYW5uYS1UcmFp
bm9yLCBMLjwvYXV0aG9yPjxhdXRob3I+QnJvZ2FuLCBQLjwvYXV0aG9yPjwvYXV0aG9ycz48L2Nv
bnRyaWJ1dG9ycz48dGl0bGVzPjx0aXRsZT5FdmFsdWF0aW9uIHJlcG9ydCBmb3IgQWxsIElyZWxh
bmQgSW5zdGl0dXRlIG9mIEhvc3BpY2UgJmFtcDsgUGFsbGlhdGl2ZSBDYXJlICZhcG9zO1ZvaWNl
cyA0IENhcmUmYXBvczsgSW5pdGlhdGl2ZS48L3RpdGxlPjwvdGl0bGVzPjxyZXByaW50LWVkaXRp
b24+aW4gZmlsZTwvcmVwcmludC1lZGl0aW9uPjxkYXRlcz48eWVhcj4yMDE1PC95ZWFyPjwvZGF0
ZXM+PHB1Yi1sb2NhdGlvbj5EdWJsaW4sIElyZWxhbmQ8L3B1Yi1sb2NhdGlvbj48cHVibGlzaGVy
PkFsbCBJcmVsYW5kIEluc3RpdHV0ZSBvZiBIb3NwaWNlICZhbXA7IFBhbGxpYXRpdmUgQ2FyZTwv
cHVibGlzaGVyPjx1cmxzPjxyZWxhdGVkLXVybHM+PHVybD5odHRwOi8vYWlpaHBjLm9yZy9wb2xp
Y3ktcHJhY3RpY2Uvdm9pY2VzNGNhcmUvZXZhbHVhdGlvbi88L3VybD48L3JlbGF0ZWQtdXJscz48
L3VybHM+PHJlbW90ZS1kYXRhYmFzZS1wcm92aWRlcj5BSUlIUEM8L3JlbW90ZS1kYXRhYmFzZS1w
cm92aWRlcj48L3JlY29yZD48L0NpdGU+PENpdGU+PFJlY051bT4xNjYwMzwvUmVjTnVtPjxyZWNv
cmQ+PHJlYy1udW1iZXI+MTY2MDM8L3JlYy1udW1iZXI+PGZvcmVpZ24ta2V5cz48a2V5IGFwcD0i
RU4iIGRiLWlkPSJlZGE5OWVzcjlhcnA1MmUyMHYycGZ0ejRycDVzOXgwZXZlZjUiIHRpbWVzdGFt
cD0iMTU1NDM3MTI5OSI+MTY2MDM8L2tleT48a2V5IGFwcD0iRU5XZWIiIGRiLWlkPSIiPjA8L2tl
eT48L2ZvcmVpZ24ta2V5cz48cmVmLXR5cGUgbmFtZT0iQ29uZmVyZW5jZSBQYXBlciI+NDc8L3Jl
Zi10eXBlPjxjb250cmlidXRvcnM+PGF1dGhvcnM+PGF1dGhvcj5Db3R0ZXJlbGwsIFAuPC9hdXRo
b3I+PC9hdXRob3JzPjwvY29udHJpYnV0b3JzPjx0aXRsZXM+PHRpdGxlPlNlcnZpY2UgdXNlciBp
bnZvbHZlbWVudCAtIEFuIG92ZXJ2aWV3PC90aXRsZT48c2Vjb25kYXJ5LXRpdGxlPkhlbHAgdGhl
IEhvc3BpY2VzLiBVc2VyIGludm9sdmVtZW50IC0gJmFwb3M7bm90aGluZyBhYm91dCB1cyB3aXRo
b3V0IHVzJmFwb3M7PC9zZWNvbmRhcnktdGl0bGU+PC90aXRsZXM+PHJlcHJpbnQtZWRpdGlvbj5p
biBmaWxlPC9yZXByaW50LWVkaXRpb24+PGRhdGVzPjx5ZWFyPjIwMDc8L3llYXI+PHB1Yi1kYXRl
cz48ZGF0ZT4yNSBBcHJpbCAyMDA3PC9kYXRlPjwvcHViLWRhdGVzPjwvZGF0ZXM+PHB1Yi1sb2Nh
dGlvbj5VSzwvcHViLWxvY2F0aW9uPjx1cmxzPjwvdXJscz48cmVtb3RlLWRhdGFiYXNlLXByb3Zp
ZGVyPkUtY2xpbmljaWFuPC9yZW1vdGUtZGF0YWJhc2UtcHJvdmlkZXI+PC9yZWNvcmQ+PC9DaXRl
PjxDaXRlPjxSZWNOdW0+MTU2MjA8L1JlY051bT48cmVjb3JkPjxyZWMtbnVtYmVyPjE1NjIwPC9y
ZWMtbnVtYmVyPjxmb3JlaWduLWtleXM+PGtleSBhcHA9IkVOIiBkYi1pZD0iZWRhOTllc3I5YXJw
NTJlMjB2MnBmdHo0cnA1czl4MGV2ZWY1IiB0aW1lc3RhbXA9IjE1NTQzNzEyOTkiPjE1NjIwPC9r
ZXk+PGtleSBhcHA9IkVOV2ViIiBkYi1pZD0iIj4wPC9rZXk+PC9mb3JlaWduLWtleXM+PHJlZi10
eXBlIG5hbWU9IkpvdXJuYWwgQXJ0aWNsZSI+MTc8L3JlZi10eXBlPjxjb250cmlidXRvcnM+PGF1
dGhvcnM+PGF1dGhvcj5Db2xsaW5zLCBLYXJlbjwvYXV0aG9yPjxhdXRob3I+U3RldmVucywgVG9u
eTwvYXV0aG9yPjxhdXRob3I+QWhtZWR6YWksIFNhbSBIPC9hdXRob3I+PC9hdXRob3JzPjwvY29u
dHJpYnV0b3JzPjx0aXRsZXM+PHRpdGxlPkNhbiBjb25zdW1lciByZXNlYXJjaCBwYW5lbHMgYmVj
b21lIGFuIGludGVncmFsIHBhcnQgb2YgdGhlIGNhbmNlciByZXNlYXJjaCBjb21tdW5pdHk/PC90
aXRsZT48c2Vjb25kYXJ5LXRpdGxlPkNsaW5pY2FsIGVmZmVjdGl2ZW5lc3MgaW4gbnVyc2luZzwv
c2Vjb25kYXJ5LXRpdGxlPjwvdGl0bGVzPjxwZXJpb2RpY2FsPjxmdWxsLXRpdGxlPkNsaW5pY2Fs
IGVmZmVjdGl2ZW5lc3MgaW4gbnVyc2luZzwvZnVsbC10aXRsZT48YWJici0xPkNsaW4gRWZmIE51
cnM8L2FiYnItMT48L3BlcmlvZGljYWw+PHBhZ2VzPjExMi0xMTg8L3BhZ2VzPjx2b2x1bWU+OTwv
dm9sdW1lPjxudW1iZXI+MzwvbnVtYmVyPjxyZXByaW50LWVkaXRpb24+aW4gZmlsZTwvcmVwcmlu
dC1lZGl0aW9uPjxkYXRlcz48eWVhcj4yMDA1PC95ZWFyPjwvZGF0ZXM+PGlzYm4+MTM2MS05MDA0
PC9pc2JuPjx1cmxzPjxyZWxhdGVkLXVybHM+PHVybD5odHRwOi8vd3d3LnNjaWVuY2VkaXJlY3Qu
Y29tL3NjaWVuY2UvYXJ0aWNsZS9waWkvUzEzNjE5MDA0MDYwMDAzMTg8L3VybD48L3JlbGF0ZWQt
dXJscz48L3VybHM+PHJlbW90ZS1kYXRhYmFzZS1wcm92aWRlcj5JTlY8L3JlbW90ZS1kYXRhYmFz
ZS1wcm92aWRlcj48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ins et al. 2005; Cotterell 2007;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everal organisations had developed specific training and support programmes. For example, Cancer Voices in Australia produced an integrated package of resources that addressed training needs, personal support and good practice guidelin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UK’s National Cancer Research Network (NCRN) provided an induction programme, ongoing training and a scientific mentor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ne paper described the evaluation of COMPASS, a training initiative aimed at researchers and delivered by patient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248&lt;/RecNum&gt;&lt;DisplayText&gt;(Staley 2011)&lt;/DisplayText&gt;&lt;record&gt;&lt;rec-number&gt;15248&lt;/rec-number&gt;&lt;foreign-keys&gt;&lt;key app="EN" db-id="eda99esr9arp52e20v2pftz4rp5s9x0evef5" timestamp="1554371299"&gt;15248&lt;/key&gt;&lt;key app="ENWeb" db-id=""&gt;0&lt;/key&gt;&lt;/foreign-keys&gt;&lt;ref-type name="Report"&gt;27&lt;/ref-type&gt;&lt;contributors&gt;&lt;authors&gt;&lt;author&gt;Staley,K.&lt;/author&gt;&lt;/authors&gt;&lt;tertiary-authors&gt;&lt;author&gt;NCRI&lt;/author&gt;&lt;/tertiary-authors&gt;&lt;/contributors&gt;&lt;titles&gt;&lt;title&gt;Collaborate and Succeed: An evaluation of the COMPASS Masterclass in consumer involvement in research&lt;/title&gt;&lt;/titles&gt;&lt;reprint-edition&gt;in file&lt;/reprint-edition&gt;&lt;dates&gt;&lt;year&gt;2011&lt;/year&gt;&lt;/dates&gt;&lt;pub-location&gt;London&lt;/pub-location&gt;&lt;publisher&gt;National Cancer Research Institute,&lt;/publisher&gt;&lt;urls&gt;&lt;related-urls&gt;&lt;url&gt;http://www.invo.org.uk/resource-centre/library-resource/?id=538&amp;amp;section=involve&lt;/url&gt;&lt;/related-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aley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training increased participants’ motivation and knowledge of involvement, enabling them to change their practice by integrating involvement more thoroughly throughout research studies and at earlier stages. Other training encompassed contextual issues such as funding or organisational structures, team building and research method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77&lt;/RecNum&gt;&lt;DisplayText&gt;(Brown et al. 2006)&lt;/DisplayText&gt;&lt;record&gt;&lt;rec-number&gt;15777&lt;/rec-number&gt;&lt;foreign-keys&gt;&lt;key app="EN" db-id="eda99esr9arp52e20v2pftz4rp5s9x0evef5" timestamp="1554371299"&gt;15777&lt;/key&gt;&lt;key app="ENWeb" db-id=""&gt;0&lt;/key&gt;&lt;/foreign-keys&gt;&lt;ref-type name="Report"&gt;27&lt;/ref-type&gt;&lt;contributors&gt;&lt;authors&gt;&lt;author&gt;Brown, V.&lt;/author&gt;&lt;author&gt;Cotterell, P.&lt;/author&gt;&lt;author&gt;Sitzia, J.&lt;/author&gt;&lt;author&gt;Richardson, A.&lt;/author&gt;&lt;author&gt;Kelley, K.&lt;/author&gt;&lt;author&gt;Willers, R.&lt;/author&gt;&lt;/authors&gt;&lt;tertiary-authors&gt;&lt;author&gt;National Cancer Research Network, Macmillan Cancer Support&lt;/author&gt;&lt;/tertiary-authors&gt;&lt;/contributors&gt;&lt;titles&gt;&lt;title&gt;Evaluation of Consumer Research Panels in cancer research networks&lt;/title&gt;&lt;/titles&gt;&lt;reprint-edition&gt;in file&lt;/reprint-edition&gt;&lt;dates&gt;&lt;year&gt;2006&lt;/year&gt;&lt;/dates&gt;&lt;pub-location&gt;London&lt;/pub-location&gt;&lt;publisher&gt;National Cancer Research Network, Macmillan Cancer Support&lt;/publisher&gt;&lt;urls&gt;&lt;/urls&gt;&lt;remote-database-provider&gt;E-PCSAG&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own et a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Public members appreciated being able to keep up to date with current knowledge and research </w:t>
      </w:r>
      <w:r w:rsidR="00C445FA">
        <w:rPr>
          <w:rFonts w:ascii="Calibri" w:eastAsia="Times New Roman" w:hAnsi="Calibri" w:cs="Calibri"/>
          <w:sz w:val="24"/>
          <w:szCs w:val="24"/>
          <w:lang w:eastAsia="en-GB"/>
        </w:rPr>
        <w:fldChar w:fldCharType="begin">
          <w:fldData xml:space="preserve">PEVuZE5vdGU+PENpdGU+PFJlY051bT43Mjc2PC9SZWNOdW0+PERpc3BsYXlUZXh0PihXcmlnaHQg
ZXQgYWwuIDIwMDYpPC9EaXNwbGF5VGV4dD48cmVjb3JkPjxyZWMtbnVtYmVyPjcyNzY8L3JlYy1u
dW1iZXI+PGZvcmVpZ24ta2V5cz48a2V5IGFwcD0iRU4iIGRiLWlkPSJlZGE5OWVzcjlhcnA1MmUy
MHYycGZ0ejRycDVzOXgwZXZlZjUiIHRpbWVzdGFtcD0iMTU1NDM3MTI5OSI+NzI3Njwva2V5Pjxr
ZXkgYXBwPSJFTldlYiIgZGItaWQ9IiI+MDwva2V5PjwvZm9yZWlnbi1rZXlzPjxyZWYtdHlwZSBu
YW1lPSJKb3VybmFsIEFydGljbGUiPjE3PC9yZWYtdHlwZT48Y29udHJpYnV0b3JzPjxhdXRob3Jz
PjxhdXRob3I+V3JpZ2h0LCBELk4uPC9hdXRob3I+PGF1dGhvcj5Ib3BraW5zb24sIEouQi48L2F1
dGhvcj48YXV0aG9yPkNvcm5lciwgSi5MLjwvYXV0aG9yPjxhdXRob3I+Rm9zdGVyLCBDLkwuPC9h
dXRob3I+PC9hdXRob3JzPjwvY29udHJpYnV0b3JzPjxhdXRoLWFkZHJlc3M+TWFjbWlsbGFuIFJl
c2VhcmNoIFVuaXQsIFNjaG9vbCBvZiBOdXJzaW5nIGFuZCBNaWR3aWZlcnksIFVuaXZlcnNpdHkg
b2YgU291dGhhbXB0b24sIFNvdXRoYW1wdG9uLCBVSy4gZG5td0Bzb3Rvbi5hYy51azwvYXV0aC1h
ZGRyZXNzPjx0aXRsZXM+PHRpdGxlPkhvdyB0byBpbnZvbHZlIGNhbmNlciBwYXRpZW50cyBhdCB0
aGUgZW5kIG9mIGxpZmUgYXMgY28tcmVzZWFyY2hlcnM8L3RpdGxlPjxzZWNvbmRhcnktdGl0bGU+
UGFsbGlhdGl2ZSBNZWRpY2luZTwvc2Vjb25kYXJ5LXRpdGxlPjwvdGl0bGVzPjxwZXJpb2RpY2Fs
PjxmdWxsLXRpdGxlPlBhbGxpYXRpdmUgTWVkaWNpbmU8L2Z1bGwtdGl0bGU+PGFiYnItMT5QYWxs
aWF0IE1lZDwvYWJici0xPjwvcGVyaW9kaWNhbD48cGFnZXM+ODIxLTgyNzwvcGFnZXM+PHZvbHVt
ZT4yMDwvdm9sdW1lPjxudW1iZXI+ODwvbnVtYmVyPjxyZXByaW50LWVkaXRpb24+aW4gZmlsZTwv
cmVwcmludC1lZGl0aW9uPjxrZXl3b3Jkcz48a2V5d29yZD5jYW5jZXI8L2tleXdvcmQ+PGtleXdv
cmQ+Y2FyZTwva2V5d29yZD48a2V5d29yZD5jYXJlcnM8L2tleXdvcmQ+PGtleXdvcmQ+SGVhbHRo
PC9rZXl3b3JkPjxrZXl3b3JkPkhlYWx0aCBTZXJ2aWNlczwva2V5d29yZD48a2V5d29yZD5pbnZv
bHZlbWVudDwva2V5d29yZD48a2V5d29yZD5qb3VybmFsPC9rZXl3b3JkPjxrZXl3b3JkPk1pZHdp
ZmVyeTwva2V5d29yZD48a2V5d29yZD5udXJzaW5nPC9rZXl3b3JkPjxrZXl3b3JkPlBhbGxpYXRp
dmUgQ2FyZTwva2V5d29yZD48a2V5d29yZD5QYXRpZW50PC9rZXl3b3JkPjxrZXl3b3JkPlBhdGll
bnRzPC9rZXl3b3JkPjxrZXl3b3JkPlBlb3BsZTwva2V5d29yZD48a2V5d29yZD5SZXNlYXJjaDwv
a2V5d29yZD48a2V5d29yZD5SZXNlYXJjaCBTdXBwb3J0PC9rZXl3b3JkPjxrZXl3b3JkPlNlcnZp
Y2VzPC9rZXl3b3JkPjxrZXl3b3JkPlN1cHBvcnQ8L2tleXdvcmQ+PGtleXdvcmQ+dHJhaW5pbmc8
L2tleXdvcmQ+PGtleXdvcmQ+VW5pdmVyc2l0aWVzPC9rZXl3b3JkPjxrZXl3b3JkPnVzZXI8L2tl
eXdvcmQ+PGtleXdvcmQ+dXNlciBpbnZvbHZlbWVudDwva2V5d29yZD48a2V5d29yZD51c2Vyczwv
a2V5d29yZD48a2V5d29yZD5Xb3JraW5nPC9rZXl3b3JkPjwva2V5d29yZHM+PGRhdGVzPjx5ZWFy
PjIwMDY8L3llYXI+PHB1Yi1kYXRlcz48ZGF0ZT4xMi8yMDA2PC9kYXRlPjwvcHViLWRhdGVzPjwv
ZGF0ZXM+PGxhYmVsPjc0MlI8L2xhYmVsPjx1cmxzPjxyZWxhdGVkLXVybHM+PHVybD48c3R5bGUg
ZmFjZT0idW5kZXJsaW5lIiBmb250PSJkZWZhdWx0IiBzaXplPSIxMDAlIj5odHRwOi8vd3d3Lmlu
Z2VudGFjb25uZWN0LmNvbS9jb250ZW50L3NhZ2UvcG0vMjAwNi8wMDAwMDAyMC8wMDAwMDAwOC9h
cnQwMDAxMj90b2tlbj0wMDRlMWJmMTQ4NzA3NzNiNjZmNjgyOTNjNjIyMDdkNjczZjU4MmY2YjZk
MzgzYTRiM2IyNTdiNTU3YjZjN2EzZjM4MzgzYjQ5NzkyMWE8L3N0eWxlPjwvdXJsPjwvcmVsYXRl
ZC11cmxzPjwvdXJscz48cmVtb3RlLWRhdGFiYXNlLXByb3ZpZGVyPklOVjwvcmVtb3RlLWRhdGFi
YXNlLXByb3Zp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jc2PC9SZWNOdW0+PERpc3BsYXlUZXh0PihXcmlnaHQg
ZXQgYWwuIDIwMDYpPC9EaXNwbGF5VGV4dD48cmVjb3JkPjxyZWMtbnVtYmVyPjcyNzY8L3JlYy1u
dW1iZXI+PGZvcmVpZ24ta2V5cz48a2V5IGFwcD0iRU4iIGRiLWlkPSJlZGE5OWVzcjlhcnA1MmUy
MHYycGZ0ejRycDVzOXgwZXZlZjUiIHRpbWVzdGFtcD0iMTU1NDM3MTI5OSI+NzI3Njwva2V5Pjxr
ZXkgYXBwPSJFTldlYiIgZGItaWQ9IiI+MDwva2V5PjwvZm9yZWlnbi1rZXlzPjxyZWYtdHlwZSBu
YW1lPSJKb3VybmFsIEFydGljbGUiPjE3PC9yZWYtdHlwZT48Y29udHJpYnV0b3JzPjxhdXRob3Jz
PjxhdXRob3I+V3JpZ2h0LCBELk4uPC9hdXRob3I+PGF1dGhvcj5Ib3BraW5zb24sIEouQi48L2F1
dGhvcj48YXV0aG9yPkNvcm5lciwgSi5MLjwvYXV0aG9yPjxhdXRob3I+Rm9zdGVyLCBDLkwuPC9h
dXRob3I+PC9hdXRob3JzPjwvY29udHJpYnV0b3JzPjxhdXRoLWFkZHJlc3M+TWFjbWlsbGFuIFJl
c2VhcmNoIFVuaXQsIFNjaG9vbCBvZiBOdXJzaW5nIGFuZCBNaWR3aWZlcnksIFVuaXZlcnNpdHkg
b2YgU291dGhhbXB0b24sIFNvdXRoYW1wdG9uLCBVSy4gZG5td0Bzb3Rvbi5hYy51azwvYXV0aC1h
ZGRyZXNzPjx0aXRsZXM+PHRpdGxlPkhvdyB0byBpbnZvbHZlIGNhbmNlciBwYXRpZW50cyBhdCB0
aGUgZW5kIG9mIGxpZmUgYXMgY28tcmVzZWFyY2hlcnM8L3RpdGxlPjxzZWNvbmRhcnktdGl0bGU+
UGFsbGlhdGl2ZSBNZWRpY2luZTwvc2Vjb25kYXJ5LXRpdGxlPjwvdGl0bGVzPjxwZXJpb2RpY2Fs
PjxmdWxsLXRpdGxlPlBhbGxpYXRpdmUgTWVkaWNpbmU8L2Z1bGwtdGl0bGU+PGFiYnItMT5QYWxs
aWF0IE1lZDwvYWJici0xPjwvcGVyaW9kaWNhbD48cGFnZXM+ODIxLTgyNzwvcGFnZXM+PHZvbHVt
ZT4yMDwvdm9sdW1lPjxudW1iZXI+ODwvbnVtYmVyPjxyZXByaW50LWVkaXRpb24+aW4gZmlsZTwv
cmVwcmludC1lZGl0aW9uPjxrZXl3b3Jkcz48a2V5d29yZD5jYW5jZXI8L2tleXdvcmQ+PGtleXdv
cmQ+Y2FyZTwva2V5d29yZD48a2V5d29yZD5jYXJlcnM8L2tleXdvcmQ+PGtleXdvcmQ+SGVhbHRo
PC9rZXl3b3JkPjxrZXl3b3JkPkhlYWx0aCBTZXJ2aWNlczwva2V5d29yZD48a2V5d29yZD5pbnZv
bHZlbWVudDwva2V5d29yZD48a2V5d29yZD5qb3VybmFsPC9rZXl3b3JkPjxrZXl3b3JkPk1pZHdp
ZmVyeTwva2V5d29yZD48a2V5d29yZD5udXJzaW5nPC9rZXl3b3JkPjxrZXl3b3JkPlBhbGxpYXRp
dmUgQ2FyZTwva2V5d29yZD48a2V5d29yZD5QYXRpZW50PC9rZXl3b3JkPjxrZXl3b3JkPlBhdGll
bnRzPC9rZXl3b3JkPjxrZXl3b3JkPlBlb3BsZTwva2V5d29yZD48a2V5d29yZD5SZXNlYXJjaDwv
a2V5d29yZD48a2V5d29yZD5SZXNlYXJjaCBTdXBwb3J0PC9rZXl3b3JkPjxrZXl3b3JkPlNlcnZp
Y2VzPC9rZXl3b3JkPjxrZXl3b3JkPlN1cHBvcnQ8L2tleXdvcmQ+PGtleXdvcmQ+dHJhaW5pbmc8
L2tleXdvcmQ+PGtleXdvcmQ+VW5pdmVyc2l0aWVzPC9rZXl3b3JkPjxrZXl3b3JkPnVzZXI8L2tl
eXdvcmQ+PGtleXdvcmQ+dXNlciBpbnZvbHZlbWVudDwva2V5d29yZD48a2V5d29yZD51c2Vyczwv
a2V5d29yZD48a2V5d29yZD5Xb3JraW5nPC9rZXl3b3JkPjwva2V5d29yZHM+PGRhdGVzPjx5ZWFy
PjIwMDY8L3llYXI+PHB1Yi1kYXRlcz48ZGF0ZT4xMi8yMDA2PC9kYXRlPjwvcHViLWRhdGVzPjwv
ZGF0ZXM+PGxhYmVsPjc0MlI8L2xhYmVsPjx1cmxzPjxyZWxhdGVkLXVybHM+PHVybD48c3R5bGUg
ZmFjZT0idW5kZXJsaW5lIiBmb250PSJkZWZhdWx0IiBzaXplPSIxMDAlIj5odHRwOi8vd3d3Lmlu
Z2VudGFjb25uZWN0LmNvbS9jb250ZW50L3NhZ2UvcG0vMjAwNi8wMDAwMDAyMC8wMDAwMDAwOC9h
cnQwMDAxMj90b2tlbj0wMDRlMWJmMTQ4NzA3NzNiNjZmNjgyOTNjNjIyMDdkNjczZjU4MmY2YjZk
MzgzYTRiM2IyNTdiNTU3YjZjN2EzZjM4MzgzYjQ5NzkyMWE8L3N0eWxlPjwvdXJsPjwvcmVsYXRl
ZC11cmxzPjwvdXJscz48cmVtb3RlLWRhdGFiYXNlLXByb3ZpZGVyPklOVjwvcmVtb3RlLWRhdGFi
YXNlLXByb3Zp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right et a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0C3FEB1A"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B2B0B55" w14:textId="3DBB665E"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importance of involving people from the outset was highlighted to enable appropriate training and support to be developed in partnership with patients </w:t>
      </w:r>
      <w:r w:rsidR="00C445FA">
        <w:rPr>
          <w:rFonts w:ascii="Calibri" w:eastAsia="Times New Roman" w:hAnsi="Calibri" w:cs="Calibri"/>
          <w:sz w:val="24"/>
          <w:szCs w:val="24"/>
          <w:lang w:eastAsia="en-GB"/>
        </w:rPr>
        <w:fldChar w:fldCharType="begin">
          <w:fldData xml:space="preserve">PEVuZE5vdGU+PENpdGU+PFJlY051bT4xNTc1NDwvUmVjTnVtPjxEaXNwbGF5VGV4dD4oQ290dGVy
ZWxsIDIwMDg7IENvdHRlcmVsbCBhbmQgUGFpbmUgMjAxMjsgQnJlcmV0b24gZXQgYWwuIDIwMTYp
PC9EaXNwbGF5VGV4dD48cmVjb3JkPjxyZWMtbnVtYmVyPjE1NzU0PC9yZWMtbnVtYmVyPjxmb3Jl
aWduLWtleXM+PGtleSBhcHA9IkVOIiBkYi1pZD0iZWRhOTllc3I5YXJwNTJlMjB2MnBmdHo0cnA1
czl4MGV2ZWY1IiB0aW1lc3RhbXA9IjE1NTQzNzEyOTkiPjE1NzU0PC9rZXk+PGtleSBhcHA9IkVO
V2ViIiBkYi1pZD0iIj4wPC9rZXk+PC9mb3JlaWduLWtleXM+PHJlZi10eXBlIG5hbWU9IldlYiBQ
YWdlIj4xMjwvcmVmLXR5cGU+PGNvbnRyaWJ1dG9ycz48YXV0aG9ycz48YXV0aG9yPkJyZXJldG9u
LCBMb3Vpc2U8L2F1dGhvcj48YXV0aG9yPldhaGxzdGVyLCBQaGlsaXA8L2F1dGhvcj48YXV0aG9y
Pkx5c2RhaGwsIEtyaXN0aW4gQmFra2U8L2F1dGhvcj48YXV0aG9yPk1venlnZW1iYSwgS2F0aTwv
YXV0aG9yPjxhdXRob3I+QnVybnMsIEpha2U8L2F1dGhvcj48YXV0aG9yPkNoaWxjb3R0LCBKYW1l
czwvYXV0aG9yPjxhdXRob3I+V2FyZCwgU3VlPC9hdXRob3I+PGF1dGhvcj5Ccm9ubmVrZSwgSmFu
IEJlbmVkaWt0PC9hdXRob3I+PGF1dGhvcj5UdW1tZXJzLCBNYXJjaWE8L2F1dGhvcj48YXV0aG9y
PnZhbiBIb29ybiwgUmFscGg8L2F1dGhvcj48YXV0aG9yPlBmYWRlbmhhdWVyLCBMLjwvYXV0aG9y
PjxhdXRob3I+UG9sdXMsIFMuPC9hdXRob3I+PGF1dGhvcj5JbmdsZXRvbiwgQy48L2F1dGhvcj48
YXV0aG9yPkdhcmRpbmVyLCBDLjwvYXV0aG9yPjxhdXRob3I+dmFuIGRlciBXaWx0LCBHLkouPC9h
dXRob3I+PGF1dGhvcj5nZXJoYXJkdXMsIEEuPC9hdXRob3I+PGF1dGhvcj5Sb2h3ZXIsIEEuPC9h
dXRob3I+PGF1dGhvcj5SZWhmdXNzLCBFLjwvYXV0aG9yPjxhdXRob3I+T29ydHdpam4sIFcuPC9h
dXRob3I+PGF1dGhvcj5SZWZvbG8sIFAuPC9hdXRob3I+PGF1dGhvcj5TYWNjaGluaSwgRC48L2F1
dGhvcj48YXV0aG9yPkxlcHBlcnQsIFcuPC9hdXRob3I+PGF1dGhvcj5CbGF6ZXZpY2llbmUsIEEu
PC9hdXRob3I+PGF1dGhvcj5TcGFnbm9sbywgQS5HLjwvYXV0aG9yPjxhdXRob3I+UHJlc3Rvbiwg
TC48L2F1dGhvcj48YXV0aG9yPkNsYXJrLCBKLjwvYXV0aG9yPjxhdXRob3I+R295ZGVyLCBFLjwv
YXV0aG9yPjwvYXV0aG9ycz48L2NvbnRyaWJ1dG9ycz48dGl0bGVzPjx0aXRsZT5JbnRlZ3JhdGVk
IGFzc2Vzc21lbnQgb2YgaG9tZSBiYXNlZCBwYWxsaWF0aXZlIGNhcmUgd2l0aCBhbmQgd2l0aG91
dCByZWluZm9yY2VkIGNhcmVnaXZlciBzdXBwb3J0OiAmYXBvcztBIGRlbW9uc3RyYXRpb24gb2Yg
SU5URUdSQVRFLUhUQSBtZXRob2RvbG9naWNhbCBndWlkYW5jZXPigJkgLSBFeGVjdXRpdmUgU3Vt
bWFyeTwvdGl0bGU+PHNlY29uZGFyeS10aXRsZT5JbnRlcm5hdGlvbmFsIEpvdXJuYWwgb2YgVGVj
aG5vbG9neSBBc3Nlc3NtZW50IGluIEhlYWx0aCBDYXJlPC9zZWNvbmRhcnktdGl0bGU+PC90aXRs
ZXM+PHBlcmlvZGljYWw+PGZ1bGwtdGl0bGU+SW50ZXJuYXRpb25hbCBKb3VybmFsIG9mIFRlY2hu
b2xvZ3kgQXNzZXNzbWVudCBpbiBIZWFsdGggQ2FyZTwvZnVsbC10aXRsZT48YWJici0xPkludCBK
IFRlY2hub2wgQXNzZXNzIEhlYWx0aCBDYXJlPC9hYmJyLTE+PC9wZXJpb2RpY2FsPjxudW1iZXI+
MTkgQXVndXN0IDIwMTc8L251bWJlcj48cmVwcmludC1lZGl0aW9uPmluIGZpbGU8L3JlcHJpbnQt
ZWRpdGlvbj48ZGF0ZXM+PHllYXI+MjAxNjwveWVhcj48L2RhdGVzPjx1cmxzPjxyZWxhdGVkLXVy
bHM+PHVybD5odHRwOi8vd3d3LmludGVncmF0ZS1odGEuZXUvZG93bmxvYWRzLzwvdXJsPjwvcmVs
YXRlZC11cmxzPjwvdXJscz48cmVtb3RlLWRhdGFiYXNlLXByb3ZpZGVyPkUtUENTQUc8L3JlbW90
ZS1kYXRhYmFzZS1wcm92aWRlcj48L3JlY29yZD48L0NpdGU+PENpdGU+PFJlY051bT4xNjYzOTwv
UmVjTnVtPjxyZWNvcmQ+PHJlYy1udW1iZXI+MTY2Mzk8L3JlYy1udW1iZXI+PGZvcmVpZ24ta2V5
cz48a2V5IGFwcD0iRU4iIGRiLWlkPSJlZGE5OWVzcjlhcnA1MmUyMHYycGZ0ejRycDVzOXgwZXZl
ZjUiIHRpbWVzdGFtcD0iMTU1NDM3MTI5OSI+MTY2Mzk8L2tleT48a2V5IGFwcD0iRU5XZWIiIGRi
LWlkPSIiPjA8L2tleT48L2ZvcmVpZ24ta2V5cz48cmVmLXR5cGUgbmFtZT0iSm91cm5hbCBBcnRp
Y2xlIj4xNzwvcmVmLXR5cGU+PGNvbnRyaWJ1dG9ycz48YXV0aG9ycz48YXV0aG9yPkNvdHRlcmVs
bCwgUGhpbDwvYXV0aG9yPjwvYXV0aG9ycz48L2NvbnRyaWJ1dG9ycz48dGl0bGVzPjx0aXRsZT5F
eHBsb3JpbmcgdGhlIHZhbHVlIG9mIHNlcnZpY2UgdXNlciBpbnZvbHZlbWVudCBpbiBkYXRhIGFu
YWx5c2lzOuKAmE91ciBpbnRlcnByZXRhdGlvbiBpcyBhYm91dCB3aGF0IGxpZXMgYmVsb3cgdGhl
IHN1cmZhY2XigJk8L3RpdGxlPjxzZWNvbmRhcnktdGl0bGU+RWR1Y2F0aW9uYWwgQWN0aW9uIFJl
c2VhcmNoPC9zZWNvbmRhcnktdGl0bGU+PC90aXRsZXM+PHBlcmlvZGljYWw+PGZ1bGwtdGl0bGU+
RWR1Y2F0aW9uYWwgQWN0aW9uIFJlc2VhcmNoPC9mdWxsLXRpdGxlPjxhYmJyLTE+RWR1YyBBY3Rp
b24gUmVzPC9hYmJyLTE+PC9wZXJpb2RpY2FsPjxwYWdlcz41LTE3PC9wYWdlcz48dm9sdW1lPjE2
PC92b2x1bWU+PG51bWJlcj4xPC9udW1iZXI+PHJlcHJpbnQtZWRpdGlvbj5pbiBmaWxlPC9yZXBy
aW50LWVkaXRpb24+PGRhdGVzPjx5ZWFyPjIwMDg8L3llYXI+PC9kYXRlcz48aXNibj4wOTY1LTA3
OTI8L2lzYm4+PHVybHM+PHJlbGF0ZWQtdXJscz48dXJsPmh0dHA6Ly93d3cudGFuZGZvbmxpbmUu
Y29tL2RvaS9hYnMvMTAuMTA4MC8wOTY1MDc5MDcwMTgzMzA2MzwvdXJsPjwvcmVsYXRlZC11cmxz
PjwvdXJscz48cmVtb3RlLWRhdGFiYXNlLXByb3ZpZGVyPkF1dGhvcjwvcmVtb3RlLWRhdGFiYXNl
LXByb3ZpZGVyPjwvcmVjb3JkPjwvQ2l0ZT48Q2l0ZT48UmVjTnVtPjE2NTU4PC9SZWNOdW0+PHJl
Y29yZD48cmVjLW51bWJlcj4xNjU1ODwvcmVjLW51bWJlcj48Zm9yZWlnbi1rZXlzPjxrZXkgYXBw
PSJFTiIgZGItaWQ9ImVkYTk5ZXNyOWFycDUyZTIwdjJwZnR6NHJwNXM5eDBldmVmNSIgdGltZXN0
YW1wPSIxNTU0MzcxMjk5Ij4xNjU1ODwva2V5PjxrZXkgYXBwPSJFTldlYiIgZGItaWQ9IiI+MDwv
a2V5PjwvZm9yZWlnbi1rZXlzPjxyZWYtdHlwZSBuYW1lPSJCb29rIFNlY3Rpb24iPjU8L3JlZi10
eXBlPjxjb250cmlidXRvcnM+PGF1dGhvcnM+PGF1dGhvcj5Db3R0ZXJlbGwsIFBoaWw8L2F1dGhv
cj48YXV0aG9yPlBhaW5lLCBNYW5keTwvYXV0aG9yPjwvYXV0aG9ycz48L2NvbnRyaWJ1dG9ycz48
dGl0bGVzPjx0aXRsZT5JbnZvbHZpbmcgYSBNYXJnaW5hbGl6ZWQgZ3JvdXAgaW4gUmVzZWFyY2gg
YW5kIGFuYWx5c2lz4oCTUGVvcGxlIHdpdGggbGlmZSBsaW1pdGluZyBDb25kaXRpb25zPC90aXRs
ZT48c2Vjb25kYXJ5LXRpdGxlPlNvY2lhbCBDYXJlLCBTZXJ2aWNlIFVzZXJzIGFuZCBVc2VyIElu
dm9sdmVtZW50PC9zZWNvbmRhcnktdGl0bGU+PHRlcnRpYXJ5LXRpdGxlPlJlc2VhcmNoIEhpZ2hs
aWdodHMgaW4gU29jaWFsIFdvcmsgU2VyaWVzPC90ZXJ0aWFyeS10aXRsZT48L3RpdGxlcz48cGVy
aW9kaWNhbD48ZnVsbC10aXRsZT5Tb2NpYWwgQ2FyZSwgU2VydmljZSBVc2VycyBhbmQgVXNlciBJ
bnZvbHZlbWVudDwvZnVsbC10aXRsZT48L3BlcmlvZGljYWw+PHBhZ2VzPjE2MS0xNzI8L3BhZ2Vz
PjxudW1iZXI+NTU8L251bWJlcj48c2VjdGlvbj45PC9zZWN0aW9uPjxyZXByaW50LWVkaXRpb24+
aW4gZmlsZTwvcmVwcmludC1lZGl0aW9uPjxkYXRlcz48eWVhcj4yMDEyPC95ZWFyPjwvZGF0ZXM+
PHB1Yi1sb2NhdGlvbj5Mb25kb248L3B1Yi1sb2NhdGlvbj48cHVibGlzaGVyPkplc3NpY2EgS2lu
Z3NsZXkgUHVibGlzaGVyczwvcHVibGlzaGVyPjxpc2JuPjE4NDkwNTA3NTk8L2lzYm4+PHVybHM+
PC91cmxzPjxyZW1vdGUtZGF0YWJhc2UtcHJvdmlkZXI+QXV0aG9yPC9yZW1vdGUtZGF0YWJhc2Ut
cHJvdmlkZXI+PC9yZWNvcmQ+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1NDwvUmVjTnVtPjxEaXNwbGF5VGV4dD4oQ290dGVy
ZWxsIDIwMDg7IENvdHRlcmVsbCBhbmQgUGFpbmUgMjAxMjsgQnJlcmV0b24gZXQgYWwuIDIwMTYp
PC9EaXNwbGF5VGV4dD48cmVjb3JkPjxyZWMtbnVtYmVyPjE1NzU0PC9yZWMtbnVtYmVyPjxmb3Jl
aWduLWtleXM+PGtleSBhcHA9IkVOIiBkYi1pZD0iZWRhOTllc3I5YXJwNTJlMjB2MnBmdHo0cnA1
czl4MGV2ZWY1IiB0aW1lc3RhbXA9IjE1NTQzNzEyOTkiPjE1NzU0PC9rZXk+PGtleSBhcHA9IkVO
V2ViIiBkYi1pZD0iIj4wPC9rZXk+PC9mb3JlaWduLWtleXM+PHJlZi10eXBlIG5hbWU9IldlYiBQ
YWdlIj4xMjwvcmVmLXR5cGU+PGNvbnRyaWJ1dG9ycz48YXV0aG9ycz48YXV0aG9yPkJyZXJldG9u
LCBMb3Vpc2U8L2F1dGhvcj48YXV0aG9yPldhaGxzdGVyLCBQaGlsaXA8L2F1dGhvcj48YXV0aG9y
Pkx5c2RhaGwsIEtyaXN0aW4gQmFra2U8L2F1dGhvcj48YXV0aG9yPk1venlnZW1iYSwgS2F0aTwv
YXV0aG9yPjxhdXRob3I+QnVybnMsIEpha2U8L2F1dGhvcj48YXV0aG9yPkNoaWxjb3R0LCBKYW1l
czwvYXV0aG9yPjxhdXRob3I+V2FyZCwgU3VlPC9hdXRob3I+PGF1dGhvcj5Ccm9ubmVrZSwgSmFu
IEJlbmVkaWt0PC9hdXRob3I+PGF1dGhvcj5UdW1tZXJzLCBNYXJjaWE8L2F1dGhvcj48YXV0aG9y
PnZhbiBIb29ybiwgUmFscGg8L2F1dGhvcj48YXV0aG9yPlBmYWRlbmhhdWVyLCBMLjwvYXV0aG9y
PjxhdXRob3I+UG9sdXMsIFMuPC9hdXRob3I+PGF1dGhvcj5JbmdsZXRvbiwgQy48L2F1dGhvcj48
YXV0aG9yPkdhcmRpbmVyLCBDLjwvYXV0aG9yPjxhdXRob3I+dmFuIGRlciBXaWx0LCBHLkouPC9h
dXRob3I+PGF1dGhvcj5nZXJoYXJkdXMsIEEuPC9hdXRob3I+PGF1dGhvcj5Sb2h3ZXIsIEEuPC9h
dXRob3I+PGF1dGhvcj5SZWhmdXNzLCBFLjwvYXV0aG9yPjxhdXRob3I+T29ydHdpam4sIFcuPC9h
dXRob3I+PGF1dGhvcj5SZWZvbG8sIFAuPC9hdXRob3I+PGF1dGhvcj5TYWNjaGluaSwgRC48L2F1
dGhvcj48YXV0aG9yPkxlcHBlcnQsIFcuPC9hdXRob3I+PGF1dGhvcj5CbGF6ZXZpY2llbmUsIEEu
PC9hdXRob3I+PGF1dGhvcj5TcGFnbm9sbywgQS5HLjwvYXV0aG9yPjxhdXRob3I+UHJlc3Rvbiwg
TC48L2F1dGhvcj48YXV0aG9yPkNsYXJrLCBKLjwvYXV0aG9yPjxhdXRob3I+R295ZGVyLCBFLjwv
YXV0aG9yPjwvYXV0aG9ycz48L2NvbnRyaWJ1dG9ycz48dGl0bGVzPjx0aXRsZT5JbnRlZ3JhdGVk
IGFzc2Vzc21lbnQgb2YgaG9tZSBiYXNlZCBwYWxsaWF0aXZlIGNhcmUgd2l0aCBhbmQgd2l0aG91
dCByZWluZm9yY2VkIGNhcmVnaXZlciBzdXBwb3J0OiAmYXBvcztBIGRlbW9uc3RyYXRpb24gb2Yg
SU5URUdSQVRFLUhUQSBtZXRob2RvbG9naWNhbCBndWlkYW5jZXPigJkgLSBFeGVjdXRpdmUgU3Vt
bWFyeTwvdGl0bGU+PHNlY29uZGFyeS10aXRsZT5JbnRlcm5hdGlvbmFsIEpvdXJuYWwgb2YgVGVj
aG5vbG9neSBBc3Nlc3NtZW50IGluIEhlYWx0aCBDYXJlPC9zZWNvbmRhcnktdGl0bGU+PC90aXRs
ZXM+PHBlcmlvZGljYWw+PGZ1bGwtdGl0bGU+SW50ZXJuYXRpb25hbCBKb3VybmFsIG9mIFRlY2hu
b2xvZ3kgQXNzZXNzbWVudCBpbiBIZWFsdGggQ2FyZTwvZnVsbC10aXRsZT48YWJici0xPkludCBK
IFRlY2hub2wgQXNzZXNzIEhlYWx0aCBDYXJlPC9hYmJyLTE+PC9wZXJpb2RpY2FsPjxudW1iZXI+
MTkgQXVndXN0IDIwMTc8L251bWJlcj48cmVwcmludC1lZGl0aW9uPmluIGZpbGU8L3JlcHJpbnQt
ZWRpdGlvbj48ZGF0ZXM+PHllYXI+MjAxNjwveWVhcj48L2RhdGVzPjx1cmxzPjxyZWxhdGVkLXVy
bHM+PHVybD5odHRwOi8vd3d3LmludGVncmF0ZS1odGEuZXUvZG93bmxvYWRzLzwvdXJsPjwvcmVs
YXRlZC11cmxzPjwvdXJscz48cmVtb3RlLWRhdGFiYXNlLXByb3ZpZGVyPkUtUENTQUc8L3JlbW90
ZS1kYXRhYmFzZS1wcm92aWRlcj48L3JlY29yZD48L0NpdGU+PENpdGU+PFJlY051bT4xNjYzOTwv
UmVjTnVtPjxyZWNvcmQ+PHJlYy1udW1iZXI+MTY2Mzk8L3JlYy1udW1iZXI+PGZvcmVpZ24ta2V5
cz48a2V5IGFwcD0iRU4iIGRiLWlkPSJlZGE5OWVzcjlhcnA1MmUyMHYycGZ0ejRycDVzOXgwZXZl
ZjUiIHRpbWVzdGFtcD0iMTU1NDM3MTI5OSI+MTY2Mzk8L2tleT48a2V5IGFwcD0iRU5XZWIiIGRi
LWlkPSIiPjA8L2tleT48L2ZvcmVpZ24ta2V5cz48cmVmLXR5cGUgbmFtZT0iSm91cm5hbCBBcnRp
Y2xlIj4xNzwvcmVmLXR5cGU+PGNvbnRyaWJ1dG9ycz48YXV0aG9ycz48YXV0aG9yPkNvdHRlcmVs
bCwgUGhpbDwvYXV0aG9yPjwvYXV0aG9ycz48L2NvbnRyaWJ1dG9ycz48dGl0bGVzPjx0aXRsZT5F
eHBsb3JpbmcgdGhlIHZhbHVlIG9mIHNlcnZpY2UgdXNlciBpbnZvbHZlbWVudCBpbiBkYXRhIGFu
YWx5c2lzOuKAmE91ciBpbnRlcnByZXRhdGlvbiBpcyBhYm91dCB3aGF0IGxpZXMgYmVsb3cgdGhl
IHN1cmZhY2XigJk8L3RpdGxlPjxzZWNvbmRhcnktdGl0bGU+RWR1Y2F0aW9uYWwgQWN0aW9uIFJl
c2VhcmNoPC9zZWNvbmRhcnktdGl0bGU+PC90aXRsZXM+PHBlcmlvZGljYWw+PGZ1bGwtdGl0bGU+
RWR1Y2F0aW9uYWwgQWN0aW9uIFJlc2VhcmNoPC9mdWxsLXRpdGxlPjxhYmJyLTE+RWR1YyBBY3Rp
b24gUmVzPC9hYmJyLTE+PC9wZXJpb2RpY2FsPjxwYWdlcz41LTE3PC9wYWdlcz48dm9sdW1lPjE2
PC92b2x1bWU+PG51bWJlcj4xPC9udW1iZXI+PHJlcHJpbnQtZWRpdGlvbj5pbiBmaWxlPC9yZXBy
aW50LWVkaXRpb24+PGRhdGVzPjx5ZWFyPjIwMDg8L3llYXI+PC9kYXRlcz48aXNibj4wOTY1LTA3
OTI8L2lzYm4+PHVybHM+PHJlbGF0ZWQtdXJscz48dXJsPmh0dHA6Ly93d3cudGFuZGZvbmxpbmUu
Y29tL2RvaS9hYnMvMTAuMTA4MC8wOTY1MDc5MDcwMTgzMzA2MzwvdXJsPjwvcmVsYXRlZC11cmxz
PjwvdXJscz48cmVtb3RlLWRhdGFiYXNlLXByb3ZpZGVyPkF1dGhvcjwvcmVtb3RlLWRhdGFiYXNl
LXByb3ZpZGVyPjwvcmVjb3JkPjwvQ2l0ZT48Q2l0ZT48UmVjTnVtPjE2NTU4PC9SZWNOdW0+PHJl
Y29yZD48cmVjLW51bWJlcj4xNjU1ODwvcmVjLW51bWJlcj48Zm9yZWlnbi1rZXlzPjxrZXkgYXBw
PSJFTiIgZGItaWQ9ImVkYTk5ZXNyOWFycDUyZTIwdjJwZnR6NHJwNXM5eDBldmVmNSIgdGltZXN0
YW1wPSIxNTU0MzcxMjk5Ij4xNjU1ODwva2V5PjxrZXkgYXBwPSJFTldlYiIgZGItaWQ9IiI+MDwv
a2V5PjwvZm9yZWlnbi1rZXlzPjxyZWYtdHlwZSBuYW1lPSJCb29rIFNlY3Rpb24iPjU8L3JlZi10
eXBlPjxjb250cmlidXRvcnM+PGF1dGhvcnM+PGF1dGhvcj5Db3R0ZXJlbGwsIFBoaWw8L2F1dGhv
cj48YXV0aG9yPlBhaW5lLCBNYW5keTwvYXV0aG9yPjwvYXV0aG9ycz48L2NvbnRyaWJ1dG9ycz48
dGl0bGVzPjx0aXRsZT5JbnZvbHZpbmcgYSBNYXJnaW5hbGl6ZWQgZ3JvdXAgaW4gUmVzZWFyY2gg
YW5kIGFuYWx5c2lz4oCTUGVvcGxlIHdpdGggbGlmZSBsaW1pdGluZyBDb25kaXRpb25zPC90aXRs
ZT48c2Vjb25kYXJ5LXRpdGxlPlNvY2lhbCBDYXJlLCBTZXJ2aWNlIFVzZXJzIGFuZCBVc2VyIElu
dm9sdmVtZW50PC9zZWNvbmRhcnktdGl0bGU+PHRlcnRpYXJ5LXRpdGxlPlJlc2VhcmNoIEhpZ2hs
aWdodHMgaW4gU29jaWFsIFdvcmsgU2VyaWVzPC90ZXJ0aWFyeS10aXRsZT48L3RpdGxlcz48cGVy
aW9kaWNhbD48ZnVsbC10aXRsZT5Tb2NpYWwgQ2FyZSwgU2VydmljZSBVc2VycyBhbmQgVXNlciBJ
bnZvbHZlbWVudDwvZnVsbC10aXRsZT48L3BlcmlvZGljYWw+PHBhZ2VzPjE2MS0xNzI8L3BhZ2Vz
PjxudW1iZXI+NTU8L251bWJlcj48c2VjdGlvbj45PC9zZWN0aW9uPjxyZXByaW50LWVkaXRpb24+
aW4gZmlsZTwvcmVwcmludC1lZGl0aW9uPjxkYXRlcz48eWVhcj4yMDEyPC95ZWFyPjwvZGF0ZXM+
PHB1Yi1sb2NhdGlvbj5Mb25kb248L3B1Yi1sb2NhdGlvbj48cHVibGlzaGVyPkplc3NpY2EgS2lu
Z3NsZXkgUHVibGlzaGVyczwvcHVibGlzaGVyPjxpc2JuPjE4NDkwNTA3NTk8L2lzYm4+PHVybHM+
PC91cmxzPjxyZW1vdGUtZGF0YWJhc2UtcHJvdmlkZXI+QXV0aG9yPC9yZW1vdGUtZGF0YWJhc2Ut
cHJvdmlkZXI+PC9yZWNvcmQ+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2008; Cotterell and Paine 2012; Brereto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Public members need to be asked what their requirements are and why meeting up may be difficult. Numerous practical constraints or difficulties were reported, such as meeting times, childcare, or meeting in a hospital may hold unpleasant memori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55&lt;/RecNum&gt;&lt;DisplayText&gt;(Knighting et al. 2007)&lt;/DisplayText&gt;&lt;record&gt;&lt;rec-number&gt;16655&lt;/rec-number&gt;&lt;foreign-keys&gt;&lt;key app="EN" db-id="eda99esr9arp52e20v2pftz4rp5s9x0evef5" timestamp="1554371299"&gt;16655&lt;/key&gt;&lt;key app="ENWeb" db-id=""&gt;0&lt;/key&gt;&lt;/foreign-keys&gt;&lt;ref-type name="Report"&gt;27&lt;/ref-type&gt;&lt;contributors&gt;&lt;authors&gt;&lt;author&gt;Knighting, Katherine&lt;/author&gt;&lt;author&gt;Forbat, Liz&lt;/author&gt;&lt;author&gt;Cayless, Sandi&lt;/author&gt;&lt;author&gt;Kearney, Nora&lt;/author&gt;&lt;/authors&gt;&lt;/contributors&gt;&lt;titles&gt;&lt;title&gt;Enabling Change: Patient Experience as a Driver for Service Improvement. Final Report&lt;/title&gt;&lt;/titles&gt;&lt;reprint-edition&gt;in file&lt;/reprint-edition&gt;&lt;dates&gt;&lt;year&gt;2007&lt;/year&gt;&lt;/dates&gt;&lt;pub-location&gt;Scotland&lt;/pub-location&gt;&lt;publisher&gt;Cancer Care Research Centre, University of Stirling&lt;/publisher&gt;&lt;urls&gt;&lt;related-urls&gt;&lt;url&gt;http://dspace.stir.ac.uk/handle/1893/3610#.Wi1K2DdpFPY&lt;/url&gt;&lt;url&gt;http://dspace.stir.ac.uk/bitstream/1893/3610/1/Enabling%20Change%20Patient%20Experience%20as%20a%20Driver%20for%20Service%20Improvement%20(2007).pdf&lt;/url&gt;&lt;/related-urls&gt;&lt;/urls&gt;&lt;remote-database-provider&gt;Author&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Knighting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People needed to be involved in ways that allowed them to engage with ease, therefore meetings should be supportive to accommodate those who may be ill, experiencing pain or discomfort, have limited energy or a limited attention spa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48&lt;/RecNum&gt;&lt;DisplayText&gt;(Black 2008)&lt;/DisplayText&gt;&lt;record&gt;&lt;rec-number&gt;148&lt;/rec-number&gt;&lt;foreign-keys&gt;&lt;key app="EN" db-id="eda99esr9arp52e20v2pftz4rp5s9x0evef5" timestamp="1554371299"&gt;148&lt;/key&gt;&lt;key app="ENWeb" db-id=""&gt;0&lt;/key&gt;&lt;/foreign-keys&gt;&lt;ref-type name="Journal Article"&gt;17&lt;/ref-type&gt;&lt;contributors&gt;&lt;authors&gt;&lt;author&gt;Black, J.&lt;/author&gt;&lt;/authors&gt;&lt;/contributors&gt;&lt;titles&gt;&lt;title&gt;User involvement in EoLC: how involved can patients/carers be?&lt;/title&gt;&lt;secondary-title&gt;End of Life Care&lt;/secondary-title&gt;&lt;/titles&gt;&lt;periodical&gt;&lt;full-title&gt;End of Life Care&lt;/full-title&gt;&lt;/periodical&gt;&lt;pages&gt;64-69&lt;/pages&gt;&lt;volume&gt;2&lt;/volume&gt;&lt;number&gt;4&lt;/number&gt;&lt;reprint-edition&gt;in file&lt;/reprint-edition&gt;&lt;keywords&gt;&lt;keyword&gt;involvement&lt;/keyword&gt;&lt;keyword&gt;user&lt;/keyword&gt;&lt;keyword&gt;user involvement&lt;/keyword&gt;&lt;/keywords&gt;&lt;dates&gt;&lt;year&gt;2008&lt;/year&gt;&lt;pub-dates&gt;&lt;date&gt;2008&lt;/date&gt;&lt;/pub-dates&gt;&lt;/dates&gt;&lt;isbn&gt;2047-6361&lt;/isbn&gt;&lt;label&gt;790G&lt;/label&gt;&lt;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lack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formality was important, so people could get up and move around or take medication – public members were found to be very accepting of these issues </w:t>
      </w:r>
      <w:r w:rsidR="00C445FA">
        <w:rPr>
          <w:rFonts w:ascii="Calibri" w:eastAsia="Times New Roman" w:hAnsi="Calibri" w:cs="Calibri"/>
          <w:sz w:val="24"/>
          <w:szCs w:val="24"/>
          <w:lang w:eastAsia="en-GB"/>
        </w:rPr>
        <w:fldChar w:fldCharType="begin">
          <w:fldData xml:space="preserve">PEVuZE5vdGU+PENpdGU+PFJlY051bT4xNjU1ODwvUmVjTnVtPjxEaXNwbGF5VGV4dD4oQ290dGVy
ZWxsIGV0IGFsLiAyMDA3OyBDb3R0ZXJlbGwgYW5kIFBhaW5lIDIwMTIpPC9EaXNwbGF5VGV4dD48
cmVjb3JkPjxyZWMtbnVtYmVyPjE2NTU4PC9yZWMtbnVtYmVyPjxmb3JlaWduLWtleXM+PGtleSBh
cHA9IkVOIiBkYi1pZD0iZWRhOTllc3I5YXJwNTJlMjB2MnBmdHo0cnA1czl4MGV2ZWY1IiB0aW1l
c3RhbXA9IjE1NTQzNzEyOTkiPjE2NTU4PC9rZXk+PGtleSBhcHA9IkVOV2ViIiBkYi1pZD0iIj4w
PC9rZXk+PC9mb3JlaWduLWtleXM+PHJlZi10eXBlIG5hbWU9IkJvb2sgU2VjdGlvbiI+NTwvcmVm
LXR5cGU+PGNvbnRyaWJ1dG9ycz48YXV0aG9ycz48YXV0aG9yPkNvdHRlcmVsbCwgUGhpbDwvYXV0
aG9yPjxhdXRob3I+UGFpbmUsIE1hbmR5PC9hdXRob3I+PC9hdXRob3JzPjwvY29udHJpYnV0b3Jz
Pjx0aXRsZXM+PHRpdGxlPkludm9sdmluZyBhIE1hcmdpbmFsaXplZCBncm91cCBpbiBSZXNlYXJj
aCBhbmQgYW5hbHlzaXPigJNQZW9wbGUgd2l0aCBsaWZlIGxpbWl0aW5nIENvbmRpdGlvbnM8L3Rp
dGxlPjxzZWNvbmRhcnktdGl0bGU+U29jaWFsIENhcmUsIFNlcnZpY2UgVXNlcnMgYW5kIFVzZXIg
SW52b2x2ZW1lbnQ8L3NlY29uZGFyeS10aXRsZT48dGVydGlhcnktdGl0bGU+UmVzZWFyY2ggSGln
aGxpZ2h0cyBpbiBTb2NpYWwgV29yayBTZXJpZXM8L3RlcnRpYXJ5LXRpdGxlPjwvdGl0bGVzPjxw
ZXJpb2RpY2FsPjxmdWxsLXRpdGxlPlNvY2lhbCBDYXJlLCBTZXJ2aWNlIFVzZXJzIGFuZCBVc2Vy
IEludm9sdmVtZW50PC9mdWxsLXRpdGxlPjwvcGVyaW9kaWNhbD48cGFnZXM+MTYxLTE3MjwvcGFn
ZXM+PG51bWJlcj41NTwvbnVtYmVyPjxzZWN0aW9uPjk8L3NlY3Rpb24+PHJlcHJpbnQtZWRpdGlv
bj5pbiBmaWxlPC9yZXByaW50LWVkaXRpb24+PGRhdGVzPjx5ZWFyPjIwMTI8L3llYXI+PC9kYXRl
cz48cHViLWxvY2F0aW9uPkxvbmRvbjwvcHViLWxvY2F0aW9uPjxwdWJsaXNoZXI+SmVzc2ljYSBL
aW5nc2xleSBQdWJsaXNoZXJzPC9wdWJsaXNoZXI+PGlzYm4+MTg0OTA1MDc1OTwvaXNibj48dXJs
cz48L3VybHM+PHJlbW90ZS1kYXRhYmFzZS1wcm92aWRlcj5BdXRob3I8L3JlbW90ZS1kYXRhYmFz
ZS1wcm92aWRlcj48L3JlY29yZD48L0NpdGU+PENpdGU+PFJlY051bT4xNTI0NTwvUmVjTnVtPjxy
ZWNvcmQ+PHJlYy1udW1iZXI+MTUyNDU8L3JlYy1udW1iZXI+PGZvcmVpZ24ta2V5cz48a2V5IGFw
cD0iRU4iIGRiLWlkPSJlZGE5OWVzcjlhcnA1MmUyMHYycGZ0ejRycDVzOXgwZXZlZjUiIHRpbWVz
dGFtcD0iMTU1NDM3MTI5OSI+MTUyNDU8L2tleT48a2V5IGFwcD0iRU5XZWIiIGRiLWlkPSIiPjA8
L2tleT48L2ZvcmVpZ24ta2V5cz48cmVmLXR5cGUgbmFtZT0iQm9vayBTZWN0aW9uIj41PC9yZWYt
dHlwZT48Y29udHJpYnV0b3JzPjxhdXRob3JzPjxhdXRob3I+Q290dGVyZWxsLCBQaGlsPC9hdXRo
b3I+PGF1dGhvcj5DbGFya2UsIFBhdWxhPC9hdXRob3I+PGF1dGhvcj5Db3dkcmV5LCBEaTwvYXV0
aG9yPjxhdXRob3I+S2FwcCwgSm9objwvYXV0aG9yPjxhdXRob3I+UGFpbmUsIE1hbmR5PC9hdXRo
b3I+PGF1dGhvcj5XeW5uLCBSaWNrPC9hdXRob3I+PC9hdXRob3JzPjxzZWNvbmRhcnktYXV0aG9y
cz48YXV0aG9yPkphcnJldHQsIEwuPC9hdXRob3I+PC9zZWNvbmRhcnktYXV0aG9ycz48L2NvbnRy
aWJ1dG9ycz48dGl0bGVzPjx0aXRsZT5CZWNvbWluZyBpbnZvbHZlZCBpbiByZXNlYXJjaDogYSBz
ZXJ2aWNlIHVzZXIgbGVkIHJlc2VhcmNoIGFkdmlzb3J5IGdyb3VwPC90aXRsZT48c2Vjb25kYXJ5
LXRpdGxlPkNyZWF0aXZlIGVuZ2FnZW1lbnQgaW4gcGFsbGlhdGl2ZSBjYXJlOiBOZXcgcGVyc3Bl
Y3RpdmVzIG9uIHVzZXIgaW52b2x2ZW1lbnQuPC9zZWNvbmRhcnktdGl0bGU+PC90aXRsZXM+PHJl
cHJpbnQtZWRpdGlvbj5pbiBmaWxlPC9yZXByaW50LWVkaXRpb24+PGRhdGVzPjx5ZWFyPjIwMDc8
L3llYXI+PC9kYXRlcz48cHViLWxvY2F0aW9uPkFiaW5nZG9uLCBVSzwvcHViLWxvY2F0aW9uPjxw
dWJsaXNoZXI+UmFkY2xpZmZlIFB1Ymxpc2hpbmcgTHRkPC9wdWJsaXNoZXI+PHVybHM+PHJlbGF0
ZWQtdXJscz48dXJsPmh0dHA6Ly9lcHJpbnRzLmJyaWdodG9uLmFjLnVrLzU0MzgvPC91cmw+PC9y
ZWxhdGVkLXVybHM+PC91cmxzPjxyZW1vdGUtZGF0YWJhc2UtcHJvdmlkZXI+SU5WPC9yZW1vdGUt
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1ODwvUmVjTnVtPjxEaXNwbGF5VGV4dD4oQ290dGVy
ZWxsIGV0IGFsLiAyMDA3OyBDb3R0ZXJlbGwgYW5kIFBhaW5lIDIwMTIpPC9EaXNwbGF5VGV4dD48
cmVjb3JkPjxyZWMtbnVtYmVyPjE2NTU4PC9yZWMtbnVtYmVyPjxmb3JlaWduLWtleXM+PGtleSBh
cHA9IkVOIiBkYi1pZD0iZWRhOTllc3I5YXJwNTJlMjB2MnBmdHo0cnA1czl4MGV2ZWY1IiB0aW1l
c3RhbXA9IjE1NTQzNzEyOTkiPjE2NTU4PC9rZXk+PGtleSBhcHA9IkVOV2ViIiBkYi1pZD0iIj4w
PC9rZXk+PC9mb3JlaWduLWtleXM+PHJlZi10eXBlIG5hbWU9IkJvb2sgU2VjdGlvbiI+NTwvcmVm
LXR5cGU+PGNvbnRyaWJ1dG9ycz48YXV0aG9ycz48YXV0aG9yPkNvdHRlcmVsbCwgUGhpbDwvYXV0
aG9yPjxhdXRob3I+UGFpbmUsIE1hbmR5PC9hdXRob3I+PC9hdXRob3JzPjwvY29udHJpYnV0b3Jz
Pjx0aXRsZXM+PHRpdGxlPkludm9sdmluZyBhIE1hcmdpbmFsaXplZCBncm91cCBpbiBSZXNlYXJj
aCBhbmQgYW5hbHlzaXPigJNQZW9wbGUgd2l0aCBsaWZlIGxpbWl0aW5nIENvbmRpdGlvbnM8L3Rp
dGxlPjxzZWNvbmRhcnktdGl0bGU+U29jaWFsIENhcmUsIFNlcnZpY2UgVXNlcnMgYW5kIFVzZXIg
SW52b2x2ZW1lbnQ8L3NlY29uZGFyeS10aXRsZT48dGVydGlhcnktdGl0bGU+UmVzZWFyY2ggSGln
aGxpZ2h0cyBpbiBTb2NpYWwgV29yayBTZXJpZXM8L3RlcnRpYXJ5LXRpdGxlPjwvdGl0bGVzPjxw
ZXJpb2RpY2FsPjxmdWxsLXRpdGxlPlNvY2lhbCBDYXJlLCBTZXJ2aWNlIFVzZXJzIGFuZCBVc2Vy
IEludm9sdmVtZW50PC9mdWxsLXRpdGxlPjwvcGVyaW9kaWNhbD48cGFnZXM+MTYxLTE3MjwvcGFn
ZXM+PG51bWJlcj41NTwvbnVtYmVyPjxzZWN0aW9uPjk8L3NlY3Rpb24+PHJlcHJpbnQtZWRpdGlv
bj5pbiBmaWxlPC9yZXByaW50LWVkaXRpb24+PGRhdGVzPjx5ZWFyPjIwMTI8L3llYXI+PC9kYXRl
cz48cHViLWxvY2F0aW9uPkxvbmRvbjwvcHViLWxvY2F0aW9uPjxwdWJsaXNoZXI+SmVzc2ljYSBL
aW5nc2xleSBQdWJsaXNoZXJzPC9wdWJsaXNoZXI+PGlzYm4+MTg0OTA1MDc1OTwvaXNibj48dXJs
cz48L3VybHM+PHJlbW90ZS1kYXRhYmFzZS1wcm92aWRlcj5BdXRob3I8L3JlbW90ZS1kYXRhYmFz
ZS1wcm92aWRlcj48L3JlY29yZD48L0NpdGU+PENpdGU+PFJlY051bT4xNTI0NTwvUmVjTnVtPjxy
ZWNvcmQ+PHJlYy1udW1iZXI+MTUyNDU8L3JlYy1udW1iZXI+PGZvcmVpZ24ta2V5cz48a2V5IGFw
cD0iRU4iIGRiLWlkPSJlZGE5OWVzcjlhcnA1MmUyMHYycGZ0ejRycDVzOXgwZXZlZjUiIHRpbWVz
dGFtcD0iMTU1NDM3MTI5OSI+MTUyNDU8L2tleT48a2V5IGFwcD0iRU5XZWIiIGRiLWlkPSIiPjA8
L2tleT48L2ZvcmVpZ24ta2V5cz48cmVmLXR5cGUgbmFtZT0iQm9vayBTZWN0aW9uIj41PC9yZWYt
dHlwZT48Y29udHJpYnV0b3JzPjxhdXRob3JzPjxhdXRob3I+Q290dGVyZWxsLCBQaGlsPC9hdXRo
b3I+PGF1dGhvcj5DbGFya2UsIFBhdWxhPC9hdXRob3I+PGF1dGhvcj5Db3dkcmV5LCBEaTwvYXV0
aG9yPjxhdXRob3I+S2FwcCwgSm9objwvYXV0aG9yPjxhdXRob3I+UGFpbmUsIE1hbmR5PC9hdXRo
b3I+PGF1dGhvcj5XeW5uLCBSaWNrPC9hdXRob3I+PC9hdXRob3JzPjxzZWNvbmRhcnktYXV0aG9y
cz48YXV0aG9yPkphcnJldHQsIEwuPC9hdXRob3I+PC9zZWNvbmRhcnktYXV0aG9ycz48L2NvbnRy
aWJ1dG9ycz48dGl0bGVzPjx0aXRsZT5CZWNvbWluZyBpbnZvbHZlZCBpbiByZXNlYXJjaDogYSBz
ZXJ2aWNlIHVzZXIgbGVkIHJlc2VhcmNoIGFkdmlzb3J5IGdyb3VwPC90aXRsZT48c2Vjb25kYXJ5
LXRpdGxlPkNyZWF0aXZlIGVuZ2FnZW1lbnQgaW4gcGFsbGlhdGl2ZSBjYXJlOiBOZXcgcGVyc3Bl
Y3RpdmVzIG9uIHVzZXIgaW52b2x2ZW1lbnQuPC9zZWNvbmRhcnktdGl0bGU+PC90aXRsZXM+PHJl
cHJpbnQtZWRpdGlvbj5pbiBmaWxlPC9yZXByaW50LWVkaXRpb24+PGRhdGVzPjx5ZWFyPjIwMDc8
L3llYXI+PC9kYXRlcz48cHViLWxvY2F0aW9uPkFiaW5nZG9uLCBVSzwvcHViLWxvY2F0aW9uPjxw
dWJsaXNoZXI+UmFkY2xpZmZlIFB1Ymxpc2hpbmcgTHRkPC9wdWJsaXNoZXI+PHVybHM+PHJlbGF0
ZWQtdXJscz48dXJsPmh0dHA6Ly9lcHJpbnRzLmJyaWdodG9uLmFjLnVrLzU0MzgvPC91cmw+PC9y
ZWxhdGVkLXVybHM+PC91cmxzPjxyZW1vdGUtZGF0YWJhc2UtcHJvdmlkZXI+SU5WPC9yZW1vdGUt
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7; Cotterell and Paine 2012)</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Meetings shouldn’t last too long, it was useful to have plenty of breaks and presentations should be kept short </w:t>
      </w:r>
      <w:r w:rsidR="00C445FA">
        <w:rPr>
          <w:rFonts w:ascii="Calibri" w:eastAsia="Times New Roman" w:hAnsi="Calibri" w:cs="Calibri"/>
          <w:sz w:val="24"/>
          <w:szCs w:val="24"/>
          <w:lang w:eastAsia="en-GB"/>
        </w:rPr>
        <w:fldChar w:fldCharType="begin">
          <w:fldData xml:space="preserve">PEVuZE5vdGU+PENpdGU+PFJlY051bT43Mjc2PC9SZWNOdW0+PERpc3BsYXlUZXh0PihXcmlnaHQg
ZXQgYWwuIDIwMDY7IFBvbGFuZCBldCBhbC4gMjAxNCk8L0Rpc3BsYXlUZXh0PjxyZWNvcmQ+PHJl
Yy1udW1iZXI+NzI3NjwvcmVjLW51bWJlcj48Zm9yZWlnbi1rZXlzPjxrZXkgYXBwPSJFTiIgZGIt
aWQ9ImVkYTk5ZXNyOWFycDUyZTIwdjJwZnR6NHJwNXM5eDBldmVmNSIgdGltZXN0YW1wPSIxNTU0
MzcxMjk5Ij43Mjc2PC9rZXk+PGtleSBhcHA9IkVOV2ViIiBkYi1pZD0iIj4wPC9rZXk+PC9mb3Jl
aWduLWtleXM+PHJlZi10eXBlIG5hbWU9IkpvdXJuYWwgQXJ0aWNsZSI+MTc8L3JlZi10eXBlPjxj
b250cmlidXRvcnM+PGF1dGhvcnM+PGF1dGhvcj5XcmlnaHQsIEQuTi48L2F1dGhvcj48YXV0aG9y
PkhvcGtpbnNvbiwgSi5CLjwvYXV0aG9yPjxhdXRob3I+Q29ybmVyLCBKLkwuPC9hdXRob3I+PGF1
dGhvcj5Gb3N0ZXIsIEMuTC48L2F1dGhvcj48L2F1dGhvcnM+PC9jb250cmlidXRvcnM+PGF1dGgt
YWRkcmVzcz5NYWNtaWxsYW4gUmVzZWFyY2ggVW5pdCwgU2Nob29sIG9mIE51cnNpbmcgYW5kIE1p
ZHdpZmVyeSwgVW5pdmVyc2l0eSBvZiBTb3V0aGFtcHRvbiwgU291dGhhbXB0b24sIFVLLiBkbm13
QHNvdG9uLmFjLnVrPC9hdXRoLWFkZHJlc3M+PHRpdGxlcz48dGl0bGU+SG93IHRvIGludm9sdmUg
Y2FuY2VyIHBhdGllbnRzIGF0IHRoZSBlbmQgb2YgbGlmZSBhcyBjby1yZXNlYXJjaGVyczwvdGl0
bGU+PHNlY29uZGFyeS10aXRsZT5QYWxsaWF0aXZlIE1lZGljaW5lPC9zZWNvbmRhcnktdGl0bGU+
PC90aXRsZXM+PHBlcmlvZGljYWw+PGZ1bGwtdGl0bGU+UGFsbGlhdGl2ZSBNZWRpY2luZTwvZnVs
bC10aXRsZT48YWJici0xPlBhbGxpYXQgTWVkPC9hYmJyLTE+PC9wZXJpb2RpY2FsPjxwYWdlcz44
MjEtODI3PC9wYWdlcz48dm9sdW1lPjIwPC92b2x1bWU+PG51bWJlcj44PC9udW1iZXI+PHJlcHJp
bnQtZWRpdGlvbj5pbiBmaWxlPC9yZXByaW50LWVkaXRpb24+PGtleXdvcmRzPjxrZXl3b3JkPmNh
bmNlcjwva2V5d29yZD48a2V5d29yZD5jYXJlPC9rZXl3b3JkPjxrZXl3b3JkPmNhcmVyczwva2V5
d29yZD48a2V5d29yZD5IZWFsdGg8L2tleXdvcmQ+PGtleXdvcmQ+SGVhbHRoIFNlcnZpY2VzPC9r
ZXl3b3JkPjxrZXl3b3JkPmludm9sdmVtZW50PC9rZXl3b3JkPjxrZXl3b3JkPmpvdXJuYWw8L2tl
eXdvcmQ+PGtleXdvcmQ+TWlkd2lmZXJ5PC9rZXl3b3JkPjxrZXl3b3JkPm51cnNpbmc8L2tleXdv
cmQ+PGtleXdvcmQ+UGFsbGlhdGl2ZSBDYXJlPC9rZXl3b3JkPjxrZXl3b3JkPlBhdGllbnQ8L2tl
eXdvcmQ+PGtleXdvcmQ+UGF0aWVudHM8L2tleXdvcmQ+PGtleXdvcmQ+UGVvcGxlPC9rZXl3b3Jk
PjxrZXl3b3JkPlJlc2VhcmNoPC9rZXl3b3JkPjxrZXl3b3JkPlJlc2VhcmNoIFN1cHBvcnQ8L2tl
eXdvcmQ+PGtleXdvcmQ+U2VydmljZXM8L2tleXdvcmQ+PGtleXdvcmQ+U3VwcG9ydDwva2V5d29y
ZD48a2V5d29yZD50cmFpbmluZzwva2V5d29yZD48a2V5d29yZD5Vbml2ZXJzaXRpZXM8L2tleXdv
cmQ+PGtleXdvcmQ+dXNlcjwva2V5d29yZD48a2V5d29yZD51c2VyIGludm9sdmVtZW50PC9rZXl3
b3JkPjxrZXl3b3JkPnVzZXJzPC9rZXl3b3JkPjxrZXl3b3JkPldvcmtpbmc8L2tleXdvcmQ+PC9r
ZXl3b3Jkcz48ZGF0ZXM+PHllYXI+MjAwNjwveWVhcj48cHViLWRhdGVzPjxkYXRlPjEyLzIwMDY8
L2RhdGU+PC9wdWItZGF0ZXM+PC9kYXRlcz48bGFiZWw+NzQyUjwvbGFiZWw+PHVybHM+PHJlbGF0
ZWQtdXJscz48dXJsPjxzdHlsZSBmYWNlPSJ1bmRlcmxpbmUiIGZvbnQ9ImRlZmF1bHQiIHNpemU9
IjEwMCUiPmh0dHA6Ly93d3cuaW5nZW50YWNvbm5lY3QuY29tL2NvbnRlbnQvc2FnZS9wbS8yMDA2
LzAwMDAwMDIwLzAwMDAwMDA4L2FydDAwMDEyP3Rva2VuPTAwNGUxYmYxNDg3MDc3M2I2NmY2ODI5
M2M2MjIwN2Q2NzNmNTgyZjZiNmQzODNhNGIzYjI1N2I1NTdiNmM3YTNmMzgzODNiNDk3OTIxYTwv
c3R5bGU+PC91cmw+PC9yZWxhdGVkLXVybHM+PC91cmxzPjxyZW1vdGUtZGF0YWJhc2UtcHJvdmlk
ZXI+SU5WPC9yZW1vdGUtZGF0YWJhc2UtcHJvdmlkZXI+PC9yZWNvcmQ+PC9DaXRlPjxDaXRlPjxS
ZWNOdW0+MTU2MDQ8L1JlY051bT48cmVjb3JkPjxyZWMtbnVtYmVyPjE1NjA0PC9yZWMtbnVtYmVy
Pjxmb3JlaWduLWtleXM+PGtleSBhcHA9IkVOIiBkYi1pZD0iZWRhOTllc3I5YXJwNTJlMjB2MnBm
dHo0cnA1czl4MGV2ZWY1IiB0aW1lc3RhbXA9IjE1MDA1NTM0MjUiPjE1NjA0PC9rZXk+PC9mb3Jl
aWduLWtleXM+PHJlZi10eXBlIG5hbWU9IkpvdXJuYWwgQXJ0aWNsZSI+MTc8L3JlZi10eXBlPjxj
b250cmlidXRvcnM+PGF1dGhvcnM+PGF1dGhvcj5Qb2xhbmQsIEZpb25hPC9hdXRob3I+PGF1dGhv
cj5NYXBlcywgU2FyYWg8L2F1dGhvcj48YXV0aG9yPlBpbm5vY2ssIEhpbGFyeTwvYXV0aG9yPjxh
dXRob3I+S2F0b25hLCBDb3JuZWxpdXM8L2F1dGhvcj48YXV0aG9yPlNvcmVuc2VuLCBTdXNhbm5l
PC9hdXRob3I+PGF1dGhvcj5Gb3gsIENocmlzPC9hdXRob3I+PGF1dGhvcj5NYWlkbWVudCwgSWFu
IEQ8L2F1dGhvcj48L2F1dGhvcnM+PC9jb250cmlidXRvcnM+PHRpdGxlcz48dGl0bGU+UGVyc3Bl
Y3RpdmVzIG9mIGNhcmVycyBvbiBtZWRpY2F0aW9uIG1hbmFnZW1lbnQgaW4gZGVtZW50aWE6IGxl
c3NvbnMgZnJvbSBjb2xsYWJvcmF0aXZlbHkgZGV2ZWxvcGluZyBhIHJlc2VhcmNoIHByb3Bvc2Fs
PC90aXRsZT48c2Vjb25kYXJ5LXRpdGxlPkJNQyByZXNlYXJjaCBub3Rlczwvc2Vjb25kYXJ5LXRp
dGxlPjwvdGl0bGVzPjxwZXJpb2RpY2FsPjxmdWxsLXRpdGxlPkJNQyByZXNlYXJjaCBub3Rlczwv
ZnVsbC10aXRsZT48YWJici0xPkJNQyBSZXMgTm90ZXM8L2FiYnItMT48L3BlcmlvZGljYWw+PHBh
Z2VzPjQ2MzwvcGFnZXM+PHZvbHVtZT43PC92b2x1bWU+PG51bWJlcj4xPC9udW1iZXI+PHJlcHJp
bnQtZWRpdGlvbj5pbiBmaWxlPC9yZXByaW50LWVkaXRpb24+PGRhdGVzPjx5ZWFyPjIwMTQ8L3ll
YXI+PC9kYXRlcz48aXNibj4xNzU2LTA1MDA8L2lzYm4+PHVybHM+PHJlbGF0ZWQtdXJscz48dXJs
Pmh0dHBzOi8vYm1jcmVzbm90ZXMuYmlvbWVkY2VudHJhbC5jb20vYXJ0aWNsZXMvMTAuMTE4Ni8x
NzU2LTA1MDAtNy00NjM8L3VybD48L3JlbGF0ZWQtdXJscz48L3VybHM+PHJlbW90ZS1kYXRhYmFz
ZS1wcm92aWRlcj5JTlYsIE1FRDwvcmVtb3RlLWRhdGFiYXNlLXByb3ZpZGVyPjwvcmVjb3JkPjwv
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jc2PC9SZWNOdW0+PERpc3BsYXlUZXh0PihXcmlnaHQg
ZXQgYWwuIDIwMDY7IFBvbGFuZCBldCBhbC4gMjAxNCk8L0Rpc3BsYXlUZXh0PjxyZWNvcmQ+PHJl
Yy1udW1iZXI+NzI3NjwvcmVjLW51bWJlcj48Zm9yZWlnbi1rZXlzPjxrZXkgYXBwPSJFTiIgZGIt
aWQ9ImVkYTk5ZXNyOWFycDUyZTIwdjJwZnR6NHJwNXM5eDBldmVmNSIgdGltZXN0YW1wPSIxNTU0
MzcxMjk5Ij43Mjc2PC9rZXk+PGtleSBhcHA9IkVOV2ViIiBkYi1pZD0iIj4wPC9rZXk+PC9mb3Jl
aWduLWtleXM+PHJlZi10eXBlIG5hbWU9IkpvdXJuYWwgQXJ0aWNsZSI+MTc8L3JlZi10eXBlPjxj
b250cmlidXRvcnM+PGF1dGhvcnM+PGF1dGhvcj5XcmlnaHQsIEQuTi48L2F1dGhvcj48YXV0aG9y
PkhvcGtpbnNvbiwgSi5CLjwvYXV0aG9yPjxhdXRob3I+Q29ybmVyLCBKLkwuPC9hdXRob3I+PGF1
dGhvcj5Gb3N0ZXIsIEMuTC48L2F1dGhvcj48L2F1dGhvcnM+PC9jb250cmlidXRvcnM+PGF1dGgt
YWRkcmVzcz5NYWNtaWxsYW4gUmVzZWFyY2ggVW5pdCwgU2Nob29sIG9mIE51cnNpbmcgYW5kIE1p
ZHdpZmVyeSwgVW5pdmVyc2l0eSBvZiBTb3V0aGFtcHRvbiwgU291dGhhbXB0b24sIFVLLiBkbm13
QHNvdG9uLmFjLnVrPC9hdXRoLWFkZHJlc3M+PHRpdGxlcz48dGl0bGU+SG93IHRvIGludm9sdmUg
Y2FuY2VyIHBhdGllbnRzIGF0IHRoZSBlbmQgb2YgbGlmZSBhcyBjby1yZXNlYXJjaGVyczwvdGl0
bGU+PHNlY29uZGFyeS10aXRsZT5QYWxsaWF0aXZlIE1lZGljaW5lPC9zZWNvbmRhcnktdGl0bGU+
PC90aXRsZXM+PHBlcmlvZGljYWw+PGZ1bGwtdGl0bGU+UGFsbGlhdGl2ZSBNZWRpY2luZTwvZnVs
bC10aXRsZT48YWJici0xPlBhbGxpYXQgTWVkPC9hYmJyLTE+PC9wZXJpb2RpY2FsPjxwYWdlcz44
MjEtODI3PC9wYWdlcz48dm9sdW1lPjIwPC92b2x1bWU+PG51bWJlcj44PC9udW1iZXI+PHJlcHJp
bnQtZWRpdGlvbj5pbiBmaWxlPC9yZXByaW50LWVkaXRpb24+PGtleXdvcmRzPjxrZXl3b3JkPmNh
bmNlcjwva2V5d29yZD48a2V5d29yZD5jYXJlPC9rZXl3b3JkPjxrZXl3b3JkPmNhcmVyczwva2V5
d29yZD48a2V5d29yZD5IZWFsdGg8L2tleXdvcmQ+PGtleXdvcmQ+SGVhbHRoIFNlcnZpY2VzPC9r
ZXl3b3JkPjxrZXl3b3JkPmludm9sdmVtZW50PC9rZXl3b3JkPjxrZXl3b3JkPmpvdXJuYWw8L2tl
eXdvcmQ+PGtleXdvcmQ+TWlkd2lmZXJ5PC9rZXl3b3JkPjxrZXl3b3JkPm51cnNpbmc8L2tleXdv
cmQ+PGtleXdvcmQ+UGFsbGlhdGl2ZSBDYXJlPC9rZXl3b3JkPjxrZXl3b3JkPlBhdGllbnQ8L2tl
eXdvcmQ+PGtleXdvcmQ+UGF0aWVudHM8L2tleXdvcmQ+PGtleXdvcmQ+UGVvcGxlPC9rZXl3b3Jk
PjxrZXl3b3JkPlJlc2VhcmNoPC9rZXl3b3JkPjxrZXl3b3JkPlJlc2VhcmNoIFN1cHBvcnQ8L2tl
eXdvcmQ+PGtleXdvcmQ+U2VydmljZXM8L2tleXdvcmQ+PGtleXdvcmQ+U3VwcG9ydDwva2V5d29y
ZD48a2V5d29yZD50cmFpbmluZzwva2V5d29yZD48a2V5d29yZD5Vbml2ZXJzaXRpZXM8L2tleXdv
cmQ+PGtleXdvcmQ+dXNlcjwva2V5d29yZD48a2V5d29yZD51c2VyIGludm9sdmVtZW50PC9rZXl3
b3JkPjxrZXl3b3JkPnVzZXJzPC9rZXl3b3JkPjxrZXl3b3JkPldvcmtpbmc8L2tleXdvcmQ+PC9r
ZXl3b3Jkcz48ZGF0ZXM+PHllYXI+MjAwNjwveWVhcj48cHViLWRhdGVzPjxkYXRlPjEyLzIwMDY8
L2RhdGU+PC9wdWItZGF0ZXM+PC9kYXRlcz48bGFiZWw+NzQyUjwvbGFiZWw+PHVybHM+PHJlbGF0
ZWQtdXJscz48dXJsPjxzdHlsZSBmYWNlPSJ1bmRlcmxpbmUiIGZvbnQ9ImRlZmF1bHQiIHNpemU9
IjEwMCUiPmh0dHA6Ly93d3cuaW5nZW50YWNvbm5lY3QuY29tL2NvbnRlbnQvc2FnZS9wbS8yMDA2
LzAwMDAwMDIwLzAwMDAwMDA4L2FydDAwMDEyP3Rva2VuPTAwNGUxYmYxNDg3MDc3M2I2NmY2ODI5
M2M2MjIwN2Q2NzNmNTgyZjZiNmQzODNhNGIzYjI1N2I1NTdiNmM3YTNmMzgzODNiNDk3OTIxYTwv
c3R5bGU+PC91cmw+PC9yZWxhdGVkLXVybHM+PC91cmxzPjxyZW1vdGUtZGF0YWJhc2UtcHJvdmlk
ZXI+SU5WPC9yZW1vdGUtZGF0YWJhc2UtcHJvdmlkZXI+PC9yZWNvcmQ+PC9DaXRlPjxDaXRlPjxS
ZWNOdW0+MTU2MDQ8L1JlY051bT48cmVjb3JkPjxyZWMtbnVtYmVyPjE1NjA0PC9yZWMtbnVtYmVy
Pjxmb3JlaWduLWtleXM+PGtleSBhcHA9IkVOIiBkYi1pZD0iZWRhOTllc3I5YXJwNTJlMjB2MnBm
dHo0cnA1czl4MGV2ZWY1IiB0aW1lc3RhbXA9IjE1MDA1NTM0MjUiPjE1NjA0PC9rZXk+PC9mb3Jl
aWduLWtleXM+PHJlZi10eXBlIG5hbWU9IkpvdXJuYWwgQXJ0aWNsZSI+MTc8L3JlZi10eXBlPjxj
b250cmlidXRvcnM+PGF1dGhvcnM+PGF1dGhvcj5Qb2xhbmQsIEZpb25hPC9hdXRob3I+PGF1dGhv
cj5NYXBlcywgU2FyYWg8L2F1dGhvcj48YXV0aG9yPlBpbm5vY2ssIEhpbGFyeTwvYXV0aG9yPjxh
dXRob3I+S2F0b25hLCBDb3JuZWxpdXM8L2F1dGhvcj48YXV0aG9yPlNvcmVuc2VuLCBTdXNhbm5l
PC9hdXRob3I+PGF1dGhvcj5Gb3gsIENocmlzPC9hdXRob3I+PGF1dGhvcj5NYWlkbWVudCwgSWFu
IEQ8L2F1dGhvcj48L2F1dGhvcnM+PC9jb250cmlidXRvcnM+PHRpdGxlcz48dGl0bGU+UGVyc3Bl
Y3RpdmVzIG9mIGNhcmVycyBvbiBtZWRpY2F0aW9uIG1hbmFnZW1lbnQgaW4gZGVtZW50aWE6IGxl
c3NvbnMgZnJvbSBjb2xsYWJvcmF0aXZlbHkgZGV2ZWxvcGluZyBhIHJlc2VhcmNoIHByb3Bvc2Fs
PC90aXRsZT48c2Vjb25kYXJ5LXRpdGxlPkJNQyByZXNlYXJjaCBub3Rlczwvc2Vjb25kYXJ5LXRp
dGxlPjwvdGl0bGVzPjxwZXJpb2RpY2FsPjxmdWxsLXRpdGxlPkJNQyByZXNlYXJjaCBub3Rlczwv
ZnVsbC10aXRsZT48YWJici0xPkJNQyBSZXMgTm90ZXM8L2FiYnItMT48L3BlcmlvZGljYWw+PHBh
Z2VzPjQ2MzwvcGFnZXM+PHZvbHVtZT43PC92b2x1bWU+PG51bWJlcj4xPC9udW1iZXI+PHJlcHJp
bnQtZWRpdGlvbj5pbiBmaWxlPC9yZXByaW50LWVkaXRpb24+PGRhdGVzPjx5ZWFyPjIwMTQ8L3ll
YXI+PC9kYXRlcz48aXNibj4xNzU2LTA1MDA8L2lzYm4+PHVybHM+PHJlbGF0ZWQtdXJscz48dXJs
Pmh0dHBzOi8vYm1jcmVzbm90ZXMuYmlvbWVkY2VudHJhbC5jb20vYXJ0aWNsZXMvMTAuMTE4Ni8x
NzU2LTA1MDAtNy00NjM8L3VybD48L3JlbGF0ZWQtdXJscz48L3VybHM+PHJlbW90ZS1kYXRhYmFz
ZS1wcm92aWRlcj5JTlYsIE1FRDwvcmVtb3RlLWRhdGFiYXNlLXByb3ZpZGVyPjwvcmVjb3JkPjwv
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right et al. 2006; Poland et al. 2014)</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For example, a four-day training course was found to be unfeasible in one study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0D5E68EA"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9EB92D9" w14:textId="0A3F1E7A"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need for greater flexibility was a prominent theme, for example, to enable different people to be involved at different times. People sometimes took one day at a time and couldn’t commit long term or they may die before studies end. Some may be unwell for some meetings or it may be unpractical to attend meetings regularly </w:t>
      </w:r>
      <w:r w:rsidR="00C445FA">
        <w:rPr>
          <w:rFonts w:ascii="Calibri" w:eastAsia="Times New Roman" w:hAnsi="Calibri" w:cs="Calibri"/>
          <w:sz w:val="24"/>
          <w:szCs w:val="24"/>
          <w:lang w:eastAsia="en-GB"/>
        </w:rPr>
        <w:fldChar w:fldCharType="begin">
          <w:fldData xml:space="preserve">PEVuZE5vdGU+PENpdGU+PFJlY051bT4xNjQ1NjwvUmVjTnVtPjxEaXNwbGF5VGV4dD4oV2lsbGlh
bXMgZXQgYWwuIDIwMDU7IFdyaWdodCBldCBhbC4gMjAwNjsgRGF2ZXNvbiBldCBhbC4gMjAxNTsg
TWNJbGZhdHJpY2sgZXQgYWwuIDIwMTUpPC9EaXNwbGF5VGV4dD48cmVjb3JkPjxyZWMtbnVtYmVy
PjE2NDU2PC9yZWMtbnVtYmVyPjxmb3JlaWduLWtleXM+PGtleSBhcHA9IkVOIiBkYi1pZD0iZWRh
OTllc3I5YXJwNTJlMjB2MnBmdHo0cnA1czl4MGV2ZWY1IiB0aW1lc3RhbXA9IjE1MDU0NjY1NTMi
PjE2NDU2PC9rZXk+PC9mb3JlaWduLWtleXM+PHJlZi10eXBlIG5hbWU9IkpvdXJuYWwgQXJ0aWNs
ZSI+MTc8L3JlZi10eXBlPjxjb250cmlidXRvcnM+PGF1dGhvcnM+PGF1dGhvcj5XaWxsaWFtcywg
QW5uYS1sZWlsYTwvYXV0aG9yPjxhdXRob3I+U2Vsd3luLCBQZXRlciBBPC9hdXRob3I+PGF1dGhv
cj5NY0NvcmtsZSwgUnV0aDwvYXV0aG9yPjxhdXRob3I+TW9sZGUsIFN1c2FuPC9hdXRob3I+PGF1
dGhvcj5MaWJlcnRpLCBMYXVyZW48L2F1dGhvcj48YXV0aG9yPkthdHosIERhdmlkIEw8L2F1dGhv
cj48L2F1dGhvcnM+PC9jb250cmlidXRvcnM+PHRpdGxlcz48dGl0bGU+QXBwbGljYXRpb24gb2Yg
Y29tbXVuaXR5LWJhc2VkIHBhcnRpY2lwYXRvcnkgcmVzZWFyY2ggbWV0aG9kcyB0byBhIHN0dWR5
IG9mIGNvbXBsZW1lbnRhcnkgbWVkaWNpbmUgaW50ZXJ2ZW50aW9ucyBhdCBlbmQgb2YgbGlmZTwv
dGl0bGU+PHNlY29uZGFyeS10aXRsZT5Db21wbGVtZW50YXJ5IGhlYWx0aCBwcmFjdGljZSByZXZp
ZXc8L3NlY29uZGFyeS10aXRsZT48L3RpdGxlcz48cGVyaW9kaWNhbD48ZnVsbC10aXRsZT5Db21w
bGVtZW50YXJ5IGhlYWx0aCBwcmFjdGljZSByZXZpZXc8L2Z1bGwtdGl0bGU+PGFiYnItMT5Db21w
bGVtZW50IEhlYWx0aCBQcmFjdCBSZXY8L2FiYnItMT48L3BlcmlvZGljYWw+PHBhZ2VzPjkxLTEw
NDwvcGFnZXM+PHZvbHVtZT4xMDwvdm9sdW1lPjxudW1iZXI+MjwvbnVtYmVyPjxyZXByaW50LWVk
aXRpb24+aW4gZmlsZTwvcmVwcmludC1lZGl0aW9uPjxkYXRlcz48eWVhcj4yMDA1PC95ZWFyPjwv
ZGF0ZXM+PGlzYm4+MTUzMy0yMTAxPC9pc2JuPjx1cmxzPjxyZWxhdGVkLXVybHM+PHVybD5odHRw
Oi8vam91cm5hbHMuc2FnZXB1Yi5jb20vZG9pL2Ficy8xMC4xMTc3LzE1MzMyMTAxMDUyNzk0NDM8
L3VybD48L3JlbGF0ZWQtdXJscz48L3VybHM+PHJlbW90ZS1kYXRhYmFzZS1wcm92aWRlcj5DSU5B
SEw8L3JlbW90ZS1kYXRhYmFzZS1wcm92aWRlcj48L3JlY29yZD48L0NpdGU+PENpdGU+PFJlY051
bT4yMjwvUmVjTnVtPjxyZWNvcmQ+PHJlYy1udW1iZXI+MjI8L3JlYy1udW1iZXI+PGZvcmVpZ24t
a2V5cz48a2V5IGFwcD0iRU4iIGRiLWlkPSJlZGE5OWVzcjlhcnA1MmUyMHYycGZ0ejRycDVzOXgw
ZXZlZjUiIHRpbWVzdGFtcD0iMTU1Mzk0NDUxNyI+MjI8L2tleT48a2V5IGFwcD0iRU5XZWIiIGRi
LWlkPSIiPjA8L2tleT48L2ZvcmVpZ24ta2V5cz48cmVmLXR5cGUgbmFtZT0iSm91cm5hbCBBcnRp
Y2xlIj4xNzwvcmVmLXR5cGU+PGNvbnRyaWJ1dG9ycz48YXV0aG9ycz48YXV0aG9yPkRhdmVzb24s
IEIuQS48L2F1dGhvcj48YXV0aG9yPmRlIFdvbGYtTGluZGVyLCBTLjwvYXV0aG9yPjxhdXRob3I+
V2l0dCwgSi48L2F1dGhvcj48YXV0aG9yPk5ld3NvbiwgSy48L2F1dGhvcj48YXV0aG9yPk1vcnJp
cywgQy48L2F1dGhvcj48YXV0aG9yPkhpZ2dpbnNvbiwgSS5KLjwvYXV0aG9yPjxhdXRob3I+RXZh
bnMsIEMuSi48L2F1dGhvcj48L2F1dGhvcnM+PC9jb250cmlidXRvcnM+PHRpdGxlcz48dGl0bGU+
UmVzdWx0cyBvZiBhIHRyYW5zcGFyZW50IGV4cGVydCBjb25zdWx0YXRpb24gb24gcGF0aWVudCBh
bmQgcHVibGljIGludm9sdmVtZW50IGluIHBhbGxpYXRpdmUgY2FyZSByZXNlYXJjaDwvdGl0bGU+
PHNlY29uZGFyeS10aXRsZT5QYWxsaWF0aXZlIE1lZGljaW5lPC9zZWNvbmRhcnktdGl0bGU+PC90
aXRsZXM+PHBlcmlvZGljYWw+PGZ1bGwtdGl0bGU+UGFsbGlhdGl2ZSBNZWRpY2luZTwvZnVsbC10
aXRsZT48YWJici0xPlBhbGxpYXQgTWVkPC9hYmJyLTE+PC9wZXJpb2RpY2FsPjxwYWdlcz45Mzkt
OTQ5PC9wYWdlcz48dm9sdW1lPjI5PC92b2x1bWU+PG51bWJlcj4xMDwvbnVtYmVyPjxyZXByaW50
LWVkaXRpb24+aW4gZmlsZTwvcmVwcmludC1lZGl0aW9uPjxrZXl3b3Jkcz48a2V5d29yZD5jYXJl
PC9rZXl3b3JkPjxrZXl3b3JkPmNvbnN1bHRhdGlvbjwva2V5d29yZD48a2V5d29yZD5pbnZvbHZl
bWVudDwva2V5d29yZD48a2V5d29yZD5QYWxsaWF0aXZlIENhcmU8L2tleXdvcmQ+PGtleXdvcmQ+
UGF0aWVudDwva2V5d29yZD48a2V5d29yZD5SZXNlYXJjaDwva2V5d29yZD48L2tleXdvcmRzPjxk
YXRlcz48eWVhcj4yMDE1PC95ZWFyPjxwdWItZGF0ZXM+PGRhdGU+MjAxNTwvZGF0ZT48L3B1Yi1k
YXRlcz48L2RhdGVzPjxpc2JuPjAyNjktMjE2MzwvaXNibj48bGFiZWw+NzgyRzwvbGFiZWw+PHVy
bHM+PC91cmxzPjxyZW1vdGUtZGF0YWJhc2UtcHJvdmlkZXI+SU5WLCBDSU5BSEwsIFBJTkZPLCBN
RUQsIEFTU0lBLCBXT1M8L3JlbW90ZS1kYXRhYmFzZS1wcm92aWRlcj48L3JlY29yZD48L0NpdGU+
PENpdGU+PFJlY051bT4xNTcyMDwvUmVjTnVtPjxyZWNvcmQ+PHJlYy1udW1iZXI+MTU3MjA8L3Jl
Yy1udW1iZXI+PGZvcmVpZ24ta2V5cz48a2V5IGFwcD0iRU4iIGRiLWlkPSJlZGE5OWVzcjlhcnA1
MmUyMHYycGZ0ejRycDVzOXgwZXZlZjUiIHRpbWVzdGFtcD0iMTU1NDM3MTI5OSI+MTU3MjA8L2tl
eT48a2V5IGFwcD0iRU5XZWIiIGRiLWlkPSIiPjA8L2tleT48L2ZvcmVpZ24ta2V5cz48cmVmLXR5
cGUgbmFtZT0iUmVwb3J0Ij4yNzwvcmVmLXR5cGU+PGNvbnRyaWJ1dG9ycz48YXV0aG9ycz48YXV0
aG9yPk1jSWxmYXRyaWNrLCBTLjwvYXV0aG9yPjxhdXRob3I+SGFzc29uLCBGLjwvYXV0aG9yPjxh
dXRob3I+SGFubmEtVHJhaW5vciwgTC48L2F1dGhvcj48YXV0aG9yPkJyb2dhbiwgUC48L2F1dGhv
cj48L2F1dGhvcnM+PC9jb250cmlidXRvcnM+PHRpdGxlcz48dGl0bGU+RXZhbHVhdGlvbiByZXBv
cnQgZm9yIEFsbCBJcmVsYW5kIEluc3RpdHV0ZSBvZiBIb3NwaWNlICZhbXA7IFBhbGxpYXRpdmUg
Q2FyZSAmYXBvcztWb2ljZXMgNCBDYXJlJmFwb3M7IEluaXRpYXRpdmUuPC90aXRsZT48L3RpdGxl
cz48cmVwcmludC1lZGl0aW9uPmluIGZpbGU8L3JlcHJpbnQtZWRpdGlvbj48ZGF0ZXM+PHllYXI+
MjAxNTwveWVhcj48L2RhdGVzPjxwdWItbG9jYXRpb24+RHVibGluLCBJcmVsYW5kPC9wdWItbG9j
YXRpb24+PHB1Ymxpc2hlcj5BbGwgSXJlbGFuZCBJbnN0aXR1dGUgb2YgSG9zcGljZSAmYW1wOyBQ
YWxsaWF0aXZlIENhcmU8L3B1Ymxpc2hlcj48dXJscz48cmVsYXRlZC11cmxzPjx1cmw+aHR0cDov
L2FpaWhwYy5vcmcvcG9saWN5LXByYWN0aWNlL3ZvaWNlczRjYXJlL2V2YWx1YXRpb24vPC91cmw+
PC9yZWxhdGVkLXVybHM+PC91cmxzPjxyZW1vdGUtZGF0YWJhc2UtcHJvdmlkZXI+QUlJSFBDPC9y
ZW1vdGUtZGF0YWJhc2UtcHJvdmlkZXI+PC9yZWNvcmQ+PC9DaXRlPjxDaXRlPjxSZWNOdW0+NzI3
NjwvUmVjTnVtPjxyZWNvcmQ+PHJlYy1udW1iZXI+NzI3NjwvcmVjLW51bWJlcj48Zm9yZWlnbi1r
ZXlzPjxrZXkgYXBwPSJFTiIgZGItaWQ9ImVkYTk5ZXNyOWFycDUyZTIwdjJwZnR6NHJwNXM5eDBl
dmVmNSIgdGltZXN0YW1wPSIxNTU0MzcxMjk5Ij43Mjc2PC9rZXk+PGtleSBhcHA9IkVOV2ViIiBk
Yi1pZD0iIj4wPC9rZXk+PC9mb3JlaWduLWtleXM+PHJlZi10eXBlIG5hbWU9IkpvdXJuYWwgQXJ0
aWNsZSI+MTc8L3JlZi10eXBlPjxjb250cmlidXRvcnM+PGF1dGhvcnM+PGF1dGhvcj5XcmlnaHQs
IEQuTi48L2F1dGhvcj48YXV0aG9yPkhvcGtpbnNvbiwgSi5CLjwvYXV0aG9yPjxhdXRob3I+Q29y
bmVyLCBKLkwuPC9hdXRob3I+PGF1dGhvcj5Gb3N0ZXIsIEMuTC48L2F1dGhvcj48L2F1dGhvcnM+
PC9jb250cmlidXRvcnM+PGF1dGgtYWRkcmVzcz5NYWNtaWxsYW4gUmVzZWFyY2ggVW5pdCwgU2No
b29sIG9mIE51cnNpbmcgYW5kIE1pZHdpZmVyeSwgVW5pdmVyc2l0eSBvZiBTb3V0aGFtcHRvbiwg
U291dGhhbXB0b24sIFVLLiBkbm13QHNvdG9uLmFjLnVrPC9hdXRoLWFkZHJlc3M+PHRpdGxlcz48
dGl0bGU+SG93IHRvIGludm9sdmUgY2FuY2VyIHBhdGllbnRzIGF0IHRoZSBlbmQgb2YgbGlmZSBh
cyBjby1yZXNlYXJjaGVyczwvdGl0bGU+PHNlY29uZGFyeS10aXRsZT5QYWxsaWF0aXZlIE1lZGlj
aW5lPC9zZWNvbmRhcnktdGl0bGU+PC90aXRsZXM+PHBlcmlvZGljYWw+PGZ1bGwtdGl0bGU+UGFs
bGlhdGl2ZSBNZWRpY2luZTwvZnVsbC10aXRsZT48YWJici0xPlBhbGxpYXQgTWVkPC9hYmJyLTE+
PC9wZXJpb2RpY2FsPjxwYWdlcz44MjEtODI3PC9wYWdlcz48dm9sdW1lPjIwPC92b2x1bWU+PG51
bWJlcj44PC9udW1iZXI+PHJlcHJpbnQtZWRpdGlvbj5pbiBmaWxlPC9yZXByaW50LWVkaXRpb24+
PGtleXdvcmRzPjxrZXl3b3JkPmNhbmNlcjwva2V5d29yZD48a2V5d29yZD5jYXJlPC9rZXl3b3Jk
PjxrZXl3b3JkPmNhcmVyczwva2V5d29yZD48a2V5d29yZD5IZWFsdGg8L2tleXdvcmQ+PGtleXdv
cmQ+SGVhbHRoIFNlcnZpY2VzPC9rZXl3b3JkPjxrZXl3b3JkPmludm9sdmVtZW50PC9rZXl3b3Jk
PjxrZXl3b3JkPmpvdXJuYWw8L2tleXdvcmQ+PGtleXdvcmQ+TWlkd2lmZXJ5PC9rZXl3b3JkPjxr
ZXl3b3JkPm51cnNpbmc8L2tleXdvcmQ+PGtleXdvcmQ+UGFsbGlhdGl2ZSBDYXJlPC9rZXl3b3Jk
PjxrZXl3b3JkPlBhdGllbnQ8L2tleXdvcmQ+PGtleXdvcmQ+UGF0aWVudHM8L2tleXdvcmQ+PGtl
eXdvcmQ+UGVvcGxlPC9rZXl3b3JkPjxrZXl3b3JkPlJlc2VhcmNoPC9rZXl3b3JkPjxrZXl3b3Jk
PlJlc2VhcmNoIFN1cHBvcnQ8L2tleXdvcmQ+PGtleXdvcmQ+U2VydmljZXM8L2tleXdvcmQ+PGtl
eXdvcmQ+U3VwcG9ydDwva2V5d29yZD48a2V5d29yZD50cmFpbmluZzwva2V5d29yZD48a2V5d29y
ZD5Vbml2ZXJzaXRpZXM8L2tleXdvcmQ+PGtleXdvcmQ+dXNlcjwva2V5d29yZD48a2V5d29yZD51
c2VyIGludm9sdmVtZW50PC9rZXl3b3JkPjxrZXl3b3JkPnVzZXJzPC9rZXl3b3JkPjxrZXl3b3Jk
Pldvcmtpbmc8L2tleXdvcmQ+PC9rZXl3b3Jkcz48ZGF0ZXM+PHllYXI+MjAwNjwveWVhcj48cHVi
LWRhdGVzPjxkYXRlPjEyLzIwMDY8L2RhdGU+PC9wdWItZGF0ZXM+PC9kYXRlcz48bGFiZWw+NzQy
UjwvbGFiZWw+PHVybHM+PHJlbGF0ZWQtdXJscz48dXJsPjxzdHlsZSBmYWNlPSJ1bmRlcmxpbmUi
IGZvbnQ9ImRlZmF1bHQiIHNpemU9IjEwMCUiPmh0dHA6Ly93d3cuaW5nZW50YWNvbm5lY3QuY29t
L2NvbnRlbnQvc2FnZS9wbS8yMDA2LzAwMDAwMDIwLzAwMDAwMDA4L2FydDAwMDEyP3Rva2VuPTAw
NGUxYmYxNDg3MDc3M2I2NmY2ODI5M2M2MjIwN2Q2NzNmNTgyZjZiNmQzODNhNGIzYjI1N2I1NTdi
NmM3YTNmMzgzODNiNDk3OTIxYTwvc3R5bGU+PC91cmw+PC9yZWxhdGVkLXVybHM+PC91cmxzPjxy
ZW1vdGUtZGF0YWJhc2UtcHJvdmlkZXI+SU5WPC9yZW1vdGUtZGF0YWJhc2UtcHJvdmlkZXI+PC9y
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Q1NjwvUmVjTnVtPjxEaXNwbGF5VGV4dD4oV2lsbGlh
bXMgZXQgYWwuIDIwMDU7IFdyaWdodCBldCBhbC4gMjAwNjsgRGF2ZXNvbiBldCBhbC4gMjAxNTsg
TWNJbGZhdHJpY2sgZXQgYWwuIDIwMTUpPC9EaXNwbGF5VGV4dD48cmVjb3JkPjxyZWMtbnVtYmVy
PjE2NDU2PC9yZWMtbnVtYmVyPjxmb3JlaWduLWtleXM+PGtleSBhcHA9IkVOIiBkYi1pZD0iZWRh
OTllc3I5YXJwNTJlMjB2MnBmdHo0cnA1czl4MGV2ZWY1IiB0aW1lc3RhbXA9IjE1MDU0NjY1NTMi
PjE2NDU2PC9rZXk+PC9mb3JlaWduLWtleXM+PHJlZi10eXBlIG5hbWU9IkpvdXJuYWwgQXJ0aWNs
ZSI+MTc8L3JlZi10eXBlPjxjb250cmlidXRvcnM+PGF1dGhvcnM+PGF1dGhvcj5XaWxsaWFtcywg
QW5uYS1sZWlsYTwvYXV0aG9yPjxhdXRob3I+U2Vsd3luLCBQZXRlciBBPC9hdXRob3I+PGF1dGhv
cj5NY0NvcmtsZSwgUnV0aDwvYXV0aG9yPjxhdXRob3I+TW9sZGUsIFN1c2FuPC9hdXRob3I+PGF1
dGhvcj5MaWJlcnRpLCBMYXVyZW48L2F1dGhvcj48YXV0aG9yPkthdHosIERhdmlkIEw8L2F1dGhv
cj48L2F1dGhvcnM+PC9jb250cmlidXRvcnM+PHRpdGxlcz48dGl0bGU+QXBwbGljYXRpb24gb2Yg
Y29tbXVuaXR5LWJhc2VkIHBhcnRpY2lwYXRvcnkgcmVzZWFyY2ggbWV0aG9kcyB0byBhIHN0dWR5
IG9mIGNvbXBsZW1lbnRhcnkgbWVkaWNpbmUgaW50ZXJ2ZW50aW9ucyBhdCBlbmQgb2YgbGlmZTwv
dGl0bGU+PHNlY29uZGFyeS10aXRsZT5Db21wbGVtZW50YXJ5IGhlYWx0aCBwcmFjdGljZSByZXZp
ZXc8L3NlY29uZGFyeS10aXRsZT48L3RpdGxlcz48cGVyaW9kaWNhbD48ZnVsbC10aXRsZT5Db21w
bGVtZW50YXJ5IGhlYWx0aCBwcmFjdGljZSByZXZpZXc8L2Z1bGwtdGl0bGU+PGFiYnItMT5Db21w
bGVtZW50IEhlYWx0aCBQcmFjdCBSZXY8L2FiYnItMT48L3BlcmlvZGljYWw+PHBhZ2VzPjkxLTEw
NDwvcGFnZXM+PHZvbHVtZT4xMDwvdm9sdW1lPjxudW1iZXI+MjwvbnVtYmVyPjxyZXByaW50LWVk
aXRpb24+aW4gZmlsZTwvcmVwcmludC1lZGl0aW9uPjxkYXRlcz48eWVhcj4yMDA1PC95ZWFyPjwv
ZGF0ZXM+PGlzYm4+MTUzMy0yMTAxPC9pc2JuPjx1cmxzPjxyZWxhdGVkLXVybHM+PHVybD5odHRw
Oi8vam91cm5hbHMuc2FnZXB1Yi5jb20vZG9pL2Ficy8xMC4xMTc3LzE1MzMyMTAxMDUyNzk0NDM8
L3VybD48L3JlbGF0ZWQtdXJscz48L3VybHM+PHJlbW90ZS1kYXRhYmFzZS1wcm92aWRlcj5DSU5B
SEw8L3JlbW90ZS1kYXRhYmFzZS1wcm92aWRlcj48L3JlY29yZD48L0NpdGU+PENpdGU+PFJlY051
bT4yMjwvUmVjTnVtPjxyZWNvcmQ+PHJlYy1udW1iZXI+MjI8L3JlYy1udW1iZXI+PGZvcmVpZ24t
a2V5cz48a2V5IGFwcD0iRU4iIGRiLWlkPSJlZGE5OWVzcjlhcnA1MmUyMHYycGZ0ejRycDVzOXgw
ZXZlZjUiIHRpbWVzdGFtcD0iMTU1Mzk0NDUxNyI+MjI8L2tleT48a2V5IGFwcD0iRU5XZWIiIGRi
LWlkPSIiPjA8L2tleT48L2ZvcmVpZ24ta2V5cz48cmVmLXR5cGUgbmFtZT0iSm91cm5hbCBBcnRp
Y2xlIj4xNzwvcmVmLXR5cGU+PGNvbnRyaWJ1dG9ycz48YXV0aG9ycz48YXV0aG9yPkRhdmVzb24s
IEIuQS48L2F1dGhvcj48YXV0aG9yPmRlIFdvbGYtTGluZGVyLCBTLjwvYXV0aG9yPjxhdXRob3I+
V2l0dCwgSi48L2F1dGhvcj48YXV0aG9yPk5ld3NvbiwgSy48L2F1dGhvcj48YXV0aG9yPk1vcnJp
cywgQy48L2F1dGhvcj48YXV0aG9yPkhpZ2dpbnNvbiwgSS5KLjwvYXV0aG9yPjxhdXRob3I+RXZh
bnMsIEMuSi48L2F1dGhvcj48L2F1dGhvcnM+PC9jb250cmlidXRvcnM+PHRpdGxlcz48dGl0bGU+
UmVzdWx0cyBvZiBhIHRyYW5zcGFyZW50IGV4cGVydCBjb25zdWx0YXRpb24gb24gcGF0aWVudCBh
bmQgcHVibGljIGludm9sdmVtZW50IGluIHBhbGxpYXRpdmUgY2FyZSByZXNlYXJjaDwvdGl0bGU+
PHNlY29uZGFyeS10aXRsZT5QYWxsaWF0aXZlIE1lZGljaW5lPC9zZWNvbmRhcnktdGl0bGU+PC90
aXRsZXM+PHBlcmlvZGljYWw+PGZ1bGwtdGl0bGU+UGFsbGlhdGl2ZSBNZWRpY2luZTwvZnVsbC10
aXRsZT48YWJici0xPlBhbGxpYXQgTWVkPC9hYmJyLTE+PC9wZXJpb2RpY2FsPjxwYWdlcz45Mzkt
OTQ5PC9wYWdlcz48dm9sdW1lPjI5PC92b2x1bWU+PG51bWJlcj4xMDwvbnVtYmVyPjxyZXByaW50
LWVkaXRpb24+aW4gZmlsZTwvcmVwcmludC1lZGl0aW9uPjxrZXl3b3Jkcz48a2V5d29yZD5jYXJl
PC9rZXl3b3JkPjxrZXl3b3JkPmNvbnN1bHRhdGlvbjwva2V5d29yZD48a2V5d29yZD5pbnZvbHZl
bWVudDwva2V5d29yZD48a2V5d29yZD5QYWxsaWF0aXZlIENhcmU8L2tleXdvcmQ+PGtleXdvcmQ+
UGF0aWVudDwva2V5d29yZD48a2V5d29yZD5SZXNlYXJjaDwva2V5d29yZD48L2tleXdvcmRzPjxk
YXRlcz48eWVhcj4yMDE1PC95ZWFyPjxwdWItZGF0ZXM+PGRhdGU+MjAxNTwvZGF0ZT48L3B1Yi1k
YXRlcz48L2RhdGVzPjxpc2JuPjAyNjktMjE2MzwvaXNibj48bGFiZWw+NzgyRzwvbGFiZWw+PHVy
bHM+PC91cmxzPjxyZW1vdGUtZGF0YWJhc2UtcHJvdmlkZXI+SU5WLCBDSU5BSEwsIFBJTkZPLCBN
RUQsIEFTU0lBLCBXT1M8L3JlbW90ZS1kYXRhYmFzZS1wcm92aWRlcj48L3JlY29yZD48L0NpdGU+
PENpdGU+PFJlY051bT4xNTcyMDwvUmVjTnVtPjxyZWNvcmQ+PHJlYy1udW1iZXI+MTU3MjA8L3Jl
Yy1udW1iZXI+PGZvcmVpZ24ta2V5cz48a2V5IGFwcD0iRU4iIGRiLWlkPSJlZGE5OWVzcjlhcnA1
MmUyMHYycGZ0ejRycDVzOXgwZXZlZjUiIHRpbWVzdGFtcD0iMTU1NDM3MTI5OSI+MTU3MjA8L2tl
eT48a2V5IGFwcD0iRU5XZWIiIGRiLWlkPSIiPjA8L2tleT48L2ZvcmVpZ24ta2V5cz48cmVmLXR5
cGUgbmFtZT0iUmVwb3J0Ij4yNzwvcmVmLXR5cGU+PGNvbnRyaWJ1dG9ycz48YXV0aG9ycz48YXV0
aG9yPk1jSWxmYXRyaWNrLCBTLjwvYXV0aG9yPjxhdXRob3I+SGFzc29uLCBGLjwvYXV0aG9yPjxh
dXRob3I+SGFubmEtVHJhaW5vciwgTC48L2F1dGhvcj48YXV0aG9yPkJyb2dhbiwgUC48L2F1dGhv
cj48L2F1dGhvcnM+PC9jb250cmlidXRvcnM+PHRpdGxlcz48dGl0bGU+RXZhbHVhdGlvbiByZXBv
cnQgZm9yIEFsbCBJcmVsYW5kIEluc3RpdHV0ZSBvZiBIb3NwaWNlICZhbXA7IFBhbGxpYXRpdmUg
Q2FyZSAmYXBvcztWb2ljZXMgNCBDYXJlJmFwb3M7IEluaXRpYXRpdmUuPC90aXRsZT48L3RpdGxl
cz48cmVwcmludC1lZGl0aW9uPmluIGZpbGU8L3JlcHJpbnQtZWRpdGlvbj48ZGF0ZXM+PHllYXI+
MjAxNTwveWVhcj48L2RhdGVzPjxwdWItbG9jYXRpb24+RHVibGluLCBJcmVsYW5kPC9wdWItbG9j
YXRpb24+PHB1Ymxpc2hlcj5BbGwgSXJlbGFuZCBJbnN0aXR1dGUgb2YgSG9zcGljZSAmYW1wOyBQ
YWxsaWF0aXZlIENhcmU8L3B1Ymxpc2hlcj48dXJscz48cmVsYXRlZC11cmxzPjx1cmw+aHR0cDov
L2FpaWhwYy5vcmcvcG9saWN5LXByYWN0aWNlL3ZvaWNlczRjYXJlL2V2YWx1YXRpb24vPC91cmw+
PC9yZWxhdGVkLXVybHM+PC91cmxzPjxyZW1vdGUtZGF0YWJhc2UtcHJvdmlkZXI+QUlJSFBDPC9y
ZW1vdGUtZGF0YWJhc2UtcHJvdmlkZXI+PC9yZWNvcmQ+PC9DaXRlPjxDaXRlPjxSZWNOdW0+NzI3
NjwvUmVjTnVtPjxyZWNvcmQ+PHJlYy1udW1iZXI+NzI3NjwvcmVjLW51bWJlcj48Zm9yZWlnbi1r
ZXlzPjxrZXkgYXBwPSJFTiIgZGItaWQ9ImVkYTk5ZXNyOWFycDUyZTIwdjJwZnR6NHJwNXM5eDBl
dmVmNSIgdGltZXN0YW1wPSIxNTU0MzcxMjk5Ij43Mjc2PC9rZXk+PGtleSBhcHA9IkVOV2ViIiBk
Yi1pZD0iIj4wPC9rZXk+PC9mb3JlaWduLWtleXM+PHJlZi10eXBlIG5hbWU9IkpvdXJuYWwgQXJ0
aWNsZSI+MTc8L3JlZi10eXBlPjxjb250cmlidXRvcnM+PGF1dGhvcnM+PGF1dGhvcj5XcmlnaHQs
IEQuTi48L2F1dGhvcj48YXV0aG9yPkhvcGtpbnNvbiwgSi5CLjwvYXV0aG9yPjxhdXRob3I+Q29y
bmVyLCBKLkwuPC9hdXRob3I+PGF1dGhvcj5Gb3N0ZXIsIEMuTC48L2F1dGhvcj48L2F1dGhvcnM+
PC9jb250cmlidXRvcnM+PGF1dGgtYWRkcmVzcz5NYWNtaWxsYW4gUmVzZWFyY2ggVW5pdCwgU2No
b29sIG9mIE51cnNpbmcgYW5kIE1pZHdpZmVyeSwgVW5pdmVyc2l0eSBvZiBTb3V0aGFtcHRvbiwg
U291dGhhbXB0b24sIFVLLiBkbm13QHNvdG9uLmFjLnVrPC9hdXRoLWFkZHJlc3M+PHRpdGxlcz48
dGl0bGU+SG93IHRvIGludm9sdmUgY2FuY2VyIHBhdGllbnRzIGF0IHRoZSBlbmQgb2YgbGlmZSBh
cyBjby1yZXNlYXJjaGVyczwvdGl0bGU+PHNlY29uZGFyeS10aXRsZT5QYWxsaWF0aXZlIE1lZGlj
aW5lPC9zZWNvbmRhcnktdGl0bGU+PC90aXRsZXM+PHBlcmlvZGljYWw+PGZ1bGwtdGl0bGU+UGFs
bGlhdGl2ZSBNZWRpY2luZTwvZnVsbC10aXRsZT48YWJici0xPlBhbGxpYXQgTWVkPC9hYmJyLTE+
PC9wZXJpb2RpY2FsPjxwYWdlcz44MjEtODI3PC9wYWdlcz48dm9sdW1lPjIwPC92b2x1bWU+PG51
bWJlcj44PC9udW1iZXI+PHJlcHJpbnQtZWRpdGlvbj5pbiBmaWxlPC9yZXByaW50LWVkaXRpb24+
PGtleXdvcmRzPjxrZXl3b3JkPmNhbmNlcjwva2V5d29yZD48a2V5d29yZD5jYXJlPC9rZXl3b3Jk
PjxrZXl3b3JkPmNhcmVyczwva2V5d29yZD48a2V5d29yZD5IZWFsdGg8L2tleXdvcmQ+PGtleXdv
cmQ+SGVhbHRoIFNlcnZpY2VzPC9rZXl3b3JkPjxrZXl3b3JkPmludm9sdmVtZW50PC9rZXl3b3Jk
PjxrZXl3b3JkPmpvdXJuYWw8L2tleXdvcmQ+PGtleXdvcmQ+TWlkd2lmZXJ5PC9rZXl3b3JkPjxr
ZXl3b3JkPm51cnNpbmc8L2tleXdvcmQ+PGtleXdvcmQ+UGFsbGlhdGl2ZSBDYXJlPC9rZXl3b3Jk
PjxrZXl3b3JkPlBhdGllbnQ8L2tleXdvcmQ+PGtleXdvcmQ+UGF0aWVudHM8L2tleXdvcmQ+PGtl
eXdvcmQ+UGVvcGxlPC9rZXl3b3JkPjxrZXl3b3JkPlJlc2VhcmNoPC9rZXl3b3JkPjxrZXl3b3Jk
PlJlc2VhcmNoIFN1cHBvcnQ8L2tleXdvcmQ+PGtleXdvcmQ+U2VydmljZXM8L2tleXdvcmQ+PGtl
eXdvcmQ+U3VwcG9ydDwva2V5d29yZD48a2V5d29yZD50cmFpbmluZzwva2V5d29yZD48a2V5d29y
ZD5Vbml2ZXJzaXRpZXM8L2tleXdvcmQ+PGtleXdvcmQ+dXNlcjwva2V5d29yZD48a2V5d29yZD51
c2VyIGludm9sdmVtZW50PC9rZXl3b3JkPjxrZXl3b3JkPnVzZXJzPC9rZXl3b3JkPjxrZXl3b3Jk
Pldvcmtpbmc8L2tleXdvcmQ+PC9rZXl3b3Jkcz48ZGF0ZXM+PHllYXI+MjAwNjwveWVhcj48cHVi
LWRhdGVzPjxkYXRlPjEyLzIwMDY8L2RhdGU+PC9wdWItZGF0ZXM+PC9kYXRlcz48bGFiZWw+NzQy
UjwvbGFiZWw+PHVybHM+PHJlbGF0ZWQtdXJscz48dXJsPjxzdHlsZSBmYWNlPSJ1bmRlcmxpbmUi
IGZvbnQ9ImRlZmF1bHQiIHNpemU9IjEwMCUiPmh0dHA6Ly93d3cuaW5nZW50YWNvbm5lY3QuY29t
L2NvbnRlbnQvc2FnZS9wbS8yMDA2LzAwMDAwMDIwLzAwMDAwMDA4L2FydDAwMDEyP3Rva2VuPTAw
NGUxYmYxNDg3MDc3M2I2NmY2ODI5M2M2MjIwN2Q2NzNmNTgyZjZiNmQzODNhNGIzYjI1N2I1NTdi
NmM3YTNmMzgzODNiNDk3OTIxYTwvc3R5bGU+PC91cmw+PC9yZWxhdGVkLXVybHM+PC91cmxzPjxy
ZW1vdGUtZGF0YWJhc2UtcHJvdmlkZXI+SU5WPC9yZW1vdGUtZGF0YWJhc2UtcHJvdmlkZXI+PC9y
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illiams et al. 2005; Wright et al. 2006; Daveson et al. 2015;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times one method was initially used for involvement, for example an advisory group, but then, if people became unwell, email communication was preferred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22&lt;/RecNum&gt;&lt;DisplayText&gt;(Daveson et al. 2015)&lt;/DisplayText&gt;&lt;record&gt;&lt;rec-number&gt;22&lt;/rec-number&gt;&lt;foreign-keys&gt;&lt;key app="EN" db-id="eda99esr9arp52e20v2pftz4rp5s9x0evef5" timestamp="1553944517"&gt;22&lt;/key&gt;&lt;key app="ENWeb" db-id=""&gt;0&lt;/key&gt;&lt;/foreign-keys&gt;&lt;ref-type name="Journal Article"&gt;17&lt;/ref-type&gt;&lt;contributors&gt;&lt;authors&gt;&lt;author&gt;Daveson, B.A.&lt;/author&gt;&lt;author&gt;de Wolf-Linder, S.&lt;/author&gt;&lt;author&gt;Witt, J.&lt;/author&gt;&lt;author&gt;Newson, K.&lt;/author&gt;&lt;author&gt;Morris, C.&lt;/author&gt;&lt;author&gt;Higginson, I.J.&lt;/author&gt;&lt;author&gt;Evans, C.J.&lt;/author&gt;&lt;/authors&gt;&lt;/contributors&gt;&lt;titles&gt;&lt;title&gt;Results of a transparent expert consultation on patient and public involvement in palliative care research&lt;/title&gt;&lt;secondary-title&gt;Palliative Medicine&lt;/secondary-title&gt;&lt;/titles&gt;&lt;periodical&gt;&lt;full-title&gt;Palliative Medicine&lt;/full-title&gt;&lt;abbr-1&gt;Palliat Med&lt;/abbr-1&gt;&lt;/periodical&gt;&lt;pages&gt;939-949&lt;/pages&gt;&lt;volume&gt;29&lt;/volume&gt;&lt;number&gt;10&lt;/number&gt;&lt;reprint-edition&gt;in file&lt;/reprint-edition&gt;&lt;keywords&gt;&lt;keyword&gt;care&lt;/keyword&gt;&lt;keyword&gt;consultation&lt;/keyword&gt;&lt;keyword&gt;involvement&lt;/keyword&gt;&lt;keyword&gt;Palliative Care&lt;/keyword&gt;&lt;keyword&gt;Patient&lt;/keyword&gt;&lt;keyword&gt;Research&lt;/keyword&gt;&lt;/keywords&gt;&lt;dates&gt;&lt;year&gt;2015&lt;/year&gt;&lt;pub-dates&gt;&lt;date&gt;2015&lt;/date&gt;&lt;/pub-dates&gt;&lt;/dates&gt;&lt;isbn&gt;0269-2163&lt;/isbn&gt;&lt;label&gt;782G&lt;/label&gt;&lt;urls&gt;&lt;/urls&gt;&lt;remote-database-provider&gt;INV, CINAHL, PINFO, MED, ASSIA, WOS&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Daveson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itiatives such as keeping reflexive diaries and using de-brief time after events were recommended. Other support mechanisms were suggested, particularly if people lacked confidence, including buddying and peer mentoring, or attending events with family and friends if people wanted </w:t>
      </w:r>
      <w:r w:rsidR="00C445FA">
        <w:rPr>
          <w:rFonts w:ascii="Calibri" w:eastAsia="Times New Roman" w:hAnsi="Calibri" w:cs="Calibri"/>
          <w:sz w:val="24"/>
          <w:szCs w:val="24"/>
          <w:lang w:eastAsia="en-GB"/>
        </w:rPr>
        <w:fldChar w:fldCharType="begin">
          <w:fldData xml:space="preserve">PEVuZE5vdGU+PENpdGU+PFJlY051bT4xNjY1NTwvUmVjTnVtPjxEaXNwbGF5VGV4dD4oQ29sbGlu
cyBldCBhbC4gMjAwNTsgU3RldmVucyBhbmQgV2lsZGUgMjAwNTsgS25pZ2h0aW5nIGV0IGFsLiAy
MDA3OyBTdGV2ZW5zIDIwMDgpPC9EaXNwbGF5VGV4dD48cmVjb3JkPjxyZWMtbnVtYmVyPjE2NjU1
PC9yZWMtbnVtYmVyPjxmb3JlaWduLWtleXM+PGtleSBhcHA9IkVOIiBkYi1pZD0iZWRhOTllc3I5
YXJwNTJlMjB2MnBmdHo0cnA1czl4MGV2ZWY1IiB0aW1lc3RhbXA9IjE1NTQzNzEyOTkiPjE2NjU1
PC9rZXk+PGtleSBhcHA9IkVOV2ViIiBkYi1pZD0iIj4wPC9rZXk+PC9mb3JlaWduLWtleXM+PHJl
Zi10eXBlIG5hbWU9IlJlcG9ydCI+Mjc8L3JlZi10eXBlPjxjb250cmlidXRvcnM+PGF1dGhvcnM+
PGF1dGhvcj5LbmlnaHRpbmcsIEthdGhlcmluZTwvYXV0aG9yPjxhdXRob3I+Rm9yYmF0LCBMaXo8
L2F1dGhvcj48YXV0aG9yPkNheWxlc3MsIFNhbmRpPC9hdXRob3I+PGF1dGhvcj5LZWFybmV5LCBO
b3JhPC9hdXRob3I+PC9hdXRob3JzPjwvY29udHJpYnV0b3JzPjx0aXRsZXM+PHRpdGxlPkVuYWJs
aW5nIENoYW5nZTogUGF0aWVudCBFeHBlcmllbmNlIGFzIGEgRHJpdmVyIGZvciBTZXJ2aWNlIElt
cHJvdmVtZW50LiBGaW5hbCBSZXBvcnQ8L3RpdGxlPjwvdGl0bGVzPjxyZXByaW50LWVkaXRpb24+
aW4gZmlsZTwvcmVwcmludC1lZGl0aW9uPjxkYXRlcz48eWVhcj4yMDA3PC95ZWFyPjwvZGF0ZXM+
PHB1Yi1sb2NhdGlvbj5TY290bGFuZDwvcHViLWxvY2F0aW9uPjxwdWJsaXNoZXI+Q2FuY2VyIENh
cmUgUmVzZWFyY2ggQ2VudHJlLCBVbml2ZXJzaXR5IG9mIFN0aXJsaW5nPC9wdWJsaXNoZXI+PHVy
bHM+PHJlbGF0ZWQtdXJscz48dXJsPmh0dHA6Ly9kc3BhY2Uuc3Rpci5hYy51ay9oYW5kbGUvMTg5
My8zNjEwIy5XaTFLMkRkcEZQWTwvdXJsPjx1cmw+aHR0cDovL2RzcGFjZS5zdGlyLmFjLnVrL2Jp
dHN0cmVhbS8xODkzLzM2MTAvMS9FbmFibGluZyUyMENoYW5nZSUyMFBhdGllbnQlMjBFeHBlcmll
bmNlJTIwYXMlMjBhJTIwRHJpdmVyJTIwZm9yJTIwU2VydmljZSUyMEltcHJvdmVtZW50JTIwKDIw
MDcpLnBkZjwvdXJsPjwvcmVsYXRlZC11cmxzPjwvdXJscz48cmVtb3RlLWRhdGFiYXNlLXByb3Zp
ZGVyPkF1dGhvcjwvcmVtb3RlLWRhdGFiYXNlLXByb3ZpZGVyPjwvcmVjb3JkPjwvQ2l0ZT48Q2l0
ZT48UmVjTnVtPjE2NjQ5PC9SZWNOdW0+PHJlY29yZD48cmVjLW51bWJlcj4xNjY0OTwvcmVjLW51
bWJlcj48Zm9yZWlnbi1rZXlzPjxrZXkgYXBwPSJFTiIgZGItaWQ9ImVkYTk5ZXNyOWFycDUyZTIw
djJwZnR6NHJwNXM5eDBldmVmNSIgdGltZXN0YW1wPSIxNTU0MzcxMjk5Ij4xNjY0OTwva2V5Pjxr
ZXkgYXBwPSJFTldlYiIgZGItaWQ9IiI+MDwva2V5PjwvZm9yZWlnbi1rZXlzPjxyZWYtdHlwZSBu
YW1lPSJCb29rIFNlY3Rpb24iPjU8L3JlZi10eXBlPjxjb250cmlidXRvcnM+PGF1dGhvcnM+PGF1
dGhvcj5TdGV2ZW5zLCBULjwvYXV0aG9yPjwvYXV0aG9ycz48c2Vjb25kYXJ5LWF1dGhvcnM+PGF1
dGhvcj5QYXluZSwgUy48L2F1dGhvcj48YXV0aG9yPlNleW1vdXIsIEo8L2F1dGhvcj48YXV0aG9y
PkluZ2xldG9uLCBDLjwvYXV0aG9yPjwvc2Vjb25kYXJ5LWF1dGhvcnM+PC9jb250cmlidXRvcnM+
PHRpdGxlcz48dGl0bGU+SW52b2x2aW5nIG9yIFVzaW5nPyBVc2VyIGludm9sdmVtZW50IGluIHBh
bGxpYXRpdmUgY2FyZTwvdGl0bGU+PHNlY29uZGFyeS10aXRsZT5QYWxsaWF0aXZlIGNhcmUgbnVy
c2luZzogcHJpbmNpcGxlcyBhbmQgZXZpZGVuY2UgZm9yIHByYWN0aWNlPC9zZWNvbmRhcnktdGl0
bGU+PC90aXRsZXM+PHBhZ2VzPjU1LTcwPC9wYWdlcz48ZWRpdGlvbj4ybmQ8L2VkaXRpb24+PHNl
Y3Rpb24+Mzwvc2VjdGlvbj48cmVwcmludC1lZGl0aW9uPmluIGZpbGU8L3JlcHJpbnQtZWRpdGlv
bj48ZGF0ZXM+PHllYXI+MjAwODwveWVhcj48L2RhdGVzPjxwdWItbG9jYXRpb24+TWFpZGVuaGVh
ZDwvcHViLWxvY2F0aW9uPjxwdWJsaXNoZXI+T3BlbiBVbml2ZXJzaXR5IFByZXNzPC9wdWJsaXNo
ZXI+PHVybHM+PHJlbGF0ZWQtdXJscz48dXJsPmh0dHBzOi8vd3d3LmFtYXpvbi5jby51ay9QYWxs
aWF0aXZlLUNhcmUtTnVyc2luZy1QcmluY2lwbGVzLUV2aWRlbmNlL2RwLzAzMzUyMjE4MTU8L3Vy
bD48L3JlbGF0ZWQtdXJscz48L3VybHM+PHJlbW90ZS1kYXRhYmFzZS1wcm92aWRlcj5SZWZjaGVj
azwvcmVtb3RlLWRhdGFiYXNlLXByb3ZpZGVyPjwvcmVjb3JkPjwvQ2l0ZT48Q2l0ZT48UmVjTnVt
PjE1NjIwPC9SZWNOdW0+PHJlY29yZD48cmVjLW51bWJlcj4xNTYyMDwvcmVjLW51bWJlcj48Zm9y
ZWlnbi1rZXlzPjxrZXkgYXBwPSJFTiIgZGItaWQ9ImVkYTk5ZXNyOWFycDUyZTIwdjJwZnR6NHJw
NXM5eDBldmVmNSIgdGltZXN0YW1wPSIxNTU0MzcxMjk5Ij4xNTYyMDwva2V5PjxrZXkgYXBwPSJF
TldlYiIgZGItaWQ9IiI+MDwva2V5PjwvZm9yZWlnbi1rZXlzPjxyZWYtdHlwZSBuYW1lPSJKb3Vy
bmFsIEFydGljbGUiPjE3PC9yZWYtdHlwZT48Y29udHJpYnV0b3JzPjxhdXRob3JzPjxhdXRob3I+
Q29sbGlucywgS2FyZW48L2F1dGhvcj48YXV0aG9yPlN0ZXZlbnMsIFRvbnk8L2F1dGhvcj48YXV0
aG9yPkFobWVkemFpLCBTYW0gSDwvYXV0aG9yPjwvYXV0aG9ycz48L2NvbnRyaWJ1dG9ycz48dGl0
bGVzPjx0aXRsZT5DYW4gY29uc3VtZXIgcmVzZWFyY2ggcGFuZWxzIGJlY29tZSBhbiBpbnRlZ3Jh
bCBwYXJ0IG9mIHRoZSBjYW5jZXIgcmVzZWFyY2ggY29tbXVuaXR5PzwvdGl0bGU+PHNlY29uZGFy
eS10aXRsZT5DbGluaWNhbCBlZmZlY3RpdmVuZXNzIGluIG51cnNpbmc8L3NlY29uZGFyeS10aXRs
ZT48L3RpdGxlcz48cGVyaW9kaWNhbD48ZnVsbC10aXRsZT5DbGluaWNhbCBlZmZlY3RpdmVuZXNz
IGluIG51cnNpbmc8L2Z1bGwtdGl0bGU+PGFiYnItMT5DbGluIEVmZiBOdXJzPC9hYmJyLTE+PC9w
ZXJpb2RpY2FsPjxwYWdlcz4xMTItMTE4PC9wYWdlcz48dm9sdW1lPjk8L3ZvbHVtZT48bnVtYmVy
PjM8L251bWJlcj48cmVwcmludC1lZGl0aW9uPmluIGZpbGU8L3JlcHJpbnQtZWRpdGlvbj48ZGF0
ZXM+PHllYXI+MjAwNTwveWVhcj48L2RhdGVzPjxpc2JuPjEzNjEtOTAwNDwvaXNibj48dXJscz48
cmVsYXRlZC11cmxzPjx1cmw+aHR0cDovL3d3dy5zY2llbmNlZGlyZWN0LmNvbS9zY2llbmNlL2Fy
dGljbGUvcGlpL1MxMzYxOTAwNDA2MDAwMzE4PC91cmw+PC9yZWxhdGVkLXVybHM+PC91cmxzPjxy
ZW1vdGUtZGF0YWJhc2UtcHJvdmlkZXI+SU5WPC9yZW1vdGUtZGF0YWJhc2UtcHJvdmlkZXI+PC9y
ZWNvcmQ+PC9DaXRlPjxDaXRlPjxSZWNOdW0+MTY2MDU8L1JlY051bT48cmVjb3JkPjxyZWMtbnVt
YmVyPjE2NjA1PC9yZWMtbnVtYmVyPjxmb3JlaWduLWtleXM+PGtleSBhcHA9IkVOIiBkYi1pZD0i
ZWRhOTllc3I5YXJwNTJlMjB2MnBmdHo0cnA1czl4MGV2ZWY1IiB0aW1lc3RhbXA9IjE1NTQzNzEy
OTkiPjE2NjA1PC9rZXk+PGtleSBhcHA9IkVOV2ViIiBkYi1pZD0iIj4wPC9rZXk+PC9mb3JlaWdu
LWtleXM+PHJlZi10eXBlIG5hbWU9IkJvb2sgU2VjdGlvbiI+NTwvcmVmLXR5cGU+PGNvbnRyaWJ1
dG9ycz48YXV0aG9ycz48YXV0aG9yPlN0ZXZlbnMsIFQuPC9hdXRob3I+PGF1dGhvcj5XaWxkZSwg
RC48L2F1dGhvcj48L2F1dGhvcnM+PHNlY29uZGFyeS1hdXRob3JzPjxhdXRob3I+TG93ZXMsIEwu
PC9hdXRob3I+PGF1dGhvcj5IdWxhdHQsIEkuPC9hdXRob3I+PC9zZWNvbmRhcnktYXV0aG9ycz48
L2NvbnRyaWJ1dG9ycz48dGl0bGVzPjx0aXRsZT5Db25zdW1lciBpbnZvbHZlbWVudCBpbiBjYW5j
ZXIgcmVzZWFyY2ggaW4gdGhlIFVuaXRlZCBraW5nZG9tPC90aXRsZT48c2Vjb25kYXJ5LXRpdGxl
Pkludm9sdmluZyBTZXJ2aWNlIFVzZXJzIGluIEhlYWx0aCBhbmQgU29jaWFsIENhcmUgUmVzZWFy
Y2g8L3NlY29uZGFyeS10aXRsZT48L3RpdGxlcz48cGFnZXM+OTctMTExPC9wYWdlcz48c2VjdGlv
bj45PC9zZWN0aW9uPjxyZXByaW50LWVkaXRpb24+aW4gZmlsZTwvcmVwcmludC1lZGl0aW9uPjxk
YXRlcz48eWVhcj4yMDA1PC95ZWFyPjwvZGF0ZXM+PHB1Yi1sb2NhdGlvbj5PeGZvcmRzaGlyZTwv
cHViLWxvY2F0aW9uPjxwdWJsaXNoZXI+Um91dGxlZGdlPC9wdWJsaXNoZXI+PHVybHM+PC91cmxz
PjxyZW1vdGUtZGF0YWJhc2UtcHJvdmlkZXI+TUQ8L3JlbW90ZS1kYXRhYmFzZS1wcm92aWRlcj48
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Q29sbGlu
cyBldCBhbC4gMjAwNTsgU3RldmVucyBhbmQgV2lsZGUgMjAwNTsgS25pZ2h0aW5nIGV0IGFsLiAy
MDA3OyBTdGV2ZW5zIDIwMDgpPC9EaXNwbGF5VGV4dD48cmVjb3JkPjxyZWMtbnVtYmVyPjE2NjU1
PC9yZWMtbnVtYmVyPjxmb3JlaWduLWtleXM+PGtleSBhcHA9IkVOIiBkYi1pZD0iZWRhOTllc3I5
YXJwNTJlMjB2MnBmdHo0cnA1czl4MGV2ZWY1IiB0aW1lc3RhbXA9IjE1NTQzNzEyOTkiPjE2NjU1
PC9rZXk+PGtleSBhcHA9IkVOV2ViIiBkYi1pZD0iIj4wPC9rZXk+PC9mb3JlaWduLWtleXM+PHJl
Zi10eXBlIG5hbWU9IlJlcG9ydCI+Mjc8L3JlZi10eXBlPjxjb250cmlidXRvcnM+PGF1dGhvcnM+
PGF1dGhvcj5LbmlnaHRpbmcsIEthdGhlcmluZTwvYXV0aG9yPjxhdXRob3I+Rm9yYmF0LCBMaXo8
L2F1dGhvcj48YXV0aG9yPkNheWxlc3MsIFNhbmRpPC9hdXRob3I+PGF1dGhvcj5LZWFybmV5LCBO
b3JhPC9hdXRob3I+PC9hdXRob3JzPjwvY29udHJpYnV0b3JzPjx0aXRsZXM+PHRpdGxlPkVuYWJs
aW5nIENoYW5nZTogUGF0aWVudCBFeHBlcmllbmNlIGFzIGEgRHJpdmVyIGZvciBTZXJ2aWNlIElt
cHJvdmVtZW50LiBGaW5hbCBSZXBvcnQ8L3RpdGxlPjwvdGl0bGVzPjxyZXByaW50LWVkaXRpb24+
aW4gZmlsZTwvcmVwcmludC1lZGl0aW9uPjxkYXRlcz48eWVhcj4yMDA3PC95ZWFyPjwvZGF0ZXM+
PHB1Yi1sb2NhdGlvbj5TY290bGFuZDwvcHViLWxvY2F0aW9uPjxwdWJsaXNoZXI+Q2FuY2VyIENh
cmUgUmVzZWFyY2ggQ2VudHJlLCBVbml2ZXJzaXR5IG9mIFN0aXJsaW5nPC9wdWJsaXNoZXI+PHVy
bHM+PHJlbGF0ZWQtdXJscz48dXJsPmh0dHA6Ly9kc3BhY2Uuc3Rpci5hYy51ay9oYW5kbGUvMTg5
My8zNjEwIy5XaTFLMkRkcEZQWTwvdXJsPjx1cmw+aHR0cDovL2RzcGFjZS5zdGlyLmFjLnVrL2Jp
dHN0cmVhbS8xODkzLzM2MTAvMS9FbmFibGluZyUyMENoYW5nZSUyMFBhdGllbnQlMjBFeHBlcmll
bmNlJTIwYXMlMjBhJTIwRHJpdmVyJTIwZm9yJTIwU2VydmljZSUyMEltcHJvdmVtZW50JTIwKDIw
MDcpLnBkZjwvdXJsPjwvcmVsYXRlZC11cmxzPjwvdXJscz48cmVtb3RlLWRhdGFiYXNlLXByb3Zp
ZGVyPkF1dGhvcjwvcmVtb3RlLWRhdGFiYXNlLXByb3ZpZGVyPjwvcmVjb3JkPjwvQ2l0ZT48Q2l0
ZT48UmVjTnVtPjE2NjQ5PC9SZWNOdW0+PHJlY29yZD48cmVjLW51bWJlcj4xNjY0OTwvcmVjLW51
bWJlcj48Zm9yZWlnbi1rZXlzPjxrZXkgYXBwPSJFTiIgZGItaWQ9ImVkYTk5ZXNyOWFycDUyZTIw
djJwZnR6NHJwNXM5eDBldmVmNSIgdGltZXN0YW1wPSIxNTU0MzcxMjk5Ij4xNjY0OTwva2V5Pjxr
ZXkgYXBwPSJFTldlYiIgZGItaWQ9IiI+MDwva2V5PjwvZm9yZWlnbi1rZXlzPjxyZWYtdHlwZSBu
YW1lPSJCb29rIFNlY3Rpb24iPjU8L3JlZi10eXBlPjxjb250cmlidXRvcnM+PGF1dGhvcnM+PGF1
dGhvcj5TdGV2ZW5zLCBULjwvYXV0aG9yPjwvYXV0aG9ycz48c2Vjb25kYXJ5LWF1dGhvcnM+PGF1
dGhvcj5QYXluZSwgUy48L2F1dGhvcj48YXV0aG9yPlNleW1vdXIsIEo8L2F1dGhvcj48YXV0aG9y
PkluZ2xldG9uLCBDLjwvYXV0aG9yPjwvc2Vjb25kYXJ5LWF1dGhvcnM+PC9jb250cmlidXRvcnM+
PHRpdGxlcz48dGl0bGU+SW52b2x2aW5nIG9yIFVzaW5nPyBVc2VyIGludm9sdmVtZW50IGluIHBh
bGxpYXRpdmUgY2FyZTwvdGl0bGU+PHNlY29uZGFyeS10aXRsZT5QYWxsaWF0aXZlIGNhcmUgbnVy
c2luZzogcHJpbmNpcGxlcyBhbmQgZXZpZGVuY2UgZm9yIHByYWN0aWNlPC9zZWNvbmRhcnktdGl0
bGU+PC90aXRsZXM+PHBhZ2VzPjU1LTcwPC9wYWdlcz48ZWRpdGlvbj4ybmQ8L2VkaXRpb24+PHNl
Y3Rpb24+Mzwvc2VjdGlvbj48cmVwcmludC1lZGl0aW9uPmluIGZpbGU8L3JlcHJpbnQtZWRpdGlv
bj48ZGF0ZXM+PHllYXI+MjAwODwveWVhcj48L2RhdGVzPjxwdWItbG9jYXRpb24+TWFpZGVuaGVh
ZDwvcHViLWxvY2F0aW9uPjxwdWJsaXNoZXI+T3BlbiBVbml2ZXJzaXR5IFByZXNzPC9wdWJsaXNo
ZXI+PHVybHM+PHJlbGF0ZWQtdXJscz48dXJsPmh0dHBzOi8vd3d3LmFtYXpvbi5jby51ay9QYWxs
aWF0aXZlLUNhcmUtTnVyc2luZy1QcmluY2lwbGVzLUV2aWRlbmNlL2RwLzAzMzUyMjE4MTU8L3Vy
bD48L3JlbGF0ZWQtdXJscz48L3VybHM+PHJlbW90ZS1kYXRhYmFzZS1wcm92aWRlcj5SZWZjaGVj
azwvcmVtb3RlLWRhdGFiYXNlLXByb3ZpZGVyPjwvcmVjb3JkPjwvQ2l0ZT48Q2l0ZT48UmVjTnVt
PjE1NjIwPC9SZWNOdW0+PHJlY29yZD48cmVjLW51bWJlcj4xNTYyMDwvcmVjLW51bWJlcj48Zm9y
ZWlnbi1rZXlzPjxrZXkgYXBwPSJFTiIgZGItaWQ9ImVkYTk5ZXNyOWFycDUyZTIwdjJwZnR6NHJw
NXM5eDBldmVmNSIgdGltZXN0YW1wPSIxNTU0MzcxMjk5Ij4xNTYyMDwva2V5PjxrZXkgYXBwPSJF
TldlYiIgZGItaWQ9IiI+MDwva2V5PjwvZm9yZWlnbi1rZXlzPjxyZWYtdHlwZSBuYW1lPSJKb3Vy
bmFsIEFydGljbGUiPjE3PC9yZWYtdHlwZT48Y29udHJpYnV0b3JzPjxhdXRob3JzPjxhdXRob3I+
Q29sbGlucywgS2FyZW48L2F1dGhvcj48YXV0aG9yPlN0ZXZlbnMsIFRvbnk8L2F1dGhvcj48YXV0
aG9yPkFobWVkemFpLCBTYW0gSDwvYXV0aG9yPjwvYXV0aG9ycz48L2NvbnRyaWJ1dG9ycz48dGl0
bGVzPjx0aXRsZT5DYW4gY29uc3VtZXIgcmVzZWFyY2ggcGFuZWxzIGJlY29tZSBhbiBpbnRlZ3Jh
bCBwYXJ0IG9mIHRoZSBjYW5jZXIgcmVzZWFyY2ggY29tbXVuaXR5PzwvdGl0bGU+PHNlY29uZGFy
eS10aXRsZT5DbGluaWNhbCBlZmZlY3RpdmVuZXNzIGluIG51cnNpbmc8L3NlY29uZGFyeS10aXRs
ZT48L3RpdGxlcz48cGVyaW9kaWNhbD48ZnVsbC10aXRsZT5DbGluaWNhbCBlZmZlY3RpdmVuZXNz
IGluIG51cnNpbmc8L2Z1bGwtdGl0bGU+PGFiYnItMT5DbGluIEVmZiBOdXJzPC9hYmJyLTE+PC9w
ZXJpb2RpY2FsPjxwYWdlcz4xMTItMTE4PC9wYWdlcz48dm9sdW1lPjk8L3ZvbHVtZT48bnVtYmVy
PjM8L251bWJlcj48cmVwcmludC1lZGl0aW9uPmluIGZpbGU8L3JlcHJpbnQtZWRpdGlvbj48ZGF0
ZXM+PHllYXI+MjAwNTwveWVhcj48L2RhdGVzPjxpc2JuPjEzNjEtOTAwNDwvaXNibj48dXJscz48
cmVsYXRlZC11cmxzPjx1cmw+aHR0cDovL3d3dy5zY2llbmNlZGlyZWN0LmNvbS9zY2llbmNlL2Fy
dGljbGUvcGlpL1MxMzYxOTAwNDA2MDAwMzE4PC91cmw+PC9yZWxhdGVkLXVybHM+PC91cmxzPjxy
ZW1vdGUtZGF0YWJhc2UtcHJvdmlkZXI+SU5WPC9yZW1vdGUtZGF0YWJhc2UtcHJvdmlkZXI+PC9y
ZWNvcmQ+PC9DaXRlPjxDaXRlPjxSZWNOdW0+MTY2MDU8L1JlY051bT48cmVjb3JkPjxyZWMtbnVt
YmVyPjE2NjA1PC9yZWMtbnVtYmVyPjxmb3JlaWduLWtleXM+PGtleSBhcHA9IkVOIiBkYi1pZD0i
ZWRhOTllc3I5YXJwNTJlMjB2MnBmdHo0cnA1czl4MGV2ZWY1IiB0aW1lc3RhbXA9IjE1NTQzNzEy
OTkiPjE2NjA1PC9rZXk+PGtleSBhcHA9IkVOV2ViIiBkYi1pZD0iIj4wPC9rZXk+PC9mb3JlaWdu
LWtleXM+PHJlZi10eXBlIG5hbWU9IkJvb2sgU2VjdGlvbiI+NTwvcmVmLXR5cGU+PGNvbnRyaWJ1
dG9ycz48YXV0aG9ycz48YXV0aG9yPlN0ZXZlbnMsIFQuPC9hdXRob3I+PGF1dGhvcj5XaWxkZSwg
RC48L2F1dGhvcj48L2F1dGhvcnM+PHNlY29uZGFyeS1hdXRob3JzPjxhdXRob3I+TG93ZXMsIEwu
PC9hdXRob3I+PGF1dGhvcj5IdWxhdHQsIEkuPC9hdXRob3I+PC9zZWNvbmRhcnktYXV0aG9ycz48
L2NvbnRyaWJ1dG9ycz48dGl0bGVzPjx0aXRsZT5Db25zdW1lciBpbnZvbHZlbWVudCBpbiBjYW5j
ZXIgcmVzZWFyY2ggaW4gdGhlIFVuaXRlZCBraW5nZG9tPC90aXRsZT48c2Vjb25kYXJ5LXRpdGxl
Pkludm9sdmluZyBTZXJ2aWNlIFVzZXJzIGluIEhlYWx0aCBhbmQgU29jaWFsIENhcmUgUmVzZWFy
Y2g8L3NlY29uZGFyeS10aXRsZT48L3RpdGxlcz48cGFnZXM+OTctMTExPC9wYWdlcz48c2VjdGlv
bj45PC9zZWN0aW9uPjxyZXByaW50LWVkaXRpb24+aW4gZmlsZTwvcmVwcmludC1lZGl0aW9uPjxk
YXRlcz48eWVhcj4yMDA1PC95ZWFyPjwvZGF0ZXM+PHB1Yi1sb2NhdGlvbj5PeGZvcmRzaGlyZTwv
cHViLWxvY2F0aW9uPjxwdWJsaXNoZXI+Um91dGxlZGdlPC9wdWJsaXNoZXI+PHVybHM+PC91cmxz
PjxyZW1vdGUtZGF0YWJhc2UtcHJvdmlkZXI+TUQ8L3JlbW90ZS1kYXRhYmFzZS1wcm92aWRlcj48
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 xml:space="preserve">(Collins et al. 2005; Stevens and Wilde 2005; Knighting et al. 2007; </w:t>
      </w:r>
      <w:r w:rsidR="00C445FA">
        <w:rPr>
          <w:rFonts w:ascii="Calibri" w:eastAsia="Times New Roman" w:hAnsi="Calibri" w:cs="Calibri"/>
          <w:noProof/>
          <w:sz w:val="24"/>
          <w:szCs w:val="24"/>
          <w:lang w:eastAsia="en-GB"/>
        </w:rPr>
        <w:lastRenderedPageBreak/>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dvocacy may be helpful, so patients could speak on behalf of others who may be too unwell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20&lt;/RecNum&gt;&lt;DisplayText&gt;(McIlfatrick et al. 2015)&lt;/DisplayText&gt;&lt;record&gt;&lt;rec-number&gt;15720&lt;/rec-number&gt;&lt;foreign-keys&gt;&lt;key app="EN" db-id="eda99esr9arp52e20v2pftz4rp5s9x0evef5" timestamp="1554371299"&gt;15720&lt;/key&gt;&lt;key app="ENWeb" db-id=""&gt;0&lt;/key&gt;&lt;/foreign-keys&gt;&lt;ref-type name="Report"&gt;27&lt;/ref-type&gt;&lt;contributors&gt;&lt;authors&gt;&lt;author&gt;McIlfatrick, S.&lt;/author&gt;&lt;author&gt;Hasson, F.&lt;/author&gt;&lt;author&gt;Hanna-Trainor, L.&lt;/author&gt;&lt;author&gt;Brogan, P.&lt;/author&gt;&lt;/authors&gt;&lt;/contributors&gt;&lt;titles&gt;&lt;title&gt;Evaluation report for All Ireland Institute of Hospice &amp;amp; Palliative Care &amp;apos;Voices 4 Care&amp;apos; Initiative.&lt;/title&gt;&lt;/titles&gt;&lt;reprint-edition&gt;in file&lt;/reprint-edition&gt;&lt;dates&gt;&lt;year&gt;2015&lt;/year&gt;&lt;/dates&gt;&lt;pub-location&gt;Dublin, Ireland&lt;/pub-location&gt;&lt;publisher&gt;All Ireland Institute of Hospice &amp;amp; Palliative Care&lt;/publisher&gt;&lt;urls&gt;&lt;related-urls&gt;&lt;url&gt;http://aiihpc.org/policy-practice/voices4care/evaluation/&lt;/url&gt;&lt;/related-urls&gt;&lt;/urls&gt;&lt;remote-database-provider&gt;AII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times people didn’t want to participate much in group discussions, therefore several studies provided contact details for follow up support or forms at the end of events to enable additional views to be provided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15&lt;/RecNum&gt;&lt;DisplayText&gt;(Beresford 2007; Collaboration for Leadership in Applied Health Research and Care Greater Manchester 2016)&lt;/DisplayText&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Cite&gt;&lt;RecNum&gt;15584&lt;/RecNum&gt;&lt;record&gt;&lt;rec-number&gt;15584&lt;/rec-number&gt;&lt;foreign-keys&gt;&lt;key app="EN" db-id="eda99esr9arp52e20v2pftz4rp5s9x0evef5" timestamp="1554371299"&gt;15584&lt;/key&gt;&lt;key app="ENWeb" db-id=""&gt;0&lt;/key&gt;&lt;/foreign-keys&gt;&lt;ref-type name="Report"&gt;27&lt;/ref-type&gt;&lt;contributors&gt;&lt;authors&gt;&lt;author&gt;Collaboration for Leadership in Applied Health Research and Care Greater Manchester,&lt;/author&gt;&lt;/authors&gt;&lt;tertiary-authors&gt;&lt;author&gt;CLAHRC GM, &lt;/author&gt;&lt;author&gt;NIHR,&lt;/author&gt;&lt;/tertiary-authors&gt;&lt;/contributors&gt;&lt;titles&gt;&lt;title&gt;Next steps for end-of-life research. Research priorities defined for Greater Manchester&lt;/title&gt;&lt;/titles&gt;&lt;reprint-edition&gt;in file&lt;/reprint-edition&gt;&lt;dates&gt;&lt;year&gt;2016&lt;/year&gt;&lt;/dates&gt;&lt;pub-location&gt;Manchester&lt;/pub-location&gt;&lt;urls&gt;&lt;related-urls&gt;&lt;url&gt;http://clahrc-gm.nihr.ac.uk/our-work/end-of-life/end-of-life-priority-setting/&lt;/url&gt;&lt;/related-urls&gt;&lt;/urls&gt;&lt;remote-database-provider&gt;JLA&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7; Collaboration for Leadership in Applied Health Research and Care Greater Manchester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5D6D97B9"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0628F04" w14:textId="4EC69269"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Access was important - not every involvement method was suitable for everyone and each brought advantages and disadvantages. It was recommended that several different methods be used to enable a range of people to be involved in different ways at different levels, and to adapt them to suit different communities </w:t>
      </w:r>
      <w:r w:rsidR="00C445FA">
        <w:rPr>
          <w:rFonts w:ascii="Calibri" w:eastAsia="Times New Roman" w:hAnsi="Calibri" w:cs="Calibri"/>
          <w:sz w:val="24"/>
          <w:szCs w:val="24"/>
          <w:lang w:eastAsia="en-GB"/>
        </w:rPr>
        <w:fldChar w:fldCharType="begin">
          <w:fldData xml:space="preserve">PEVuZE5vdGU+PENpdGU+PFJlY051bT4yMjwvUmVjTnVtPjxEaXNwbGF5VGV4dD4oVHdvQ2FuIEFz
c29jaWF0ZXMgMjAwNTsgQ290dGVyZWxsIDIwMDc7IERhdmVzb24gZXQgYWwuIDIwMTUpPC9EaXNw
bGF5VGV4dD48cmVjb3JkPjxyZWMtbnVtYmVyPjIyPC9yZWMtbnVtYmVyPjxmb3JlaWduLWtleXM+
PGtleSBhcHA9IkVOIiBkYi1pZD0iZWRhOTllc3I5YXJwNTJlMjB2MnBmdHo0cnA1czl4MGV2ZWY1
IiB0aW1lc3RhbXA9IjE1NTM5NDQ1MTciPjIyPC9rZXk+PGtleSBhcHA9IkVOV2ViIiBkYi1pZD0i
Ij4wPC9rZXk+PC9mb3JlaWduLWtleXM+PHJlZi10eXBlIG5hbWU9IkpvdXJuYWwgQXJ0aWNsZSI+
MTc8L3JlZi10eXBlPjxjb250cmlidXRvcnM+PGF1dGhvcnM+PGF1dGhvcj5EYXZlc29uLCBCLkEu
PC9hdXRob3I+PGF1dGhvcj5kZSBXb2xmLUxpbmRlciwgUy48L2F1dGhvcj48YXV0aG9yPldpdHQs
IEouPC9hdXRob3I+PGF1dGhvcj5OZXdzb24sIEsuPC9hdXRob3I+PGF1dGhvcj5Nb3JyaXMsIEMu
PC9hdXRob3I+PGF1dGhvcj5IaWdnaW5zb24sIEkuSi48L2F1dGhvcj48YXV0aG9yPkV2YW5zLCBD
LkouPC9hdXRob3I+PC9hdXRob3JzPjwvY29udHJpYnV0b3JzPjx0aXRsZXM+PHRpdGxlPlJlc3Vs
dHMgb2YgYSB0cmFuc3BhcmVudCBleHBlcnQgY29uc3VsdGF0aW9uIG9uIHBhdGllbnQgYW5kIHB1
YmxpYyBpbnZvbHZlbWVudCBpbiBwYWxsaWF0aXZlIGNhcmUgcmVzZWFyY2g8L3RpdGxlPjxzZWNv
bmRhcnktdGl0bGU+UGFsbGlhdGl2ZSBNZWRpY2luZTwvc2Vjb25kYXJ5LXRpdGxlPjwvdGl0bGVz
PjxwZXJpb2RpY2FsPjxmdWxsLXRpdGxlPlBhbGxpYXRpdmUgTWVkaWNpbmU8L2Z1bGwtdGl0bGU+
PGFiYnItMT5QYWxsaWF0IE1lZDwvYWJici0xPjwvcGVyaW9kaWNhbD48cGFnZXM+OTM5LTk0OTwv
cGFnZXM+PHZvbHVtZT4yOTwvdm9sdW1lPjxudW1iZXI+MTA8L251bWJlcj48cmVwcmludC1lZGl0
aW9uPmluIGZpbGU8L3JlcHJpbnQtZWRpdGlvbj48a2V5d29yZHM+PGtleXdvcmQ+Y2FyZTwva2V5
d29yZD48a2V5d29yZD5jb25zdWx0YXRpb248L2tleXdvcmQ+PGtleXdvcmQ+aW52b2x2ZW1lbnQ8
L2tleXdvcmQ+PGtleXdvcmQ+UGFsbGlhdGl2ZSBDYXJlPC9rZXl3b3JkPjxrZXl3b3JkPlBhdGll
bnQ8L2tleXdvcmQ+PGtleXdvcmQ+UmVzZWFyY2g8L2tleXdvcmQ+PC9rZXl3b3Jkcz48ZGF0ZXM+
PHllYXI+MjAxNTwveWVhcj48cHViLWRhdGVzPjxkYXRlPjIwMTU8L2RhdGU+PC9wdWItZGF0ZXM+
PC9kYXRlcz48aXNibj4wMjY5LTIxNjM8L2lzYm4+PGxhYmVsPjc4Mkc8L2xhYmVsPjx1cmxzPjwv
dXJscz48cmVtb3RlLWRhdGFiYXNlLXByb3ZpZGVyPklOViwgQ0lOQUhMLCBQSU5GTywgTUVELCBB
U1NJQSwgV09TPC9yZW1vdGUtZGF0YWJhc2UtcHJvdmlkZXI+PC9yZWNvcmQ+PC9DaXRlPjxDaXRl
PjxSZWNOdW0+NTAwPC9SZWNOdW0+PHJlY29yZD48cmVjLW51bWJlcj41MDA8L3JlYy1udW1iZXI+
PGZvcmVpZ24ta2V5cz48a2V5IGFwcD0iRU4iIGRiLWlkPSJlZGE5OWVzcjlhcnA1MmUyMHYycGZ0
ejRycDVzOXgwZXZlZjUiIHRpbWVzdGFtcD0iMTU1NDM3MTI5OSI+NTAwPC9rZXk+PGtleSBhcHA9
IkVOV2ViIiBkYi1pZD0iIj4wPC9rZXk+PC9mb3JlaWduLWtleXM+PHJlZi10eXBlIG5hbWU9IlJl
cG9ydCI+Mjc8L3JlZi10eXBlPjxjb250cmlidXRvcnM+PGF1dGhvcnM+PGF1dGhvcj5Ud29DYW4g
QXNzb2NpYXRlcyw8L2F1dGhvcj48L2F1dGhvcnM+PHRlcnRpYXJ5LWF1dGhvcnM+PGF1dGhvcj5U
d29DYW4gQXNzb2NpYXRlcyw8L2F1dGhvcj48L3RlcnRpYXJ5LWF1dGhvcnM+PC9jb250cmlidXRv
cnM+PGF1dGgtYWRkcmVzcz5pbmZvQHR3b2NhbmFzc29jaWF0ZXMuY28udWs8L2F1dGgtYWRkcmVz
cz48dGl0bGVzPjx0aXRsZT5GaW5kaW5nIG91dCBhYm91dCB0aGUgcHJpb3JpdGllcyBvZiB1c2Vy
cyBhbmQgbWFraW5nIHRoZW0gY291bnQ6IEEgcmVwb3J0IGZvciBNYWNtaWxsYW4gQ2FuY2VyIFJl
bGllZjwvdGl0bGU+PC90aXRsZXM+PHBhZ2VzPjEtNDU8L3BhZ2VzPjxyZXByaW50LWVkaXRpb24+
aW4gZmlsZTwvcmVwcmludC1lZGl0aW9uPjxrZXl3b3Jkcz48a2V5d29yZD5jYW5jZXI8L2tleXdv
cmQ+PGtleXdvcmQ+Y2FyZTwva2V5d29yZD48a2V5d29yZD5EZWNpc2lvbiBNYWtpbmc8L2tleXdv
cmQ+PGtleXdvcmQ+SGVhbHRoPC9rZXl3b3JkPjxrZXl3b3JkPmhlYWx0aCBhbmQgc29jaWFsIGNh
cmU8L2tleXdvcmQ+PGtleXdvcmQ+SW50ZXJ2aWV3czwva2V5d29yZD48a2V5d29yZD5OZWVkPC9r
ZXl3b3JkPjxrZXl3b3JkPk5lZWRzPC9rZXl3b3JkPjxrZXl3b3JkPlByb2plY3Q8L2tleXdvcmQ+
PGtleXdvcmQ+UmVzZWFyY2g8L2tleXdvcmQ+PGtleXdvcmQ+U2VydmljZXM8L2tleXdvcmQ+PGtl
eXdvcmQ+U29jaWFsIENhcmU8L2tleXdvcmQ+PGtleXdvcmQ+dXNlcjwva2V5d29yZD48a2V5d29y
ZD51c2Vyczwva2V5d29yZD48L2tleXdvcmRzPjxkYXRlcz48eWVhcj4yMDA1PC95ZWFyPjxwdWIt
ZGF0ZXM+PGRhdGU+MTIvMjAwNTwvZGF0ZT48L3B1Yi1kYXRlcz48L2RhdGVzPjxwdWItbG9jYXRp
b24+SGVyZWZvcmRzaGlyZTwvcHViLWxvY2F0aW9uPjxsYWJlbD41NTBHPC9sYWJlbD48dXJscz48
cmVsYXRlZC11cmxzPjx1cmw+PHN0eWxlIGZhY2U9InVuZGVybGluZSIgZm9udD0iZGVmYXVsdCIg
c2l6ZT0iMTAwJSI+aHR0cDovL3d3dy50d29jYW5hc3NvY2lhdGVzLmNvLnVrL3BkZnMvVXNlcnMt
UHJpb3JpdGllcy1GaW5hbC1SZXBvcnQtRGVjLTIwMDUucGRmPC9zdHlsZT48L3VybD48L3JlbGF0
ZWQtdXJscz48L3VybHM+PHJlbW90ZS1kYXRhYmFzZS1wcm92aWRlcj5NRDwvcmVtb3RlLWRhdGFi
YXNlLXByb3ZpZGVyPjwvcmVjb3JkPjwvQ2l0ZT48Q2l0ZT48UmVjTnVtPjE2NjAzPC9SZWNOdW0+
PHJlY29yZD48cmVjLW51bWJlcj4xNjYwMzwvcmVjLW51bWJlcj48Zm9yZWlnbi1rZXlzPjxrZXkg
YXBwPSJFTiIgZGItaWQ9ImVkYTk5ZXNyOWFycDUyZTIwdjJwZnR6NHJwNXM5eDBldmVmNSIgdGlt
ZXN0YW1wPSIxNTU0MzcxMjk5Ij4xNjYwMzwva2V5PjxrZXkgYXBwPSJFTldlYiIgZGItaWQ9IiI+
MDwva2V5PjwvZm9yZWlnbi1rZXlzPjxyZWYtdHlwZSBuYW1lPSJDb25mZXJlbmNlIFBhcGVyIj40
NzwvcmVmLXR5cGU+PGNvbnRyaWJ1dG9ycz48YXV0aG9ycz48YXV0aG9yPkNvdHRlcmVsbCwgUC48
L2F1dGhvcj48L2F1dGhvcnM+PC9jb250cmlidXRvcnM+PHRpdGxlcz48dGl0bGU+U2VydmljZSB1
c2VyIGludm9sdmVtZW50IC0gQW4gb3ZlcnZpZXc8L3RpdGxlPjxzZWNvbmRhcnktdGl0bGU+SGVs
cCB0aGUgSG9zcGljZXMuIFVzZXIgaW52b2x2ZW1lbnQgLSAmYXBvcztub3RoaW5nIGFib3V0IHVz
IHdpdGhvdXQgdXMmYXBvczs8L3NlY29uZGFyeS10aXRsZT48L3RpdGxlcz48cmVwcmludC1lZGl0
aW9uPmluIGZpbGU8L3JlcHJpbnQtZWRpdGlvbj48ZGF0ZXM+PHllYXI+MjAwNzwveWVhcj48cHVi
LWRhdGVzPjxkYXRlPjI1IEFwcmlsIDIwMDc8L2RhdGU+PC9wdWItZGF0ZXM+PC9kYXRlcz48cHVi
LWxvY2F0aW9uPlVLPC9wdWItbG9jYXRpb24+PHVybHM+PC91cmxzPjxyZW1vdGUtZGF0YWJhc2Ut
cHJvdmlkZXI+RS1jbGluaWNpYW48L3JlbW90ZS1kYXRhYmFzZS1wcm92aWRlcj48L3JlY29yZD48
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jwvUmVjTnVtPjxEaXNwbGF5VGV4dD4oVHdvQ2FuIEFz
c29jaWF0ZXMgMjAwNTsgQ290dGVyZWxsIDIwMDc7IERhdmVzb24gZXQgYWwuIDIwMTUpPC9EaXNw
bGF5VGV4dD48cmVjb3JkPjxyZWMtbnVtYmVyPjIyPC9yZWMtbnVtYmVyPjxmb3JlaWduLWtleXM+
PGtleSBhcHA9IkVOIiBkYi1pZD0iZWRhOTllc3I5YXJwNTJlMjB2MnBmdHo0cnA1czl4MGV2ZWY1
IiB0aW1lc3RhbXA9IjE1NTM5NDQ1MTciPjIyPC9rZXk+PGtleSBhcHA9IkVOV2ViIiBkYi1pZD0i
Ij4wPC9rZXk+PC9mb3JlaWduLWtleXM+PHJlZi10eXBlIG5hbWU9IkpvdXJuYWwgQXJ0aWNsZSI+
MTc8L3JlZi10eXBlPjxjb250cmlidXRvcnM+PGF1dGhvcnM+PGF1dGhvcj5EYXZlc29uLCBCLkEu
PC9hdXRob3I+PGF1dGhvcj5kZSBXb2xmLUxpbmRlciwgUy48L2F1dGhvcj48YXV0aG9yPldpdHQs
IEouPC9hdXRob3I+PGF1dGhvcj5OZXdzb24sIEsuPC9hdXRob3I+PGF1dGhvcj5Nb3JyaXMsIEMu
PC9hdXRob3I+PGF1dGhvcj5IaWdnaW5zb24sIEkuSi48L2F1dGhvcj48YXV0aG9yPkV2YW5zLCBD
LkouPC9hdXRob3I+PC9hdXRob3JzPjwvY29udHJpYnV0b3JzPjx0aXRsZXM+PHRpdGxlPlJlc3Vs
dHMgb2YgYSB0cmFuc3BhcmVudCBleHBlcnQgY29uc3VsdGF0aW9uIG9uIHBhdGllbnQgYW5kIHB1
YmxpYyBpbnZvbHZlbWVudCBpbiBwYWxsaWF0aXZlIGNhcmUgcmVzZWFyY2g8L3RpdGxlPjxzZWNv
bmRhcnktdGl0bGU+UGFsbGlhdGl2ZSBNZWRpY2luZTwvc2Vjb25kYXJ5LXRpdGxlPjwvdGl0bGVz
PjxwZXJpb2RpY2FsPjxmdWxsLXRpdGxlPlBhbGxpYXRpdmUgTWVkaWNpbmU8L2Z1bGwtdGl0bGU+
PGFiYnItMT5QYWxsaWF0IE1lZDwvYWJici0xPjwvcGVyaW9kaWNhbD48cGFnZXM+OTM5LTk0OTwv
cGFnZXM+PHZvbHVtZT4yOTwvdm9sdW1lPjxudW1iZXI+MTA8L251bWJlcj48cmVwcmludC1lZGl0
aW9uPmluIGZpbGU8L3JlcHJpbnQtZWRpdGlvbj48a2V5d29yZHM+PGtleXdvcmQ+Y2FyZTwva2V5
d29yZD48a2V5d29yZD5jb25zdWx0YXRpb248L2tleXdvcmQ+PGtleXdvcmQ+aW52b2x2ZW1lbnQ8
L2tleXdvcmQ+PGtleXdvcmQ+UGFsbGlhdGl2ZSBDYXJlPC9rZXl3b3JkPjxrZXl3b3JkPlBhdGll
bnQ8L2tleXdvcmQ+PGtleXdvcmQ+UmVzZWFyY2g8L2tleXdvcmQ+PC9rZXl3b3Jkcz48ZGF0ZXM+
PHllYXI+MjAxNTwveWVhcj48cHViLWRhdGVzPjxkYXRlPjIwMTU8L2RhdGU+PC9wdWItZGF0ZXM+
PC9kYXRlcz48aXNibj4wMjY5LTIxNjM8L2lzYm4+PGxhYmVsPjc4Mkc8L2xhYmVsPjx1cmxzPjwv
dXJscz48cmVtb3RlLWRhdGFiYXNlLXByb3ZpZGVyPklOViwgQ0lOQUhMLCBQSU5GTywgTUVELCBB
U1NJQSwgV09TPC9yZW1vdGUtZGF0YWJhc2UtcHJvdmlkZXI+PC9yZWNvcmQ+PC9DaXRlPjxDaXRl
PjxSZWNOdW0+NTAwPC9SZWNOdW0+PHJlY29yZD48cmVjLW51bWJlcj41MDA8L3JlYy1udW1iZXI+
PGZvcmVpZ24ta2V5cz48a2V5IGFwcD0iRU4iIGRiLWlkPSJlZGE5OWVzcjlhcnA1MmUyMHYycGZ0
ejRycDVzOXgwZXZlZjUiIHRpbWVzdGFtcD0iMTU1NDM3MTI5OSI+NTAwPC9rZXk+PGtleSBhcHA9
IkVOV2ViIiBkYi1pZD0iIj4wPC9rZXk+PC9mb3JlaWduLWtleXM+PHJlZi10eXBlIG5hbWU9IlJl
cG9ydCI+Mjc8L3JlZi10eXBlPjxjb250cmlidXRvcnM+PGF1dGhvcnM+PGF1dGhvcj5Ud29DYW4g
QXNzb2NpYXRlcyw8L2F1dGhvcj48L2F1dGhvcnM+PHRlcnRpYXJ5LWF1dGhvcnM+PGF1dGhvcj5U
d29DYW4gQXNzb2NpYXRlcyw8L2F1dGhvcj48L3RlcnRpYXJ5LWF1dGhvcnM+PC9jb250cmlidXRv
cnM+PGF1dGgtYWRkcmVzcz5pbmZvQHR3b2NhbmFzc29jaWF0ZXMuY28udWs8L2F1dGgtYWRkcmVz
cz48dGl0bGVzPjx0aXRsZT5GaW5kaW5nIG91dCBhYm91dCB0aGUgcHJpb3JpdGllcyBvZiB1c2Vy
cyBhbmQgbWFraW5nIHRoZW0gY291bnQ6IEEgcmVwb3J0IGZvciBNYWNtaWxsYW4gQ2FuY2VyIFJl
bGllZjwvdGl0bGU+PC90aXRsZXM+PHBhZ2VzPjEtNDU8L3BhZ2VzPjxyZXByaW50LWVkaXRpb24+
aW4gZmlsZTwvcmVwcmludC1lZGl0aW9uPjxrZXl3b3Jkcz48a2V5d29yZD5jYW5jZXI8L2tleXdv
cmQ+PGtleXdvcmQ+Y2FyZTwva2V5d29yZD48a2V5d29yZD5EZWNpc2lvbiBNYWtpbmc8L2tleXdv
cmQ+PGtleXdvcmQ+SGVhbHRoPC9rZXl3b3JkPjxrZXl3b3JkPmhlYWx0aCBhbmQgc29jaWFsIGNh
cmU8L2tleXdvcmQ+PGtleXdvcmQ+SW50ZXJ2aWV3czwva2V5d29yZD48a2V5d29yZD5OZWVkPC9r
ZXl3b3JkPjxrZXl3b3JkPk5lZWRzPC9rZXl3b3JkPjxrZXl3b3JkPlByb2plY3Q8L2tleXdvcmQ+
PGtleXdvcmQ+UmVzZWFyY2g8L2tleXdvcmQ+PGtleXdvcmQ+U2VydmljZXM8L2tleXdvcmQ+PGtl
eXdvcmQ+U29jaWFsIENhcmU8L2tleXdvcmQ+PGtleXdvcmQ+dXNlcjwva2V5d29yZD48a2V5d29y
ZD51c2Vyczwva2V5d29yZD48L2tleXdvcmRzPjxkYXRlcz48eWVhcj4yMDA1PC95ZWFyPjxwdWIt
ZGF0ZXM+PGRhdGU+MTIvMjAwNTwvZGF0ZT48L3B1Yi1kYXRlcz48L2RhdGVzPjxwdWItbG9jYXRp
b24+SGVyZWZvcmRzaGlyZTwvcHViLWxvY2F0aW9uPjxsYWJlbD41NTBHPC9sYWJlbD48dXJscz48
cmVsYXRlZC11cmxzPjx1cmw+PHN0eWxlIGZhY2U9InVuZGVybGluZSIgZm9udD0iZGVmYXVsdCIg
c2l6ZT0iMTAwJSI+aHR0cDovL3d3dy50d29jYW5hc3NvY2lhdGVzLmNvLnVrL3BkZnMvVXNlcnMt
UHJpb3JpdGllcy1GaW5hbC1SZXBvcnQtRGVjLTIwMDUucGRmPC9zdHlsZT48L3VybD48L3JlbGF0
ZWQtdXJscz48L3VybHM+PHJlbW90ZS1kYXRhYmFzZS1wcm92aWRlcj5NRDwvcmVtb3RlLWRhdGFi
YXNlLXByb3ZpZGVyPjwvcmVjb3JkPjwvQ2l0ZT48Q2l0ZT48UmVjTnVtPjE2NjAzPC9SZWNOdW0+
PHJlY29yZD48cmVjLW51bWJlcj4xNjYwMzwvcmVjLW51bWJlcj48Zm9yZWlnbi1rZXlzPjxrZXkg
YXBwPSJFTiIgZGItaWQ9ImVkYTk5ZXNyOWFycDUyZTIwdjJwZnR6NHJwNXM5eDBldmVmNSIgdGlt
ZXN0YW1wPSIxNTU0MzcxMjk5Ij4xNjYwMzwva2V5PjxrZXkgYXBwPSJFTldlYiIgZGItaWQ9IiI+
MDwva2V5PjwvZm9yZWlnbi1rZXlzPjxyZWYtdHlwZSBuYW1lPSJDb25mZXJlbmNlIFBhcGVyIj40
NzwvcmVmLXR5cGU+PGNvbnRyaWJ1dG9ycz48YXV0aG9ycz48YXV0aG9yPkNvdHRlcmVsbCwgUC48
L2F1dGhvcj48L2F1dGhvcnM+PC9jb250cmlidXRvcnM+PHRpdGxlcz48dGl0bGU+U2VydmljZSB1
c2VyIGludm9sdmVtZW50IC0gQW4gb3ZlcnZpZXc8L3RpdGxlPjxzZWNvbmRhcnktdGl0bGU+SGVs
cCB0aGUgSG9zcGljZXMuIFVzZXIgaW52b2x2ZW1lbnQgLSAmYXBvcztub3RoaW5nIGFib3V0IHVz
IHdpdGhvdXQgdXMmYXBvczs8L3NlY29uZGFyeS10aXRsZT48L3RpdGxlcz48cmVwcmludC1lZGl0
aW9uPmluIGZpbGU8L3JlcHJpbnQtZWRpdGlvbj48ZGF0ZXM+PHllYXI+MjAwNzwveWVhcj48cHVi
LWRhdGVzPjxkYXRlPjI1IEFwcmlsIDIwMDc8L2RhdGU+PC9wdWItZGF0ZXM+PC9kYXRlcz48cHVi
LWxvY2F0aW9uPlVLPC9wdWItbG9jYXRpb24+PHVybHM+PC91cmxzPjxyZW1vdGUtZGF0YWJhc2Ut
cHJvdmlkZXI+RS1jbGluaWNpYW48L3JlbW90ZS1kYXRhYmFzZS1wcm92aWRlcj48L3JlY29yZD48
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TwoCan Associates 2005; Cotterell 2007; Daveson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Methods suggested included virtual and face-to-face, newsletters, website stories, talks at organisations and other outreach methods, telephone, email and the use of more innovative IT methods such as social network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584&lt;/RecNum&gt;&lt;DisplayText&gt;(Collaboration for Leadership in Applied Health Research and Care Greater Manchester 2016)&lt;/DisplayText&gt;&lt;record&gt;&lt;rec-number&gt;15584&lt;/rec-number&gt;&lt;foreign-keys&gt;&lt;key app="EN" db-id="eda99esr9arp52e20v2pftz4rp5s9x0evef5" timestamp="1554371299"&gt;15584&lt;/key&gt;&lt;key app="ENWeb" db-id=""&gt;0&lt;/key&gt;&lt;/foreign-keys&gt;&lt;ref-type name="Report"&gt;27&lt;/ref-type&gt;&lt;contributors&gt;&lt;authors&gt;&lt;author&gt;Collaboration for Leadership in Applied Health Research and Care Greater Manchester,&lt;/author&gt;&lt;/authors&gt;&lt;tertiary-authors&gt;&lt;author&gt;CLAHRC GM, &lt;/author&gt;&lt;author&gt;NIHR,&lt;/author&gt;&lt;/tertiary-authors&gt;&lt;/contributors&gt;&lt;titles&gt;&lt;title&gt;Next steps for end-of-life research. Research priorities defined for Greater Manchester&lt;/title&gt;&lt;/titles&gt;&lt;reprint-edition&gt;in file&lt;/reprint-edition&gt;&lt;dates&gt;&lt;year&gt;2016&lt;/year&gt;&lt;/dates&gt;&lt;pub-location&gt;Manchester&lt;/pub-location&gt;&lt;urls&gt;&lt;related-urls&gt;&lt;url&gt;http://clahrc-gm.nihr.ac.uk/our-work/end-of-life/end-of-life-priority-setting/&lt;/url&gt;&lt;/related-urls&gt;&lt;/urls&gt;&lt;remote-database-provider&gt;JLA&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aboration for Leadership in Applied Health Research and Care Greater Manchester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t was thought that developments in IT may make virtual interaction more feasible and therefore physical presence at meetings may not be required. The use of online training, video conferencing and a virtual research community were all suggested as possible methods for people who were unable to meet up face-to-face for whatever reason </w:t>
      </w:r>
      <w:r w:rsidR="00BC508B">
        <w:rPr>
          <w:rFonts w:ascii="Calibri" w:eastAsia="Times New Roman" w:hAnsi="Calibri" w:cs="Calibri"/>
          <w:sz w:val="24"/>
          <w:szCs w:val="24"/>
          <w:lang w:eastAsia="en-GB"/>
        </w:rPr>
        <w:fldChar w:fldCharType="begin">
          <w:fldData xml:space="preserve">PEVuZE5vdGU+PENpdGU+PFJlY051bT4xNjY0OTwvUmVjTnVtPjxEaXNwbGF5VGV4dD4oQmFpbGV5
IGV0IGFsLiAyMDA2OyBTdGV2ZW5zIDIwMDgpPC9EaXNwbGF5VGV4dD48cmVjb3JkPjxyZWMtbnVt
YmVyPjE2NjQ5PC9yZWMtbnVtYmVyPjxmb3JlaWduLWtleXM+PGtleSBhcHA9IkVOIiBkYi1pZD0i
ZWRhOTllc3I5YXJwNTJlMjB2MnBmdHo0cnA1czl4MGV2ZWY1IiB0aW1lc3RhbXA9IjE1NTQzNzEy
OTkiPjE2NjQ5PC9rZXk+PGtleSBhcHA9IkVOV2ViIiBkYi1pZD0iIj4wPC9rZXk+PC9mb3JlaWdu
LWtleXM+PHJlZi10eXBlIG5hbWU9IkJvb2sgU2VjdGlvbiI+NTwvcmVmLXR5cGU+PGNvbnRyaWJ1
dG9ycz48YXV0aG9ycz48YXV0aG9yPlN0ZXZlbnMsIFQuPC9hdXRob3I+PC9hdXRob3JzPjxzZWNv
bmRhcnktYXV0aG9ycz48YXV0aG9yPlBheW5lLCBTLjwvYXV0aG9yPjxhdXRob3I+U2V5bW91ciwg
SjwvYXV0aG9yPjxhdXRob3I+SW5nbGV0b24sIEMuPC9hdXRob3I+PC9zZWNvbmRhcnktYXV0aG9y
cz48L2NvbnRyaWJ1dG9ycz48dGl0bGVzPjx0aXRsZT5JbnZvbHZpbmcgb3IgVXNpbmc/IFVzZXIg
aW52b2x2ZW1lbnQgaW4gcGFsbGlhdGl2ZSBjYXJlPC90aXRsZT48c2Vjb25kYXJ5LXRpdGxlPlBh
bGxpYXRpdmUgY2FyZSBudXJzaW5nOiBwcmluY2lwbGVzIGFuZCBldmlkZW5jZSBmb3IgcHJhY3Rp
Y2U8L3NlY29uZGFyeS10aXRsZT48L3RpdGxlcz48cGFnZXM+NTUtNzA8L3BhZ2VzPjxlZGl0aW9u
PjJuZDwvZWRpdGlvbj48c2VjdGlvbj4zPC9zZWN0aW9uPjxyZXByaW50LWVkaXRpb24+aW4gZmls
ZTwvcmVwcmludC1lZGl0aW9uPjxkYXRlcz48eWVhcj4yMDA4PC95ZWFyPjwvZGF0ZXM+PHB1Yi1s
b2NhdGlvbj5NYWlkZW5oZWFkPC9wdWItbG9jYXRpb24+PHB1Ymxpc2hlcj5PcGVuIFVuaXZlcnNp
dHkgUHJlc3M8L3B1Ymxpc2hlcj48dXJscz48cmVsYXRlZC11cmxzPjx1cmw+aHR0cHM6Ly93d3cu
YW1hem9uLmNvLnVrL1BhbGxpYXRpdmUtQ2FyZS1OdXJzaW5nLVByaW5jaXBsZXMtRXZpZGVuY2Uv
ZHAvMDMzNTIyMTgxNTwvdXJsPjwvcmVsYXRlZC11cmxzPjwvdXJscz48cmVtb3RlLWRhdGFiYXNl
LXByb3ZpZGVyPlJlZmNoZWNrPC9yZW1vdGUtZGF0YWJhc2UtcHJvdmlkZXI+PC9yZWNvcmQ+PC9D
aXRlPjxDaXRlPjxSZWNOdW0+MTU5ODY8L1JlY051bT48cmVjb3JkPjxyZWMtbnVtYmVyPjE1OTg2
PC9yZWMtbnVtYmVyPjxmb3JlaWduLWtleXM+PGtleSBhcHA9IkVOIiBkYi1pZD0iZWRhOTllc3I5
YXJwNTJlMjB2MnBmdHo0cnA1czl4MGV2ZWY1IiB0aW1lc3RhbXA9IjE1MDUwNDQyMzUiPjE1OTg2
PC9rZXk+PC9mb3JlaWduLWtleXM+PHJlZi10eXBlIG5hbWU9IkpvdXJuYWwgQXJ0aWNsZSI+MTc8
L3JlZi10eXBlPjxjb250cmlidXRvcnM+PGF1dGhvcnM+PGF1dGhvcj5CYWlsZXksIEMuPC9hdXRo
b3I+PGF1dGhvcj5XaWxzb24sIFIuPC9hdXRob3I+PGF1dGhvcj5BZGRpbmd0b24tSGFsbCwgSi48
L2F1dGhvcj48YXV0aG9yPlBheW5lLCBTLjwvYXV0aG9yPjxhdXRob3I+Q2xhcmssIEQuPC9hdXRo
b3I+PGF1dGhvcj5MbG95ZC1XaWxsaWFtcywgTS48L2F1dGhvcj48YXV0aG9yPk1vbGFzc2lvdGlz
LCBBLjwvYXV0aG9yPjxhdXRob3I+U2V5bW91ciwgSi48L2F1dGhvcj48L2F1dGhvcnM+PC9jb250
cmlidXRvcnM+PHRpdGxlcz48dGl0bGU+VGhlIENhbmNlciBFeHBlcmllbmNlcyBSZXNlYXJjaCBD
b2xsYWJvcmF0aXZlIChDRUNvKTogYnVpbGRpbmcgcmVzZWFyY2ggY2FwYWNpdHkgaW4gc3VwcG9y
dGl2ZSBhbmQgcGFsbGlhdGl2ZSBjYXJlPC90aXRsZT48c2Vjb25kYXJ5LXRpdGxlPlByb2dyZXNz
IGluIFBhbGxpYXRpdmUgQ2FyZTwvc2Vjb25kYXJ5LXRpdGxlPjwvdGl0bGVzPjxwZXJpb2RpY2Fs
PjxmdWxsLXRpdGxlPlByb2dyZXNzIGluIFBhbGxpYXRpdmUgQ2FyZTwvZnVsbC10aXRsZT48YWJi
ci0xPlByb2cgUGFsbGlhdCBDYXJlPC9hYmJyLTE+PC9wZXJpb2RpY2FsPjxwYWdlcz4yNjUtMjcw
PC9wYWdlcz48dm9sdW1lPjE0PC92b2x1bWU+PG51bWJlcj42PC9udW1iZXI+PHJlcHJpbnQtZWRp
dGlvbj5pbiBmaWxlPC9yZXByaW50LWVkaXRpb24+PGtleXdvcmRzPjxrZXl3b3JkPkNvbGxhYm9y
YXRpb248L2tleXdvcmQ+PGtleXdvcmQ+UGFsbGlhdGl2ZSBDYXJlPC9rZXl3b3JkPjxrZXl3b3Jk
PlJlc2VhcmNoPC9rZXl3b3JkPjxrZXl3b3JkPkNvbnN1bWVyIFBhcnRpY2lwYXRpb248L2tleXdv
cmQ+PGtleXdvcmQ+R2Vyb250b2xvZ2ljIENhcmU8L2tleXdvcmQ+PGtleXdvcmQ+TmFycmF0aXZl
czwva2V5d29yZD48a2V5d29yZD5PbmNvbG9naWMgQ2FyZTwva2V5d29yZD48a2V5d29yZD5Vbml0
ZWQgS2luZ2RvbTwva2V5d29yZD48L2tleXdvcmRzPjxkYXRlcz48eWVhcj4yMDA2PC95ZWFyPjxw
dWItZGF0ZXM+PGRhdGU+RGVjIDIwMDY8L2RhdGU+PC9wdWItZGF0ZXM+PC9kYXRlcz48cHViLWxv
Y2F0aW9uPlBoaWxhZGVscGhpYSwgUGVubnN5bHZhbmlhPC9wdWItbG9jYXRpb24+PHB1Ymxpc2hl
cj5UYXlsb3IgJmFtcDsgRnJhbmNpcyBMdGQ8L3B1Ymxpc2hlcj48aXNibj4wOTY5OTI2MDwvaXNi
bj48YWNjZXNzaW9uLW51bT4xMDYyODY2NDk8L2FjY2Vzc2lvbi1udW0+PHVybHM+PHJlbGF0ZWQt
dXJscz48dXJsPmh0dHA6Ly9saW5rZXIyLndvcmxkY2F0Lm9yZy8/cmZ0Lmluc3RpdHV0aW9uX2lk
PTEzMjM0NyZhbXA7c3BhZ2U9MjY1JmFtcDtwa2dOYW1lPWM4aCZhbXA7aXNzbj0wOTY5LTkyNjAm
YW1wO2xpbmtjbGFzcz10b19hcnRpY2xlJmFtcDtqS2V5PTEzMVYmYW1wO2lzc3VlPTYmYW1wO3By
b3ZpZGVyPUVCU0NPaG9zdCZhbXA7ZGF0ZT0yMDA2LTEyJmFtcDthdWxhc3Q9QmFpbGV5K0MlM0Ir
V2lsc29uK1IlM0IrQWRkaW5ndG9uLUhhbGwrSiUzQitQYXluZStTJTNCK0NsYXJrK0QlM0IrTGxv
eWQtV2lsbGlhbXMrTSUzQitNb2xhc3Npb3RpcytBJTNCK1NleW1vdXIrSiZhbXA7YXRpdGxlPVRo
ZStDYW5jZXIrRXhwZXJpZW5jZXMrUmVzZWFyY2grQ29sbGFib3JhdGl2ZSslMjhDRUNvJTI5JTNB
K2J1aWxkaW5nK3Jlc2VhcmNoK2NhcGFjaXR5K2luK3N1cHBvcnRpdmUrYW5kK3BhbGxpYXRpdmUr
Y2FyZS4mYW1wO3RpdGxlPVByb2dyZXNzK2luK1BhbGxpYXRpdmUrQ2FyZSZhbXA7cmZ0LmNvbnRl
bnQ9ZnVsbHRleHQlMkNwcmludCZhbXA7bGlua1NjaGVtZT1lYnNjb2guYXRoZW5zJmFtcDtqSG9t
ZT1odHRwJTNBJTJGJTJGc2VhcmNoLmVic2NvaG9zdC5jb20lMkZsb2dpbi5hc3B4JTNGYXV0aHR5
cGUlM0RhdGhlbnMlMjZscCUzRGF0aGVucy5hc3AlMjZVUkwlM0RodHRwJTI1M2ElMjUyZiUyNTJm
c2VhcmNoLmVic2NvaG9zdC5jb20lMjUyZmRpcmVjdC5hc3AlMjUzZmRiJTI1M2RjOGglMjUyNmpp
ZCUyNTNkMTMxViUyNTI2c2NvcGUlMjUzZHNpdGUmYW1wO3ZvbHVtZT0xNCZhbXA7ZGJLZXk9Yzho
JmFtcDtyZnQuaWQ9aW5mbyUzQXBtaWQlMkYmYW1wO3JmdC5vcmRlcl9ieT1wcmVmZXJlbmNlJmFt
cDtsaW5rdHlwZT1iZXN0PC91cmw+PHVybD5odHRwOi8vd3d3LnRhbmRmb25saW5lLmNvbS9kb2kv
cGRmLzEwLjExNzkvMDk2OTkyNjA2WDE0NjQwOD9uZWVkQWNjZXNzPXRydWU8L3VybD48dXJsPmh0
dHA6Ly93d3cudGFuZGZvbmxpbmUuY29tL2RvaS9hYnMvMTAuMTE3OS8wOTY5OTI2MDZYMTQ2NDA4
PC91cmw+PC9yZWxhdGVkLXVybHM+PC91cmxzPjxyZW1vdGUtZGF0YWJhc2UtcHJvdmlkZXI+Q0lO
QUhMPC9yZW1vdGUtZGF0YWJhc2UtcHJvdmlkZXI+PC9yZWNvcmQ+PC9DaXRlPjwvRW5kTm90ZT4A
</w:fldData>
        </w:fldChar>
      </w:r>
      <w:r w:rsidR="00BC508B">
        <w:rPr>
          <w:rFonts w:ascii="Calibri" w:eastAsia="Times New Roman" w:hAnsi="Calibri" w:cs="Calibri"/>
          <w:sz w:val="24"/>
          <w:szCs w:val="24"/>
          <w:lang w:eastAsia="en-GB"/>
        </w:rPr>
        <w:instrText xml:space="preserve"> ADDIN EN.CITE </w:instrText>
      </w:r>
      <w:r w:rsidR="00BC508B">
        <w:rPr>
          <w:rFonts w:ascii="Calibri" w:eastAsia="Times New Roman" w:hAnsi="Calibri" w:cs="Calibri"/>
          <w:sz w:val="24"/>
          <w:szCs w:val="24"/>
          <w:lang w:eastAsia="en-GB"/>
        </w:rPr>
        <w:fldChar w:fldCharType="begin">
          <w:fldData xml:space="preserve">PEVuZE5vdGU+PENpdGU+PFJlY051bT4xNjY0OTwvUmVjTnVtPjxEaXNwbGF5VGV4dD4oQmFpbGV5
IGV0IGFsLiAyMDA2OyBTdGV2ZW5zIDIwMDgpPC9EaXNwbGF5VGV4dD48cmVjb3JkPjxyZWMtbnVt
YmVyPjE2NjQ5PC9yZWMtbnVtYmVyPjxmb3JlaWduLWtleXM+PGtleSBhcHA9IkVOIiBkYi1pZD0i
ZWRhOTllc3I5YXJwNTJlMjB2MnBmdHo0cnA1czl4MGV2ZWY1IiB0aW1lc3RhbXA9IjE1NTQzNzEy
OTkiPjE2NjQ5PC9rZXk+PGtleSBhcHA9IkVOV2ViIiBkYi1pZD0iIj4wPC9rZXk+PC9mb3JlaWdu
LWtleXM+PHJlZi10eXBlIG5hbWU9IkJvb2sgU2VjdGlvbiI+NTwvcmVmLXR5cGU+PGNvbnRyaWJ1
dG9ycz48YXV0aG9ycz48YXV0aG9yPlN0ZXZlbnMsIFQuPC9hdXRob3I+PC9hdXRob3JzPjxzZWNv
bmRhcnktYXV0aG9ycz48YXV0aG9yPlBheW5lLCBTLjwvYXV0aG9yPjxhdXRob3I+U2V5bW91ciwg
SjwvYXV0aG9yPjxhdXRob3I+SW5nbGV0b24sIEMuPC9hdXRob3I+PC9zZWNvbmRhcnktYXV0aG9y
cz48L2NvbnRyaWJ1dG9ycz48dGl0bGVzPjx0aXRsZT5JbnZvbHZpbmcgb3IgVXNpbmc/IFVzZXIg
aW52b2x2ZW1lbnQgaW4gcGFsbGlhdGl2ZSBjYXJlPC90aXRsZT48c2Vjb25kYXJ5LXRpdGxlPlBh
bGxpYXRpdmUgY2FyZSBudXJzaW5nOiBwcmluY2lwbGVzIGFuZCBldmlkZW5jZSBmb3IgcHJhY3Rp
Y2U8L3NlY29uZGFyeS10aXRsZT48L3RpdGxlcz48cGFnZXM+NTUtNzA8L3BhZ2VzPjxlZGl0aW9u
PjJuZDwvZWRpdGlvbj48c2VjdGlvbj4zPC9zZWN0aW9uPjxyZXByaW50LWVkaXRpb24+aW4gZmls
ZTwvcmVwcmludC1lZGl0aW9uPjxkYXRlcz48eWVhcj4yMDA4PC95ZWFyPjwvZGF0ZXM+PHB1Yi1s
b2NhdGlvbj5NYWlkZW5oZWFkPC9wdWItbG9jYXRpb24+PHB1Ymxpc2hlcj5PcGVuIFVuaXZlcnNp
dHkgUHJlc3M8L3B1Ymxpc2hlcj48dXJscz48cmVsYXRlZC11cmxzPjx1cmw+aHR0cHM6Ly93d3cu
YW1hem9uLmNvLnVrL1BhbGxpYXRpdmUtQ2FyZS1OdXJzaW5nLVByaW5jaXBsZXMtRXZpZGVuY2Uv
ZHAvMDMzNTIyMTgxNTwvdXJsPjwvcmVsYXRlZC11cmxzPjwvdXJscz48cmVtb3RlLWRhdGFiYXNl
LXByb3ZpZGVyPlJlZmNoZWNrPC9yZW1vdGUtZGF0YWJhc2UtcHJvdmlkZXI+PC9yZWNvcmQ+PC9D
aXRlPjxDaXRlPjxSZWNOdW0+MTU5ODY8L1JlY051bT48cmVjb3JkPjxyZWMtbnVtYmVyPjE1OTg2
PC9yZWMtbnVtYmVyPjxmb3JlaWduLWtleXM+PGtleSBhcHA9IkVOIiBkYi1pZD0iZWRhOTllc3I5
YXJwNTJlMjB2MnBmdHo0cnA1czl4MGV2ZWY1IiB0aW1lc3RhbXA9IjE1MDUwNDQyMzUiPjE1OTg2
PC9rZXk+PC9mb3JlaWduLWtleXM+PHJlZi10eXBlIG5hbWU9IkpvdXJuYWwgQXJ0aWNsZSI+MTc8
L3JlZi10eXBlPjxjb250cmlidXRvcnM+PGF1dGhvcnM+PGF1dGhvcj5CYWlsZXksIEMuPC9hdXRo
b3I+PGF1dGhvcj5XaWxzb24sIFIuPC9hdXRob3I+PGF1dGhvcj5BZGRpbmd0b24tSGFsbCwgSi48
L2F1dGhvcj48YXV0aG9yPlBheW5lLCBTLjwvYXV0aG9yPjxhdXRob3I+Q2xhcmssIEQuPC9hdXRo
b3I+PGF1dGhvcj5MbG95ZC1XaWxsaWFtcywgTS48L2F1dGhvcj48YXV0aG9yPk1vbGFzc2lvdGlz
LCBBLjwvYXV0aG9yPjxhdXRob3I+U2V5bW91ciwgSi48L2F1dGhvcj48L2F1dGhvcnM+PC9jb250
cmlidXRvcnM+PHRpdGxlcz48dGl0bGU+VGhlIENhbmNlciBFeHBlcmllbmNlcyBSZXNlYXJjaCBD
b2xsYWJvcmF0aXZlIChDRUNvKTogYnVpbGRpbmcgcmVzZWFyY2ggY2FwYWNpdHkgaW4gc3VwcG9y
dGl2ZSBhbmQgcGFsbGlhdGl2ZSBjYXJlPC90aXRsZT48c2Vjb25kYXJ5LXRpdGxlPlByb2dyZXNz
IGluIFBhbGxpYXRpdmUgQ2FyZTwvc2Vjb25kYXJ5LXRpdGxlPjwvdGl0bGVzPjxwZXJpb2RpY2Fs
PjxmdWxsLXRpdGxlPlByb2dyZXNzIGluIFBhbGxpYXRpdmUgQ2FyZTwvZnVsbC10aXRsZT48YWJi
ci0xPlByb2cgUGFsbGlhdCBDYXJlPC9hYmJyLTE+PC9wZXJpb2RpY2FsPjxwYWdlcz4yNjUtMjcw
PC9wYWdlcz48dm9sdW1lPjE0PC92b2x1bWU+PG51bWJlcj42PC9udW1iZXI+PHJlcHJpbnQtZWRp
dGlvbj5pbiBmaWxlPC9yZXByaW50LWVkaXRpb24+PGtleXdvcmRzPjxrZXl3b3JkPkNvbGxhYm9y
YXRpb248L2tleXdvcmQ+PGtleXdvcmQ+UGFsbGlhdGl2ZSBDYXJlPC9rZXl3b3JkPjxrZXl3b3Jk
PlJlc2VhcmNoPC9rZXl3b3JkPjxrZXl3b3JkPkNvbnN1bWVyIFBhcnRpY2lwYXRpb248L2tleXdv
cmQ+PGtleXdvcmQ+R2Vyb250b2xvZ2ljIENhcmU8L2tleXdvcmQ+PGtleXdvcmQ+TmFycmF0aXZl
czwva2V5d29yZD48a2V5d29yZD5PbmNvbG9naWMgQ2FyZTwva2V5d29yZD48a2V5d29yZD5Vbml0
ZWQgS2luZ2RvbTwva2V5d29yZD48L2tleXdvcmRzPjxkYXRlcz48eWVhcj4yMDA2PC95ZWFyPjxw
dWItZGF0ZXM+PGRhdGU+RGVjIDIwMDY8L2RhdGU+PC9wdWItZGF0ZXM+PC9kYXRlcz48cHViLWxv
Y2F0aW9uPlBoaWxhZGVscGhpYSwgUGVubnN5bHZhbmlhPC9wdWItbG9jYXRpb24+PHB1Ymxpc2hl
cj5UYXlsb3IgJmFtcDsgRnJhbmNpcyBMdGQ8L3B1Ymxpc2hlcj48aXNibj4wOTY5OTI2MDwvaXNi
bj48YWNjZXNzaW9uLW51bT4xMDYyODY2NDk8L2FjY2Vzc2lvbi1udW0+PHVybHM+PHJlbGF0ZWQt
dXJscz48dXJsPmh0dHA6Ly9saW5rZXIyLndvcmxkY2F0Lm9yZy8/cmZ0Lmluc3RpdHV0aW9uX2lk
PTEzMjM0NyZhbXA7c3BhZ2U9MjY1JmFtcDtwa2dOYW1lPWM4aCZhbXA7aXNzbj0wOTY5LTkyNjAm
YW1wO2xpbmtjbGFzcz10b19hcnRpY2xlJmFtcDtqS2V5PTEzMVYmYW1wO2lzc3VlPTYmYW1wO3By
b3ZpZGVyPUVCU0NPaG9zdCZhbXA7ZGF0ZT0yMDA2LTEyJmFtcDthdWxhc3Q9QmFpbGV5K0MlM0Ir
V2lsc29uK1IlM0IrQWRkaW5ndG9uLUhhbGwrSiUzQitQYXluZStTJTNCK0NsYXJrK0QlM0IrTGxv
eWQtV2lsbGlhbXMrTSUzQitNb2xhc3Npb3RpcytBJTNCK1NleW1vdXIrSiZhbXA7YXRpdGxlPVRo
ZStDYW5jZXIrRXhwZXJpZW5jZXMrUmVzZWFyY2grQ29sbGFib3JhdGl2ZSslMjhDRUNvJTI5JTNB
K2J1aWxkaW5nK3Jlc2VhcmNoK2NhcGFjaXR5K2luK3N1cHBvcnRpdmUrYW5kK3BhbGxpYXRpdmUr
Y2FyZS4mYW1wO3RpdGxlPVByb2dyZXNzK2luK1BhbGxpYXRpdmUrQ2FyZSZhbXA7cmZ0LmNvbnRl
bnQ9ZnVsbHRleHQlMkNwcmludCZhbXA7bGlua1NjaGVtZT1lYnNjb2guYXRoZW5zJmFtcDtqSG9t
ZT1odHRwJTNBJTJGJTJGc2VhcmNoLmVic2NvaG9zdC5jb20lMkZsb2dpbi5hc3B4JTNGYXV0aHR5
cGUlM0RhdGhlbnMlMjZscCUzRGF0aGVucy5hc3AlMjZVUkwlM0RodHRwJTI1M2ElMjUyZiUyNTJm
c2VhcmNoLmVic2NvaG9zdC5jb20lMjUyZmRpcmVjdC5hc3AlMjUzZmRiJTI1M2RjOGglMjUyNmpp
ZCUyNTNkMTMxViUyNTI2c2NvcGUlMjUzZHNpdGUmYW1wO3ZvbHVtZT0xNCZhbXA7ZGJLZXk9Yzho
JmFtcDtyZnQuaWQ9aW5mbyUzQXBtaWQlMkYmYW1wO3JmdC5vcmRlcl9ieT1wcmVmZXJlbmNlJmFt
cDtsaW5rdHlwZT1iZXN0PC91cmw+PHVybD5odHRwOi8vd3d3LnRhbmRmb25saW5lLmNvbS9kb2kv
cGRmLzEwLjExNzkvMDk2OTkyNjA2WDE0NjQwOD9uZWVkQWNjZXNzPXRydWU8L3VybD48dXJsPmh0
dHA6Ly93d3cudGFuZGZvbmxpbmUuY29tL2RvaS9hYnMvMTAuMTE3OS8wOTY5OTI2MDZYMTQ2NDA4
PC91cmw+PC9yZWxhdGVkLXVybHM+PC91cmxzPjxyZW1vdGUtZGF0YWJhc2UtcHJvdmlkZXI+Q0lO
QUhMPC9yZW1vdGUtZGF0YWJhc2UtcHJvdmlkZXI+PC9yZWNvcmQ+PC9DaXRlPjwvRW5kTm90ZT4A
</w:fldData>
        </w:fldChar>
      </w:r>
      <w:r w:rsidR="00BC508B">
        <w:rPr>
          <w:rFonts w:ascii="Calibri" w:eastAsia="Times New Roman" w:hAnsi="Calibri" w:cs="Calibri"/>
          <w:sz w:val="24"/>
          <w:szCs w:val="24"/>
          <w:lang w:eastAsia="en-GB"/>
        </w:rPr>
        <w:instrText xml:space="preserve"> ADDIN EN.CITE.DATA </w:instrText>
      </w:r>
      <w:r w:rsidR="00BC508B">
        <w:rPr>
          <w:rFonts w:ascii="Calibri" w:eastAsia="Times New Roman" w:hAnsi="Calibri" w:cs="Calibri"/>
          <w:sz w:val="24"/>
          <w:szCs w:val="24"/>
          <w:lang w:eastAsia="en-GB"/>
        </w:rPr>
      </w:r>
      <w:r w:rsidR="00BC508B">
        <w:rPr>
          <w:rFonts w:ascii="Calibri" w:eastAsia="Times New Roman" w:hAnsi="Calibri" w:cs="Calibri"/>
          <w:sz w:val="24"/>
          <w:szCs w:val="24"/>
          <w:lang w:eastAsia="en-GB"/>
        </w:rPr>
        <w:fldChar w:fldCharType="end"/>
      </w:r>
      <w:r w:rsidR="00BC508B">
        <w:rPr>
          <w:rFonts w:ascii="Calibri" w:eastAsia="Times New Roman" w:hAnsi="Calibri" w:cs="Calibri"/>
          <w:sz w:val="24"/>
          <w:szCs w:val="24"/>
          <w:lang w:eastAsia="en-GB"/>
        </w:rPr>
      </w:r>
      <w:r w:rsidR="00BC508B">
        <w:rPr>
          <w:rFonts w:ascii="Calibri" w:eastAsia="Times New Roman" w:hAnsi="Calibri" w:cs="Calibri"/>
          <w:sz w:val="24"/>
          <w:szCs w:val="24"/>
          <w:lang w:eastAsia="en-GB"/>
        </w:rPr>
        <w:fldChar w:fldCharType="separate"/>
      </w:r>
      <w:r w:rsidR="00BC508B">
        <w:rPr>
          <w:rFonts w:ascii="Calibri" w:eastAsia="Times New Roman" w:hAnsi="Calibri" w:cs="Calibri"/>
          <w:noProof/>
          <w:sz w:val="24"/>
          <w:szCs w:val="24"/>
          <w:lang w:eastAsia="en-GB"/>
        </w:rPr>
        <w:t>(Bailey et al. 2006; Stevens 2008)</w:t>
      </w:r>
      <w:r w:rsidR="00BC508B">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National Council for Palliative Care (NCPC) website hosts an area where people can share their story anonymously at any tim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48&lt;/RecNum&gt;&lt;DisplayText&gt;(Black 2008)&lt;/DisplayText&gt;&lt;record&gt;&lt;rec-number&gt;148&lt;/rec-number&gt;&lt;foreign-keys&gt;&lt;key app="EN" db-id="eda99esr9arp52e20v2pftz4rp5s9x0evef5" timestamp="1554371299"&gt;148&lt;/key&gt;&lt;key app="ENWeb" db-id=""&gt;0&lt;/key&gt;&lt;/foreign-keys&gt;&lt;ref-type name="Journal Article"&gt;17&lt;/ref-type&gt;&lt;contributors&gt;&lt;authors&gt;&lt;author&gt;Black, J.&lt;/author&gt;&lt;/authors&gt;&lt;/contributors&gt;&lt;titles&gt;&lt;title&gt;User involvement in EoLC: how involved can patients/carers be?&lt;/title&gt;&lt;secondary-title&gt;End of Life Care&lt;/secondary-title&gt;&lt;/titles&gt;&lt;periodical&gt;&lt;full-title&gt;End of Life Care&lt;/full-title&gt;&lt;/periodical&gt;&lt;pages&gt;64-69&lt;/pages&gt;&lt;volume&gt;2&lt;/volume&gt;&lt;number&gt;4&lt;/number&gt;&lt;reprint-edition&gt;in file&lt;/reprint-edition&gt;&lt;keywords&gt;&lt;keyword&gt;involvement&lt;/keyword&gt;&lt;keyword&gt;user&lt;/keyword&gt;&lt;keyword&gt;user involvement&lt;/keyword&gt;&lt;/keywords&gt;&lt;dates&gt;&lt;year&gt;2008&lt;/year&gt;&lt;pub-dates&gt;&lt;date&gt;2008&lt;/date&gt;&lt;/pub-dates&gt;&lt;/dates&gt;&lt;isbn&gt;2047-6361&lt;/isbn&gt;&lt;label&gt;790G&lt;/label&gt;&lt;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lack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Different recording methods were suggested for those who didn’t want to be audio-recorded and large screens, handouts, microphones and other equipment may be useful to aid those with visual or auditory impairments </w:t>
      </w:r>
      <w:r w:rsidR="00C445FA">
        <w:rPr>
          <w:rFonts w:ascii="Calibri" w:eastAsia="Times New Roman" w:hAnsi="Calibri" w:cs="Calibri"/>
          <w:sz w:val="24"/>
          <w:szCs w:val="24"/>
          <w:lang w:eastAsia="en-GB"/>
        </w:rPr>
        <w:fldChar w:fldCharType="begin">
          <w:fldData xml:space="preserve">PEVuZE5vdGU+PENpdGU+PFJlY051bT4xNTU4NDwvUmVjTnVtPjxEaXNwbGF5VGV4dD4oU21hbGwg
YW5kIFNhcmdlYW50IDIwMTE7IENvbGxhYm9yYXRpb24gZm9yIExlYWRlcnNoaXAgaW4gQXBwbGll
ZCBIZWFsdGggUmVzZWFyY2ggYW5kIENhcmUgR3JlYXRlciBNYW5jaGVzdGVyIDIwMTYpPC9EaXNw
bGF5VGV4dD48cmVjb3JkPjxyZWMtbnVtYmVyPjE1NTg0PC9yZWMtbnVtYmVyPjxmb3JlaWduLWtl
eXM+PGtleSBhcHA9IkVOIiBkYi1pZD0iZWRhOTllc3I5YXJwNTJlMjB2MnBmdHo0cnA1czl4MGV2
ZWY1IiB0aW1lc3RhbXA9IjE1NTQzNzEyOTkiPjE1NTg0PC9rZXk+PGtleSBhcHA9IkVOV2ViIiBk
Yi1pZD0iIj4wPC9rZXk+PC9mb3JlaWduLWtleXM+PHJlZi10eXBlIG5hbWU9IlJlcG9ydCI+Mjc8
L3JlZi10eXBlPjxjb250cmlidXRvcnM+PGF1dGhvcnM+PGF1dGhvcj5Db2xsYWJvcmF0aW9uIGZv
ciBMZWFkZXJzaGlwIGluIEFwcGxpZWQgSGVhbHRoIFJlc2VhcmNoIGFuZCBDYXJlIEdyZWF0ZXIg
TWFuY2hlc3Rlciw8L2F1dGhvcj48L2F1dGhvcnM+PHRlcnRpYXJ5LWF1dGhvcnM+PGF1dGhvcj5D
TEFIUkMgR00sIDwvYXV0aG9yPjxhdXRob3I+TklIUiw8L2F1dGhvcj48L3RlcnRpYXJ5LWF1dGhv
cnM+PC9jb250cmlidXRvcnM+PHRpdGxlcz48dGl0bGU+TmV4dCBzdGVwcyBmb3IgZW5kLW9mLWxp
ZmUgcmVzZWFyY2guIFJlc2VhcmNoIHByaW9yaXRpZXMgZGVmaW5lZCBmb3IgR3JlYXRlciBNYW5j
aGVzdGVyPC90aXRsZT48L3RpdGxlcz48cmVwcmludC1lZGl0aW9uPmluIGZpbGU8L3JlcHJpbnQt
ZWRpdGlvbj48ZGF0ZXM+PHllYXI+MjAxNjwveWVhcj48L2RhdGVzPjxwdWItbG9jYXRpb24+TWFu
Y2hlc3RlcjwvcHViLWxvY2F0aW9uPjx1cmxzPjxyZWxhdGVkLXVybHM+PHVybD5odHRwOi8vY2xh
aHJjLWdtLm5paHIuYWMudWsvb3VyLXdvcmsvZW5kLW9mLWxpZmUvZW5kLW9mLWxpZmUtcHJpb3Jp
dHktc2V0dGluZy88L3VybD48L3JlbGF0ZWQtdXJscz48L3VybHM+PHJlbW90ZS1kYXRhYmFzZS1w
cm92aWRlcj5KTEE8L3JlbW90ZS1kYXRhYmFzZS1wcm92aWRlcj48L3JlY29yZD48L0NpdGU+PENp
dGU+PFJlY051bT4xNjY0ODwvUmVjTnVtPjxyZWNvcmQ+PHJlYy1udW1iZXI+MTY2NDg8L3JlYy1u
dW1iZXI+PGZvcmVpZ24ta2V5cz48a2V5IGFwcD0iRU4iIGRiLWlkPSJlZGE5OWVzcjlhcnA1MmUy
MHYycGZ0ejRycDVzOXgwZXZlZjUiIHRpbWVzdGFtcD0iMTU1NDM3MTI5OSI+MTY2NDg8L2tleT48
a2V5IGFwcD0iRU5XZWIiIGRiLWlkPSIiPjA8L2tleT48L2ZvcmVpZ24ta2V5cz48cmVmLXR5cGUg
bmFtZT0iQm9vayBTZWN0aW9uIj41PC9yZWYtdHlwZT48Y29udHJpYnV0b3JzPjxhdXRob3JzPjxh
dXRob3I+U21hbGwsIE5laWw8L2F1dGhvcj48YXV0aG9yPlNhcmdlYW50LCBBbml0YTwvYXV0aG9y
PjwvYXV0aG9ycz48c2Vjb25kYXJ5LWF1dGhvcnM+PGF1dGhvcj5Hb3R0LCBNLjwvYXV0aG9yPjxh
dXRob3I+SW5nbGV0b24sIEMuPC9hdXRob3I+PC9zZWNvbmRhcnktYXV0aG9ycz48L2NvbnRyaWJ1
dG9ycz48dGl0bGVzPjx0aXRsZT5Vc2VyIGFuZCBjb21tdW5pdHkgcGFydGljaXBhdGlvbiBhdCB0
aGUgZW5kIG9mIGxpZmU8L3RpdGxlPjxzZWNvbmRhcnktdGl0bGU+TGl2aW5nIHdpdGggQWdlaW5n
IGFuZCBEeWluZzogUGFsbGlhdGl2ZSBhbmQgRW5kIG9mIExpZmUgQ2FyZSBmb3IgT2xkZXIgUGVv
cGxlPC9zZWNvbmRhcnktdGl0bGU+PC90aXRsZXM+PHBhZ2VzPjkwLTEwMTwvcGFnZXM+PHNlY3Rp
b24+ODwvc2VjdGlvbj48cmVwcmludC1lZGl0aW9uPmluIGZpbGU8L3JlcHJpbnQtZWRpdGlvbj48
ZGF0ZXM+PHllYXI+MjAxMTwveWVhcj48L2RhdGVzPjxwdWItbG9jYXRpb24+T3hmb3JkPC9wdWIt
bG9jYXRpb24+PHB1Ymxpc2hlcj5PeGZvcmQgVW5pdmVyc2l0eSBQcmVzczwvcHVibGlzaGVyPjx1
cmxzPjxyZWxhdGVkLXVybHM+PHVybD5odHRwczovL3d3dy5hbWF6b24uY28udWsvTGl2aW5nLUFn
ZWluZy1EeWluZy1QYWxsaWF0aXZlLVBlb3BsZS9kcC8wMTk5NTY5OTMyPC91cmw+PC9yZWxhdGVk
LXVybHM+PC91cmxzPjxyZW1vdGUtZGF0YWJhc2UtcHJvdmlkZXI+UmVmY2hlY2s8L3JlbW90ZS1k
YXRhYmFzZS1wcm92aWRlcj48L3JlY29y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U4NDwvUmVjTnVtPjxEaXNwbGF5VGV4dD4oU21hbGwg
YW5kIFNhcmdlYW50IDIwMTE7IENvbGxhYm9yYXRpb24gZm9yIExlYWRlcnNoaXAgaW4gQXBwbGll
ZCBIZWFsdGggUmVzZWFyY2ggYW5kIENhcmUgR3JlYXRlciBNYW5jaGVzdGVyIDIwMTYpPC9EaXNw
bGF5VGV4dD48cmVjb3JkPjxyZWMtbnVtYmVyPjE1NTg0PC9yZWMtbnVtYmVyPjxmb3JlaWduLWtl
eXM+PGtleSBhcHA9IkVOIiBkYi1pZD0iZWRhOTllc3I5YXJwNTJlMjB2MnBmdHo0cnA1czl4MGV2
ZWY1IiB0aW1lc3RhbXA9IjE1NTQzNzEyOTkiPjE1NTg0PC9rZXk+PGtleSBhcHA9IkVOV2ViIiBk
Yi1pZD0iIj4wPC9rZXk+PC9mb3JlaWduLWtleXM+PHJlZi10eXBlIG5hbWU9IlJlcG9ydCI+Mjc8
L3JlZi10eXBlPjxjb250cmlidXRvcnM+PGF1dGhvcnM+PGF1dGhvcj5Db2xsYWJvcmF0aW9uIGZv
ciBMZWFkZXJzaGlwIGluIEFwcGxpZWQgSGVhbHRoIFJlc2VhcmNoIGFuZCBDYXJlIEdyZWF0ZXIg
TWFuY2hlc3Rlciw8L2F1dGhvcj48L2F1dGhvcnM+PHRlcnRpYXJ5LWF1dGhvcnM+PGF1dGhvcj5D
TEFIUkMgR00sIDwvYXV0aG9yPjxhdXRob3I+TklIUiw8L2F1dGhvcj48L3RlcnRpYXJ5LWF1dGhv
cnM+PC9jb250cmlidXRvcnM+PHRpdGxlcz48dGl0bGU+TmV4dCBzdGVwcyBmb3IgZW5kLW9mLWxp
ZmUgcmVzZWFyY2guIFJlc2VhcmNoIHByaW9yaXRpZXMgZGVmaW5lZCBmb3IgR3JlYXRlciBNYW5j
aGVzdGVyPC90aXRsZT48L3RpdGxlcz48cmVwcmludC1lZGl0aW9uPmluIGZpbGU8L3JlcHJpbnQt
ZWRpdGlvbj48ZGF0ZXM+PHllYXI+MjAxNjwveWVhcj48L2RhdGVzPjxwdWItbG9jYXRpb24+TWFu
Y2hlc3RlcjwvcHViLWxvY2F0aW9uPjx1cmxzPjxyZWxhdGVkLXVybHM+PHVybD5odHRwOi8vY2xh
aHJjLWdtLm5paHIuYWMudWsvb3VyLXdvcmsvZW5kLW9mLWxpZmUvZW5kLW9mLWxpZmUtcHJpb3Jp
dHktc2V0dGluZy88L3VybD48L3JlbGF0ZWQtdXJscz48L3VybHM+PHJlbW90ZS1kYXRhYmFzZS1w
cm92aWRlcj5KTEE8L3JlbW90ZS1kYXRhYmFzZS1wcm92aWRlcj48L3JlY29yZD48L0NpdGU+PENp
dGU+PFJlY051bT4xNjY0ODwvUmVjTnVtPjxyZWNvcmQ+PHJlYy1udW1iZXI+MTY2NDg8L3JlYy1u
dW1iZXI+PGZvcmVpZ24ta2V5cz48a2V5IGFwcD0iRU4iIGRiLWlkPSJlZGE5OWVzcjlhcnA1MmUy
MHYycGZ0ejRycDVzOXgwZXZlZjUiIHRpbWVzdGFtcD0iMTU1NDM3MTI5OSI+MTY2NDg8L2tleT48
a2V5IGFwcD0iRU5XZWIiIGRiLWlkPSIiPjA8L2tleT48L2ZvcmVpZ24ta2V5cz48cmVmLXR5cGUg
bmFtZT0iQm9vayBTZWN0aW9uIj41PC9yZWYtdHlwZT48Y29udHJpYnV0b3JzPjxhdXRob3JzPjxh
dXRob3I+U21hbGwsIE5laWw8L2F1dGhvcj48YXV0aG9yPlNhcmdlYW50LCBBbml0YTwvYXV0aG9y
PjwvYXV0aG9ycz48c2Vjb25kYXJ5LWF1dGhvcnM+PGF1dGhvcj5Hb3R0LCBNLjwvYXV0aG9yPjxh
dXRob3I+SW5nbGV0b24sIEMuPC9hdXRob3I+PC9zZWNvbmRhcnktYXV0aG9ycz48L2NvbnRyaWJ1
dG9ycz48dGl0bGVzPjx0aXRsZT5Vc2VyIGFuZCBjb21tdW5pdHkgcGFydGljaXBhdGlvbiBhdCB0
aGUgZW5kIG9mIGxpZmU8L3RpdGxlPjxzZWNvbmRhcnktdGl0bGU+TGl2aW5nIHdpdGggQWdlaW5n
IGFuZCBEeWluZzogUGFsbGlhdGl2ZSBhbmQgRW5kIG9mIExpZmUgQ2FyZSBmb3IgT2xkZXIgUGVv
cGxlPC9zZWNvbmRhcnktdGl0bGU+PC90aXRsZXM+PHBhZ2VzPjkwLTEwMTwvcGFnZXM+PHNlY3Rp
b24+ODwvc2VjdGlvbj48cmVwcmludC1lZGl0aW9uPmluIGZpbGU8L3JlcHJpbnQtZWRpdGlvbj48
ZGF0ZXM+PHllYXI+MjAxMTwveWVhcj48L2RhdGVzPjxwdWItbG9jYXRpb24+T3hmb3JkPC9wdWIt
bG9jYXRpb24+PHB1Ymxpc2hlcj5PeGZvcmQgVW5pdmVyc2l0eSBQcmVzczwvcHVibGlzaGVyPjx1
cmxzPjxyZWxhdGVkLXVybHM+PHVybD5odHRwczovL3d3dy5hbWF6b24uY28udWsvTGl2aW5nLUFn
ZWluZy1EeWluZy1QYWxsaWF0aXZlLVBlb3BsZS9kcC8wMTk5NTY5OTMyPC91cmw+PC9yZWxhdGVk
LXVybHM+PC91cmxzPjxyZW1vdGUtZGF0YWJhc2UtcHJvdmlkZXI+UmVmY2hlY2s8L3JlbW90ZS1k
YXRhYmFzZS1wcm92aWRlcj48L3JlY29y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Sargeant 2011; Collaboration for Leadership in Applied Health Research and Care Greater Manchester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70155B20"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E55D02F" w14:textId="5C092930"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It was important to understand the different motivations for people to be involved to address training and support issues. Motivations included poor or excellent treatment, wanting to give back, different benefits such as a route to employment, training opportunities and particularly a desire to influence and improve services and research </w:t>
      </w:r>
      <w:r w:rsidR="00C445FA">
        <w:rPr>
          <w:rFonts w:ascii="Calibri" w:eastAsia="Times New Roman" w:hAnsi="Calibri" w:cs="Calibri"/>
          <w:sz w:val="24"/>
          <w:szCs w:val="24"/>
          <w:lang w:eastAsia="en-GB"/>
        </w:rPr>
        <w:fldChar w:fldCharType="begin">
          <w:fldData xml:space="preserve">PEVuZE5vdGU+PENpdGU+PFJlY051bT4xNjM8L1JlY051bT48RGlzcGxheVRleHQ+KFNhcmdlYW50
IGV0IGFsLiAyMDA3OyBDb3R0ZXJlbGwgZXQgYWwuIDIwMTApPC9EaXNwbGF5VGV4dD48cmVjb3Jk
PjxyZWMtbnVtYmVyPjE2MzwvcmVjLW51bWJlcj48Zm9yZWlnbi1rZXlzPjxrZXkgYXBwPSJFTiIg
ZGItaWQ9ImVkYTk5ZXNyOWFycDUyZTIwdjJwZnR6NHJwNXM5eDBldmVmNSIgdGltZXN0YW1wPSIx
NTU0MzcxMjk5Ij4xNjM8L2tleT48a2V5IGFwcD0iRU5XZWIiIGRiLWlkPSIiPjA8L2tleT48L2Zv
cmVpZ24ta2V5cz48cmVmLXR5cGUgbmFtZT0iSm91cm5hbCBBcnRpY2xlIj4xNzwvcmVmLXR5cGU+
PGNvbnRyaWJ1dG9ycz48YXV0aG9ycz48YXV0aG9yPlNhcmdlYW50LCBBLjwvYXV0aG9yPjxhdXRo
b3I+UGF5bmUsIFMuPC9hdXRob3I+PGF1dGhvcj5Hb3R0LCBNLjwvYXV0aG9yPjxhdXRob3I+U21h
bGwsIE4uPC9hdXRob3I+PGF1dGhvcj5PbGl2aWVyZSwgRC48L2F1dGhvcj48L2F1dGhvcnM+PC9j
b250cmlidXRvcnM+PHRpdGxlcz48dGl0bGU+VXNlciBpbnZvbHZlbWVudCBpbiBwYWxsaWF0aXZl
IGNhcmU6IG1vdGl2YXRpb25hbCBmYWN0b3JzIGZvciBzZXJ2aWNlIHVzZXJzIGFuZCBwcm9mZXNz
aW9uYWxzPC90aXRsZT48c2Vjb25kYXJ5LXRpdGxlPlByb2dyZXNzIGluIFBhbGxpYXRpdmUgQ2Fy
ZTwvc2Vjb25kYXJ5LXRpdGxlPjwvdGl0bGVzPjxwZXJpb2RpY2FsPjxmdWxsLXRpdGxlPlByb2dy
ZXNzIGluIFBhbGxpYXRpdmUgQ2FyZTwvZnVsbC10aXRsZT48YWJici0xPlByb2cgUGFsbGlhdCBD
YXJlPC9hYmJyLTE+PC9wZXJpb2RpY2FsPjxwYWdlcz4xMjYtMTMyPC9wYWdlcz48dm9sdW1lPjE1
PC92b2x1bWU+PG51bWJlcj4zPC9udW1iZXI+PHJlcHJpbnQtZWRpdGlvbj5pbiBmaWxlPC9yZXBy
aW50LWVkaXRpb24+PGtleXdvcmRzPjxrZXl3b3JkPmNhcmU8L2tleXdvcmQ+PGtleXdvcmQ+aW52
b2x2ZW1lbnQ8L2tleXdvcmQ+PGtleXdvcmQ+UGFsbGlhdGl2ZSBDYXJlPC9rZXl3b3JkPjxrZXl3
b3JkPnByb2Zlc3Npb25hbDwva2V5d29yZD48a2V5d29yZD51c2VyPC9rZXl3b3JkPjxrZXl3b3Jk
PnVzZXIgaW52b2x2ZW1lbnQ8L2tleXdvcmQ+PGtleXdvcmQ+dXNlcnM8L2tleXdvcmQ+PC9rZXl3
b3Jkcz48ZGF0ZXM+PHllYXI+MjAwNzwveWVhcj48cHViLWRhdGVzPjxkYXRlPjIwMDc8L2RhdGU+
PC9wdWItZGF0ZXM+PC9kYXRlcz48aXNibj4wOTY5LTkyNjA8L2lzYm4+PGxhYmVsPjgwM0c8L2xh
YmVsPjx1cmxzPjwvdXJscz48cmVtb3RlLWRhdGFiYXNlLXByb3ZpZGVyPk1EPC9yZW1vdGUtZGF0
YWJhc2UtcHJvdmlkZXI+PC9yZWNvcmQ+PC9DaXRlPjxDaXRlPjxSZWNOdW0+NzA8L1JlY051bT48
cmVjb3JkPjxyZWMtbnVtYmVyPjcwPC9yZWMtbnVtYmVyPjxmb3JlaWduLWtleXM+PGtleSBhcHA9
IkVOIiBkYi1pZD0iZWRhOTllc3I5YXJwNTJlMjB2MnBmdHo0cnA1czl4MGV2ZWY1IiB0aW1lc3Rh
bXA9IjE1NTQzNzEyOTkiPjcwPC9rZXk+PGtleSBhcHA9IkVOV2ViIiBkYi1pZD0iIj4wPC9rZXk+
PC9mb3JlaWduLWtleXM+PHJlZi10eXBlIG5hbWU9IkpvdXJuYWwgQXJ0aWNsZSI+MTc8L3JlZi10
eXBlPjxjb250cmlidXRvcnM+PGF1dGhvcnM+PGF1dGhvcj5Db3R0ZXJlbGwsIFAuPC9hdXRob3I+
PGF1dGhvcj5IYXJsb3csIEcuPC9hdXRob3I+PGF1dGhvcj5Nb3JyaXMsIEMuPC9hdXRob3I+PGF1
dGhvcj5CZXJlc2ZvcmQsIFAuPC9hdXRob3I+PGF1dGhvcj5IYW5sZXksIEIuPC9hdXRob3I+PGF1
dGhvcj5TYXJnZWFudCwgQS48L2F1dGhvcj48YXV0aG9yPlNpdHppYSwgSi48L2F1dGhvcj48YXV0
aG9yPlN0YWxleSwgSy48L2F1dGhvcj48L2F1dGhvcnM+PC9jb250cmlidXRvcnM+PHRpdGxlcz48
dGl0bGU+U2VydmljZSB1c2VyIGludm9sdmVtZW50IGluIGNhbmNlciBjYXJlOiB0aGUgaW1wYWN0
IG9uIHNlcnZpY2UgdXNlcnM8L3RpdGxlPjxzZWNvbmRhcnktdGl0bGU+SGVhbHRoIEV4cGVjdDwv
c2Vjb25kYXJ5LXRpdGxlPjwvdGl0bGVzPjxwZXJpb2RpY2FsPjxmdWxsLXRpdGxlPkhlYWx0aCBl
eHBlY3RhdGlvbnMgOiBhbiBpbnRlcm5hdGlvbmFsIGpvdXJuYWwgb2YgcHVibGljcGFydGljaXBh
dGlvbiBpbiBoZWFsdGggY2FyZSBhbmQgaGVhbHRoIHBvbGljeTwvZnVsbC10aXRsZT48YWJici0x
PkhlYWx0aCBFeHBlY3Q8L2FiYnItMT48L3BlcmlvZGljYWw+PHBhZ2VzPjE1OS0xNjk8L3BhZ2Vz
Pjx2b2x1bWU+MTQ8L3ZvbHVtZT48bnVtYmVyPjI8L251bWJlcj48cmVwcmludC1lZGl0aW9uPmlu
IGZpbGU8L3JlcHJpbnQtZWRpdGlvbj48a2V5d29yZHM+PGtleXdvcmQ+Y2FuY2VyPC9rZXl3b3Jk
PjxrZXl3b3JkPmNhcmU8L2tleXdvcmQ+PGtleXdvcmQ+aW52b2x2ZW1lbnQ8L2tleXdvcmQ+PGtl
eXdvcmQ+c2VydmljZSB1c2VyIGludm9sdmVtZW50PC9rZXl3b3JkPjxrZXl3b3JkPnVzZXI8L2tl
eXdvcmQ+PGtleXdvcmQ+dXNlciBpbnZvbHZlbWVudDwva2V5d29yZD48a2V5d29yZD51c2Vyczwv
a2V5d29yZD48L2tleXdvcmRzPjxkYXRlcz48eWVhcj4yMDEwPC95ZWFyPjxwdWItZGF0ZXM+PGRh
dGU+MjAxMTwvZGF0ZT48L3B1Yi1kYXRlcz48L2RhdGVzPjxpc2JuPjEzNjktNzYyNTwvaXNibj48
bGFiZWw+ODA5RzwvbGFiZWw+PHVybHM+PC91cmxzPjxyZW1vdGUtZGF0YWJhc2UtcHJvdmlkZXI+
TUQ8L3JlbW90ZS1kYXRhYmFzZS1wcm92aWRlcj48L3JlY29y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M8L1JlY051bT48RGlzcGxheVRleHQ+KFNhcmdlYW50
IGV0IGFsLiAyMDA3OyBDb3R0ZXJlbGwgZXQgYWwuIDIwMTApPC9EaXNwbGF5VGV4dD48cmVjb3Jk
PjxyZWMtbnVtYmVyPjE2MzwvcmVjLW51bWJlcj48Zm9yZWlnbi1rZXlzPjxrZXkgYXBwPSJFTiIg
ZGItaWQ9ImVkYTk5ZXNyOWFycDUyZTIwdjJwZnR6NHJwNXM5eDBldmVmNSIgdGltZXN0YW1wPSIx
NTU0MzcxMjk5Ij4xNjM8L2tleT48a2V5IGFwcD0iRU5XZWIiIGRiLWlkPSIiPjA8L2tleT48L2Zv
cmVpZ24ta2V5cz48cmVmLXR5cGUgbmFtZT0iSm91cm5hbCBBcnRpY2xlIj4xNzwvcmVmLXR5cGU+
PGNvbnRyaWJ1dG9ycz48YXV0aG9ycz48YXV0aG9yPlNhcmdlYW50LCBBLjwvYXV0aG9yPjxhdXRo
b3I+UGF5bmUsIFMuPC9hdXRob3I+PGF1dGhvcj5Hb3R0LCBNLjwvYXV0aG9yPjxhdXRob3I+U21h
bGwsIE4uPC9hdXRob3I+PGF1dGhvcj5PbGl2aWVyZSwgRC48L2F1dGhvcj48L2F1dGhvcnM+PC9j
b250cmlidXRvcnM+PHRpdGxlcz48dGl0bGU+VXNlciBpbnZvbHZlbWVudCBpbiBwYWxsaWF0aXZl
IGNhcmU6IG1vdGl2YXRpb25hbCBmYWN0b3JzIGZvciBzZXJ2aWNlIHVzZXJzIGFuZCBwcm9mZXNz
aW9uYWxzPC90aXRsZT48c2Vjb25kYXJ5LXRpdGxlPlByb2dyZXNzIGluIFBhbGxpYXRpdmUgQ2Fy
ZTwvc2Vjb25kYXJ5LXRpdGxlPjwvdGl0bGVzPjxwZXJpb2RpY2FsPjxmdWxsLXRpdGxlPlByb2dy
ZXNzIGluIFBhbGxpYXRpdmUgQ2FyZTwvZnVsbC10aXRsZT48YWJici0xPlByb2cgUGFsbGlhdCBD
YXJlPC9hYmJyLTE+PC9wZXJpb2RpY2FsPjxwYWdlcz4xMjYtMTMyPC9wYWdlcz48dm9sdW1lPjE1
PC92b2x1bWU+PG51bWJlcj4zPC9udW1iZXI+PHJlcHJpbnQtZWRpdGlvbj5pbiBmaWxlPC9yZXBy
aW50LWVkaXRpb24+PGtleXdvcmRzPjxrZXl3b3JkPmNhcmU8L2tleXdvcmQ+PGtleXdvcmQ+aW52
b2x2ZW1lbnQ8L2tleXdvcmQ+PGtleXdvcmQ+UGFsbGlhdGl2ZSBDYXJlPC9rZXl3b3JkPjxrZXl3
b3JkPnByb2Zlc3Npb25hbDwva2V5d29yZD48a2V5d29yZD51c2VyPC9rZXl3b3JkPjxrZXl3b3Jk
PnVzZXIgaW52b2x2ZW1lbnQ8L2tleXdvcmQ+PGtleXdvcmQ+dXNlcnM8L2tleXdvcmQ+PC9rZXl3
b3Jkcz48ZGF0ZXM+PHllYXI+MjAwNzwveWVhcj48cHViLWRhdGVzPjxkYXRlPjIwMDc8L2RhdGU+
PC9wdWItZGF0ZXM+PC9kYXRlcz48aXNibj4wOTY5LTkyNjA8L2lzYm4+PGxhYmVsPjgwM0c8L2xh
YmVsPjx1cmxzPjwvdXJscz48cmVtb3RlLWRhdGFiYXNlLXByb3ZpZGVyPk1EPC9yZW1vdGUtZGF0
YWJhc2UtcHJvdmlkZXI+PC9yZWNvcmQ+PC9DaXRlPjxDaXRlPjxSZWNOdW0+NzA8L1JlY051bT48
cmVjb3JkPjxyZWMtbnVtYmVyPjcwPC9yZWMtbnVtYmVyPjxmb3JlaWduLWtleXM+PGtleSBhcHA9
IkVOIiBkYi1pZD0iZWRhOTllc3I5YXJwNTJlMjB2MnBmdHo0cnA1czl4MGV2ZWY1IiB0aW1lc3Rh
bXA9IjE1NTQzNzEyOTkiPjcwPC9rZXk+PGtleSBhcHA9IkVOV2ViIiBkYi1pZD0iIj4wPC9rZXk+
PC9mb3JlaWduLWtleXM+PHJlZi10eXBlIG5hbWU9IkpvdXJuYWwgQXJ0aWNsZSI+MTc8L3JlZi10
eXBlPjxjb250cmlidXRvcnM+PGF1dGhvcnM+PGF1dGhvcj5Db3R0ZXJlbGwsIFAuPC9hdXRob3I+
PGF1dGhvcj5IYXJsb3csIEcuPC9hdXRob3I+PGF1dGhvcj5Nb3JyaXMsIEMuPC9hdXRob3I+PGF1
dGhvcj5CZXJlc2ZvcmQsIFAuPC9hdXRob3I+PGF1dGhvcj5IYW5sZXksIEIuPC9hdXRob3I+PGF1
dGhvcj5TYXJnZWFudCwgQS48L2F1dGhvcj48YXV0aG9yPlNpdHppYSwgSi48L2F1dGhvcj48YXV0
aG9yPlN0YWxleSwgSy48L2F1dGhvcj48L2F1dGhvcnM+PC9jb250cmlidXRvcnM+PHRpdGxlcz48
dGl0bGU+U2VydmljZSB1c2VyIGludm9sdmVtZW50IGluIGNhbmNlciBjYXJlOiB0aGUgaW1wYWN0
IG9uIHNlcnZpY2UgdXNlcnM8L3RpdGxlPjxzZWNvbmRhcnktdGl0bGU+SGVhbHRoIEV4cGVjdDwv
c2Vjb25kYXJ5LXRpdGxlPjwvdGl0bGVzPjxwZXJpb2RpY2FsPjxmdWxsLXRpdGxlPkhlYWx0aCBl
eHBlY3RhdGlvbnMgOiBhbiBpbnRlcm5hdGlvbmFsIGpvdXJuYWwgb2YgcHVibGljcGFydGljaXBh
dGlvbiBpbiBoZWFsdGggY2FyZSBhbmQgaGVhbHRoIHBvbGljeTwvZnVsbC10aXRsZT48YWJici0x
PkhlYWx0aCBFeHBlY3Q8L2FiYnItMT48L3BlcmlvZGljYWw+PHBhZ2VzPjE1OS0xNjk8L3BhZ2Vz
Pjx2b2x1bWU+MTQ8L3ZvbHVtZT48bnVtYmVyPjI8L251bWJlcj48cmVwcmludC1lZGl0aW9uPmlu
IGZpbGU8L3JlcHJpbnQtZWRpdGlvbj48a2V5d29yZHM+PGtleXdvcmQ+Y2FuY2VyPC9rZXl3b3Jk
PjxrZXl3b3JkPmNhcmU8L2tleXdvcmQ+PGtleXdvcmQ+aW52b2x2ZW1lbnQ8L2tleXdvcmQ+PGtl
eXdvcmQ+c2VydmljZSB1c2VyIGludm9sdmVtZW50PC9rZXl3b3JkPjxrZXl3b3JkPnVzZXI8L2tl
eXdvcmQ+PGtleXdvcmQ+dXNlciBpbnZvbHZlbWVudDwva2V5d29yZD48a2V5d29yZD51c2Vyczwv
a2V5d29yZD48L2tleXdvcmRzPjxkYXRlcz48eWVhcj4yMDEwPC95ZWFyPjxwdWItZGF0ZXM+PGRh
dGU+MjAxMTwvZGF0ZT48L3B1Yi1kYXRlcz48L2RhdGVzPjxpc2JuPjEzNjktNzYyNTwvaXNibj48
bGFiZWw+ODA5RzwvbGFiZWw+PHVybHM+PC91cmxzPjxyZW1vdGUtZGF0YWJhc2UtcHJvdmlkZXI+
TUQ8L3JlbW90ZS1kYXRhYmFzZS1wcm92aWRlcj48L3JlY29y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argeant et al. 2007; Cotterell et al. 201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ne paper described how the impacts of marginalisation, including lack of confidence, low self-esteem, neglect of social skills and economic disadvantage, all impacted on people and how it was important to pay attention to these in order to improve involvement practic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558&lt;/RecNum&gt;&lt;DisplayText&gt;(Cotterell and Paine 2012)&lt;/DisplayText&gt;&lt;record&gt;&lt;rec-number&gt;16558&lt;/rec-number&gt;&lt;foreign-keys&gt;&lt;key app="EN" db-id="eda99esr9arp52e20v2pftz4rp5s9x0evef5" timestamp="1554371299"&gt;16558&lt;/key&gt;&lt;key app="ENWeb" db-id=""&gt;0&lt;/key&gt;&lt;/foreign-keys&gt;&lt;ref-type name="Book Section"&gt;5&lt;/ref-type&gt;&lt;contributors&gt;&lt;authors&gt;&lt;author&gt;Cotterell, Phil&lt;/author&gt;&lt;author&gt;Paine, Mandy&lt;/author&gt;&lt;/authors&gt;&lt;/contributors&gt;&lt;titles&gt;&lt;title&gt;Involving a Marginalized group in Research and analysis–People with life limiting Conditions&lt;/title&gt;&lt;secondary-title&gt;Social Care, Service Users and User Involvement&lt;/secondary-title&gt;&lt;tertiary-title&gt;Research Highlights in Social Work Series&lt;/tertiary-title&gt;&lt;/titles&gt;&lt;periodical&gt;&lt;full-title&gt;Social Care, Service Users and User Involvement&lt;/full-title&gt;&lt;/periodical&gt;&lt;pages&gt;161-172&lt;/pages&gt;&lt;number&gt;55&lt;/number&gt;&lt;section&gt;9&lt;/section&gt;&lt;reprint-edition&gt;in file&lt;/reprint-edition&gt;&lt;dates&gt;&lt;year&gt;2012&lt;/year&gt;&lt;/dates&gt;&lt;pub-location&gt;London&lt;/pub-location&gt;&lt;publisher&gt;Jessica Kingsley Publishers&lt;/publisher&gt;&lt;isbn&gt;1849050759&lt;/isbn&gt;&lt;urls&gt;&lt;/urls&gt;&lt;remote-database-provider&gt;Author&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and Paine 2012)</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D209B21" w14:textId="77777777" w:rsidR="005E2CF5" w:rsidRPr="005E2CF5" w:rsidRDefault="005E2CF5" w:rsidP="005E2CF5">
      <w:pPr>
        <w:spacing w:after="0" w:line="240" w:lineRule="auto"/>
        <w:rPr>
          <w:rFonts w:ascii="Calibri" w:eastAsia="Times New Roman" w:hAnsi="Calibri" w:cs="Calibri"/>
          <w:sz w:val="24"/>
          <w:szCs w:val="24"/>
          <w:lang w:eastAsia="en-GB"/>
        </w:rPr>
      </w:pPr>
    </w:p>
    <w:p w14:paraId="26EC04CD" w14:textId="14F49723" w:rsidR="005E2CF5" w:rsidRPr="005E2CF5" w:rsidRDefault="00362A05" w:rsidP="005E2CF5">
      <w:pPr>
        <w:spacing w:after="0" w:line="240" w:lineRule="auto"/>
        <w:rPr>
          <w:rFonts w:ascii="Calibri" w:eastAsia="Times New Roman" w:hAnsi="Calibri" w:cs="Calibri"/>
          <w:sz w:val="24"/>
          <w:szCs w:val="24"/>
          <w:lang w:eastAsia="en-GB"/>
        </w:rPr>
      </w:pPr>
      <w:bookmarkStart w:id="71" w:name="Networking247"/>
      <w:bookmarkEnd w:id="71"/>
      <w:r>
        <w:rPr>
          <w:rFonts w:ascii="Calibri" w:eastAsia="Times New Roman" w:hAnsi="Calibri" w:cs="Calibri"/>
          <w:b/>
          <w:bCs/>
          <w:sz w:val="24"/>
          <w:szCs w:val="24"/>
          <w:lang w:eastAsia="en-GB"/>
        </w:rPr>
        <w:t xml:space="preserve">2.4.7 </w:t>
      </w:r>
      <w:r w:rsidR="005E2CF5" w:rsidRPr="005E2CF5">
        <w:rPr>
          <w:rFonts w:ascii="Calibri" w:eastAsia="Times New Roman" w:hAnsi="Calibri" w:cs="Calibri"/>
          <w:b/>
          <w:bCs/>
          <w:sz w:val="24"/>
          <w:szCs w:val="24"/>
          <w:lang w:eastAsia="en-GB"/>
        </w:rPr>
        <w:t>Networking and groups</w:t>
      </w:r>
    </w:p>
    <w:p w14:paraId="4780EEB6" w14:textId="77777777" w:rsidR="005E2CF5" w:rsidRPr="005E2CF5" w:rsidRDefault="005E2CF5" w:rsidP="005E2CF5">
      <w:pPr>
        <w:spacing w:after="0" w:line="240" w:lineRule="auto"/>
        <w:rPr>
          <w:rFonts w:ascii="Calibri" w:eastAsia="Times New Roman" w:hAnsi="Calibri" w:cs="Calibri"/>
          <w:sz w:val="24"/>
          <w:szCs w:val="24"/>
          <w:lang w:eastAsia="en-GB"/>
        </w:rPr>
      </w:pPr>
    </w:p>
    <w:p w14:paraId="38528579" w14:textId="769FD840"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Networking between organisations was important but needed development as opportunities for collaboration were rare. A centralised resource was suggested, an over-arching national involvement organisation, to provide coordination and share information on best practice. It could assist with the development of new patient and carer groups and enable networking for patients, carers and professionals </w:t>
      </w:r>
      <w:r w:rsidR="00C445FA">
        <w:rPr>
          <w:rFonts w:ascii="Calibri" w:eastAsia="Times New Roman" w:hAnsi="Calibri" w:cs="Calibri"/>
          <w:sz w:val="24"/>
          <w:szCs w:val="24"/>
          <w:lang w:eastAsia="en-GB"/>
        </w:rPr>
        <w:fldChar w:fldCharType="begin">
          <w:fldData xml:space="preserve">PEVuZE5vdGU+PENpdGU+PFJlY051bT4yMjwvUmVjTnVtPjxEaXNwbGF5VGV4dD4oR290dCBldCBh
bC4gMjAwMDsgRm9yYmF0IGV0IGFsLiAyMDA3OyBDb3R0ZXJlbGwgZXQgYWwuIDIwMTA7IERhdmVz
b24gZXQgYWwuIDIwMTUpPC9EaXNwbGF5VGV4dD48cmVjb3JkPjxyZWMtbnVtYmVyPjIyPC9yZWMt
bnVtYmVyPjxmb3JlaWduLWtleXM+PGtleSBhcHA9IkVOIiBkYi1pZD0iZWRhOTllc3I5YXJwNTJl
MjB2MnBmdHo0cnA1czl4MGV2ZWY1IiB0aW1lc3RhbXA9IjE1NTM5NDQ1MTciPjIyPC9rZXk+PGtl
eSBhcHA9IkVOV2ViIiBkYi1pZD0iIj4wPC9rZXk+PC9mb3JlaWduLWtleXM+PHJlZi10eXBlIG5h
bWU9IkpvdXJuYWwgQXJ0aWNsZSI+MTc8L3JlZi10eXBlPjxjb250cmlidXRvcnM+PGF1dGhvcnM+
PGF1dGhvcj5EYXZlc29uLCBCLkEuPC9hdXRob3I+PGF1dGhvcj5kZSBXb2xmLUxpbmRlciwgUy48
L2F1dGhvcj48YXV0aG9yPldpdHQsIEouPC9hdXRob3I+PGF1dGhvcj5OZXdzb24sIEsuPC9hdXRo
b3I+PGF1dGhvcj5Nb3JyaXMsIEMuPC9hdXRob3I+PGF1dGhvcj5IaWdnaW5zb24sIEkuSi48L2F1
dGhvcj48YXV0aG9yPkV2YW5zLCBDLkouPC9hdXRob3I+PC9hdXRob3JzPjwvY29udHJpYnV0b3Jz
Pjx0aXRsZXM+PHRpdGxlPlJlc3VsdHMgb2YgYSB0cmFuc3BhcmVudCBleHBlcnQgY29uc3VsdGF0
aW9uIG9uIHBhdGllbnQgYW5kIHB1YmxpYyBpbnZvbHZlbWVudCBpbiBwYWxsaWF0aXZlIGNhcmUg
cmVzZWFyY2g8L3RpdGxlPjxzZWNvbmRhcnktdGl0bGU+UGFsbGlhdGl2ZSBNZWRpY2luZTwvc2Vj
b25kYXJ5LXRpdGxlPjwvdGl0bGVzPjxwZXJpb2RpY2FsPjxmdWxsLXRpdGxlPlBhbGxpYXRpdmUg
TWVkaWNpbmU8L2Z1bGwtdGl0bGU+PGFiYnItMT5QYWxsaWF0IE1lZDwvYWJici0xPjwvcGVyaW9k
aWNhbD48cGFnZXM+OTM5LTk0OTwvcGFnZXM+PHZvbHVtZT4yOTwvdm9sdW1lPjxudW1iZXI+MTA8
L251bWJlcj48cmVwcmludC1lZGl0aW9uPmluIGZpbGU8L3JlcHJpbnQtZWRpdGlvbj48a2V5d29y
ZHM+PGtleXdvcmQ+Y2FyZTwva2V5d29yZD48a2V5d29yZD5jb25zdWx0YXRpb248L2tleXdvcmQ+
PGtleXdvcmQ+aW52b2x2ZW1lbnQ8L2tleXdvcmQ+PGtleXdvcmQ+UGFsbGlhdGl2ZSBDYXJlPC9r
ZXl3b3JkPjxrZXl3b3JkPlBhdGllbnQ8L2tleXdvcmQ+PGtleXdvcmQ+UmVzZWFyY2g8L2tleXdv
cmQ+PC9rZXl3b3Jkcz48ZGF0ZXM+PHllYXI+MjAxNTwveWVhcj48cHViLWRhdGVzPjxkYXRlPjIw
MTU8L2RhdGU+PC9wdWItZGF0ZXM+PC9kYXRlcz48aXNibj4wMjY5LTIxNjM8L2lzYm4+PGxhYmVs
Pjc4Mkc8L2xhYmVsPjx1cmxzPjwvdXJscz48cmVtb3RlLWRhdGFiYXNlLXByb3ZpZGVyPklOViwg
Q0lOQUhMLCBQSU5GTywgTUVELCBBU1NJQSwgV09TPC9yZW1vdGUtZGF0YWJhc2UtcHJvdmlkZXI+
PC9yZWNvcmQ+PC9DaXRlPjxDaXRlPjxSZWNOdW0+MTY1Njg8L1JlY051bT48cmVjb3JkPjxyZWMt
bnVtYmVyPjE2NTY4PC9yZWMtbnVtYmVyPjxmb3JlaWduLWtleXM+PGtleSBhcHA9IkVOIiBkYi1p
ZD0iZWRhOTllc3I5YXJwNTJlMjB2MnBmdHo0cnA1czl4MGV2ZWY1IiB0aW1lc3RhbXA9IjE1NTQz
NzEyOTkiPjE2NTY4PC9rZXk+PGtleSBhcHA9IkVOV2ViIiBkYi1pZD0iIj4wPC9rZXk+PC9mb3Jl
aWduLWtleXM+PHJlZi10eXBlIG5hbWU9IlJlcG9ydCI+Mjc8L3JlZi10eXBlPjxjb250cmlidXRv
cnM+PGF1dGhvcnM+PGF1dGhvcj5Gb3JiYXQsIExpejwvYXV0aG9yPjxhdXRob3I+S25pZ2h0aW5n
LCBLYXRoZXJpbmU8L2F1dGhvcj48YXV0aG9yPk1hY0RvbmFsZCwgQ2hhcmxvdHRlPC9hdXRob3I+
PGF1dGhvcj5XaWxzb24sIE1pY2hhZWw8L2F1dGhvcj48YXV0aG9yPkh1YmJhcmQsIEdpbGw8L2F1
dGhvcj48YXV0aG9yPktlYXJuZXksIE5vcmE8L2F1dGhvcj48L2F1dGhvcnM+PC9jb250cmlidXRv
cnM+PHRpdGxlcz48dGl0bGU+RXZpZGVuY2Ugb2YgaW1wYWN0IG9mIHRoZSBjYW5jZXIgY2FyZSBy
ZXNlYXJjaCBjZW50cmUmYXBvcztzIERldmVsb3BpbmcgQ2FuY2VyIFNlcnZpY2VzOiBQYXRpZW50
IGFuZCBDYXJlciBFeHBlcmllbmNlcyBQcm9ncmFtbWUuIEZpbmFsIFJlcG9ydDwvdGl0bGU+PC90
aXRsZXM+PHJlcHJpbnQtZWRpdGlvbj5pbiBmaWxlPC9yZXByaW50LWVkaXRpb24+PGRhdGVzPjx5
ZWFyPjIwMDc8L3llYXI+PC9kYXRlcz48cHViLWxvY2F0aW9uPlNjb3RsYW5kPC9wdWItbG9jYXRp
b24+PHB1Ymxpc2hlcj5DYW5jZXIgQ2FyZSBSZXNlYXJjaCBDZW50cmUsIFVuaXZlcnNpdHkgb2Yg
U3Rpcmxpbmc8L3B1Ymxpc2hlcj48dXJscz48cmVsYXRlZC11cmxzPjx1cmw+aHR0cDovL2RzcGFj
ZS5zdGlyLmFjLnVrL2JpdHN0cmVhbS8xODkzLzM2MjEvMS9FdmlkZW5jZSUyMG9mJTIwSW1wYWN0
JTIwb2YlMjB0aGUlMjBDYW5jZXIlMjBDYXJlJTIwUmVzZWFyY2glMjBDZW50cmVzJTIwRGV2ZWxv
cGluZyUyMENhbmNlciUyMFNlcnZpY2VzJTIwUGF0aWVudCUyMGFuZCUyMENhcmVyJTIwRXhwZXJp
ZW5jZXMlMjBQcm9ncmFtbWUlMjAoMjAwNykucGRmPC91cmw+PC9yZWxhdGVkLXVybHM+PC91cmxz
PjxyZW1vdGUtZGF0YWJhc2UtcHJvdmlkZXI+QXV0aG9yPC9yZW1vdGUtZGF0YWJhc2UtcHJvdmlk
ZXI+PC9yZWNvcmQ+PC9DaXRlPjxDaXRlPjxSZWNOdW0+NzA8L1JlY051bT48cmVjb3JkPjxyZWMt
bnVtYmVyPjcwPC9yZWMtbnVtYmVyPjxmb3JlaWduLWtleXM+PGtleSBhcHA9IkVOIiBkYi1pZD0i
ZWRhOTllc3I5YXJwNTJlMjB2MnBmdHo0cnA1czl4MGV2ZWY1IiB0aW1lc3RhbXA9IjE1NTQzNzEy
OTkiPjcwPC9rZXk+PGtleSBhcHA9IkVOV2ViIiBkYi1pZD0iIj4wPC9rZXk+PC9mb3JlaWduLWtl
eXM+PHJlZi10eXBlIG5hbWU9IkpvdXJuYWwgQXJ0aWNsZSI+MTc8L3JlZi10eXBlPjxjb250cmli
dXRvcnM+PGF1dGhvcnM+PGF1dGhvcj5Db3R0ZXJlbGwsIFAuPC9hdXRob3I+PGF1dGhvcj5IYXJs
b3csIEcuPC9hdXRob3I+PGF1dGhvcj5Nb3JyaXMsIEMuPC9hdXRob3I+PGF1dGhvcj5CZXJlc2Zv
cmQsIFAuPC9hdXRob3I+PGF1dGhvcj5IYW5sZXksIEIuPC9hdXRob3I+PGF1dGhvcj5TYXJnZWFu
dCwgQS48L2F1dGhvcj48YXV0aG9yPlNpdHppYSwgSi48L2F1dGhvcj48YXV0aG9yPlN0YWxleSwg
Sy48L2F1dGhvcj48L2F1dGhvcnM+PC9jb250cmlidXRvcnM+PHRpdGxlcz48dGl0bGU+U2Vydmlj
ZSB1c2VyIGludm9sdmVtZW50IGluIGNhbmNlciBjYXJlOiB0aGUgaW1wYWN0IG9uIHNlcnZpY2Ug
dXNlcnM8L3RpdGxlPjxzZWNvbmRhcnktdGl0bGU+SGVhbHRoIEV4cGVjdDwvc2Vjb25kYXJ5LXRp
dGxlPjwvdGl0bGVzPjxwZXJpb2RpY2FsPjxmdWxsLXRpdGxlPkhlYWx0aCBleHBlY3RhdGlvbnMg
OiBhbiBpbnRlcm5hdGlvbmFsIGpvdXJuYWwgb2YgcHVibGljcGFydGljaXBhdGlvbiBpbiBoZWFs
dGggY2FyZSBhbmQgaGVhbHRoIHBvbGljeTwvZnVsbC10aXRsZT48YWJici0xPkhlYWx0aCBFeHBl
Y3Q8L2FiYnItMT48L3BlcmlvZGljYWw+PHBhZ2VzPjE1OS0xNjk8L3BhZ2VzPjx2b2x1bWU+MTQ8
L3ZvbHVtZT48bnVtYmVyPjI8L251bWJlcj48cmVwcmludC1lZGl0aW9uPmluIGZpbGU8L3JlcHJp
bnQtZWRpdGlvbj48a2V5d29yZHM+PGtleXdvcmQ+Y2FuY2VyPC9rZXl3b3JkPjxrZXl3b3JkPmNh
cmU8L2tleXdvcmQ+PGtleXdvcmQ+aW52b2x2ZW1lbnQ8L2tleXdvcmQ+PGtleXdvcmQ+c2Vydmlj
ZSB1c2VyIGludm9sdmVtZW50PC9rZXl3b3JkPjxrZXl3b3JkPnVzZXI8L2tleXdvcmQ+PGtleXdv
cmQ+dXNlciBpbnZvbHZlbWVudDwva2V5d29yZD48a2V5d29yZD51c2Vyczwva2V5d29yZD48L2tl
eXdvcmRzPjxkYXRlcz48eWVhcj4yMDEwPC95ZWFyPjxwdWItZGF0ZXM+PGRhdGU+MjAxMTwvZGF0
ZT48L3B1Yi1kYXRlcz48L2RhdGVzPjxpc2JuPjEzNjktNzYyNTwvaXNibj48bGFiZWw+ODA5Rzwv
bGFiZWw+PHVybHM+PC91cmxzPjxyZW1vdGUtZGF0YWJhc2UtcHJvdmlkZXI+TUQ8L3JlbW90ZS1k
YXRhYmFzZS1wcm92aWRlcj48L3JlY29yZD48L0NpdGU+PENpdGU+PFJlY051bT4xNjY0MzwvUmVj
TnVtPjxyZWNvcmQ+PHJlYy1udW1iZXI+MTY2NDM8L3JlYy1udW1iZXI+PGZvcmVpZ24ta2V5cz48
a2V5IGFwcD0iRU4iIGRiLWlkPSJlZGE5OWVzcjlhcnA1MmUyMHYycGZ0ejRycDVzOXgwZXZlZjUi
IHRpbWVzdGFtcD0iMTU1NDM3MTI5OSI+MTY2NDM8L2tleT48a2V5IGFwcD0iRU5XZWIiIGRiLWlk
PSIiPjA8L2tleT48L2ZvcmVpZ24ta2V5cz48cmVmLXR5cGUgbmFtZT0iQm9vayI+NjwvcmVmLXR5
cGU+PGNvbnRyaWJ1dG9ycz48YXV0aG9ycz48YXV0aG9yPkdvdHQsIE0uPC9hdXRob3I+PGF1dGhv
cj5TdGV2ZW5zLCBULjwvYXV0aG9yPjxhdXRob3I+U21hbGwsIE4uPC9hdXRob3I+PGF1dGhvcj5B
aG1lZHphaSwgUy48L2F1dGhvcj48L2F1dGhvcnM+PC9jb250cmlidXRvcnM+PHRpdGxlcz48dGl0
bGU+VXNlciBpbnZvbHZlbWVudCBpbiBjYW5jZXIgY2FyZS4gRXhjbHVzaW9uIGFuZCBlbXBvd2Vy
bWVudC48L3RpdGxlPjwvdGl0bGVzPjxyZXByaW50LWVkaXRpb24+aW4gZmlsZTwvcmVwcmludC1l
ZGl0aW9uPjxkYXRlcz48eWVhcj4yMDAwPC95ZWFyPjwvZGF0ZXM+PHB1Yi1sb2NhdGlvbj5Ccmlz
dG9sPC9wdWItbG9jYXRpb24+PHB1Ymxpc2hlcj5UaGUgUG9saWN5IFByZXNzPC9wdWJsaXNoZXI+
PHVybHM+PHJlbGF0ZWQtdXJscz48dXJsPmh0dHBzOi8vd3d3LmFtYXpvbi5jby51ay9Vc2VyLUlu
dm9sdmVtZW50LUNhbmNlci1DYXJlLUVtcG93ZXJtZW50L2RwLzE4NjEzNDIxMDEvcmVmPXNyXzFf
ND9zPWJvb2tzJmFtcDtpZT1VVEY4JmFtcDtxaWQ9MTUxMjc1NDkyNCZhbXA7c3I9MS00JmFtcDty
ZWZpbmVtZW50cz1wXzI3JTNBTWVycnluK0dvdHQ8L3VybD48L3JlbGF0ZWQtdXJscz48L3VybHM+
PHJlbW90ZS1kYXRhYmFzZS1wcm92aWRlcj5NRDwvcmVtb3RlLWRhdGFiYXNlLXByb3ZpZGVyPjwv
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jwvUmVjTnVtPjxEaXNwbGF5VGV4dD4oR290dCBldCBh
bC4gMjAwMDsgRm9yYmF0IGV0IGFsLiAyMDA3OyBDb3R0ZXJlbGwgZXQgYWwuIDIwMTA7IERhdmVz
b24gZXQgYWwuIDIwMTUpPC9EaXNwbGF5VGV4dD48cmVjb3JkPjxyZWMtbnVtYmVyPjIyPC9yZWMt
bnVtYmVyPjxmb3JlaWduLWtleXM+PGtleSBhcHA9IkVOIiBkYi1pZD0iZWRhOTllc3I5YXJwNTJl
MjB2MnBmdHo0cnA1czl4MGV2ZWY1IiB0aW1lc3RhbXA9IjE1NTM5NDQ1MTciPjIyPC9rZXk+PGtl
eSBhcHA9IkVOV2ViIiBkYi1pZD0iIj4wPC9rZXk+PC9mb3JlaWduLWtleXM+PHJlZi10eXBlIG5h
bWU9IkpvdXJuYWwgQXJ0aWNsZSI+MTc8L3JlZi10eXBlPjxjb250cmlidXRvcnM+PGF1dGhvcnM+
PGF1dGhvcj5EYXZlc29uLCBCLkEuPC9hdXRob3I+PGF1dGhvcj5kZSBXb2xmLUxpbmRlciwgUy48
L2F1dGhvcj48YXV0aG9yPldpdHQsIEouPC9hdXRob3I+PGF1dGhvcj5OZXdzb24sIEsuPC9hdXRo
b3I+PGF1dGhvcj5Nb3JyaXMsIEMuPC9hdXRob3I+PGF1dGhvcj5IaWdnaW5zb24sIEkuSi48L2F1
dGhvcj48YXV0aG9yPkV2YW5zLCBDLkouPC9hdXRob3I+PC9hdXRob3JzPjwvY29udHJpYnV0b3Jz
Pjx0aXRsZXM+PHRpdGxlPlJlc3VsdHMgb2YgYSB0cmFuc3BhcmVudCBleHBlcnQgY29uc3VsdGF0
aW9uIG9uIHBhdGllbnQgYW5kIHB1YmxpYyBpbnZvbHZlbWVudCBpbiBwYWxsaWF0aXZlIGNhcmUg
cmVzZWFyY2g8L3RpdGxlPjxzZWNvbmRhcnktdGl0bGU+UGFsbGlhdGl2ZSBNZWRpY2luZTwvc2Vj
b25kYXJ5LXRpdGxlPjwvdGl0bGVzPjxwZXJpb2RpY2FsPjxmdWxsLXRpdGxlPlBhbGxpYXRpdmUg
TWVkaWNpbmU8L2Z1bGwtdGl0bGU+PGFiYnItMT5QYWxsaWF0IE1lZDwvYWJici0xPjwvcGVyaW9k
aWNhbD48cGFnZXM+OTM5LTk0OTwvcGFnZXM+PHZvbHVtZT4yOTwvdm9sdW1lPjxudW1iZXI+MTA8
L251bWJlcj48cmVwcmludC1lZGl0aW9uPmluIGZpbGU8L3JlcHJpbnQtZWRpdGlvbj48a2V5d29y
ZHM+PGtleXdvcmQ+Y2FyZTwva2V5d29yZD48a2V5d29yZD5jb25zdWx0YXRpb248L2tleXdvcmQ+
PGtleXdvcmQ+aW52b2x2ZW1lbnQ8L2tleXdvcmQ+PGtleXdvcmQ+UGFsbGlhdGl2ZSBDYXJlPC9r
ZXl3b3JkPjxrZXl3b3JkPlBhdGllbnQ8L2tleXdvcmQ+PGtleXdvcmQ+UmVzZWFyY2g8L2tleXdv
cmQ+PC9rZXl3b3Jkcz48ZGF0ZXM+PHllYXI+MjAxNTwveWVhcj48cHViLWRhdGVzPjxkYXRlPjIw
MTU8L2RhdGU+PC9wdWItZGF0ZXM+PC9kYXRlcz48aXNibj4wMjY5LTIxNjM8L2lzYm4+PGxhYmVs
Pjc4Mkc8L2xhYmVsPjx1cmxzPjwvdXJscz48cmVtb3RlLWRhdGFiYXNlLXByb3ZpZGVyPklOViwg
Q0lOQUhMLCBQSU5GTywgTUVELCBBU1NJQSwgV09TPC9yZW1vdGUtZGF0YWJhc2UtcHJvdmlkZXI+
PC9yZWNvcmQ+PC9DaXRlPjxDaXRlPjxSZWNOdW0+MTY1Njg8L1JlY051bT48cmVjb3JkPjxyZWMt
bnVtYmVyPjE2NTY4PC9yZWMtbnVtYmVyPjxmb3JlaWduLWtleXM+PGtleSBhcHA9IkVOIiBkYi1p
ZD0iZWRhOTllc3I5YXJwNTJlMjB2MnBmdHo0cnA1czl4MGV2ZWY1IiB0aW1lc3RhbXA9IjE1NTQz
NzEyOTkiPjE2NTY4PC9rZXk+PGtleSBhcHA9IkVOV2ViIiBkYi1pZD0iIj4wPC9rZXk+PC9mb3Jl
aWduLWtleXM+PHJlZi10eXBlIG5hbWU9IlJlcG9ydCI+Mjc8L3JlZi10eXBlPjxjb250cmlidXRv
cnM+PGF1dGhvcnM+PGF1dGhvcj5Gb3JiYXQsIExpejwvYXV0aG9yPjxhdXRob3I+S25pZ2h0aW5n
LCBLYXRoZXJpbmU8L2F1dGhvcj48YXV0aG9yPk1hY0RvbmFsZCwgQ2hhcmxvdHRlPC9hdXRob3I+
PGF1dGhvcj5XaWxzb24sIE1pY2hhZWw8L2F1dGhvcj48YXV0aG9yPkh1YmJhcmQsIEdpbGw8L2F1
dGhvcj48YXV0aG9yPktlYXJuZXksIE5vcmE8L2F1dGhvcj48L2F1dGhvcnM+PC9jb250cmlidXRv
cnM+PHRpdGxlcz48dGl0bGU+RXZpZGVuY2Ugb2YgaW1wYWN0IG9mIHRoZSBjYW5jZXIgY2FyZSBy
ZXNlYXJjaCBjZW50cmUmYXBvcztzIERldmVsb3BpbmcgQ2FuY2VyIFNlcnZpY2VzOiBQYXRpZW50
IGFuZCBDYXJlciBFeHBlcmllbmNlcyBQcm9ncmFtbWUuIEZpbmFsIFJlcG9ydDwvdGl0bGU+PC90
aXRsZXM+PHJlcHJpbnQtZWRpdGlvbj5pbiBmaWxlPC9yZXByaW50LWVkaXRpb24+PGRhdGVzPjx5
ZWFyPjIwMDc8L3llYXI+PC9kYXRlcz48cHViLWxvY2F0aW9uPlNjb3RsYW5kPC9wdWItbG9jYXRp
b24+PHB1Ymxpc2hlcj5DYW5jZXIgQ2FyZSBSZXNlYXJjaCBDZW50cmUsIFVuaXZlcnNpdHkgb2Yg
U3Rpcmxpbmc8L3B1Ymxpc2hlcj48dXJscz48cmVsYXRlZC11cmxzPjx1cmw+aHR0cDovL2RzcGFj
ZS5zdGlyLmFjLnVrL2JpdHN0cmVhbS8xODkzLzM2MjEvMS9FdmlkZW5jZSUyMG9mJTIwSW1wYWN0
JTIwb2YlMjB0aGUlMjBDYW5jZXIlMjBDYXJlJTIwUmVzZWFyY2glMjBDZW50cmVzJTIwRGV2ZWxv
cGluZyUyMENhbmNlciUyMFNlcnZpY2VzJTIwUGF0aWVudCUyMGFuZCUyMENhcmVyJTIwRXhwZXJp
ZW5jZXMlMjBQcm9ncmFtbWUlMjAoMjAwNykucGRmPC91cmw+PC9yZWxhdGVkLXVybHM+PC91cmxz
PjxyZW1vdGUtZGF0YWJhc2UtcHJvdmlkZXI+QXV0aG9yPC9yZW1vdGUtZGF0YWJhc2UtcHJvdmlk
ZXI+PC9yZWNvcmQ+PC9DaXRlPjxDaXRlPjxSZWNOdW0+NzA8L1JlY051bT48cmVjb3JkPjxyZWMt
bnVtYmVyPjcwPC9yZWMtbnVtYmVyPjxmb3JlaWduLWtleXM+PGtleSBhcHA9IkVOIiBkYi1pZD0i
ZWRhOTllc3I5YXJwNTJlMjB2MnBmdHo0cnA1czl4MGV2ZWY1IiB0aW1lc3RhbXA9IjE1NTQzNzEy
OTkiPjcwPC9rZXk+PGtleSBhcHA9IkVOV2ViIiBkYi1pZD0iIj4wPC9rZXk+PC9mb3JlaWduLWtl
eXM+PHJlZi10eXBlIG5hbWU9IkpvdXJuYWwgQXJ0aWNsZSI+MTc8L3JlZi10eXBlPjxjb250cmli
dXRvcnM+PGF1dGhvcnM+PGF1dGhvcj5Db3R0ZXJlbGwsIFAuPC9hdXRob3I+PGF1dGhvcj5IYXJs
b3csIEcuPC9hdXRob3I+PGF1dGhvcj5Nb3JyaXMsIEMuPC9hdXRob3I+PGF1dGhvcj5CZXJlc2Zv
cmQsIFAuPC9hdXRob3I+PGF1dGhvcj5IYW5sZXksIEIuPC9hdXRob3I+PGF1dGhvcj5TYXJnZWFu
dCwgQS48L2F1dGhvcj48YXV0aG9yPlNpdHppYSwgSi48L2F1dGhvcj48YXV0aG9yPlN0YWxleSwg
Sy48L2F1dGhvcj48L2F1dGhvcnM+PC9jb250cmlidXRvcnM+PHRpdGxlcz48dGl0bGU+U2Vydmlj
ZSB1c2VyIGludm9sdmVtZW50IGluIGNhbmNlciBjYXJlOiB0aGUgaW1wYWN0IG9uIHNlcnZpY2Ug
dXNlcnM8L3RpdGxlPjxzZWNvbmRhcnktdGl0bGU+SGVhbHRoIEV4cGVjdDwvc2Vjb25kYXJ5LXRp
dGxlPjwvdGl0bGVzPjxwZXJpb2RpY2FsPjxmdWxsLXRpdGxlPkhlYWx0aCBleHBlY3RhdGlvbnMg
OiBhbiBpbnRlcm5hdGlvbmFsIGpvdXJuYWwgb2YgcHVibGljcGFydGljaXBhdGlvbiBpbiBoZWFs
dGggY2FyZSBhbmQgaGVhbHRoIHBvbGljeTwvZnVsbC10aXRsZT48YWJici0xPkhlYWx0aCBFeHBl
Y3Q8L2FiYnItMT48L3BlcmlvZGljYWw+PHBhZ2VzPjE1OS0xNjk8L3BhZ2VzPjx2b2x1bWU+MTQ8
L3ZvbHVtZT48bnVtYmVyPjI8L251bWJlcj48cmVwcmludC1lZGl0aW9uPmluIGZpbGU8L3JlcHJp
bnQtZWRpdGlvbj48a2V5d29yZHM+PGtleXdvcmQ+Y2FuY2VyPC9rZXl3b3JkPjxrZXl3b3JkPmNh
cmU8L2tleXdvcmQ+PGtleXdvcmQ+aW52b2x2ZW1lbnQ8L2tleXdvcmQ+PGtleXdvcmQ+c2Vydmlj
ZSB1c2VyIGludm9sdmVtZW50PC9rZXl3b3JkPjxrZXl3b3JkPnVzZXI8L2tleXdvcmQ+PGtleXdv
cmQ+dXNlciBpbnZvbHZlbWVudDwva2V5d29yZD48a2V5d29yZD51c2Vyczwva2V5d29yZD48L2tl
eXdvcmRzPjxkYXRlcz48eWVhcj4yMDEwPC95ZWFyPjxwdWItZGF0ZXM+PGRhdGU+MjAxMTwvZGF0
ZT48L3B1Yi1kYXRlcz48L2RhdGVzPjxpc2JuPjEzNjktNzYyNTwvaXNibj48bGFiZWw+ODA5Rzwv
bGFiZWw+PHVybHM+PC91cmxzPjxyZW1vdGUtZGF0YWJhc2UtcHJvdmlkZXI+TUQ8L3JlbW90ZS1k
YXRhYmFzZS1wcm92aWRlcj48L3JlY29yZD48L0NpdGU+PENpdGU+PFJlY051bT4xNjY0MzwvUmVj
TnVtPjxyZWNvcmQ+PHJlYy1udW1iZXI+MTY2NDM8L3JlYy1udW1iZXI+PGZvcmVpZ24ta2V5cz48
a2V5IGFwcD0iRU4iIGRiLWlkPSJlZGE5OWVzcjlhcnA1MmUyMHYycGZ0ejRycDVzOXgwZXZlZjUi
IHRpbWVzdGFtcD0iMTU1NDM3MTI5OSI+MTY2NDM8L2tleT48a2V5IGFwcD0iRU5XZWIiIGRiLWlk
PSIiPjA8L2tleT48L2ZvcmVpZ24ta2V5cz48cmVmLXR5cGUgbmFtZT0iQm9vayI+NjwvcmVmLXR5
cGU+PGNvbnRyaWJ1dG9ycz48YXV0aG9ycz48YXV0aG9yPkdvdHQsIE0uPC9hdXRob3I+PGF1dGhv
cj5TdGV2ZW5zLCBULjwvYXV0aG9yPjxhdXRob3I+U21hbGwsIE4uPC9hdXRob3I+PGF1dGhvcj5B
aG1lZHphaSwgUy48L2F1dGhvcj48L2F1dGhvcnM+PC9jb250cmlidXRvcnM+PHRpdGxlcz48dGl0
bGU+VXNlciBpbnZvbHZlbWVudCBpbiBjYW5jZXIgY2FyZS4gRXhjbHVzaW9uIGFuZCBlbXBvd2Vy
bWVudC48L3RpdGxlPjwvdGl0bGVzPjxyZXByaW50LWVkaXRpb24+aW4gZmlsZTwvcmVwcmludC1l
ZGl0aW9uPjxkYXRlcz48eWVhcj4yMDAwPC95ZWFyPjwvZGF0ZXM+PHB1Yi1sb2NhdGlvbj5Ccmlz
dG9sPC9wdWItbG9jYXRpb24+PHB1Ymxpc2hlcj5UaGUgUG9saWN5IFByZXNzPC9wdWJsaXNoZXI+
PHVybHM+PHJlbGF0ZWQtdXJscz48dXJsPmh0dHBzOi8vd3d3LmFtYXpvbi5jby51ay9Vc2VyLUlu
dm9sdmVtZW50LUNhbmNlci1DYXJlLUVtcG93ZXJtZW50L2RwLzE4NjEzNDIxMDEvcmVmPXNyXzFf
ND9zPWJvb2tzJmFtcDtpZT1VVEY4JmFtcDtxaWQ9MTUxMjc1NDkyNCZhbXA7c3I9MS00JmFtcDty
ZWZpbmVtZW50cz1wXzI3JTNBTWVycnluK0dvdHQ8L3VybD48L3JlbGF0ZWQtdXJscz48L3VybHM+
PHJlbW90ZS1kYXRhYmFzZS1wcm92aWRlcj5NRDwvcmVtb3RlLWRhdGFiYXNlLXByb3ZpZGVyPjwv
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Forbat et al. 2007; Cotterell et al. 2010; Daveson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is could be particularly important for patient-led organisations, to enable them to gain mutual support, increase their learning and raise their profil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22&lt;/RecNum&gt;&lt;DisplayText&gt;(Daveson et al. 2015)&lt;/DisplayText&gt;&lt;record&gt;&lt;rec-number&gt;22&lt;/rec-number&gt;&lt;foreign-keys&gt;&lt;key app="EN" db-id="eda99esr9arp52e20v2pftz4rp5s9x0evef5" timestamp="1553944517"&gt;22&lt;/key&gt;&lt;key app="ENWeb" db-id=""&gt;0&lt;/key&gt;&lt;/foreign-keys&gt;&lt;ref-type name="Journal Article"&gt;17&lt;/ref-type&gt;&lt;contributors&gt;&lt;authors&gt;&lt;author&gt;Daveson, B.A.&lt;/author&gt;&lt;author&gt;de Wolf-Linder, S.&lt;/author&gt;&lt;author&gt;Witt, J.&lt;/author&gt;&lt;author&gt;Newson, K.&lt;/author&gt;&lt;author&gt;Morris, C.&lt;/author&gt;&lt;author&gt;Higginson, I.J.&lt;/author&gt;&lt;author&gt;Evans, C.J.&lt;/author&gt;&lt;/authors&gt;&lt;/contributors&gt;&lt;titles&gt;&lt;title&gt;Results of a transparent expert consultation on patient and public involvement in palliative care research&lt;/title&gt;&lt;secondary-title&gt;Palliative Medicine&lt;/secondary-title&gt;&lt;/titles&gt;&lt;periodical&gt;&lt;full-title&gt;Palliative Medicine&lt;/full-title&gt;&lt;abbr-1&gt;Palliat Med&lt;/abbr-1&gt;&lt;/periodical&gt;&lt;pages&gt;939-949&lt;/pages&gt;&lt;volume&gt;29&lt;/volume&gt;&lt;number&gt;10&lt;/number&gt;&lt;reprint-edition&gt;in file&lt;/reprint-edition&gt;&lt;keywords&gt;&lt;keyword&gt;care&lt;/keyword&gt;&lt;keyword&gt;consultation&lt;/keyword&gt;&lt;keyword&gt;involvement&lt;/keyword&gt;&lt;keyword&gt;Palliative Care&lt;/keyword&gt;&lt;keyword&gt;Patient&lt;/keyword&gt;&lt;keyword&gt;Research&lt;/keyword&gt;&lt;/keywords&gt;&lt;dates&gt;&lt;year&gt;2015&lt;/year&gt;&lt;pub-dates&gt;&lt;date&gt;2015&lt;/date&gt;&lt;/pub-dates&gt;&lt;/dates&gt;&lt;isbn&gt;0269-2163&lt;/isbn&gt;&lt;label&gt;782G&lt;/label&gt;&lt;urls&gt;&lt;/urls&gt;&lt;remote-database-provider&gt;INV, CINAHL, PINFO, MED, ASSIA, WOS&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Daveson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w:t>
      </w:r>
    </w:p>
    <w:p w14:paraId="50D74620" w14:textId="77777777" w:rsidR="005E2CF5" w:rsidRPr="005E2CF5" w:rsidRDefault="005E2CF5" w:rsidP="005E2CF5">
      <w:pPr>
        <w:spacing w:after="0" w:line="240" w:lineRule="auto"/>
        <w:rPr>
          <w:rFonts w:ascii="Calibri" w:eastAsia="Times New Roman" w:hAnsi="Calibri" w:cs="Calibri"/>
          <w:sz w:val="24"/>
          <w:szCs w:val="24"/>
          <w:lang w:eastAsia="en-GB"/>
        </w:rPr>
      </w:pPr>
    </w:p>
    <w:p w14:paraId="6DAA2B4A" w14:textId="675A4A38"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Strategic collaborations with other organisations carrying out similar work were thought to be useful, to reduce duplication, share learning and increase uniformity. Professionals highlighted the importance of linking to local services and in building alliances and networks </w:t>
      </w:r>
      <w:r w:rsidR="00C445FA">
        <w:rPr>
          <w:rFonts w:ascii="Calibri" w:eastAsia="Times New Roman" w:hAnsi="Calibri" w:cs="Calibri"/>
          <w:sz w:val="24"/>
          <w:szCs w:val="24"/>
          <w:lang w:eastAsia="en-GB"/>
        </w:rPr>
        <w:fldChar w:fldCharType="begin">
          <w:fldData xml:space="preserve">PEVuZE5vdGU+PENpdGU+PFJlY051bT4yMjwvUmVjTnVtPjxEaXNwbGF5VGV4dD4oRGF2ZXNvbiBl
dCBhbC4gMjAxNTsgTWNJbGZhdHJpY2sgZXQgYWwuIDIwMTUpPC9EaXNwbGF5VGV4dD48cmVjb3Jk
PjxyZWMtbnVtYmVyPjIyPC9yZWMtbnVtYmVyPjxmb3JlaWduLWtleXM+PGtleSBhcHA9IkVOIiBk
Yi1pZD0iZWRhOTllc3I5YXJwNTJlMjB2MnBmdHo0cnA1czl4MGV2ZWY1IiB0aW1lc3RhbXA9IjE1
NTM5NDQ1MTciPjIyPC9rZXk+PGtleSBhcHA9IkVOV2ViIiBkYi1pZD0iIj4wPC9rZXk+PC9mb3Jl
aWduLWtleXM+PHJlZi10eXBlIG5hbWU9IkpvdXJuYWwgQXJ0aWNsZSI+MTc8L3JlZi10eXBlPjxj
b250cmlidXRvcnM+PGF1dGhvcnM+PGF1dGhvcj5EYXZlc29uLCBCLkEuPC9hdXRob3I+PGF1dGhv
cj5kZSBXb2xmLUxpbmRlciwgUy48L2F1dGhvcj48YXV0aG9yPldpdHQsIEouPC9hdXRob3I+PGF1
dGhvcj5OZXdzb24sIEsuPC9hdXRob3I+PGF1dGhvcj5Nb3JyaXMsIEMuPC9hdXRob3I+PGF1dGhv
cj5IaWdnaW5zb24sIEkuSi48L2F1dGhvcj48YXV0aG9yPkV2YW5zLCBDLkouPC9hdXRob3I+PC9h
dXRob3JzPjwvY29udHJpYnV0b3JzPjx0aXRsZXM+PHRpdGxlPlJlc3VsdHMgb2YgYSB0cmFuc3Bh
cmVudCBleHBlcnQgY29uc3VsdGF0aW9uIG9uIHBhdGllbnQgYW5kIHB1YmxpYyBpbnZvbHZlbWVu
dCBpbiBwYWxsaWF0aXZlIGNhcmUgcmVzZWFyY2g8L3RpdGxlPjxzZWNvbmRhcnktdGl0bGU+UGFs
bGlhdGl2ZSBNZWRpY2luZTwvc2Vjb25kYXJ5LXRpdGxlPjwvdGl0bGVzPjxwZXJpb2RpY2FsPjxm
dWxsLXRpdGxlPlBhbGxpYXRpdmUgTWVkaWNpbmU8L2Z1bGwtdGl0bGU+PGFiYnItMT5QYWxsaWF0
IE1lZDwvYWJici0xPjwvcGVyaW9kaWNhbD48cGFnZXM+OTM5LTk0OTwvcGFnZXM+PHZvbHVtZT4y
OTwvdm9sdW1lPjxudW1iZXI+MTA8L251bWJlcj48cmVwcmludC1lZGl0aW9uPmluIGZpbGU8L3Jl
cHJpbnQtZWRpdGlvbj48a2V5d29yZHM+PGtleXdvcmQ+Y2FyZTwva2V5d29yZD48a2V5d29yZD5j
b25zdWx0YXRpb248L2tleXdvcmQ+PGtleXdvcmQ+aW52b2x2ZW1lbnQ8L2tleXdvcmQ+PGtleXdv
cmQ+UGFsbGlhdGl2ZSBDYXJlPC9rZXl3b3JkPjxrZXl3b3JkPlBhdGllbnQ8L2tleXdvcmQ+PGtl
eXdvcmQ+UmVzZWFyY2g8L2tleXdvcmQ+PC9rZXl3b3Jkcz48ZGF0ZXM+PHllYXI+MjAxNTwveWVh
cj48cHViLWRhdGVzPjxkYXRlPjIwMTU8L2RhdGU+PC9wdWItZGF0ZXM+PC9kYXRlcz48aXNibj4w
MjY5LTIxNjM8L2lzYm4+PGxhYmVsPjc4Mkc8L2xhYmVsPjx1cmxzPjwvdXJscz48cmVtb3RlLWRh
dGFiYXNlLXByb3ZpZGVyPklOViwgQ0lOQUhMLCBQSU5GTywgTUVELCBBU1NJQSwgV09TPC9yZW1v
dGUtZGF0YWJhc2UtcHJvdmlkZXI+PC9yZWNvcmQ+PC9DaXRlPjxDaXRlPjxSZWNOdW0+MTU3MjA8
L1JlY051bT48cmVjb3JkPjxyZWMtbnVtYmVyPjE1NzIwPC9yZWMtbnVtYmVyPjxmb3JlaWduLWtl
eXM+PGtleSBhcHA9IkVOIiBkYi1pZD0iZWRhOTllc3I5YXJwNTJlMjB2MnBmdHo0cnA1czl4MGV2
ZWY1IiB0aW1lc3RhbXA9IjE1NTQzNzEyOTkiPjE1NzIwPC9rZXk+PGtleSBhcHA9IkVOV2ViIiBk
Yi1pZD0iIj4wPC9rZXk+PC9mb3JlaWduLWtleXM+PHJlZi10eXBlIG5hbWU9IlJlcG9ydCI+Mjc8
L3JlZi10eXBlPjxjb250cmlidXRvcnM+PGF1dGhvcnM+PGF1dGhvcj5NY0lsZmF0cmljaywgUy48
L2F1dGhvcj48YXV0aG9yPkhhc3NvbiwgRi48L2F1dGhvcj48YXV0aG9yPkhhbm5hLVRyYWlub3Is
IEwuPC9hdXRob3I+PGF1dGhvcj5Ccm9nYW4sIFAuPC9hdXRob3I+PC9hdXRob3JzPjwvY29udHJp
YnV0b3JzPjx0aXRsZXM+PHRpdGxlPkV2YWx1YXRpb24gcmVwb3J0IGZvciBBbGwgSXJlbGFuZCBJ
bnN0aXR1dGUgb2YgSG9zcGljZSAmYW1wOyBQYWxsaWF0aXZlIENhcmUgJmFwb3M7Vm9pY2VzIDQg
Q2FyZSZhcG9zOyBJbml0aWF0aXZlLjwvdGl0bGU+PC90aXRsZXM+PHJlcHJpbnQtZWRpdGlvbj5p
biBmaWxlPC9yZXByaW50LWVkaXRpb24+PGRhdGVzPjx5ZWFyPjIwMTU8L3llYXI+PC9kYXRlcz48
cHViLWxvY2F0aW9uPkR1YmxpbiwgSXJlbGFuZDwvcHViLWxvY2F0aW9uPjxwdWJsaXNoZXI+QWxs
IElyZWxhbmQgSW5zdGl0dXRlIG9mIEhvc3BpY2UgJmFtcDsgUGFsbGlhdGl2ZSBDYXJlPC9wdWJs
aXNoZXI+PHVybHM+PHJlbGF0ZWQtdXJscz48dXJsPmh0dHA6Ly9haWlocGMub3JnL3BvbGljeS1w
cmFjdGljZS92b2ljZXM0Y2FyZS9ldmFsdWF0aW9uLzwvdXJsPjwvcmVsYXRlZC11cmxzPjwvdXJs
cz48cmVtb3RlLWRhdGFiYXNlLXByb3ZpZGVyPkFJSUhQQzwvcmVtb3RlLWRhdGFiYXNlLXByb3Zp
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jwvUmVjTnVtPjxEaXNwbGF5VGV4dD4oRGF2ZXNvbiBl
dCBhbC4gMjAxNTsgTWNJbGZhdHJpY2sgZXQgYWwuIDIwMTUpPC9EaXNwbGF5VGV4dD48cmVjb3Jk
PjxyZWMtbnVtYmVyPjIyPC9yZWMtbnVtYmVyPjxmb3JlaWduLWtleXM+PGtleSBhcHA9IkVOIiBk
Yi1pZD0iZWRhOTllc3I5YXJwNTJlMjB2MnBmdHo0cnA1czl4MGV2ZWY1IiB0aW1lc3RhbXA9IjE1
NTM5NDQ1MTciPjIyPC9rZXk+PGtleSBhcHA9IkVOV2ViIiBkYi1pZD0iIj4wPC9rZXk+PC9mb3Jl
aWduLWtleXM+PHJlZi10eXBlIG5hbWU9IkpvdXJuYWwgQXJ0aWNsZSI+MTc8L3JlZi10eXBlPjxj
b250cmlidXRvcnM+PGF1dGhvcnM+PGF1dGhvcj5EYXZlc29uLCBCLkEuPC9hdXRob3I+PGF1dGhv
cj5kZSBXb2xmLUxpbmRlciwgUy48L2F1dGhvcj48YXV0aG9yPldpdHQsIEouPC9hdXRob3I+PGF1
dGhvcj5OZXdzb24sIEsuPC9hdXRob3I+PGF1dGhvcj5Nb3JyaXMsIEMuPC9hdXRob3I+PGF1dGhv
cj5IaWdnaW5zb24sIEkuSi48L2F1dGhvcj48YXV0aG9yPkV2YW5zLCBDLkouPC9hdXRob3I+PC9h
dXRob3JzPjwvY29udHJpYnV0b3JzPjx0aXRsZXM+PHRpdGxlPlJlc3VsdHMgb2YgYSB0cmFuc3Bh
cmVudCBleHBlcnQgY29uc3VsdGF0aW9uIG9uIHBhdGllbnQgYW5kIHB1YmxpYyBpbnZvbHZlbWVu
dCBpbiBwYWxsaWF0aXZlIGNhcmUgcmVzZWFyY2g8L3RpdGxlPjxzZWNvbmRhcnktdGl0bGU+UGFs
bGlhdGl2ZSBNZWRpY2luZTwvc2Vjb25kYXJ5LXRpdGxlPjwvdGl0bGVzPjxwZXJpb2RpY2FsPjxm
dWxsLXRpdGxlPlBhbGxpYXRpdmUgTWVkaWNpbmU8L2Z1bGwtdGl0bGU+PGFiYnItMT5QYWxsaWF0
IE1lZDwvYWJici0xPjwvcGVyaW9kaWNhbD48cGFnZXM+OTM5LTk0OTwvcGFnZXM+PHZvbHVtZT4y
OTwvdm9sdW1lPjxudW1iZXI+MTA8L251bWJlcj48cmVwcmludC1lZGl0aW9uPmluIGZpbGU8L3Jl
cHJpbnQtZWRpdGlvbj48a2V5d29yZHM+PGtleXdvcmQ+Y2FyZTwva2V5d29yZD48a2V5d29yZD5j
b25zdWx0YXRpb248L2tleXdvcmQ+PGtleXdvcmQ+aW52b2x2ZW1lbnQ8L2tleXdvcmQ+PGtleXdv
cmQ+UGFsbGlhdGl2ZSBDYXJlPC9rZXl3b3JkPjxrZXl3b3JkPlBhdGllbnQ8L2tleXdvcmQ+PGtl
eXdvcmQ+UmVzZWFyY2g8L2tleXdvcmQ+PC9rZXl3b3Jkcz48ZGF0ZXM+PHllYXI+MjAxNTwveWVh
cj48cHViLWRhdGVzPjxkYXRlPjIwMTU8L2RhdGU+PC9wdWItZGF0ZXM+PC9kYXRlcz48aXNibj4w
MjY5LTIxNjM8L2lzYm4+PGxhYmVsPjc4Mkc8L2xhYmVsPjx1cmxzPjwvdXJscz48cmVtb3RlLWRh
dGFiYXNlLXByb3ZpZGVyPklOViwgQ0lOQUhMLCBQSU5GTywgTUVELCBBU1NJQSwgV09TPC9yZW1v
dGUtZGF0YWJhc2UtcHJvdmlkZXI+PC9yZWNvcmQ+PC9DaXRlPjxDaXRlPjxSZWNOdW0+MTU3MjA8
L1JlY051bT48cmVjb3JkPjxyZWMtbnVtYmVyPjE1NzIwPC9yZWMtbnVtYmVyPjxmb3JlaWduLWtl
eXM+PGtleSBhcHA9IkVOIiBkYi1pZD0iZWRhOTllc3I5YXJwNTJlMjB2MnBmdHo0cnA1czl4MGV2
ZWY1IiB0aW1lc3RhbXA9IjE1NTQzNzEyOTkiPjE1NzIwPC9rZXk+PGtleSBhcHA9IkVOV2ViIiBk
Yi1pZD0iIj4wPC9rZXk+PC9mb3JlaWduLWtleXM+PHJlZi10eXBlIG5hbWU9IlJlcG9ydCI+Mjc8
L3JlZi10eXBlPjxjb250cmlidXRvcnM+PGF1dGhvcnM+PGF1dGhvcj5NY0lsZmF0cmljaywgUy48
L2F1dGhvcj48YXV0aG9yPkhhc3NvbiwgRi48L2F1dGhvcj48YXV0aG9yPkhhbm5hLVRyYWlub3Is
IEwuPC9hdXRob3I+PGF1dGhvcj5Ccm9nYW4sIFAuPC9hdXRob3I+PC9hdXRob3JzPjwvY29udHJp
YnV0b3JzPjx0aXRsZXM+PHRpdGxlPkV2YWx1YXRpb24gcmVwb3J0IGZvciBBbGwgSXJlbGFuZCBJ
bnN0aXR1dGUgb2YgSG9zcGljZSAmYW1wOyBQYWxsaWF0aXZlIENhcmUgJmFwb3M7Vm9pY2VzIDQg
Q2FyZSZhcG9zOyBJbml0aWF0aXZlLjwvdGl0bGU+PC90aXRsZXM+PHJlcHJpbnQtZWRpdGlvbj5p
biBmaWxlPC9yZXByaW50LWVkaXRpb24+PGRhdGVzPjx5ZWFyPjIwMTU8L3llYXI+PC9kYXRlcz48
cHViLWxvY2F0aW9uPkR1YmxpbiwgSXJlbGFuZDwvcHViLWxvY2F0aW9uPjxwdWJsaXNoZXI+QWxs
IElyZWxhbmQgSW5zdGl0dXRlIG9mIEhvc3BpY2UgJmFtcDsgUGFsbGlhdGl2ZSBDYXJlPC9wdWJs
aXNoZXI+PHVybHM+PHJlbGF0ZWQtdXJscz48dXJsPmh0dHA6Ly9haWlocGMub3JnL3BvbGljeS1w
cmFjdGljZS92b2ljZXM0Y2FyZS9ldmFsdWF0aW9uLzwvdXJsPjwvcmVsYXRlZC11cmxzPjwvdXJs
cz48cmVtb3RlLWRhdGFiYXNlLXByb3ZpZGVyPkFJSUhQQzwvcmVtb3RlLWRhdGFiYXNlLXByb3Zp
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Daveson et al. 2015;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y wanted greater awareness of different involvement contacts, for example, involvement officers in local health boards or patient forums </w:t>
      </w:r>
      <w:r w:rsidR="00C445FA">
        <w:rPr>
          <w:rFonts w:ascii="Calibri" w:eastAsia="Times New Roman" w:hAnsi="Calibri" w:cs="Calibri"/>
          <w:sz w:val="24"/>
          <w:szCs w:val="24"/>
          <w:lang w:eastAsia="en-GB"/>
        </w:rPr>
        <w:fldChar w:fldCharType="begin">
          <w:fldData xml:space="preserve">PEVuZE5vdGU+PENpdGU+PFJlY051bT4yNDA8L1JlY051bT48RGlzcGxheVRleHQ+KFNpdHppYSBl
dCBhbC4gMjAwNjsgS25pZ2h0aW5nIGV0IGFsLiAyMDA3KTwvRGlzcGxheVRleHQ+PHJlY29yZD48
cmVjLW51bWJlcj4yNDA8L3JlYy1udW1iZXI+PGZvcmVpZ24ta2V5cz48a2V5IGFwcD0iRU4iIGRi
LWlkPSJlZGE5OWVzcjlhcnA1MmUyMHYycGZ0ejRycDVzOXgwZXZlZjUiIHRpbWVzdGFtcD0iMTU1
NDM3MTI5OSI+MjQwPC9rZXk+PGtleSBhcHA9IkVOV2ViIiBkYi1pZD0iIj4wPC9rZXk+PC9mb3Jl
aWduLWtleXM+PHJlZi10eXBlIG5hbWU9IkpvdXJuYWwgQXJ0aWNsZSI+MTc8L3JlZi10eXBlPjxj
b250cmlidXRvcnM+PGF1dGhvcnM+PGF1dGhvcj5TaXR6aWEsIEouPC9hdXRob3I+PGF1dGhvcj5D
b3R0ZXJlbGwsIFAuPC9hdXRob3I+PGF1dGhvcj5SaWNoYXJkc29uLCBBLjwvYXV0aG9yPjwvYXV0
aG9ycz48L2NvbnRyaWJ1dG9ycz48dGl0bGVzPjx0aXRsZT5JbnRlcnByb2Zlc3Npb25hbCBjb2xs
YWJvcmF0aW9uIHdpdGggc2VydmljZSB1c2VycyBpbiB0aGUgZGV2ZWxvcG1lbnQgb2YgY2FuY2Vy
IHNlcnZpY2VzOiBUaGUgQ2FuY2VyIFBhcnRuZXJzaGlwIFByb2plY3Q8L3RpdGxlPjxzZWNvbmRh
cnktdGl0bGU+Sm91cm5hbCBvZiBJbnRlcnByb2Zlc3Npb25hbCBDYXJlPC9zZWNvbmRhcnktdGl0
bGU+PC90aXRsZXM+PHBlcmlvZGljYWw+PGZ1bGwtdGl0bGU+Sm91cm5hbCBvZiBJbnRlcnByb2Zl
c3Npb25hbCBDYXJlPC9mdWxsLXRpdGxlPjxhYmJyLTE+SiBJbnRlcnByb2YgQ2FyZTwvYWJici0x
PjwvcGVyaW9kaWNhbD48cGFnZXM+NjAtNzQ8L3BhZ2VzPjx2b2x1bWU+MjA8L3ZvbHVtZT48bnVt
YmVyPjE8L251bWJlcj48cmVwcmludC1lZGl0aW9uPmluIGZpbGU8L3JlcHJpbnQtZWRpdGlvbj48
a2V5d29yZHM+PGtleXdvcmQ+QXR0ZW50aW9uPC9rZXl3b3JkPjxrZXl3b3JkPmNhbmNlcjwva2V5
d29yZD48a2V5d29yZD5jYXJlPC9rZXl3b3JkPjxrZXl3b3JkPkNvbW11bmljYXRpb248L2tleXdv
cmQ+PGtleXdvcmQ+Y29uc3VtZXI8L2tleXdvcmQ+PGtleXdvcmQ+RGlzY2xvc3VyZTwva2V5d29y
ZD48a2V5d29yZD5FbmdsYW5kPC9rZXl3b3JkPjxrZXl3b3JkPmV2YWx1YXRpb248L2tleXdvcmQ+
PGtleXdvcmQ+SGVhbHRoPC9rZXl3b3JkPjxrZXl3b3JkPmluZm9ybWF0aW9uPC9rZXl3b3JkPjxr
ZXl3b3JkPmludm9sdmVtZW50PC9rZXl3b3JkPjxrZXl3b3JkPkxvYmJ5aW5nPC9rZXl3b3JkPjxr
ZXl3b3JkPk1vZGVsPC9rZXl3b3JkPjxrZXl3b3JkPk1vdGl2YXRpb248L2tleXdvcmQ+PGtleXdv
cmQ+UGF0aWVudDwva2V5d29yZD48a2V5d29yZD5QYXRpZW50czwva2V5d29yZD48a2V5d29yZD5w
b2xpY3k8L2tleXdvcmQ+PGtleXdvcmQ+cHJvZmVzc2lvbmFsPC9rZXl3b3JkPjxrZXl3b3JkPlBy
b2plY3Q8L2tleXdvcmQ+PGtleXdvcmQ+U2VydmljZXM8L2tleXdvcmQ+PGtleXdvcmQ+dHJlYXRt
ZW50PC9rZXl3b3JkPjxrZXl3b3JkPnVzZXI8L2tleXdvcmQ+PGtleXdvcmQ+dXNlcnM8L2tleXdv
cmQ+PC9rZXl3b3Jkcz48ZGF0ZXM+PHllYXI+MjAwNjwveWVhcj48cHViLWRhdGVzPjxkYXRlPjEv
MjAwNjwvZGF0ZT48L3B1Yi1kYXRlcz48L2RhdGVzPjxsYWJlbD4zMzlHPC9sYWJlbD48dXJscz48
cmVsYXRlZC11cmxzPjx1cmw+aHR0cDovL3RheWxvcmFuZGZyYW5jaXMubWV0YXByZXNzLmNvbS8o
MGtvazU0bXA0MngwZ3hlMnRrZnltZzQ1KS9hcHAvaG9tZS9jb250cmlidXRpb24uYXNwP3JlZmVy
cmVyPXBhcmVudCZhbXA7YmFja3RvPWlzc3VlLDcsMTQ8L3VybD48dXJsPmpvdXJuYWwsNCwzMTwv
dXJsPjx1cmw+bGlua2luZ3B1YmxpY2F0aW9ucmVzdWx0cywxOjEwNDYyNSwxPC91cmw+PC9yZWxh
dGVkLXVybHM+PC91cmxzPjxyZW1vdGUtZGF0YWJhc2UtcHJvdmlkZXI+UmVmY2hlY2s8L3JlbW90
ZS1kYXRhYmFzZS1wcm92aWRlcj48L3JlY29yZD48L0NpdGU+PENpdGU+PFJlY051bT4xNjY1NTwv
UmVjTnVtPjxyZWNvcmQ+PHJlYy1udW1iZXI+MTY2NTU8L3JlYy1udW1iZXI+PGZvcmVpZ24ta2V5
cz48a2V5IGFwcD0iRU4iIGRiLWlkPSJlZGE5OWVzcjlhcnA1MmUyMHYycGZ0ejRycDVzOXgwZXZl
ZjUiIHRpbWVzdGFtcD0iMTU1NDM3MTI5OSI+MTY2NTU8L2tleT48a2V5IGFwcD0iRU5XZWIiIGRi
LWlkPSIiPjA8L2tleT48L2ZvcmVpZ24ta2V5cz48cmVmLXR5cGUgbmFtZT0iUmVwb3J0Ij4yNzwv
cmVmLXR5cGU+PGNvbnRyaWJ1dG9ycz48YXV0aG9ycz48YXV0aG9yPktuaWdodGluZywgS2F0aGVy
aW5lPC9hdXRob3I+PGF1dGhvcj5Gb3JiYXQsIExpejwvYXV0aG9yPjxhdXRob3I+Q2F5bGVzcywg
U2FuZGk8L2F1dGhvcj48YXV0aG9yPktlYXJuZXksIE5vcmE8L2F1dGhvcj48L2F1dGhvcnM+PC9j
b250cmlidXRvcnM+PHRpdGxlcz48dGl0bGU+RW5hYmxpbmcgQ2hhbmdlOiBQYXRpZW50IEV4cGVy
aWVuY2UgYXMgYSBEcml2ZXIgZm9yIFNlcnZpY2UgSW1wcm92ZW1lbnQuIEZpbmFsIFJlcG9ydDwv
dGl0bGU+PC90aXRsZXM+PHJlcHJpbnQtZWRpdGlvbj5pbiBmaWxlPC9yZXByaW50LWVkaXRpb24+
PGRhdGVzPjx5ZWFyPjIwMDc8L3llYXI+PC9kYXRlcz48cHViLWxvY2F0aW9uPlNjb3RsYW5kPC9w
dWItbG9jYXRpb24+PHB1Ymxpc2hlcj5DYW5jZXIgQ2FyZSBSZXNlYXJjaCBDZW50cmUsIFVuaXZl
cnNpdHkgb2YgU3Rpcmxpbmc8L3B1Ymxpc2hlcj48dXJscz48cmVsYXRlZC11cmxzPjx1cmw+aHR0
cDovL2RzcGFjZS5zdGlyLmFjLnVrL2hhbmRsZS8xODkzLzM2MTAjLldpMUsyRGRwRlBZPC91cmw+
PHVybD5odHRwOi8vZHNwYWNlLnN0aXIuYWMudWsvYml0c3RyZWFtLzE4OTMvMzYxMC8xL0VuYWJs
aW5nJTIwQ2hhbmdlJTIwUGF0aWVudCUyMEV4cGVyaWVuY2UlMjBhcyUyMGElMjBEcml2ZXIlMjBm
b3IlMjBTZXJ2aWNlJTIwSW1wcm92ZW1lbnQlMjAoMjAwNykucGRmPC91cmw+PC9yZWxhdGVkLXVy
bHM+PC91cmxzPjxyZW1vdGUtZGF0YWJhc2UtcHJvdmlkZXI+QXV0aG9yPC9yZW1vdGUtZGF0YWJh
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NDA8L1JlY051bT48RGlzcGxheVRleHQ+KFNpdHppYSBl
dCBhbC4gMjAwNjsgS25pZ2h0aW5nIGV0IGFsLiAyMDA3KTwvRGlzcGxheVRleHQ+PHJlY29yZD48
cmVjLW51bWJlcj4yNDA8L3JlYy1udW1iZXI+PGZvcmVpZ24ta2V5cz48a2V5IGFwcD0iRU4iIGRi
LWlkPSJlZGE5OWVzcjlhcnA1MmUyMHYycGZ0ejRycDVzOXgwZXZlZjUiIHRpbWVzdGFtcD0iMTU1
NDM3MTI5OSI+MjQwPC9rZXk+PGtleSBhcHA9IkVOV2ViIiBkYi1pZD0iIj4wPC9rZXk+PC9mb3Jl
aWduLWtleXM+PHJlZi10eXBlIG5hbWU9IkpvdXJuYWwgQXJ0aWNsZSI+MTc8L3JlZi10eXBlPjxj
b250cmlidXRvcnM+PGF1dGhvcnM+PGF1dGhvcj5TaXR6aWEsIEouPC9hdXRob3I+PGF1dGhvcj5D
b3R0ZXJlbGwsIFAuPC9hdXRob3I+PGF1dGhvcj5SaWNoYXJkc29uLCBBLjwvYXV0aG9yPjwvYXV0
aG9ycz48L2NvbnRyaWJ1dG9ycz48dGl0bGVzPjx0aXRsZT5JbnRlcnByb2Zlc3Npb25hbCBjb2xs
YWJvcmF0aW9uIHdpdGggc2VydmljZSB1c2VycyBpbiB0aGUgZGV2ZWxvcG1lbnQgb2YgY2FuY2Vy
IHNlcnZpY2VzOiBUaGUgQ2FuY2VyIFBhcnRuZXJzaGlwIFByb2plY3Q8L3RpdGxlPjxzZWNvbmRh
cnktdGl0bGU+Sm91cm5hbCBvZiBJbnRlcnByb2Zlc3Npb25hbCBDYXJlPC9zZWNvbmRhcnktdGl0
bGU+PC90aXRsZXM+PHBlcmlvZGljYWw+PGZ1bGwtdGl0bGU+Sm91cm5hbCBvZiBJbnRlcnByb2Zl
c3Npb25hbCBDYXJlPC9mdWxsLXRpdGxlPjxhYmJyLTE+SiBJbnRlcnByb2YgQ2FyZTwvYWJici0x
PjwvcGVyaW9kaWNhbD48cGFnZXM+NjAtNzQ8L3BhZ2VzPjx2b2x1bWU+MjA8L3ZvbHVtZT48bnVt
YmVyPjE8L251bWJlcj48cmVwcmludC1lZGl0aW9uPmluIGZpbGU8L3JlcHJpbnQtZWRpdGlvbj48
a2V5d29yZHM+PGtleXdvcmQ+QXR0ZW50aW9uPC9rZXl3b3JkPjxrZXl3b3JkPmNhbmNlcjwva2V5
d29yZD48a2V5d29yZD5jYXJlPC9rZXl3b3JkPjxrZXl3b3JkPkNvbW11bmljYXRpb248L2tleXdv
cmQ+PGtleXdvcmQ+Y29uc3VtZXI8L2tleXdvcmQ+PGtleXdvcmQ+RGlzY2xvc3VyZTwva2V5d29y
ZD48a2V5d29yZD5FbmdsYW5kPC9rZXl3b3JkPjxrZXl3b3JkPmV2YWx1YXRpb248L2tleXdvcmQ+
PGtleXdvcmQ+SGVhbHRoPC9rZXl3b3JkPjxrZXl3b3JkPmluZm9ybWF0aW9uPC9rZXl3b3JkPjxr
ZXl3b3JkPmludm9sdmVtZW50PC9rZXl3b3JkPjxrZXl3b3JkPkxvYmJ5aW5nPC9rZXl3b3JkPjxr
ZXl3b3JkPk1vZGVsPC9rZXl3b3JkPjxrZXl3b3JkPk1vdGl2YXRpb248L2tleXdvcmQ+PGtleXdv
cmQ+UGF0aWVudDwva2V5d29yZD48a2V5d29yZD5QYXRpZW50czwva2V5d29yZD48a2V5d29yZD5w
b2xpY3k8L2tleXdvcmQ+PGtleXdvcmQ+cHJvZmVzc2lvbmFsPC9rZXl3b3JkPjxrZXl3b3JkPlBy
b2plY3Q8L2tleXdvcmQ+PGtleXdvcmQ+U2VydmljZXM8L2tleXdvcmQ+PGtleXdvcmQ+dHJlYXRt
ZW50PC9rZXl3b3JkPjxrZXl3b3JkPnVzZXI8L2tleXdvcmQ+PGtleXdvcmQ+dXNlcnM8L2tleXdv
cmQ+PC9rZXl3b3Jkcz48ZGF0ZXM+PHllYXI+MjAwNjwveWVhcj48cHViLWRhdGVzPjxkYXRlPjEv
MjAwNjwvZGF0ZT48L3B1Yi1kYXRlcz48L2RhdGVzPjxsYWJlbD4zMzlHPC9sYWJlbD48dXJscz48
cmVsYXRlZC11cmxzPjx1cmw+aHR0cDovL3RheWxvcmFuZGZyYW5jaXMubWV0YXByZXNzLmNvbS8o
MGtvazU0bXA0MngwZ3hlMnRrZnltZzQ1KS9hcHAvaG9tZS9jb250cmlidXRpb24uYXNwP3JlZmVy
cmVyPXBhcmVudCZhbXA7YmFja3RvPWlzc3VlLDcsMTQ8L3VybD48dXJsPmpvdXJuYWwsNCwzMTwv
dXJsPjx1cmw+bGlua2luZ3B1YmxpY2F0aW9ucmVzdWx0cywxOjEwNDYyNSwxPC91cmw+PC9yZWxh
dGVkLXVybHM+PC91cmxzPjxyZW1vdGUtZGF0YWJhc2UtcHJvdmlkZXI+UmVmY2hlY2s8L3JlbW90
ZS1kYXRhYmFzZS1wcm92aWRlcj48L3JlY29yZD48L0NpdGU+PENpdGU+PFJlY051bT4xNjY1NTwv
UmVjTnVtPjxyZWNvcmQ+PHJlYy1udW1iZXI+MTY2NTU8L3JlYy1udW1iZXI+PGZvcmVpZ24ta2V5
cz48a2V5IGFwcD0iRU4iIGRiLWlkPSJlZGE5OWVzcjlhcnA1MmUyMHYycGZ0ejRycDVzOXgwZXZl
ZjUiIHRpbWVzdGFtcD0iMTU1NDM3MTI5OSI+MTY2NTU8L2tleT48a2V5IGFwcD0iRU5XZWIiIGRi
LWlkPSIiPjA8L2tleT48L2ZvcmVpZ24ta2V5cz48cmVmLXR5cGUgbmFtZT0iUmVwb3J0Ij4yNzwv
cmVmLXR5cGU+PGNvbnRyaWJ1dG9ycz48YXV0aG9ycz48YXV0aG9yPktuaWdodGluZywgS2F0aGVy
aW5lPC9hdXRob3I+PGF1dGhvcj5Gb3JiYXQsIExpejwvYXV0aG9yPjxhdXRob3I+Q2F5bGVzcywg
U2FuZGk8L2F1dGhvcj48YXV0aG9yPktlYXJuZXksIE5vcmE8L2F1dGhvcj48L2F1dGhvcnM+PC9j
b250cmlidXRvcnM+PHRpdGxlcz48dGl0bGU+RW5hYmxpbmcgQ2hhbmdlOiBQYXRpZW50IEV4cGVy
aWVuY2UgYXMgYSBEcml2ZXIgZm9yIFNlcnZpY2UgSW1wcm92ZW1lbnQuIEZpbmFsIFJlcG9ydDwv
dGl0bGU+PC90aXRsZXM+PHJlcHJpbnQtZWRpdGlvbj5pbiBmaWxlPC9yZXByaW50LWVkaXRpb24+
PGRhdGVzPjx5ZWFyPjIwMDc8L3llYXI+PC9kYXRlcz48cHViLWxvY2F0aW9uPlNjb3RsYW5kPC9w
dWItbG9jYXRpb24+PHB1Ymxpc2hlcj5DYW5jZXIgQ2FyZSBSZXNlYXJjaCBDZW50cmUsIFVuaXZl
cnNpdHkgb2YgU3Rpcmxpbmc8L3B1Ymxpc2hlcj48dXJscz48cmVsYXRlZC11cmxzPjx1cmw+aHR0
cDovL2RzcGFjZS5zdGlyLmFjLnVrL2hhbmRsZS8xODkzLzM2MTAjLldpMUsyRGRwRlBZPC91cmw+
PHVybD5odHRwOi8vZHNwYWNlLnN0aXIuYWMudWsvYml0c3RyZWFtLzE4OTMvMzYxMC8xL0VuYWJs
aW5nJTIwQ2hhbmdlJTIwUGF0aWVudCUyMEV4cGVyaWVuY2UlMjBhcyUyMGElMjBEcml2ZXIlMjBm
b3IlMjBTZXJ2aWNlJTIwSW1wcm92ZW1lbnQlMjAoMjAwNykucGRmPC91cmw+PC9yZWxhdGVkLXVy
bHM+PC91cmxzPjxyZW1vdGUtZGF0YWJhc2UtcHJvdmlkZXI+QXV0aG9yPC9yZW1vdGUtZGF0YWJh
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itzia et al. 2006; Knighting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imilarly, patients wanted to develop links with professionals, in particular to gain </w:t>
      </w:r>
      <w:r w:rsidRPr="005E2CF5">
        <w:rPr>
          <w:rFonts w:ascii="Calibri" w:eastAsia="Times New Roman" w:hAnsi="Calibri" w:cs="Calibri"/>
          <w:sz w:val="24"/>
          <w:szCs w:val="24"/>
          <w:lang w:eastAsia="en-GB"/>
        </w:rPr>
        <w:lastRenderedPageBreak/>
        <w:t xml:space="preserve">help with establishing groups. Patient and carer advisory groups or panels were common involvement methods. For example, the North Trent Cancer Research Network Consumer Research Panel (NTCRN CRP) provided a voice for public members and a useful resource for research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620&lt;/RecNum&gt;&lt;DisplayText&gt;(Collins et al. 2005)&lt;/DisplayText&gt;&lt;record&gt;&lt;rec-number&gt;15620&lt;/rec-number&gt;&lt;foreign-keys&gt;&lt;key app="EN" db-id="eda99esr9arp52e20v2pftz4rp5s9x0evef5" timestamp="1554371299"&gt;15620&lt;/key&gt;&lt;key app="ENWeb" db-id=""&gt;0&lt;/key&gt;&lt;/foreign-keys&gt;&lt;ref-type name="Journal Article"&gt;17&lt;/ref-type&gt;&lt;contributors&gt;&lt;authors&gt;&lt;author&gt;Collins, Karen&lt;/author&gt;&lt;author&gt;Stevens, Tony&lt;/author&gt;&lt;author&gt;Ahmedzai, Sam H&lt;/author&gt;&lt;/authors&gt;&lt;/contributors&gt;&lt;titles&gt;&lt;title&gt;Can consumer research panels become an integral part of the cancer research community?&lt;/title&gt;&lt;secondary-title&gt;Clinical effectiveness in nursing&lt;/secondary-title&gt;&lt;/titles&gt;&lt;periodical&gt;&lt;full-title&gt;Clinical effectiveness in nursing&lt;/full-title&gt;&lt;abbr-1&gt;Clin Eff Nurs&lt;/abbr-1&gt;&lt;/periodical&gt;&lt;pages&gt;112-118&lt;/pages&gt;&lt;volume&gt;9&lt;/volume&gt;&lt;number&gt;3&lt;/number&gt;&lt;reprint-edition&gt;in file&lt;/reprint-edition&gt;&lt;dates&gt;&lt;year&gt;2005&lt;/year&gt;&lt;/dates&gt;&lt;isbn&gt;1361-9004&lt;/isbn&gt;&lt;urls&gt;&lt;related-urls&gt;&lt;url&gt;http://www.sciencedirect.com/science/article/pii/S1361900406000318&lt;/url&gt;&lt;/related-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ins et al. 200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Groups sometimes acted as a “nucleus for involvement” as members were active in a range of other initiatives, including involvement forums, condition-specific groups and research groups (Sitzia et al. 2006, p. 64).</w:t>
      </w:r>
    </w:p>
    <w:p w14:paraId="344BA4C7"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4FD398A" w14:textId="6C4C513B"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Clinicians could help establish groups, publicise groups to patients, provide ongoing support and act as a channel for patients’ perspectives to be heard. In one paper clinicians had contacted patients with information about a new group, provided free meeting space and attended preliminary meeting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However, it was important for professionals to facilitate group collaboration and not discriminate between patient groups, and also to step back at appropriate times to allow patients to formulate and implement their own agenda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provision of adequate and stable funding for groups was also required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620&lt;/RecNum&gt;&lt;DisplayText&gt;(Collins et al. 2005; Cotterell 2006)&lt;/DisplayText&gt;&lt;record&gt;&lt;rec-number&gt;15620&lt;/rec-number&gt;&lt;foreign-keys&gt;&lt;key app="EN" db-id="eda99esr9arp52e20v2pftz4rp5s9x0evef5" timestamp="1554371299"&gt;15620&lt;/key&gt;&lt;key app="ENWeb" db-id=""&gt;0&lt;/key&gt;&lt;/foreign-keys&gt;&lt;ref-type name="Journal Article"&gt;17&lt;/ref-type&gt;&lt;contributors&gt;&lt;authors&gt;&lt;author&gt;Collins, Karen&lt;/author&gt;&lt;author&gt;Stevens, Tony&lt;/author&gt;&lt;author&gt;Ahmedzai, Sam H&lt;/author&gt;&lt;/authors&gt;&lt;/contributors&gt;&lt;titles&gt;&lt;title&gt;Can consumer research panels become an integral part of the cancer research community?&lt;/title&gt;&lt;secondary-title&gt;Clinical effectiveness in nursing&lt;/secondary-title&gt;&lt;/titles&gt;&lt;periodical&gt;&lt;full-title&gt;Clinical effectiveness in nursing&lt;/full-title&gt;&lt;abbr-1&gt;Clin Eff Nurs&lt;/abbr-1&gt;&lt;/periodical&gt;&lt;pages&gt;112-118&lt;/pages&gt;&lt;volume&gt;9&lt;/volume&gt;&lt;number&gt;3&lt;/number&gt;&lt;reprint-edition&gt;in file&lt;/reprint-edition&gt;&lt;dates&gt;&lt;year&gt;2005&lt;/year&gt;&lt;/dates&gt;&lt;isbn&gt;1361-9004&lt;/isbn&gt;&lt;urls&gt;&lt;related-urls&gt;&lt;url&gt;http://www.sciencedirect.com/science/article/pii/S1361900406000318&lt;/url&gt;&lt;/related-urls&gt;&lt;/urls&gt;&lt;remote-database-provider&gt;INV&lt;/remote-database-provider&gt;&lt;/record&gt;&lt;/Cite&gt;&lt;Cite&gt;&lt;RecNum&gt;15244&lt;/RecNum&gt;&lt;record&gt;&lt;rec-number&gt;15244&lt;/rec-number&gt;&lt;foreign-keys&gt;&lt;key app="EN" db-id="eda99esr9arp52e20v2pftz4rp5s9x0evef5" timestamp="1489844014"&gt;15244&lt;/key&gt;&lt;/foreign-keys&gt;&lt;ref-type name="Thesis"&gt;32&lt;/ref-type&gt;&lt;contributors&gt;&lt;authors&gt;&lt;author&gt;Cotterell, Phil&lt;/author&gt;&lt;/authors&gt;&lt;/contributors&gt;&lt;titles&gt;&lt;title&gt;Living with life limiting conditions: A participatory study of people&amp;apos;s experiences and needs&lt;/title&gt;&lt;secondary-title&gt;School of Health Sciences and Social Care, Brunel University&lt;/secondary-title&gt;&lt;/titles&gt;&lt;volume&gt;PhD&lt;/volume&gt;&lt;reprint-edition&gt;in file&lt;/reprint-edition&gt;&lt;dates&gt;&lt;year&gt;2006&lt;/year&gt;&lt;/dates&gt;&lt;pub-location&gt;London&lt;/pub-location&gt;&lt;publisher&gt;Brunel University&lt;/publisher&gt;&lt;urls&gt;&lt;related-urls&gt;&lt;url&gt;http://ethos.bl.uk/OrderDetails.do?did=31&amp;amp;uin=uk.bl.ethos.435757&lt;/url&gt;&lt;/related-urls&gt;&lt;/urls&gt;&lt;remote-database-provider&gt;EThOS&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ins et al. 2005; Cotterel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 group members were initially anxious on joining a group; it took time for relationships to develop and members to feel comfortable with each other. Once established though, friendships were made. Several panels and groups showed an element of peer support. This was not the purpose of the group but was often needed due to the nature of the research </w:t>
      </w:r>
      <w:r w:rsidR="00C445FA">
        <w:rPr>
          <w:rFonts w:ascii="Calibri" w:eastAsia="Times New Roman" w:hAnsi="Calibri" w:cs="Calibri"/>
          <w:sz w:val="24"/>
          <w:szCs w:val="24"/>
          <w:lang w:eastAsia="en-GB"/>
        </w:rPr>
        <w:fldChar w:fldCharType="begin">
          <w:fldData xml:space="preserve">PEVuZE5vdGU+PENpdGU+PFJlY051bT4xNjY0MzwvUmVjTnVtPjxEaXNwbGF5VGV4dD4oR290dCBl
dCBhbC4gMjAwMDsgQ290dGVyZWxsIGV0IGFsLiAyMDEwKTwvRGlzcGxheVRleHQ+PHJlY29yZD48
cmVjLW51bWJlcj4xNjY0MzwvcmVjLW51bWJlcj48Zm9yZWlnbi1rZXlzPjxrZXkgYXBwPSJFTiIg
ZGItaWQ9ImVkYTk5ZXNyOWFycDUyZTIwdjJwZnR6NHJwNXM5eDBldmVmNSIgdGltZXN0YW1wPSIx
NTU0MzcxMjk5Ij4xNjY0Mzwva2V5PjxrZXkgYXBwPSJFTldlYiIgZGItaWQ9IiI+MDwva2V5Pjwv
Zm9yZWlnbi1rZXlzPjxyZWYtdHlwZSBuYW1lPSJCb29rIj42PC9yZWYtdHlwZT48Y29udHJpYnV0
b3JzPjxhdXRob3JzPjxhdXRob3I+R290dCwgTS48L2F1dGhvcj48YXV0aG9yPlN0ZXZlbnMsIFQu
PC9hdXRob3I+PGF1dGhvcj5TbWFsbCwgTi48L2F1dGhvcj48YXV0aG9yPkFobWVkemFpLCBTLjwv
YXV0aG9yPjwvYXV0aG9ycz48L2NvbnRyaWJ1dG9ycz48dGl0bGVzPjx0aXRsZT5Vc2VyIGludm9s
dmVtZW50IGluIGNhbmNlciBjYXJlLiBFeGNsdXNpb24gYW5kIGVtcG93ZXJtZW50LjwvdGl0bGU+
PC90aXRsZXM+PHJlcHJpbnQtZWRpdGlvbj5pbiBmaWxlPC9yZXByaW50LWVkaXRpb24+PGRhdGVz
Pjx5ZWFyPjIwMDA8L3llYXI+PC9kYXRlcz48cHViLWxvY2F0aW9uPkJyaXN0b2w8L3B1Yi1sb2Nh
dGlvbj48cHVibGlzaGVyPlRoZSBQb2xpY3kgUHJlc3M8L3B1Ymxpc2hlcj48dXJscz48cmVsYXRl
ZC11cmxzPjx1cmw+aHR0cHM6Ly93d3cuYW1hem9uLmNvLnVrL1VzZXItSW52b2x2ZW1lbnQtQ2Fu
Y2VyLUNhcmUtRW1wb3dlcm1lbnQvZHAvMTg2MTM0MjEwMS9yZWY9c3JfMV80P3M9Ym9va3MmYW1w
O2llPVVURjgmYW1wO3FpZD0xNTEyNzU0OTI0JmFtcDtzcj0xLTQmYW1wO3JlZmluZW1lbnRzPXBf
MjclM0FNZXJyeW4rR290dDwvdXJsPjwvcmVsYXRlZC11cmxzPjwvdXJscz48cmVtb3RlLWRhdGFi
YXNlLXByb3ZpZGVyPk1EPC9yZW1vdGUtZGF0YWJhc2UtcHJvdmlkZXI+PC9yZWNvcmQ+PC9DaXRl
PjxDaXRlPjxSZWNOdW0+NzA8L1JlY051bT48cmVjb3JkPjxyZWMtbnVtYmVyPjcwPC9yZWMtbnVt
YmVyPjxmb3JlaWduLWtleXM+PGtleSBhcHA9IkVOIiBkYi1pZD0iZWRhOTllc3I5YXJwNTJlMjB2
MnBmdHo0cnA1czl4MGV2ZWY1IiB0aW1lc3RhbXA9IjE1NTQzNzEyOTkiPjcwPC9rZXk+PGtleSBh
cHA9IkVOV2ViIiBkYi1pZD0iIj4wPC9rZXk+PC9mb3JlaWduLWtleXM+PHJlZi10eXBlIG5hbWU9
IkpvdXJuYWwgQXJ0aWNsZSI+MTc8L3JlZi10eXBlPjxjb250cmlidXRvcnM+PGF1dGhvcnM+PGF1
dGhvcj5Db3R0ZXJlbGwsIFAuPC9hdXRob3I+PGF1dGhvcj5IYXJsb3csIEcuPC9hdXRob3I+PGF1
dGhvcj5Nb3JyaXMsIEMuPC9hdXRob3I+PGF1dGhvcj5CZXJlc2ZvcmQsIFAuPC9hdXRob3I+PGF1
dGhvcj5IYW5sZXksIEIuPC9hdXRob3I+PGF1dGhvcj5TYXJnZWFudCwgQS48L2F1dGhvcj48YXV0
aG9yPlNpdHppYSwgSi48L2F1dGhvcj48YXV0aG9yPlN0YWxleSwgSy48L2F1dGhvcj48L2F1dGhv
cnM+PC9jb250cmlidXRvcnM+PHRpdGxlcz48dGl0bGU+U2VydmljZSB1c2VyIGludm9sdmVtZW50
IGluIGNhbmNlciBjYXJlOiB0aGUgaW1wYWN0IG9uIHNlcnZpY2UgdXNlcnM8L3RpdGxlPjxzZWNv
bmRhcnktdGl0bGU+SGVhbHRoIEV4cGVjdDwvc2Vjb25kYXJ5LXRpdGxlPjwvdGl0bGVzPjxwZXJp
b2RpY2FsPjxmdWxsLXRpdGxlPkhlYWx0aCBleHBlY3RhdGlvbnMgOiBhbiBpbnRlcm5hdGlvbmFs
IGpvdXJuYWwgb2YgcHVibGljcGFydGljaXBhdGlvbiBpbiBoZWFsdGggY2FyZSBhbmQgaGVhbHRo
IHBvbGljeTwvZnVsbC10aXRsZT48YWJici0xPkhlYWx0aCBFeHBlY3Q8L2FiYnItMT48L3Blcmlv
ZGljYWw+PHBhZ2VzPjE1OS0xNjk8L3BhZ2VzPjx2b2x1bWU+MTQ8L3ZvbHVtZT48bnVtYmVyPjI8
L251bWJlcj48cmVwcmludC1lZGl0aW9uPmluIGZpbGU8L3JlcHJpbnQtZWRpdGlvbj48a2V5d29y
ZHM+PGtleXdvcmQ+Y2FuY2VyPC9rZXl3b3JkPjxrZXl3b3JkPmNhcmU8L2tleXdvcmQ+PGtleXdv
cmQ+aW52b2x2ZW1lbnQ8L2tleXdvcmQ+PGtleXdvcmQ+c2VydmljZSB1c2VyIGludm9sdmVtZW50
PC9rZXl3b3JkPjxrZXl3b3JkPnVzZXI8L2tleXdvcmQ+PGtleXdvcmQ+dXNlciBpbnZvbHZlbWVu
dDwva2V5d29yZD48a2V5d29yZD51c2Vyczwva2V5d29yZD48L2tleXdvcmRzPjxkYXRlcz48eWVh
cj4yMDEwPC95ZWFyPjxwdWItZGF0ZXM+PGRhdGU+MjAxMTwvZGF0ZT48L3B1Yi1kYXRlcz48L2Rh
dGVzPjxpc2JuPjEzNjktNzYyNTwvaXNibj48bGFiZWw+ODA5RzwvbGFiZWw+PHVybHM+PC91cmxz
PjxyZW1vdGUtZGF0YWJhc2UtcHJvdmlkZXI+TUQ8L3JlbW90ZS1kYXRhYmFzZS1wcm92aWRlcj48
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MzwvUmVjTnVtPjxEaXNwbGF5VGV4dD4oR290dCBl
dCBhbC4gMjAwMDsgQ290dGVyZWxsIGV0IGFsLiAyMDEwKTwvRGlzcGxheVRleHQ+PHJlY29yZD48
cmVjLW51bWJlcj4xNjY0MzwvcmVjLW51bWJlcj48Zm9yZWlnbi1rZXlzPjxrZXkgYXBwPSJFTiIg
ZGItaWQ9ImVkYTk5ZXNyOWFycDUyZTIwdjJwZnR6NHJwNXM5eDBldmVmNSIgdGltZXN0YW1wPSIx
NTU0MzcxMjk5Ij4xNjY0Mzwva2V5PjxrZXkgYXBwPSJFTldlYiIgZGItaWQ9IiI+MDwva2V5Pjwv
Zm9yZWlnbi1rZXlzPjxyZWYtdHlwZSBuYW1lPSJCb29rIj42PC9yZWYtdHlwZT48Y29udHJpYnV0
b3JzPjxhdXRob3JzPjxhdXRob3I+R290dCwgTS48L2F1dGhvcj48YXV0aG9yPlN0ZXZlbnMsIFQu
PC9hdXRob3I+PGF1dGhvcj5TbWFsbCwgTi48L2F1dGhvcj48YXV0aG9yPkFobWVkemFpLCBTLjwv
YXV0aG9yPjwvYXV0aG9ycz48L2NvbnRyaWJ1dG9ycz48dGl0bGVzPjx0aXRsZT5Vc2VyIGludm9s
dmVtZW50IGluIGNhbmNlciBjYXJlLiBFeGNsdXNpb24gYW5kIGVtcG93ZXJtZW50LjwvdGl0bGU+
PC90aXRsZXM+PHJlcHJpbnQtZWRpdGlvbj5pbiBmaWxlPC9yZXByaW50LWVkaXRpb24+PGRhdGVz
Pjx5ZWFyPjIwMDA8L3llYXI+PC9kYXRlcz48cHViLWxvY2F0aW9uPkJyaXN0b2w8L3B1Yi1sb2Nh
dGlvbj48cHVibGlzaGVyPlRoZSBQb2xpY3kgUHJlc3M8L3B1Ymxpc2hlcj48dXJscz48cmVsYXRl
ZC11cmxzPjx1cmw+aHR0cHM6Ly93d3cuYW1hem9uLmNvLnVrL1VzZXItSW52b2x2ZW1lbnQtQ2Fu
Y2VyLUNhcmUtRW1wb3dlcm1lbnQvZHAvMTg2MTM0MjEwMS9yZWY9c3JfMV80P3M9Ym9va3MmYW1w
O2llPVVURjgmYW1wO3FpZD0xNTEyNzU0OTI0JmFtcDtzcj0xLTQmYW1wO3JlZmluZW1lbnRzPXBf
MjclM0FNZXJyeW4rR290dDwvdXJsPjwvcmVsYXRlZC11cmxzPjwvdXJscz48cmVtb3RlLWRhdGFi
YXNlLXByb3ZpZGVyPk1EPC9yZW1vdGUtZGF0YWJhc2UtcHJvdmlkZXI+PC9yZWNvcmQ+PC9DaXRl
PjxDaXRlPjxSZWNOdW0+NzA8L1JlY051bT48cmVjb3JkPjxyZWMtbnVtYmVyPjcwPC9yZWMtbnVt
YmVyPjxmb3JlaWduLWtleXM+PGtleSBhcHA9IkVOIiBkYi1pZD0iZWRhOTllc3I5YXJwNTJlMjB2
MnBmdHo0cnA1czl4MGV2ZWY1IiB0aW1lc3RhbXA9IjE1NTQzNzEyOTkiPjcwPC9rZXk+PGtleSBh
cHA9IkVOV2ViIiBkYi1pZD0iIj4wPC9rZXk+PC9mb3JlaWduLWtleXM+PHJlZi10eXBlIG5hbWU9
IkpvdXJuYWwgQXJ0aWNsZSI+MTc8L3JlZi10eXBlPjxjb250cmlidXRvcnM+PGF1dGhvcnM+PGF1
dGhvcj5Db3R0ZXJlbGwsIFAuPC9hdXRob3I+PGF1dGhvcj5IYXJsb3csIEcuPC9hdXRob3I+PGF1
dGhvcj5Nb3JyaXMsIEMuPC9hdXRob3I+PGF1dGhvcj5CZXJlc2ZvcmQsIFAuPC9hdXRob3I+PGF1
dGhvcj5IYW5sZXksIEIuPC9hdXRob3I+PGF1dGhvcj5TYXJnZWFudCwgQS48L2F1dGhvcj48YXV0
aG9yPlNpdHppYSwgSi48L2F1dGhvcj48YXV0aG9yPlN0YWxleSwgSy48L2F1dGhvcj48L2F1dGhv
cnM+PC9jb250cmlidXRvcnM+PHRpdGxlcz48dGl0bGU+U2VydmljZSB1c2VyIGludm9sdmVtZW50
IGluIGNhbmNlciBjYXJlOiB0aGUgaW1wYWN0IG9uIHNlcnZpY2UgdXNlcnM8L3RpdGxlPjxzZWNv
bmRhcnktdGl0bGU+SGVhbHRoIEV4cGVjdDwvc2Vjb25kYXJ5LXRpdGxlPjwvdGl0bGVzPjxwZXJp
b2RpY2FsPjxmdWxsLXRpdGxlPkhlYWx0aCBleHBlY3RhdGlvbnMgOiBhbiBpbnRlcm5hdGlvbmFs
IGpvdXJuYWwgb2YgcHVibGljcGFydGljaXBhdGlvbiBpbiBoZWFsdGggY2FyZSBhbmQgaGVhbHRo
IHBvbGljeTwvZnVsbC10aXRsZT48YWJici0xPkhlYWx0aCBFeHBlY3Q8L2FiYnItMT48L3Blcmlv
ZGljYWw+PHBhZ2VzPjE1OS0xNjk8L3BhZ2VzPjx2b2x1bWU+MTQ8L3ZvbHVtZT48bnVtYmVyPjI8
L251bWJlcj48cmVwcmludC1lZGl0aW9uPmluIGZpbGU8L3JlcHJpbnQtZWRpdGlvbj48a2V5d29y
ZHM+PGtleXdvcmQ+Y2FuY2VyPC9rZXl3b3JkPjxrZXl3b3JkPmNhcmU8L2tleXdvcmQ+PGtleXdv
cmQ+aW52b2x2ZW1lbnQ8L2tleXdvcmQ+PGtleXdvcmQ+c2VydmljZSB1c2VyIGludm9sdmVtZW50
PC9rZXl3b3JkPjxrZXl3b3JkPnVzZXI8L2tleXdvcmQ+PGtleXdvcmQ+dXNlciBpbnZvbHZlbWVu
dDwva2V5d29yZD48a2V5d29yZD51c2Vyczwva2V5d29yZD48L2tleXdvcmRzPjxkYXRlcz48eWVh
cj4yMDEwPC95ZWFyPjxwdWItZGF0ZXM+PGRhdGU+MjAxMTwvZGF0ZT48L3B1Yi1kYXRlcz48L2Rh
dGVzPjxpc2JuPjEzNjktNzYyNTwvaXNibj48bGFiZWw+ODA5RzwvbGFiZWw+PHVybHM+PC91cmxz
PjxyZW1vdGUtZGF0YWJhc2UtcHJvdmlkZXI+TUQ8L3JlbW90ZS1kYXRhYmFzZS1wcm92aWRlcj48
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Cotterell et al. 201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w:t>
      </w:r>
    </w:p>
    <w:p w14:paraId="1195356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242E9B31" w14:textId="0B58AAFA"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However, there were particular challenges regarding the establishment and stability of patient groups in palliative care. It was hard to keep people interested and enthusiastic, and difficult to sustain the long-term survival of groups. The loss of highly motivated individual group members, who were influential in initiating and sustaining activities, caused groups to destabilise </w:t>
      </w:r>
      <w:r w:rsidR="00C445FA">
        <w:rPr>
          <w:rFonts w:ascii="Calibri" w:eastAsia="Times New Roman" w:hAnsi="Calibri" w:cs="Calibri"/>
          <w:sz w:val="24"/>
          <w:szCs w:val="24"/>
          <w:lang w:eastAsia="en-GB"/>
        </w:rPr>
        <w:fldChar w:fldCharType="begin">
          <w:fldData xml:space="preserve">PEVuZE5vdGU+PENpdGU+PFJlY051bT4xNjM8L1JlY051bT48RGlzcGxheVRleHQ+KEdvdHQgZXQg
YWwuIDIwMDA7IFNhcmdlYW50IGV0IGFsLiAyMDA3KTwvRGlzcGxheVRleHQ+PHJlY29yZD48cmVj
LW51bWJlcj4xNjM8L3JlYy1udW1iZXI+PGZvcmVpZ24ta2V5cz48a2V5IGFwcD0iRU4iIGRiLWlk
PSJlZGE5OWVzcjlhcnA1MmUyMHYycGZ0ejRycDVzOXgwZXZlZjUiIHRpbWVzdGFtcD0iMTU1NDM3
MTI5OSI+MTYzPC9rZXk+PGtleSBhcHA9IkVOV2ViIiBkYi1pZD0iIj4wPC9rZXk+PC9mb3JlaWdu
LWtleXM+PHJlZi10eXBlIG5hbWU9IkpvdXJuYWwgQXJ0aWNsZSI+MTc8L3JlZi10eXBlPjxjb250
cmlidXRvcnM+PGF1dGhvcnM+PGF1dGhvcj5TYXJnZWFudCwgQS48L2F1dGhvcj48YXV0aG9yPlBh
eW5lLCBTLjwvYXV0aG9yPjxhdXRob3I+R290dCwgTS48L2F1dGhvcj48YXV0aG9yPlNtYWxsLCBO
LjwvYXV0aG9yPjxhdXRob3I+T2xpdmllcmUsIEQuPC9hdXRob3I+PC9hdXRob3JzPjwvY29udHJp
YnV0b3JzPjx0aXRsZXM+PHRpdGxlPlVzZXIgaW52b2x2ZW1lbnQgaW4gcGFsbGlhdGl2ZSBjYXJl
OiBtb3RpdmF0aW9uYWwgZmFjdG9ycyBmb3Igc2VydmljZSB1c2VycyBhbmQgcHJvZmVzc2lvbmFs
czwvdGl0bGU+PHNlY29uZGFyeS10aXRsZT5Qcm9ncmVzcyBpbiBQYWxsaWF0aXZlIENhcmU8L3Nl
Y29uZGFyeS10aXRsZT48L3RpdGxlcz48cGVyaW9kaWNhbD48ZnVsbC10aXRsZT5Qcm9ncmVzcyBp
biBQYWxsaWF0aXZlIENhcmU8L2Z1bGwtdGl0bGU+PGFiYnItMT5Qcm9nIFBhbGxpYXQgQ2FyZTwv
YWJici0xPjwvcGVyaW9kaWNhbD48cGFnZXM+MTI2LTEzMjwvcGFnZXM+PHZvbHVtZT4xNTwvdm9s
dW1lPjxudW1iZXI+MzwvbnVtYmVyPjxyZXByaW50LWVkaXRpb24+aW4gZmlsZTwvcmVwcmludC1l
ZGl0aW9uPjxrZXl3b3Jkcz48a2V5d29yZD5jYXJlPC9rZXl3b3JkPjxrZXl3b3JkPmludm9sdmVt
ZW50PC9rZXl3b3JkPjxrZXl3b3JkPlBhbGxpYXRpdmUgQ2FyZTwva2V5d29yZD48a2V5d29yZD5w
cm9mZXNzaW9uYWw8L2tleXdvcmQ+PGtleXdvcmQ+dXNlcjwva2V5d29yZD48a2V5d29yZD51c2Vy
IGludm9sdmVtZW50PC9rZXl3b3JkPjxrZXl3b3JkPnVzZXJzPC9rZXl3b3JkPjwva2V5d29yZHM+
PGRhdGVzPjx5ZWFyPjIwMDc8L3llYXI+PHB1Yi1kYXRlcz48ZGF0ZT4yMDA3PC9kYXRlPjwvcHVi
LWRhdGVzPjwvZGF0ZXM+PGlzYm4+MDk2OS05MjYwPC9pc2JuPjxsYWJlbD44MDNHPC9sYWJlbD48
dXJscz48L3VybHM+PHJlbW90ZS1kYXRhYmFzZS1wcm92aWRlcj5NRDwvcmVtb3RlLWRhdGFiYXNl
LXByb3ZpZGVyPjwvcmVjb3JkPjwvQ2l0ZT48Q2l0ZT48UmVjTnVtPjE2NjQzPC9SZWNOdW0+PHJl
Y29yZD48cmVjLW51bWJlcj4xNjY0MzwvcmVjLW51bWJlcj48Zm9yZWlnbi1rZXlzPjxrZXkgYXBw
PSJFTiIgZGItaWQ9ImVkYTk5ZXNyOWFycDUyZTIwdjJwZnR6NHJwNXM5eDBldmVmNSIgdGltZXN0
YW1wPSIxNTU0MzcxMjk5Ij4xNjY0Mzwva2V5PjxrZXkgYXBwPSJFTldlYiIgZGItaWQ9IiI+MDwv
a2V5PjwvZm9yZWlnbi1rZXlzPjxyZWYtdHlwZSBuYW1lPSJCb29rIj42PC9yZWYtdHlwZT48Y29u
dHJpYnV0b3JzPjxhdXRob3JzPjxhdXRob3I+R290dCwgTS48L2F1dGhvcj48YXV0aG9yPlN0ZXZl
bnMsIFQuPC9hdXRob3I+PGF1dGhvcj5TbWFsbCwgTi48L2F1dGhvcj48YXV0aG9yPkFobWVkemFp
LCBTLjwvYXV0aG9yPjwvYXV0aG9ycz48L2NvbnRyaWJ1dG9ycz48dGl0bGVzPjx0aXRsZT5Vc2Vy
IGludm9sdmVtZW50IGluIGNhbmNlciBjYXJlLiBFeGNsdXNpb24gYW5kIGVtcG93ZXJtZW50Ljwv
dGl0bGU+PC90aXRsZXM+PHJlcHJpbnQtZWRpdGlvbj5pbiBmaWxlPC9yZXByaW50LWVkaXRpb24+
PGRhdGVzPjx5ZWFyPjIwMDA8L3llYXI+PC9kYXRlcz48cHViLWxvY2F0aW9uPkJyaXN0b2w8L3B1
Yi1sb2NhdGlvbj48cHVibGlzaGVyPlRoZSBQb2xpY3kgUHJlc3M8L3B1Ymxpc2hlcj48dXJscz48
cmVsYXRlZC11cmxzPjx1cmw+aHR0cHM6Ly93d3cuYW1hem9uLmNvLnVrL1VzZXItSW52b2x2ZW1l
bnQtQ2FuY2VyLUNhcmUtRW1wb3dlcm1lbnQvZHAvMTg2MTM0MjEwMS9yZWY9c3JfMV80P3M9Ym9v
a3MmYW1wO2llPVVURjgmYW1wO3FpZD0xNTEyNzU0OTI0JmFtcDtzcj0xLTQmYW1wO3JlZmluZW1l
bnRzPXBfMjclM0FNZXJyeW4rR290dDwvdXJsPjwvcmVsYXRlZC11cmxzPjwvdXJscz48cmVtb3Rl
LWRhdGFiYXNlLXByb3ZpZGVyPk1EPC9yZW1vdGUtZGF0YWJhc2UtcHJvdmlkZXI+PC9yZWNvcmQ+
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M8L1JlY051bT48RGlzcGxheVRleHQ+KEdvdHQgZXQg
YWwuIDIwMDA7IFNhcmdlYW50IGV0IGFsLiAyMDA3KTwvRGlzcGxheVRleHQ+PHJlY29yZD48cmVj
LW51bWJlcj4xNjM8L3JlYy1udW1iZXI+PGZvcmVpZ24ta2V5cz48a2V5IGFwcD0iRU4iIGRiLWlk
PSJlZGE5OWVzcjlhcnA1MmUyMHYycGZ0ejRycDVzOXgwZXZlZjUiIHRpbWVzdGFtcD0iMTU1NDM3
MTI5OSI+MTYzPC9rZXk+PGtleSBhcHA9IkVOV2ViIiBkYi1pZD0iIj4wPC9rZXk+PC9mb3JlaWdu
LWtleXM+PHJlZi10eXBlIG5hbWU9IkpvdXJuYWwgQXJ0aWNsZSI+MTc8L3JlZi10eXBlPjxjb250
cmlidXRvcnM+PGF1dGhvcnM+PGF1dGhvcj5TYXJnZWFudCwgQS48L2F1dGhvcj48YXV0aG9yPlBh
eW5lLCBTLjwvYXV0aG9yPjxhdXRob3I+R290dCwgTS48L2F1dGhvcj48YXV0aG9yPlNtYWxsLCBO
LjwvYXV0aG9yPjxhdXRob3I+T2xpdmllcmUsIEQuPC9hdXRob3I+PC9hdXRob3JzPjwvY29udHJp
YnV0b3JzPjx0aXRsZXM+PHRpdGxlPlVzZXIgaW52b2x2ZW1lbnQgaW4gcGFsbGlhdGl2ZSBjYXJl
OiBtb3RpdmF0aW9uYWwgZmFjdG9ycyBmb3Igc2VydmljZSB1c2VycyBhbmQgcHJvZmVzc2lvbmFs
czwvdGl0bGU+PHNlY29uZGFyeS10aXRsZT5Qcm9ncmVzcyBpbiBQYWxsaWF0aXZlIENhcmU8L3Nl
Y29uZGFyeS10aXRsZT48L3RpdGxlcz48cGVyaW9kaWNhbD48ZnVsbC10aXRsZT5Qcm9ncmVzcyBp
biBQYWxsaWF0aXZlIENhcmU8L2Z1bGwtdGl0bGU+PGFiYnItMT5Qcm9nIFBhbGxpYXQgQ2FyZTwv
YWJici0xPjwvcGVyaW9kaWNhbD48cGFnZXM+MTI2LTEzMjwvcGFnZXM+PHZvbHVtZT4xNTwvdm9s
dW1lPjxudW1iZXI+MzwvbnVtYmVyPjxyZXByaW50LWVkaXRpb24+aW4gZmlsZTwvcmVwcmludC1l
ZGl0aW9uPjxrZXl3b3Jkcz48a2V5d29yZD5jYXJlPC9rZXl3b3JkPjxrZXl3b3JkPmludm9sdmVt
ZW50PC9rZXl3b3JkPjxrZXl3b3JkPlBhbGxpYXRpdmUgQ2FyZTwva2V5d29yZD48a2V5d29yZD5w
cm9mZXNzaW9uYWw8L2tleXdvcmQ+PGtleXdvcmQ+dXNlcjwva2V5d29yZD48a2V5d29yZD51c2Vy
IGludm9sdmVtZW50PC9rZXl3b3JkPjxrZXl3b3JkPnVzZXJzPC9rZXl3b3JkPjwva2V5d29yZHM+
PGRhdGVzPjx5ZWFyPjIwMDc8L3llYXI+PHB1Yi1kYXRlcz48ZGF0ZT4yMDA3PC9kYXRlPjwvcHVi
LWRhdGVzPjwvZGF0ZXM+PGlzYm4+MDk2OS05MjYwPC9pc2JuPjxsYWJlbD44MDNHPC9sYWJlbD48
dXJscz48L3VybHM+PHJlbW90ZS1kYXRhYmFzZS1wcm92aWRlcj5NRDwvcmVtb3RlLWRhdGFiYXNl
LXByb3ZpZGVyPjwvcmVjb3JkPjwvQ2l0ZT48Q2l0ZT48UmVjTnVtPjE2NjQzPC9SZWNOdW0+PHJl
Y29yZD48cmVjLW51bWJlcj4xNjY0MzwvcmVjLW51bWJlcj48Zm9yZWlnbi1rZXlzPjxrZXkgYXBw
PSJFTiIgZGItaWQ9ImVkYTk5ZXNyOWFycDUyZTIwdjJwZnR6NHJwNXM5eDBldmVmNSIgdGltZXN0
YW1wPSIxNTU0MzcxMjk5Ij4xNjY0Mzwva2V5PjxrZXkgYXBwPSJFTldlYiIgZGItaWQ9IiI+MDwv
a2V5PjwvZm9yZWlnbi1rZXlzPjxyZWYtdHlwZSBuYW1lPSJCb29rIj42PC9yZWYtdHlwZT48Y29u
dHJpYnV0b3JzPjxhdXRob3JzPjxhdXRob3I+R290dCwgTS48L2F1dGhvcj48YXV0aG9yPlN0ZXZl
bnMsIFQuPC9hdXRob3I+PGF1dGhvcj5TbWFsbCwgTi48L2F1dGhvcj48YXV0aG9yPkFobWVkemFp
LCBTLjwvYXV0aG9yPjwvYXV0aG9ycz48L2NvbnRyaWJ1dG9ycz48dGl0bGVzPjx0aXRsZT5Vc2Vy
IGludm9sdmVtZW50IGluIGNhbmNlciBjYXJlLiBFeGNsdXNpb24gYW5kIGVtcG93ZXJtZW50Ljwv
dGl0bGU+PC90aXRsZXM+PHJlcHJpbnQtZWRpdGlvbj5pbiBmaWxlPC9yZXByaW50LWVkaXRpb24+
PGRhdGVzPjx5ZWFyPjIwMDA8L3llYXI+PC9kYXRlcz48cHViLWxvY2F0aW9uPkJyaXN0b2w8L3B1
Yi1sb2NhdGlvbj48cHVibGlzaGVyPlRoZSBQb2xpY3kgUHJlc3M8L3B1Ymxpc2hlcj48dXJscz48
cmVsYXRlZC11cmxzPjx1cmw+aHR0cHM6Ly93d3cuYW1hem9uLmNvLnVrL1VzZXItSW52b2x2ZW1l
bnQtQ2FuY2VyLUNhcmUtRW1wb3dlcm1lbnQvZHAvMTg2MTM0MjEwMS9yZWY9c3JfMV80P3M9Ym9v
a3MmYW1wO2llPVVURjgmYW1wO3FpZD0xNTEyNzU0OTI0JmFtcDtzcj0xLTQmYW1wO3JlZmluZW1l
bnRzPXBfMjclM0FNZXJyeW4rR290dDwvdXJsPjwvcmVsYXRlZC11cmxzPjwvdXJscz48cmVtb3Rl
LWRhdGFiYXNlLXByb3ZpZGVyPk1EPC9yZW1vdGUtZGF0YWJhc2UtcHJvdmlkZXI+PC9yZWNvcmQ+
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Sargeant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times members left when their condition worsened or conversely, if their condition improved and sometimes group members died part way through studies. There was therefore a need for sustainability and succession planning, including continuous recruitment, organisation and management of the process </w:t>
      </w:r>
      <w:r w:rsidR="00C445FA">
        <w:rPr>
          <w:rFonts w:ascii="Calibri" w:eastAsia="Times New Roman" w:hAnsi="Calibri" w:cs="Calibri"/>
          <w:sz w:val="24"/>
          <w:szCs w:val="24"/>
          <w:lang w:eastAsia="en-GB"/>
        </w:rPr>
        <w:fldChar w:fldCharType="begin">
          <w:fldData xml:space="preserve">PEVuZE5vdGU+PENpdGU+PFJlY051bT4xNTcyMDwvUmVjTnVtPjxEaXNwbGF5VGV4dD4oQ29sbGlu
cyBldCBhbC4gMjAwNTsgTWNJbGZhdHJpY2sgZXQgYWwuIDIwMTUpPC9EaXNwbGF5VGV4dD48cmVj
b3JkPjxyZWMtbnVtYmVyPjE1NzIwPC9yZWMtbnVtYmVyPjxmb3JlaWduLWtleXM+PGtleSBhcHA9
IkVOIiBkYi1pZD0iZWRhOTllc3I5YXJwNTJlMjB2MnBmdHo0cnA1czl4MGV2ZWY1IiB0aW1lc3Rh
bXA9IjE1NTQzNzEyOTkiPjE1NzIwPC9rZXk+PGtleSBhcHA9IkVOV2ViIiBkYi1pZD0iIj4wPC9r
ZXk+PC9mb3JlaWduLWtleXM+PHJlZi10eXBlIG5hbWU9IlJlcG9ydCI+Mjc8L3JlZi10eXBlPjxj
b250cmlidXRvcnM+PGF1dGhvcnM+PGF1dGhvcj5NY0lsZmF0cmljaywgUy48L2F1dGhvcj48YXV0
aG9yPkhhc3NvbiwgRi48L2F1dGhvcj48YXV0aG9yPkhhbm5hLVRyYWlub3IsIEwuPC9hdXRob3I+
PGF1dGhvcj5Ccm9nYW4sIFAuPC9hdXRob3I+PC9hdXRob3JzPjwvY29udHJpYnV0b3JzPjx0aXRs
ZXM+PHRpdGxlPkV2YWx1YXRpb24gcmVwb3J0IGZvciBBbGwgSXJlbGFuZCBJbnN0aXR1dGUgb2Yg
SG9zcGljZSAmYW1wOyBQYWxsaWF0aXZlIENhcmUgJmFwb3M7Vm9pY2VzIDQgQ2FyZSZhcG9zOyBJ
bml0aWF0aXZlLjwvdGl0bGU+PC90aXRsZXM+PHJlcHJpbnQtZWRpdGlvbj5pbiBmaWxlPC9yZXBy
aW50LWVkaXRpb24+PGRhdGVzPjx5ZWFyPjIwMTU8L3llYXI+PC9kYXRlcz48cHViLWxvY2F0aW9u
PkR1YmxpbiwgSXJlbGFuZDwvcHViLWxvY2F0aW9uPjxwdWJsaXNoZXI+QWxsIElyZWxhbmQgSW5z
dGl0dXRlIG9mIEhvc3BpY2UgJmFtcDsgUGFsbGlhdGl2ZSBDYXJlPC9wdWJsaXNoZXI+PHVybHM+
PHJlbGF0ZWQtdXJscz48dXJsPmh0dHA6Ly9haWlocGMub3JnL3BvbGljeS1wcmFjdGljZS92b2lj
ZXM0Y2FyZS9ldmFsdWF0aW9uLzwvdXJsPjwvcmVsYXRlZC11cmxzPjwvdXJscz48cmVtb3RlLWRh
dGFiYXNlLXByb3ZpZGVyPkFJSUhQQzwvcmVtb3RlLWRhdGFiYXNlLXByb3ZpZGVyPjwvcmVjb3Jk
PjwvQ2l0ZT48Q2l0ZT48UmVjTnVtPjE1NjIwPC9SZWNOdW0+PHJlY29yZD48cmVjLW51bWJlcj4x
NTYyMDwvcmVjLW51bWJlcj48Zm9yZWlnbi1rZXlzPjxrZXkgYXBwPSJFTiIgZGItaWQ9ImVkYTk5
ZXNyOWFycDUyZTIwdjJwZnR6NHJwNXM5eDBldmVmNSIgdGltZXN0YW1wPSIxNTU0MzcxMjk5Ij4x
NTYyMDwva2V5PjxrZXkgYXBwPSJFTldlYiIgZGItaWQ9IiI+MDwva2V5PjwvZm9yZWlnbi1rZXlz
PjxyZWYtdHlwZSBuYW1lPSJKb3VybmFsIEFydGljbGUiPjE3PC9yZWYtdHlwZT48Y29udHJpYnV0
b3JzPjxhdXRob3JzPjxhdXRob3I+Q29sbGlucywgS2FyZW48L2F1dGhvcj48YXV0aG9yPlN0ZXZl
bnMsIFRvbnk8L2F1dGhvcj48YXV0aG9yPkFobWVkemFpLCBTYW0gSDwvYXV0aG9yPjwvYXV0aG9y
cz48L2NvbnRyaWJ1dG9ycz48dGl0bGVzPjx0aXRsZT5DYW4gY29uc3VtZXIgcmVzZWFyY2ggcGFu
ZWxzIGJlY29tZSBhbiBpbnRlZ3JhbCBwYXJ0IG9mIHRoZSBjYW5jZXIgcmVzZWFyY2ggY29tbXVu
aXR5PzwvdGl0bGU+PHNlY29uZGFyeS10aXRsZT5DbGluaWNhbCBlZmZlY3RpdmVuZXNzIGluIG51
cnNpbmc8L3NlY29uZGFyeS10aXRsZT48L3RpdGxlcz48cGVyaW9kaWNhbD48ZnVsbC10aXRsZT5D
bGluaWNhbCBlZmZlY3RpdmVuZXNzIGluIG51cnNpbmc8L2Z1bGwtdGl0bGU+PGFiYnItMT5DbGlu
IEVmZiBOdXJzPC9hYmJyLTE+PC9wZXJpb2RpY2FsPjxwYWdlcz4xMTItMTE4PC9wYWdlcz48dm9s
dW1lPjk8L3ZvbHVtZT48bnVtYmVyPjM8L251bWJlcj48cmVwcmludC1lZGl0aW9uPmluIGZpbGU8
L3JlcHJpbnQtZWRpdGlvbj48ZGF0ZXM+PHllYXI+MjAwNTwveWVhcj48L2RhdGVzPjxpc2JuPjEz
NjEtOTAwNDwvaXNibj48dXJscz48cmVsYXRlZC11cmxzPjx1cmw+aHR0cDovL3d3dy5zY2llbmNl
ZGlyZWN0LmNvbS9zY2llbmNlL2FydGljbGUvcGlpL1MxMzYxOTAwNDA2MDAwMzE4PC91cmw+PC9y
ZWxhdGVkLXVybHM+PC91cmxzPjxyZW1vdGUtZGF0YWJhc2UtcHJvdmlkZXI+SU5WPC9yZW1vdGUt
ZGF0YWJhc2UtcHJvdmlkZXI+PC9yZWNvcmQ+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yMDwvUmVjTnVtPjxEaXNwbGF5VGV4dD4oQ29sbGlu
cyBldCBhbC4gMjAwNTsgTWNJbGZhdHJpY2sgZXQgYWwuIDIwMTUpPC9EaXNwbGF5VGV4dD48cmVj
b3JkPjxyZWMtbnVtYmVyPjE1NzIwPC9yZWMtbnVtYmVyPjxmb3JlaWduLWtleXM+PGtleSBhcHA9
IkVOIiBkYi1pZD0iZWRhOTllc3I5YXJwNTJlMjB2MnBmdHo0cnA1czl4MGV2ZWY1IiB0aW1lc3Rh
bXA9IjE1NTQzNzEyOTkiPjE1NzIwPC9rZXk+PGtleSBhcHA9IkVOV2ViIiBkYi1pZD0iIj4wPC9r
ZXk+PC9mb3JlaWduLWtleXM+PHJlZi10eXBlIG5hbWU9IlJlcG9ydCI+Mjc8L3JlZi10eXBlPjxj
b250cmlidXRvcnM+PGF1dGhvcnM+PGF1dGhvcj5NY0lsZmF0cmljaywgUy48L2F1dGhvcj48YXV0
aG9yPkhhc3NvbiwgRi48L2F1dGhvcj48YXV0aG9yPkhhbm5hLVRyYWlub3IsIEwuPC9hdXRob3I+
PGF1dGhvcj5Ccm9nYW4sIFAuPC9hdXRob3I+PC9hdXRob3JzPjwvY29udHJpYnV0b3JzPjx0aXRs
ZXM+PHRpdGxlPkV2YWx1YXRpb24gcmVwb3J0IGZvciBBbGwgSXJlbGFuZCBJbnN0aXR1dGUgb2Yg
SG9zcGljZSAmYW1wOyBQYWxsaWF0aXZlIENhcmUgJmFwb3M7Vm9pY2VzIDQgQ2FyZSZhcG9zOyBJ
bml0aWF0aXZlLjwvdGl0bGU+PC90aXRsZXM+PHJlcHJpbnQtZWRpdGlvbj5pbiBmaWxlPC9yZXBy
aW50LWVkaXRpb24+PGRhdGVzPjx5ZWFyPjIwMTU8L3llYXI+PC9kYXRlcz48cHViLWxvY2F0aW9u
PkR1YmxpbiwgSXJlbGFuZDwvcHViLWxvY2F0aW9uPjxwdWJsaXNoZXI+QWxsIElyZWxhbmQgSW5z
dGl0dXRlIG9mIEhvc3BpY2UgJmFtcDsgUGFsbGlhdGl2ZSBDYXJlPC9wdWJsaXNoZXI+PHVybHM+
PHJlbGF0ZWQtdXJscz48dXJsPmh0dHA6Ly9haWlocGMub3JnL3BvbGljeS1wcmFjdGljZS92b2lj
ZXM0Y2FyZS9ldmFsdWF0aW9uLzwvdXJsPjwvcmVsYXRlZC11cmxzPjwvdXJscz48cmVtb3RlLWRh
dGFiYXNlLXByb3ZpZGVyPkFJSUhQQzwvcmVtb3RlLWRhdGFiYXNlLXByb3ZpZGVyPjwvcmVjb3Jk
PjwvQ2l0ZT48Q2l0ZT48UmVjTnVtPjE1NjIwPC9SZWNOdW0+PHJlY29yZD48cmVjLW51bWJlcj4x
NTYyMDwvcmVjLW51bWJlcj48Zm9yZWlnbi1rZXlzPjxrZXkgYXBwPSJFTiIgZGItaWQ9ImVkYTk5
ZXNyOWFycDUyZTIwdjJwZnR6NHJwNXM5eDBldmVmNSIgdGltZXN0YW1wPSIxNTU0MzcxMjk5Ij4x
NTYyMDwva2V5PjxrZXkgYXBwPSJFTldlYiIgZGItaWQ9IiI+MDwva2V5PjwvZm9yZWlnbi1rZXlz
PjxyZWYtdHlwZSBuYW1lPSJKb3VybmFsIEFydGljbGUiPjE3PC9yZWYtdHlwZT48Y29udHJpYnV0
b3JzPjxhdXRob3JzPjxhdXRob3I+Q29sbGlucywgS2FyZW48L2F1dGhvcj48YXV0aG9yPlN0ZXZl
bnMsIFRvbnk8L2F1dGhvcj48YXV0aG9yPkFobWVkemFpLCBTYW0gSDwvYXV0aG9yPjwvYXV0aG9y
cz48L2NvbnRyaWJ1dG9ycz48dGl0bGVzPjx0aXRsZT5DYW4gY29uc3VtZXIgcmVzZWFyY2ggcGFu
ZWxzIGJlY29tZSBhbiBpbnRlZ3JhbCBwYXJ0IG9mIHRoZSBjYW5jZXIgcmVzZWFyY2ggY29tbXVu
aXR5PzwvdGl0bGU+PHNlY29uZGFyeS10aXRsZT5DbGluaWNhbCBlZmZlY3RpdmVuZXNzIGluIG51
cnNpbmc8L3NlY29uZGFyeS10aXRsZT48L3RpdGxlcz48cGVyaW9kaWNhbD48ZnVsbC10aXRsZT5D
bGluaWNhbCBlZmZlY3RpdmVuZXNzIGluIG51cnNpbmc8L2Z1bGwtdGl0bGU+PGFiYnItMT5DbGlu
IEVmZiBOdXJzPC9hYmJyLTE+PC9wZXJpb2RpY2FsPjxwYWdlcz4xMTItMTE4PC9wYWdlcz48dm9s
dW1lPjk8L3ZvbHVtZT48bnVtYmVyPjM8L251bWJlcj48cmVwcmludC1lZGl0aW9uPmluIGZpbGU8
L3JlcHJpbnQtZWRpdGlvbj48ZGF0ZXM+PHllYXI+MjAwNTwveWVhcj48L2RhdGVzPjxpc2JuPjEz
NjEtOTAwNDwvaXNibj48dXJscz48cmVsYXRlZC11cmxzPjx1cmw+aHR0cDovL3d3dy5zY2llbmNl
ZGlyZWN0LmNvbS9zY2llbmNlL2FydGljbGUvcGlpL1MxMzYxOTAwNDA2MDAwMzE4PC91cmw+PC9y
ZWxhdGVkLXVybHM+PC91cmxzPjxyZW1vdGUtZGF0YWJhc2UtcHJvdmlkZXI+SU5WPC9yZW1vdGUt
ZGF0YWJhc2UtcHJvdmlkZXI+PC9yZWNvcmQ+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ins et al. 2005;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ften the grapevine was used for recruitmen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15&lt;/RecNum&gt;&lt;DisplayText&gt;(Beresford 2007; Cotterell 2007)&lt;/DisplayText&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Cite&gt;&lt;RecNum&gt;16603&lt;/RecNum&gt;&lt;record&gt;&lt;rec-number&gt;16603&lt;/rec-number&gt;&lt;foreign-keys&gt;&lt;key app="EN" db-id="eda99esr9arp52e20v2pftz4rp5s9x0evef5" timestamp="1554371299"&gt;16603&lt;/key&gt;&lt;key app="ENWeb" db-id=""&gt;0&lt;/key&gt;&lt;/foreign-keys&gt;&lt;ref-type name="Conference Paper"&gt;47&lt;/ref-type&gt;&lt;contributors&gt;&lt;authors&gt;&lt;author&gt;Cotterell, P.&lt;/author&gt;&lt;/authors&gt;&lt;/contributors&gt;&lt;titles&gt;&lt;title&gt;Service user involvement - An overview&lt;/title&gt;&lt;secondary-title&gt;Help the Hospices. User involvement - &amp;apos;nothing about us without us&amp;apos;&lt;/secondary-title&gt;&lt;/titles&gt;&lt;reprint-edition&gt;in file&lt;/reprint-edition&gt;&lt;dates&gt;&lt;year&gt;2007&lt;/year&gt;&lt;pub-dates&gt;&lt;date&gt;25 April 2007&lt;/date&gt;&lt;/pub-dates&gt;&lt;/dates&gt;&lt;pub-location&gt;UK&lt;/pub-location&gt;&lt;urls&gt;&lt;/urls&gt;&lt;remote-database-provider&gt;E-clinician&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7; Cotterel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2B047A6C" w14:textId="77777777" w:rsidR="005E2CF5" w:rsidRPr="005E2CF5" w:rsidRDefault="005E2CF5" w:rsidP="005E2CF5">
      <w:pPr>
        <w:spacing w:after="0" w:line="240" w:lineRule="auto"/>
        <w:rPr>
          <w:rFonts w:ascii="Calibri" w:eastAsia="Times New Roman" w:hAnsi="Calibri" w:cs="Calibri"/>
          <w:sz w:val="24"/>
          <w:szCs w:val="24"/>
          <w:lang w:eastAsia="en-GB"/>
        </w:rPr>
      </w:pPr>
    </w:p>
    <w:p w14:paraId="65D94FFB" w14:textId="72EA26BA"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ensions were reported when individuals dominated discussions – a balance was needed where everyone can have a voice. Often conflicts within groups were self-managed, but it was important to give time to these process issues </w:t>
      </w:r>
      <w:r w:rsidR="00C445FA">
        <w:rPr>
          <w:rFonts w:ascii="Calibri" w:eastAsia="Times New Roman" w:hAnsi="Calibri" w:cs="Calibri"/>
          <w:sz w:val="24"/>
          <w:szCs w:val="24"/>
          <w:lang w:eastAsia="en-GB"/>
        </w:rPr>
        <w:fldChar w:fldCharType="begin">
          <w:fldData xml:space="preserve">PEVuZE5vdGU+PENpdGU+PFJlY051bT4xNjU1ODwvUmVjTnVtPjxEaXNwbGF5VGV4dD4oR290dCBl
dCBhbC4gMjAwMDsgQ290dGVyZWxsIGFuZCBQYWluZSAyMDEyKTwvRGlzcGxheVRleHQ+PHJlY29y
ZD48cmVjLW51bWJlcj4xNjU1ODwvcmVjLW51bWJlcj48Zm9yZWlnbi1rZXlzPjxrZXkgYXBwPSJF
TiIgZGItaWQ9ImVkYTk5ZXNyOWFycDUyZTIwdjJwZnR6NHJwNXM5eDBldmVmNSIgdGltZXN0YW1w
PSIxNTU0MzcxMjk5Ij4xNjU1ODwva2V5PjxrZXkgYXBwPSJFTldlYiIgZGItaWQ9IiI+MDwva2V5
PjwvZm9yZWlnbi1rZXlzPjxyZWYtdHlwZSBuYW1lPSJCb29rIFNlY3Rpb24iPjU8L3JlZi10eXBl
Pjxjb250cmlidXRvcnM+PGF1dGhvcnM+PGF1dGhvcj5Db3R0ZXJlbGwsIFBoaWw8L2F1dGhvcj48
YXV0aG9yPlBhaW5lLCBNYW5keTwvYXV0aG9yPjwvYXV0aG9ycz48L2NvbnRyaWJ1dG9ycz48dGl0
bGVzPjx0aXRsZT5JbnZvbHZpbmcgYSBNYXJnaW5hbGl6ZWQgZ3JvdXAgaW4gUmVzZWFyY2ggYW5k
IGFuYWx5c2lz4oCTUGVvcGxlIHdpdGggbGlmZSBsaW1pdGluZyBDb25kaXRpb25zPC90aXRsZT48
c2Vjb25kYXJ5LXRpdGxlPlNvY2lhbCBDYXJlLCBTZXJ2aWNlIFVzZXJzIGFuZCBVc2VyIEludm9s
dmVtZW50PC9zZWNvbmRhcnktdGl0bGU+PHRlcnRpYXJ5LXRpdGxlPlJlc2VhcmNoIEhpZ2hsaWdo
dHMgaW4gU29jaWFsIFdvcmsgU2VyaWVzPC90ZXJ0aWFyeS10aXRsZT48L3RpdGxlcz48cGVyaW9k
aWNhbD48ZnVsbC10aXRsZT5Tb2NpYWwgQ2FyZSwgU2VydmljZSBVc2VycyBhbmQgVXNlciBJbnZv
bHZlbWVudDwvZnVsbC10aXRsZT48L3BlcmlvZGljYWw+PHBhZ2VzPjE2MS0xNzI8L3BhZ2VzPjxu
dW1iZXI+NTU8L251bWJlcj48c2VjdGlvbj45PC9zZWN0aW9uPjxyZXByaW50LWVkaXRpb24+aW4g
ZmlsZTwvcmVwcmludC1lZGl0aW9uPjxkYXRlcz48eWVhcj4yMDEyPC95ZWFyPjwvZGF0ZXM+PHB1
Yi1sb2NhdGlvbj5Mb25kb248L3B1Yi1sb2NhdGlvbj48cHVibGlzaGVyPkplc3NpY2EgS2luZ3Ns
ZXkgUHVibGlzaGVyczwvcHVibGlzaGVyPjxpc2JuPjE4NDkwNTA3NTk8L2lzYm4+PHVybHM+PC91
cmxzPjxyZW1vdGUtZGF0YWJhc2UtcHJvdmlkZXI+QXV0aG9yPC9yZW1vdGUtZGF0YWJhc2UtcHJv
dmlkZXI+PC9yZWNvcmQ+PC9DaXRlPjxDaXRlPjxSZWNOdW0+MTY2NDM8L1JlY051bT48cmVjb3Jk
PjxyZWMtbnVtYmVyPjE2NjQzPC9yZWMtbnVtYmVyPjxmb3JlaWduLWtleXM+PGtleSBhcHA9IkVO
IiBkYi1pZD0iZWRhOTllc3I5YXJwNTJlMjB2MnBmdHo0cnA1czl4MGV2ZWY1IiB0aW1lc3RhbXA9
IjE1NTQzNzEyOTkiPjE2NjQzPC9rZXk+PGtleSBhcHA9IkVOV2ViIiBkYi1pZD0iIj4wPC9rZXk+
PC9mb3JlaWduLWtleXM+PHJlZi10eXBlIG5hbWU9IkJvb2siPjY8L3JlZi10eXBlPjxjb250cmli
dXRvcnM+PGF1dGhvcnM+PGF1dGhvcj5Hb3R0LCBNLjwvYXV0aG9yPjxhdXRob3I+U3RldmVucywg
VC48L2F1dGhvcj48YXV0aG9yPlNtYWxsLCBOLjwvYXV0aG9yPjxhdXRob3I+QWhtZWR6YWksIFMu
PC9hdXRob3I+PC9hdXRob3JzPjwvY29udHJpYnV0b3JzPjx0aXRsZXM+PHRpdGxlPlVzZXIgaW52
b2x2ZW1lbnQgaW4gY2FuY2VyIGNhcmUuIEV4Y2x1c2lvbiBhbmQgZW1wb3dlcm1lbnQuPC90aXRs
ZT48L3RpdGxlcz48cmVwcmludC1lZGl0aW9uPmluIGZpbGU8L3JlcHJpbnQtZWRpdGlvbj48ZGF0
ZXM+PHllYXI+MjAwMDwveWVhcj48L2RhdGVzPjxwdWItbG9jYXRpb24+QnJpc3RvbDwvcHViLWxv
Y2F0aW9uPjxwdWJsaXNoZXI+VGhlIFBvbGljeSBQcmVzczwvcHVibGlzaGVyPjx1cmxzPjxyZWxh
dGVkLXVybHM+PHVybD5odHRwczovL3d3dy5hbWF6b24uY28udWsvVXNlci1JbnZvbHZlbWVudC1D
YW5jZXItQ2FyZS1FbXBvd2VybWVudC9kcC8xODYxMzQyMTAxL3JlZj1zcl8xXzQ/cz1ib29rcyZh
bXA7aWU9VVRGOCZhbXA7cWlkPTE1MTI3NTQ5MjQmYW1wO3NyPTEtNCZhbXA7cmVmaW5lbWVudHM9
cF8yNyUzQU1lcnJ5bitHb3R0PC91cmw+PC9yZWxhdGVkLXVybHM+PC91cmxzPjxyZW1vdGUtZGF0
YWJhc2UtcHJvdmlkZXI+TUQ8L3JlbW90ZS1kYXRhYmFzZS1wcm92aWRlcj48L3JlY29yZD48L0Np
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1ODwvUmVjTnVtPjxEaXNwbGF5VGV4dD4oR290dCBl
dCBhbC4gMjAwMDsgQ290dGVyZWxsIGFuZCBQYWluZSAyMDEyKTwvRGlzcGxheVRleHQ+PHJlY29y
ZD48cmVjLW51bWJlcj4xNjU1ODwvcmVjLW51bWJlcj48Zm9yZWlnbi1rZXlzPjxrZXkgYXBwPSJF
TiIgZGItaWQ9ImVkYTk5ZXNyOWFycDUyZTIwdjJwZnR6NHJwNXM5eDBldmVmNSIgdGltZXN0YW1w
PSIxNTU0MzcxMjk5Ij4xNjU1ODwva2V5PjxrZXkgYXBwPSJFTldlYiIgZGItaWQ9IiI+MDwva2V5
PjwvZm9yZWlnbi1rZXlzPjxyZWYtdHlwZSBuYW1lPSJCb29rIFNlY3Rpb24iPjU8L3JlZi10eXBl
Pjxjb250cmlidXRvcnM+PGF1dGhvcnM+PGF1dGhvcj5Db3R0ZXJlbGwsIFBoaWw8L2F1dGhvcj48
YXV0aG9yPlBhaW5lLCBNYW5keTwvYXV0aG9yPjwvYXV0aG9ycz48L2NvbnRyaWJ1dG9ycz48dGl0
bGVzPjx0aXRsZT5JbnZvbHZpbmcgYSBNYXJnaW5hbGl6ZWQgZ3JvdXAgaW4gUmVzZWFyY2ggYW5k
IGFuYWx5c2lz4oCTUGVvcGxlIHdpdGggbGlmZSBsaW1pdGluZyBDb25kaXRpb25zPC90aXRsZT48
c2Vjb25kYXJ5LXRpdGxlPlNvY2lhbCBDYXJlLCBTZXJ2aWNlIFVzZXJzIGFuZCBVc2VyIEludm9s
dmVtZW50PC9zZWNvbmRhcnktdGl0bGU+PHRlcnRpYXJ5LXRpdGxlPlJlc2VhcmNoIEhpZ2hsaWdo
dHMgaW4gU29jaWFsIFdvcmsgU2VyaWVzPC90ZXJ0aWFyeS10aXRsZT48L3RpdGxlcz48cGVyaW9k
aWNhbD48ZnVsbC10aXRsZT5Tb2NpYWwgQ2FyZSwgU2VydmljZSBVc2VycyBhbmQgVXNlciBJbnZv
bHZlbWVudDwvZnVsbC10aXRsZT48L3BlcmlvZGljYWw+PHBhZ2VzPjE2MS0xNzI8L3BhZ2VzPjxu
dW1iZXI+NTU8L251bWJlcj48c2VjdGlvbj45PC9zZWN0aW9uPjxyZXByaW50LWVkaXRpb24+aW4g
ZmlsZTwvcmVwcmludC1lZGl0aW9uPjxkYXRlcz48eWVhcj4yMDEyPC95ZWFyPjwvZGF0ZXM+PHB1
Yi1sb2NhdGlvbj5Mb25kb248L3B1Yi1sb2NhdGlvbj48cHVibGlzaGVyPkplc3NpY2EgS2luZ3Ns
ZXkgUHVibGlzaGVyczwvcHVibGlzaGVyPjxpc2JuPjE4NDkwNTA3NTk8L2lzYm4+PHVybHM+PC91
cmxzPjxyZW1vdGUtZGF0YWJhc2UtcHJvdmlkZXI+QXV0aG9yPC9yZW1vdGUtZGF0YWJhc2UtcHJv
dmlkZXI+PC9yZWNvcmQ+PC9DaXRlPjxDaXRlPjxSZWNOdW0+MTY2NDM8L1JlY051bT48cmVjb3Jk
PjxyZWMtbnVtYmVyPjE2NjQzPC9yZWMtbnVtYmVyPjxmb3JlaWduLWtleXM+PGtleSBhcHA9IkVO
IiBkYi1pZD0iZWRhOTllc3I5YXJwNTJlMjB2MnBmdHo0cnA1czl4MGV2ZWY1IiB0aW1lc3RhbXA9
IjE1NTQzNzEyOTkiPjE2NjQzPC9rZXk+PGtleSBhcHA9IkVOV2ViIiBkYi1pZD0iIj4wPC9rZXk+
PC9mb3JlaWduLWtleXM+PHJlZi10eXBlIG5hbWU9IkJvb2siPjY8L3JlZi10eXBlPjxjb250cmli
dXRvcnM+PGF1dGhvcnM+PGF1dGhvcj5Hb3R0LCBNLjwvYXV0aG9yPjxhdXRob3I+U3RldmVucywg
VC48L2F1dGhvcj48YXV0aG9yPlNtYWxsLCBOLjwvYXV0aG9yPjxhdXRob3I+QWhtZWR6YWksIFMu
PC9hdXRob3I+PC9hdXRob3JzPjwvY29udHJpYnV0b3JzPjx0aXRsZXM+PHRpdGxlPlVzZXIgaW52
b2x2ZW1lbnQgaW4gY2FuY2VyIGNhcmUuIEV4Y2x1c2lvbiBhbmQgZW1wb3dlcm1lbnQuPC90aXRs
ZT48L3RpdGxlcz48cmVwcmludC1lZGl0aW9uPmluIGZpbGU8L3JlcHJpbnQtZWRpdGlvbj48ZGF0
ZXM+PHllYXI+MjAwMDwveWVhcj48L2RhdGVzPjxwdWItbG9jYXRpb24+QnJpc3RvbDwvcHViLWxv
Y2F0aW9uPjxwdWJsaXNoZXI+VGhlIFBvbGljeSBQcmVzczwvcHVibGlzaGVyPjx1cmxzPjxyZWxh
dGVkLXVybHM+PHVybD5odHRwczovL3d3dy5hbWF6b24uY28udWsvVXNlci1JbnZvbHZlbWVudC1D
YW5jZXItQ2FyZS1FbXBvd2VybWVudC9kcC8xODYxMzQyMTAxL3JlZj1zcl8xXzQ/cz1ib29rcyZh
bXA7aWU9VVRGOCZhbXA7cWlkPTE1MTI3NTQ5MjQmYW1wO3NyPTEtNCZhbXA7cmVmaW5lbWVudHM9
cF8yNyUzQU1lcnJ5bitHb3R0PC91cmw+PC9yZWxhdGVkLXVybHM+PC91cmxzPjxyZW1vdGUtZGF0
YWJhc2UtcHJvdmlkZXI+TUQ8L3JlbW90ZS1kYXRhYmFzZS1wcm92aWRlcj48L3JlY29yZD48L0Np
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Cotterell and Paine 2012)</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dditionally, chairing and facilitation skills were mentioned, for example how to structure group discussions, redirect and close discussions, how to enable all group members to contribute and to support discussions in ways that promoted ownership of the process </w:t>
      </w:r>
      <w:r w:rsidR="00C445FA">
        <w:rPr>
          <w:rFonts w:ascii="Calibri" w:eastAsia="Times New Roman" w:hAnsi="Calibri" w:cs="Calibri"/>
          <w:sz w:val="24"/>
          <w:szCs w:val="24"/>
          <w:lang w:eastAsia="en-GB"/>
        </w:rPr>
        <w:fldChar w:fldCharType="begin">
          <w:fldData xml:space="preserve">PEVuZE5vdGU+PENpdGU+PFJlY051bT4xNTI0ODwvUmVjTnVtPjxEaXNwbGF5VGV4dD4oQ29sbGlu
cyBldCBhbC4gMjAwNTsgU2l0emlhIGV0IGFsLiAyMDA2OyBTdGFsZXkgMjAxMSk8L0Rpc3BsYXlU
ZXh0PjxyZWNvcmQ+PHJlYy1udW1iZXI+MTUyNDg8L3JlYy1udW1iZXI+PGZvcmVpZ24ta2V5cz48
a2V5IGFwcD0iRU4iIGRiLWlkPSJlZGE5OWVzcjlhcnA1MmUyMHYycGZ0ejRycDVzOXgwZXZlZjUi
IHRpbWVzdGFtcD0iMTU1NDM3MTI5OSI+MTUyNDg8L2tleT48a2V5IGFwcD0iRU5XZWIiIGRiLWlk
PSIiPjA8L2tleT48L2ZvcmVpZ24ta2V5cz48cmVmLXR5cGUgbmFtZT0iUmVwb3J0Ij4yNzwvcmVm
LXR5cGU+PGNvbnRyaWJ1dG9ycz48YXV0aG9ycz48YXV0aG9yPlN0YWxleSxLLjwvYXV0aG9yPjwv
YXV0aG9ycz48dGVydGlhcnktYXV0aG9ycz48YXV0aG9yPk5DUkk8L2F1dGhvcj48L3RlcnRpYXJ5
LWF1dGhvcnM+PC9jb250cmlidXRvcnM+PHRpdGxlcz48dGl0bGU+Q29sbGFib3JhdGUgYW5kIFN1
Y2NlZWQ6IEFuIGV2YWx1YXRpb24gb2YgdGhlIENPTVBBU1MgTWFzdGVyY2xhc3MgaW4gY29uc3Vt
ZXIgaW52b2x2ZW1lbnQgaW4gcmVzZWFyY2g8L3RpdGxlPjwvdGl0bGVzPjxyZXByaW50LWVkaXRp
b24+aW4gZmlsZTwvcmVwcmludC1lZGl0aW9uPjxkYXRlcz48eWVhcj4yMDExPC95ZWFyPjwvZGF0
ZXM+PHB1Yi1sb2NhdGlvbj5Mb25kb248L3B1Yi1sb2NhdGlvbj48cHVibGlzaGVyPk5hdGlvbmFs
IENhbmNlciBSZXNlYXJjaCBJbnN0aXR1dGUsPC9wdWJsaXNoZXI+PHVybHM+PHJlbGF0ZWQtdXJs
cz48dXJsPmh0dHA6Ly93d3cuaW52by5vcmcudWsvcmVzb3VyY2UtY2VudHJlL2xpYnJhcnktcmVz
b3VyY2UvP2lkPTUzOCZhbXA7c2VjdGlvbj1pbnZvbHZlPC91cmw+PC9yZWxhdGVkLXVybHM+PC91
cmxzPjxyZW1vdGUtZGF0YWJhc2UtcHJvdmlkZXI+SU5WPC9yZW1vdGUtZGF0YWJhc2UtcHJvdmlk
ZXI+PC9yZWNvcmQ+PC9DaXRlPjxDaXRlPjxSZWNOdW0+MjQwPC9SZWNOdW0+PHJlY29yZD48cmVj
LW51bWJlcj4yNDA8L3JlYy1udW1iZXI+PGZvcmVpZ24ta2V5cz48a2V5IGFwcD0iRU4iIGRiLWlk
PSJlZGE5OWVzcjlhcnA1MmUyMHYycGZ0ejRycDVzOXgwZXZlZjUiIHRpbWVzdGFtcD0iMTU1NDM3
MTI5OSI+MjQwPC9rZXk+PGtleSBhcHA9IkVOV2ViIiBkYi1pZD0iIj4wPC9rZXk+PC9mb3JlaWdu
LWtleXM+PHJlZi10eXBlIG5hbWU9IkpvdXJuYWwgQXJ0aWNsZSI+MTc8L3JlZi10eXBlPjxjb250
cmlidXRvcnM+PGF1dGhvcnM+PGF1dGhvcj5TaXR6aWEsIEouPC9hdXRob3I+PGF1dGhvcj5Db3R0
ZXJlbGwsIFAuPC9hdXRob3I+PGF1dGhvcj5SaWNoYXJkc29uLCBBLjwvYXV0aG9yPjwvYXV0aG9y
cz48L2NvbnRyaWJ1dG9ycz48dGl0bGVzPjx0aXRsZT5JbnRlcnByb2Zlc3Npb25hbCBjb2xsYWJv
cmF0aW9uIHdpdGggc2VydmljZSB1c2VycyBpbiB0aGUgZGV2ZWxvcG1lbnQgb2YgY2FuY2VyIHNl
cnZpY2VzOiBUaGUgQ2FuY2VyIFBhcnRuZXJzaGlwIFByb2plY3Q8L3RpdGxlPjxzZWNvbmRhcnkt
dGl0bGU+Sm91cm5hbCBvZiBJbnRlcnByb2Zlc3Npb25hbCBDYXJlPC9zZWNvbmRhcnktdGl0bGU+
PC90aXRsZXM+PHBlcmlvZGljYWw+PGZ1bGwtdGl0bGU+Sm91cm5hbCBvZiBJbnRlcnByb2Zlc3Np
b25hbCBDYXJlPC9mdWxsLXRpdGxlPjxhYmJyLTE+SiBJbnRlcnByb2YgQ2FyZTwvYWJici0xPjwv
cGVyaW9kaWNhbD48cGFnZXM+NjAtNzQ8L3BhZ2VzPjx2b2x1bWU+MjA8L3ZvbHVtZT48bnVtYmVy
PjE8L251bWJlcj48cmVwcmludC1lZGl0aW9uPmluIGZpbGU8L3JlcHJpbnQtZWRpdGlvbj48a2V5
d29yZHM+PGtleXdvcmQ+QXR0ZW50aW9uPC9rZXl3b3JkPjxrZXl3b3JkPmNhbmNlcjwva2V5d29y
ZD48a2V5d29yZD5jYXJlPC9rZXl3b3JkPjxrZXl3b3JkPkNvbW11bmljYXRpb248L2tleXdvcmQ+
PGtleXdvcmQ+Y29uc3VtZXI8L2tleXdvcmQ+PGtleXdvcmQ+RGlzY2xvc3VyZTwva2V5d29yZD48
a2V5d29yZD5FbmdsYW5kPC9rZXl3b3JkPjxrZXl3b3JkPmV2YWx1YXRpb248L2tleXdvcmQ+PGtl
eXdvcmQ+SGVhbHRoPC9rZXl3b3JkPjxrZXl3b3JkPmluZm9ybWF0aW9uPC9rZXl3b3JkPjxrZXl3
b3JkPmludm9sdmVtZW50PC9rZXl3b3JkPjxrZXl3b3JkPkxvYmJ5aW5nPC9rZXl3b3JkPjxrZXl3
b3JkPk1vZGVsPC9rZXl3b3JkPjxrZXl3b3JkPk1vdGl2YXRpb248L2tleXdvcmQ+PGtleXdvcmQ+
UGF0aWVudDwva2V5d29yZD48a2V5d29yZD5QYXRpZW50czwva2V5d29yZD48a2V5d29yZD5wb2xp
Y3k8L2tleXdvcmQ+PGtleXdvcmQ+cHJvZmVzc2lvbmFsPC9rZXl3b3JkPjxrZXl3b3JkPlByb2pl
Y3Q8L2tleXdvcmQ+PGtleXdvcmQ+U2VydmljZXM8L2tleXdvcmQ+PGtleXdvcmQ+dHJlYXRtZW50
PC9rZXl3b3JkPjxrZXl3b3JkPnVzZXI8L2tleXdvcmQ+PGtleXdvcmQ+dXNlcnM8L2tleXdvcmQ+
PC9rZXl3b3Jkcz48ZGF0ZXM+PHllYXI+MjAwNjwveWVhcj48cHViLWRhdGVzPjxkYXRlPjEvMjAw
NjwvZGF0ZT48L3B1Yi1kYXRlcz48L2RhdGVzPjxsYWJlbD4zMzlHPC9sYWJlbD48dXJscz48cmVs
YXRlZC11cmxzPjx1cmw+aHR0cDovL3RheWxvcmFuZGZyYW5jaXMubWV0YXByZXNzLmNvbS8oMGtv
azU0bXA0MngwZ3hlMnRrZnltZzQ1KS9hcHAvaG9tZS9jb250cmlidXRpb24uYXNwP3JlZmVycmVy
PXBhcmVudCZhbXA7YmFja3RvPWlzc3VlLDcsMTQ8L3VybD48dXJsPmpvdXJuYWwsNCwzMTwvdXJs
Pjx1cmw+bGlua2luZ3B1YmxpY2F0aW9ucmVzdWx0cywxOjEwNDYyNSwxPC91cmw+PC9yZWxhdGVk
LXVybHM+PC91cmxzPjxyZW1vdGUtZGF0YWJhc2UtcHJvdmlkZXI+UmVmY2hlY2s8L3JlbW90ZS1k
YXRhYmFzZS1wcm92aWRlcj48L3JlY29yZD48L0NpdGU+PENpdGU+PFJlY051bT4xNTYyMDwvUmVj
TnVtPjxyZWNvcmQ+PHJlYy1udW1iZXI+MTU2MjA8L3JlYy1udW1iZXI+PGZvcmVpZ24ta2V5cz48
a2V5IGFwcD0iRU4iIGRiLWlkPSJlZGE5OWVzcjlhcnA1MmUyMHYycGZ0ejRycDVzOXgwZXZlZjUi
IHRpbWVzdGFtcD0iMTU1NDM3MTI5OSI+MTU2MjA8L2tleT48a2V5IGFwcD0iRU5XZWIiIGRiLWlk
PSIiPjA8L2tleT48L2ZvcmVpZ24ta2V5cz48cmVmLXR5cGUgbmFtZT0iSm91cm5hbCBBcnRpY2xl
Ij4xNzwvcmVmLXR5cGU+PGNvbnRyaWJ1dG9ycz48YXV0aG9ycz48YXV0aG9yPkNvbGxpbnMsIEth
cmVuPC9hdXRob3I+PGF1dGhvcj5TdGV2ZW5zLCBUb255PC9hdXRob3I+PGF1dGhvcj5BaG1lZHph
aSwgU2FtIEg8L2F1dGhvcj48L2F1dGhvcnM+PC9jb250cmlidXRvcnM+PHRpdGxlcz48dGl0bGU+
Q2FuIGNvbnN1bWVyIHJlc2VhcmNoIHBhbmVscyBiZWNvbWUgYW4gaW50ZWdyYWwgcGFydCBvZiB0
aGUgY2FuY2VyIHJlc2VhcmNoIGNvbW11bml0eT88L3RpdGxlPjxzZWNvbmRhcnktdGl0bGU+Q2xp
bmljYWwgZWZmZWN0aXZlbmVzcyBpbiBudXJzaW5nPC9zZWNvbmRhcnktdGl0bGU+PC90aXRsZXM+
PHBlcmlvZGljYWw+PGZ1bGwtdGl0bGU+Q2xpbmljYWwgZWZmZWN0aXZlbmVzcyBpbiBudXJzaW5n
PC9mdWxsLXRpdGxlPjxhYmJyLTE+Q2xpbiBFZmYgTnVyczwvYWJici0xPjwvcGVyaW9kaWNhbD48
cGFnZXM+MTEyLTExODwvcGFnZXM+PHZvbHVtZT45PC92b2x1bWU+PG51bWJlcj4zPC9udW1iZXI+
PHJlcHJpbnQtZWRpdGlvbj5pbiBmaWxlPC9yZXByaW50LWVkaXRpb24+PGRhdGVzPjx5ZWFyPjIw
MDU8L3llYXI+PC9kYXRlcz48aXNibj4xMzYxLTkwMDQ8L2lzYm4+PHVybHM+PHJlbGF0ZWQtdXJs
cz48dXJsPmh0dHA6Ly93d3cuc2NpZW5jZWRpcmVjdC5jb20vc2NpZW5jZS9hcnRpY2xlL3BpaS9T
MTM2MTkwMDQwNjAwMDMxODwvdXJsPjwvcmVsYXRlZC11cmxzPjwvdXJscz48cmVtb3RlLWRhdGFi
YXNlLXByb3ZpZGVyPklOVjwvcmVtb3RlLWRhdGFiYXNlLXByb3ZpZGVyPjwvcmVjb3JkPjwvQ2l0
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I0ODwvUmVjTnVtPjxEaXNwbGF5VGV4dD4oQ29sbGlu
cyBldCBhbC4gMjAwNTsgU2l0emlhIGV0IGFsLiAyMDA2OyBTdGFsZXkgMjAxMSk8L0Rpc3BsYXlU
ZXh0PjxyZWNvcmQ+PHJlYy1udW1iZXI+MTUyNDg8L3JlYy1udW1iZXI+PGZvcmVpZ24ta2V5cz48
a2V5IGFwcD0iRU4iIGRiLWlkPSJlZGE5OWVzcjlhcnA1MmUyMHYycGZ0ejRycDVzOXgwZXZlZjUi
IHRpbWVzdGFtcD0iMTU1NDM3MTI5OSI+MTUyNDg8L2tleT48a2V5IGFwcD0iRU5XZWIiIGRiLWlk
PSIiPjA8L2tleT48L2ZvcmVpZ24ta2V5cz48cmVmLXR5cGUgbmFtZT0iUmVwb3J0Ij4yNzwvcmVm
LXR5cGU+PGNvbnRyaWJ1dG9ycz48YXV0aG9ycz48YXV0aG9yPlN0YWxleSxLLjwvYXV0aG9yPjwv
YXV0aG9ycz48dGVydGlhcnktYXV0aG9ycz48YXV0aG9yPk5DUkk8L2F1dGhvcj48L3RlcnRpYXJ5
LWF1dGhvcnM+PC9jb250cmlidXRvcnM+PHRpdGxlcz48dGl0bGU+Q29sbGFib3JhdGUgYW5kIFN1
Y2NlZWQ6IEFuIGV2YWx1YXRpb24gb2YgdGhlIENPTVBBU1MgTWFzdGVyY2xhc3MgaW4gY29uc3Vt
ZXIgaW52b2x2ZW1lbnQgaW4gcmVzZWFyY2g8L3RpdGxlPjwvdGl0bGVzPjxyZXByaW50LWVkaXRp
b24+aW4gZmlsZTwvcmVwcmludC1lZGl0aW9uPjxkYXRlcz48eWVhcj4yMDExPC95ZWFyPjwvZGF0
ZXM+PHB1Yi1sb2NhdGlvbj5Mb25kb248L3B1Yi1sb2NhdGlvbj48cHVibGlzaGVyPk5hdGlvbmFs
IENhbmNlciBSZXNlYXJjaCBJbnN0aXR1dGUsPC9wdWJsaXNoZXI+PHVybHM+PHJlbGF0ZWQtdXJs
cz48dXJsPmh0dHA6Ly93d3cuaW52by5vcmcudWsvcmVzb3VyY2UtY2VudHJlL2xpYnJhcnktcmVz
b3VyY2UvP2lkPTUzOCZhbXA7c2VjdGlvbj1pbnZvbHZlPC91cmw+PC9yZWxhdGVkLXVybHM+PC91
cmxzPjxyZW1vdGUtZGF0YWJhc2UtcHJvdmlkZXI+SU5WPC9yZW1vdGUtZGF0YWJhc2UtcHJvdmlk
ZXI+PC9yZWNvcmQ+PC9DaXRlPjxDaXRlPjxSZWNOdW0+MjQwPC9SZWNOdW0+PHJlY29yZD48cmVj
LW51bWJlcj4yNDA8L3JlYy1udW1iZXI+PGZvcmVpZ24ta2V5cz48a2V5IGFwcD0iRU4iIGRiLWlk
PSJlZGE5OWVzcjlhcnA1MmUyMHYycGZ0ejRycDVzOXgwZXZlZjUiIHRpbWVzdGFtcD0iMTU1NDM3
MTI5OSI+MjQwPC9rZXk+PGtleSBhcHA9IkVOV2ViIiBkYi1pZD0iIj4wPC9rZXk+PC9mb3JlaWdu
LWtleXM+PHJlZi10eXBlIG5hbWU9IkpvdXJuYWwgQXJ0aWNsZSI+MTc8L3JlZi10eXBlPjxjb250
cmlidXRvcnM+PGF1dGhvcnM+PGF1dGhvcj5TaXR6aWEsIEouPC9hdXRob3I+PGF1dGhvcj5Db3R0
ZXJlbGwsIFAuPC9hdXRob3I+PGF1dGhvcj5SaWNoYXJkc29uLCBBLjwvYXV0aG9yPjwvYXV0aG9y
cz48L2NvbnRyaWJ1dG9ycz48dGl0bGVzPjx0aXRsZT5JbnRlcnByb2Zlc3Npb25hbCBjb2xsYWJv
cmF0aW9uIHdpdGggc2VydmljZSB1c2VycyBpbiB0aGUgZGV2ZWxvcG1lbnQgb2YgY2FuY2VyIHNl
cnZpY2VzOiBUaGUgQ2FuY2VyIFBhcnRuZXJzaGlwIFByb2plY3Q8L3RpdGxlPjxzZWNvbmRhcnkt
dGl0bGU+Sm91cm5hbCBvZiBJbnRlcnByb2Zlc3Npb25hbCBDYXJlPC9zZWNvbmRhcnktdGl0bGU+
PC90aXRsZXM+PHBlcmlvZGljYWw+PGZ1bGwtdGl0bGU+Sm91cm5hbCBvZiBJbnRlcnByb2Zlc3Np
b25hbCBDYXJlPC9mdWxsLXRpdGxlPjxhYmJyLTE+SiBJbnRlcnByb2YgQ2FyZTwvYWJici0xPjwv
cGVyaW9kaWNhbD48cGFnZXM+NjAtNzQ8L3BhZ2VzPjx2b2x1bWU+MjA8L3ZvbHVtZT48bnVtYmVy
PjE8L251bWJlcj48cmVwcmludC1lZGl0aW9uPmluIGZpbGU8L3JlcHJpbnQtZWRpdGlvbj48a2V5
d29yZHM+PGtleXdvcmQ+QXR0ZW50aW9uPC9rZXl3b3JkPjxrZXl3b3JkPmNhbmNlcjwva2V5d29y
ZD48a2V5d29yZD5jYXJlPC9rZXl3b3JkPjxrZXl3b3JkPkNvbW11bmljYXRpb248L2tleXdvcmQ+
PGtleXdvcmQ+Y29uc3VtZXI8L2tleXdvcmQ+PGtleXdvcmQ+RGlzY2xvc3VyZTwva2V5d29yZD48
a2V5d29yZD5FbmdsYW5kPC9rZXl3b3JkPjxrZXl3b3JkPmV2YWx1YXRpb248L2tleXdvcmQ+PGtl
eXdvcmQ+SGVhbHRoPC9rZXl3b3JkPjxrZXl3b3JkPmluZm9ybWF0aW9uPC9rZXl3b3JkPjxrZXl3
b3JkPmludm9sdmVtZW50PC9rZXl3b3JkPjxrZXl3b3JkPkxvYmJ5aW5nPC9rZXl3b3JkPjxrZXl3
b3JkPk1vZGVsPC9rZXl3b3JkPjxrZXl3b3JkPk1vdGl2YXRpb248L2tleXdvcmQ+PGtleXdvcmQ+
UGF0aWVudDwva2V5d29yZD48a2V5d29yZD5QYXRpZW50czwva2V5d29yZD48a2V5d29yZD5wb2xp
Y3k8L2tleXdvcmQ+PGtleXdvcmQ+cHJvZmVzc2lvbmFsPC9rZXl3b3JkPjxrZXl3b3JkPlByb2pl
Y3Q8L2tleXdvcmQ+PGtleXdvcmQ+U2VydmljZXM8L2tleXdvcmQ+PGtleXdvcmQ+dHJlYXRtZW50
PC9rZXl3b3JkPjxrZXl3b3JkPnVzZXI8L2tleXdvcmQ+PGtleXdvcmQ+dXNlcnM8L2tleXdvcmQ+
PC9rZXl3b3Jkcz48ZGF0ZXM+PHllYXI+MjAwNjwveWVhcj48cHViLWRhdGVzPjxkYXRlPjEvMjAw
NjwvZGF0ZT48L3B1Yi1kYXRlcz48L2RhdGVzPjxsYWJlbD4zMzlHPC9sYWJlbD48dXJscz48cmVs
YXRlZC11cmxzPjx1cmw+aHR0cDovL3RheWxvcmFuZGZyYW5jaXMubWV0YXByZXNzLmNvbS8oMGtv
azU0bXA0MngwZ3hlMnRrZnltZzQ1KS9hcHAvaG9tZS9jb250cmlidXRpb24uYXNwP3JlZmVycmVy
PXBhcmVudCZhbXA7YmFja3RvPWlzc3VlLDcsMTQ8L3VybD48dXJsPmpvdXJuYWwsNCwzMTwvdXJs
Pjx1cmw+bGlua2luZ3B1YmxpY2F0aW9ucmVzdWx0cywxOjEwNDYyNSwxPC91cmw+PC9yZWxhdGVk
LXVybHM+PC91cmxzPjxyZW1vdGUtZGF0YWJhc2UtcHJvdmlkZXI+UmVmY2hlY2s8L3JlbW90ZS1k
YXRhYmFzZS1wcm92aWRlcj48L3JlY29yZD48L0NpdGU+PENpdGU+PFJlY051bT4xNTYyMDwvUmVj
TnVtPjxyZWNvcmQ+PHJlYy1udW1iZXI+MTU2MjA8L3JlYy1udW1iZXI+PGZvcmVpZ24ta2V5cz48
a2V5IGFwcD0iRU4iIGRiLWlkPSJlZGE5OWVzcjlhcnA1MmUyMHYycGZ0ejRycDVzOXgwZXZlZjUi
IHRpbWVzdGFtcD0iMTU1NDM3MTI5OSI+MTU2MjA8L2tleT48a2V5IGFwcD0iRU5XZWIiIGRiLWlk
PSIiPjA8L2tleT48L2ZvcmVpZ24ta2V5cz48cmVmLXR5cGUgbmFtZT0iSm91cm5hbCBBcnRpY2xl
Ij4xNzwvcmVmLXR5cGU+PGNvbnRyaWJ1dG9ycz48YXV0aG9ycz48YXV0aG9yPkNvbGxpbnMsIEth
cmVuPC9hdXRob3I+PGF1dGhvcj5TdGV2ZW5zLCBUb255PC9hdXRob3I+PGF1dGhvcj5BaG1lZHph
aSwgU2FtIEg8L2F1dGhvcj48L2F1dGhvcnM+PC9jb250cmlidXRvcnM+PHRpdGxlcz48dGl0bGU+
Q2FuIGNvbnN1bWVyIHJlc2VhcmNoIHBhbmVscyBiZWNvbWUgYW4gaW50ZWdyYWwgcGFydCBvZiB0
aGUgY2FuY2VyIHJlc2VhcmNoIGNvbW11bml0eT88L3RpdGxlPjxzZWNvbmRhcnktdGl0bGU+Q2xp
bmljYWwgZWZmZWN0aXZlbmVzcyBpbiBudXJzaW5nPC9zZWNvbmRhcnktdGl0bGU+PC90aXRsZXM+
PHBlcmlvZGljYWw+PGZ1bGwtdGl0bGU+Q2xpbmljYWwgZWZmZWN0aXZlbmVzcyBpbiBudXJzaW5n
PC9mdWxsLXRpdGxlPjxhYmJyLTE+Q2xpbiBFZmYgTnVyczwvYWJici0xPjwvcGVyaW9kaWNhbD48
cGFnZXM+MTEyLTExODwvcGFnZXM+PHZvbHVtZT45PC92b2x1bWU+PG51bWJlcj4zPC9udW1iZXI+
PHJlcHJpbnQtZWRpdGlvbj5pbiBmaWxlPC9yZXByaW50LWVkaXRpb24+PGRhdGVzPjx5ZWFyPjIw
MDU8L3llYXI+PC9kYXRlcz48aXNibj4xMzYxLTkwMDQ8L2lzYm4+PHVybHM+PHJlbGF0ZWQtdXJs
cz48dXJsPmh0dHA6Ly93d3cuc2NpZW5jZWRpcmVjdC5jb20vc2NpZW5jZS9hcnRpY2xlL3BpaS9T
MTM2MTkwMDQwNjAwMDMxODwvdXJsPjwvcmVsYXRlZC11cmxzPjwvdXJscz48cmVtb3RlLWRhdGFi
YXNlLXByb3ZpZGVyPklOVjwvcmVtb3RlLWRhdGFiYXNlLXByb3ZpZGVyPjwvcmVjb3JkPjwvQ2l0
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ins et al. 2005; Sitzia et al. 2006; Staley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t was suggested that facilitation could be particularly complex and demanding because when people spoke of their personal experiences it could be hard to move the conversation o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604&lt;/RecNum&gt;&lt;DisplayText&gt;(Poland et al. 2014)&lt;/DisplayText&gt;&lt;record&gt;&lt;rec-number&gt;15604&lt;/rec-number&gt;&lt;foreign-keys&gt;&lt;key app="EN" db-id="eda99esr9arp52e20v2pftz4rp5s9x0evef5" timestamp="1500553425"&gt;15604&lt;/key&gt;&lt;/foreign-keys&gt;&lt;ref-type name="Journal Article"&gt;17&lt;/ref-type&gt;&lt;contributors&gt;&lt;authors&gt;&lt;author&gt;Poland, Fiona&lt;/author&gt;&lt;author&gt;Mapes, Sarah&lt;/author&gt;&lt;author&gt;Pinnock, Hilary&lt;/author&gt;&lt;author&gt;Katona, Cornelius&lt;/author&gt;&lt;author&gt;Sorensen, Susanne&lt;/author&gt;&lt;author&gt;Fox, Chris&lt;/author&gt;&lt;author&gt;Maidment, Ian D&lt;/author&gt;&lt;/authors&gt;&lt;/contributors&gt;&lt;titles&gt;&lt;title&gt;Perspectives of carers on medication management in dementia: lessons from collaboratively developing a research proposal&lt;/title&gt;&lt;secondary-title&gt;BMC research notes&lt;/secondary-title&gt;&lt;/titles&gt;&lt;periodical&gt;&lt;full-title&gt;BMC research notes&lt;/full-title&gt;&lt;abbr-1&gt;BMC Res Notes&lt;/abbr-1&gt;&lt;/periodical&gt;&lt;pages&gt;463&lt;/pages&gt;&lt;volume&gt;7&lt;/volume&gt;&lt;number&gt;1&lt;/number&gt;&lt;reprint-edition&gt;in file&lt;/reprint-edition&gt;&lt;dates&gt;&lt;year&gt;2014&lt;/year&gt;&lt;/dates&gt;&lt;isbn&gt;1756-0500&lt;/isbn&gt;&lt;urls&gt;&lt;related-urls&gt;&lt;url&gt;https://bmcresnotes.biomedcentral.com/articles/10.1186/1756-0500-7-463&lt;/url&gt;&lt;/related-urls&gt;&lt;/urls&gt;&lt;remote-database-provider&gt;INV, ME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Poland et al. 2014)</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composition of groups was discussed. Mixed panels of professionals and patients provided better networking opportunities but could be harder to facilitate to enable patients to make a meaningful contributio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248&lt;/RecNum&gt;&lt;DisplayText&gt;(Brown et al. 2006; Staley 2011)&lt;/DisplayText&gt;&lt;record&gt;&lt;rec-number&gt;15248&lt;/rec-number&gt;&lt;foreign-keys&gt;&lt;key app="EN" db-id="eda99esr9arp52e20v2pftz4rp5s9x0evef5" timestamp="1554371299"&gt;15248&lt;/key&gt;&lt;key app="ENWeb" db-id=""&gt;0&lt;/key&gt;&lt;/foreign-keys&gt;&lt;ref-type name="Report"&gt;27&lt;/ref-type&gt;&lt;contributors&gt;&lt;authors&gt;&lt;author&gt;Staley,K.&lt;/author&gt;&lt;/authors&gt;&lt;tertiary-authors&gt;&lt;author&gt;NCRI&lt;/author&gt;&lt;/tertiary-authors&gt;&lt;/contributors&gt;&lt;titles&gt;&lt;title&gt;Collaborate and Succeed: An evaluation of the COMPASS Masterclass in consumer involvement in research&lt;/title&gt;&lt;/titles&gt;&lt;reprint-edition&gt;in file&lt;/reprint-edition&gt;&lt;dates&gt;&lt;year&gt;2011&lt;/year&gt;&lt;/dates&gt;&lt;pub-location&gt;London&lt;/pub-location&gt;&lt;publisher&gt;National Cancer Research Institute,&lt;/publisher&gt;&lt;urls&gt;&lt;related-urls&gt;&lt;url&gt;http://www.invo.org.uk/resource-centre/library-resource/?id=538&amp;amp;section=involve&lt;/url&gt;&lt;/related-urls&gt;&lt;/urls&gt;&lt;remote-database-provider&gt;INV&lt;/remote-database-provider&gt;&lt;/record&gt;&lt;/Cite&gt;&lt;Cite&gt;&lt;RecNum&gt;15777&lt;/RecNum&gt;&lt;record&gt;&lt;rec-number&gt;15777&lt;/rec-number&gt;&lt;foreign-keys&gt;&lt;key app="EN" db-id="eda99esr9arp52e20v2pftz4rp5s9x0evef5" timestamp="1554371299"&gt;15777&lt;/key&gt;&lt;key app="ENWeb" db-id=""&gt;0&lt;/key&gt;&lt;/foreign-keys&gt;&lt;ref-type name="Report"&gt;27&lt;/ref-type&gt;&lt;contributors&gt;&lt;authors&gt;&lt;author&gt;Brown, V.&lt;/author&gt;&lt;author&gt;Cotterell, P.&lt;/author&gt;&lt;author&gt;Sitzia, J.&lt;/author&gt;&lt;author&gt;Richardson, A.&lt;/author&gt;&lt;author&gt;Kelley, K.&lt;/author&gt;&lt;author&gt;Willers, R.&lt;/author&gt;&lt;/authors&gt;&lt;tertiary-authors&gt;&lt;author&gt;National Cancer Research Network, Macmillan Cancer Support&lt;/author&gt;&lt;/tertiary-authors&gt;&lt;/contributors&gt;&lt;titles&gt;&lt;title&gt;Evaluation of Consumer Research Panels in cancer research networks&lt;/title&gt;&lt;/titles&gt;&lt;reprint-edition&gt;in file&lt;/reprint-edition&gt;&lt;dates&gt;&lt;year&gt;2006&lt;/year&gt;&lt;/dates&gt;&lt;pub-location&gt;London&lt;/pub-location&gt;&lt;publisher&gt;National Cancer Research Network, Macmillan Cancer Support&lt;/publisher&gt;&lt;urls&gt;&lt;/urls&gt;&lt;remote-database-provider&gt;E-PCSAG&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own et al. 2006; Staley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t may be helpful if patients outnumbered professional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6584&lt;/RecNum&gt;&lt;DisplayText&gt;(Beresford 2000)&lt;/DisplayText&gt;&lt;record&gt;&lt;rec-number&gt;6584&lt;/rec-number&gt;&lt;foreign-keys&gt;&lt;key app="EN" db-id="eda99esr9arp52e20v2pftz4rp5s9x0evef5" timestamp="1554371299"&gt;6584&lt;/key&gt;&lt;key app="ENWeb" db-id=""&gt;0&lt;/key&gt;&lt;/foreign-keys&gt;&lt;ref-type name="Report"&gt;27&lt;/ref-type&gt;&lt;contributors&gt;&lt;authors&gt;&lt;author&gt;Beresford, P.&lt;/author&gt;&lt;/authors&gt;&lt;tertiary-authors&gt;&lt;author&gt;Brunel University,&lt;/author&gt;&lt;/tertiary-authors&gt;&lt;/contributors&gt;&lt;titles&gt;&lt;title&gt;Palliative Care: Developing User Involvement, Improving Quality&lt;/title&gt;&lt;/titles&gt;&lt;reprint-edition&gt;in file&lt;/reprint-edition&gt;&lt;keywords&gt;&lt;keyword&gt;class&lt;/keyword&gt;&lt;keyword&gt;consumer&lt;/keyword&gt;&lt;keyword&gt;framework&lt;/keyword&gt;&lt;keyword&gt;Health&lt;/keyword&gt;&lt;keyword&gt;involvement&lt;/keyword&gt;&lt;keyword&gt;Lead&lt;/keyword&gt;&lt;keyword&gt;Management&lt;/keyword&gt;&lt;keyword&gt;People&lt;/keyword&gt;&lt;keyword&gt;policy&lt;/keyword&gt;&lt;keyword&gt;practice&lt;/keyword&gt;&lt;keyword&gt;Research&lt;/keyword&gt;&lt;keyword&gt;Trust&lt;/keyword&gt;&lt;keyword&gt;Work&lt;/keyword&gt;&lt;keyword&gt;Working&lt;/keyword&gt;&lt;/keywords&gt;&lt;dates&gt;&lt;year&gt;2000&lt;/year&gt;&lt;/dates&gt;&lt;pub-location&gt;Middlesex&lt;/pub-location&gt;&lt;publisher&gt;The Centre for Citizen Participation, Brunel University,&lt;/publisher&gt;&lt;label&gt;427R&lt;/label&gt;&lt;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r if the chair was a patient, carer or a completely independent person </w:t>
      </w:r>
      <w:r w:rsidR="00C445FA">
        <w:rPr>
          <w:rFonts w:ascii="Calibri" w:eastAsia="Times New Roman" w:hAnsi="Calibri" w:cs="Calibri"/>
          <w:sz w:val="24"/>
          <w:szCs w:val="24"/>
          <w:lang w:eastAsia="en-GB"/>
        </w:rPr>
        <w:fldChar w:fldCharType="begin">
          <w:fldData xml:space="preserve">PEVuZE5vdGU+PENpdGU+PFJlY051bT4xNjY1NTwvUmVjTnVtPjxEaXNwbGF5VGV4dD4oU2l0emlh
IGV0IGFsLiAyMDA2OyBLbmlnaHRpbmcgZXQgYWwuIDIwMDcpPC9EaXNwbGF5VGV4dD48cmVjb3Jk
PjxyZWMtbnVtYmVyPjE2NjU1PC9yZWMtbnVtYmVyPjxmb3JlaWduLWtleXM+PGtleSBhcHA9IkVO
IiBkYi1pZD0iZWRhOTllc3I5YXJwNTJlMjB2MnBmdHo0cnA1czl4MGV2ZWY1IiB0aW1lc3RhbXA9
IjE1NTQzNzEyOTkiPjE2NjU1PC9rZXk+PGtleSBhcHA9IkVOV2ViIiBkYi1pZD0iIj4wPC9rZXk+
PC9mb3JlaWduLWtleXM+PHJlZi10eXBlIG5hbWU9IlJlcG9ydCI+Mjc8L3JlZi10eXBlPjxjb250
cmlidXRvcnM+PGF1dGhvcnM+PGF1dGhvcj5LbmlnaHRpbmcsIEthdGhlcmluZTwvYXV0aG9yPjxh
dXRob3I+Rm9yYmF0LCBMaXo8L2F1dGhvcj48YXV0aG9yPkNheWxlc3MsIFNhbmRpPC9hdXRob3I+
PGF1dGhvcj5LZWFybmV5LCBOb3JhPC9hdXRob3I+PC9hdXRob3JzPjwvY29udHJpYnV0b3JzPjx0
aXRsZXM+PHRpdGxlPkVuYWJsaW5nIENoYW5nZTogUGF0aWVudCBFeHBlcmllbmNlIGFzIGEgRHJp
dmVyIGZvciBTZXJ2aWNlIEltcHJvdmVtZW50LiBGaW5hbCBSZXBvcnQ8L3RpdGxlPjwvdGl0bGVz
PjxyZXByaW50LWVkaXRpb24+aW4gZmlsZTwvcmVwcmludC1lZGl0aW9uPjxkYXRlcz48eWVhcj4y
MDA3PC95ZWFyPjwvZGF0ZXM+PHB1Yi1sb2NhdGlvbj5TY290bGFuZDwvcHViLWxvY2F0aW9uPjxw
dWJsaXNoZXI+Q2FuY2VyIENhcmUgUmVzZWFyY2ggQ2VudHJlLCBVbml2ZXJzaXR5IG9mIFN0aXJs
aW5nPC9wdWJsaXNoZXI+PHVybHM+PHJlbGF0ZWQtdXJscz48dXJsPmh0dHA6Ly9kc3BhY2Uuc3Rp
ci5hYy51ay9oYW5kbGUvMTg5My8zNjEwIy5XaTFLMkRkcEZQWTwvdXJsPjx1cmw+aHR0cDovL2Rz
cGFjZS5zdGlyLmFjLnVrL2JpdHN0cmVhbS8xODkzLzM2MTAvMS9FbmFibGluZyUyMENoYW5nZSUy
MFBhdGllbnQlMjBFeHBlcmllbmNlJTIwYXMlMjBhJTIwRHJpdmVyJTIwZm9yJTIwU2VydmljZSUy
MEltcHJvdmVtZW50JTIwKDIwMDcpLnBkZjwvdXJsPjwvcmVsYXRlZC11cmxzPjwvdXJscz48cmVt
b3RlLWRhdGFiYXNlLXByb3ZpZGVyPkF1dGhvcjwvcmVtb3RlLWRhdGFiYXNlLXByb3ZpZGVyPjwv
cmVjb3JkPjwvQ2l0ZT48Q2l0ZT48UmVjTnVtPjI0MDwvUmVjTnVtPjxyZWNvcmQ+PHJlYy1udW1i
ZXI+MjQwPC9yZWMtbnVtYmVyPjxmb3JlaWduLWtleXM+PGtleSBhcHA9IkVOIiBkYi1pZD0iZWRh
OTllc3I5YXJwNTJlMjB2MnBmdHo0cnA1czl4MGV2ZWY1IiB0aW1lc3RhbXA9IjE1NTQzNzEyOTki
PjI0MDwva2V5PjxrZXkgYXBwPSJFTldlYiIgZGItaWQ9IiI+MDwva2V5PjwvZm9yZWlnbi1rZXlz
PjxyZWYtdHlwZSBuYW1lPSJKb3VybmFsIEFydGljbGUiPjE3PC9yZWYtdHlwZT48Y29udHJpYnV0
b3JzPjxhdXRob3JzPjxhdXRob3I+U2l0emlhLCBKLjwvYXV0aG9yPjxhdXRob3I+Q290dGVyZWxs
LCBQLjwvYXV0aG9yPjxhdXRob3I+UmljaGFyZHNvbiwgQS48L2F1dGhvcj48L2F1dGhvcnM+PC9j
b250cmlidXRvcnM+PHRpdGxlcz48dGl0bGU+SW50ZXJwcm9mZXNzaW9uYWwgY29sbGFib3JhdGlv
biB3aXRoIHNlcnZpY2UgdXNlcnMgaW4gdGhlIGRldmVsb3BtZW50IG9mIGNhbmNlciBzZXJ2aWNl
czogVGhlIENhbmNlciBQYXJ0bmVyc2hpcCBQcm9qZWN0PC90aXRsZT48c2Vjb25kYXJ5LXRpdGxl
PkpvdXJuYWwgb2YgSW50ZXJwcm9mZXNzaW9uYWwgQ2FyZTwvc2Vjb25kYXJ5LXRpdGxlPjwvdGl0
bGVzPjxwZXJpb2RpY2FsPjxmdWxsLXRpdGxlPkpvdXJuYWwgb2YgSW50ZXJwcm9mZXNzaW9uYWwg
Q2FyZTwvZnVsbC10aXRsZT48YWJici0xPkogSW50ZXJwcm9mIENhcmU8L2FiYnItMT48L3Blcmlv
ZGljYWw+PHBhZ2VzPjYwLTc0PC9wYWdlcz48dm9sdW1lPjIwPC92b2x1bWU+PG51bWJlcj4xPC9u
dW1iZXI+PHJlcHJpbnQtZWRpdGlvbj5pbiBmaWxlPC9yZXByaW50LWVkaXRpb24+PGtleXdvcmRz
PjxrZXl3b3JkPkF0dGVudGlvbjwva2V5d29yZD48a2V5d29yZD5jYW5jZXI8L2tleXdvcmQ+PGtl
eXdvcmQ+Y2FyZTwva2V5d29yZD48a2V5d29yZD5Db21tdW5pY2F0aW9uPC9rZXl3b3JkPjxrZXl3
b3JkPmNvbnN1bWVyPC9rZXl3b3JkPjxrZXl3b3JkPkRpc2Nsb3N1cmU8L2tleXdvcmQ+PGtleXdv
cmQ+RW5nbGFuZDwva2V5d29yZD48a2V5d29yZD5ldmFsdWF0aW9uPC9rZXl3b3JkPjxrZXl3b3Jk
PkhlYWx0aDwva2V5d29yZD48a2V5d29yZD5pbmZvcm1hdGlvbjwva2V5d29yZD48a2V5d29yZD5p
bnZvbHZlbWVudDwva2V5d29yZD48a2V5d29yZD5Mb2JieWluZzwva2V5d29yZD48a2V5d29yZD5N
b2RlbDwva2V5d29yZD48a2V5d29yZD5Nb3RpdmF0aW9uPC9rZXl3b3JkPjxrZXl3b3JkPlBhdGll
bnQ8L2tleXdvcmQ+PGtleXdvcmQ+UGF0aWVudHM8L2tleXdvcmQ+PGtleXdvcmQ+cG9saWN5PC9r
ZXl3b3JkPjxrZXl3b3JkPnByb2Zlc3Npb25hbDwva2V5d29yZD48a2V5d29yZD5Qcm9qZWN0PC9r
ZXl3b3JkPjxrZXl3b3JkPlNlcnZpY2VzPC9rZXl3b3JkPjxrZXl3b3JkPnRyZWF0bWVudDwva2V5
d29yZD48a2V5d29yZD51c2VyPC9rZXl3b3JkPjxrZXl3b3JkPnVzZXJzPC9rZXl3b3JkPjwva2V5
d29yZHM+PGRhdGVzPjx5ZWFyPjIwMDY8L3llYXI+PHB1Yi1kYXRlcz48ZGF0ZT4xLzIwMDY8L2Rh
dGU+PC9wdWItZGF0ZXM+PC9kYXRlcz48bGFiZWw+MzM5RzwvbGFiZWw+PHVybHM+PHJlbGF0ZWQt
dXJscz48dXJsPmh0dHA6Ly90YXlsb3JhbmRmcmFuY2lzLm1ldGFwcmVzcy5jb20vKDBrb2s1NG1w
NDJ4MGd4ZTJ0a2Z5bWc0NSkvYXBwL2hvbWUvY29udHJpYnV0aW9uLmFzcD9yZWZlcnJlcj1wYXJl
bnQmYW1wO2JhY2t0bz1pc3N1ZSw3LDE0PC91cmw+PHVybD5qb3VybmFsLDQsMzE8L3VybD48dXJs
PmxpbmtpbmdwdWJsaWNhdGlvbnJlc3VsdHMsMToxMDQ2MjUsMTwvdXJsPjwvcmVsYXRlZC11cmxz
PjwvdXJscz48cmVtb3RlLWRhdGFiYXNlLXByb3ZpZGVyPlJlZmNoZWNrPC9yZW1vdGUtZGF0YWJh
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U2l0emlh
IGV0IGFsLiAyMDA2OyBLbmlnaHRpbmcgZXQgYWwuIDIwMDcpPC9EaXNwbGF5VGV4dD48cmVjb3Jk
PjxyZWMtbnVtYmVyPjE2NjU1PC9yZWMtbnVtYmVyPjxmb3JlaWduLWtleXM+PGtleSBhcHA9IkVO
IiBkYi1pZD0iZWRhOTllc3I5YXJwNTJlMjB2MnBmdHo0cnA1czl4MGV2ZWY1IiB0aW1lc3RhbXA9
IjE1NTQzNzEyOTkiPjE2NjU1PC9rZXk+PGtleSBhcHA9IkVOV2ViIiBkYi1pZD0iIj4wPC9rZXk+
PC9mb3JlaWduLWtleXM+PHJlZi10eXBlIG5hbWU9IlJlcG9ydCI+Mjc8L3JlZi10eXBlPjxjb250
cmlidXRvcnM+PGF1dGhvcnM+PGF1dGhvcj5LbmlnaHRpbmcsIEthdGhlcmluZTwvYXV0aG9yPjxh
dXRob3I+Rm9yYmF0LCBMaXo8L2F1dGhvcj48YXV0aG9yPkNheWxlc3MsIFNhbmRpPC9hdXRob3I+
PGF1dGhvcj5LZWFybmV5LCBOb3JhPC9hdXRob3I+PC9hdXRob3JzPjwvY29udHJpYnV0b3JzPjx0
aXRsZXM+PHRpdGxlPkVuYWJsaW5nIENoYW5nZTogUGF0aWVudCBFeHBlcmllbmNlIGFzIGEgRHJp
dmVyIGZvciBTZXJ2aWNlIEltcHJvdmVtZW50LiBGaW5hbCBSZXBvcnQ8L3RpdGxlPjwvdGl0bGVz
PjxyZXByaW50LWVkaXRpb24+aW4gZmlsZTwvcmVwcmludC1lZGl0aW9uPjxkYXRlcz48eWVhcj4y
MDA3PC95ZWFyPjwvZGF0ZXM+PHB1Yi1sb2NhdGlvbj5TY290bGFuZDwvcHViLWxvY2F0aW9uPjxw
dWJsaXNoZXI+Q2FuY2VyIENhcmUgUmVzZWFyY2ggQ2VudHJlLCBVbml2ZXJzaXR5IG9mIFN0aXJs
aW5nPC9wdWJsaXNoZXI+PHVybHM+PHJlbGF0ZWQtdXJscz48dXJsPmh0dHA6Ly9kc3BhY2Uuc3Rp
ci5hYy51ay9oYW5kbGUvMTg5My8zNjEwIy5XaTFLMkRkcEZQWTwvdXJsPjx1cmw+aHR0cDovL2Rz
cGFjZS5zdGlyLmFjLnVrL2JpdHN0cmVhbS8xODkzLzM2MTAvMS9FbmFibGluZyUyMENoYW5nZSUy
MFBhdGllbnQlMjBFeHBlcmllbmNlJTIwYXMlMjBhJTIwRHJpdmVyJTIwZm9yJTIwU2VydmljZSUy
MEltcHJvdmVtZW50JTIwKDIwMDcpLnBkZjwvdXJsPjwvcmVsYXRlZC11cmxzPjwvdXJscz48cmVt
b3RlLWRhdGFiYXNlLXByb3ZpZGVyPkF1dGhvcjwvcmVtb3RlLWRhdGFiYXNlLXByb3ZpZGVyPjwv
cmVjb3JkPjwvQ2l0ZT48Q2l0ZT48UmVjTnVtPjI0MDwvUmVjTnVtPjxyZWNvcmQ+PHJlYy1udW1i
ZXI+MjQwPC9yZWMtbnVtYmVyPjxmb3JlaWduLWtleXM+PGtleSBhcHA9IkVOIiBkYi1pZD0iZWRh
OTllc3I5YXJwNTJlMjB2MnBmdHo0cnA1czl4MGV2ZWY1IiB0aW1lc3RhbXA9IjE1NTQzNzEyOTki
PjI0MDwva2V5PjxrZXkgYXBwPSJFTldlYiIgZGItaWQ9IiI+MDwva2V5PjwvZm9yZWlnbi1rZXlz
PjxyZWYtdHlwZSBuYW1lPSJKb3VybmFsIEFydGljbGUiPjE3PC9yZWYtdHlwZT48Y29udHJpYnV0
b3JzPjxhdXRob3JzPjxhdXRob3I+U2l0emlhLCBKLjwvYXV0aG9yPjxhdXRob3I+Q290dGVyZWxs
LCBQLjwvYXV0aG9yPjxhdXRob3I+UmljaGFyZHNvbiwgQS48L2F1dGhvcj48L2F1dGhvcnM+PC9j
b250cmlidXRvcnM+PHRpdGxlcz48dGl0bGU+SW50ZXJwcm9mZXNzaW9uYWwgY29sbGFib3JhdGlv
biB3aXRoIHNlcnZpY2UgdXNlcnMgaW4gdGhlIGRldmVsb3BtZW50IG9mIGNhbmNlciBzZXJ2aWNl
czogVGhlIENhbmNlciBQYXJ0bmVyc2hpcCBQcm9qZWN0PC90aXRsZT48c2Vjb25kYXJ5LXRpdGxl
PkpvdXJuYWwgb2YgSW50ZXJwcm9mZXNzaW9uYWwgQ2FyZTwvc2Vjb25kYXJ5LXRpdGxlPjwvdGl0
bGVzPjxwZXJpb2RpY2FsPjxmdWxsLXRpdGxlPkpvdXJuYWwgb2YgSW50ZXJwcm9mZXNzaW9uYWwg
Q2FyZTwvZnVsbC10aXRsZT48YWJici0xPkogSW50ZXJwcm9mIENhcmU8L2FiYnItMT48L3Blcmlv
ZGljYWw+PHBhZ2VzPjYwLTc0PC9wYWdlcz48dm9sdW1lPjIwPC92b2x1bWU+PG51bWJlcj4xPC9u
dW1iZXI+PHJlcHJpbnQtZWRpdGlvbj5pbiBmaWxlPC9yZXByaW50LWVkaXRpb24+PGtleXdvcmRz
PjxrZXl3b3JkPkF0dGVudGlvbjwva2V5d29yZD48a2V5d29yZD5jYW5jZXI8L2tleXdvcmQ+PGtl
eXdvcmQ+Y2FyZTwva2V5d29yZD48a2V5d29yZD5Db21tdW5pY2F0aW9uPC9rZXl3b3JkPjxrZXl3
b3JkPmNvbnN1bWVyPC9rZXl3b3JkPjxrZXl3b3JkPkRpc2Nsb3N1cmU8L2tleXdvcmQ+PGtleXdv
cmQ+RW5nbGFuZDwva2V5d29yZD48a2V5d29yZD5ldmFsdWF0aW9uPC9rZXl3b3JkPjxrZXl3b3Jk
PkhlYWx0aDwva2V5d29yZD48a2V5d29yZD5pbmZvcm1hdGlvbjwva2V5d29yZD48a2V5d29yZD5p
bnZvbHZlbWVudDwva2V5d29yZD48a2V5d29yZD5Mb2JieWluZzwva2V5d29yZD48a2V5d29yZD5N
b2RlbDwva2V5d29yZD48a2V5d29yZD5Nb3RpdmF0aW9uPC9rZXl3b3JkPjxrZXl3b3JkPlBhdGll
bnQ8L2tleXdvcmQ+PGtleXdvcmQ+UGF0aWVudHM8L2tleXdvcmQ+PGtleXdvcmQ+cG9saWN5PC9r
ZXl3b3JkPjxrZXl3b3JkPnByb2Zlc3Npb25hbDwva2V5d29yZD48a2V5d29yZD5Qcm9qZWN0PC9r
ZXl3b3JkPjxrZXl3b3JkPlNlcnZpY2VzPC9rZXl3b3JkPjxrZXl3b3JkPnRyZWF0bWVudDwva2V5
d29yZD48a2V5d29yZD51c2VyPC9rZXl3b3JkPjxrZXl3b3JkPnVzZXJzPC9rZXl3b3JkPjwva2V5
d29yZHM+PGRhdGVzPjx5ZWFyPjIwMDY8L3llYXI+PHB1Yi1kYXRlcz48ZGF0ZT4xLzIwMDY8L2Rh
dGU+PC9wdWItZGF0ZXM+PC9kYXRlcz48bGFiZWw+MzM5RzwvbGFiZWw+PHVybHM+PHJlbGF0ZWQt
dXJscz48dXJsPmh0dHA6Ly90YXlsb3JhbmRmcmFuY2lzLm1ldGFwcmVzcy5jb20vKDBrb2s1NG1w
NDJ4MGd4ZTJ0a2Z5bWc0NSkvYXBwL2hvbWUvY29udHJpYnV0aW9uLmFzcD9yZWZlcnJlcj1wYXJl
bnQmYW1wO2JhY2t0bz1pc3N1ZSw3LDE0PC91cmw+PHVybD5qb3VybmFsLDQsMzE8L3VybD48dXJs
PmxpbmtpbmdwdWJsaWNhdGlvbnJlc3VsdHMsMToxMDQ2MjUsMTwvdXJsPjwvcmVsYXRlZC11cmxz
PjwvdXJscz48cmVtb3RlLWRhdGFiYXNlLXByb3ZpZGVyPlJlZmNoZWNrPC9yZW1vdGUtZGF0YWJh
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itzia et al. 2006; Knighting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5CDE4CB7"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731DDF9" w14:textId="7011C47C"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Some groups aimed to be more democratic or participatory in approach, therefore intending that patients stayed at the centre of the research, and to have an equal say in the direction, process and outcomes of the study</w:t>
      </w:r>
      <w:bookmarkStart w:id="72" w:name="_Hlk520557988"/>
      <w:r w:rsidRPr="005E2CF5">
        <w:rPr>
          <w:rFonts w:ascii="Calibri" w:eastAsia="Times New Roman" w:hAnsi="Calibri" w:cs="Calibri"/>
          <w:sz w:val="24"/>
          <w:szCs w:val="24"/>
          <w:lang w:eastAsia="en-GB"/>
        </w:rPr>
        <w:t xml:space="preserve"> </w:t>
      </w:r>
      <w:r w:rsidR="00C445FA">
        <w:rPr>
          <w:rFonts w:ascii="Calibri" w:eastAsia="Times New Roman" w:hAnsi="Calibri" w:cs="Calibri"/>
          <w:sz w:val="24"/>
          <w:szCs w:val="24"/>
          <w:lang w:eastAsia="en-GB"/>
        </w:rPr>
        <w:fldChar w:fldCharType="begin">
          <w:fldData xml:space="preserve">PEVuZE5vdGU+PENpdGU+PFJlY051bT40NzU8L1JlY051bT48RGlzcGxheVRleHQ+KENvdHRlcmVs
bCBldCBhbC4gMjAwNTsgQ290dGVyZWxsIDIwMDYpPC9EaXNwbGF5VGV4dD48cmVjb3JkPjxyZWMt
bnVtYmVyPjQ3NTwvcmVjLW51bWJlcj48Zm9yZWlnbi1rZXlzPjxrZXkgYXBwPSJFTiIgZGItaWQ9
ImVkYTk5ZXNyOWFycDUyZTIwdjJwZnR6NHJwNXM5eDBldmVmNSIgdGltZXN0YW1wPSIxNTU0Mzcx
Mjk5Ij40NzU8L2tleT48a2V5IGFwcD0iRU5XZWIiIGRiLWlkPSIiPjA8L2tleT48L2ZvcmVpZ24t
a2V5cz48cmVmLXR5cGUgbmFtZT0iUmVwb3J0Ij4yNzwvcmVmLXR5cGU+PGNvbnRyaWJ1dG9ycz48
YXV0aG9ycz48YXV0aG9yPkNvdHRlcmVsbCwgUC48L2F1dGhvcj48YXV0aG9yPkNsYXJrZSwgUC48
L2F1dGhvcj48YXV0aG9yPkNvd2RyZXksIEQuPC9hdXRob3I+PGF1dGhvcj5LYXBwLCBKLjwvYXV0
aG9yPjxhdXRob3I+UGFpbmUsIE0uPC9hdXRob3I+PGF1dGhvcj5XeW5uLCBSLjwvYXV0aG9yPjwv
YXV0aG9ycz48dGVydGlhcnktYXV0aG9ycz48YXV0aG9yPldvcnRoaW5nIGFuZCBTb3V0aGxhbmRz
IEhvc3BpdGFsIE5IUyBUcnVzdCw8L2F1dGhvcj48L3RlcnRpYXJ5LWF1dGhvcnM+PC9jb250cmli
dXRvcnM+PGF1dGgtYWRkcmVzcz5SZXNlYXJjaCBGZWxsb3csIFBhdGllbnQgYW5kIFB1YmxpYyBJ
bnZvbHZlbWVudCBSZXNlYXJjaCBVbml0LCBXb3J0aGluZyBhbmQgU291dGhsYW5kcyBIb3NwaXRh
bHMgTkhTIFRydXN0LCBXb3J0aGluZyBIb3NwaXRhbCwgTHluZGh1cnN0IFJvYWQsIFdvcnRoaW5n
LCBXZXN0IFN1c3NleCwgQk4xMSAyREgsIFVLLiBUZWw6IDAxOTAzIDI4NTIyMiBleHQgNDE4OCAm
I3hEO0VtYWlsOiBwaGlsLmNvdHRlcmVsbEB3YXNoLm5ocy51azwvYXV0aC1hZGRyZXNzPjx0aXRs
ZXM+PHRpdGxlPkluZmx1ZW5jaW5nIFBhbGxpYXRpdmUgQ2FyZSBQcm9qZWN0PC90aXRsZT48L3Rp
dGxlcz48cGFnZXM+MS05NTwvcGFnZXM+PHJlcHJpbnQtZWRpdGlvbj5pbiBmaWxlPC9yZXByaW50
LWVkaXRpb24+PGtleXdvcmRzPjxrZXl3b3JkPmNhbmNlcjwva2V5d29yZD48a2V5d29yZD5jYXJl
PC9rZXl3b3JkPjxrZXl3b3JkPkRpc2Vhc2U8L2tleXdvcmQ+PGtleXdvcmQ+SG9zcGl0YWxzPC9r
ZXl3b3JkPjxrZXl3b3JkPlBlb3BsZTwva2V5d29yZD48a2V5d29yZD5Qcm9qZWN0PC9rZXl3b3Jk
PjxrZXl3b3JkPlJlc2VhcmNoPC9rZXl3b3JkPjxrZXl3b3JkPlNlcnZpY2VzPC9rZXl3b3JkPjxr
ZXl3b3JkPlRlcm1pbmFsIENhcmU8L2tleXdvcmQ+PGtleXdvcmQ+dHJlYXRtZW50PC9rZXl3b3Jk
PjxrZXl3b3JkPlRydXN0PC9rZXl3b3JkPjxrZXl3b3JkPnVzZXI8L2tleXdvcmQ+PGtleXdvcmQ+
dXNlcnM8L2tleXdvcmQ+PC9rZXl3b3Jkcz48ZGF0ZXM+PHllYXI+MjAwNTwveWVhcj48cHViLWRh
dGVzPjxkYXRlPjExLzIwMDU8L2RhdGU+PC9wdWItZGF0ZXM+PC9kYXRlcz48cHViLWxvY2F0aW9u
Pldlc3QgU3Vzc2V4PC9wdWItbG9jYXRpb24+PHB1Ymxpc2hlcj5Xb3J0aGluZyBhbmQgU291dGhs
YW5kcyBIb3NwaXRhbCBOSFMgVHJ1c3QsPC9wdWJsaXNoZXI+PGxhYmVsPjM1N0c8L2xhYmVsPjx1
cmxzPjxyZWxhdGVkLXVybHM+PHVybD48c3R5bGUgZmFjZT0idW5kZXJsaW5lIiBmb250PSJkZWZh
dWx0IiBzaXplPSIxMDAlIj5odHRwOi8vd3d3LnN4cmMubmhzLnVrL2NvbnNvcnRpdW1fYWN0aXZp
dHkvMDI1OC5odG08L3N0eWxlPjwvdXJsPjwvcmVsYXRlZC11cmxzPjwvdXJscz48cmVtb3RlLWRh
dGFiYXNlLXByb3ZpZGVyPklOVjwvcmVtb3RlLWRhdGFiYXNlLXByb3ZpZGVyPjwvcmVjb3JkPjwv
Q2l0ZT48Q2l0ZT48UmVjTnVtPjE1MjQ0PC9SZWNOdW0+PHJlY29yZD48cmVjLW51bWJlcj4xNTI0
NDwvcmVjLW51bWJlcj48Zm9yZWlnbi1rZXlzPjxrZXkgYXBwPSJFTiIgZGItaWQ9ImVkYTk5ZXNy
OWFycDUyZTIwdjJwZnR6NHJwNXM5eDBldmVmNSIgdGltZXN0YW1wPSIxNDg5ODQ0MDE0Ij4xNTI0
NDwva2V5PjwvZm9yZWlnbi1rZXlzPjxyZWYtdHlwZSBuYW1lPSJUaGVzaXMiPjMyPC9yZWYtdHlw
ZT48Y29udHJpYnV0b3JzPjxhdXRob3JzPjxhdXRob3I+Q290dGVyZWxsLCBQaGlsPC9hdXRob3I+
PC9hdXRob3JzPjwvY29udHJpYnV0b3JzPjx0aXRsZXM+PHRpdGxlPkxpdmluZyB3aXRoIGxpZmUg
bGltaXRpbmcgY29uZGl0aW9uczogQSBwYXJ0aWNpcGF0b3J5IHN0dWR5IG9mIHBlb3BsZSZhcG9z
O3MgZXhwZXJpZW5jZXMgYW5kIG5lZWRzPC90aXRsZT48c2Vjb25kYXJ5LXRpdGxlPlNjaG9vbCBv
ZiBIZWFsdGggU2NpZW5jZXMgYW5kIFNvY2lhbCBDYXJlLCBCcnVuZWwgVW5pdmVyc2l0eTwvc2Vj
b25kYXJ5LXRpdGxlPjwvdGl0bGVzPjx2b2x1bWU+UGhEPC92b2x1bWU+PHJlcHJpbnQtZWRpdGlv
bj5pbiBmaWxlPC9yZXByaW50LWVkaXRpb24+PGRhdGVzPjx5ZWFyPjIwMDY8L3llYXI+PC9kYXRl
cz48cHViLWxvY2F0aW9uPkxvbmRvbjwvcHViLWxvY2F0aW9uPjxwdWJsaXNoZXI+QnJ1bmVsIFVu
aXZlcnNpdHk8L3B1Ymxpc2hlcj48dXJscz48cmVsYXRlZC11cmxzPjx1cmw+aHR0cDovL2V0aG9z
LmJsLnVrL09yZGVyRGV0YWlscy5kbz9kaWQ9MzEmYW1wO3Vpbj11ay5ibC5ldGhvcy40MzU3NTc8
L3VybD48L3JlbGF0ZWQtdXJscz48L3VybHM+PHJlbW90ZS1kYXRhYmFzZS1wcm92aWRlcj5FVGhP
UzwvcmVtb3RlLWRhdGFiYXNlLXByb3Zp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0NzU8L1JlY051bT48RGlzcGxheVRleHQ+KENvdHRlcmVs
bCBldCBhbC4gMjAwNTsgQ290dGVyZWxsIDIwMDYpPC9EaXNwbGF5VGV4dD48cmVjb3JkPjxyZWMt
bnVtYmVyPjQ3NTwvcmVjLW51bWJlcj48Zm9yZWlnbi1rZXlzPjxrZXkgYXBwPSJFTiIgZGItaWQ9
ImVkYTk5ZXNyOWFycDUyZTIwdjJwZnR6NHJwNXM5eDBldmVmNSIgdGltZXN0YW1wPSIxNTU0Mzcx
Mjk5Ij40NzU8L2tleT48a2V5IGFwcD0iRU5XZWIiIGRiLWlkPSIiPjA8L2tleT48L2ZvcmVpZ24t
a2V5cz48cmVmLXR5cGUgbmFtZT0iUmVwb3J0Ij4yNzwvcmVmLXR5cGU+PGNvbnRyaWJ1dG9ycz48
YXV0aG9ycz48YXV0aG9yPkNvdHRlcmVsbCwgUC48L2F1dGhvcj48YXV0aG9yPkNsYXJrZSwgUC48
L2F1dGhvcj48YXV0aG9yPkNvd2RyZXksIEQuPC9hdXRob3I+PGF1dGhvcj5LYXBwLCBKLjwvYXV0
aG9yPjxhdXRob3I+UGFpbmUsIE0uPC9hdXRob3I+PGF1dGhvcj5XeW5uLCBSLjwvYXV0aG9yPjwv
YXV0aG9ycz48dGVydGlhcnktYXV0aG9ycz48YXV0aG9yPldvcnRoaW5nIGFuZCBTb3V0aGxhbmRz
IEhvc3BpdGFsIE5IUyBUcnVzdCw8L2F1dGhvcj48L3RlcnRpYXJ5LWF1dGhvcnM+PC9jb250cmli
dXRvcnM+PGF1dGgtYWRkcmVzcz5SZXNlYXJjaCBGZWxsb3csIFBhdGllbnQgYW5kIFB1YmxpYyBJ
bnZvbHZlbWVudCBSZXNlYXJjaCBVbml0LCBXb3J0aGluZyBhbmQgU291dGhsYW5kcyBIb3NwaXRh
bHMgTkhTIFRydXN0LCBXb3J0aGluZyBIb3NwaXRhbCwgTHluZGh1cnN0IFJvYWQsIFdvcnRoaW5n
LCBXZXN0IFN1c3NleCwgQk4xMSAyREgsIFVLLiBUZWw6IDAxOTAzIDI4NTIyMiBleHQgNDE4OCAm
I3hEO0VtYWlsOiBwaGlsLmNvdHRlcmVsbEB3YXNoLm5ocy51azwvYXV0aC1hZGRyZXNzPjx0aXRs
ZXM+PHRpdGxlPkluZmx1ZW5jaW5nIFBhbGxpYXRpdmUgQ2FyZSBQcm9qZWN0PC90aXRsZT48L3Rp
dGxlcz48cGFnZXM+MS05NTwvcGFnZXM+PHJlcHJpbnQtZWRpdGlvbj5pbiBmaWxlPC9yZXByaW50
LWVkaXRpb24+PGtleXdvcmRzPjxrZXl3b3JkPmNhbmNlcjwva2V5d29yZD48a2V5d29yZD5jYXJl
PC9rZXl3b3JkPjxrZXl3b3JkPkRpc2Vhc2U8L2tleXdvcmQ+PGtleXdvcmQ+SG9zcGl0YWxzPC9r
ZXl3b3JkPjxrZXl3b3JkPlBlb3BsZTwva2V5d29yZD48a2V5d29yZD5Qcm9qZWN0PC9rZXl3b3Jk
PjxrZXl3b3JkPlJlc2VhcmNoPC9rZXl3b3JkPjxrZXl3b3JkPlNlcnZpY2VzPC9rZXl3b3JkPjxr
ZXl3b3JkPlRlcm1pbmFsIENhcmU8L2tleXdvcmQ+PGtleXdvcmQ+dHJlYXRtZW50PC9rZXl3b3Jk
PjxrZXl3b3JkPlRydXN0PC9rZXl3b3JkPjxrZXl3b3JkPnVzZXI8L2tleXdvcmQ+PGtleXdvcmQ+
dXNlcnM8L2tleXdvcmQ+PC9rZXl3b3Jkcz48ZGF0ZXM+PHllYXI+MjAwNTwveWVhcj48cHViLWRh
dGVzPjxkYXRlPjExLzIwMDU8L2RhdGU+PC9wdWItZGF0ZXM+PC9kYXRlcz48cHViLWxvY2F0aW9u
Pldlc3QgU3Vzc2V4PC9wdWItbG9jYXRpb24+PHB1Ymxpc2hlcj5Xb3J0aGluZyBhbmQgU291dGhs
YW5kcyBIb3NwaXRhbCBOSFMgVHJ1c3QsPC9wdWJsaXNoZXI+PGxhYmVsPjM1N0c8L2xhYmVsPjx1
cmxzPjxyZWxhdGVkLXVybHM+PHVybD48c3R5bGUgZmFjZT0idW5kZXJsaW5lIiBmb250PSJkZWZh
dWx0IiBzaXplPSIxMDAlIj5odHRwOi8vd3d3LnN4cmMubmhzLnVrL2NvbnNvcnRpdW1fYWN0aXZp
dHkvMDI1OC5odG08L3N0eWxlPjwvdXJsPjwvcmVsYXRlZC11cmxzPjwvdXJscz48cmVtb3RlLWRh
dGFiYXNlLXByb3ZpZGVyPklOVjwvcmVtb3RlLWRhdGFiYXNlLXByb3ZpZGVyPjwvcmVjb3JkPjwv
Q2l0ZT48Q2l0ZT48UmVjTnVtPjE1MjQ0PC9SZWNOdW0+PHJlY29yZD48cmVjLW51bWJlcj4xNTI0
NDwvcmVjLW51bWJlcj48Zm9yZWlnbi1rZXlzPjxrZXkgYXBwPSJFTiIgZGItaWQ9ImVkYTk5ZXNy
OWFycDUyZTIwdjJwZnR6NHJwNXM5eDBldmVmNSIgdGltZXN0YW1wPSIxNDg5ODQ0MDE0Ij4xNTI0
NDwva2V5PjwvZm9yZWlnbi1rZXlzPjxyZWYtdHlwZSBuYW1lPSJUaGVzaXMiPjMyPC9yZWYtdHlw
ZT48Y29udHJpYnV0b3JzPjxhdXRob3JzPjxhdXRob3I+Q290dGVyZWxsLCBQaGlsPC9hdXRob3I+
PC9hdXRob3JzPjwvY29udHJpYnV0b3JzPjx0aXRsZXM+PHRpdGxlPkxpdmluZyB3aXRoIGxpZmUg
bGltaXRpbmcgY29uZGl0aW9uczogQSBwYXJ0aWNpcGF0b3J5IHN0dWR5IG9mIHBlb3BsZSZhcG9z
O3MgZXhwZXJpZW5jZXMgYW5kIG5lZWRzPC90aXRsZT48c2Vjb25kYXJ5LXRpdGxlPlNjaG9vbCBv
ZiBIZWFsdGggU2NpZW5jZXMgYW5kIFNvY2lhbCBDYXJlLCBCcnVuZWwgVW5pdmVyc2l0eTwvc2Vj
b25kYXJ5LXRpdGxlPjwvdGl0bGVzPjx2b2x1bWU+UGhEPC92b2x1bWU+PHJlcHJpbnQtZWRpdGlv
bj5pbiBmaWxlPC9yZXByaW50LWVkaXRpb24+PGRhdGVzPjx5ZWFyPjIwMDY8L3llYXI+PC9kYXRl
cz48cHViLWxvY2F0aW9uPkxvbmRvbjwvcHViLWxvY2F0aW9uPjxwdWJsaXNoZXI+QnJ1bmVsIFVu
aXZlcnNpdHk8L3B1Ymxpc2hlcj48dXJscz48cmVsYXRlZC11cmxzPjx1cmw+aHR0cDovL2V0aG9z
LmJsLnVrL09yZGVyRGV0YWlscy5kbz9kaWQ9MzEmYW1wO3Vpbj11ay5ibC5ldGhvcy40MzU3NTc8
L3VybD48L3JlbGF0ZWQtdXJscz48L3VybHM+PHJlbW90ZS1kYXRhYmFzZS1wcm92aWRlcj5FVGhP
UzwvcmVtb3RlLWRhdGFiYXNlLXByb3Zp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5; Cotterel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is was unusual in palliative </w:t>
      </w:r>
      <w:r w:rsidRPr="005E2CF5">
        <w:rPr>
          <w:rFonts w:ascii="Calibri" w:eastAsia="Times New Roman" w:hAnsi="Calibri" w:cs="Calibri"/>
          <w:sz w:val="24"/>
          <w:szCs w:val="24"/>
          <w:lang w:eastAsia="en-GB"/>
        </w:rPr>
        <w:lastRenderedPageBreak/>
        <w:t xml:space="preserve">care research. It took more time working in that way, as sharing control, maximising choices and decision-making all needed to be considered </w:t>
      </w:r>
      <w:bookmarkEnd w:id="72"/>
      <w:r w:rsidR="00C445FA">
        <w:rPr>
          <w:rFonts w:ascii="Calibri" w:eastAsia="Times New Roman" w:hAnsi="Calibri" w:cs="Calibri"/>
          <w:sz w:val="24"/>
          <w:szCs w:val="24"/>
          <w:lang w:eastAsia="en-GB"/>
        </w:rPr>
        <w:fldChar w:fldCharType="begin">
          <w:fldData xml:space="preserve">PEVuZE5vdGU+PENpdGU+PFJlY051bT4yMTQ8L1JlY051bT48RGlzcGxheVRleHQ+KFdyaWdodCBl
dCBhbC4gMjAwNTsgQ290dGVyZWxsIDIwMDY7IENvdHRlcmVsbCAyMDA3KTwvRGlzcGxheVRleHQ+
PHJlY29yZD48cmVjLW51bWJlcj4yMTQ8L3JlYy1udW1iZXI+PGZvcmVpZ24ta2V5cz48a2V5IGFw
cD0iRU4iIGRiLWlkPSJlZGE5OWVzcjlhcnA1MmUyMHYycGZ0ejRycDVzOXgwZXZlZjUiIHRpbWVz
dGFtcD0iMTU1Mzk0NDUxNyI+MjE0PC9rZXk+PGtleSBhcHA9IkVOV2ViIiBkYi1pZD0iIj4wPC9r
ZXk+PC9mb3JlaWduLWtleXM+PHJlZi10eXBlIG5hbWU9IkpvdXJuYWwgQXJ0aWNsZSI+MTc8L3Jl
Zi10eXBlPjxjb250cmlidXRvcnM+PGF1dGhvcnM+PGF1dGhvcj5XcmlnaHQsIEQuPC9hdXRob3I+
PGF1dGhvcj5Db3JuZXIsIEouPC9hdXRob3I+PGF1dGhvcj5Ib3BraW5zb24sIEouPC9hdXRob3I+
PGF1dGhvcj5Gb3N0ZXIsIEMuPC9hdXRob3I+PC9hdXRob3JzPjwvY29udHJpYnV0b3JzPjx0aXRs
ZXM+PHRpdGxlPkxpc3RlbmluZyB0byB0aGUgdmlld3Mgb2YgcGVvcGxlIGFmZmVjdGVkIGJ5IGNh
bmNlciBhYm91dCBjYW5jZXIgcmVzZWFyY2g6IGFuIGV4YW1wbGUgb2YgcGFydGljaXBhdG9yeSBy
ZXNlYXJjaCBpbiBzZXR0aW5nIHRoZSBjYW5jZXIgcmVzZWFyY2ggYWdlbmRhPC90aXRsZT48c2Vj
b25kYXJ5LXRpdGxlPkhlYWx0aCBFeHBlY3RhdGlvbnM8L3NlY29uZGFyeS10aXRsZT48L3RpdGxl
cz48cGVyaW9kaWNhbD48ZnVsbC10aXRsZT5IZWFsdGggRXhwZWN0YXRpb25zPC9mdWxsLXRpdGxl
PjxhYmJyLTE+SGVhbHRoIEV4cGVjdDwvYWJici0xPjwvcGVyaW9kaWNhbD48cGFnZXM+My0xMjwv
cGFnZXM+PHZvbHVtZT45PC92b2x1bWU+PG51bWJlcj4xPC9udW1iZXI+PHJlcHJpbnQtZWRpdGlv
bj5pbiBmaWxlPC9yZXByaW50LWVkaXRpb24+PGtleXdvcmRzPjxrZXl3b3JkPmNhbmNlcjwva2V5
d29yZD48a2V5d29yZD5QZW9wbGU8L2tleXdvcmQ+PGtleXdvcmQ+UmVzZWFyY2g8L2tleXdvcmQ+
PGtleXdvcmQ+Vmlldzwva2V5d29yZD48a2V5d29yZD5WaWV3czwva2V5d29yZD48L2tleXdvcmRz
PjxkYXRlcz48eWVhcj4yMDA1PC95ZWFyPjxwdWItZGF0ZXM+PGRhdGU+MjAwNjwvZGF0ZT48L3B1
Yi1kYXRlcz48L2RhdGVzPjxpc2JuPjEzNjktNzYyNTwvaXNibj48bGFiZWw+ODEzRzwvbGFiZWw+
PHVybHM+PHJlbGF0ZWQtdXJscz48dXJsPmh0dHA6Ly9vbmxpbmVsaWJyYXJ5LndpbGV5LmNvbS9k
b2kvMTAuMTExMS9qLjEzNjktNzYyNS4yMDA2LjAwMzUzLngvZnVsbDwvdXJsPjwvcmVsYXRlZC11
cmxzPjwvdXJscz48cmVtb3RlLWRhdGFiYXNlLXByb3ZpZGVyPklOViwgQ0lOQUhMLCBQSU5GTywg
TUVELCBBU1NJQSwgV09TPC9yZW1vdGUtZGF0YWJhc2UtcHJvdmlkZXI+PC9yZWNvcmQ+PC9DaXRl
PjxDaXRlPjxSZWNOdW0+MTY2MDM8L1JlY051bT48cmVjb3JkPjxyZWMtbnVtYmVyPjE2NjAzPC9y
ZWMtbnVtYmVyPjxmb3JlaWduLWtleXM+PGtleSBhcHA9IkVOIiBkYi1pZD0iZWRhOTllc3I5YXJw
NTJlMjB2MnBmdHo0cnA1czl4MGV2ZWY1IiB0aW1lc3RhbXA9IjE1NTQzNzEyOTkiPjE2NjAzPC9r
ZXk+PGtleSBhcHA9IkVOV2ViIiBkYi1pZD0iIj4wPC9rZXk+PC9mb3JlaWduLWtleXM+PHJlZi10
eXBlIG5hbWU9IkNvbmZlcmVuY2UgUGFwZXIiPjQ3PC9yZWYtdHlwZT48Y29udHJpYnV0b3JzPjxh
dXRob3JzPjxhdXRob3I+Q290dGVyZWxsLCBQLjwvYXV0aG9yPjwvYXV0aG9ycz48L2NvbnRyaWJ1
dG9ycz48dGl0bGVzPjx0aXRsZT5TZXJ2aWNlIHVzZXIgaW52b2x2ZW1lbnQgLSBBbiBvdmVydmll
dzwvdGl0bGU+PHNlY29uZGFyeS10aXRsZT5IZWxwIHRoZSBIb3NwaWNlcy4gVXNlciBpbnZvbHZl
bWVudCAtICZhcG9zO25vdGhpbmcgYWJvdXQgdXMgd2l0aG91dCB1cyZhcG9zOzwvc2Vjb25kYXJ5
LXRpdGxlPjwvdGl0bGVzPjxyZXByaW50LWVkaXRpb24+aW4gZmlsZTwvcmVwcmludC1lZGl0aW9u
PjxkYXRlcz48eWVhcj4yMDA3PC95ZWFyPjxwdWItZGF0ZXM+PGRhdGU+MjUgQXByaWwgMjAwNzwv
ZGF0ZT48L3B1Yi1kYXRlcz48L2RhdGVzPjxwdWItbG9jYXRpb24+VUs8L3B1Yi1sb2NhdGlvbj48
dXJscz48L3VybHM+PHJlbW90ZS1kYXRhYmFzZS1wcm92aWRlcj5FLWNsaW5pY2lhbjwvcmVtb3Rl
LWRhdGFiYXNlLXByb3ZpZGVyPjwvcmVjb3JkPjwvQ2l0ZT48Q2l0ZT48UmVjTnVtPjE1MjQ0PC9S
ZWNOdW0+PHJlY29yZD48cmVjLW51bWJlcj4xNTI0NDwvcmVjLW51bWJlcj48Zm9yZWlnbi1rZXlz
PjxrZXkgYXBwPSJFTiIgZGItaWQ9ImVkYTk5ZXNyOWFycDUyZTIwdjJwZnR6NHJwNXM5eDBldmVm
NSIgdGltZXN0YW1wPSIxNDg5ODQ0MDE0Ij4xNTI0NDwva2V5PjwvZm9yZWlnbi1rZXlzPjxyZWYt
dHlwZSBuYW1lPSJUaGVzaXMiPjMyPC9yZWYtdHlwZT48Y29udHJpYnV0b3JzPjxhdXRob3JzPjxh
dXRob3I+Q290dGVyZWxsLCBQaGlsPC9hdXRob3I+PC9hdXRob3JzPjwvY29udHJpYnV0b3JzPjx0
aXRsZXM+PHRpdGxlPkxpdmluZyB3aXRoIGxpZmUgbGltaXRpbmcgY29uZGl0aW9uczogQSBwYXJ0
aWNpcGF0b3J5IHN0dWR5IG9mIHBlb3BsZSZhcG9zO3MgZXhwZXJpZW5jZXMgYW5kIG5lZWRzPC90
aXRsZT48c2Vjb25kYXJ5LXRpdGxlPlNjaG9vbCBvZiBIZWFsdGggU2NpZW5jZXMgYW5kIFNvY2lh
bCBDYXJlLCBCcnVuZWwgVW5pdmVyc2l0eTwvc2Vjb25kYXJ5LXRpdGxlPjwvdGl0bGVzPjx2b2x1
bWU+UGhEPC92b2x1bWU+PHJlcHJpbnQtZWRpdGlvbj5pbiBmaWxlPC9yZXByaW50LWVkaXRpb24+
PGRhdGVzPjx5ZWFyPjIwMDY8L3llYXI+PC9kYXRlcz48cHViLWxvY2F0aW9uPkxvbmRvbjwvcHVi
LWxvY2F0aW9uPjxwdWJsaXNoZXI+QnJ1bmVsIFVuaXZlcnNpdHk8L3B1Ymxpc2hlcj48dXJscz48
cmVsYXRlZC11cmxzPjx1cmw+aHR0cDovL2V0aG9zLmJsLnVrL09yZGVyRGV0YWlscy5kbz9kaWQ9
MzEmYW1wO3Vpbj11ay5ibC5ldGhvcy40MzU3NTc8L3VybD48L3JlbGF0ZWQtdXJscz48L3VybHM+
PHJlbW90ZS1kYXRhYmFzZS1wcm92aWRlcj5FVGhPUzwvcmVtb3RlLWRhdGFiYXNlLXByb3ZpZGVy
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TQ8L1JlY051bT48RGlzcGxheVRleHQ+KFdyaWdodCBl
dCBhbC4gMjAwNTsgQ290dGVyZWxsIDIwMDY7IENvdHRlcmVsbCAyMDA3KTwvRGlzcGxheVRleHQ+
PHJlY29yZD48cmVjLW51bWJlcj4yMTQ8L3JlYy1udW1iZXI+PGZvcmVpZ24ta2V5cz48a2V5IGFw
cD0iRU4iIGRiLWlkPSJlZGE5OWVzcjlhcnA1MmUyMHYycGZ0ejRycDVzOXgwZXZlZjUiIHRpbWVz
dGFtcD0iMTU1Mzk0NDUxNyI+MjE0PC9rZXk+PGtleSBhcHA9IkVOV2ViIiBkYi1pZD0iIj4wPC9r
ZXk+PC9mb3JlaWduLWtleXM+PHJlZi10eXBlIG5hbWU9IkpvdXJuYWwgQXJ0aWNsZSI+MTc8L3Jl
Zi10eXBlPjxjb250cmlidXRvcnM+PGF1dGhvcnM+PGF1dGhvcj5XcmlnaHQsIEQuPC9hdXRob3I+
PGF1dGhvcj5Db3JuZXIsIEouPC9hdXRob3I+PGF1dGhvcj5Ib3BraW5zb24sIEouPC9hdXRob3I+
PGF1dGhvcj5Gb3N0ZXIsIEMuPC9hdXRob3I+PC9hdXRob3JzPjwvY29udHJpYnV0b3JzPjx0aXRs
ZXM+PHRpdGxlPkxpc3RlbmluZyB0byB0aGUgdmlld3Mgb2YgcGVvcGxlIGFmZmVjdGVkIGJ5IGNh
bmNlciBhYm91dCBjYW5jZXIgcmVzZWFyY2g6IGFuIGV4YW1wbGUgb2YgcGFydGljaXBhdG9yeSBy
ZXNlYXJjaCBpbiBzZXR0aW5nIHRoZSBjYW5jZXIgcmVzZWFyY2ggYWdlbmRhPC90aXRsZT48c2Vj
b25kYXJ5LXRpdGxlPkhlYWx0aCBFeHBlY3RhdGlvbnM8L3NlY29uZGFyeS10aXRsZT48L3RpdGxl
cz48cGVyaW9kaWNhbD48ZnVsbC10aXRsZT5IZWFsdGggRXhwZWN0YXRpb25zPC9mdWxsLXRpdGxl
PjxhYmJyLTE+SGVhbHRoIEV4cGVjdDwvYWJici0xPjwvcGVyaW9kaWNhbD48cGFnZXM+My0xMjwv
cGFnZXM+PHZvbHVtZT45PC92b2x1bWU+PG51bWJlcj4xPC9udW1iZXI+PHJlcHJpbnQtZWRpdGlv
bj5pbiBmaWxlPC9yZXByaW50LWVkaXRpb24+PGtleXdvcmRzPjxrZXl3b3JkPmNhbmNlcjwva2V5
d29yZD48a2V5d29yZD5QZW9wbGU8L2tleXdvcmQ+PGtleXdvcmQ+UmVzZWFyY2g8L2tleXdvcmQ+
PGtleXdvcmQ+Vmlldzwva2V5d29yZD48a2V5d29yZD5WaWV3czwva2V5d29yZD48L2tleXdvcmRz
PjxkYXRlcz48eWVhcj4yMDA1PC95ZWFyPjxwdWItZGF0ZXM+PGRhdGU+MjAwNjwvZGF0ZT48L3B1
Yi1kYXRlcz48L2RhdGVzPjxpc2JuPjEzNjktNzYyNTwvaXNibj48bGFiZWw+ODEzRzwvbGFiZWw+
PHVybHM+PHJlbGF0ZWQtdXJscz48dXJsPmh0dHA6Ly9vbmxpbmVsaWJyYXJ5LndpbGV5LmNvbS9k
b2kvMTAuMTExMS9qLjEzNjktNzYyNS4yMDA2LjAwMzUzLngvZnVsbDwvdXJsPjwvcmVsYXRlZC11
cmxzPjwvdXJscz48cmVtb3RlLWRhdGFiYXNlLXByb3ZpZGVyPklOViwgQ0lOQUhMLCBQSU5GTywg
TUVELCBBU1NJQSwgV09TPC9yZW1vdGUtZGF0YWJhc2UtcHJvdmlkZXI+PC9yZWNvcmQ+PC9DaXRl
PjxDaXRlPjxSZWNOdW0+MTY2MDM8L1JlY051bT48cmVjb3JkPjxyZWMtbnVtYmVyPjE2NjAzPC9y
ZWMtbnVtYmVyPjxmb3JlaWduLWtleXM+PGtleSBhcHA9IkVOIiBkYi1pZD0iZWRhOTllc3I5YXJw
NTJlMjB2MnBmdHo0cnA1czl4MGV2ZWY1IiB0aW1lc3RhbXA9IjE1NTQzNzEyOTkiPjE2NjAzPC9r
ZXk+PGtleSBhcHA9IkVOV2ViIiBkYi1pZD0iIj4wPC9rZXk+PC9mb3JlaWduLWtleXM+PHJlZi10
eXBlIG5hbWU9IkNvbmZlcmVuY2UgUGFwZXIiPjQ3PC9yZWYtdHlwZT48Y29udHJpYnV0b3JzPjxh
dXRob3JzPjxhdXRob3I+Q290dGVyZWxsLCBQLjwvYXV0aG9yPjwvYXV0aG9ycz48L2NvbnRyaWJ1
dG9ycz48dGl0bGVzPjx0aXRsZT5TZXJ2aWNlIHVzZXIgaW52b2x2ZW1lbnQgLSBBbiBvdmVydmll
dzwvdGl0bGU+PHNlY29uZGFyeS10aXRsZT5IZWxwIHRoZSBIb3NwaWNlcy4gVXNlciBpbnZvbHZl
bWVudCAtICZhcG9zO25vdGhpbmcgYWJvdXQgdXMgd2l0aG91dCB1cyZhcG9zOzwvc2Vjb25kYXJ5
LXRpdGxlPjwvdGl0bGVzPjxyZXByaW50LWVkaXRpb24+aW4gZmlsZTwvcmVwcmludC1lZGl0aW9u
PjxkYXRlcz48eWVhcj4yMDA3PC95ZWFyPjxwdWItZGF0ZXM+PGRhdGU+MjUgQXByaWwgMjAwNzwv
ZGF0ZT48L3B1Yi1kYXRlcz48L2RhdGVzPjxwdWItbG9jYXRpb24+VUs8L3B1Yi1sb2NhdGlvbj48
dXJscz48L3VybHM+PHJlbW90ZS1kYXRhYmFzZS1wcm92aWRlcj5FLWNsaW5pY2lhbjwvcmVtb3Rl
LWRhdGFiYXNlLXByb3ZpZGVyPjwvcmVjb3JkPjwvQ2l0ZT48Q2l0ZT48UmVjTnVtPjE1MjQ0PC9S
ZWNOdW0+PHJlY29yZD48cmVjLW51bWJlcj4xNTI0NDwvcmVjLW51bWJlcj48Zm9yZWlnbi1rZXlz
PjxrZXkgYXBwPSJFTiIgZGItaWQ9ImVkYTk5ZXNyOWFycDUyZTIwdjJwZnR6NHJwNXM5eDBldmVm
NSIgdGltZXN0YW1wPSIxNDg5ODQ0MDE0Ij4xNTI0NDwva2V5PjwvZm9yZWlnbi1rZXlzPjxyZWYt
dHlwZSBuYW1lPSJUaGVzaXMiPjMyPC9yZWYtdHlwZT48Y29udHJpYnV0b3JzPjxhdXRob3JzPjxh
dXRob3I+Q290dGVyZWxsLCBQaGlsPC9hdXRob3I+PC9hdXRob3JzPjwvY29udHJpYnV0b3JzPjx0
aXRsZXM+PHRpdGxlPkxpdmluZyB3aXRoIGxpZmUgbGltaXRpbmcgY29uZGl0aW9uczogQSBwYXJ0
aWNpcGF0b3J5IHN0dWR5IG9mIHBlb3BsZSZhcG9zO3MgZXhwZXJpZW5jZXMgYW5kIG5lZWRzPC90
aXRsZT48c2Vjb25kYXJ5LXRpdGxlPlNjaG9vbCBvZiBIZWFsdGggU2NpZW5jZXMgYW5kIFNvY2lh
bCBDYXJlLCBCcnVuZWwgVW5pdmVyc2l0eTwvc2Vjb25kYXJ5LXRpdGxlPjwvdGl0bGVzPjx2b2x1
bWU+UGhEPC92b2x1bWU+PHJlcHJpbnQtZWRpdGlvbj5pbiBmaWxlPC9yZXByaW50LWVkaXRpb24+
PGRhdGVzPjx5ZWFyPjIwMDY8L3llYXI+PC9kYXRlcz48cHViLWxvY2F0aW9uPkxvbmRvbjwvcHVi
LWxvY2F0aW9uPjxwdWJsaXNoZXI+QnJ1bmVsIFVuaXZlcnNpdHk8L3B1Ymxpc2hlcj48dXJscz48
cmVsYXRlZC11cmxzPjx1cmw+aHR0cDovL2V0aG9zLmJsLnVrL09yZGVyRGV0YWlscy5kbz9kaWQ9
MzEmYW1wO3Vpbj11ay5ibC5ldGhvcy40MzU3NTc8L3VybD48L3JlbGF0ZWQtdXJscz48L3VybHM+
PHJlbW90ZS1kYXRhYmFzZS1wcm92aWRlcj5FVGhPUzwvcmVtb3RlLWRhdGFiYXNlLXByb3ZpZGVy
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right et al. 2005; Cotterell 2006; Cotterel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2F1D7CF7"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94FCB9A" w14:textId="78CBA573" w:rsidR="005E2CF5" w:rsidRPr="005E2CF5" w:rsidRDefault="005E2CF5" w:rsidP="005E2CF5">
      <w:pPr>
        <w:autoSpaceDE w:val="0"/>
        <w:autoSpaceDN w:val="0"/>
        <w:adjustRightInd w:val="0"/>
        <w:spacing w:after="0" w:line="240" w:lineRule="auto"/>
        <w:rPr>
          <w:rFonts w:ascii="Calibri" w:hAnsi="Calibri" w:cs="Calibri"/>
          <w:sz w:val="24"/>
          <w:szCs w:val="24"/>
        </w:rPr>
      </w:pPr>
      <w:r w:rsidRPr="005E2CF5">
        <w:rPr>
          <w:rFonts w:ascii="Calibri" w:hAnsi="Calibri" w:cs="Calibri"/>
          <w:sz w:val="24"/>
          <w:szCs w:val="24"/>
        </w:rPr>
        <w:t xml:space="preserve">Several papers reported an evolutionary process of groups developing over time, as their knowledge, expertise and confidence grew </w:t>
      </w:r>
      <w:r w:rsidR="00C445FA">
        <w:rPr>
          <w:rFonts w:ascii="Calibri" w:hAnsi="Calibri" w:cs="Calibri"/>
          <w:sz w:val="24"/>
          <w:szCs w:val="24"/>
        </w:rPr>
        <w:fldChar w:fldCharType="begin">
          <w:fldData xml:space="preserve">PEVuZE5vdGU+PENpdGU+PFJlY051bT4xNjU5OTwvUmVjTnVtPjxEaXNwbGF5VGV4dD4oUmljaGFy
ZHNvbiBldCBhbC4gMjAwNTsgQnJvd24gZXQgYWwuIDIwMDY7IE1jSWxmYXRyaWNrIGV0IGFsLiAy
MDE1KTwvRGlzcGxheVRleHQ+PHJlY29yZD48cmVjLW51bWJlcj4xNjU5OTwvcmVjLW51bWJlcj48
Zm9yZWlnbi1rZXlzPjxrZXkgYXBwPSJFTiIgZGItaWQ9ImVkYTk5ZXNyOWFycDUyZTIwdjJwZnR6
NHJwNXM5eDBldmVmNSIgdGltZXN0YW1wPSIxNTU0MzcxMjk5Ij4xNjU5OTwva2V5PjxrZXkgYXBw
PSJFTldlYiIgZGItaWQ9IiI+MDwva2V5PjwvZm9yZWlnbi1rZXlzPjxyZWYtdHlwZSBuYW1lPSJK
b3VybmFsIEFydGljbGUiPjE3PC9yZWYtdHlwZT48Y29udHJpYnV0b3JzPjxhdXRob3JzPjxhdXRo
b3I+UmljaGFyZHNvbiwgQWxpc29uPC9hdXRob3I+PGF1dGhvcj5TaXR6aWEsIEpvaG48L2F1dGhv
cj48YXV0aG9yPkNvdHRlcmVsbCwgUGhpbDwvYXV0aG9yPjwvYXV0aG9ycz48L2NvbnRyaWJ1dG9y
cz48dGl0bGVzPjx0aXRsZT7igJhXb3JraW5nIHRoZSBzeXN0ZW3igJkuIEFjaGlldmluZyBjaGFu
Z2UgdGhyb3VnaCBwYXJ0bmVyc2hpcCB3b3JraW5nOiBhbiBldmFsdWF0aW9uIG9mIGNhbmNlciBw
YXJ0bmVyc2hpcCBncm91cHM8L3RpdGxlPjxzZWNvbmRhcnktdGl0bGU+SGVhbHRoIEV4cGVjdGF0
aW9uczwvc2Vjb25kYXJ5LXRpdGxlPjwvdGl0bGVzPjxwZXJpb2RpY2FsPjxmdWxsLXRpdGxlPkhl
YWx0aCBFeHBlY3RhdGlvbnM8L2Z1bGwtdGl0bGU+PGFiYnItMT5IZWFsdGggRXhwZWN0PC9hYmJy
LTE+PC9wZXJpb2RpY2FsPjxwYWdlcz4yMTAtMjIwPC9wYWdlcz48dm9sdW1lPjg8L3ZvbHVtZT48
bnVtYmVyPjM8L251bWJlcj48cmVwcmludC1lZGl0aW9uPmluIGZpbGU8L3JlcHJpbnQtZWRpdGlv
bj48ZGF0ZXM+PHllYXI+MjAwNTwveWVhcj48L2RhdGVzPjxpc2JuPjEzNjktNzYyNTwvaXNibj48
dXJscz48cmVsYXRlZC11cmxzPjx1cmw+aHR0cDovL29ubGluZWxpYnJhcnkud2lsZXkuY29tL2Rv
aS8xMC4xMTExL2ouMTM2OS03NjI1LjIwMDUuMDAzMzIueC9mdWxsPC91cmw+PC9yZWxhdGVkLXVy
bHM+PC91cmxzPjxyZW1vdGUtZGF0YWJhc2UtcHJvdmlkZXI+UmVmY2hlY2s8L3JlbW90ZS1kYXRh
YmFzZS1wcm92aWRlcj48L3JlY29yZD48L0NpdGU+PENpdGU+PFJlY051bT4xNTc3NzwvUmVjTnVt
PjxyZWNvcmQ+PHJlYy1udW1iZXI+MTU3Nzc8L3JlYy1udW1iZXI+PGZvcmVpZ24ta2V5cz48a2V5
IGFwcD0iRU4iIGRiLWlkPSJlZGE5OWVzcjlhcnA1MmUyMHYycGZ0ejRycDVzOXgwZXZlZjUiIHRp
bWVzdGFtcD0iMTU1NDM3MTI5OSI+MTU3Nzc8L2tleT48a2V5IGFwcD0iRU5XZWIiIGRiLWlkPSIi
PjA8L2tleT48L2ZvcmVpZ24ta2V5cz48cmVmLXR5cGUgbmFtZT0iUmVwb3J0Ij4yNzwvcmVmLXR5
cGU+PGNvbnRyaWJ1dG9ycz48YXV0aG9ycz48YXV0aG9yPkJyb3duLCBWLjwvYXV0aG9yPjxhdXRo
b3I+Q290dGVyZWxsLCBQLjwvYXV0aG9yPjxhdXRob3I+U2l0emlhLCBKLjwvYXV0aG9yPjxhdXRo
b3I+UmljaGFyZHNvbiwgQS48L2F1dGhvcj48YXV0aG9yPktlbGxleSwgSy48L2F1dGhvcj48YXV0
aG9yPldpbGxlcnMsIFIuPC9hdXRob3I+PC9hdXRob3JzPjx0ZXJ0aWFyeS1hdXRob3JzPjxhdXRo
b3I+TmF0aW9uYWwgQ2FuY2VyIFJlc2VhcmNoIE5ldHdvcmssIE1hY21pbGxhbiBDYW5jZXIgU3Vw
cG9ydDwvYXV0aG9yPjwvdGVydGlhcnktYXV0aG9ycz48L2NvbnRyaWJ1dG9ycz48dGl0bGVzPjx0
aXRsZT5FdmFsdWF0aW9uIG9mIENvbnN1bWVyIFJlc2VhcmNoIFBhbmVscyBpbiBjYW5jZXIgcmVz
ZWFyY2ggbmV0d29ya3M8L3RpdGxlPjwvdGl0bGVzPjxyZXByaW50LWVkaXRpb24+aW4gZmlsZTwv
cmVwcmludC1lZGl0aW9uPjxkYXRlcz48eWVhcj4yMDA2PC95ZWFyPjwvZGF0ZXM+PHB1Yi1sb2Nh
dGlvbj5Mb25kb248L3B1Yi1sb2NhdGlvbj48cHVibGlzaGVyPk5hdGlvbmFsIENhbmNlciBSZXNl
YXJjaCBOZXR3b3JrLCBNYWNtaWxsYW4gQ2FuY2VyIFN1cHBvcnQ8L3B1Ymxpc2hlcj48dXJscz48
L3VybHM+PHJlbW90ZS1kYXRhYmFzZS1wcm92aWRlcj5FLVBDU0FHPC9yZW1vdGUtZGF0YWJhc2Ut
cHJvdmlkZXI+PC9yZWNvcmQ+PC9DaXRlPjxDaXRlPjxSZWNOdW0+MTU3MjA8L1JlY051bT48cmVj
b3JkPjxyZWMtbnVtYmVyPjE1NzIwPC9yZWMtbnVtYmVyPjxmb3JlaWduLWtleXM+PGtleSBhcHA9
IkVOIiBkYi1pZD0iZWRhOTllc3I5YXJwNTJlMjB2MnBmdHo0cnA1czl4MGV2ZWY1IiB0aW1lc3Rh
bXA9IjE1NTQzNzEyOTkiPjE1NzIwPC9rZXk+PGtleSBhcHA9IkVOV2ViIiBkYi1pZD0iIj4wPC9r
ZXk+PC9mb3JlaWduLWtleXM+PHJlZi10eXBlIG5hbWU9IlJlcG9ydCI+Mjc8L3JlZi10eXBlPjxj
b250cmlidXRvcnM+PGF1dGhvcnM+PGF1dGhvcj5NY0lsZmF0cmljaywgUy48L2F1dGhvcj48YXV0
aG9yPkhhc3NvbiwgRi48L2F1dGhvcj48YXV0aG9yPkhhbm5hLVRyYWlub3IsIEwuPC9hdXRob3I+
PGF1dGhvcj5Ccm9nYW4sIFAuPC9hdXRob3I+PC9hdXRob3JzPjwvY29udHJpYnV0b3JzPjx0aXRs
ZXM+PHRpdGxlPkV2YWx1YXRpb24gcmVwb3J0IGZvciBBbGwgSXJlbGFuZCBJbnN0aXR1dGUgb2Yg
SG9zcGljZSAmYW1wOyBQYWxsaWF0aXZlIENhcmUgJmFwb3M7Vm9pY2VzIDQgQ2FyZSZhcG9zOyBJ
bml0aWF0aXZlLjwvdGl0bGU+PC90aXRsZXM+PHJlcHJpbnQtZWRpdGlvbj5pbiBmaWxlPC9yZXBy
aW50LWVkaXRpb24+PGRhdGVzPjx5ZWFyPjIwMTU8L3llYXI+PC9kYXRlcz48cHViLWxvY2F0aW9u
PkR1YmxpbiwgSXJlbGFuZDwvcHViLWxvY2F0aW9uPjxwdWJsaXNoZXI+QWxsIElyZWxhbmQgSW5z
dGl0dXRlIG9mIEhvc3BpY2UgJmFtcDsgUGFsbGlhdGl2ZSBDYXJlPC9wdWJsaXNoZXI+PHVybHM+
PHJlbGF0ZWQtdXJscz48dXJsPmh0dHA6Ly9haWlocGMub3JnL3BvbGljeS1wcmFjdGljZS92b2lj
ZXM0Y2FyZS9ldmFsdWF0aW9uLzwvdXJsPjwvcmVsYXRlZC11cmxzPjwvdXJscz48cmVtb3RlLWRh
dGFiYXNlLXByb3ZpZGVyPkFJSUhQQzwvcmVtb3RlLWRhdGFiYXNlLXByb3ZpZGVyPjwvcmVjb3Jk
PjwvQ2l0ZT48L0VuZE5vdGU+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U5OTwvUmVjTnVtPjxEaXNwbGF5VGV4dD4oUmljaGFy
ZHNvbiBldCBhbC4gMjAwNTsgQnJvd24gZXQgYWwuIDIwMDY7IE1jSWxmYXRyaWNrIGV0IGFsLiAy
MDE1KTwvRGlzcGxheVRleHQ+PHJlY29yZD48cmVjLW51bWJlcj4xNjU5OTwvcmVjLW51bWJlcj48
Zm9yZWlnbi1rZXlzPjxrZXkgYXBwPSJFTiIgZGItaWQ9ImVkYTk5ZXNyOWFycDUyZTIwdjJwZnR6
NHJwNXM5eDBldmVmNSIgdGltZXN0YW1wPSIxNTU0MzcxMjk5Ij4xNjU5OTwva2V5PjxrZXkgYXBw
PSJFTldlYiIgZGItaWQ9IiI+MDwva2V5PjwvZm9yZWlnbi1rZXlzPjxyZWYtdHlwZSBuYW1lPSJK
b3VybmFsIEFydGljbGUiPjE3PC9yZWYtdHlwZT48Y29udHJpYnV0b3JzPjxhdXRob3JzPjxhdXRo
b3I+UmljaGFyZHNvbiwgQWxpc29uPC9hdXRob3I+PGF1dGhvcj5TaXR6aWEsIEpvaG48L2F1dGhv
cj48YXV0aG9yPkNvdHRlcmVsbCwgUGhpbDwvYXV0aG9yPjwvYXV0aG9ycz48L2NvbnRyaWJ1dG9y
cz48dGl0bGVzPjx0aXRsZT7igJhXb3JraW5nIHRoZSBzeXN0ZW3igJkuIEFjaGlldmluZyBjaGFu
Z2UgdGhyb3VnaCBwYXJ0bmVyc2hpcCB3b3JraW5nOiBhbiBldmFsdWF0aW9uIG9mIGNhbmNlciBw
YXJ0bmVyc2hpcCBncm91cHM8L3RpdGxlPjxzZWNvbmRhcnktdGl0bGU+SGVhbHRoIEV4cGVjdGF0
aW9uczwvc2Vjb25kYXJ5LXRpdGxlPjwvdGl0bGVzPjxwZXJpb2RpY2FsPjxmdWxsLXRpdGxlPkhl
YWx0aCBFeHBlY3RhdGlvbnM8L2Z1bGwtdGl0bGU+PGFiYnItMT5IZWFsdGggRXhwZWN0PC9hYmJy
LTE+PC9wZXJpb2RpY2FsPjxwYWdlcz4yMTAtMjIwPC9wYWdlcz48dm9sdW1lPjg8L3ZvbHVtZT48
bnVtYmVyPjM8L251bWJlcj48cmVwcmludC1lZGl0aW9uPmluIGZpbGU8L3JlcHJpbnQtZWRpdGlv
bj48ZGF0ZXM+PHllYXI+MjAwNTwveWVhcj48L2RhdGVzPjxpc2JuPjEzNjktNzYyNTwvaXNibj48
dXJscz48cmVsYXRlZC11cmxzPjx1cmw+aHR0cDovL29ubGluZWxpYnJhcnkud2lsZXkuY29tL2Rv
aS8xMC4xMTExL2ouMTM2OS03NjI1LjIwMDUuMDAzMzIueC9mdWxsPC91cmw+PC9yZWxhdGVkLXVy
bHM+PC91cmxzPjxyZW1vdGUtZGF0YWJhc2UtcHJvdmlkZXI+UmVmY2hlY2s8L3JlbW90ZS1kYXRh
YmFzZS1wcm92aWRlcj48L3JlY29yZD48L0NpdGU+PENpdGU+PFJlY051bT4xNTc3NzwvUmVjTnVt
PjxyZWNvcmQ+PHJlYy1udW1iZXI+MTU3Nzc8L3JlYy1udW1iZXI+PGZvcmVpZ24ta2V5cz48a2V5
IGFwcD0iRU4iIGRiLWlkPSJlZGE5OWVzcjlhcnA1MmUyMHYycGZ0ejRycDVzOXgwZXZlZjUiIHRp
bWVzdGFtcD0iMTU1NDM3MTI5OSI+MTU3Nzc8L2tleT48a2V5IGFwcD0iRU5XZWIiIGRiLWlkPSIi
PjA8L2tleT48L2ZvcmVpZ24ta2V5cz48cmVmLXR5cGUgbmFtZT0iUmVwb3J0Ij4yNzwvcmVmLXR5
cGU+PGNvbnRyaWJ1dG9ycz48YXV0aG9ycz48YXV0aG9yPkJyb3duLCBWLjwvYXV0aG9yPjxhdXRo
b3I+Q290dGVyZWxsLCBQLjwvYXV0aG9yPjxhdXRob3I+U2l0emlhLCBKLjwvYXV0aG9yPjxhdXRo
b3I+UmljaGFyZHNvbiwgQS48L2F1dGhvcj48YXV0aG9yPktlbGxleSwgSy48L2F1dGhvcj48YXV0
aG9yPldpbGxlcnMsIFIuPC9hdXRob3I+PC9hdXRob3JzPjx0ZXJ0aWFyeS1hdXRob3JzPjxhdXRo
b3I+TmF0aW9uYWwgQ2FuY2VyIFJlc2VhcmNoIE5ldHdvcmssIE1hY21pbGxhbiBDYW5jZXIgU3Vw
cG9ydDwvYXV0aG9yPjwvdGVydGlhcnktYXV0aG9ycz48L2NvbnRyaWJ1dG9ycz48dGl0bGVzPjx0
aXRsZT5FdmFsdWF0aW9uIG9mIENvbnN1bWVyIFJlc2VhcmNoIFBhbmVscyBpbiBjYW5jZXIgcmVz
ZWFyY2ggbmV0d29ya3M8L3RpdGxlPjwvdGl0bGVzPjxyZXByaW50LWVkaXRpb24+aW4gZmlsZTwv
cmVwcmludC1lZGl0aW9uPjxkYXRlcz48eWVhcj4yMDA2PC95ZWFyPjwvZGF0ZXM+PHB1Yi1sb2Nh
dGlvbj5Mb25kb248L3B1Yi1sb2NhdGlvbj48cHVibGlzaGVyPk5hdGlvbmFsIENhbmNlciBSZXNl
YXJjaCBOZXR3b3JrLCBNYWNtaWxsYW4gQ2FuY2VyIFN1cHBvcnQ8L3B1Ymxpc2hlcj48dXJscz48
L3VybHM+PHJlbW90ZS1kYXRhYmFzZS1wcm92aWRlcj5FLVBDU0FHPC9yZW1vdGUtZGF0YWJhc2Ut
cHJvdmlkZXI+PC9yZWNvcmQ+PC9DaXRlPjxDaXRlPjxSZWNOdW0+MTU3MjA8L1JlY051bT48cmVj
b3JkPjxyZWMtbnVtYmVyPjE1NzIwPC9yZWMtbnVtYmVyPjxmb3JlaWduLWtleXM+PGtleSBhcHA9
IkVOIiBkYi1pZD0iZWRhOTllc3I5YXJwNTJlMjB2MnBmdHo0cnA1czl4MGV2ZWY1IiB0aW1lc3Rh
bXA9IjE1NTQzNzEyOTkiPjE1NzIwPC9rZXk+PGtleSBhcHA9IkVOV2ViIiBkYi1pZD0iIj4wPC9r
ZXk+PC9mb3JlaWduLWtleXM+PHJlZi10eXBlIG5hbWU9IlJlcG9ydCI+Mjc8L3JlZi10eXBlPjxj
b250cmlidXRvcnM+PGF1dGhvcnM+PGF1dGhvcj5NY0lsZmF0cmljaywgUy48L2F1dGhvcj48YXV0
aG9yPkhhc3NvbiwgRi48L2F1dGhvcj48YXV0aG9yPkhhbm5hLVRyYWlub3IsIEwuPC9hdXRob3I+
PGF1dGhvcj5Ccm9nYW4sIFAuPC9hdXRob3I+PC9hdXRob3JzPjwvY29udHJpYnV0b3JzPjx0aXRs
ZXM+PHRpdGxlPkV2YWx1YXRpb24gcmVwb3J0IGZvciBBbGwgSXJlbGFuZCBJbnN0aXR1dGUgb2Yg
SG9zcGljZSAmYW1wOyBQYWxsaWF0aXZlIENhcmUgJmFwb3M7Vm9pY2VzIDQgQ2FyZSZhcG9zOyBJ
bml0aWF0aXZlLjwvdGl0bGU+PC90aXRsZXM+PHJlcHJpbnQtZWRpdGlvbj5pbiBmaWxlPC9yZXBy
aW50LWVkaXRpb24+PGRhdGVzPjx5ZWFyPjIwMTU8L3llYXI+PC9kYXRlcz48cHViLWxvY2F0aW9u
PkR1YmxpbiwgSXJlbGFuZDwvcHViLWxvY2F0aW9uPjxwdWJsaXNoZXI+QWxsIElyZWxhbmQgSW5z
dGl0dXRlIG9mIEhvc3BpY2UgJmFtcDsgUGFsbGlhdGl2ZSBDYXJlPC9wdWJsaXNoZXI+PHVybHM+
PHJlbGF0ZWQtdXJscz48dXJsPmh0dHA6Ly9haWlocGMub3JnL3BvbGljeS1wcmFjdGljZS92b2lj
ZXM0Y2FyZS9ldmFsdWF0aW9uLzwvdXJsPjwvcmVsYXRlZC11cmxzPjwvdXJscz48cmVtb3RlLWRh
dGFiYXNlLXByb3ZpZGVyPkFJSUhQQzwvcmVtb3RlLWRhdGFiYXNlLXByb3ZpZGVyPjwvcmVjb3Jk
PjwvQ2l0ZT48L0VuZE5vdGU+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Richardson et al. 2005; Brown et al. 2006; McIlfatrick et al. 2015)</w:t>
      </w:r>
      <w:r w:rsidR="00C445FA">
        <w:rPr>
          <w:rFonts w:ascii="Calibri" w:hAnsi="Calibri" w:cs="Calibri"/>
          <w:sz w:val="24"/>
          <w:szCs w:val="24"/>
        </w:rPr>
        <w:fldChar w:fldCharType="end"/>
      </w:r>
      <w:r w:rsidRPr="005E2CF5">
        <w:rPr>
          <w:rFonts w:ascii="Calibri" w:hAnsi="Calibri" w:cs="Calibri"/>
          <w:sz w:val="24"/>
          <w:szCs w:val="24"/>
        </w:rPr>
        <w:t xml:space="preserve">. This was important as it meant that group members had different needs at different times and implied that both process and outcome was relevant. Initially groups were mainly engaged in consultative work, for example reviewing patient information, then increased their level of involvement after a year to carry out activities such as co-facilitation of focus groups or being a co-applicant on funding bids </w:t>
      </w:r>
      <w:r w:rsidR="00C445FA">
        <w:rPr>
          <w:rFonts w:ascii="Calibri" w:hAnsi="Calibri" w:cs="Calibri"/>
          <w:sz w:val="24"/>
          <w:szCs w:val="24"/>
        </w:rPr>
        <w:fldChar w:fldCharType="begin">
          <w:fldData xml:space="preserve">PEVuZE5vdGU+PENpdGU+PFJlY051bT4xNTY5MzwvUmVjTnVtPjxEaXNwbGF5VGV4dD4oV3JpZ2h0
IGV0IGFsLiAyMDA1OyBGb3JiYXQgZXQgYWwuIDIwMDc7IEtlbm5lZHkgMjAxMTsgSU5WT0xWRSAy
MDEzYSk8L0Rpc3BsYXlUZXh0PjxyZWNvcmQ+PHJlYy1udW1iZXI+MTU2OTM8L3JlYy1udW1iZXI+
PGZvcmVpZ24ta2V5cz48a2V5IGFwcD0iRU4iIGRiLWlkPSJlZGE5OWVzcjlhcnA1MmUyMHYycGZ0
ejRycDVzOXgwZXZlZjUiIHRpbWVzdGFtcD0iMTU1NDM3MTI5OSI+MTU2OTM8L2tleT48a2V5IGFw
cD0iRU5XZWIiIGRiLWlkPSIiPjA8L2tleT48L2ZvcmVpZ24ta2V5cz48cmVmLXR5cGUgbmFtZT0i
UmVwb3J0Ij4yNzwvcmVmLXR5cGU+PGNvbnRyaWJ1dG9ycz48YXV0aG9ycz48YXV0aG9yPklOVk9M
VkU8L2F1dGhvcj48L2F1dGhvcnM+PHRlcnRpYXJ5LWF1dGhvcnM+PGF1dGhvcj5OSUhSPC9hdXRo
b3I+PC90ZXJ0aWFyeS1hdXRob3JzPjwvY29udHJpYnV0b3JzPjx0aXRsZXM+PHRpdGxlPkV4YW1w
bGVzIG9mIHB1YmxpYyBpbnZvbHZlbWVudCBpbiByZXNlYXJjaCBmdW5kaW5nIGFwcGxpY2F0aW9u
czogRGVjaXNpb24gbWFraW5nIGFib3V0IGltcGxhbnRhdGlvbiBvZiBjYXJkaW92ZXJ0ZXIgZGVm
aWJyaWxsYXRvcnMgKElDRHMpIGFuZCBkZWFjdGl2YXRpb24gZHVyaW5nIGVuZCBvZiBsaWZlIGNh
cmU8L3RpdGxlPjwvdGl0bGVzPjxyZXByaW50LWVkaXRpb24+aW4gZmlsZTwvcmVwcmludC1lZGl0
aW9uPjxkYXRlcz48eWVhcj4yMDEzPC95ZWFyPjwvZGF0ZXM+PHB1Yi1sb2NhdGlvbj5FYXN0bGVp
Z2g8L3B1Yi1sb2NhdGlvbj48cHVibGlzaGVyPklOVk9MVkU8L3B1Ymxpc2hlcj48dXJscz48cmVs
YXRlZC11cmxzPjx1cmw+aHR0cDovL3d3dy5pbnZvLm9yZy51ay9yZXNvdXJjZS1jZW50cmUvbGli
cmFyaWVzL2V4YW1wbGVzL2V4cGxvcmluZy1wdWJsaWMtaW52b2x2ZW1lbnQtaW4tbmloci1yZXNl
YXJjaC1mdW5kaW5nLWFwcGxpY2F0aW9ucy88L3VybD48L3JlbGF0ZWQtdXJscz48L3VybHM+PHJl
bW90ZS1kYXRhYmFzZS1wcm92aWRlcj5JTlY8L3JlbW90ZS1kYXRhYmFzZS1wcm92aWRlcj48L3Jl
Y29yZD48L0NpdGU+PENpdGU+PFJlY051bT4xNTYxMDwvUmVjTnVtPjxyZWNvcmQ+PHJlYy1udW1i
ZXI+MTU2MTA8L3JlYy1udW1iZXI+PGZvcmVpZ24ta2V5cz48a2V5IGFwcD0iRU4iIGRiLWlkPSJl
ZGE5OWVzcjlhcnA1MmUyMHYycGZ0ejRycDVzOXgwZXZlZjUiIHRpbWVzdGFtcD0iMTUwMDU1NTky
NSI+MTU2MTA8L2tleT48L2ZvcmVpZ24ta2V5cz48cmVmLXR5cGUgbmFtZT0iUmVwb3J0Ij4yNzwv
cmVmLXR5cGU+PGNvbnRyaWJ1dG9ycz48YXV0aG9ycz48YXV0aG9yPktlbm5lZHksIFMuPC9hdXRo
b3I+PC9hdXRob3JzPjx0ZXJ0aWFyeS1hdXRob3JzPjxhdXRob3I+VW5pdmVyc2l0eSBvZiBOb3R0
aW5naGFtLDwvYXV0aG9yPjwvdGVydGlhcnktYXV0aG9ycz48L2NvbnRyaWJ1dG9ycz48dGl0bGVz
Pjx0aXRsZT5PbGRlciBDYXJlcnMgYW5kIEludm9sdmVtZW50IGluIFJlc2VhcmNoLiBXaHksIHdo
YXQgYW5kIHdoZW4/PC90aXRsZT48L3RpdGxlcz48cmVwcmludC1lZGl0aW9uPmluIGZpbGU8L3Jl
cHJpbnQtZWRpdGlvbj48ZGF0ZXM+PHllYXI+MjAxMTwveWVhcj48L2RhdGVzPjxwdWItbG9jYXRp
b24+Tm90dGluZ2hhbTwvcHViLWxvY2F0aW9uPjxwdWJsaXNoZXI+VW5pdmVyc2l0eSBvZiBOb3R0
aW5naGFtLDwvcHVibGlzaGVyPjx1cmxzPjxyZWxhdGVkLXVybHM+PHVybD5odHRwOi8vd3d3Lmlu
dm8ub3JnLnVrL3Jlc291cmNlLWNlbnRyZS9saWJyYXJ5LXJlc291cmNlLz9pZD01NDcmYW1wO3Nl
Y3Rpb249aW52b25ldDwvdXJsPjx1cmw+aHR0cDovL3d3dy5ub3R0aW5naGFtLmFjLnVrL3NlYXJj
aC5hc3B4P3E9b2xkZXIrY2FyZXJzK3Jlc2VhcmNoPC91cmw+PC9yZWxhdGVkLXVybHM+PC91cmxz
PjxyZW1vdGUtZGF0YWJhc2UtcHJvdmlkZXI+U0NPPC9yZW1vdGUtZGF0YWJhc2UtcHJvdmlkZXI+
PC9yZWNvcmQ+PC9DaXRlPjxDaXRlPjxSZWNOdW0+MTY1Njg8L1JlY051bT48cmVjb3JkPjxyZWMt
bnVtYmVyPjE2NTY4PC9yZWMtbnVtYmVyPjxmb3JlaWduLWtleXM+PGtleSBhcHA9IkVOIiBkYi1p
ZD0iZWRhOTllc3I5YXJwNTJlMjB2MnBmdHo0cnA1czl4MGV2ZWY1IiB0aW1lc3RhbXA9IjE1NTQz
NzEyOTkiPjE2NTY4PC9rZXk+PGtleSBhcHA9IkVOV2ViIiBkYi1pZD0iIj4wPC9rZXk+PC9mb3Jl
aWduLWtleXM+PHJlZi10eXBlIG5hbWU9IlJlcG9ydCI+Mjc8L3JlZi10eXBlPjxjb250cmlidXRv
cnM+PGF1dGhvcnM+PGF1dGhvcj5Gb3JiYXQsIExpejwvYXV0aG9yPjxhdXRob3I+S25pZ2h0aW5n
LCBLYXRoZXJpbmU8L2F1dGhvcj48YXV0aG9yPk1hY0RvbmFsZCwgQ2hhcmxvdHRlPC9hdXRob3I+
PGF1dGhvcj5XaWxzb24sIE1pY2hhZWw8L2F1dGhvcj48YXV0aG9yPkh1YmJhcmQsIEdpbGw8L2F1
dGhvcj48YXV0aG9yPktlYXJuZXksIE5vcmE8L2F1dGhvcj48L2F1dGhvcnM+PC9jb250cmlidXRv
cnM+PHRpdGxlcz48dGl0bGU+RXZpZGVuY2Ugb2YgaW1wYWN0IG9mIHRoZSBjYW5jZXIgY2FyZSBy
ZXNlYXJjaCBjZW50cmUmYXBvcztzIERldmVsb3BpbmcgQ2FuY2VyIFNlcnZpY2VzOiBQYXRpZW50
IGFuZCBDYXJlciBFeHBlcmllbmNlcyBQcm9ncmFtbWUuIEZpbmFsIFJlcG9ydDwvdGl0bGU+PC90
aXRsZXM+PHJlcHJpbnQtZWRpdGlvbj5pbiBmaWxlPC9yZXByaW50LWVkaXRpb24+PGRhdGVzPjx5
ZWFyPjIwMDc8L3llYXI+PC9kYXRlcz48cHViLWxvY2F0aW9uPlNjb3RsYW5kPC9wdWItbG9jYXRp
b24+PHB1Ymxpc2hlcj5DYW5jZXIgQ2FyZSBSZXNlYXJjaCBDZW50cmUsIFVuaXZlcnNpdHkgb2Yg
U3Rpcmxpbmc8L3B1Ymxpc2hlcj48dXJscz48cmVsYXRlZC11cmxzPjx1cmw+aHR0cDovL2RzcGFj
ZS5zdGlyLmFjLnVrL2JpdHN0cmVhbS8xODkzLzM2MjEvMS9FdmlkZW5jZSUyMG9mJTIwSW1wYWN0
JTIwb2YlMjB0aGUlMjBDYW5jZXIlMjBDYXJlJTIwUmVzZWFyY2glMjBDZW50cmVzJTIwRGV2ZWxv
cGluZyUyMENhbmNlciUyMFNlcnZpY2VzJTIwUGF0aWVudCUyMGFuZCUyMENhcmVyJTIwRXhwZXJp
ZW5jZXMlMjBQcm9ncmFtbWUlMjAoMjAwNykucGRmPC91cmw+PC9yZWxhdGVkLXVybHM+PC91cmxz
PjxyZW1vdGUtZGF0YWJhc2UtcHJvdmlkZXI+QXV0aG9yPC9yZW1vdGUtZGF0YWJhc2UtcHJvdmlk
ZXI+PC9yZWNvcmQ+PC9DaXRlPjxDaXRlPjxSZWNOdW0+MjE0PC9SZWNOdW0+PHJlY29yZD48cmVj
LW51bWJlcj4yMTQ8L3JlYy1udW1iZXI+PGZvcmVpZ24ta2V5cz48a2V5IGFwcD0iRU4iIGRiLWlk
PSJlZGE5OWVzcjlhcnA1MmUyMHYycGZ0ejRycDVzOXgwZXZlZjUiIHRpbWVzdGFtcD0iMTU1Mzk0
NDUxNyI+MjE0PC9rZXk+PGtleSBhcHA9IkVOV2ViIiBkYi1pZD0iIj4wPC9rZXk+PC9mb3JlaWdu
LWtleXM+PHJlZi10eXBlIG5hbWU9IkpvdXJuYWwgQXJ0aWNsZSI+MTc8L3JlZi10eXBlPjxjb250
cmlidXRvcnM+PGF1dGhvcnM+PGF1dGhvcj5XcmlnaHQsIEQuPC9hdXRob3I+PGF1dGhvcj5Db3Ju
ZXIsIEouPC9hdXRob3I+PGF1dGhvcj5Ib3BraW5zb24sIEouPC9hdXRob3I+PGF1dGhvcj5Gb3N0
ZXIsIEMuPC9hdXRob3I+PC9hdXRob3JzPjwvY29udHJpYnV0b3JzPjx0aXRsZXM+PHRpdGxlPkxp
c3RlbmluZyB0byB0aGUgdmlld3Mgb2YgcGVvcGxlIGFmZmVjdGVkIGJ5IGNhbmNlciBhYm91dCBj
YW5jZXIgcmVzZWFyY2g6IGFuIGV4YW1wbGUgb2YgcGFydGljaXBhdG9yeSByZXNlYXJjaCBpbiBz
ZXR0aW5nIHRoZSBjYW5jZXIgcmVzZWFyY2ggYWdlbmRhPC90aXRsZT48c2Vjb25kYXJ5LXRpdGxl
PkhlYWx0aCBFeHBlY3RhdGlvbnM8L3NlY29uZGFyeS10aXRsZT48L3RpdGxlcz48cGVyaW9kaWNh
bD48ZnVsbC10aXRsZT5IZWFsdGggRXhwZWN0YXRpb25zPC9mdWxsLXRpdGxlPjxhYmJyLTE+SGVh
bHRoIEV4cGVjdDwvYWJici0xPjwvcGVyaW9kaWNhbD48cGFnZXM+My0xMjwvcGFnZXM+PHZvbHVt
ZT45PC92b2x1bWU+PG51bWJlcj4xPC9udW1iZXI+PHJlcHJpbnQtZWRpdGlvbj5pbiBmaWxlPC9y
ZXByaW50LWVkaXRpb24+PGtleXdvcmRzPjxrZXl3b3JkPmNhbmNlcjwva2V5d29yZD48a2V5d29y
ZD5QZW9wbGU8L2tleXdvcmQ+PGtleXdvcmQ+UmVzZWFyY2g8L2tleXdvcmQ+PGtleXdvcmQ+Vmll
dzwva2V5d29yZD48a2V5d29yZD5WaWV3czwva2V5d29yZD48L2tleXdvcmRzPjxkYXRlcz48eWVh
cj4yMDA1PC95ZWFyPjxwdWItZGF0ZXM+PGRhdGU+MjAwNjwvZGF0ZT48L3B1Yi1kYXRlcz48L2Rh
dGVzPjxpc2JuPjEzNjktNzYyNTwvaXNibj48bGFiZWw+ODEzRzwvbGFiZWw+PHVybHM+PHJlbGF0
ZWQtdXJscz48dXJsPmh0dHA6Ly9vbmxpbmVsaWJyYXJ5LndpbGV5LmNvbS9kb2kvMTAuMTExMS9q
LjEzNjktNzYyNS4yMDA2LjAwMzUzLngvZnVsbDwvdXJsPjwvcmVsYXRlZC11cmxzPjwvdXJscz48
cmVtb3RlLWRhdGFiYXNlLXByb3ZpZGVyPklOViwgQ0lOQUhMLCBQSU5GTywgTUVELCBBU1NJQSwg
V09TPC9yZW1vdGUtZGF0YWJhc2UtcHJvdmlkZXI+PC9yZWNvcmQ+PC9DaXRlPjwvRW5kTm90ZT4A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TY5MzwvUmVjTnVtPjxEaXNwbGF5VGV4dD4oV3JpZ2h0
IGV0IGFsLiAyMDA1OyBGb3JiYXQgZXQgYWwuIDIwMDc7IEtlbm5lZHkgMjAxMTsgSU5WT0xWRSAy
MDEzYSk8L0Rpc3BsYXlUZXh0PjxyZWNvcmQ+PHJlYy1udW1iZXI+MTU2OTM8L3JlYy1udW1iZXI+
PGZvcmVpZ24ta2V5cz48a2V5IGFwcD0iRU4iIGRiLWlkPSJlZGE5OWVzcjlhcnA1MmUyMHYycGZ0
ejRycDVzOXgwZXZlZjUiIHRpbWVzdGFtcD0iMTU1NDM3MTI5OSI+MTU2OTM8L2tleT48a2V5IGFw
cD0iRU5XZWIiIGRiLWlkPSIiPjA8L2tleT48L2ZvcmVpZ24ta2V5cz48cmVmLXR5cGUgbmFtZT0i
UmVwb3J0Ij4yNzwvcmVmLXR5cGU+PGNvbnRyaWJ1dG9ycz48YXV0aG9ycz48YXV0aG9yPklOVk9M
VkU8L2F1dGhvcj48L2F1dGhvcnM+PHRlcnRpYXJ5LWF1dGhvcnM+PGF1dGhvcj5OSUhSPC9hdXRo
b3I+PC90ZXJ0aWFyeS1hdXRob3JzPjwvY29udHJpYnV0b3JzPjx0aXRsZXM+PHRpdGxlPkV4YW1w
bGVzIG9mIHB1YmxpYyBpbnZvbHZlbWVudCBpbiByZXNlYXJjaCBmdW5kaW5nIGFwcGxpY2F0aW9u
czogRGVjaXNpb24gbWFraW5nIGFib3V0IGltcGxhbnRhdGlvbiBvZiBjYXJkaW92ZXJ0ZXIgZGVm
aWJyaWxsYXRvcnMgKElDRHMpIGFuZCBkZWFjdGl2YXRpb24gZHVyaW5nIGVuZCBvZiBsaWZlIGNh
cmU8L3RpdGxlPjwvdGl0bGVzPjxyZXByaW50LWVkaXRpb24+aW4gZmlsZTwvcmVwcmludC1lZGl0
aW9uPjxkYXRlcz48eWVhcj4yMDEzPC95ZWFyPjwvZGF0ZXM+PHB1Yi1sb2NhdGlvbj5FYXN0bGVp
Z2g8L3B1Yi1sb2NhdGlvbj48cHVibGlzaGVyPklOVk9MVkU8L3B1Ymxpc2hlcj48dXJscz48cmVs
YXRlZC11cmxzPjx1cmw+aHR0cDovL3d3dy5pbnZvLm9yZy51ay9yZXNvdXJjZS1jZW50cmUvbGli
cmFyaWVzL2V4YW1wbGVzL2V4cGxvcmluZy1wdWJsaWMtaW52b2x2ZW1lbnQtaW4tbmloci1yZXNl
YXJjaC1mdW5kaW5nLWFwcGxpY2F0aW9ucy88L3VybD48L3JlbGF0ZWQtdXJscz48L3VybHM+PHJl
bW90ZS1kYXRhYmFzZS1wcm92aWRlcj5JTlY8L3JlbW90ZS1kYXRhYmFzZS1wcm92aWRlcj48L3Jl
Y29yZD48L0NpdGU+PENpdGU+PFJlY051bT4xNTYxMDwvUmVjTnVtPjxyZWNvcmQ+PHJlYy1udW1i
ZXI+MTU2MTA8L3JlYy1udW1iZXI+PGZvcmVpZ24ta2V5cz48a2V5IGFwcD0iRU4iIGRiLWlkPSJl
ZGE5OWVzcjlhcnA1MmUyMHYycGZ0ejRycDVzOXgwZXZlZjUiIHRpbWVzdGFtcD0iMTUwMDU1NTky
NSI+MTU2MTA8L2tleT48L2ZvcmVpZ24ta2V5cz48cmVmLXR5cGUgbmFtZT0iUmVwb3J0Ij4yNzwv
cmVmLXR5cGU+PGNvbnRyaWJ1dG9ycz48YXV0aG9ycz48YXV0aG9yPktlbm5lZHksIFMuPC9hdXRo
b3I+PC9hdXRob3JzPjx0ZXJ0aWFyeS1hdXRob3JzPjxhdXRob3I+VW5pdmVyc2l0eSBvZiBOb3R0
aW5naGFtLDwvYXV0aG9yPjwvdGVydGlhcnktYXV0aG9ycz48L2NvbnRyaWJ1dG9ycz48dGl0bGVz
Pjx0aXRsZT5PbGRlciBDYXJlcnMgYW5kIEludm9sdmVtZW50IGluIFJlc2VhcmNoLiBXaHksIHdo
YXQgYW5kIHdoZW4/PC90aXRsZT48L3RpdGxlcz48cmVwcmludC1lZGl0aW9uPmluIGZpbGU8L3Jl
cHJpbnQtZWRpdGlvbj48ZGF0ZXM+PHllYXI+MjAxMTwveWVhcj48L2RhdGVzPjxwdWItbG9jYXRp
b24+Tm90dGluZ2hhbTwvcHViLWxvY2F0aW9uPjxwdWJsaXNoZXI+VW5pdmVyc2l0eSBvZiBOb3R0
aW5naGFtLDwvcHVibGlzaGVyPjx1cmxzPjxyZWxhdGVkLXVybHM+PHVybD5odHRwOi8vd3d3Lmlu
dm8ub3JnLnVrL3Jlc291cmNlLWNlbnRyZS9saWJyYXJ5LXJlc291cmNlLz9pZD01NDcmYW1wO3Nl
Y3Rpb249aW52b25ldDwvdXJsPjx1cmw+aHR0cDovL3d3dy5ub3R0aW5naGFtLmFjLnVrL3NlYXJj
aC5hc3B4P3E9b2xkZXIrY2FyZXJzK3Jlc2VhcmNoPC91cmw+PC9yZWxhdGVkLXVybHM+PC91cmxz
PjxyZW1vdGUtZGF0YWJhc2UtcHJvdmlkZXI+U0NPPC9yZW1vdGUtZGF0YWJhc2UtcHJvdmlkZXI+
PC9yZWNvcmQ+PC9DaXRlPjxDaXRlPjxSZWNOdW0+MTY1Njg8L1JlY051bT48cmVjb3JkPjxyZWMt
bnVtYmVyPjE2NTY4PC9yZWMtbnVtYmVyPjxmb3JlaWduLWtleXM+PGtleSBhcHA9IkVOIiBkYi1p
ZD0iZWRhOTllc3I5YXJwNTJlMjB2MnBmdHo0cnA1czl4MGV2ZWY1IiB0aW1lc3RhbXA9IjE1NTQz
NzEyOTkiPjE2NTY4PC9rZXk+PGtleSBhcHA9IkVOV2ViIiBkYi1pZD0iIj4wPC9rZXk+PC9mb3Jl
aWduLWtleXM+PHJlZi10eXBlIG5hbWU9IlJlcG9ydCI+Mjc8L3JlZi10eXBlPjxjb250cmlidXRv
cnM+PGF1dGhvcnM+PGF1dGhvcj5Gb3JiYXQsIExpejwvYXV0aG9yPjxhdXRob3I+S25pZ2h0aW5n
LCBLYXRoZXJpbmU8L2F1dGhvcj48YXV0aG9yPk1hY0RvbmFsZCwgQ2hhcmxvdHRlPC9hdXRob3I+
PGF1dGhvcj5XaWxzb24sIE1pY2hhZWw8L2F1dGhvcj48YXV0aG9yPkh1YmJhcmQsIEdpbGw8L2F1
dGhvcj48YXV0aG9yPktlYXJuZXksIE5vcmE8L2F1dGhvcj48L2F1dGhvcnM+PC9jb250cmlidXRv
cnM+PHRpdGxlcz48dGl0bGU+RXZpZGVuY2Ugb2YgaW1wYWN0IG9mIHRoZSBjYW5jZXIgY2FyZSBy
ZXNlYXJjaCBjZW50cmUmYXBvcztzIERldmVsb3BpbmcgQ2FuY2VyIFNlcnZpY2VzOiBQYXRpZW50
IGFuZCBDYXJlciBFeHBlcmllbmNlcyBQcm9ncmFtbWUuIEZpbmFsIFJlcG9ydDwvdGl0bGU+PC90
aXRsZXM+PHJlcHJpbnQtZWRpdGlvbj5pbiBmaWxlPC9yZXByaW50LWVkaXRpb24+PGRhdGVzPjx5
ZWFyPjIwMDc8L3llYXI+PC9kYXRlcz48cHViLWxvY2F0aW9uPlNjb3RsYW5kPC9wdWItbG9jYXRp
b24+PHB1Ymxpc2hlcj5DYW5jZXIgQ2FyZSBSZXNlYXJjaCBDZW50cmUsIFVuaXZlcnNpdHkgb2Yg
U3Rpcmxpbmc8L3B1Ymxpc2hlcj48dXJscz48cmVsYXRlZC11cmxzPjx1cmw+aHR0cDovL2RzcGFj
ZS5zdGlyLmFjLnVrL2JpdHN0cmVhbS8xODkzLzM2MjEvMS9FdmlkZW5jZSUyMG9mJTIwSW1wYWN0
JTIwb2YlMjB0aGUlMjBDYW5jZXIlMjBDYXJlJTIwUmVzZWFyY2glMjBDZW50cmVzJTIwRGV2ZWxv
cGluZyUyMENhbmNlciUyMFNlcnZpY2VzJTIwUGF0aWVudCUyMGFuZCUyMENhcmVyJTIwRXhwZXJp
ZW5jZXMlMjBQcm9ncmFtbWUlMjAoMjAwNykucGRmPC91cmw+PC9yZWxhdGVkLXVybHM+PC91cmxz
PjxyZW1vdGUtZGF0YWJhc2UtcHJvdmlkZXI+QXV0aG9yPC9yZW1vdGUtZGF0YWJhc2UtcHJvdmlk
ZXI+PC9yZWNvcmQ+PC9DaXRlPjxDaXRlPjxSZWNOdW0+MjE0PC9SZWNOdW0+PHJlY29yZD48cmVj
LW51bWJlcj4yMTQ8L3JlYy1udW1iZXI+PGZvcmVpZ24ta2V5cz48a2V5IGFwcD0iRU4iIGRiLWlk
PSJlZGE5OWVzcjlhcnA1MmUyMHYycGZ0ejRycDVzOXgwZXZlZjUiIHRpbWVzdGFtcD0iMTU1Mzk0
NDUxNyI+MjE0PC9rZXk+PGtleSBhcHA9IkVOV2ViIiBkYi1pZD0iIj4wPC9rZXk+PC9mb3JlaWdu
LWtleXM+PHJlZi10eXBlIG5hbWU9IkpvdXJuYWwgQXJ0aWNsZSI+MTc8L3JlZi10eXBlPjxjb250
cmlidXRvcnM+PGF1dGhvcnM+PGF1dGhvcj5XcmlnaHQsIEQuPC9hdXRob3I+PGF1dGhvcj5Db3Ju
ZXIsIEouPC9hdXRob3I+PGF1dGhvcj5Ib3BraW5zb24sIEouPC9hdXRob3I+PGF1dGhvcj5Gb3N0
ZXIsIEMuPC9hdXRob3I+PC9hdXRob3JzPjwvY29udHJpYnV0b3JzPjx0aXRsZXM+PHRpdGxlPkxp
c3RlbmluZyB0byB0aGUgdmlld3Mgb2YgcGVvcGxlIGFmZmVjdGVkIGJ5IGNhbmNlciBhYm91dCBj
YW5jZXIgcmVzZWFyY2g6IGFuIGV4YW1wbGUgb2YgcGFydGljaXBhdG9yeSByZXNlYXJjaCBpbiBz
ZXR0aW5nIHRoZSBjYW5jZXIgcmVzZWFyY2ggYWdlbmRhPC90aXRsZT48c2Vjb25kYXJ5LXRpdGxl
PkhlYWx0aCBFeHBlY3RhdGlvbnM8L3NlY29uZGFyeS10aXRsZT48L3RpdGxlcz48cGVyaW9kaWNh
bD48ZnVsbC10aXRsZT5IZWFsdGggRXhwZWN0YXRpb25zPC9mdWxsLXRpdGxlPjxhYmJyLTE+SGVh
bHRoIEV4cGVjdDwvYWJici0xPjwvcGVyaW9kaWNhbD48cGFnZXM+My0xMjwvcGFnZXM+PHZvbHVt
ZT45PC92b2x1bWU+PG51bWJlcj4xPC9udW1iZXI+PHJlcHJpbnQtZWRpdGlvbj5pbiBmaWxlPC9y
ZXByaW50LWVkaXRpb24+PGtleXdvcmRzPjxrZXl3b3JkPmNhbmNlcjwva2V5d29yZD48a2V5d29y
ZD5QZW9wbGU8L2tleXdvcmQ+PGtleXdvcmQ+UmVzZWFyY2g8L2tleXdvcmQ+PGtleXdvcmQ+Vmll
dzwva2V5d29yZD48a2V5d29yZD5WaWV3czwva2V5d29yZD48L2tleXdvcmRzPjxkYXRlcz48eWVh
cj4yMDA1PC95ZWFyPjxwdWItZGF0ZXM+PGRhdGU+MjAwNjwvZGF0ZT48L3B1Yi1kYXRlcz48L2Rh
dGVzPjxpc2JuPjEzNjktNzYyNTwvaXNibj48bGFiZWw+ODEzRzwvbGFiZWw+PHVybHM+PHJlbGF0
ZWQtdXJscz48dXJsPmh0dHA6Ly9vbmxpbmVsaWJyYXJ5LndpbGV5LmNvbS9kb2kvMTAuMTExMS9q
LjEzNjktNzYyNS4yMDA2LjAwMzUzLngvZnVsbDwvdXJsPjwvcmVsYXRlZC11cmxzPjwvdXJscz48
cmVtb3RlLWRhdGFiYXNlLXByb3ZpZGVyPklOViwgQ0lOQUhMLCBQSU5GTywgTUVELCBBU1NJQSwg
V09TPC9yZW1vdGUtZGF0YWJhc2UtcHJvdmlkZXI+PC9yZWNvcmQ+PC9DaXRlPjwvRW5kTm90ZT4A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Wright et al. 2005; Forbat et al. 2007; Kennedy 2011; INVOLVE 2013a)</w:t>
      </w:r>
      <w:r w:rsidR="00C445FA">
        <w:rPr>
          <w:rFonts w:ascii="Calibri" w:hAnsi="Calibri" w:cs="Calibri"/>
          <w:sz w:val="24"/>
          <w:szCs w:val="24"/>
        </w:rPr>
        <w:fldChar w:fldCharType="end"/>
      </w:r>
      <w:r w:rsidRPr="005E2CF5">
        <w:rPr>
          <w:rFonts w:ascii="Calibri" w:hAnsi="Calibri" w:cs="Calibri"/>
          <w:sz w:val="24"/>
          <w:szCs w:val="24"/>
        </w:rPr>
        <w:t xml:space="preserve">. As groups became more experienced and gained skills and knowledge, they were able to establish more influential relationships with professionals, to take more pro-active roles in decision-making, contributing to policy and development and having ‘a seat on the board’ </w:t>
      </w:r>
      <w:r w:rsidR="00C445FA">
        <w:rPr>
          <w:rFonts w:ascii="Calibri" w:hAnsi="Calibri" w:cs="Calibri"/>
          <w:sz w:val="24"/>
          <w:szCs w:val="24"/>
        </w:rPr>
        <w:fldChar w:fldCharType="begin">
          <w:fldData xml:space="preserve">PEVuZE5vdGU+PENpdGU+PFJlY051bT40NTwvUmVjTnVtPjxEaXNwbGF5VGV4dD4oUmljaGFyZHNv
biBldCBhbC4gMjAwNTsgU2l0emlhIGV0IGFsLiAyMDA2OyBTdGV2ZW5zIDIwMDg7IENyb2Z0IGV0
IGFsLiAyMDEzKTwvRGlzcGxheVRleHQ+PHJlY29yZD48cmVjLW51bWJlcj40NTwvcmVjLW51bWJl
cj48Zm9yZWlnbi1rZXlzPjxrZXkgYXBwPSJFTiIgZGItaWQ9ImVkYTk5ZXNyOWFycDUyZTIwdjJw
ZnR6NHJwNXM5eDBldmVmNSIgdGltZXN0YW1wPSIxNTU0MzcxMjk5Ij40NTwva2V5PjxrZXkgYXBw
PSJFTldlYiIgZGItaWQ9IiI+MDwva2V5PjwvZm9yZWlnbi1rZXlzPjxyZWYtdHlwZSBuYW1lPSJS
ZXBvcnQiPjI3PC9yZWYtdHlwZT48Y29udHJpYnV0b3JzPjxhdXRob3JzPjxhdXRob3I+Q3JvZnQs
IFMuPC9hdXRob3I+PGF1dGhvcj5DaG93bnMsIEcuPC9hdXRob3I+PGF1dGhvcj5CZXJlc2ZvcmQs
IFAuPC9hdXRob3I+PC9hdXRob3JzPjx0ZXJ0aWFyeS1hdXRob3JzPjxhdXRob3I+QXNzb2NpYXRp
b24gb2YgUGFsbGlhdGl2ZSBDYXJlIFNvY2lhbCBXb3JrZXJzLDwvYXV0aG9yPjwvdGVydGlhcnkt
YXV0aG9ycz48L2NvbnRyaWJ1dG9ycz48dGl0bGVzPjx0aXRsZT5HZXR0aW5nIGl0IHJpZ2h0LiBF
bmQgb2YgbGlmZSBjYXJlIGFuZCB1c2VyIGludm9sdmVtZW50IGluIHBhbGxpYXRpdmUgY2FyZSBz
b2NpYWwgd29yay48L3RpdGxlPjwvdGl0bGVzPjxyZXByaW50LWVkaXRpb24+aW4gZmlsZTwvcmVw
cmludC1lZGl0aW9uPjxrZXl3b3Jkcz48a2V5d29yZD5jYXJlPC9rZXl3b3JkPjxrZXl3b3JkPnVz
ZXI8L2tleXdvcmQ+PGtleXdvcmQ+dXNlciBpbnZvbHZlbWVudDwva2V5d29yZD48a2V5d29yZD5p
bnZvbHZlbWVudDwva2V5d29yZD48a2V5d29yZD5QYWxsaWF0aXZlIENhcmU8L2tleXdvcmQ+PGtl
eXdvcmQ+U29jaWFsIFdvcms8L2tleXdvcmQ+PGtleXdvcmQ+U29jaWFsLVdvcms8L2tleXdvcmQ+
PGtleXdvcmQ+V29yazwva2V5d29yZD48L2tleXdvcmRzPjxkYXRlcz48eWVhcj4yMDEzPC95ZWFy
PjxwdWItZGF0ZXM+PGRhdGU+MjAxMzwvZGF0ZT48L3B1Yi1kYXRlcz48L2RhdGVzPjxwdWItbG9j
YXRpb24+TG9uZG9uPC9wdWItbG9jYXRpb24+PHB1Ymxpc2hlcj5BUENTVzwvcHVibGlzaGVyPjxs
YWJlbD44MDFHPC9sYWJlbD48dXJscz48cmVsYXRlZC11cmxzPjx1cmw+aHR0cDovL3d3dy5uY3Bj
Lm9yZy51ay9uZXdzL3BhdGllbnQtaW52b2x2ZW1lbnQtdml0YWwtZW5kLWxpZmUtY2FyZTwvdXJs
PjwvcmVsYXRlZC11cmxzPjwvdXJscz48cmVtb3RlLWRhdGFiYXNlLXByb3ZpZGVyPk5DUEM8L3Jl
bW90ZS1kYXRhYmFzZS1wcm92aWRlcj48L3JlY29yZD48L0NpdGU+PENpdGU+PFJlY051bT4xNjU5
OTwvUmVjTnVtPjxyZWNvcmQ+PHJlYy1udW1iZXI+MTY1OTk8L3JlYy1udW1iZXI+PGZvcmVpZ24t
a2V5cz48a2V5IGFwcD0iRU4iIGRiLWlkPSJlZGE5OWVzcjlhcnA1MmUyMHYycGZ0ejRycDVzOXgw
ZXZlZjUiIHRpbWVzdGFtcD0iMTU1NDM3MTI5OSI+MTY1OTk8L2tleT48a2V5IGFwcD0iRU5XZWIi
IGRiLWlkPSIiPjA8L2tleT48L2ZvcmVpZ24ta2V5cz48cmVmLXR5cGUgbmFtZT0iSm91cm5hbCBB
cnRpY2xlIj4xNzwvcmVmLXR5cGU+PGNvbnRyaWJ1dG9ycz48YXV0aG9ycz48YXV0aG9yPlJpY2hh
cmRzb24sIEFsaXNvbjwvYXV0aG9yPjxhdXRob3I+U2l0emlhLCBKb2huPC9hdXRob3I+PGF1dGhv
cj5Db3R0ZXJlbGwsIFBoaWw8L2F1dGhvcj48L2F1dGhvcnM+PC9jb250cmlidXRvcnM+PHRpdGxl
cz48dGl0bGU+4oCYV29ya2luZyB0aGUgc3lzdGVt4oCZLiBBY2hpZXZpbmcgY2hhbmdlIHRocm91
Z2ggcGFydG5lcnNoaXAgd29ya2luZzogYW4gZXZhbHVhdGlvbiBvZiBjYW5jZXIgcGFydG5lcnNo
aXAgZ3JvdXBzPC90aXRsZT48c2Vjb25kYXJ5LXRpdGxlPkhlYWx0aCBFeHBlY3RhdGlvbnM8L3Nl
Y29uZGFyeS10aXRsZT48L3RpdGxlcz48cGVyaW9kaWNhbD48ZnVsbC10aXRsZT5IZWFsdGggRXhw
ZWN0YXRpb25zPC9mdWxsLXRpdGxlPjxhYmJyLTE+SGVhbHRoIEV4cGVjdDwvYWJici0xPjwvcGVy
aW9kaWNhbD48cGFnZXM+MjEwLTIyMDwvcGFnZXM+PHZvbHVtZT44PC92b2x1bWU+PG51bWJlcj4z
PC9udW1iZXI+PHJlcHJpbnQtZWRpdGlvbj5pbiBmaWxlPC9yZXByaW50LWVkaXRpb24+PGRhdGVz
Pjx5ZWFyPjIwMDU8L3llYXI+PC9kYXRlcz48aXNibj4xMzY5LTc2MjU8L2lzYm4+PHVybHM+PHJl
bGF0ZWQtdXJscz48dXJsPmh0dHA6Ly9vbmxpbmVsaWJyYXJ5LndpbGV5LmNvbS9kb2kvMTAuMTEx
MS9qLjEzNjktNzYyNS4yMDA1LjAwMzMyLngvZnVsbDwvdXJsPjwvcmVsYXRlZC11cmxzPjwvdXJs
cz48cmVtb3RlLWRhdGFiYXNlLXByb3ZpZGVyPlJlZmNoZWNrPC9yZW1vdGUtZGF0YWJhc2UtcHJv
dmlkZXI+PC9yZWNvcmQ+PC9DaXRlPjxDaXRlPjxSZWNOdW0+MjQwPC9SZWNOdW0+PHJlY29yZD48
cmVjLW51bWJlcj4yNDA8L3JlYy1udW1iZXI+PGZvcmVpZ24ta2V5cz48a2V5IGFwcD0iRU4iIGRi
LWlkPSJlZGE5OWVzcjlhcnA1MmUyMHYycGZ0ejRycDVzOXgwZXZlZjUiIHRpbWVzdGFtcD0iMTU1
NDM3MTI5OSI+MjQwPC9rZXk+PGtleSBhcHA9IkVOV2ViIiBkYi1pZD0iIj4wPC9rZXk+PC9mb3Jl
aWduLWtleXM+PHJlZi10eXBlIG5hbWU9IkpvdXJuYWwgQXJ0aWNsZSI+MTc8L3JlZi10eXBlPjxj
b250cmlidXRvcnM+PGF1dGhvcnM+PGF1dGhvcj5TaXR6aWEsIEouPC9hdXRob3I+PGF1dGhvcj5D
b3R0ZXJlbGwsIFAuPC9hdXRob3I+PGF1dGhvcj5SaWNoYXJkc29uLCBBLjwvYXV0aG9yPjwvYXV0
aG9ycz48L2NvbnRyaWJ1dG9ycz48dGl0bGVzPjx0aXRsZT5JbnRlcnByb2Zlc3Npb25hbCBjb2xs
YWJvcmF0aW9uIHdpdGggc2VydmljZSB1c2VycyBpbiB0aGUgZGV2ZWxvcG1lbnQgb2YgY2FuY2Vy
IHNlcnZpY2VzOiBUaGUgQ2FuY2VyIFBhcnRuZXJzaGlwIFByb2plY3Q8L3RpdGxlPjxzZWNvbmRh
cnktdGl0bGU+Sm91cm5hbCBvZiBJbnRlcnByb2Zlc3Npb25hbCBDYXJlPC9zZWNvbmRhcnktdGl0
bGU+PC90aXRsZXM+PHBlcmlvZGljYWw+PGZ1bGwtdGl0bGU+Sm91cm5hbCBvZiBJbnRlcnByb2Zl
c3Npb25hbCBDYXJlPC9mdWxsLXRpdGxlPjxhYmJyLTE+SiBJbnRlcnByb2YgQ2FyZTwvYWJici0x
PjwvcGVyaW9kaWNhbD48cGFnZXM+NjAtNzQ8L3BhZ2VzPjx2b2x1bWU+MjA8L3ZvbHVtZT48bnVt
YmVyPjE8L251bWJlcj48cmVwcmludC1lZGl0aW9uPmluIGZpbGU8L3JlcHJpbnQtZWRpdGlvbj48
a2V5d29yZHM+PGtleXdvcmQ+QXR0ZW50aW9uPC9rZXl3b3JkPjxrZXl3b3JkPmNhbmNlcjwva2V5
d29yZD48a2V5d29yZD5jYXJlPC9rZXl3b3JkPjxrZXl3b3JkPkNvbW11bmljYXRpb248L2tleXdv
cmQ+PGtleXdvcmQ+Y29uc3VtZXI8L2tleXdvcmQ+PGtleXdvcmQ+RGlzY2xvc3VyZTwva2V5d29y
ZD48a2V5d29yZD5FbmdsYW5kPC9rZXl3b3JkPjxrZXl3b3JkPmV2YWx1YXRpb248L2tleXdvcmQ+
PGtleXdvcmQ+SGVhbHRoPC9rZXl3b3JkPjxrZXl3b3JkPmluZm9ybWF0aW9uPC9rZXl3b3JkPjxr
ZXl3b3JkPmludm9sdmVtZW50PC9rZXl3b3JkPjxrZXl3b3JkPkxvYmJ5aW5nPC9rZXl3b3JkPjxr
ZXl3b3JkPk1vZGVsPC9rZXl3b3JkPjxrZXl3b3JkPk1vdGl2YXRpb248L2tleXdvcmQ+PGtleXdv
cmQ+UGF0aWVudDwva2V5d29yZD48a2V5d29yZD5QYXRpZW50czwva2V5d29yZD48a2V5d29yZD5w
b2xpY3k8L2tleXdvcmQ+PGtleXdvcmQ+cHJvZmVzc2lvbmFsPC9rZXl3b3JkPjxrZXl3b3JkPlBy
b2plY3Q8L2tleXdvcmQ+PGtleXdvcmQ+U2VydmljZXM8L2tleXdvcmQ+PGtleXdvcmQ+dHJlYXRt
ZW50PC9rZXl3b3JkPjxrZXl3b3JkPnVzZXI8L2tleXdvcmQ+PGtleXdvcmQ+dXNlcnM8L2tleXdv
cmQ+PC9rZXl3b3Jkcz48ZGF0ZXM+PHllYXI+MjAwNjwveWVhcj48cHViLWRhdGVzPjxkYXRlPjEv
MjAwNjwvZGF0ZT48L3B1Yi1kYXRlcz48L2RhdGVzPjxsYWJlbD4zMzlHPC9sYWJlbD48dXJscz48
cmVsYXRlZC11cmxzPjx1cmw+aHR0cDovL3RheWxvcmFuZGZyYW5jaXMubWV0YXByZXNzLmNvbS8o
MGtvazU0bXA0MngwZ3hlMnRrZnltZzQ1KS9hcHAvaG9tZS9jb250cmlidXRpb24uYXNwP3JlZmVy
cmVyPXBhcmVudCZhbXA7YmFja3RvPWlzc3VlLDcsMTQ8L3VybD48dXJsPmpvdXJuYWwsNCwzMTwv
dXJsPjx1cmw+bGlua2luZ3B1YmxpY2F0aW9ucmVzdWx0cywxOjEwNDYyNSwxPC91cmw+PC9yZWxh
dGVkLXVybHM+PC91cmxzPjxyZW1vdGUtZGF0YWJhc2UtcHJvdmlkZXI+UmVmY2hlY2s8L3JlbW90
ZS1kYXRhYmFzZS1wcm92aWRlcj48L3JlY29yZD48L0NpdGU+PENpdGU+PFJlY051bT4xNjY0OTwv
UmVjTnVtPjxyZWNvcmQ+PHJlYy1udW1iZXI+MTY2NDk8L3JlYy1udW1iZXI+PGZvcmVpZ24ta2V5
cz48a2V5IGFwcD0iRU4iIGRiLWlkPSJlZGE5OWVzcjlhcnA1MmUyMHYycGZ0ejRycDVzOXgwZXZl
ZjUiIHRpbWVzdGFtcD0iMTU1NDM3MTI5OSI+MTY2NDk8L2tleT48a2V5IGFwcD0iRU5XZWIiIGRi
LWlkPSIiPjA8L2tleT48L2ZvcmVpZ24ta2V5cz48cmVmLXR5cGUgbmFtZT0iQm9vayBTZWN0aW9u
Ij41PC9yZWYtdHlwZT48Y29udHJpYnV0b3JzPjxhdXRob3JzPjxhdXRob3I+U3RldmVucywgVC48
L2F1dGhvcj48L2F1dGhvcnM+PHNlY29uZGFyeS1hdXRob3JzPjxhdXRob3I+UGF5bmUsIFMuPC9h
dXRob3I+PGF1dGhvcj5TZXltb3VyLCBKPC9hdXRob3I+PGF1dGhvcj5JbmdsZXRvbiwgQy48L2F1
dGhvcj48L3NlY29uZGFyeS1hdXRob3JzPjwvY29udHJpYnV0b3JzPjx0aXRsZXM+PHRpdGxlPklu
dm9sdmluZyBvciBVc2luZz8gVXNlciBpbnZvbHZlbWVudCBpbiBwYWxsaWF0aXZlIGNhcmU8L3Rp
dGxlPjxzZWNvbmRhcnktdGl0bGU+UGFsbGlhdGl2ZSBjYXJlIG51cnNpbmc6IHByaW5jaXBsZXMg
YW5kIGV2aWRlbmNlIGZvciBwcmFjdGljZTwvc2Vjb25kYXJ5LXRpdGxlPjwvdGl0bGVzPjxwYWdl
cz41NS03MDwvcGFnZXM+PGVkaXRpb24+Mm5kPC9lZGl0aW9uPjxzZWN0aW9uPjM8L3NlY3Rpb24+
PHJlcHJpbnQtZWRpdGlvbj5pbiBmaWxlPC9yZXByaW50LWVkaXRpb24+PGRhdGVzPjx5ZWFyPjIw
MDg8L3llYXI+PC9kYXRlcz48cHViLWxvY2F0aW9uPk1haWRlbmhlYWQ8L3B1Yi1sb2NhdGlvbj48
cHVibGlzaGVyPk9wZW4gVW5pdmVyc2l0eSBQcmVzczwvcHVibGlzaGVyPjx1cmxzPjxyZWxhdGVk
LXVybHM+PHVybD5odHRwczovL3d3dy5hbWF6b24uY28udWsvUGFsbGlhdGl2ZS1DYXJlLU51cnNp
bmctUHJpbmNpcGxlcy1FdmlkZW5jZS9kcC8wMzM1MjIxODE1PC91cmw+PC9yZWxhdGVkLXVybHM+
PC91cmxzPjxyZW1vdGUtZGF0YWJhc2UtcHJvdmlkZXI+UmVmY2hlY2s8L3JlbW90ZS1kYXRhYmFz
ZS1wcm92aWRlcj48L3JlY29yZD48L0NpdGU+PC9FbmROb3RlPgB=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0NTwvUmVjTnVtPjxEaXNwbGF5VGV4dD4oUmljaGFyZHNv
biBldCBhbC4gMjAwNTsgU2l0emlhIGV0IGFsLiAyMDA2OyBTdGV2ZW5zIDIwMDg7IENyb2Z0IGV0
IGFsLiAyMDEzKTwvRGlzcGxheVRleHQ+PHJlY29yZD48cmVjLW51bWJlcj40NTwvcmVjLW51bWJl
cj48Zm9yZWlnbi1rZXlzPjxrZXkgYXBwPSJFTiIgZGItaWQ9ImVkYTk5ZXNyOWFycDUyZTIwdjJw
ZnR6NHJwNXM5eDBldmVmNSIgdGltZXN0YW1wPSIxNTU0MzcxMjk5Ij40NTwva2V5PjxrZXkgYXBw
PSJFTldlYiIgZGItaWQ9IiI+MDwva2V5PjwvZm9yZWlnbi1rZXlzPjxyZWYtdHlwZSBuYW1lPSJS
ZXBvcnQiPjI3PC9yZWYtdHlwZT48Y29udHJpYnV0b3JzPjxhdXRob3JzPjxhdXRob3I+Q3JvZnQs
IFMuPC9hdXRob3I+PGF1dGhvcj5DaG93bnMsIEcuPC9hdXRob3I+PGF1dGhvcj5CZXJlc2ZvcmQs
IFAuPC9hdXRob3I+PC9hdXRob3JzPjx0ZXJ0aWFyeS1hdXRob3JzPjxhdXRob3I+QXNzb2NpYXRp
b24gb2YgUGFsbGlhdGl2ZSBDYXJlIFNvY2lhbCBXb3JrZXJzLDwvYXV0aG9yPjwvdGVydGlhcnkt
YXV0aG9ycz48L2NvbnRyaWJ1dG9ycz48dGl0bGVzPjx0aXRsZT5HZXR0aW5nIGl0IHJpZ2h0LiBF
bmQgb2YgbGlmZSBjYXJlIGFuZCB1c2VyIGludm9sdmVtZW50IGluIHBhbGxpYXRpdmUgY2FyZSBz
b2NpYWwgd29yay48L3RpdGxlPjwvdGl0bGVzPjxyZXByaW50LWVkaXRpb24+aW4gZmlsZTwvcmVw
cmludC1lZGl0aW9uPjxrZXl3b3Jkcz48a2V5d29yZD5jYXJlPC9rZXl3b3JkPjxrZXl3b3JkPnVz
ZXI8L2tleXdvcmQ+PGtleXdvcmQ+dXNlciBpbnZvbHZlbWVudDwva2V5d29yZD48a2V5d29yZD5p
bnZvbHZlbWVudDwva2V5d29yZD48a2V5d29yZD5QYWxsaWF0aXZlIENhcmU8L2tleXdvcmQ+PGtl
eXdvcmQ+U29jaWFsIFdvcms8L2tleXdvcmQ+PGtleXdvcmQ+U29jaWFsLVdvcms8L2tleXdvcmQ+
PGtleXdvcmQ+V29yazwva2V5d29yZD48L2tleXdvcmRzPjxkYXRlcz48eWVhcj4yMDEzPC95ZWFy
PjxwdWItZGF0ZXM+PGRhdGU+MjAxMzwvZGF0ZT48L3B1Yi1kYXRlcz48L2RhdGVzPjxwdWItbG9j
YXRpb24+TG9uZG9uPC9wdWItbG9jYXRpb24+PHB1Ymxpc2hlcj5BUENTVzwvcHVibGlzaGVyPjxs
YWJlbD44MDFHPC9sYWJlbD48dXJscz48cmVsYXRlZC11cmxzPjx1cmw+aHR0cDovL3d3dy5uY3Bj
Lm9yZy51ay9uZXdzL3BhdGllbnQtaW52b2x2ZW1lbnQtdml0YWwtZW5kLWxpZmUtY2FyZTwvdXJs
PjwvcmVsYXRlZC11cmxzPjwvdXJscz48cmVtb3RlLWRhdGFiYXNlLXByb3ZpZGVyPk5DUEM8L3Jl
bW90ZS1kYXRhYmFzZS1wcm92aWRlcj48L3JlY29yZD48L0NpdGU+PENpdGU+PFJlY051bT4xNjU5
OTwvUmVjTnVtPjxyZWNvcmQ+PHJlYy1udW1iZXI+MTY1OTk8L3JlYy1udW1iZXI+PGZvcmVpZ24t
a2V5cz48a2V5IGFwcD0iRU4iIGRiLWlkPSJlZGE5OWVzcjlhcnA1MmUyMHYycGZ0ejRycDVzOXgw
ZXZlZjUiIHRpbWVzdGFtcD0iMTU1NDM3MTI5OSI+MTY1OTk8L2tleT48a2V5IGFwcD0iRU5XZWIi
IGRiLWlkPSIiPjA8L2tleT48L2ZvcmVpZ24ta2V5cz48cmVmLXR5cGUgbmFtZT0iSm91cm5hbCBB
cnRpY2xlIj4xNzwvcmVmLXR5cGU+PGNvbnRyaWJ1dG9ycz48YXV0aG9ycz48YXV0aG9yPlJpY2hh
cmRzb24sIEFsaXNvbjwvYXV0aG9yPjxhdXRob3I+U2l0emlhLCBKb2huPC9hdXRob3I+PGF1dGhv
cj5Db3R0ZXJlbGwsIFBoaWw8L2F1dGhvcj48L2F1dGhvcnM+PC9jb250cmlidXRvcnM+PHRpdGxl
cz48dGl0bGU+4oCYV29ya2luZyB0aGUgc3lzdGVt4oCZLiBBY2hpZXZpbmcgY2hhbmdlIHRocm91
Z2ggcGFydG5lcnNoaXAgd29ya2luZzogYW4gZXZhbHVhdGlvbiBvZiBjYW5jZXIgcGFydG5lcnNo
aXAgZ3JvdXBzPC90aXRsZT48c2Vjb25kYXJ5LXRpdGxlPkhlYWx0aCBFeHBlY3RhdGlvbnM8L3Nl
Y29uZGFyeS10aXRsZT48L3RpdGxlcz48cGVyaW9kaWNhbD48ZnVsbC10aXRsZT5IZWFsdGggRXhw
ZWN0YXRpb25zPC9mdWxsLXRpdGxlPjxhYmJyLTE+SGVhbHRoIEV4cGVjdDwvYWJici0xPjwvcGVy
aW9kaWNhbD48cGFnZXM+MjEwLTIyMDwvcGFnZXM+PHZvbHVtZT44PC92b2x1bWU+PG51bWJlcj4z
PC9udW1iZXI+PHJlcHJpbnQtZWRpdGlvbj5pbiBmaWxlPC9yZXByaW50LWVkaXRpb24+PGRhdGVz
Pjx5ZWFyPjIwMDU8L3llYXI+PC9kYXRlcz48aXNibj4xMzY5LTc2MjU8L2lzYm4+PHVybHM+PHJl
bGF0ZWQtdXJscz48dXJsPmh0dHA6Ly9vbmxpbmVsaWJyYXJ5LndpbGV5LmNvbS9kb2kvMTAuMTEx
MS9qLjEzNjktNzYyNS4yMDA1LjAwMzMyLngvZnVsbDwvdXJsPjwvcmVsYXRlZC11cmxzPjwvdXJs
cz48cmVtb3RlLWRhdGFiYXNlLXByb3ZpZGVyPlJlZmNoZWNrPC9yZW1vdGUtZGF0YWJhc2UtcHJv
dmlkZXI+PC9yZWNvcmQ+PC9DaXRlPjxDaXRlPjxSZWNOdW0+MjQwPC9SZWNOdW0+PHJlY29yZD48
cmVjLW51bWJlcj4yNDA8L3JlYy1udW1iZXI+PGZvcmVpZ24ta2V5cz48a2V5IGFwcD0iRU4iIGRi
LWlkPSJlZGE5OWVzcjlhcnA1MmUyMHYycGZ0ejRycDVzOXgwZXZlZjUiIHRpbWVzdGFtcD0iMTU1
NDM3MTI5OSI+MjQwPC9rZXk+PGtleSBhcHA9IkVOV2ViIiBkYi1pZD0iIj4wPC9rZXk+PC9mb3Jl
aWduLWtleXM+PHJlZi10eXBlIG5hbWU9IkpvdXJuYWwgQXJ0aWNsZSI+MTc8L3JlZi10eXBlPjxj
b250cmlidXRvcnM+PGF1dGhvcnM+PGF1dGhvcj5TaXR6aWEsIEouPC9hdXRob3I+PGF1dGhvcj5D
b3R0ZXJlbGwsIFAuPC9hdXRob3I+PGF1dGhvcj5SaWNoYXJkc29uLCBBLjwvYXV0aG9yPjwvYXV0
aG9ycz48L2NvbnRyaWJ1dG9ycz48dGl0bGVzPjx0aXRsZT5JbnRlcnByb2Zlc3Npb25hbCBjb2xs
YWJvcmF0aW9uIHdpdGggc2VydmljZSB1c2VycyBpbiB0aGUgZGV2ZWxvcG1lbnQgb2YgY2FuY2Vy
IHNlcnZpY2VzOiBUaGUgQ2FuY2VyIFBhcnRuZXJzaGlwIFByb2plY3Q8L3RpdGxlPjxzZWNvbmRh
cnktdGl0bGU+Sm91cm5hbCBvZiBJbnRlcnByb2Zlc3Npb25hbCBDYXJlPC9zZWNvbmRhcnktdGl0
bGU+PC90aXRsZXM+PHBlcmlvZGljYWw+PGZ1bGwtdGl0bGU+Sm91cm5hbCBvZiBJbnRlcnByb2Zl
c3Npb25hbCBDYXJlPC9mdWxsLXRpdGxlPjxhYmJyLTE+SiBJbnRlcnByb2YgQ2FyZTwvYWJici0x
PjwvcGVyaW9kaWNhbD48cGFnZXM+NjAtNzQ8L3BhZ2VzPjx2b2x1bWU+MjA8L3ZvbHVtZT48bnVt
YmVyPjE8L251bWJlcj48cmVwcmludC1lZGl0aW9uPmluIGZpbGU8L3JlcHJpbnQtZWRpdGlvbj48
a2V5d29yZHM+PGtleXdvcmQ+QXR0ZW50aW9uPC9rZXl3b3JkPjxrZXl3b3JkPmNhbmNlcjwva2V5
d29yZD48a2V5d29yZD5jYXJlPC9rZXl3b3JkPjxrZXl3b3JkPkNvbW11bmljYXRpb248L2tleXdv
cmQ+PGtleXdvcmQ+Y29uc3VtZXI8L2tleXdvcmQ+PGtleXdvcmQ+RGlzY2xvc3VyZTwva2V5d29y
ZD48a2V5d29yZD5FbmdsYW5kPC9rZXl3b3JkPjxrZXl3b3JkPmV2YWx1YXRpb248L2tleXdvcmQ+
PGtleXdvcmQ+SGVhbHRoPC9rZXl3b3JkPjxrZXl3b3JkPmluZm9ybWF0aW9uPC9rZXl3b3JkPjxr
ZXl3b3JkPmludm9sdmVtZW50PC9rZXl3b3JkPjxrZXl3b3JkPkxvYmJ5aW5nPC9rZXl3b3JkPjxr
ZXl3b3JkPk1vZGVsPC9rZXl3b3JkPjxrZXl3b3JkPk1vdGl2YXRpb248L2tleXdvcmQ+PGtleXdv
cmQ+UGF0aWVudDwva2V5d29yZD48a2V5d29yZD5QYXRpZW50czwva2V5d29yZD48a2V5d29yZD5w
b2xpY3k8L2tleXdvcmQ+PGtleXdvcmQ+cHJvZmVzc2lvbmFsPC9rZXl3b3JkPjxrZXl3b3JkPlBy
b2plY3Q8L2tleXdvcmQ+PGtleXdvcmQ+U2VydmljZXM8L2tleXdvcmQ+PGtleXdvcmQ+dHJlYXRt
ZW50PC9rZXl3b3JkPjxrZXl3b3JkPnVzZXI8L2tleXdvcmQ+PGtleXdvcmQ+dXNlcnM8L2tleXdv
cmQ+PC9rZXl3b3Jkcz48ZGF0ZXM+PHllYXI+MjAwNjwveWVhcj48cHViLWRhdGVzPjxkYXRlPjEv
MjAwNjwvZGF0ZT48L3B1Yi1kYXRlcz48L2RhdGVzPjxsYWJlbD4zMzlHPC9sYWJlbD48dXJscz48
cmVsYXRlZC11cmxzPjx1cmw+aHR0cDovL3RheWxvcmFuZGZyYW5jaXMubWV0YXByZXNzLmNvbS8o
MGtvazU0bXA0MngwZ3hlMnRrZnltZzQ1KS9hcHAvaG9tZS9jb250cmlidXRpb24uYXNwP3JlZmVy
cmVyPXBhcmVudCZhbXA7YmFja3RvPWlzc3VlLDcsMTQ8L3VybD48dXJsPmpvdXJuYWwsNCwzMTwv
dXJsPjx1cmw+bGlua2luZ3B1YmxpY2F0aW9ucmVzdWx0cywxOjEwNDYyNSwxPC91cmw+PC9yZWxh
dGVkLXVybHM+PC91cmxzPjxyZW1vdGUtZGF0YWJhc2UtcHJvdmlkZXI+UmVmY2hlY2s8L3JlbW90
ZS1kYXRhYmFzZS1wcm92aWRlcj48L3JlY29yZD48L0NpdGU+PENpdGU+PFJlY051bT4xNjY0OTwv
UmVjTnVtPjxyZWNvcmQ+PHJlYy1udW1iZXI+MTY2NDk8L3JlYy1udW1iZXI+PGZvcmVpZ24ta2V5
cz48a2V5IGFwcD0iRU4iIGRiLWlkPSJlZGE5OWVzcjlhcnA1MmUyMHYycGZ0ejRycDVzOXgwZXZl
ZjUiIHRpbWVzdGFtcD0iMTU1NDM3MTI5OSI+MTY2NDk8L2tleT48a2V5IGFwcD0iRU5XZWIiIGRi
LWlkPSIiPjA8L2tleT48L2ZvcmVpZ24ta2V5cz48cmVmLXR5cGUgbmFtZT0iQm9vayBTZWN0aW9u
Ij41PC9yZWYtdHlwZT48Y29udHJpYnV0b3JzPjxhdXRob3JzPjxhdXRob3I+U3RldmVucywgVC48
L2F1dGhvcj48L2F1dGhvcnM+PHNlY29uZGFyeS1hdXRob3JzPjxhdXRob3I+UGF5bmUsIFMuPC9h
dXRob3I+PGF1dGhvcj5TZXltb3VyLCBKPC9hdXRob3I+PGF1dGhvcj5JbmdsZXRvbiwgQy48L2F1
dGhvcj48L3NlY29uZGFyeS1hdXRob3JzPjwvY29udHJpYnV0b3JzPjx0aXRsZXM+PHRpdGxlPklu
dm9sdmluZyBvciBVc2luZz8gVXNlciBpbnZvbHZlbWVudCBpbiBwYWxsaWF0aXZlIGNhcmU8L3Rp
dGxlPjxzZWNvbmRhcnktdGl0bGU+UGFsbGlhdGl2ZSBjYXJlIG51cnNpbmc6IHByaW5jaXBsZXMg
YW5kIGV2aWRlbmNlIGZvciBwcmFjdGljZTwvc2Vjb25kYXJ5LXRpdGxlPjwvdGl0bGVzPjxwYWdl
cz41NS03MDwvcGFnZXM+PGVkaXRpb24+Mm5kPC9lZGl0aW9uPjxzZWN0aW9uPjM8L3NlY3Rpb24+
PHJlcHJpbnQtZWRpdGlvbj5pbiBmaWxlPC9yZXByaW50LWVkaXRpb24+PGRhdGVzPjx5ZWFyPjIw
MDg8L3llYXI+PC9kYXRlcz48cHViLWxvY2F0aW9uPk1haWRlbmhlYWQ8L3B1Yi1sb2NhdGlvbj48
cHVibGlzaGVyPk9wZW4gVW5pdmVyc2l0eSBQcmVzczwvcHVibGlzaGVyPjx1cmxzPjxyZWxhdGVk
LXVybHM+PHVybD5odHRwczovL3d3dy5hbWF6b24uY28udWsvUGFsbGlhdGl2ZS1DYXJlLU51cnNp
bmctUHJpbmNpcGxlcy1FdmlkZW5jZS9kcC8wMzM1MjIxODE1PC91cmw+PC9yZWxhdGVkLXVybHM+
PC91cmxzPjxyZW1vdGUtZGF0YWJhc2UtcHJvdmlkZXI+UmVmY2hlY2s8L3JlbW90ZS1kYXRhYmFz
ZS1wcm92aWRlcj48L3JlY29yZD48L0NpdGU+PC9FbmROb3RlPgB=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Richardson et al. 2005; Sitzia et al. 2006; Stevens 2008; Croft et al. 2013)</w:t>
      </w:r>
      <w:r w:rsidR="00C445FA">
        <w:rPr>
          <w:rFonts w:ascii="Calibri" w:hAnsi="Calibri" w:cs="Calibri"/>
          <w:sz w:val="24"/>
          <w:szCs w:val="24"/>
        </w:rPr>
        <w:fldChar w:fldCharType="end"/>
      </w:r>
      <w:r w:rsidRPr="005E2CF5">
        <w:rPr>
          <w:rFonts w:ascii="Calibri" w:hAnsi="Calibri" w:cs="Calibri"/>
          <w:sz w:val="24"/>
          <w:szCs w:val="24"/>
        </w:rPr>
        <w:t xml:space="preserve">. Some also started thinking about their own research ideas as patient-led projects </w:t>
      </w:r>
      <w:r w:rsidR="00C445FA">
        <w:rPr>
          <w:rFonts w:ascii="Calibri" w:hAnsi="Calibri" w:cs="Calibri"/>
          <w:sz w:val="24"/>
          <w:szCs w:val="24"/>
        </w:rPr>
        <w:fldChar w:fldCharType="begin">
          <w:fldData xml:space="preserve">PEVuZE5vdGU+PENpdGU+PFJlY051bT4xNTk4NjwvUmVjTnVtPjxEaXNwbGF5VGV4dD4oQ293ZHJl
eSBldCBhbC4gMjAwMzsgQmFpbGV5IGV0IGFsLiAyMDA2KTwvRGlzcGxheVRleHQ+PHJlY29yZD48
cmVjLW51bWJlcj4xNTk4NjwvcmVjLW51bWJlcj48Zm9yZWlnbi1rZXlzPjxrZXkgYXBwPSJFTiIg
ZGItaWQ9ImVkYTk5ZXNyOWFycDUyZTIwdjJwZnR6NHJwNXM5eDBldmVmNSIgdGltZXN0YW1wPSIx
NTA1MDQ0MjM1Ij4xNTk4Njwva2V5PjwvZm9yZWlnbi1rZXlzPjxyZWYtdHlwZSBuYW1lPSJKb3Vy
bmFsIEFydGljbGUiPjE3PC9yZWYtdHlwZT48Y29udHJpYnV0b3JzPjxhdXRob3JzPjxhdXRob3I+
QmFpbGV5LCBDLjwvYXV0aG9yPjxhdXRob3I+V2lsc29uLCBSLjwvYXV0aG9yPjxhdXRob3I+QWRk
aW5ndG9uLUhhbGwsIEouPC9hdXRob3I+PGF1dGhvcj5QYXluZSwgUy48L2F1dGhvcj48YXV0aG9y
PkNsYXJrLCBELjwvYXV0aG9yPjxhdXRob3I+TGxveWQtV2lsbGlhbXMsIE0uPC9hdXRob3I+PGF1
dGhvcj5Nb2xhc3Npb3RpcywgQS48L2F1dGhvcj48YXV0aG9yPlNleW1vdXIsIEouPC9hdXRob3I+
PC9hdXRob3JzPjwvY29udHJpYnV0b3JzPjx0aXRsZXM+PHRpdGxlPlRoZSBDYW5jZXIgRXhwZXJp
ZW5jZXMgUmVzZWFyY2ggQ29sbGFib3JhdGl2ZSAoQ0VDbyk6IGJ1aWxkaW5nIHJlc2VhcmNoIGNh
cGFjaXR5IGluIHN1cHBvcnRpdmUgYW5kIHBhbGxpYXRpdmUgY2FyZTwvdGl0bGU+PHNlY29uZGFy
eS10aXRsZT5Qcm9ncmVzcyBpbiBQYWxsaWF0aXZlIENhcmU8L3NlY29uZGFyeS10aXRsZT48L3Rp
dGxlcz48cGVyaW9kaWNhbD48ZnVsbC10aXRsZT5Qcm9ncmVzcyBpbiBQYWxsaWF0aXZlIENhcmU8
L2Z1bGwtdGl0bGU+PGFiYnItMT5Qcm9nIFBhbGxpYXQgQ2FyZTwvYWJici0xPjwvcGVyaW9kaWNh
bD48cGFnZXM+MjY1LTI3MDwvcGFnZXM+PHZvbHVtZT4xNDwvdm9sdW1lPjxudW1iZXI+NjwvbnVt
YmVyPjxyZXByaW50LWVkaXRpb24+aW4gZmlsZTwvcmVwcmludC1lZGl0aW9uPjxrZXl3b3Jkcz48
a2V5d29yZD5Db2xsYWJvcmF0aW9uPC9rZXl3b3JkPjxrZXl3b3JkPlBhbGxpYXRpdmUgQ2FyZTwv
a2V5d29yZD48a2V5d29yZD5SZXNlYXJjaDwva2V5d29yZD48a2V5d29yZD5Db25zdW1lciBQYXJ0
aWNpcGF0aW9uPC9rZXl3b3JkPjxrZXl3b3JkPkdlcm9udG9sb2dpYyBDYXJlPC9rZXl3b3JkPjxr
ZXl3b3JkPk5hcnJhdGl2ZXM8L2tleXdvcmQ+PGtleXdvcmQ+T25jb2xvZ2ljIENhcmU8L2tleXdv
cmQ+PGtleXdvcmQ+VW5pdGVkIEtpbmdkb208L2tleXdvcmQ+PC9rZXl3b3Jkcz48ZGF0ZXM+PHll
YXI+MjAwNjwveWVhcj48cHViLWRhdGVzPjxkYXRlPkRlYyAyMDA2PC9kYXRlPjwvcHViLWRhdGVz
PjwvZGF0ZXM+PHB1Yi1sb2NhdGlvbj5QaGlsYWRlbHBoaWEsIFBlbm5zeWx2YW5pYTwvcHViLWxv
Y2F0aW9uPjxwdWJsaXNoZXI+VGF5bG9yICZhbXA7IEZyYW5jaXMgTHRkPC9wdWJsaXNoZXI+PGlz
Ym4+MDk2OTkyNjA8L2lzYm4+PGFjY2Vzc2lvbi1udW0+MTA2Mjg2NjQ5PC9hY2Nlc3Npb24tbnVt
Pjx1cmxzPjxyZWxhdGVkLXVybHM+PHVybD5odHRwOi8vbGlua2VyMi53b3JsZGNhdC5vcmcvP3Jm
dC5pbnN0aXR1dGlvbl9pZD0xMzIzNDcmYW1wO3NwYWdlPTI2NSZhbXA7cGtnTmFtZT1jOGgmYW1w
O2lzc249MDk2OS05MjYwJmFtcDtsaW5rY2xhc3M9dG9fYXJ0aWNsZSZhbXA7aktleT0xMzFWJmFt
cDtpc3N1ZT02JmFtcDtwcm92aWRlcj1FQlNDT2hvc3QmYW1wO2RhdGU9MjAwNi0xMiZhbXA7YXVs
YXN0PUJhaWxleStDJTNCK1dpbHNvbitSJTNCK0FkZGluZ3Rvbi1IYWxsK0olM0IrUGF5bmUrUyUz
QitDbGFyaytEJTNCK0xsb3lkLVdpbGxpYW1zK00lM0IrTW9sYXNzaW90aXMrQSUzQitTZXltb3Vy
K0omYW1wO2F0aXRsZT1UaGUrQ2FuY2VyK0V4cGVyaWVuY2VzK1Jlc2VhcmNoK0NvbGxhYm9yYXRp
dmUrJTI4Q0VDbyUyOSUzQStidWlsZGluZytyZXNlYXJjaCtjYXBhY2l0eStpbitzdXBwb3J0aXZl
K2FuZCtwYWxsaWF0aXZlK2NhcmUuJmFtcDt0aXRsZT1Qcm9ncmVzcytpbitQYWxsaWF0aXZlK0Nh
cmUmYW1wO3JmdC5jb250ZW50PWZ1bGx0ZXh0JTJDcHJpbnQmYW1wO2xpbmtTY2hlbWU9ZWJzY29o
LmF0aGVucyZhbXA7akhvbWU9aHR0cCUzQSUyRiUyRnNlYXJjaC5lYnNjb2hvc3QuY29tJTJGbG9n
aW4uYXNweCUzRmF1dGh0eXBlJTNEYXRoZW5zJTI2bHAlM0RhdGhlbnMuYXNwJTI2VVJMJTNEaHR0
cCUyNTNhJTI1MmYlMjUyZnNlYXJjaC5lYnNjb2hvc3QuY29tJTI1MmZkaXJlY3QuYXNwJTI1M2Zk
YiUyNTNkYzhoJTI1MjZqaWQlMjUzZDEzMVYlMjUyNnNjb3BlJTI1M2RzaXRlJmFtcDt2b2x1bWU9
MTQmYW1wO2RiS2V5PWM4aCZhbXA7cmZ0LmlkPWluZm8lM0FwbWlkJTJGJmFtcDtyZnQub3JkZXJf
Ynk9cHJlZmVyZW5jZSZhbXA7bGlua3R5cGU9YmVzdDwvdXJsPjx1cmw+aHR0cDovL3d3dy50YW5k
Zm9ubGluZS5jb20vZG9pL3BkZi8xMC4xMTc5LzA5Njk5MjYwNlgxNDY0MDg/bmVlZEFjY2Vzcz10
cnVlPC91cmw+PHVybD5odHRwOi8vd3d3LnRhbmRmb25saW5lLmNvbS9kb2kvYWJzLzEwLjExNzkv
MDk2OTkyNjA2WDE0NjQwODwvdXJsPjwvcmVsYXRlZC11cmxzPjwvdXJscz48cmVtb3RlLWRhdGFi
YXNlLXByb3ZpZGVyPkNJTkFITDwvcmVtb3RlLWRhdGFiYXNlLXByb3ZpZGVyPjwvcmVjb3JkPjwv
Q2l0ZT48Q2l0ZT48UmVjTnVtPjE2NTU2PC9SZWNOdW0+PHJlY29yZD48cmVjLW51bWJlcj4xNjU1
NjwvcmVjLW51bWJlcj48Zm9yZWlnbi1rZXlzPjxrZXkgYXBwPSJFTiIgZGItaWQ9ImVkYTk5ZXNy
OWFycDUyZTIwdjJwZnR6NHJwNXM5eDBldmVmNSIgdGltZXN0YW1wPSIxNTU0MzcxMjk5Ij4xNjU1
Njwva2V5PjxrZXkgYXBwPSJFTldlYiIgZGItaWQ9IiI+MDwva2V5PjwvZm9yZWlnbi1rZXlzPjxy
ZWYtdHlwZSBuYW1lPSJDb25mZXJlbmNlIFBhcGVyIj40NzwvcmVmLXR5cGU+PGNvbnRyaWJ1dG9y
cz48YXV0aG9ycz48YXV0aG9yPkNvd2RyZXksIERpPC9hdXRob3I+PGF1dGhvcj5QYWluZSwgTWFu
ZHk8L2F1dGhvcj48YXV0aG9yPkNvdHRlcmVsbCwgUGhpbDwvYXV0aG9yPjwvYXV0aG9ycz48L2Nv
bnRyaWJ1dG9ycz48dGl0bGVzPjx0aXRsZT5TZXJ2aWNlIHVzZXJzIGFuZCBpbmNsdXNpb24gaW4g
cGFsbGlhdGl2ZSBjYXJlPC90aXRsZT48c2Vjb25kYXJ5LXRpdGxlPkhlbHAgdGhlIEhvc3BpY2Vz
IGNvbmZlcmVuY2UgLSBVc2VyIGludm9sdmVtZW50PC9zZWNvbmRhcnktdGl0bGU+PC90aXRsZXM+
PHJlcHJpbnQtZWRpdGlvbj5pbiBmaWxlPC9yZXByaW50LWVkaXRpb24+PGRhdGVzPjx5ZWFyPjIw
MDM8L3llYXI+PC9kYXRlcz48cHViLWxvY2F0aW9uPlVLPC9wdWItbG9jYXRpb24+PHVybHM+PHJl
bGF0ZWQtdXJscz48dXJsPmh0dHBzOi8vZXByaW50cy5zb3Rvbi5hYy51ay8xODQwMDEvPC91cmw+
PC9yZWxhdGVkLXVybHM+PC91cmxzPjxyZW1vdGUtZGF0YWJhc2UtcHJvdmlkZXI+QXV0aG9yPC9y
ZW1vdGUtZGF0YWJhc2UtcHJvdmlkZXI+PC9yZWNvcmQ+PC9DaXRlPjwvRW5kTm90ZT4A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Tk4NjwvUmVjTnVtPjxEaXNwbGF5VGV4dD4oQ293ZHJl
eSBldCBhbC4gMjAwMzsgQmFpbGV5IGV0IGFsLiAyMDA2KTwvRGlzcGxheVRleHQ+PHJlY29yZD48
cmVjLW51bWJlcj4xNTk4NjwvcmVjLW51bWJlcj48Zm9yZWlnbi1rZXlzPjxrZXkgYXBwPSJFTiIg
ZGItaWQ9ImVkYTk5ZXNyOWFycDUyZTIwdjJwZnR6NHJwNXM5eDBldmVmNSIgdGltZXN0YW1wPSIx
NTA1MDQ0MjM1Ij4xNTk4Njwva2V5PjwvZm9yZWlnbi1rZXlzPjxyZWYtdHlwZSBuYW1lPSJKb3Vy
bmFsIEFydGljbGUiPjE3PC9yZWYtdHlwZT48Y29udHJpYnV0b3JzPjxhdXRob3JzPjxhdXRob3I+
QmFpbGV5LCBDLjwvYXV0aG9yPjxhdXRob3I+V2lsc29uLCBSLjwvYXV0aG9yPjxhdXRob3I+QWRk
aW5ndG9uLUhhbGwsIEouPC9hdXRob3I+PGF1dGhvcj5QYXluZSwgUy48L2F1dGhvcj48YXV0aG9y
PkNsYXJrLCBELjwvYXV0aG9yPjxhdXRob3I+TGxveWQtV2lsbGlhbXMsIE0uPC9hdXRob3I+PGF1
dGhvcj5Nb2xhc3Npb3RpcywgQS48L2F1dGhvcj48YXV0aG9yPlNleW1vdXIsIEouPC9hdXRob3I+
PC9hdXRob3JzPjwvY29udHJpYnV0b3JzPjx0aXRsZXM+PHRpdGxlPlRoZSBDYW5jZXIgRXhwZXJp
ZW5jZXMgUmVzZWFyY2ggQ29sbGFib3JhdGl2ZSAoQ0VDbyk6IGJ1aWxkaW5nIHJlc2VhcmNoIGNh
cGFjaXR5IGluIHN1cHBvcnRpdmUgYW5kIHBhbGxpYXRpdmUgY2FyZTwvdGl0bGU+PHNlY29uZGFy
eS10aXRsZT5Qcm9ncmVzcyBpbiBQYWxsaWF0aXZlIENhcmU8L3NlY29uZGFyeS10aXRsZT48L3Rp
dGxlcz48cGVyaW9kaWNhbD48ZnVsbC10aXRsZT5Qcm9ncmVzcyBpbiBQYWxsaWF0aXZlIENhcmU8
L2Z1bGwtdGl0bGU+PGFiYnItMT5Qcm9nIFBhbGxpYXQgQ2FyZTwvYWJici0xPjwvcGVyaW9kaWNh
bD48cGFnZXM+MjY1LTI3MDwvcGFnZXM+PHZvbHVtZT4xNDwvdm9sdW1lPjxudW1iZXI+NjwvbnVt
YmVyPjxyZXByaW50LWVkaXRpb24+aW4gZmlsZTwvcmVwcmludC1lZGl0aW9uPjxrZXl3b3Jkcz48
a2V5d29yZD5Db2xsYWJvcmF0aW9uPC9rZXl3b3JkPjxrZXl3b3JkPlBhbGxpYXRpdmUgQ2FyZTwv
a2V5d29yZD48a2V5d29yZD5SZXNlYXJjaDwva2V5d29yZD48a2V5d29yZD5Db25zdW1lciBQYXJ0
aWNpcGF0aW9uPC9rZXl3b3JkPjxrZXl3b3JkPkdlcm9udG9sb2dpYyBDYXJlPC9rZXl3b3JkPjxr
ZXl3b3JkPk5hcnJhdGl2ZXM8L2tleXdvcmQ+PGtleXdvcmQ+T25jb2xvZ2ljIENhcmU8L2tleXdv
cmQ+PGtleXdvcmQ+VW5pdGVkIEtpbmdkb208L2tleXdvcmQ+PC9rZXl3b3Jkcz48ZGF0ZXM+PHll
YXI+MjAwNjwveWVhcj48cHViLWRhdGVzPjxkYXRlPkRlYyAyMDA2PC9kYXRlPjwvcHViLWRhdGVz
PjwvZGF0ZXM+PHB1Yi1sb2NhdGlvbj5QaGlsYWRlbHBoaWEsIFBlbm5zeWx2YW5pYTwvcHViLWxv
Y2F0aW9uPjxwdWJsaXNoZXI+VGF5bG9yICZhbXA7IEZyYW5jaXMgTHRkPC9wdWJsaXNoZXI+PGlz
Ym4+MDk2OTkyNjA8L2lzYm4+PGFjY2Vzc2lvbi1udW0+MTA2Mjg2NjQ5PC9hY2Nlc3Npb24tbnVt
Pjx1cmxzPjxyZWxhdGVkLXVybHM+PHVybD5odHRwOi8vbGlua2VyMi53b3JsZGNhdC5vcmcvP3Jm
dC5pbnN0aXR1dGlvbl9pZD0xMzIzNDcmYW1wO3NwYWdlPTI2NSZhbXA7cGtnTmFtZT1jOGgmYW1w
O2lzc249MDk2OS05MjYwJmFtcDtsaW5rY2xhc3M9dG9fYXJ0aWNsZSZhbXA7aktleT0xMzFWJmFt
cDtpc3N1ZT02JmFtcDtwcm92aWRlcj1FQlNDT2hvc3QmYW1wO2RhdGU9MjAwNi0xMiZhbXA7YXVs
YXN0PUJhaWxleStDJTNCK1dpbHNvbitSJTNCK0FkZGluZ3Rvbi1IYWxsK0olM0IrUGF5bmUrUyUz
QitDbGFyaytEJTNCK0xsb3lkLVdpbGxpYW1zK00lM0IrTW9sYXNzaW90aXMrQSUzQitTZXltb3Vy
K0omYW1wO2F0aXRsZT1UaGUrQ2FuY2VyK0V4cGVyaWVuY2VzK1Jlc2VhcmNoK0NvbGxhYm9yYXRp
dmUrJTI4Q0VDbyUyOSUzQStidWlsZGluZytyZXNlYXJjaCtjYXBhY2l0eStpbitzdXBwb3J0aXZl
K2FuZCtwYWxsaWF0aXZlK2NhcmUuJmFtcDt0aXRsZT1Qcm9ncmVzcytpbitQYWxsaWF0aXZlK0Nh
cmUmYW1wO3JmdC5jb250ZW50PWZ1bGx0ZXh0JTJDcHJpbnQmYW1wO2xpbmtTY2hlbWU9ZWJzY29o
LmF0aGVucyZhbXA7akhvbWU9aHR0cCUzQSUyRiUyRnNlYXJjaC5lYnNjb2hvc3QuY29tJTJGbG9n
aW4uYXNweCUzRmF1dGh0eXBlJTNEYXRoZW5zJTI2bHAlM0RhdGhlbnMuYXNwJTI2VVJMJTNEaHR0
cCUyNTNhJTI1MmYlMjUyZnNlYXJjaC5lYnNjb2hvc3QuY29tJTI1MmZkaXJlY3QuYXNwJTI1M2Zk
YiUyNTNkYzhoJTI1MjZqaWQlMjUzZDEzMVYlMjUyNnNjb3BlJTI1M2RzaXRlJmFtcDt2b2x1bWU9
MTQmYW1wO2RiS2V5PWM4aCZhbXA7cmZ0LmlkPWluZm8lM0FwbWlkJTJGJmFtcDtyZnQub3JkZXJf
Ynk9cHJlZmVyZW5jZSZhbXA7bGlua3R5cGU9YmVzdDwvdXJsPjx1cmw+aHR0cDovL3d3dy50YW5k
Zm9ubGluZS5jb20vZG9pL3BkZi8xMC4xMTc5LzA5Njk5MjYwNlgxNDY0MDg/bmVlZEFjY2Vzcz10
cnVlPC91cmw+PHVybD5odHRwOi8vd3d3LnRhbmRmb25saW5lLmNvbS9kb2kvYWJzLzEwLjExNzkv
MDk2OTkyNjA2WDE0NjQwODwvdXJsPjwvcmVsYXRlZC11cmxzPjwvdXJscz48cmVtb3RlLWRhdGFi
YXNlLXByb3ZpZGVyPkNJTkFITDwvcmVtb3RlLWRhdGFiYXNlLXByb3ZpZGVyPjwvcmVjb3JkPjwv
Q2l0ZT48Q2l0ZT48UmVjTnVtPjE2NTU2PC9SZWNOdW0+PHJlY29yZD48cmVjLW51bWJlcj4xNjU1
NjwvcmVjLW51bWJlcj48Zm9yZWlnbi1rZXlzPjxrZXkgYXBwPSJFTiIgZGItaWQ9ImVkYTk5ZXNy
OWFycDUyZTIwdjJwZnR6NHJwNXM5eDBldmVmNSIgdGltZXN0YW1wPSIxNTU0MzcxMjk5Ij4xNjU1
Njwva2V5PjxrZXkgYXBwPSJFTldlYiIgZGItaWQ9IiI+MDwva2V5PjwvZm9yZWlnbi1rZXlzPjxy
ZWYtdHlwZSBuYW1lPSJDb25mZXJlbmNlIFBhcGVyIj40NzwvcmVmLXR5cGU+PGNvbnRyaWJ1dG9y
cz48YXV0aG9ycz48YXV0aG9yPkNvd2RyZXksIERpPC9hdXRob3I+PGF1dGhvcj5QYWluZSwgTWFu
ZHk8L2F1dGhvcj48YXV0aG9yPkNvdHRlcmVsbCwgUGhpbDwvYXV0aG9yPjwvYXV0aG9ycz48L2Nv
bnRyaWJ1dG9ycz48dGl0bGVzPjx0aXRsZT5TZXJ2aWNlIHVzZXJzIGFuZCBpbmNsdXNpb24gaW4g
cGFsbGlhdGl2ZSBjYXJlPC90aXRsZT48c2Vjb25kYXJ5LXRpdGxlPkhlbHAgdGhlIEhvc3BpY2Vz
IGNvbmZlcmVuY2UgLSBVc2VyIGludm9sdmVtZW50PC9zZWNvbmRhcnktdGl0bGU+PC90aXRsZXM+
PHJlcHJpbnQtZWRpdGlvbj5pbiBmaWxlPC9yZXByaW50LWVkaXRpb24+PGRhdGVzPjx5ZWFyPjIw
MDM8L3llYXI+PC9kYXRlcz48cHViLWxvY2F0aW9uPlVLPC9wdWItbG9jYXRpb24+PHVybHM+PHJl
bGF0ZWQtdXJscz48dXJsPmh0dHBzOi8vZXByaW50cy5zb3Rvbi5hYy51ay8xODQwMDEvPC91cmw+
PC9yZWxhdGVkLXVybHM+PC91cmxzPjxyZW1vdGUtZGF0YWJhc2UtcHJvdmlkZXI+QXV0aG9yPC9y
ZW1vdGUtZGF0YWJhc2UtcHJvdmlkZXI+PC9yZWNvcmQ+PC9DaXRlPjwvRW5kTm90ZT4A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Cowdrey et al. 2003; Bailey et al. 2006)</w:t>
      </w:r>
      <w:r w:rsidR="00C445FA">
        <w:rPr>
          <w:rFonts w:ascii="Calibri" w:hAnsi="Calibri" w:cs="Calibri"/>
          <w:sz w:val="24"/>
          <w:szCs w:val="24"/>
        </w:rPr>
        <w:fldChar w:fldCharType="end"/>
      </w:r>
      <w:r w:rsidRPr="005E2CF5">
        <w:rPr>
          <w:rFonts w:ascii="Calibri" w:hAnsi="Calibri" w:cs="Calibri"/>
          <w:sz w:val="24"/>
          <w:szCs w:val="24"/>
        </w:rPr>
        <w:t xml:space="preserve">. Not all groups were able to carry out more collaborative activities, sometimes groups found they couldn’t be as pro-active as they wanted, they had to wait for researchers to approach them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5777&lt;/RecNum&gt;&lt;DisplayText&gt;(Brown et al. 2006)&lt;/DisplayText&gt;&lt;record&gt;&lt;rec-number&gt;15777&lt;/rec-number&gt;&lt;foreign-keys&gt;&lt;key app="EN" db-id="eda99esr9arp52e20v2pftz4rp5s9x0evef5" timestamp="1554371299"&gt;15777&lt;/key&gt;&lt;key app="ENWeb" db-id=""&gt;0&lt;/key&gt;&lt;/foreign-keys&gt;&lt;ref-type name="Report"&gt;27&lt;/ref-type&gt;&lt;contributors&gt;&lt;authors&gt;&lt;author&gt;Brown, V.&lt;/author&gt;&lt;author&gt;Cotterell, P.&lt;/author&gt;&lt;author&gt;Sitzia, J.&lt;/author&gt;&lt;author&gt;Richardson, A.&lt;/author&gt;&lt;author&gt;Kelley, K.&lt;/author&gt;&lt;author&gt;Willers, R.&lt;/author&gt;&lt;/authors&gt;&lt;tertiary-authors&gt;&lt;author&gt;National Cancer Research Network, Macmillan Cancer Support&lt;/author&gt;&lt;/tertiary-authors&gt;&lt;/contributors&gt;&lt;titles&gt;&lt;title&gt;Evaluation of Consumer Research Panels in cancer research networks&lt;/title&gt;&lt;/titles&gt;&lt;reprint-edition&gt;in file&lt;/reprint-edition&gt;&lt;dates&gt;&lt;year&gt;2006&lt;/year&gt;&lt;/dates&gt;&lt;pub-location&gt;London&lt;/pub-location&gt;&lt;publisher&gt;National Cancer Research Network, Macmillan Cancer Support&lt;/publisher&gt;&lt;urls&gt;&lt;/urls&gt;&lt;remote-database-provider&gt;E-PCSAG&lt;/remote-database-provider&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Brown et al. 2006)</w:t>
      </w:r>
      <w:r w:rsidR="00C445FA">
        <w:rPr>
          <w:rFonts w:ascii="Calibri" w:hAnsi="Calibri" w:cs="Calibri"/>
          <w:sz w:val="24"/>
          <w:szCs w:val="24"/>
        </w:rPr>
        <w:fldChar w:fldCharType="end"/>
      </w:r>
      <w:r w:rsidRPr="005E2CF5">
        <w:rPr>
          <w:rFonts w:ascii="Calibri" w:hAnsi="Calibri" w:cs="Calibri"/>
          <w:sz w:val="24"/>
          <w:szCs w:val="24"/>
        </w:rPr>
        <w:t xml:space="preserve">. Conversely, sometimes groups took on too much and it was recommended that they shouldn’t feel obliged to be involved in everything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Gott et al. 2000)</w:t>
      </w:r>
      <w:r w:rsidR="00C445FA">
        <w:rPr>
          <w:rFonts w:ascii="Calibri" w:hAnsi="Calibri" w:cs="Calibri"/>
          <w:sz w:val="24"/>
          <w:szCs w:val="24"/>
        </w:rPr>
        <w:fldChar w:fldCharType="end"/>
      </w:r>
      <w:r w:rsidRPr="005E2CF5">
        <w:rPr>
          <w:rFonts w:ascii="Calibri" w:hAnsi="Calibri" w:cs="Calibri"/>
          <w:sz w:val="24"/>
          <w:szCs w:val="24"/>
        </w:rPr>
        <w:t>.</w:t>
      </w:r>
    </w:p>
    <w:p w14:paraId="25428B71"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4EC463F" w14:textId="0F145BBD"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impacts of groups and panels were reported. For example, in an evaluation of CRPs in cancer research networks, awareness of involvement amongst researchers was found to have increased and attitudes were improved. Researchers found panels easy to access, valued the members’ contributions, stated they would use the panel again and found it useful being free. However, it was reported there were few direct contacts between the panel and researchers, most being through the CRP facilitator, which depersonalised the relationship. Also, involvement was mainly with academic not clinical research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77&lt;/RecNum&gt;&lt;DisplayText&gt;(Brown et al. 2006)&lt;/DisplayText&gt;&lt;record&gt;&lt;rec-number&gt;15777&lt;/rec-number&gt;&lt;foreign-keys&gt;&lt;key app="EN" db-id="eda99esr9arp52e20v2pftz4rp5s9x0evef5" timestamp="1554371299"&gt;15777&lt;/key&gt;&lt;key app="ENWeb" db-id=""&gt;0&lt;/key&gt;&lt;/foreign-keys&gt;&lt;ref-type name="Report"&gt;27&lt;/ref-type&gt;&lt;contributors&gt;&lt;authors&gt;&lt;author&gt;Brown, V.&lt;/author&gt;&lt;author&gt;Cotterell, P.&lt;/author&gt;&lt;author&gt;Sitzia, J.&lt;/author&gt;&lt;author&gt;Richardson, A.&lt;/author&gt;&lt;author&gt;Kelley, K.&lt;/author&gt;&lt;author&gt;Willers, R.&lt;/author&gt;&lt;/authors&gt;&lt;tertiary-authors&gt;&lt;author&gt;National Cancer Research Network, Macmillan Cancer Support&lt;/author&gt;&lt;/tertiary-authors&gt;&lt;/contributors&gt;&lt;titles&gt;&lt;title&gt;Evaluation of Consumer Research Panels in cancer research networks&lt;/title&gt;&lt;/titles&gt;&lt;reprint-edition&gt;in file&lt;/reprint-edition&gt;&lt;dates&gt;&lt;year&gt;2006&lt;/year&gt;&lt;/dates&gt;&lt;pub-location&gt;London&lt;/pub-location&gt;&lt;publisher&gt;National Cancer Research Network, Macmillan Cancer Support&lt;/publisher&gt;&lt;urls&gt;&lt;/urls&gt;&lt;remote-database-provider&gt;E-PCSAG&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own et a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774F8A5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17B394C" w14:textId="61598694" w:rsidR="005E2CF5" w:rsidRPr="005E2CF5" w:rsidRDefault="00362A05" w:rsidP="005E2CF5">
      <w:pPr>
        <w:spacing w:after="0" w:line="240" w:lineRule="auto"/>
        <w:rPr>
          <w:rFonts w:ascii="Calibri" w:eastAsia="Times New Roman" w:hAnsi="Calibri" w:cs="Calibri"/>
          <w:b/>
          <w:sz w:val="24"/>
          <w:szCs w:val="24"/>
          <w:lang w:eastAsia="en-GB"/>
        </w:rPr>
      </w:pPr>
      <w:bookmarkStart w:id="73" w:name="Perspectives248"/>
      <w:bookmarkEnd w:id="73"/>
      <w:r>
        <w:rPr>
          <w:rFonts w:ascii="Calibri" w:eastAsia="Times New Roman" w:hAnsi="Calibri" w:cs="Calibri"/>
          <w:b/>
          <w:sz w:val="24"/>
          <w:szCs w:val="24"/>
          <w:lang w:eastAsia="en-GB"/>
        </w:rPr>
        <w:t xml:space="preserve">2.4.8 </w:t>
      </w:r>
      <w:r w:rsidR="005E2CF5" w:rsidRPr="005E2CF5">
        <w:rPr>
          <w:rFonts w:ascii="Calibri" w:eastAsia="Times New Roman" w:hAnsi="Calibri" w:cs="Calibri"/>
          <w:b/>
          <w:sz w:val="24"/>
          <w:szCs w:val="24"/>
          <w:lang w:eastAsia="en-GB"/>
        </w:rPr>
        <w:t>Perspectives and diversity</w:t>
      </w:r>
    </w:p>
    <w:p w14:paraId="2F51DEAB"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2D81997" w14:textId="2899F176"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Differences in perspective were reported, often between public members and professionals </w:t>
      </w:r>
      <w:r w:rsidR="00C445FA">
        <w:rPr>
          <w:rFonts w:ascii="Calibri" w:eastAsia="Times New Roman" w:hAnsi="Calibri" w:cs="Calibri"/>
          <w:sz w:val="24"/>
          <w:szCs w:val="24"/>
          <w:lang w:eastAsia="en-GB"/>
        </w:rPr>
        <w:fldChar w:fldCharType="begin">
          <w:fldData xml:space="preserve">PEVuZE5vdGU+PENpdGU+PFJlY051bT4yMjwvUmVjTnVtPjxEaXNwbGF5VGV4dD4oQnJhZGJ1cm4g
YW5kIE1haGVyIDIwMDU7IFBvbGFuZCBldCBhbC4gMjAxNDsgRGF2ZXNvbiBldCBhbC4gMjAxNTsg
QnJlcmV0b24gZXQgYWwuIDIwMTdhKTwvRGlzcGxheVRleHQ+PHJlY29yZD48cmVjLW51bWJlcj4y
MjwvcmVjLW51bWJlcj48Zm9yZWlnbi1rZXlzPjxrZXkgYXBwPSJFTiIgZGItaWQ9ImVkYTk5ZXNy
OWFycDUyZTIwdjJwZnR6NHJwNXM5eDBldmVmNSIgdGltZXN0YW1wPSIxNTUzOTQ0NTE3Ij4yMjwv
a2V5PjxrZXkgYXBwPSJFTldlYiIgZGItaWQ9IiI+MDwva2V5PjwvZm9yZWlnbi1rZXlzPjxyZWYt
dHlwZSBuYW1lPSJKb3VybmFsIEFydGljbGUiPjE3PC9yZWYtdHlwZT48Y29udHJpYnV0b3JzPjxh
dXRob3JzPjxhdXRob3I+RGF2ZXNvbiwgQi5BLjwvYXV0aG9yPjxhdXRob3I+ZGUgV29sZi1MaW5k
ZXIsIFMuPC9hdXRob3I+PGF1dGhvcj5XaXR0LCBKLjwvYXV0aG9yPjxhdXRob3I+TmV3c29uLCBL
LjwvYXV0aG9yPjxhdXRob3I+TW9ycmlzLCBDLjwvYXV0aG9yPjxhdXRob3I+SGlnZ2luc29uLCBJ
LkouPC9hdXRob3I+PGF1dGhvcj5FdmFucywgQy5KLjwvYXV0aG9yPjwvYXV0aG9ycz48L2NvbnRy
aWJ1dG9ycz48dGl0bGVzPjx0aXRsZT5SZXN1bHRzIG9mIGEgdHJhbnNwYXJlbnQgZXhwZXJ0IGNv
bnN1bHRhdGlvbiBvbiBwYXRpZW50IGFuZCBwdWJsaWMgaW52b2x2ZW1lbnQgaW4gcGFsbGlhdGl2
ZSBjYXJlIHJlc2VhcmNoPC90aXRsZT48c2Vjb25kYXJ5LXRpdGxlPlBhbGxpYXRpdmUgTWVkaWNp
bmU8L3NlY29uZGFyeS10aXRsZT48L3RpdGxlcz48cGVyaW9kaWNhbD48ZnVsbC10aXRsZT5QYWxs
aWF0aXZlIE1lZGljaW5lPC9mdWxsLXRpdGxlPjxhYmJyLTE+UGFsbGlhdCBNZWQ8L2FiYnItMT48
L3BlcmlvZGljYWw+PHBhZ2VzPjkzOS05NDk8L3BhZ2VzPjx2b2x1bWU+Mjk8L3ZvbHVtZT48bnVt
YmVyPjEwPC9udW1iZXI+PHJlcHJpbnQtZWRpdGlvbj5pbiBmaWxlPC9yZXByaW50LWVkaXRpb24+
PGtleXdvcmRzPjxrZXl3b3JkPmNhcmU8L2tleXdvcmQ+PGtleXdvcmQ+Y29uc3VsdGF0aW9uPC9r
ZXl3b3JkPjxrZXl3b3JkPmludm9sdmVtZW50PC9rZXl3b3JkPjxrZXl3b3JkPlBhbGxpYXRpdmUg
Q2FyZTwva2V5d29yZD48a2V5d29yZD5QYXRpZW50PC9rZXl3b3JkPjxrZXl3b3JkPlJlc2VhcmNo
PC9rZXl3b3JkPjwva2V5d29yZHM+PGRhdGVzPjx5ZWFyPjIwMTU8L3llYXI+PHB1Yi1kYXRlcz48
ZGF0ZT4yMDE1PC9kYXRlPjwvcHViLWRhdGVzPjwvZGF0ZXM+PGlzYm4+MDI2OS0yMTYzPC9pc2Ju
PjxsYWJlbD43ODJHPC9sYWJlbD48dXJscz48L3VybHM+PHJlbW90ZS1kYXRhYmFzZS1wcm92aWRl
cj5JTlYsIENJTkFITCwgUElORk8sIE1FRCwgQVNTSUEsIFdPUzwvcmVtb3RlLWRhdGFiYXNlLXBy
b3ZpZGVyPjwvcmVjb3JkPjwvQ2l0ZT48Q2l0ZT48UmVjTnVtPjE1NzU3PC9SZWNOdW0+PHJlY29y
ZD48cmVjLW51bWJlcj4xNTc1NzwvcmVjLW51bWJlcj48Zm9yZWlnbi1rZXlzPjxrZXkgYXBwPSJF
TiIgZGItaWQ9ImVkYTk5ZXNyOWFycDUyZTIwdjJwZnR6NHJwNXM5eDBldmVmNSIgdGltZXN0YW1w
PSIxNTU0MzcxMjk5Ij4xNTc1Nzwva2V5PjxrZXkgYXBwPSJFTldlYiIgZGItaWQ9IiI+MDwva2V5
PjwvZm9yZWlnbi1rZXlzPjxyZWYtdHlwZSBuYW1lPSJKb3VybmFsIEFydGljbGUiPjE3PC9yZWYt
dHlwZT48Y29udHJpYnV0b3JzPjxhdXRob3JzPjxhdXRob3I+QnJlcmV0b24sIExvdWlzZTwvYXV0
aG9yPjxhdXRob3I+SW5nbGV0b24sIENocmlzdGluZTwvYXV0aG9yPjxhdXRob3I+R2FyZGluZXIs
IENsYXJlPC9hdXRob3I+PGF1dGhvcj5Hb3lkZXIsIEVsaXphYmV0aDwvYXV0aG9yPjxhdXRob3I+
TW96eWdlbWJhLCBLYXRpPC9hdXRob3I+PGF1dGhvcj5MeXNkYWhsLCBLcmlzdGluIEJha2tlPC9h
dXRob3I+PGF1dGhvcj5UdW1tZXJzLCBNYXJjaWE8L2F1dGhvcj48YXV0aG9yPlNhY2NoaW5pLCBE
YXJpbzwvYXV0aG9yPjxhdXRob3I+TGVwcGVydCwgV29qY2llY2g8L2F1dGhvcj48YXV0aG9yPkJs
YcW+ZXZpxI1pZW7ElywgQXVyZWxpamE8L2F1dGhvcj48L2F1dGhvcnM+PC9jb250cmlidXRvcnM+
PHRpdGxlcz48dGl0bGU+TGF5IGFuZCBwcm9mZXNzaW9uYWwgc3Rha2Vob2xkZXIgaW52b2x2ZW1l
bnQgaW4gc2NvcGluZyBwYWxsaWF0aXZlIGNhcmUgaXNzdWVzOiBNZXRob2RzIHVzZWQgaW4gc2V2
ZW4gRXVyb3BlYW4gY291bnRyaWVzPC90aXRsZT48c2Vjb25kYXJ5LXRpdGxlPlBhbGxpYXRpdmUg
TWVkaWNpbmU8L3NlY29uZGFyeS10aXRsZT48L3RpdGxlcz48cGVyaW9kaWNhbD48ZnVsbC10aXRs
ZT5QYWxsaWF0aXZlIE1lZGljaW5lPC9mdWxsLXRpdGxlPjxhYmJyLTE+UGFsbGlhdCBNZWQ8L2Fi
YnItMT48L3BlcmlvZGljYWw+PHBhZ2VzPjE4MS0xOTI8L3BhZ2VzPjx2b2x1bWU+MzE8L3ZvbHVt
ZT48bnVtYmVyPjI8L251bWJlcj48c2VjdGlvbj4xODE8L3NlY3Rpb24+PHJlcHJpbnQtZWRpdGlv
bj5pbiBmaWxlPC9yZXByaW50LWVkaXRpb24+PGRhdGVzPjx5ZWFyPjIwMTc8L3llYXI+PC9kYXRl
cz48aXNibj4wMjY5LTIxNjM8L2lzYm4+PHVybHM+PHJlbGF0ZWQtdXJscz48dXJsPmh0dHA6Ly9q
b3VybmFscy5zYWdlcHViLmNvbS9kb2kvYWJzLzEwLjExNzcvMDI2OTIxNjMxNjY0OTE1NDwvdXJs
PjwvcmVsYXRlZC11cmxzPjwvdXJscz48cmVtb3RlLWRhdGFiYXNlLXByb3ZpZGVyPkUtUENTQUc8
L3JlbW90ZS1kYXRhYmFzZS1wcm92aWRlcj48L3JlY29yZD48L0NpdGU+PENpdGU+PFJlY051bT4x
NTYwNDwvUmVjTnVtPjxyZWNvcmQ+PHJlYy1udW1iZXI+MTU2MDQ8L3JlYy1udW1iZXI+PGZvcmVp
Z24ta2V5cz48a2V5IGFwcD0iRU4iIGRiLWlkPSJlZGE5OWVzcjlhcnA1MmUyMHYycGZ0ejRycDVz
OXgwZXZlZjUiIHRpbWVzdGFtcD0iMTUwMDU1MzQyNSI+MTU2MDQ8L2tleT48L2ZvcmVpZ24ta2V5
cz48cmVmLXR5cGUgbmFtZT0iSm91cm5hbCBBcnRpY2xlIj4xNzwvcmVmLXR5cGU+PGNvbnRyaWJ1
dG9ycz48YXV0aG9ycz48YXV0aG9yPlBvbGFuZCwgRmlvbmE8L2F1dGhvcj48YXV0aG9yPk1hcGVz
LCBTYXJhaDwvYXV0aG9yPjxhdXRob3I+UGlubm9jaywgSGlsYXJ5PC9hdXRob3I+PGF1dGhvcj5L
YXRvbmEsIENvcm5lbGl1czwvYXV0aG9yPjxhdXRob3I+U29yZW5zZW4sIFN1c2FubmU8L2F1dGhv
cj48YXV0aG9yPkZveCwgQ2hyaXM8L2F1dGhvcj48YXV0aG9yPk1haWRtZW50LCBJYW4gRDwvYXV0
aG9yPjwvYXV0aG9ycz48L2NvbnRyaWJ1dG9ycz48dGl0bGVzPjx0aXRsZT5QZXJzcGVjdGl2ZXMg
b2YgY2FyZXJzIG9uIG1lZGljYXRpb24gbWFuYWdlbWVudCBpbiBkZW1lbnRpYTogbGVzc29ucyBm
cm9tIGNvbGxhYm9yYXRpdmVseSBkZXZlbG9waW5nIGEgcmVzZWFyY2ggcHJvcG9zYWw8L3RpdGxl
PjxzZWNvbmRhcnktdGl0bGU+Qk1DIHJlc2VhcmNoIG5vdGVzPC9zZWNvbmRhcnktdGl0bGU+PC90
aXRsZXM+PHBlcmlvZGljYWw+PGZ1bGwtdGl0bGU+Qk1DIHJlc2VhcmNoIG5vdGVzPC9mdWxsLXRp
dGxlPjxhYmJyLTE+Qk1DIFJlcyBOb3RlczwvYWJici0xPjwvcGVyaW9kaWNhbD48cGFnZXM+NDYz
PC9wYWdlcz48dm9sdW1lPjc8L3ZvbHVtZT48bnVtYmVyPjE8L251bWJlcj48cmVwcmludC1lZGl0
aW9uPmluIGZpbGU8L3JlcHJpbnQtZWRpdGlvbj48ZGF0ZXM+PHllYXI+MjAxNDwveWVhcj48L2Rh
dGVzPjxpc2JuPjE3NTYtMDUwMDwvaXNibj48dXJscz48cmVsYXRlZC11cmxzPjx1cmw+aHR0cHM6
Ly9ibWNyZXNub3Rlcy5iaW9tZWRjZW50cmFsLmNvbS9hcnRpY2xlcy8xMC4xMTg2LzE3NTYtMDUw
MC03LTQ2MzwvdXJsPjwvcmVsYXRlZC11cmxzPjwvdXJscz48cmVtb3RlLWRhdGFiYXNlLXByb3Zp
ZGVyPklOViwgTUVEPC9yZW1vdGUtZGF0YWJhc2UtcHJvdmlkZXI+PC9yZWNvcmQ+PC9DaXRlPjxD
aXRlPjxSZWNOdW0+MTU5Mzg8L1JlY051bT48cmVjb3JkPjxyZWMtbnVtYmVyPjE1OTM4PC9yZWMt
bnVtYmVyPjxmb3JlaWduLWtleXM+PGtleSBhcHA9IkVOIiBkYi1pZD0iZWRhOTllc3I5YXJwNTJl
MjB2MnBmdHo0cnA1czl4MGV2ZWY1IiB0aW1lc3RhbXA9IjE1NTM5NDQ1MTciPjE1OTM4PC9rZXk+
PGtleSBhcHA9IkVOV2ViIiBkYi1pZD0iIj4wPC9rZXk+PC9mb3JlaWduLWtleXM+PHJlZi10eXBl
IG5hbWU9IkpvdXJuYWwgQXJ0aWNsZSI+MTc8L3JlZi10eXBlPjxjb250cmlidXRvcnM+PGF1dGhv
cnM+PGF1dGhvcj5CcmFkYnVybiwgSmFuZTwvYXV0aG9yPjxhdXRob3I+TWFoZXIsIEphbmU8L2F1
dGhvcj48L2F1dGhvcnM+PC9jb250cmlidXRvcnM+PHRpdGxlcz48dGl0bGU+VXNlciBhbmQgY2Fy
ZXIgcGFydGljaXBhdGlvbiBpbiByZXNlYXJjaCBpbiBwYWxsaWF0aXZlIGNhcmU8L3RpdGxlPjxz
ZWNvbmRhcnktdGl0bGU+UGFsbGlhdGl2ZSBtZWRpY2luZTwvc2Vjb25kYXJ5LXRpdGxlPjwvdGl0
bGVzPjxwZXJpb2RpY2FsPjxmdWxsLXRpdGxlPlBhbGxpYXRpdmUgTWVkaWNpbmU8L2Z1bGwtdGl0
bGU+PGFiYnItMT5QYWxsaWF0IE1lZDwvYWJici0xPjwvcGVyaW9kaWNhbD48cGFnZXM+OTEtOTI8
L3BhZ2VzPjx2b2x1bWU+MTk8L3ZvbHVtZT48bnVtYmVyPjI8L251bWJlcj48cmVwcmludC1lZGl0
aW9uPmluIGZpbGU8L3JlcHJpbnQtZWRpdGlvbj48ZGF0ZXM+PHllYXI+MjAwNTwveWVhcj48L2Rh
dGVzPjxwdWJsaXNoZXI+U2FnZSBQdWJsaWNhdGlvbnMgU2FnZSBDQTogVGhvdXNhbmQgT2Frcywg
Q0E8L3B1Ymxpc2hlcj48aXNibj4wMjY5LTIxNjM8L2lzYm4+PHVybHM+PHJlbGF0ZWQtdXJscz48
dXJsPmh0dHA6Ly9qb3VybmFscy5zYWdlcHViLmNvbS90b2MvcG1qYS8xOS8yPC91cmw+PC9yZWxh
dGVkLXVybHM+PC91cmxzPjxyZW1vdGUtZGF0YWJhc2UtcHJvdmlkZXI+QU1FRCwgQ0lOQUhMLCBQ
SU5GTywgTUVELCBBU1NJQSwgV09TPC9yZW1vdGUtZGF0YWJhc2UtcHJvdmlkZXI+PC9yZWNvcmQ+
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jwvUmVjTnVtPjxEaXNwbGF5VGV4dD4oQnJhZGJ1cm4g
YW5kIE1haGVyIDIwMDU7IFBvbGFuZCBldCBhbC4gMjAxNDsgRGF2ZXNvbiBldCBhbC4gMjAxNTsg
QnJlcmV0b24gZXQgYWwuIDIwMTdhKTwvRGlzcGxheVRleHQ+PHJlY29yZD48cmVjLW51bWJlcj4y
MjwvcmVjLW51bWJlcj48Zm9yZWlnbi1rZXlzPjxrZXkgYXBwPSJFTiIgZGItaWQ9ImVkYTk5ZXNy
OWFycDUyZTIwdjJwZnR6NHJwNXM5eDBldmVmNSIgdGltZXN0YW1wPSIxNTUzOTQ0NTE3Ij4yMjwv
a2V5PjxrZXkgYXBwPSJFTldlYiIgZGItaWQ9IiI+MDwva2V5PjwvZm9yZWlnbi1rZXlzPjxyZWYt
dHlwZSBuYW1lPSJKb3VybmFsIEFydGljbGUiPjE3PC9yZWYtdHlwZT48Y29udHJpYnV0b3JzPjxh
dXRob3JzPjxhdXRob3I+RGF2ZXNvbiwgQi5BLjwvYXV0aG9yPjxhdXRob3I+ZGUgV29sZi1MaW5k
ZXIsIFMuPC9hdXRob3I+PGF1dGhvcj5XaXR0LCBKLjwvYXV0aG9yPjxhdXRob3I+TmV3c29uLCBL
LjwvYXV0aG9yPjxhdXRob3I+TW9ycmlzLCBDLjwvYXV0aG9yPjxhdXRob3I+SGlnZ2luc29uLCBJ
LkouPC9hdXRob3I+PGF1dGhvcj5FdmFucywgQy5KLjwvYXV0aG9yPjwvYXV0aG9ycz48L2NvbnRy
aWJ1dG9ycz48dGl0bGVzPjx0aXRsZT5SZXN1bHRzIG9mIGEgdHJhbnNwYXJlbnQgZXhwZXJ0IGNv
bnN1bHRhdGlvbiBvbiBwYXRpZW50IGFuZCBwdWJsaWMgaW52b2x2ZW1lbnQgaW4gcGFsbGlhdGl2
ZSBjYXJlIHJlc2VhcmNoPC90aXRsZT48c2Vjb25kYXJ5LXRpdGxlPlBhbGxpYXRpdmUgTWVkaWNp
bmU8L3NlY29uZGFyeS10aXRsZT48L3RpdGxlcz48cGVyaW9kaWNhbD48ZnVsbC10aXRsZT5QYWxs
aWF0aXZlIE1lZGljaW5lPC9mdWxsLXRpdGxlPjxhYmJyLTE+UGFsbGlhdCBNZWQ8L2FiYnItMT48
L3BlcmlvZGljYWw+PHBhZ2VzPjkzOS05NDk8L3BhZ2VzPjx2b2x1bWU+Mjk8L3ZvbHVtZT48bnVt
YmVyPjEwPC9udW1iZXI+PHJlcHJpbnQtZWRpdGlvbj5pbiBmaWxlPC9yZXByaW50LWVkaXRpb24+
PGtleXdvcmRzPjxrZXl3b3JkPmNhcmU8L2tleXdvcmQ+PGtleXdvcmQ+Y29uc3VsdGF0aW9uPC9r
ZXl3b3JkPjxrZXl3b3JkPmludm9sdmVtZW50PC9rZXl3b3JkPjxrZXl3b3JkPlBhbGxpYXRpdmUg
Q2FyZTwva2V5d29yZD48a2V5d29yZD5QYXRpZW50PC9rZXl3b3JkPjxrZXl3b3JkPlJlc2VhcmNo
PC9rZXl3b3JkPjwva2V5d29yZHM+PGRhdGVzPjx5ZWFyPjIwMTU8L3llYXI+PHB1Yi1kYXRlcz48
ZGF0ZT4yMDE1PC9kYXRlPjwvcHViLWRhdGVzPjwvZGF0ZXM+PGlzYm4+MDI2OS0yMTYzPC9pc2Ju
PjxsYWJlbD43ODJHPC9sYWJlbD48dXJscz48L3VybHM+PHJlbW90ZS1kYXRhYmFzZS1wcm92aWRl
cj5JTlYsIENJTkFITCwgUElORk8sIE1FRCwgQVNTSUEsIFdPUzwvcmVtb3RlLWRhdGFiYXNlLXBy
b3ZpZGVyPjwvcmVjb3JkPjwvQ2l0ZT48Q2l0ZT48UmVjTnVtPjE1NzU3PC9SZWNOdW0+PHJlY29y
ZD48cmVjLW51bWJlcj4xNTc1NzwvcmVjLW51bWJlcj48Zm9yZWlnbi1rZXlzPjxrZXkgYXBwPSJF
TiIgZGItaWQ9ImVkYTk5ZXNyOWFycDUyZTIwdjJwZnR6NHJwNXM5eDBldmVmNSIgdGltZXN0YW1w
PSIxNTU0MzcxMjk5Ij4xNTc1Nzwva2V5PjxrZXkgYXBwPSJFTldlYiIgZGItaWQ9IiI+MDwva2V5
PjwvZm9yZWlnbi1rZXlzPjxyZWYtdHlwZSBuYW1lPSJKb3VybmFsIEFydGljbGUiPjE3PC9yZWYt
dHlwZT48Y29udHJpYnV0b3JzPjxhdXRob3JzPjxhdXRob3I+QnJlcmV0b24sIExvdWlzZTwvYXV0
aG9yPjxhdXRob3I+SW5nbGV0b24sIENocmlzdGluZTwvYXV0aG9yPjxhdXRob3I+R2FyZGluZXIs
IENsYXJlPC9hdXRob3I+PGF1dGhvcj5Hb3lkZXIsIEVsaXphYmV0aDwvYXV0aG9yPjxhdXRob3I+
TW96eWdlbWJhLCBLYXRpPC9hdXRob3I+PGF1dGhvcj5MeXNkYWhsLCBLcmlzdGluIEJha2tlPC9h
dXRob3I+PGF1dGhvcj5UdW1tZXJzLCBNYXJjaWE8L2F1dGhvcj48YXV0aG9yPlNhY2NoaW5pLCBE
YXJpbzwvYXV0aG9yPjxhdXRob3I+TGVwcGVydCwgV29qY2llY2g8L2F1dGhvcj48YXV0aG9yPkJs
YcW+ZXZpxI1pZW7ElywgQXVyZWxpamE8L2F1dGhvcj48L2F1dGhvcnM+PC9jb250cmlidXRvcnM+
PHRpdGxlcz48dGl0bGU+TGF5IGFuZCBwcm9mZXNzaW9uYWwgc3Rha2Vob2xkZXIgaW52b2x2ZW1l
bnQgaW4gc2NvcGluZyBwYWxsaWF0aXZlIGNhcmUgaXNzdWVzOiBNZXRob2RzIHVzZWQgaW4gc2V2
ZW4gRXVyb3BlYW4gY291bnRyaWVzPC90aXRsZT48c2Vjb25kYXJ5LXRpdGxlPlBhbGxpYXRpdmUg
TWVkaWNpbmU8L3NlY29uZGFyeS10aXRsZT48L3RpdGxlcz48cGVyaW9kaWNhbD48ZnVsbC10aXRs
ZT5QYWxsaWF0aXZlIE1lZGljaW5lPC9mdWxsLXRpdGxlPjxhYmJyLTE+UGFsbGlhdCBNZWQ8L2Fi
YnItMT48L3BlcmlvZGljYWw+PHBhZ2VzPjE4MS0xOTI8L3BhZ2VzPjx2b2x1bWU+MzE8L3ZvbHVt
ZT48bnVtYmVyPjI8L251bWJlcj48c2VjdGlvbj4xODE8L3NlY3Rpb24+PHJlcHJpbnQtZWRpdGlv
bj5pbiBmaWxlPC9yZXByaW50LWVkaXRpb24+PGRhdGVzPjx5ZWFyPjIwMTc8L3llYXI+PC9kYXRl
cz48aXNibj4wMjY5LTIxNjM8L2lzYm4+PHVybHM+PHJlbGF0ZWQtdXJscz48dXJsPmh0dHA6Ly9q
b3VybmFscy5zYWdlcHViLmNvbS9kb2kvYWJzLzEwLjExNzcvMDI2OTIxNjMxNjY0OTE1NDwvdXJs
PjwvcmVsYXRlZC11cmxzPjwvdXJscz48cmVtb3RlLWRhdGFiYXNlLXByb3ZpZGVyPkUtUENTQUc8
L3JlbW90ZS1kYXRhYmFzZS1wcm92aWRlcj48L3JlY29yZD48L0NpdGU+PENpdGU+PFJlY051bT4x
NTYwNDwvUmVjTnVtPjxyZWNvcmQ+PHJlYy1udW1iZXI+MTU2MDQ8L3JlYy1udW1iZXI+PGZvcmVp
Z24ta2V5cz48a2V5IGFwcD0iRU4iIGRiLWlkPSJlZGE5OWVzcjlhcnA1MmUyMHYycGZ0ejRycDVz
OXgwZXZlZjUiIHRpbWVzdGFtcD0iMTUwMDU1MzQyNSI+MTU2MDQ8L2tleT48L2ZvcmVpZ24ta2V5
cz48cmVmLXR5cGUgbmFtZT0iSm91cm5hbCBBcnRpY2xlIj4xNzwvcmVmLXR5cGU+PGNvbnRyaWJ1
dG9ycz48YXV0aG9ycz48YXV0aG9yPlBvbGFuZCwgRmlvbmE8L2F1dGhvcj48YXV0aG9yPk1hcGVz
LCBTYXJhaDwvYXV0aG9yPjxhdXRob3I+UGlubm9jaywgSGlsYXJ5PC9hdXRob3I+PGF1dGhvcj5L
YXRvbmEsIENvcm5lbGl1czwvYXV0aG9yPjxhdXRob3I+U29yZW5zZW4sIFN1c2FubmU8L2F1dGhv
cj48YXV0aG9yPkZveCwgQ2hyaXM8L2F1dGhvcj48YXV0aG9yPk1haWRtZW50LCBJYW4gRDwvYXV0
aG9yPjwvYXV0aG9ycz48L2NvbnRyaWJ1dG9ycz48dGl0bGVzPjx0aXRsZT5QZXJzcGVjdGl2ZXMg
b2YgY2FyZXJzIG9uIG1lZGljYXRpb24gbWFuYWdlbWVudCBpbiBkZW1lbnRpYTogbGVzc29ucyBm
cm9tIGNvbGxhYm9yYXRpdmVseSBkZXZlbG9waW5nIGEgcmVzZWFyY2ggcHJvcG9zYWw8L3RpdGxl
PjxzZWNvbmRhcnktdGl0bGU+Qk1DIHJlc2VhcmNoIG5vdGVzPC9zZWNvbmRhcnktdGl0bGU+PC90
aXRsZXM+PHBlcmlvZGljYWw+PGZ1bGwtdGl0bGU+Qk1DIHJlc2VhcmNoIG5vdGVzPC9mdWxsLXRp
dGxlPjxhYmJyLTE+Qk1DIFJlcyBOb3RlczwvYWJici0xPjwvcGVyaW9kaWNhbD48cGFnZXM+NDYz
PC9wYWdlcz48dm9sdW1lPjc8L3ZvbHVtZT48bnVtYmVyPjE8L251bWJlcj48cmVwcmludC1lZGl0
aW9uPmluIGZpbGU8L3JlcHJpbnQtZWRpdGlvbj48ZGF0ZXM+PHllYXI+MjAxNDwveWVhcj48L2Rh
dGVzPjxpc2JuPjE3NTYtMDUwMDwvaXNibj48dXJscz48cmVsYXRlZC11cmxzPjx1cmw+aHR0cHM6
Ly9ibWNyZXNub3Rlcy5iaW9tZWRjZW50cmFsLmNvbS9hcnRpY2xlcy8xMC4xMTg2LzE3NTYtMDUw
MC03LTQ2MzwvdXJsPjwvcmVsYXRlZC11cmxzPjwvdXJscz48cmVtb3RlLWRhdGFiYXNlLXByb3Zp
ZGVyPklOViwgTUVEPC9yZW1vdGUtZGF0YWJhc2UtcHJvdmlkZXI+PC9yZWNvcmQ+PC9DaXRlPjxD
aXRlPjxSZWNOdW0+MTU5Mzg8L1JlY051bT48cmVjb3JkPjxyZWMtbnVtYmVyPjE1OTM4PC9yZWMt
bnVtYmVyPjxmb3JlaWduLWtleXM+PGtleSBhcHA9IkVOIiBkYi1pZD0iZWRhOTllc3I5YXJwNTJl
MjB2MnBmdHo0cnA1czl4MGV2ZWY1IiB0aW1lc3RhbXA9IjE1NTM5NDQ1MTciPjE1OTM4PC9rZXk+
PGtleSBhcHA9IkVOV2ViIiBkYi1pZD0iIj4wPC9rZXk+PC9mb3JlaWduLWtleXM+PHJlZi10eXBl
IG5hbWU9IkpvdXJuYWwgQXJ0aWNsZSI+MTc8L3JlZi10eXBlPjxjb250cmlidXRvcnM+PGF1dGhv
cnM+PGF1dGhvcj5CcmFkYnVybiwgSmFuZTwvYXV0aG9yPjxhdXRob3I+TWFoZXIsIEphbmU8L2F1
dGhvcj48L2F1dGhvcnM+PC9jb250cmlidXRvcnM+PHRpdGxlcz48dGl0bGU+VXNlciBhbmQgY2Fy
ZXIgcGFydGljaXBhdGlvbiBpbiByZXNlYXJjaCBpbiBwYWxsaWF0aXZlIGNhcmU8L3RpdGxlPjxz
ZWNvbmRhcnktdGl0bGU+UGFsbGlhdGl2ZSBtZWRpY2luZTwvc2Vjb25kYXJ5LXRpdGxlPjwvdGl0
bGVzPjxwZXJpb2RpY2FsPjxmdWxsLXRpdGxlPlBhbGxpYXRpdmUgTWVkaWNpbmU8L2Z1bGwtdGl0
bGU+PGFiYnItMT5QYWxsaWF0IE1lZDwvYWJici0xPjwvcGVyaW9kaWNhbD48cGFnZXM+OTEtOTI8
L3BhZ2VzPjx2b2x1bWU+MTk8L3ZvbHVtZT48bnVtYmVyPjI8L251bWJlcj48cmVwcmludC1lZGl0
aW9uPmluIGZpbGU8L3JlcHJpbnQtZWRpdGlvbj48ZGF0ZXM+PHllYXI+MjAwNTwveWVhcj48L2Rh
dGVzPjxwdWJsaXNoZXI+U2FnZSBQdWJsaWNhdGlvbnMgU2FnZSBDQTogVGhvdXNhbmQgT2Frcywg
Q0E8L3B1Ymxpc2hlcj48aXNibj4wMjY5LTIxNjM8L2lzYm4+PHVybHM+PHJlbGF0ZWQtdXJscz48
dXJsPmh0dHA6Ly9qb3VybmFscy5zYWdlcHViLmNvbS90b2MvcG1qYS8xOS8yPC91cmw+PC9yZWxh
dGVkLXVybHM+PC91cmxzPjxyZW1vdGUtZGF0YWJhc2UtcHJvdmlkZXI+QU1FRCwgQ0lOQUhMLCBQ
SU5GTywgTUVELCBBU1NJQSwgV09TPC9yZW1vdGUtZGF0YWJhc2UtcHJvdmlkZXI+PC9yZWNvcmQ+
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adburn and Maher 2005; Poland et al. 2014; Daveson et al. 2015; Brereton et al. 2017a)</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r between patients and car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584&lt;/RecNum&gt;&lt;DisplayText&gt;(Collaboration for Leadership in Applied Health Research and Care Greater Manchester 2016)&lt;/DisplayText&gt;&lt;record&gt;&lt;rec-number&gt;15584&lt;/rec-number&gt;&lt;foreign-keys&gt;&lt;key app="EN" db-id="eda99esr9arp52e20v2pftz4rp5s9x0evef5" timestamp="1554371299"&gt;15584&lt;/key&gt;&lt;key app="ENWeb" db-id=""&gt;0&lt;/key&gt;&lt;/foreign-keys&gt;&lt;ref-type name="Report"&gt;27&lt;/ref-type&gt;&lt;contributors&gt;&lt;authors&gt;&lt;author&gt;Collaboration for Leadership in Applied Health Research and Care Greater Manchester,&lt;/author&gt;&lt;/authors&gt;&lt;tertiary-authors&gt;&lt;author&gt;CLAHRC GM, &lt;/author&gt;&lt;author&gt;NIHR,&lt;/author&gt;&lt;/tertiary-authors&gt;&lt;/contributors&gt;&lt;titles&gt;&lt;title&gt;Next steps for end-of-life research. Research priorities defined for Greater Manchester&lt;/title&gt;&lt;/titles&gt;&lt;reprint-edition&gt;in file&lt;/reprint-edition&gt;&lt;dates&gt;&lt;year&gt;2016&lt;/year&gt;&lt;/dates&gt;&lt;pub-location&gt;Manchester&lt;/pub-location&gt;&lt;urls&gt;&lt;related-urls&gt;&lt;url&gt;http://clahrc-gm.nihr.ac.uk/our-work/end-of-life/end-of-life-priority-setting/&lt;/url&gt;&lt;/related-urls&gt;&lt;/urls&gt;&lt;remote-database-provider&gt;JLA&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llaboration for Leadership in Applied Health Research and Care Greater Manchester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Cancer Care Research Centre evaluation described differences between the Chief Executives and staff/patients as stemming from their different daily realiti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55&lt;/RecNum&gt;&lt;DisplayText&gt;(Knighting et al. 2007)&lt;/DisplayText&gt;&lt;record&gt;&lt;rec-number&gt;16655&lt;/rec-number&gt;&lt;foreign-keys&gt;&lt;key app="EN" db-id="eda99esr9arp52e20v2pftz4rp5s9x0evef5" timestamp="1554371299"&gt;16655&lt;/key&gt;&lt;key app="ENWeb" db-id=""&gt;0&lt;/key&gt;&lt;/foreign-keys&gt;&lt;ref-type name="Report"&gt;27&lt;/ref-type&gt;&lt;contributors&gt;&lt;authors&gt;&lt;author&gt;Knighting, Katherine&lt;/author&gt;&lt;author&gt;Forbat, Liz&lt;/author&gt;&lt;author&gt;Cayless, Sandi&lt;/author&gt;&lt;author&gt;Kearney, Nora&lt;/author&gt;&lt;/authors&gt;&lt;/contributors&gt;&lt;titles&gt;&lt;title&gt;Enabling Change: Patient Experience as a Driver for Service Improvement. Final Report&lt;/title&gt;&lt;/titles&gt;&lt;reprint-edition&gt;in file&lt;/reprint-edition&gt;&lt;dates&gt;&lt;year&gt;2007&lt;/year&gt;&lt;/dates&gt;&lt;pub-location&gt;Scotland&lt;/pub-location&gt;&lt;publisher&gt;Cancer Care Research Centre, University of Stirling&lt;/publisher&gt;&lt;urls&gt;&lt;related-urls&gt;&lt;url&gt;http://dspace.stir.ac.uk/handle/1893/3610#.Wi1K2DdpFPY&lt;/url&gt;&lt;url&gt;http://dspace.stir.ac.uk/bitstream/1893/3610/1/Enabling%20Change%20Patient%20Experience%20as%20a%20Driver%20for%20Service%20Improvement%20(2007).pdf&lt;/url&gt;&lt;/related-urls&gt;&lt;/urls&gt;&lt;remote-database-provider&gt;Author&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Knighting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n another evaluation, a “level of discord” was reported between professionals and public members, with differences of opinion regarding training and attendance at events (Forbat et al. 2007, p. 73). It was suggested it may be helpful to view differing perspectives as not being in competition, but as different opinions that needed to be understood to explain why difficulties exist - all views were important to reach a solutio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500&lt;/RecNum&gt;&lt;DisplayText&gt;(TwoCan Associates 2005)&lt;/DisplayText&gt;&lt;record&gt;&lt;rec-number&gt;500&lt;/rec-number&gt;&lt;foreign-keys&gt;&lt;key app="EN" db-id="eda99esr9arp52e20v2pftz4rp5s9x0evef5" timestamp="1554371299"&gt;500&lt;/key&gt;&lt;key app="ENWeb" db-id=""&gt;0&lt;/key&gt;&lt;/foreign-keys&gt;&lt;ref-type name="Report"&gt;27&lt;/ref-type&gt;&lt;contributors&gt;&lt;authors&gt;&lt;author&gt;TwoCan Associates,&lt;/author&gt;&lt;/authors&gt;&lt;tertiary-authors&gt;&lt;author&gt;TwoCan Associates,&lt;/author&gt;&lt;/tertiary-authors&gt;&lt;/contributors&gt;&lt;auth-address&gt;info@twocanassociates.co.uk&lt;/auth-address&gt;&lt;titles&gt;&lt;title&gt;Finding out about the priorities of users and making them count: A report for Macmillan Cancer Relief&lt;/title&gt;&lt;/titles&gt;&lt;pages&gt;1-45&lt;/pages&gt;&lt;reprint-edition&gt;in file&lt;/reprint-edition&gt;&lt;keywords&gt;&lt;keyword&gt;cancer&lt;/keyword&gt;&lt;keyword&gt;care&lt;/keyword&gt;&lt;keyword&gt;Decision Making&lt;/keyword&gt;&lt;keyword&gt;Health&lt;/keyword&gt;&lt;keyword&gt;health and social care&lt;/keyword&gt;&lt;keyword&gt;Interviews&lt;/keyword&gt;&lt;keyword&gt;Need&lt;/keyword&gt;&lt;keyword&gt;Needs&lt;/keyword&gt;&lt;keyword&gt;Project&lt;/keyword&gt;&lt;keyword&gt;Research&lt;/keyword&gt;&lt;keyword&gt;Services&lt;/keyword&gt;&lt;keyword&gt;Social Care&lt;/keyword&gt;&lt;keyword&gt;user&lt;/keyword&gt;&lt;keyword&gt;users&lt;/keyword&gt;&lt;/keywords&gt;&lt;dates&gt;&lt;year&gt;2005&lt;/year&gt;&lt;pub-dates&gt;&lt;date&gt;12/2005&lt;/date&gt;&lt;/pub-dates&gt;&lt;/dates&gt;&lt;pub-location&gt;Herefordshire&lt;/pub-location&gt;&lt;label&gt;550G&lt;/label&gt;&lt;urls&gt;&lt;related-urls&gt;&lt;url&gt;&lt;style face="underline" font="default" size="100%"&gt;http://www.twocanassociates.co.uk/pdfs/Users-Priorities-Final-Report-Dec-2005.pdf&lt;/style&g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TwoCan Associates 200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675A9D0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A471A65" w14:textId="706FC3AA"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Difference in perspective were particularly relevant for research that used Consensus Development Methods (CDM) such as Nominal Group Techniques (NGTs) </w:t>
      </w:r>
      <w:r w:rsidR="00C445FA">
        <w:rPr>
          <w:rFonts w:ascii="Calibri" w:eastAsia="Times New Roman" w:hAnsi="Calibri" w:cs="Calibri"/>
          <w:sz w:val="24"/>
          <w:szCs w:val="24"/>
          <w:lang w:eastAsia="en-GB"/>
        </w:rPr>
        <w:fldChar w:fldCharType="begin">
          <w:fldData xml:space="preserve">PEVuZE5vdGU+PENpdGU+PFJlY051bT4yMjwvUmVjTnVtPjxEaXNwbGF5VGV4dD4oQ29ybmVyIGV0
IGFsLiAyMDA3OyBQYWxsaWF0aXZlIGFuZCBlbmQgb2YgbGlmZSBjYXJlIFByaW9yaXR5IFNldHRp
bmcgUGFydG5lcnNoaXAgKFBlb2xjUFNQKSAyMDEzOyBEYXZlc29uIGV0IGFsLiAyMDE1OyBDb2xs
YWJvcmF0aW9uIGZvciBMZWFkZXJzaGlwIGluIEFwcGxpZWQgSGVhbHRoIFJlc2VhcmNoIGFuZCBD
YXJlIEdyZWF0ZXIgTWFuY2hlc3RlciAyMDE2OyBXYW4gZXQgYWwuIDIwMTYpPC9EaXNwbGF5VGV4
dD48cmVjb3JkPjxyZWMtbnVtYmVyPjIyPC9yZWMtbnVtYmVyPjxmb3JlaWduLWtleXM+PGtleSBh
cHA9IkVOIiBkYi1pZD0iZWRhOTllc3I5YXJwNTJlMjB2MnBmdHo0cnA1czl4MGV2ZWY1IiB0aW1l
c3RhbXA9IjE1NTM5NDQ1MTciPjIyPC9rZXk+PGtleSBhcHA9IkVOV2ViIiBkYi1pZD0iIj4wPC9r
ZXk+PC9mb3JlaWduLWtleXM+PHJlZi10eXBlIG5hbWU9IkpvdXJuYWwgQXJ0aWNsZSI+MTc8L3Jl
Zi10eXBlPjxjb250cmlidXRvcnM+PGF1dGhvcnM+PGF1dGhvcj5EYXZlc29uLCBCLkEuPC9hdXRo
b3I+PGF1dGhvcj5kZSBXb2xmLUxpbmRlciwgUy48L2F1dGhvcj48YXV0aG9yPldpdHQsIEouPC9h
dXRob3I+PGF1dGhvcj5OZXdzb24sIEsuPC9hdXRob3I+PGF1dGhvcj5Nb3JyaXMsIEMuPC9hdXRo
b3I+PGF1dGhvcj5IaWdnaW5zb24sIEkuSi48L2F1dGhvcj48YXV0aG9yPkV2YW5zLCBDLkouPC9h
dXRob3I+PC9hdXRob3JzPjwvY29udHJpYnV0b3JzPjx0aXRsZXM+PHRpdGxlPlJlc3VsdHMgb2Yg
YSB0cmFuc3BhcmVudCBleHBlcnQgY29uc3VsdGF0aW9uIG9uIHBhdGllbnQgYW5kIHB1YmxpYyBp
bnZvbHZlbWVudCBpbiBwYWxsaWF0aXZlIGNhcmUgcmVzZWFyY2g8L3RpdGxlPjxzZWNvbmRhcnkt
dGl0bGU+UGFsbGlhdGl2ZSBNZWRpY2luZTwvc2Vjb25kYXJ5LXRpdGxlPjwvdGl0bGVzPjxwZXJp
b2RpY2FsPjxmdWxsLXRpdGxlPlBhbGxpYXRpdmUgTWVkaWNpbmU8L2Z1bGwtdGl0bGU+PGFiYnIt
MT5QYWxsaWF0IE1lZDwvYWJici0xPjwvcGVyaW9kaWNhbD48cGFnZXM+OTM5LTk0OTwvcGFnZXM+
PHZvbHVtZT4yOTwvdm9sdW1lPjxudW1iZXI+MTA8L251bWJlcj48cmVwcmludC1lZGl0aW9uPmlu
IGZpbGU8L3JlcHJpbnQtZWRpdGlvbj48a2V5d29yZHM+PGtleXdvcmQ+Y2FyZTwva2V5d29yZD48
a2V5d29yZD5jb25zdWx0YXRpb248L2tleXdvcmQ+PGtleXdvcmQ+aW52b2x2ZW1lbnQ8L2tleXdv
cmQ+PGtleXdvcmQ+UGFsbGlhdGl2ZSBDYXJlPC9rZXl3b3JkPjxrZXl3b3JkPlBhdGllbnQ8L2tl
eXdvcmQ+PGtleXdvcmQ+UmVzZWFyY2g8L2tleXdvcmQ+PC9rZXl3b3Jkcz48ZGF0ZXM+PHllYXI+
MjAxNTwveWVhcj48cHViLWRhdGVzPjxkYXRlPjIwMTU8L2RhdGU+PC9wdWItZGF0ZXM+PC9kYXRl
cz48aXNibj4wMjY5LTIxNjM8L2lzYm4+PGxhYmVsPjc4Mkc8L2xhYmVsPjx1cmxzPjwvdXJscz48
cmVtb3RlLWRhdGFiYXNlLXByb3ZpZGVyPklOViwgQ0lOQUhMLCBQSU5GTywgTUVELCBBU1NJQSwg
V09TPC9yZW1vdGUtZGF0YWJhc2UtcHJvdmlkZXI+PC9yZWNvcmQ+PC9DaXRlPjxDaXRlPjxSZWNO
dW0+MTY1NDc8L1JlY051bT48cmVjb3JkPjxyZWMtbnVtYmVyPjE2NTQ3PC9yZWMtbnVtYmVyPjxm
b3JlaWduLWtleXM+PGtleSBhcHA9IkVOIiBkYi1pZD0iZWRhOTllc3I5YXJwNTJlMjB2MnBmdHo0
cnA1czl4MGV2ZWY1IiB0aW1lc3RhbXA9IjE1NTQzNzEyOTkiPjE2NTQ3PC9rZXk+PGtleSBhcHA9
IkVOV2ViIiBkYi1pZD0iIj4wPC9rZXk+PC9mb3JlaWduLWtleXM+PHJlZi10eXBlIG5hbWU9Ikpv
dXJuYWwgQXJ0aWNsZSI+MTc8L3JlZi10eXBlPjxjb250cmlidXRvcnM+PGF1dGhvcnM+PGF1dGhv
cj5Db3JuZXIsIEplc3NpY2E8L2F1dGhvcj48YXV0aG9yPldyaWdodCwgRGF2aWQ8L2F1dGhvcj48
YXV0aG9yPkhvcGtpbnNvbiwgSmFuZTwvYXV0aG9yPjxhdXRob3I+R3VuYXJhdG5hbSwgWWFzbWlu
PC9hdXRob3I+PGF1dGhvcj5NY0RvbmFsZCwgSlc8L2F1dGhvcj48YXV0aG9yPkZvc3RlciwgQ2xh
aXJlPC9hdXRob3I+PC9hdXRob3JzPjwvY29udHJpYnV0b3JzPjx0aXRsZXM+PHRpdGxlPlRoZSBy
ZXNlYXJjaCBwcmlvcml0aWVzIG9mIHBhdGllbnRzIGF0dGVuZGluZyBVSyBjYW5jZXIgdHJlYXRt
ZW50IGNlbnRyZXM6IGZpbmRpbmdzIGZyb20gYSBtb2RpZmllZCBub21pbmFsIGdyb3VwIHN0dWR5
PC90aXRsZT48c2Vjb25kYXJ5LXRpdGxlPkJyaXRpc2ggam91cm5hbCBvZiBjYW5jZXI8L3NlY29u
ZGFyeS10aXRsZT48L3RpdGxlcz48cGVyaW9kaWNhbD48ZnVsbC10aXRsZT5Ccml0aXNoIGpvdXJu
YWwgb2YgY2FuY2VyPC9mdWxsLXRpdGxlPjxhYmJyLTE+QnIgSiBDYW5jZXI8L2FiYnItMT48L3Bl
cmlvZGljYWw+PHBhZ2VzPjg3NTwvcGFnZXM+PHZvbHVtZT45Njwvdm9sdW1lPjxudW1iZXI+Njwv
bnVtYmVyPjxyZXByaW50LWVkaXRpb24+aW4gZmlsZTwvcmVwcmludC1lZGl0aW9uPjxkYXRlcz48
eWVhcj4yMDA3PC95ZWFyPjwvZGF0ZXM+PHVybHM+PC91cmxzPjxyZW1vdGUtZGF0YWJhc2UtcHJv
dmlkZXI+TUQ8L3JlbW90ZS1kYXRhYmFzZS1wcm92aWRlcj48L3JlY29yZD48L0NpdGU+PENpdGU+
PFJlY051bT4xNTU4NDwvUmVjTnVtPjxyZWNvcmQ+PHJlYy1udW1iZXI+MTU1ODQ8L3JlYy1udW1i
ZXI+PGZvcmVpZ24ta2V5cz48a2V5IGFwcD0iRU4iIGRiLWlkPSJlZGE5OWVzcjlhcnA1MmUyMHYy
cGZ0ejRycDVzOXgwZXZlZjUiIHRpbWVzdGFtcD0iMTU1NDM3MTI5OSI+MTU1ODQ8L2tleT48a2V5
IGFwcD0iRU5XZWIiIGRiLWlkPSIiPjA8L2tleT48L2ZvcmVpZ24ta2V5cz48cmVmLXR5cGUgbmFt
ZT0iUmVwb3J0Ij4yNzwvcmVmLXR5cGU+PGNvbnRyaWJ1dG9ycz48YXV0aG9ycz48YXV0aG9yPkNv
bGxhYm9yYXRpb24gZm9yIExlYWRlcnNoaXAgaW4gQXBwbGllZCBIZWFsdGggUmVzZWFyY2ggYW5k
IENhcmUgR3JlYXRlciBNYW5jaGVzdGVyLDwvYXV0aG9yPjwvYXV0aG9ycz48dGVydGlhcnktYXV0
aG9ycz48YXV0aG9yPkNMQUhSQyBHTSwgPC9hdXRob3I+PGF1dGhvcj5OSUhSLDwvYXV0aG9yPjwv
dGVydGlhcnktYXV0aG9ycz48L2NvbnRyaWJ1dG9ycz48dGl0bGVzPjx0aXRsZT5OZXh0IHN0ZXBz
IGZvciBlbmQtb2YtbGlmZSByZXNlYXJjaC4gUmVzZWFyY2ggcHJpb3JpdGllcyBkZWZpbmVkIGZv
ciBHcmVhdGVyIE1hbmNoZXN0ZXI8L3RpdGxlPjwvdGl0bGVzPjxyZXByaW50LWVkaXRpb24+aW4g
ZmlsZTwvcmVwcmludC1lZGl0aW9uPjxkYXRlcz48eWVhcj4yMDE2PC95ZWFyPjwvZGF0ZXM+PHB1
Yi1sb2NhdGlvbj5NYW5jaGVzdGVyPC9wdWItbG9jYXRpb24+PHVybHM+PHJlbGF0ZWQtdXJscz48
dXJsPmh0dHA6Ly9jbGFocmMtZ20ubmloci5hYy51ay9vdXItd29yay9lbmQtb2YtbGlmZS9lbmQt
b2YtbGlmZS1wcmlvcml0eS1zZXR0aW5nLzwvdXJsPjwvcmVsYXRlZC11cmxzPjwvdXJscz48cmVt
b3RlLWRhdGFiYXNlLXByb3ZpZGVyPkpMQTwvcmVtb3RlLWRhdGFiYXNlLXByb3ZpZGVyPjwvcmVj
b3JkPjwvQ2l0ZT48Q2l0ZT48UmVjTnVtPjE1NzAyPC9SZWNOdW0+PHJlY29yZD48cmVjLW51bWJl
cj4xNTcwMjwvcmVjLW51bWJlcj48Zm9yZWlnbi1rZXlzPjxrZXkgYXBwPSJFTiIgZGItaWQ9ImVk
YTk5ZXNyOWFycDUyZTIwdjJwZnR6NHJwNXM5eDBldmVmNSIgdGltZXN0YW1wPSIxNTU0MzcxMjk5
Ij4xNTcwMjwva2V5PjxrZXkgYXBwPSJFTldlYiIgZGItaWQ9IiI+MDwva2V5PjwvZm9yZWlnbi1r
ZXlzPjxyZWYtdHlwZSBuYW1lPSJSZXBvcnQiPjI3PC9yZWYtdHlwZT48Y29udHJpYnV0b3JzPjxh
dXRob3JzPjxhdXRob3I+UGFsbGlhdGl2ZSBhbmQgZW5kIG9mIGxpZmUgY2FyZSBQcmlvcml0eSBT
ZXR0aW5nIFBhcnRuZXJzaGlwIChQZW9sY1BTUCksPC9hdXRob3I+PC9hdXRob3JzPjx0ZXJ0aWFy
eS1hdXRob3JzPjxhdXRob3I+SmFtZXMgTGluZCBBbGxpYW5jZSw8L2F1dGhvcj48L3RlcnRpYXJ5
LWF1dGhvcnM+PC9jb250cmlidXRvcnM+PHRpdGxlcz48dGl0bGU+UHV0dGluZyBwYXRpZW50cywg
Y2FyZXJzIGFuZCBjbGluaWNpYW5zIGF0IHRoZSBoZWFydCBvZiBwYWxsaWF0aXZlIGFuZCBlbmQg
b2YgbGlmZSBjYXJlIHJlc2VhcmNoPC90aXRsZT48L3RpdGxlcz48cmVwcmludC1lZGl0aW9uPmlu
IGZpbGU8L3JlcHJpbnQtZWRpdGlvbj48ZGF0ZXM+PHllYXI+MjAxMzwveWVhcj48L2RhdGVzPjxw
dWItbG9jYXRpb24+TG9uZG9uPC9wdWItbG9jYXRpb24+PHB1Ymxpc2hlcj5KYW1lcyBMaW5kIEFs
bGlhbmNlPC9wdWJsaXNoZXI+PHVybHM+PHJlbGF0ZWQtdXJscz48dXJsPmh0dHBzOi8vd3d3Lm1h
cmllY3VyaWUub3JnLnVrL21lZGlhL3ByZXNzLXJlbGVhc2VzL3B1dHRpbmctcGF0aWVudHMtY2Fy
ZXJzLWFuZC1jbGluaWNpYW5zLWF0LXRoZS1oZWFydC1vZi1wYWxsaWF0aXZlLWFuZC1lbmQtb2Yt
bGlmZS1jYXJlLXJlc2VhcmNoLzEwMzM4MTwvdXJsPjx1cmw+aHR0cDovL3d3dy5qbGEubmloci5h
Yy51ay9wcmlvcml0eS1zZXR0aW5nLXBhcnRuZXJzaGlwcy9wYWxsaWF0aXZlLWFuZC1lbmQtb2Yt
bGlmZS1jYXJlLzwvdXJsPjwvcmVsYXRlZC11cmxzPjwvdXJscz48cmVtb3RlLWRhdGFiYXNlLXBy
b3ZpZGVyPk1DPC9yZW1vdGUtZGF0YWJhc2UtcHJvdmlkZXI+PC9yZWNvcmQ+PC9DaXRlPjxDaXRl
PjxSZWNOdW0+MTU1OTk8L1JlY051bT48cmVjb3JkPjxyZWMtbnVtYmVyPjE1NTk5PC9yZWMtbnVt
YmVyPjxmb3JlaWduLWtleXM+PGtleSBhcHA9IkVOIiBkYi1pZD0iZWRhOTllc3I5YXJwNTJlMjB2
MnBmdHo0cnA1czl4MGV2ZWY1IiB0aW1lc3RhbXA9IjE1NTQzNzEyOTkiPjE1NTk5PC9rZXk+PGtl
eSBhcHA9IkVOV2ViIiBkYi1pZD0iIj4wPC9rZXk+PC9mb3JlaWduLWtleXM+PHJlZi10eXBlIG5h
bWU9IkpvdXJuYWwgQXJ0aWNsZSI+MTc8L3JlZi10eXBlPjxjb250cmlidXRvcnM+PGF1dGhvcnM+
PGF1dGhvcj5XYW4sIFkgTG91aXNlPC9hdXRob3I+PGF1dGhvcj5CZXZlcmxleS1TdGV2ZW5zb24s
IFJhY2hlbDwvYXV0aG9yPjxhdXRob3I+Q2FybGlzbGUsIERhbG9uaTwvYXV0aG9yPjxhdXRob3I+
Q2xhcmtlLCBTaW5lYWQ8L2F1dGhvcj48YXV0aG9yPkVkbW9uZHNvbiwgUmljaGFyZCBKPC9hdXRo
b3I+PGF1dGhvcj5HbG92ZXIsIFN0ZXZlPC9hdXRob3I+PGF1dGhvcj5Ib2xsYW5kLCBKdWxpZTwv
YXV0aG9yPjxhdXRob3I+SHVnaGVzLCBDYXJvbDwvYXV0aG9yPjxhdXRob3I+S2l0Y2hlbmVyLCBI
ZW5yeSBDPC9hdXRob3I+PGF1dGhvcj5LaXRzb24sIFNhcmFoPC9hdXRob3I+PC9hdXRob3JzPjwv
Y29udHJpYnV0b3JzPjx0aXRsZXM+PHRpdGxlPldvcmtpbmcgdG9nZXRoZXIgdG8gc2hhcGUgdGhl
IGVuZG9tZXRyaWFsIGNhbmNlciByZXNlYXJjaCBhZ2VuZGE6IFRoZSB0b3AgdGVuIHVuYW5zd2Vy
ZWQgcmVzZWFyY2ggcXVlc3Rpb25zPC90aXRsZT48c2Vjb25kYXJ5LXRpdGxlPkd5bmVjb2xvZ2lj
IG9uY29sb2d5PC9zZWNvbmRhcnktdGl0bGU+PC90aXRsZXM+PHBlcmlvZGljYWw+PGZ1bGwtdGl0
bGU+R3luZWNvbG9naWMgT25jb2xvZ3k8L2Z1bGwtdGl0bGU+PGFiYnItMT5HeW5lY29sIE9uY29s
PC9hYmJyLTE+PC9wZXJpb2RpY2FsPjxwYWdlcz4yODctMjkzPC9wYWdlcz48dm9sdW1lPjE0Mzwv
dm9sdW1lPjxudW1iZXI+MjwvbnVtYmVyPjxyZXByaW50LWVkaXRpb24+aW4gZmlsZTwvcmVwcmlu
dC1lZGl0aW9uPjxkYXRlcz48eWVhcj4yMDE2PC95ZWFyPjwvZGF0ZXM+PGlzYm4+MDA5MC04MjU4
PC9pc2JuPjx1cmxzPjxyZWxhdGVkLXVybHM+PHVybD5odHRwOi8vd3d3Lmd5bmVjb2xvZ2ljb25j
b2xvZ3ktb25saW5lLm5ldC9hcnRpY2xlL1MwMDkwLTgyNTgoMTYpMzEzNjAtOS9mdWxsdGV4dDwv
dXJsPjwvcmVsYXRlZC11cmxzPjwvdXJscz48cmVtb3RlLWRhdGFiYXNlLXByb3ZpZGVyPkpMQTwv
cmVtb3RlLWRhdGFiYXNlLXByb3Zp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jwvUmVjTnVtPjxEaXNwbGF5VGV4dD4oQ29ybmVyIGV0
IGFsLiAyMDA3OyBQYWxsaWF0aXZlIGFuZCBlbmQgb2YgbGlmZSBjYXJlIFByaW9yaXR5IFNldHRp
bmcgUGFydG5lcnNoaXAgKFBlb2xjUFNQKSAyMDEzOyBEYXZlc29uIGV0IGFsLiAyMDE1OyBDb2xs
YWJvcmF0aW9uIGZvciBMZWFkZXJzaGlwIGluIEFwcGxpZWQgSGVhbHRoIFJlc2VhcmNoIGFuZCBD
YXJlIEdyZWF0ZXIgTWFuY2hlc3RlciAyMDE2OyBXYW4gZXQgYWwuIDIwMTYpPC9EaXNwbGF5VGV4
dD48cmVjb3JkPjxyZWMtbnVtYmVyPjIyPC9yZWMtbnVtYmVyPjxmb3JlaWduLWtleXM+PGtleSBh
cHA9IkVOIiBkYi1pZD0iZWRhOTllc3I5YXJwNTJlMjB2MnBmdHo0cnA1czl4MGV2ZWY1IiB0aW1l
c3RhbXA9IjE1NTM5NDQ1MTciPjIyPC9rZXk+PGtleSBhcHA9IkVOV2ViIiBkYi1pZD0iIj4wPC9r
ZXk+PC9mb3JlaWduLWtleXM+PHJlZi10eXBlIG5hbWU9IkpvdXJuYWwgQXJ0aWNsZSI+MTc8L3Jl
Zi10eXBlPjxjb250cmlidXRvcnM+PGF1dGhvcnM+PGF1dGhvcj5EYXZlc29uLCBCLkEuPC9hdXRo
b3I+PGF1dGhvcj5kZSBXb2xmLUxpbmRlciwgUy48L2F1dGhvcj48YXV0aG9yPldpdHQsIEouPC9h
dXRob3I+PGF1dGhvcj5OZXdzb24sIEsuPC9hdXRob3I+PGF1dGhvcj5Nb3JyaXMsIEMuPC9hdXRo
b3I+PGF1dGhvcj5IaWdnaW5zb24sIEkuSi48L2F1dGhvcj48YXV0aG9yPkV2YW5zLCBDLkouPC9h
dXRob3I+PC9hdXRob3JzPjwvY29udHJpYnV0b3JzPjx0aXRsZXM+PHRpdGxlPlJlc3VsdHMgb2Yg
YSB0cmFuc3BhcmVudCBleHBlcnQgY29uc3VsdGF0aW9uIG9uIHBhdGllbnQgYW5kIHB1YmxpYyBp
bnZvbHZlbWVudCBpbiBwYWxsaWF0aXZlIGNhcmUgcmVzZWFyY2g8L3RpdGxlPjxzZWNvbmRhcnkt
dGl0bGU+UGFsbGlhdGl2ZSBNZWRpY2luZTwvc2Vjb25kYXJ5LXRpdGxlPjwvdGl0bGVzPjxwZXJp
b2RpY2FsPjxmdWxsLXRpdGxlPlBhbGxpYXRpdmUgTWVkaWNpbmU8L2Z1bGwtdGl0bGU+PGFiYnIt
MT5QYWxsaWF0IE1lZDwvYWJici0xPjwvcGVyaW9kaWNhbD48cGFnZXM+OTM5LTk0OTwvcGFnZXM+
PHZvbHVtZT4yOTwvdm9sdW1lPjxudW1iZXI+MTA8L251bWJlcj48cmVwcmludC1lZGl0aW9uPmlu
IGZpbGU8L3JlcHJpbnQtZWRpdGlvbj48a2V5d29yZHM+PGtleXdvcmQ+Y2FyZTwva2V5d29yZD48
a2V5d29yZD5jb25zdWx0YXRpb248L2tleXdvcmQ+PGtleXdvcmQ+aW52b2x2ZW1lbnQ8L2tleXdv
cmQ+PGtleXdvcmQ+UGFsbGlhdGl2ZSBDYXJlPC9rZXl3b3JkPjxrZXl3b3JkPlBhdGllbnQ8L2tl
eXdvcmQ+PGtleXdvcmQ+UmVzZWFyY2g8L2tleXdvcmQ+PC9rZXl3b3Jkcz48ZGF0ZXM+PHllYXI+
MjAxNTwveWVhcj48cHViLWRhdGVzPjxkYXRlPjIwMTU8L2RhdGU+PC9wdWItZGF0ZXM+PC9kYXRl
cz48aXNibj4wMjY5LTIxNjM8L2lzYm4+PGxhYmVsPjc4Mkc8L2xhYmVsPjx1cmxzPjwvdXJscz48
cmVtb3RlLWRhdGFiYXNlLXByb3ZpZGVyPklOViwgQ0lOQUhMLCBQSU5GTywgTUVELCBBU1NJQSwg
V09TPC9yZW1vdGUtZGF0YWJhc2UtcHJvdmlkZXI+PC9yZWNvcmQ+PC9DaXRlPjxDaXRlPjxSZWNO
dW0+MTY1NDc8L1JlY051bT48cmVjb3JkPjxyZWMtbnVtYmVyPjE2NTQ3PC9yZWMtbnVtYmVyPjxm
b3JlaWduLWtleXM+PGtleSBhcHA9IkVOIiBkYi1pZD0iZWRhOTllc3I5YXJwNTJlMjB2MnBmdHo0
cnA1czl4MGV2ZWY1IiB0aW1lc3RhbXA9IjE1NTQzNzEyOTkiPjE2NTQ3PC9rZXk+PGtleSBhcHA9
IkVOV2ViIiBkYi1pZD0iIj4wPC9rZXk+PC9mb3JlaWduLWtleXM+PHJlZi10eXBlIG5hbWU9Ikpv
dXJuYWwgQXJ0aWNsZSI+MTc8L3JlZi10eXBlPjxjb250cmlidXRvcnM+PGF1dGhvcnM+PGF1dGhv
cj5Db3JuZXIsIEplc3NpY2E8L2F1dGhvcj48YXV0aG9yPldyaWdodCwgRGF2aWQ8L2F1dGhvcj48
YXV0aG9yPkhvcGtpbnNvbiwgSmFuZTwvYXV0aG9yPjxhdXRob3I+R3VuYXJhdG5hbSwgWWFzbWlu
PC9hdXRob3I+PGF1dGhvcj5NY0RvbmFsZCwgSlc8L2F1dGhvcj48YXV0aG9yPkZvc3RlciwgQ2xh
aXJlPC9hdXRob3I+PC9hdXRob3JzPjwvY29udHJpYnV0b3JzPjx0aXRsZXM+PHRpdGxlPlRoZSBy
ZXNlYXJjaCBwcmlvcml0aWVzIG9mIHBhdGllbnRzIGF0dGVuZGluZyBVSyBjYW5jZXIgdHJlYXRt
ZW50IGNlbnRyZXM6IGZpbmRpbmdzIGZyb20gYSBtb2RpZmllZCBub21pbmFsIGdyb3VwIHN0dWR5
PC90aXRsZT48c2Vjb25kYXJ5LXRpdGxlPkJyaXRpc2ggam91cm5hbCBvZiBjYW5jZXI8L3NlY29u
ZGFyeS10aXRsZT48L3RpdGxlcz48cGVyaW9kaWNhbD48ZnVsbC10aXRsZT5Ccml0aXNoIGpvdXJu
YWwgb2YgY2FuY2VyPC9mdWxsLXRpdGxlPjxhYmJyLTE+QnIgSiBDYW5jZXI8L2FiYnItMT48L3Bl
cmlvZGljYWw+PHBhZ2VzPjg3NTwvcGFnZXM+PHZvbHVtZT45Njwvdm9sdW1lPjxudW1iZXI+Njwv
bnVtYmVyPjxyZXByaW50LWVkaXRpb24+aW4gZmlsZTwvcmVwcmludC1lZGl0aW9uPjxkYXRlcz48
eWVhcj4yMDA3PC95ZWFyPjwvZGF0ZXM+PHVybHM+PC91cmxzPjxyZW1vdGUtZGF0YWJhc2UtcHJv
dmlkZXI+TUQ8L3JlbW90ZS1kYXRhYmFzZS1wcm92aWRlcj48L3JlY29yZD48L0NpdGU+PENpdGU+
PFJlY051bT4xNTU4NDwvUmVjTnVtPjxyZWNvcmQ+PHJlYy1udW1iZXI+MTU1ODQ8L3JlYy1udW1i
ZXI+PGZvcmVpZ24ta2V5cz48a2V5IGFwcD0iRU4iIGRiLWlkPSJlZGE5OWVzcjlhcnA1MmUyMHYy
cGZ0ejRycDVzOXgwZXZlZjUiIHRpbWVzdGFtcD0iMTU1NDM3MTI5OSI+MTU1ODQ8L2tleT48a2V5
IGFwcD0iRU5XZWIiIGRiLWlkPSIiPjA8L2tleT48L2ZvcmVpZ24ta2V5cz48cmVmLXR5cGUgbmFt
ZT0iUmVwb3J0Ij4yNzwvcmVmLXR5cGU+PGNvbnRyaWJ1dG9ycz48YXV0aG9ycz48YXV0aG9yPkNv
bGxhYm9yYXRpb24gZm9yIExlYWRlcnNoaXAgaW4gQXBwbGllZCBIZWFsdGggUmVzZWFyY2ggYW5k
IENhcmUgR3JlYXRlciBNYW5jaGVzdGVyLDwvYXV0aG9yPjwvYXV0aG9ycz48dGVydGlhcnktYXV0
aG9ycz48YXV0aG9yPkNMQUhSQyBHTSwgPC9hdXRob3I+PGF1dGhvcj5OSUhSLDwvYXV0aG9yPjwv
dGVydGlhcnktYXV0aG9ycz48L2NvbnRyaWJ1dG9ycz48dGl0bGVzPjx0aXRsZT5OZXh0IHN0ZXBz
IGZvciBlbmQtb2YtbGlmZSByZXNlYXJjaC4gUmVzZWFyY2ggcHJpb3JpdGllcyBkZWZpbmVkIGZv
ciBHcmVhdGVyIE1hbmNoZXN0ZXI8L3RpdGxlPjwvdGl0bGVzPjxyZXByaW50LWVkaXRpb24+aW4g
ZmlsZTwvcmVwcmludC1lZGl0aW9uPjxkYXRlcz48eWVhcj4yMDE2PC95ZWFyPjwvZGF0ZXM+PHB1
Yi1sb2NhdGlvbj5NYW5jaGVzdGVyPC9wdWItbG9jYXRpb24+PHVybHM+PHJlbGF0ZWQtdXJscz48
dXJsPmh0dHA6Ly9jbGFocmMtZ20ubmloci5hYy51ay9vdXItd29yay9lbmQtb2YtbGlmZS9lbmQt
b2YtbGlmZS1wcmlvcml0eS1zZXR0aW5nLzwvdXJsPjwvcmVsYXRlZC11cmxzPjwvdXJscz48cmVt
b3RlLWRhdGFiYXNlLXByb3ZpZGVyPkpMQTwvcmVtb3RlLWRhdGFiYXNlLXByb3ZpZGVyPjwvcmVj
b3JkPjwvQ2l0ZT48Q2l0ZT48UmVjTnVtPjE1NzAyPC9SZWNOdW0+PHJlY29yZD48cmVjLW51bWJl
cj4xNTcwMjwvcmVjLW51bWJlcj48Zm9yZWlnbi1rZXlzPjxrZXkgYXBwPSJFTiIgZGItaWQ9ImVk
YTk5ZXNyOWFycDUyZTIwdjJwZnR6NHJwNXM5eDBldmVmNSIgdGltZXN0YW1wPSIxNTU0MzcxMjk5
Ij4xNTcwMjwva2V5PjxrZXkgYXBwPSJFTldlYiIgZGItaWQ9IiI+MDwva2V5PjwvZm9yZWlnbi1r
ZXlzPjxyZWYtdHlwZSBuYW1lPSJSZXBvcnQiPjI3PC9yZWYtdHlwZT48Y29udHJpYnV0b3JzPjxh
dXRob3JzPjxhdXRob3I+UGFsbGlhdGl2ZSBhbmQgZW5kIG9mIGxpZmUgY2FyZSBQcmlvcml0eSBT
ZXR0aW5nIFBhcnRuZXJzaGlwIChQZW9sY1BTUCksPC9hdXRob3I+PC9hdXRob3JzPjx0ZXJ0aWFy
eS1hdXRob3JzPjxhdXRob3I+SmFtZXMgTGluZCBBbGxpYW5jZSw8L2F1dGhvcj48L3RlcnRpYXJ5
LWF1dGhvcnM+PC9jb250cmlidXRvcnM+PHRpdGxlcz48dGl0bGU+UHV0dGluZyBwYXRpZW50cywg
Y2FyZXJzIGFuZCBjbGluaWNpYW5zIGF0IHRoZSBoZWFydCBvZiBwYWxsaWF0aXZlIGFuZCBlbmQg
b2YgbGlmZSBjYXJlIHJlc2VhcmNoPC90aXRsZT48L3RpdGxlcz48cmVwcmludC1lZGl0aW9uPmlu
IGZpbGU8L3JlcHJpbnQtZWRpdGlvbj48ZGF0ZXM+PHllYXI+MjAxMzwveWVhcj48L2RhdGVzPjxw
dWItbG9jYXRpb24+TG9uZG9uPC9wdWItbG9jYXRpb24+PHB1Ymxpc2hlcj5KYW1lcyBMaW5kIEFs
bGlhbmNlPC9wdWJsaXNoZXI+PHVybHM+PHJlbGF0ZWQtdXJscz48dXJsPmh0dHBzOi8vd3d3Lm1h
cmllY3VyaWUub3JnLnVrL21lZGlhL3ByZXNzLXJlbGVhc2VzL3B1dHRpbmctcGF0aWVudHMtY2Fy
ZXJzLWFuZC1jbGluaWNpYW5zLWF0LXRoZS1oZWFydC1vZi1wYWxsaWF0aXZlLWFuZC1lbmQtb2Yt
bGlmZS1jYXJlLXJlc2VhcmNoLzEwMzM4MTwvdXJsPjx1cmw+aHR0cDovL3d3dy5qbGEubmloci5h
Yy51ay9wcmlvcml0eS1zZXR0aW5nLXBhcnRuZXJzaGlwcy9wYWxsaWF0aXZlLWFuZC1lbmQtb2Yt
bGlmZS1jYXJlLzwvdXJsPjwvcmVsYXRlZC11cmxzPjwvdXJscz48cmVtb3RlLWRhdGFiYXNlLXBy
b3ZpZGVyPk1DPC9yZW1vdGUtZGF0YWJhc2UtcHJvdmlkZXI+PC9yZWNvcmQ+PC9DaXRlPjxDaXRl
PjxSZWNOdW0+MTU1OTk8L1JlY051bT48cmVjb3JkPjxyZWMtbnVtYmVyPjE1NTk5PC9yZWMtbnVt
YmVyPjxmb3JlaWduLWtleXM+PGtleSBhcHA9IkVOIiBkYi1pZD0iZWRhOTllc3I5YXJwNTJlMjB2
MnBmdHo0cnA1czl4MGV2ZWY1IiB0aW1lc3RhbXA9IjE1NTQzNzEyOTkiPjE1NTk5PC9rZXk+PGtl
eSBhcHA9IkVOV2ViIiBkYi1pZD0iIj4wPC9rZXk+PC9mb3JlaWduLWtleXM+PHJlZi10eXBlIG5h
bWU9IkpvdXJuYWwgQXJ0aWNsZSI+MTc8L3JlZi10eXBlPjxjb250cmlidXRvcnM+PGF1dGhvcnM+
PGF1dGhvcj5XYW4sIFkgTG91aXNlPC9hdXRob3I+PGF1dGhvcj5CZXZlcmxleS1TdGV2ZW5zb24s
IFJhY2hlbDwvYXV0aG9yPjxhdXRob3I+Q2FybGlzbGUsIERhbG9uaTwvYXV0aG9yPjxhdXRob3I+
Q2xhcmtlLCBTaW5lYWQ8L2F1dGhvcj48YXV0aG9yPkVkbW9uZHNvbiwgUmljaGFyZCBKPC9hdXRo
b3I+PGF1dGhvcj5HbG92ZXIsIFN0ZXZlPC9hdXRob3I+PGF1dGhvcj5Ib2xsYW5kLCBKdWxpZTwv
YXV0aG9yPjxhdXRob3I+SHVnaGVzLCBDYXJvbDwvYXV0aG9yPjxhdXRob3I+S2l0Y2hlbmVyLCBI
ZW5yeSBDPC9hdXRob3I+PGF1dGhvcj5LaXRzb24sIFNhcmFoPC9hdXRob3I+PC9hdXRob3JzPjwv
Y29udHJpYnV0b3JzPjx0aXRsZXM+PHRpdGxlPldvcmtpbmcgdG9nZXRoZXIgdG8gc2hhcGUgdGhl
IGVuZG9tZXRyaWFsIGNhbmNlciByZXNlYXJjaCBhZ2VuZGE6IFRoZSB0b3AgdGVuIHVuYW5zd2Vy
ZWQgcmVzZWFyY2ggcXVlc3Rpb25zPC90aXRsZT48c2Vjb25kYXJ5LXRpdGxlPkd5bmVjb2xvZ2lj
IG9uY29sb2d5PC9zZWNvbmRhcnktdGl0bGU+PC90aXRsZXM+PHBlcmlvZGljYWw+PGZ1bGwtdGl0
bGU+R3luZWNvbG9naWMgT25jb2xvZ3k8L2Z1bGwtdGl0bGU+PGFiYnItMT5HeW5lY29sIE9uY29s
PC9hYmJyLTE+PC9wZXJpb2RpY2FsPjxwYWdlcz4yODctMjkzPC9wYWdlcz48dm9sdW1lPjE0Mzwv
dm9sdW1lPjxudW1iZXI+MjwvbnVtYmVyPjxyZXByaW50LWVkaXRpb24+aW4gZmlsZTwvcmVwcmlu
dC1lZGl0aW9uPjxkYXRlcz48eWVhcj4yMDE2PC95ZWFyPjwvZGF0ZXM+PGlzYm4+MDA5MC04MjU4
PC9pc2JuPjx1cmxzPjxyZWxhdGVkLXVybHM+PHVybD5odHRwOi8vd3d3Lmd5bmVjb2xvZ2ljb25j
b2xvZ3ktb25saW5lLm5ldC9hcnRpY2xlL1MwMDkwLTgyNTgoMTYpMzEzNjAtOS9mdWxsdGV4dDwv
dXJsPjwvcmVsYXRlZC11cmxzPjwvdXJscz48cmVtb3RlLWRhdGFiYXNlLXByb3ZpZGVyPkpMQTwv
cmVtb3RlLWRhdGFiYXNlLXByb3Zp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rner et al. 2007; Palliative and end of life care Priority Setting Partnership (PeolcPSP) 2013; Daveson et al. 2015; Collaboration for Leadership in Applied Health Research and Care Greater Manchester 2016; Wa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Delphi studies </w:t>
      </w:r>
      <w:r w:rsidR="00C445FA">
        <w:rPr>
          <w:rFonts w:ascii="Calibri" w:eastAsia="Times New Roman" w:hAnsi="Calibri" w:cs="Calibri"/>
          <w:sz w:val="24"/>
          <w:szCs w:val="24"/>
          <w:lang w:eastAsia="en-GB"/>
        </w:rPr>
        <w:fldChar w:fldCharType="begin">
          <w:fldData xml:space="preserve">PEVuZE5vdGU+PENpdGU+PFJlY051bT4xNjQ3NDwvUmVjTnVtPjxEaXNwbGF5VGV4dD4oQ294IDIw
MTc7IENveCBldCBhbC4gMjAxNyk8L0Rpc3BsYXlUZXh0PjxyZWNvcmQ+PHJlYy1udW1iZXI+MTY0
NzQ8L3JlYy1udW1iZXI+PGZvcmVpZ24ta2V5cz48a2V5IGFwcD0iRU4iIGRiLWlkPSJlZGE5OWVz
cjlhcnA1MmUyMHYycGZ0ejRycDVzOXgwZXZlZjUiIHRpbWVzdGFtcD0iMTUwNTU3NzU2MiI+MTY0
NzQ8L2tleT48L2ZvcmVpZ24ta2V5cz48cmVmLXR5cGUgbmFtZT0iSm91cm5hbCBBcnRpY2xlIj4x
NzwvcmVmLXR5cGU+PGNvbnRyaWJ1dG9ycz48YXV0aG9ycz48YXV0aG9yPkNveCwgQW5uYTwvYXV0
aG9yPjwvYXV0aG9ycz48L2NvbnRyaWJ1dG9ycz48dGl0bGVzPjx0aXRsZT5SZXNlYXJjaCBvbiBw
YWxsaWF0aXZlIGFuZCBlbmQtb2YtbGlmZSBjYXJlIGlzIGEgcHJpb3JpdHkgZm9yIHBhdGllbnRz
PC90aXRsZT48c2Vjb25kYXJ5LXRpdGxlPkludGVybmF0aW9uYWwgam91cm5hbCBvZiBwYWxsaWF0
aXZlIG51cnNpbmc8L3NlY29uZGFyeS10aXRsZT48L3RpdGxlcz48cGVyaW9kaWNhbD48ZnVsbC10
aXRsZT5JbnRlcm5hdGlvbmFsIEpvdXJuYWwgb2YgUGFsbGlhdGl2ZSBOdXJzaW5nPC9mdWxsLXRp
dGxlPjxhYmJyLTE+SW50IEogUGFsbGlhdCBOdXJzPC9hYmJyLTE+PC9wZXJpb2RpY2FsPjxwYWdl
cz4yMDI8L3BhZ2VzPjx2b2x1bWU+MjM8L3ZvbHVtZT48bnVtYmVyPjQ8L251bWJlcj48cmVwcmlu
dC1lZGl0aW9uPmluIGZpbGU8L3JlcHJpbnQtZWRpdGlvbj48ZGF0ZXM+PHllYXI+MjAxNzwveWVh
cj48L2RhdGVzPjxpc2JuPjEzNTctNjMyMTwvaXNibj48dXJscz48cmVsYXRlZC11cmxzPjx1cmw+
aHR0cDovL3d3dy5tYWdvbmxpbmVsaWJyYXJ5LmNvbS5zaGVmZmllbGQuaWRtLm9jbGMub3JnL2Rv
aS9hYnMvMTAuMTI5NjgvaWpwbi4yMDE3LjIzLjQuMjAyPC91cmw+PC9yZWxhdGVkLXVybHM+PC91
cmxzPjxyZW1vdGUtZGF0YWJhc2UtcHJvdmlkZXI+V09TPC9yZW1vdGUtZGF0YWJhc2UtcHJvdmlk
ZXI+PC9yZWNvcmQ+PC9DaXRlPjxDaXRlPjxSZWNOdW0+MTY1NDg8L1JlY051bT48cmVjb3JkPjxy
ZWMtbnVtYmVyPjE2NTQ4PC9yZWMtbnVtYmVyPjxmb3JlaWduLWtleXM+PGtleSBhcHA9IkVOIiBk
Yi1pZD0iZWRhOTllc3I5YXJwNTJlMjB2MnBmdHo0cnA1czl4MGV2ZWY1IiB0aW1lc3RhbXA9IjE1
NTQzNzEyOTkiPjE2NTQ4PC9rZXk+PGtleSBhcHA9IkVOV2ViIiBkYi1pZD0iIj4wPC9rZXk+PC9m
b3JlaWduLWtleXM+PHJlZi10eXBlIG5hbWU9IkpvdXJuYWwgQXJ0aWNsZSI+MTc8L3JlZi10eXBl
Pjxjb250cmlidXRvcnM+PGF1dGhvcnM+PGF1dGhvcj5Db3gsIEFubmE8L2F1dGhvcj48YXV0aG9y
PkFyYmVyLCBBbm5lPC9hdXRob3I+PGF1dGhvcj5HYWxsYWdoZXIsIEFubjwvYXV0aG9yPjxhdXRo
b3I+TWFjS2VuemllLCBNYWlyZWFkPC9hdXRob3I+PGF1dGhvcj5SZWFtLCBFbW1hPC9hdXRob3I+
PC9hdXRob3JzPjwvY29udHJpYnV0b3JzPjx0aXRsZXM+PHRpdGxlPkVzdGFibGlzaGluZyBQcmlv
cml0aWVzIGZvciBPbmNvbG9neSBOdXJzaW5nIFJlc2VhcmNoOiBOdXJzZSBhbmQgUGF0aWVudCBD
b2xsYWJvcmF0aW9uPC90aXRsZT48c2Vjb25kYXJ5LXRpdGxlPk9uY29sb2d5IE51cnNpbmcgRm9y
dW08L3NlY29uZGFyeS10aXRsZT48L3RpdGxlcz48cGVyaW9kaWNhbD48ZnVsbC10aXRsZT5PbmNv
bG9neSBudXJzaW5nIGZvcnVtPC9mdWxsLXRpdGxlPjxhYmJyLTE+T25jb2wgTnVycyBGb3J1bTwv
YWJici0xPjwvcGVyaW9kaWNhbD48cGFnZXM+MTkyPC9wYWdlcz48dm9sdW1lPjQ0PC92b2x1bWU+
PG51bWJlcj4yPC9udW1iZXI+PHJlcHJpbnQtZWRpdGlvbj5pbiBmaWxlPC9yZXByaW50LWVkaXRp
b24+PGRhdGVzPjx5ZWFyPjIwMTc8L3llYXI+PC9kYXRlcz48aXNibj4xNTM4LTA2ODg8L2lzYm4+
PHVybHM+PHJlbGF0ZWQtdXJscz48dXJsPmh0dHBzOi8vd3d3Lm5jYmkubmxtLm5paC5nb3YvcHVi
bWVkLzI4MjIyMDc5PC91cmw+PC9yZWxhdGVkLXVybHM+PC91cmxzPjxyZW1vdGUtZGF0YWJhc2Ut
cHJvdmlkZXI+TUQ8L3JlbW90ZS1kYXRhYmFzZS1wcm92aWRlcj48L3JlY29yZD48L0NpdGU+PC9F
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Q3NDwvUmVjTnVtPjxEaXNwbGF5VGV4dD4oQ294IDIw
MTc7IENveCBldCBhbC4gMjAxNyk8L0Rpc3BsYXlUZXh0PjxyZWNvcmQ+PHJlYy1udW1iZXI+MTY0
NzQ8L3JlYy1udW1iZXI+PGZvcmVpZ24ta2V5cz48a2V5IGFwcD0iRU4iIGRiLWlkPSJlZGE5OWVz
cjlhcnA1MmUyMHYycGZ0ejRycDVzOXgwZXZlZjUiIHRpbWVzdGFtcD0iMTUwNTU3NzU2MiI+MTY0
NzQ8L2tleT48L2ZvcmVpZ24ta2V5cz48cmVmLXR5cGUgbmFtZT0iSm91cm5hbCBBcnRpY2xlIj4x
NzwvcmVmLXR5cGU+PGNvbnRyaWJ1dG9ycz48YXV0aG9ycz48YXV0aG9yPkNveCwgQW5uYTwvYXV0
aG9yPjwvYXV0aG9ycz48L2NvbnRyaWJ1dG9ycz48dGl0bGVzPjx0aXRsZT5SZXNlYXJjaCBvbiBw
YWxsaWF0aXZlIGFuZCBlbmQtb2YtbGlmZSBjYXJlIGlzIGEgcHJpb3JpdHkgZm9yIHBhdGllbnRz
PC90aXRsZT48c2Vjb25kYXJ5LXRpdGxlPkludGVybmF0aW9uYWwgam91cm5hbCBvZiBwYWxsaWF0
aXZlIG51cnNpbmc8L3NlY29uZGFyeS10aXRsZT48L3RpdGxlcz48cGVyaW9kaWNhbD48ZnVsbC10
aXRsZT5JbnRlcm5hdGlvbmFsIEpvdXJuYWwgb2YgUGFsbGlhdGl2ZSBOdXJzaW5nPC9mdWxsLXRp
dGxlPjxhYmJyLTE+SW50IEogUGFsbGlhdCBOdXJzPC9hYmJyLTE+PC9wZXJpb2RpY2FsPjxwYWdl
cz4yMDI8L3BhZ2VzPjx2b2x1bWU+MjM8L3ZvbHVtZT48bnVtYmVyPjQ8L251bWJlcj48cmVwcmlu
dC1lZGl0aW9uPmluIGZpbGU8L3JlcHJpbnQtZWRpdGlvbj48ZGF0ZXM+PHllYXI+MjAxNzwveWVh
cj48L2RhdGVzPjxpc2JuPjEzNTctNjMyMTwvaXNibj48dXJscz48cmVsYXRlZC11cmxzPjx1cmw+
aHR0cDovL3d3dy5tYWdvbmxpbmVsaWJyYXJ5LmNvbS5zaGVmZmllbGQuaWRtLm9jbGMub3JnL2Rv
aS9hYnMvMTAuMTI5NjgvaWpwbi4yMDE3LjIzLjQuMjAyPC91cmw+PC9yZWxhdGVkLXVybHM+PC91
cmxzPjxyZW1vdGUtZGF0YWJhc2UtcHJvdmlkZXI+V09TPC9yZW1vdGUtZGF0YWJhc2UtcHJvdmlk
ZXI+PC9yZWNvcmQ+PC9DaXRlPjxDaXRlPjxSZWNOdW0+MTY1NDg8L1JlY051bT48cmVjb3JkPjxy
ZWMtbnVtYmVyPjE2NTQ4PC9yZWMtbnVtYmVyPjxmb3JlaWduLWtleXM+PGtleSBhcHA9IkVOIiBk
Yi1pZD0iZWRhOTllc3I5YXJwNTJlMjB2MnBmdHo0cnA1czl4MGV2ZWY1IiB0aW1lc3RhbXA9IjE1
NTQzNzEyOTkiPjE2NTQ4PC9rZXk+PGtleSBhcHA9IkVOV2ViIiBkYi1pZD0iIj4wPC9rZXk+PC9m
b3JlaWduLWtleXM+PHJlZi10eXBlIG5hbWU9IkpvdXJuYWwgQXJ0aWNsZSI+MTc8L3JlZi10eXBl
Pjxjb250cmlidXRvcnM+PGF1dGhvcnM+PGF1dGhvcj5Db3gsIEFubmE8L2F1dGhvcj48YXV0aG9y
PkFyYmVyLCBBbm5lPC9hdXRob3I+PGF1dGhvcj5HYWxsYWdoZXIsIEFubjwvYXV0aG9yPjxhdXRo
b3I+TWFjS2VuemllLCBNYWlyZWFkPC9hdXRob3I+PGF1dGhvcj5SZWFtLCBFbW1hPC9hdXRob3I+
PC9hdXRob3JzPjwvY29udHJpYnV0b3JzPjx0aXRsZXM+PHRpdGxlPkVzdGFibGlzaGluZyBQcmlv
cml0aWVzIGZvciBPbmNvbG9neSBOdXJzaW5nIFJlc2VhcmNoOiBOdXJzZSBhbmQgUGF0aWVudCBD
b2xsYWJvcmF0aW9uPC90aXRsZT48c2Vjb25kYXJ5LXRpdGxlPk9uY29sb2d5IE51cnNpbmcgRm9y
dW08L3NlY29uZGFyeS10aXRsZT48L3RpdGxlcz48cGVyaW9kaWNhbD48ZnVsbC10aXRsZT5PbmNv
bG9neSBudXJzaW5nIGZvcnVtPC9mdWxsLXRpdGxlPjxhYmJyLTE+T25jb2wgTnVycyBGb3J1bTwv
YWJici0xPjwvcGVyaW9kaWNhbD48cGFnZXM+MTkyPC9wYWdlcz48dm9sdW1lPjQ0PC92b2x1bWU+
PG51bWJlcj4yPC9udW1iZXI+PHJlcHJpbnQtZWRpdGlvbj5pbiBmaWxlPC9yZXByaW50LWVkaXRp
b24+PGRhdGVzPjx5ZWFyPjIwMTc8L3llYXI+PC9kYXRlcz48aXNibj4xNTM4LTA2ODg8L2lzYm4+
PHVybHM+PHJlbGF0ZWQtdXJscz48dXJsPmh0dHBzOi8vd3d3Lm5jYmkubmxtLm5paC5nb3YvcHVi
bWVkLzI4MjIyMDc5PC91cmw+PC9yZWxhdGVkLXVybHM+PC91cmxzPjxyZW1vdGUtZGF0YWJhc2Ut
cHJvdmlkZXI+TUQ8L3JlbW90ZS1kYXRhYmFzZS1wcm92aWRlcj48L3JlY29yZD48L0NpdGU+PC9F
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x 2017; Cox et al. 201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nd/or were Priority Setting Partnerships (PSPs) </w:t>
      </w:r>
      <w:r w:rsidR="00C445FA">
        <w:rPr>
          <w:rFonts w:ascii="Calibri" w:eastAsia="Times New Roman" w:hAnsi="Calibri" w:cs="Calibri"/>
          <w:sz w:val="24"/>
          <w:szCs w:val="24"/>
          <w:lang w:eastAsia="en-GB"/>
        </w:rPr>
        <w:fldChar w:fldCharType="begin">
          <w:fldData xml:space="preserve">PEVuZE5vdGU+PENpdGU+PFJlY051bT4xNTU5OTwvUmVjTnVtPjxEaXNwbGF5VGV4dD4oUGFsbGlh
dGl2ZSBhbmQgZW5kIG9mIGxpZmUgY2FyZSBQcmlvcml0eSBTZXR0aW5nIFBhcnRuZXJzaGlwIChQ
ZW9sY1BTUCkgMjAxMzsgQ29sbGFib3JhdGlvbiBmb3IgTGVhZGVyc2hpcCBpbiBBcHBsaWVkIEhl
YWx0aCBSZXNlYXJjaCBhbmQgQ2FyZSBHcmVhdGVyIE1hbmNoZXN0ZXIgMjAxNjsgV2FuIGV0IGFs
LiAyMDE2KTwvRGlzcGxheVRleHQ+PHJlY29yZD48cmVjLW51bWJlcj4xNTU5OTwvcmVjLW51bWJl
cj48Zm9yZWlnbi1rZXlzPjxrZXkgYXBwPSJFTiIgZGItaWQ9ImVkYTk5ZXNyOWFycDUyZTIwdjJw
ZnR6NHJwNXM5eDBldmVmNSIgdGltZXN0YW1wPSIxNTU0MzcxMjk5Ij4xNTU5OTwva2V5PjxrZXkg
YXBwPSJFTldlYiIgZGItaWQ9IiI+MDwva2V5PjwvZm9yZWlnbi1rZXlzPjxyZWYtdHlwZSBuYW1l
PSJKb3VybmFsIEFydGljbGUiPjE3PC9yZWYtdHlwZT48Y29udHJpYnV0b3JzPjxhdXRob3JzPjxh
dXRob3I+V2FuLCBZIExvdWlzZTwvYXV0aG9yPjxhdXRob3I+QmV2ZXJsZXktU3RldmVuc29uLCBS
YWNoZWw8L2F1dGhvcj48YXV0aG9yPkNhcmxpc2xlLCBEYWxvbmk8L2F1dGhvcj48YXV0aG9yPkNs
YXJrZSwgU2luZWFkPC9hdXRob3I+PGF1dGhvcj5FZG1vbmRzb24sIFJpY2hhcmQgSjwvYXV0aG9y
PjxhdXRob3I+R2xvdmVyLCBTdGV2ZTwvYXV0aG9yPjxhdXRob3I+SG9sbGFuZCwgSnVsaWU8L2F1
dGhvcj48YXV0aG9yPkh1Z2hlcywgQ2Fyb2w8L2F1dGhvcj48YXV0aG9yPktpdGNoZW5lciwgSGVu
cnkgQzwvYXV0aG9yPjxhdXRob3I+S2l0c29uLCBTYXJhaDwvYXV0aG9yPjwvYXV0aG9ycz48L2Nv
bnRyaWJ1dG9ycz48dGl0bGVzPjx0aXRsZT5Xb3JraW5nIHRvZ2V0aGVyIHRvIHNoYXBlIHRoZSBl
bmRvbWV0cmlhbCBjYW5jZXIgcmVzZWFyY2ggYWdlbmRhOiBUaGUgdG9wIHRlbiB1bmFuc3dlcmVk
IHJlc2VhcmNoIHF1ZXN0aW9uczwvdGl0bGU+PHNlY29uZGFyeS10aXRsZT5HeW5lY29sb2dpYyBv
bmNvbG9neTwvc2Vjb25kYXJ5LXRpdGxlPjwvdGl0bGVzPjxwZXJpb2RpY2FsPjxmdWxsLXRpdGxl
Pkd5bmVjb2xvZ2ljIE9uY29sb2d5PC9mdWxsLXRpdGxlPjxhYmJyLTE+R3luZWNvbCBPbmNvbDwv
YWJici0xPjwvcGVyaW9kaWNhbD48cGFnZXM+Mjg3LTI5MzwvcGFnZXM+PHZvbHVtZT4xNDM8L3Zv
bHVtZT48bnVtYmVyPjI8L251bWJlcj48cmVwcmludC1lZGl0aW9uPmluIGZpbGU8L3JlcHJpbnQt
ZWRpdGlvbj48ZGF0ZXM+PHllYXI+MjAxNjwveWVhcj48L2RhdGVzPjxpc2JuPjAwOTAtODI1ODwv
aXNibj48dXJscz48cmVsYXRlZC11cmxzPjx1cmw+aHR0cDovL3d3dy5neW5lY29sb2dpY29uY29s
b2d5LW9ubGluZS5uZXQvYXJ0aWNsZS9TMDA5MC04MjU4KDE2KTMxMzYwLTkvZnVsbHRleHQ8L3Vy
bD48L3JlbGF0ZWQtdXJscz48L3VybHM+PHJlbW90ZS1kYXRhYmFzZS1wcm92aWRlcj5KTEE8L3Jl
bW90ZS1kYXRhYmFzZS1wcm92aWRlcj48L3JlY29yZD48L0NpdGU+PENpdGU+PFJlY051bT4xNTcw
MjwvUmVjTnVtPjxyZWNvcmQ+PHJlYy1udW1iZXI+MTU3MDI8L3JlYy1udW1iZXI+PGZvcmVpZ24t
a2V5cz48a2V5IGFwcD0iRU4iIGRiLWlkPSJlZGE5OWVzcjlhcnA1MmUyMHYycGZ0ejRycDVzOXgw
ZXZlZjUiIHRpbWVzdGFtcD0iMTU1NDM3MTI5OSI+MTU3MDI8L2tleT48a2V5IGFwcD0iRU5XZWIi
IGRiLWlkPSIiPjA8L2tleT48L2ZvcmVpZ24ta2V5cz48cmVmLXR5cGUgbmFtZT0iUmVwb3J0Ij4y
NzwvcmVmLXR5cGU+PGNvbnRyaWJ1dG9ycz48YXV0aG9ycz48YXV0aG9yPlBhbGxpYXRpdmUgYW5k
IGVuZCBvZiBsaWZlIGNhcmUgUHJpb3JpdHkgU2V0dGluZyBQYXJ0bmVyc2hpcCAoUGVvbGNQU1Ap
LDwvYXV0aG9yPjwvYXV0aG9ycz48dGVydGlhcnktYXV0aG9ycz48YXV0aG9yPkphbWVzIExpbmQg
QWxsaWFuY2UsPC9hdXRob3I+PC90ZXJ0aWFyeS1hdXRob3JzPjwvY29udHJpYnV0b3JzPjx0aXRs
ZXM+PHRpdGxlPlB1dHRpbmcgcGF0aWVudHMsIGNhcmVycyBhbmQgY2xpbmljaWFucyBhdCB0aGUg
aGVhcnQgb2YgcGFsbGlhdGl2ZSBhbmQgZW5kIG9mIGxpZmUgY2FyZSByZXNlYXJjaDwvdGl0bGU+
PC90aXRsZXM+PHJlcHJpbnQtZWRpdGlvbj5pbiBmaWxlPC9yZXByaW50LWVkaXRpb24+PGRhdGVz
Pjx5ZWFyPjIwMTM8L3llYXI+PC9kYXRlcz48cHViLWxvY2F0aW9uPkxvbmRvbjwvcHViLWxvY2F0
aW9uPjxwdWJsaXNoZXI+SmFtZXMgTGluZCBBbGxpYW5jZTwvcHVibGlzaGVyPjx1cmxzPjxyZWxh
dGVkLXVybHM+PHVybD5odHRwczovL3d3dy5tYXJpZWN1cmllLm9yZy51ay9tZWRpYS9wcmVzcy1y
ZWxlYXNlcy9wdXR0aW5nLXBhdGllbnRzLWNhcmVycy1hbmQtY2xpbmljaWFucy1hdC10aGUtaGVh
cnQtb2YtcGFsbGlhdGl2ZS1hbmQtZW5kLW9mLWxpZmUtY2FyZS1yZXNlYXJjaC8xMDMzODE8L3Vy
bD48dXJsPmh0dHA6Ly93d3cuamxhLm5paHIuYWMudWsvcHJpb3JpdHktc2V0dGluZy1wYXJ0bmVy
c2hpcHMvcGFsbGlhdGl2ZS1hbmQtZW5kLW9mLWxpZmUtY2FyZS88L3VybD48L3JlbGF0ZWQtdXJs
cz48L3VybHM+PHJlbW90ZS1kYXRhYmFzZS1wcm92aWRlcj5NQzwvcmVtb3RlLWRhdGFiYXNlLXBy
b3ZpZGVyPjwvcmVjb3JkPjwvQ2l0ZT48Q2l0ZT48UmVjTnVtPjE1NTg0PC9SZWNOdW0+PHJlY29y
ZD48cmVjLW51bWJlcj4xNTU4NDwvcmVjLW51bWJlcj48Zm9yZWlnbi1rZXlzPjxrZXkgYXBwPSJF
TiIgZGItaWQ9ImVkYTk5ZXNyOWFycDUyZTIwdjJwZnR6NHJwNXM5eDBldmVmNSIgdGltZXN0YW1w
PSIxNTU0MzcxMjk5Ij4xNTU4NDwva2V5PjxrZXkgYXBwPSJFTldlYiIgZGItaWQ9IiI+MDwva2V5
PjwvZm9yZWlnbi1rZXlzPjxyZWYtdHlwZSBuYW1lPSJSZXBvcnQiPjI3PC9yZWYtdHlwZT48Y29u
dHJpYnV0b3JzPjxhdXRob3JzPjxhdXRob3I+Q29sbGFib3JhdGlvbiBmb3IgTGVhZGVyc2hpcCBp
biBBcHBsaWVkIEhlYWx0aCBSZXNlYXJjaCBhbmQgQ2FyZSBHcmVhdGVyIE1hbmNoZXN0ZXIsPC9h
dXRob3I+PC9hdXRob3JzPjx0ZXJ0aWFyeS1hdXRob3JzPjxhdXRob3I+Q0xBSFJDIEdNLCA8L2F1
dGhvcj48YXV0aG9yPk5JSFIsPC9hdXRob3I+PC90ZXJ0aWFyeS1hdXRob3JzPjwvY29udHJpYnV0
b3JzPjx0aXRsZXM+PHRpdGxlPk5leHQgc3RlcHMgZm9yIGVuZC1vZi1saWZlIHJlc2VhcmNoLiBS
ZXNlYXJjaCBwcmlvcml0aWVzIGRlZmluZWQgZm9yIEdyZWF0ZXIgTWFuY2hlc3RlcjwvdGl0bGU+
PC90aXRsZXM+PHJlcHJpbnQtZWRpdGlvbj5pbiBmaWxlPC9yZXByaW50LWVkaXRpb24+PGRhdGVz
Pjx5ZWFyPjIwMTY8L3llYXI+PC9kYXRlcz48cHViLWxvY2F0aW9uPk1hbmNoZXN0ZXI8L3B1Yi1s
b2NhdGlvbj48dXJscz48cmVsYXRlZC11cmxzPjx1cmw+aHR0cDovL2NsYWhyYy1nbS5uaWhyLmFj
LnVrL291ci13b3JrL2VuZC1vZi1saWZlL2VuZC1vZi1saWZlLXByaW9yaXR5LXNldHRpbmcvPC91
cmw+PC9yZWxhdGVkLXVybHM+PC91cmxzPjxyZW1vdGUtZGF0YWJhc2UtcHJvdmlkZXI+SkxBPC9y
ZW1vdGUtZGF0YWJhc2UtcHJvdmlkZXI+PC9yZWNvcmQ+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U5OTwvUmVjTnVtPjxEaXNwbGF5VGV4dD4oUGFsbGlh
dGl2ZSBhbmQgZW5kIG9mIGxpZmUgY2FyZSBQcmlvcml0eSBTZXR0aW5nIFBhcnRuZXJzaGlwIChQ
ZW9sY1BTUCkgMjAxMzsgQ29sbGFib3JhdGlvbiBmb3IgTGVhZGVyc2hpcCBpbiBBcHBsaWVkIEhl
YWx0aCBSZXNlYXJjaCBhbmQgQ2FyZSBHcmVhdGVyIE1hbmNoZXN0ZXIgMjAxNjsgV2FuIGV0IGFs
LiAyMDE2KTwvRGlzcGxheVRleHQ+PHJlY29yZD48cmVjLW51bWJlcj4xNTU5OTwvcmVjLW51bWJl
cj48Zm9yZWlnbi1rZXlzPjxrZXkgYXBwPSJFTiIgZGItaWQ9ImVkYTk5ZXNyOWFycDUyZTIwdjJw
ZnR6NHJwNXM5eDBldmVmNSIgdGltZXN0YW1wPSIxNTU0MzcxMjk5Ij4xNTU5OTwva2V5PjxrZXkg
YXBwPSJFTldlYiIgZGItaWQ9IiI+MDwva2V5PjwvZm9yZWlnbi1rZXlzPjxyZWYtdHlwZSBuYW1l
PSJKb3VybmFsIEFydGljbGUiPjE3PC9yZWYtdHlwZT48Y29udHJpYnV0b3JzPjxhdXRob3JzPjxh
dXRob3I+V2FuLCBZIExvdWlzZTwvYXV0aG9yPjxhdXRob3I+QmV2ZXJsZXktU3RldmVuc29uLCBS
YWNoZWw8L2F1dGhvcj48YXV0aG9yPkNhcmxpc2xlLCBEYWxvbmk8L2F1dGhvcj48YXV0aG9yPkNs
YXJrZSwgU2luZWFkPC9hdXRob3I+PGF1dGhvcj5FZG1vbmRzb24sIFJpY2hhcmQgSjwvYXV0aG9y
PjxhdXRob3I+R2xvdmVyLCBTdGV2ZTwvYXV0aG9yPjxhdXRob3I+SG9sbGFuZCwgSnVsaWU8L2F1
dGhvcj48YXV0aG9yPkh1Z2hlcywgQ2Fyb2w8L2F1dGhvcj48YXV0aG9yPktpdGNoZW5lciwgSGVu
cnkgQzwvYXV0aG9yPjxhdXRob3I+S2l0c29uLCBTYXJhaDwvYXV0aG9yPjwvYXV0aG9ycz48L2Nv
bnRyaWJ1dG9ycz48dGl0bGVzPjx0aXRsZT5Xb3JraW5nIHRvZ2V0aGVyIHRvIHNoYXBlIHRoZSBl
bmRvbWV0cmlhbCBjYW5jZXIgcmVzZWFyY2ggYWdlbmRhOiBUaGUgdG9wIHRlbiB1bmFuc3dlcmVk
IHJlc2VhcmNoIHF1ZXN0aW9uczwvdGl0bGU+PHNlY29uZGFyeS10aXRsZT5HeW5lY29sb2dpYyBv
bmNvbG9neTwvc2Vjb25kYXJ5LXRpdGxlPjwvdGl0bGVzPjxwZXJpb2RpY2FsPjxmdWxsLXRpdGxl
Pkd5bmVjb2xvZ2ljIE9uY29sb2d5PC9mdWxsLXRpdGxlPjxhYmJyLTE+R3luZWNvbCBPbmNvbDwv
YWJici0xPjwvcGVyaW9kaWNhbD48cGFnZXM+Mjg3LTI5MzwvcGFnZXM+PHZvbHVtZT4xNDM8L3Zv
bHVtZT48bnVtYmVyPjI8L251bWJlcj48cmVwcmludC1lZGl0aW9uPmluIGZpbGU8L3JlcHJpbnQt
ZWRpdGlvbj48ZGF0ZXM+PHllYXI+MjAxNjwveWVhcj48L2RhdGVzPjxpc2JuPjAwOTAtODI1ODwv
aXNibj48dXJscz48cmVsYXRlZC11cmxzPjx1cmw+aHR0cDovL3d3dy5neW5lY29sb2dpY29uY29s
b2d5LW9ubGluZS5uZXQvYXJ0aWNsZS9TMDA5MC04MjU4KDE2KTMxMzYwLTkvZnVsbHRleHQ8L3Vy
bD48L3JlbGF0ZWQtdXJscz48L3VybHM+PHJlbW90ZS1kYXRhYmFzZS1wcm92aWRlcj5KTEE8L3Jl
bW90ZS1kYXRhYmFzZS1wcm92aWRlcj48L3JlY29yZD48L0NpdGU+PENpdGU+PFJlY051bT4xNTcw
MjwvUmVjTnVtPjxyZWNvcmQ+PHJlYy1udW1iZXI+MTU3MDI8L3JlYy1udW1iZXI+PGZvcmVpZ24t
a2V5cz48a2V5IGFwcD0iRU4iIGRiLWlkPSJlZGE5OWVzcjlhcnA1MmUyMHYycGZ0ejRycDVzOXgw
ZXZlZjUiIHRpbWVzdGFtcD0iMTU1NDM3MTI5OSI+MTU3MDI8L2tleT48a2V5IGFwcD0iRU5XZWIi
IGRiLWlkPSIiPjA8L2tleT48L2ZvcmVpZ24ta2V5cz48cmVmLXR5cGUgbmFtZT0iUmVwb3J0Ij4y
NzwvcmVmLXR5cGU+PGNvbnRyaWJ1dG9ycz48YXV0aG9ycz48YXV0aG9yPlBhbGxpYXRpdmUgYW5k
IGVuZCBvZiBsaWZlIGNhcmUgUHJpb3JpdHkgU2V0dGluZyBQYXJ0bmVyc2hpcCAoUGVvbGNQU1Ap
LDwvYXV0aG9yPjwvYXV0aG9ycz48dGVydGlhcnktYXV0aG9ycz48YXV0aG9yPkphbWVzIExpbmQg
QWxsaWFuY2UsPC9hdXRob3I+PC90ZXJ0aWFyeS1hdXRob3JzPjwvY29udHJpYnV0b3JzPjx0aXRs
ZXM+PHRpdGxlPlB1dHRpbmcgcGF0aWVudHMsIGNhcmVycyBhbmQgY2xpbmljaWFucyBhdCB0aGUg
aGVhcnQgb2YgcGFsbGlhdGl2ZSBhbmQgZW5kIG9mIGxpZmUgY2FyZSByZXNlYXJjaDwvdGl0bGU+
PC90aXRsZXM+PHJlcHJpbnQtZWRpdGlvbj5pbiBmaWxlPC9yZXByaW50LWVkaXRpb24+PGRhdGVz
Pjx5ZWFyPjIwMTM8L3llYXI+PC9kYXRlcz48cHViLWxvY2F0aW9uPkxvbmRvbjwvcHViLWxvY2F0
aW9uPjxwdWJsaXNoZXI+SmFtZXMgTGluZCBBbGxpYW5jZTwvcHVibGlzaGVyPjx1cmxzPjxyZWxh
dGVkLXVybHM+PHVybD5odHRwczovL3d3dy5tYXJpZWN1cmllLm9yZy51ay9tZWRpYS9wcmVzcy1y
ZWxlYXNlcy9wdXR0aW5nLXBhdGllbnRzLWNhcmVycy1hbmQtY2xpbmljaWFucy1hdC10aGUtaGVh
cnQtb2YtcGFsbGlhdGl2ZS1hbmQtZW5kLW9mLWxpZmUtY2FyZS1yZXNlYXJjaC8xMDMzODE8L3Vy
bD48dXJsPmh0dHA6Ly93d3cuamxhLm5paHIuYWMudWsvcHJpb3JpdHktc2V0dGluZy1wYXJ0bmVy
c2hpcHMvcGFsbGlhdGl2ZS1hbmQtZW5kLW9mLWxpZmUtY2FyZS88L3VybD48L3JlbGF0ZWQtdXJs
cz48L3VybHM+PHJlbW90ZS1kYXRhYmFzZS1wcm92aWRlcj5NQzwvcmVtb3RlLWRhdGFiYXNlLXBy
b3ZpZGVyPjwvcmVjb3JkPjwvQ2l0ZT48Q2l0ZT48UmVjTnVtPjE1NTg0PC9SZWNOdW0+PHJlY29y
ZD48cmVjLW51bWJlcj4xNTU4NDwvcmVjLW51bWJlcj48Zm9yZWlnbi1rZXlzPjxrZXkgYXBwPSJF
TiIgZGItaWQ9ImVkYTk5ZXNyOWFycDUyZTIwdjJwZnR6NHJwNXM5eDBldmVmNSIgdGltZXN0YW1w
PSIxNTU0MzcxMjk5Ij4xNTU4NDwva2V5PjxrZXkgYXBwPSJFTldlYiIgZGItaWQ9IiI+MDwva2V5
PjwvZm9yZWlnbi1rZXlzPjxyZWYtdHlwZSBuYW1lPSJSZXBvcnQiPjI3PC9yZWYtdHlwZT48Y29u
dHJpYnV0b3JzPjxhdXRob3JzPjxhdXRob3I+Q29sbGFib3JhdGlvbiBmb3IgTGVhZGVyc2hpcCBp
biBBcHBsaWVkIEhlYWx0aCBSZXNlYXJjaCBhbmQgQ2FyZSBHcmVhdGVyIE1hbmNoZXN0ZXIsPC9h
dXRob3I+PC9hdXRob3JzPjx0ZXJ0aWFyeS1hdXRob3JzPjxhdXRob3I+Q0xBSFJDIEdNLCA8L2F1
dGhvcj48YXV0aG9yPk5JSFIsPC9hdXRob3I+PC90ZXJ0aWFyeS1hdXRob3JzPjwvY29udHJpYnV0
b3JzPjx0aXRsZXM+PHRpdGxlPk5leHQgc3RlcHMgZm9yIGVuZC1vZi1saWZlIHJlc2VhcmNoLiBS
ZXNlYXJjaCBwcmlvcml0aWVzIGRlZmluZWQgZm9yIEdyZWF0ZXIgTWFuY2hlc3RlcjwvdGl0bGU+
PC90aXRsZXM+PHJlcHJpbnQtZWRpdGlvbj5pbiBmaWxlPC9yZXByaW50LWVkaXRpb24+PGRhdGVz
Pjx5ZWFyPjIwMTY8L3llYXI+PC9kYXRlcz48cHViLWxvY2F0aW9uPk1hbmNoZXN0ZXI8L3B1Yi1s
b2NhdGlvbj48dXJscz48cmVsYXRlZC11cmxzPjx1cmw+aHR0cDovL2NsYWhyYy1nbS5uaWhyLmFj
LnVrL291ci13b3JrL2VuZC1vZi1saWZlL2VuZC1vZi1saWZlLXByaW9yaXR5LXNldHRpbmcvPC91
cmw+PC9yZWxhdGVkLXVybHM+PC91cmxzPjxyZW1vdGUtZGF0YWJhc2UtcHJvdmlkZXI+SkxBPC9y
ZW1vdGUtZGF0YWJhc2UtcHJvdmlkZXI+PC9yZWNvcmQ+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Palliative and end of life care Priority Setting Partnership (PeolcPSP) 2013; Collaboration for Leadership in Applied Health Research and Care Greater Manchester 2016; Wa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w:t>
      </w:r>
      <w:r w:rsidRPr="005E2CF5">
        <w:rPr>
          <w:rFonts w:ascii="Calibri" w:eastAsia="Times New Roman" w:hAnsi="Calibri" w:cs="Calibri"/>
          <w:sz w:val="24"/>
          <w:szCs w:val="24"/>
          <w:lang w:eastAsia="en-GB"/>
        </w:rPr>
        <w:lastRenderedPageBreak/>
        <w:t xml:space="preserve">Several papers reported that PSPs were often driven by clinicians rather than public members and when both perspectives were sought this was done separately, thereby excluding the sometimes different patient or carer priorities. For example, it was found that patients tended to prioritise research related to psycho-social contexts, information and support needs, long term outcomes of treatment and dissemination; while researchers/clinicians focussed more on scientific and economic aspects </w:t>
      </w:r>
      <w:r w:rsidR="00C445FA">
        <w:rPr>
          <w:rFonts w:ascii="Calibri" w:eastAsia="Times New Roman" w:hAnsi="Calibri" w:cs="Calibri"/>
          <w:sz w:val="24"/>
          <w:szCs w:val="24"/>
          <w:lang w:eastAsia="en-GB"/>
        </w:rPr>
        <w:fldChar w:fldCharType="begin">
          <w:fldData xml:space="preserve">PEVuZE5vdGU+PENpdGU+PFJlY051bT4xNTU5OTwvUmVjTnVtPjxEaXNwbGF5VGV4dD4oR290dCAy
MDA0OyBXYW4gZXQgYWwuIDIwMTYpPC9EaXNwbGF5VGV4dD48cmVjb3JkPjxyZWMtbnVtYmVyPjE1
NTk5PC9yZWMtbnVtYmVyPjxmb3JlaWduLWtleXM+PGtleSBhcHA9IkVOIiBkYi1pZD0iZWRhOTll
c3I5YXJwNTJlMjB2MnBmdHo0cnA1czl4MGV2ZWY1IiB0aW1lc3RhbXA9IjE1NTQzNzEyOTkiPjE1
NTk5PC9rZXk+PGtleSBhcHA9IkVOV2ViIiBkYi1pZD0iIj4wPC9rZXk+PC9mb3JlaWduLWtleXM+
PHJlZi10eXBlIG5hbWU9IkpvdXJuYWwgQXJ0aWNsZSI+MTc8L3JlZi10eXBlPjxjb250cmlidXRv
cnM+PGF1dGhvcnM+PGF1dGhvcj5XYW4sIFkgTG91aXNlPC9hdXRob3I+PGF1dGhvcj5CZXZlcmxl
eS1TdGV2ZW5zb24sIFJhY2hlbDwvYXV0aG9yPjxhdXRob3I+Q2FybGlzbGUsIERhbG9uaTwvYXV0
aG9yPjxhdXRob3I+Q2xhcmtlLCBTaW5lYWQ8L2F1dGhvcj48YXV0aG9yPkVkbW9uZHNvbiwgUmlj
aGFyZCBKPC9hdXRob3I+PGF1dGhvcj5HbG92ZXIsIFN0ZXZlPC9hdXRob3I+PGF1dGhvcj5Ib2xs
YW5kLCBKdWxpZTwvYXV0aG9yPjxhdXRob3I+SHVnaGVzLCBDYXJvbDwvYXV0aG9yPjxhdXRob3I+
S2l0Y2hlbmVyLCBIZW5yeSBDPC9hdXRob3I+PGF1dGhvcj5LaXRzb24sIFNhcmFoPC9hdXRob3I+
PC9hdXRob3JzPjwvY29udHJpYnV0b3JzPjx0aXRsZXM+PHRpdGxlPldvcmtpbmcgdG9nZXRoZXIg
dG8gc2hhcGUgdGhlIGVuZG9tZXRyaWFsIGNhbmNlciByZXNlYXJjaCBhZ2VuZGE6IFRoZSB0b3Ag
dGVuIHVuYW5zd2VyZWQgcmVzZWFyY2ggcXVlc3Rpb25zPC90aXRsZT48c2Vjb25kYXJ5LXRpdGxl
Pkd5bmVjb2xvZ2ljIG9uY29sb2d5PC9zZWNvbmRhcnktdGl0bGU+PC90aXRsZXM+PHBlcmlvZGlj
YWw+PGZ1bGwtdGl0bGU+R3luZWNvbG9naWMgT25jb2xvZ3k8L2Z1bGwtdGl0bGU+PGFiYnItMT5H
eW5lY29sIE9uY29sPC9hYmJyLTE+PC9wZXJpb2RpY2FsPjxwYWdlcz4yODctMjkzPC9wYWdlcz48
dm9sdW1lPjE0Mzwvdm9sdW1lPjxudW1iZXI+MjwvbnVtYmVyPjxyZXByaW50LWVkaXRpb24+aW4g
ZmlsZTwvcmVwcmludC1lZGl0aW9uPjxkYXRlcz48eWVhcj4yMDE2PC95ZWFyPjwvZGF0ZXM+PGlz
Ym4+MDA5MC04MjU4PC9pc2JuPjx1cmxzPjxyZWxhdGVkLXVybHM+PHVybD5odHRwOi8vd3d3Lmd5
bmVjb2xvZ2ljb25jb2xvZ3ktb25saW5lLm5ldC9hcnRpY2xlL1MwMDkwLTgyNTgoMTYpMzEzNjAt
OS9mdWxsdGV4dDwvdXJsPjwvcmVsYXRlZC11cmxzPjwvdXJscz48cmVtb3RlLWRhdGFiYXNlLXBy
b3ZpZGVyPkpMQTwvcmVtb3RlLWRhdGFiYXNlLXByb3ZpZGVyPjwvcmVjb3JkPjwvQ2l0ZT48Q2l0
ZT48UmVjTnVtPjE2NjQ3PC9SZWNOdW0+PHJlY29yZD48cmVjLW51bWJlcj4xNjY0NzwvcmVjLW51
bWJlcj48Zm9yZWlnbi1rZXlzPjxrZXkgYXBwPSJFTiIgZGItaWQ9ImVkYTk5ZXNyOWFycDUyZTIw
djJwZnR6NHJwNXM5eDBldmVmNSIgdGltZXN0YW1wPSIxNTU0MzcxMjk5Ij4xNjY0Nzwva2V5Pjxr
ZXkgYXBwPSJFTldlYiIgZGItaWQ9IiI+MDwva2V5PjwvZm9yZWlnbi1rZXlzPjxyZWYtdHlwZSBu
YW1lPSJCb29rIFNlY3Rpb24iPjU8L3JlZi10eXBlPjxjb250cmlidXRvcnM+PGF1dGhvcnM+PGF1
dGhvcj5Hb3R0LCBNZXJyeW48L2F1dGhvcj48L2F1dGhvcnM+PHNlY29uZGFyeS1hdXRob3JzPjxh
dXRob3I+UGF5bmUsIFMuPC9hdXRob3I+PGF1dGhvcj5TZXltb3VyLCBKPC9hdXRob3I+PGF1dGhv
cj5JbmdsZXRvbiwgQy48L2F1dGhvcj48L3NlY29uZGFyeS1hdXRob3JzPjwvY29udHJpYnV0b3Jz
Pjx0aXRsZXM+PHRpdGxlPlVzZXIgaW52b2x2ZW1lbnQgaW4gcGFsbGlhdGl2ZSBjYXJlOiByaGV0
b3JpYyBvciByZWFsaXR5PC90aXRsZT48c2Vjb25kYXJ5LXRpdGxlPlBhbGxpYXRpdmUgY2FyZSBu
dXJzaW5nOiBwcmluY2lwbGVzIGFuZCBldmlkZW5jZSBmb3IgcHJhY3RpY2U8L3NlY29uZGFyeS10
aXRsZT48L3RpdGxlcz48ZWRpdGlvbj4xc3Q8L2VkaXRpb24+PHJlcHJpbnQtZWRpdGlvbj5pbiBm
aWxlPC9yZXByaW50LWVkaXRpb24+PGRhdGVzPjx5ZWFyPjIwMDQ8L3llYXI+PC9kYXRlcz48cHVi
LWxvY2F0aW9uPk1haWRlbmhlYWQ8L3B1Yi1sb2NhdGlvbj48cHVibGlzaGVyPk9wZW4gVW5pdmVy
c2l0eSBQcmVzczwvcHVibGlzaGVyPjx1cmxzPjxyZWxhdGVkLXVybHM+PHVybD5odHRwczovL3d3
dy5hbWF6b24uY28udWsvUGFsbGlhdGl2ZS1DYXJlLU51cnNpbmctUHJpbmNpcGxlcy1FdmlkZW5j
ZS9kcC8wMzM1MjE0OTI0PC91cmw+PC9yZWxhdGVkLXVybHM+PC91cmxzPjxyZW1vdGUtZGF0YWJh
c2UtcHJvdmlkZXI+UmVmY2hlY2s8L3JlbW90ZS1kYXRhYmFzZS1wcm92aWRlcj48L3JlY29yZD48
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U5OTwvUmVjTnVtPjxEaXNwbGF5VGV4dD4oR290dCAy
MDA0OyBXYW4gZXQgYWwuIDIwMTYpPC9EaXNwbGF5VGV4dD48cmVjb3JkPjxyZWMtbnVtYmVyPjE1
NTk5PC9yZWMtbnVtYmVyPjxmb3JlaWduLWtleXM+PGtleSBhcHA9IkVOIiBkYi1pZD0iZWRhOTll
c3I5YXJwNTJlMjB2MnBmdHo0cnA1czl4MGV2ZWY1IiB0aW1lc3RhbXA9IjE1NTQzNzEyOTkiPjE1
NTk5PC9rZXk+PGtleSBhcHA9IkVOV2ViIiBkYi1pZD0iIj4wPC9rZXk+PC9mb3JlaWduLWtleXM+
PHJlZi10eXBlIG5hbWU9IkpvdXJuYWwgQXJ0aWNsZSI+MTc8L3JlZi10eXBlPjxjb250cmlidXRv
cnM+PGF1dGhvcnM+PGF1dGhvcj5XYW4sIFkgTG91aXNlPC9hdXRob3I+PGF1dGhvcj5CZXZlcmxl
eS1TdGV2ZW5zb24sIFJhY2hlbDwvYXV0aG9yPjxhdXRob3I+Q2FybGlzbGUsIERhbG9uaTwvYXV0
aG9yPjxhdXRob3I+Q2xhcmtlLCBTaW5lYWQ8L2F1dGhvcj48YXV0aG9yPkVkbW9uZHNvbiwgUmlj
aGFyZCBKPC9hdXRob3I+PGF1dGhvcj5HbG92ZXIsIFN0ZXZlPC9hdXRob3I+PGF1dGhvcj5Ib2xs
YW5kLCBKdWxpZTwvYXV0aG9yPjxhdXRob3I+SHVnaGVzLCBDYXJvbDwvYXV0aG9yPjxhdXRob3I+
S2l0Y2hlbmVyLCBIZW5yeSBDPC9hdXRob3I+PGF1dGhvcj5LaXRzb24sIFNhcmFoPC9hdXRob3I+
PC9hdXRob3JzPjwvY29udHJpYnV0b3JzPjx0aXRsZXM+PHRpdGxlPldvcmtpbmcgdG9nZXRoZXIg
dG8gc2hhcGUgdGhlIGVuZG9tZXRyaWFsIGNhbmNlciByZXNlYXJjaCBhZ2VuZGE6IFRoZSB0b3Ag
dGVuIHVuYW5zd2VyZWQgcmVzZWFyY2ggcXVlc3Rpb25zPC90aXRsZT48c2Vjb25kYXJ5LXRpdGxl
Pkd5bmVjb2xvZ2ljIG9uY29sb2d5PC9zZWNvbmRhcnktdGl0bGU+PC90aXRsZXM+PHBlcmlvZGlj
YWw+PGZ1bGwtdGl0bGU+R3luZWNvbG9naWMgT25jb2xvZ3k8L2Z1bGwtdGl0bGU+PGFiYnItMT5H
eW5lY29sIE9uY29sPC9hYmJyLTE+PC9wZXJpb2RpY2FsPjxwYWdlcz4yODctMjkzPC9wYWdlcz48
dm9sdW1lPjE0Mzwvdm9sdW1lPjxudW1iZXI+MjwvbnVtYmVyPjxyZXByaW50LWVkaXRpb24+aW4g
ZmlsZTwvcmVwcmludC1lZGl0aW9uPjxkYXRlcz48eWVhcj4yMDE2PC95ZWFyPjwvZGF0ZXM+PGlz
Ym4+MDA5MC04MjU4PC9pc2JuPjx1cmxzPjxyZWxhdGVkLXVybHM+PHVybD5odHRwOi8vd3d3Lmd5
bmVjb2xvZ2ljb25jb2xvZ3ktb25saW5lLm5ldC9hcnRpY2xlL1MwMDkwLTgyNTgoMTYpMzEzNjAt
OS9mdWxsdGV4dDwvdXJsPjwvcmVsYXRlZC11cmxzPjwvdXJscz48cmVtb3RlLWRhdGFiYXNlLXBy
b3ZpZGVyPkpMQTwvcmVtb3RlLWRhdGFiYXNlLXByb3ZpZGVyPjwvcmVjb3JkPjwvQ2l0ZT48Q2l0
ZT48UmVjTnVtPjE2NjQ3PC9SZWNOdW0+PHJlY29yZD48cmVjLW51bWJlcj4xNjY0NzwvcmVjLW51
bWJlcj48Zm9yZWlnbi1rZXlzPjxrZXkgYXBwPSJFTiIgZGItaWQ9ImVkYTk5ZXNyOWFycDUyZTIw
djJwZnR6NHJwNXM5eDBldmVmNSIgdGltZXN0YW1wPSIxNTU0MzcxMjk5Ij4xNjY0Nzwva2V5Pjxr
ZXkgYXBwPSJFTldlYiIgZGItaWQ9IiI+MDwva2V5PjwvZm9yZWlnbi1rZXlzPjxyZWYtdHlwZSBu
YW1lPSJCb29rIFNlY3Rpb24iPjU8L3JlZi10eXBlPjxjb250cmlidXRvcnM+PGF1dGhvcnM+PGF1
dGhvcj5Hb3R0LCBNZXJyeW48L2F1dGhvcj48L2F1dGhvcnM+PHNlY29uZGFyeS1hdXRob3JzPjxh
dXRob3I+UGF5bmUsIFMuPC9hdXRob3I+PGF1dGhvcj5TZXltb3VyLCBKPC9hdXRob3I+PGF1dGhv
cj5JbmdsZXRvbiwgQy48L2F1dGhvcj48L3NlY29uZGFyeS1hdXRob3JzPjwvY29udHJpYnV0b3Jz
Pjx0aXRsZXM+PHRpdGxlPlVzZXIgaW52b2x2ZW1lbnQgaW4gcGFsbGlhdGl2ZSBjYXJlOiByaGV0
b3JpYyBvciByZWFsaXR5PC90aXRsZT48c2Vjb25kYXJ5LXRpdGxlPlBhbGxpYXRpdmUgY2FyZSBu
dXJzaW5nOiBwcmluY2lwbGVzIGFuZCBldmlkZW5jZSBmb3IgcHJhY3RpY2U8L3NlY29uZGFyeS10
aXRsZT48L3RpdGxlcz48ZWRpdGlvbj4xc3Q8L2VkaXRpb24+PHJlcHJpbnQtZWRpdGlvbj5pbiBm
aWxlPC9yZXByaW50LWVkaXRpb24+PGRhdGVzPjx5ZWFyPjIwMDQ8L3llYXI+PC9kYXRlcz48cHVi
LWxvY2F0aW9uPk1haWRlbmhlYWQ8L3B1Yi1sb2NhdGlvbj48cHVibGlzaGVyPk9wZW4gVW5pdmVy
c2l0eSBQcmVzczwvcHVibGlzaGVyPjx1cmxzPjxyZWxhdGVkLXVybHM+PHVybD5odHRwczovL3d3
dy5hbWF6b24uY28udWsvUGFsbGlhdGl2ZS1DYXJlLU51cnNpbmctUHJpbmNpcGxlcy1FdmlkZW5j
ZS9kcC8wMzM1MjE0OTI0PC91cmw+PC9yZWxhdGVkLXVybHM+PC91cmxzPjxyZW1vdGUtZGF0YWJh
c2UtcHJvdmlkZXI+UmVmY2hlY2s8L3JlbW90ZS1kYXRhYmFzZS1wcm92aWRlcj48L3JlY29yZD48
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2004; Wa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4CC4A0B"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C414810" w14:textId="31B06C14"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re was therefore a need for patient involvement both from the start and throughout the CDM, to enable patient priorities to be included and not merely to validate those identified by professional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548&lt;/RecNum&gt;&lt;DisplayText&gt;(Cox et al. 2017)&lt;/DisplayText&gt;&lt;record&gt;&lt;rec-number&gt;16548&lt;/rec-number&gt;&lt;foreign-keys&gt;&lt;key app="EN" db-id="eda99esr9arp52e20v2pftz4rp5s9x0evef5" timestamp="1554371299"&gt;16548&lt;/key&gt;&lt;key app="ENWeb" db-id=""&gt;0&lt;/key&gt;&lt;/foreign-keys&gt;&lt;ref-type name="Journal Article"&gt;17&lt;/ref-type&gt;&lt;contributors&gt;&lt;authors&gt;&lt;author&gt;Cox, Anna&lt;/author&gt;&lt;author&gt;Arber, Anne&lt;/author&gt;&lt;author&gt;Gallagher, Ann&lt;/author&gt;&lt;author&gt;MacKenzie, Mairead&lt;/author&gt;&lt;author&gt;Ream, Emma&lt;/author&gt;&lt;/authors&gt;&lt;/contributors&gt;&lt;titles&gt;&lt;title&gt;Establishing Priorities for Oncology Nursing Research: Nurse and Patient Collaboration&lt;/title&gt;&lt;secondary-title&gt;Oncology Nursing Forum&lt;/secondary-title&gt;&lt;/titles&gt;&lt;periodical&gt;&lt;full-title&gt;Oncology nursing forum&lt;/full-title&gt;&lt;abbr-1&gt;Oncol Nurs Forum&lt;/abbr-1&gt;&lt;/periodical&gt;&lt;pages&gt;192&lt;/pages&gt;&lt;volume&gt;44&lt;/volume&gt;&lt;number&gt;2&lt;/number&gt;&lt;reprint-edition&gt;in file&lt;/reprint-edition&gt;&lt;dates&gt;&lt;year&gt;2017&lt;/year&gt;&lt;/dates&gt;&lt;isbn&gt;1538-0688&lt;/isbn&gt;&lt;urls&gt;&lt;related-urls&gt;&lt;url&gt;https://www.ncbi.nlm.nih.gov/pubmed/28222079&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x et al. 201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Bringing public members and professionals together in dialogue was thought to enable more perspectives to be heard, but the process needed to be simple and there needed to be clarity about the expected outcomes. It was important that facilitators of groups and workshops were sensitive to input by different stakeholders to ensure that no groups dominated or were excluded. For example, in one qualitative study it was found that carers did most of the talking and researchers were unsure if the patient’s perspective had been heard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15&lt;/RecNum&gt;&lt;DisplayText&gt;(Beresford 2007)&lt;/DisplayText&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ther studies suggested there were possible conflicts between patients and carers or it may be upsetting for them to meet together </w:t>
      </w:r>
      <w:r w:rsidR="00C445FA">
        <w:rPr>
          <w:rFonts w:ascii="Calibri" w:eastAsia="Times New Roman" w:hAnsi="Calibri" w:cs="Calibri"/>
          <w:sz w:val="24"/>
          <w:szCs w:val="24"/>
          <w:lang w:eastAsia="en-GB"/>
        </w:rPr>
        <w:fldChar w:fldCharType="begin">
          <w:fldData xml:space="preserve">PEVuZE5vdGU+PENpdGU+PFJlY051bT4xNTcxNTwvUmVjTnVtPjxEaXNwbGF5VGV4dD4oU21hbGwg
YW5kIFJob2RlcyAyMDAwOyBCZXJlc2ZvcmQgMjAwNyk8L0Rpc3BsYXlUZXh0PjxyZWNvcmQ+PHJl
Yy1udW1iZXI+MTU3MTU8L3JlYy1udW1iZXI+PGZvcmVpZ24ta2V5cz48a2V5IGFwcD0iRU4iIGRi
LWlkPSJlZGE5OWVzcjlhcnA1MmUyMHYycGZ0ejRycDVzOXgwZXZlZjUiIHRpbWVzdGFtcD0iMTU1
NDM3MTI5OSI+MTU3MTU8L2tleT48a2V5IGFwcD0iRU5XZWIiIGRiLWlkPSIiPjA8L2tleT48L2Zv
cmVpZ24ta2V5cz48cmVmLXR5cGUgbmFtZT0iQm9vayI+NjwvcmVmLXR5cGU+PGNvbnRyaWJ1dG9y
cz48YXV0aG9ycz48YXV0aG9yPkJlcmVzZm9yZCwgUC47IEFkc2hlYWQsIEwuOyBDcm9mdCwgUy48
L2F1dGhvcj48L2F1dGhvcnM+PC9jb250cmlidXRvcnM+PHRpdGxlcz48dGl0bGU+UGFsbGlhdGl2
ZSBDYXJlLCBTb2NpYWwgV29yayBhbmQgU2VydmljZSBVc2VyczogTWFraW5nIExpZmUgUG9zc2li
bGU8L3RpdGxlPjwvdGl0bGVzPjxyZXByaW50LWVkaXRpb24+aW4gZmlsZTwvcmVwcmludC1lZGl0
aW9uPjxkYXRlcz48eWVhcj4yMDA3PC95ZWFyPjwvZGF0ZXM+PHB1Yi1sb2NhdGlvbj5Mb25kb248
L3B1Yi1sb2NhdGlvbj48cHVibGlzaGVyPkplc3NpY2EgS2luZ3NsZXkgUHVibGlzaGVyczwvcHVi
bGlzaGVyPjx1cmxzPjxyZWxhdGVkLXVybHM+PHVybD5odHRwczovL3d3dy5hbWF6b24uY28udWsv
UGFsbGlhdGl2ZS1DYXJlLVNvY2lhbC1TZXJ2aWNlLVVzZXJzL2RwLzE4NDMxMDQ2NTI8L3VybD48
L3JlbGF0ZWQtdXJscz48L3VybHM+PHJlbW90ZS1kYXRhYmFzZS1wcm92aWRlcj5BUENTVzwvcmVt
b3RlLWRhdGFiYXNlLXByb3ZpZGVyPjwvcmVjb3JkPjwvQ2l0ZT48Q2l0ZT48UmVjTnVtPjcxMjwv
UmVjTnVtPjxyZWNvcmQ+PHJlYy1udW1iZXI+NzEyPC9yZWMtbnVtYmVyPjxmb3JlaWduLWtleXM+
PGtleSBhcHA9IkVOIiBkYi1pZD0iZWRhOTllc3I5YXJwNTJlMjB2MnBmdHo0cnA1czl4MGV2ZWY1
IiB0aW1lc3RhbXA9IjE0NjYwNzg5MTQiPjcxMjwva2V5PjwvZm9yZWlnbi1rZXlzPjxyZWYtdHlw
ZSBuYW1lPSJCb29rIj42PC9yZWYtdHlwZT48Y29udHJpYnV0b3JzPjxhdXRob3JzPjxhdXRob3I+
U21hbGwsIE4uPC9hdXRob3I+PGF1dGhvcj5SaG9kZXMsIFAuPC9hdXRob3I+PC9hdXRob3JzPjwv
Y29udHJpYnV0b3JzPjx0aXRsZXM+PHRpdGxlPlRvbyBJbGwgdG8gVGFsaz8gVXNlciBpbnZvbHZl
bWVudCBhbmQgcGFsbGlhdGl2ZSBjYXJlPC90aXRsZT48L3RpdGxlcz48cmVwcmludC1lZGl0aW9u
PmluIGZpbGU8L3JlcHJpbnQtZWRpdGlvbj48a2V5d29yZHM+PGtleXdvcmQ+Y2FyZTwva2V5d29y
ZD48a2V5d29yZD5Db21tdW5pY2F0aW9uPC9rZXl3b3JkPjxrZXl3b3JkPkRpc2Vhc2U8L2tleXdv
cmQ+PGtleXdvcmQ+SGVhbHRoPC9rZXl3b3JkPjxrZXl3b3JkPmhlYWx0aCBhbmQgc29jaWFsIGNh
cmU8L2tleXdvcmQ+PGtleXdvcmQ+SGVhbHRoIFBvbGljeTwva2V5d29yZD48a2V5d29yZD5IZWFs
dGggU2VydmljZXM8L2tleXdvcmQ+PGtleXdvcmQ+aW5mb3JtYXRpb248L2tleXdvcmQ+PGtleXdv
cmQ+aW52b2x2ZW1lbnQ8L2tleXdvcmQ+PGtleXdvcmQ+bGl0ZXJhdHVyZTwva2V5d29yZD48a2V5
d29yZD5NdWx0aXBsZSBTY2xlcm9zaXM8L2tleXdvcmQ+PGtleXdvcmQ+UGFsbGlhdGl2ZSBDYXJl
PC9rZXl3b3JkPjxrZXl3b3JkPlBlb3BsZTwva2V5d29yZD48a2V5d29yZD5wb2xpY3k8L2tleXdv
cmQ+PGtleXdvcmQ+cHJhY3RpY2U8L2tleXdvcmQ+PGtleXdvcmQ+cHJvZmVzc2lvbmFsPC9rZXl3
b3JkPjxrZXl3b3JkPlJvbGU8L2tleXdvcmQ+PGtleXdvcmQ+c2VsZi1oZWxwPC9rZXl3b3JkPjxr
ZXl3b3JkPlNlbGYtSGVscCBHcm91cHM8L2tleXdvcmQ+PGtleXdvcmQ+U2VydmljZXM8L2tleXdv
cmQ+PGtleXdvcmQ+U29jaWFsIENhcmU8L2tleXdvcmQ+PGtleXdvcmQ+U3R1ZGVudHM8L2tleXdv
cmQ+PGtleXdvcmQ+dXNlcjwva2V5d29yZD48a2V5d29yZD51c2VyIGludm9sdmVtZW50PC9rZXl3
b3JkPjxrZXl3b3JkPnVzZXJzPC9rZXl3b3JkPjxrZXl3b3JkPlZpZXc8L2tleXdvcmQ+PGtleXdv
cmQ+Vmlld3M8L2tleXdvcmQ+PGtleXdvcmQ+dm9pY2U8L2tleXdvcmQ+PC9rZXl3b3Jkcz48ZGF0
ZXM+PHllYXI+MjAwMDwveWVhcj48L2RhdGVzPjxwdWItbG9jYXRpb24+TG9uZG9uPC9wdWItbG9j
YXRpb24+PHB1Ymxpc2hlcj5Sb3V0bGVkZ2U8L3B1Ymxpc2hlcj48bGFiZWw+NjA0RzwvbGFiZWw+
PHVybHM+PHJlbGF0ZWQtdXJscz48dXJsPmh0dHA6Ly93d3cuc2NpZS1zb2NpYWxjYXJlb25saW5l
Lm9yZy51ay90b28taWxsLXRvLXRhbGstdXNlci1pbnZvbHZlbWVudC1hbmQtcGFsbGlhdGl2ZS1j
YXJlL3IvYTExRzAwMDAwMDE3dUZnSUFJPC91cmw+PHVybD48c3R5bGUgZmFjZT0ibm9ybWFsIiBm
b250PSJkZWZhdWx0IiBzaXplPSIxMDAlIj5oPC9zdHlsZT48c3R5bGUgZmFjZT0idW5kZXJsaW5l
IiBmb250PSJkZWZhdWx0IiBzaXplPSIxMDAlIj50dHA6Ly93d3cuanJmLm9yZy51ay9rbm93bGVk
Z2UvZmluZGluZ3Mvc29jaWFsY2FyZS8yNzEuYXNwPC9zdHlsZT48L3VybD48L3JlbGF0ZWQtdXJs
cz48L3VybHM+PHJlbW90ZS1kYXRhYmFzZS1wcm92aWRlcj5TQ088L3JlbW90ZS1kYXRhYmFzZS1w
cm92aWRlcj48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xNTwvUmVjTnVtPjxEaXNwbGF5VGV4dD4oU21hbGwg
YW5kIFJob2RlcyAyMDAwOyBCZXJlc2ZvcmQgMjAwNyk8L0Rpc3BsYXlUZXh0PjxyZWNvcmQ+PHJl
Yy1udW1iZXI+MTU3MTU8L3JlYy1udW1iZXI+PGZvcmVpZ24ta2V5cz48a2V5IGFwcD0iRU4iIGRi
LWlkPSJlZGE5OWVzcjlhcnA1MmUyMHYycGZ0ejRycDVzOXgwZXZlZjUiIHRpbWVzdGFtcD0iMTU1
NDM3MTI5OSI+MTU3MTU8L2tleT48a2V5IGFwcD0iRU5XZWIiIGRiLWlkPSIiPjA8L2tleT48L2Zv
cmVpZ24ta2V5cz48cmVmLXR5cGUgbmFtZT0iQm9vayI+NjwvcmVmLXR5cGU+PGNvbnRyaWJ1dG9y
cz48YXV0aG9ycz48YXV0aG9yPkJlcmVzZm9yZCwgUC47IEFkc2hlYWQsIEwuOyBDcm9mdCwgUy48
L2F1dGhvcj48L2F1dGhvcnM+PC9jb250cmlidXRvcnM+PHRpdGxlcz48dGl0bGU+UGFsbGlhdGl2
ZSBDYXJlLCBTb2NpYWwgV29yayBhbmQgU2VydmljZSBVc2VyczogTWFraW5nIExpZmUgUG9zc2li
bGU8L3RpdGxlPjwvdGl0bGVzPjxyZXByaW50LWVkaXRpb24+aW4gZmlsZTwvcmVwcmludC1lZGl0
aW9uPjxkYXRlcz48eWVhcj4yMDA3PC95ZWFyPjwvZGF0ZXM+PHB1Yi1sb2NhdGlvbj5Mb25kb248
L3B1Yi1sb2NhdGlvbj48cHVibGlzaGVyPkplc3NpY2EgS2luZ3NsZXkgUHVibGlzaGVyczwvcHVi
bGlzaGVyPjx1cmxzPjxyZWxhdGVkLXVybHM+PHVybD5odHRwczovL3d3dy5hbWF6b24uY28udWsv
UGFsbGlhdGl2ZS1DYXJlLVNvY2lhbC1TZXJ2aWNlLVVzZXJzL2RwLzE4NDMxMDQ2NTI8L3VybD48
L3JlbGF0ZWQtdXJscz48L3VybHM+PHJlbW90ZS1kYXRhYmFzZS1wcm92aWRlcj5BUENTVzwvcmVt
b3RlLWRhdGFiYXNlLXByb3ZpZGVyPjwvcmVjb3JkPjwvQ2l0ZT48Q2l0ZT48UmVjTnVtPjcxMjwv
UmVjTnVtPjxyZWNvcmQ+PHJlYy1udW1iZXI+NzEyPC9yZWMtbnVtYmVyPjxmb3JlaWduLWtleXM+
PGtleSBhcHA9IkVOIiBkYi1pZD0iZWRhOTllc3I5YXJwNTJlMjB2MnBmdHo0cnA1czl4MGV2ZWY1
IiB0aW1lc3RhbXA9IjE0NjYwNzg5MTQiPjcxMjwva2V5PjwvZm9yZWlnbi1rZXlzPjxyZWYtdHlw
ZSBuYW1lPSJCb29rIj42PC9yZWYtdHlwZT48Y29udHJpYnV0b3JzPjxhdXRob3JzPjxhdXRob3I+
U21hbGwsIE4uPC9hdXRob3I+PGF1dGhvcj5SaG9kZXMsIFAuPC9hdXRob3I+PC9hdXRob3JzPjwv
Y29udHJpYnV0b3JzPjx0aXRsZXM+PHRpdGxlPlRvbyBJbGwgdG8gVGFsaz8gVXNlciBpbnZvbHZl
bWVudCBhbmQgcGFsbGlhdGl2ZSBjYXJlPC90aXRsZT48L3RpdGxlcz48cmVwcmludC1lZGl0aW9u
PmluIGZpbGU8L3JlcHJpbnQtZWRpdGlvbj48a2V5d29yZHM+PGtleXdvcmQ+Y2FyZTwva2V5d29y
ZD48a2V5d29yZD5Db21tdW5pY2F0aW9uPC9rZXl3b3JkPjxrZXl3b3JkPkRpc2Vhc2U8L2tleXdv
cmQ+PGtleXdvcmQ+SGVhbHRoPC9rZXl3b3JkPjxrZXl3b3JkPmhlYWx0aCBhbmQgc29jaWFsIGNh
cmU8L2tleXdvcmQ+PGtleXdvcmQ+SGVhbHRoIFBvbGljeTwva2V5d29yZD48a2V5d29yZD5IZWFs
dGggU2VydmljZXM8L2tleXdvcmQ+PGtleXdvcmQ+aW5mb3JtYXRpb248L2tleXdvcmQ+PGtleXdv
cmQ+aW52b2x2ZW1lbnQ8L2tleXdvcmQ+PGtleXdvcmQ+bGl0ZXJhdHVyZTwva2V5d29yZD48a2V5
d29yZD5NdWx0aXBsZSBTY2xlcm9zaXM8L2tleXdvcmQ+PGtleXdvcmQ+UGFsbGlhdGl2ZSBDYXJl
PC9rZXl3b3JkPjxrZXl3b3JkPlBlb3BsZTwva2V5d29yZD48a2V5d29yZD5wb2xpY3k8L2tleXdv
cmQ+PGtleXdvcmQ+cHJhY3RpY2U8L2tleXdvcmQ+PGtleXdvcmQ+cHJvZmVzc2lvbmFsPC9rZXl3
b3JkPjxrZXl3b3JkPlJvbGU8L2tleXdvcmQ+PGtleXdvcmQ+c2VsZi1oZWxwPC9rZXl3b3JkPjxr
ZXl3b3JkPlNlbGYtSGVscCBHcm91cHM8L2tleXdvcmQ+PGtleXdvcmQ+U2VydmljZXM8L2tleXdv
cmQ+PGtleXdvcmQ+U29jaWFsIENhcmU8L2tleXdvcmQ+PGtleXdvcmQ+U3R1ZGVudHM8L2tleXdv
cmQ+PGtleXdvcmQ+dXNlcjwva2V5d29yZD48a2V5d29yZD51c2VyIGludm9sdmVtZW50PC9rZXl3
b3JkPjxrZXl3b3JkPnVzZXJzPC9rZXl3b3JkPjxrZXl3b3JkPlZpZXc8L2tleXdvcmQ+PGtleXdv
cmQ+Vmlld3M8L2tleXdvcmQ+PGtleXdvcmQ+dm9pY2U8L2tleXdvcmQ+PC9rZXl3b3Jkcz48ZGF0
ZXM+PHllYXI+MjAwMDwveWVhcj48L2RhdGVzPjxwdWItbG9jYXRpb24+TG9uZG9uPC9wdWItbG9j
YXRpb24+PHB1Ymxpc2hlcj5Sb3V0bGVkZ2U8L3B1Ymxpc2hlcj48bGFiZWw+NjA0RzwvbGFiZWw+
PHVybHM+PHJlbGF0ZWQtdXJscz48dXJsPmh0dHA6Ly93d3cuc2NpZS1zb2NpYWxjYXJlb25saW5l
Lm9yZy51ay90b28taWxsLXRvLXRhbGstdXNlci1pbnZvbHZlbWVudC1hbmQtcGFsbGlhdGl2ZS1j
YXJlL3IvYTExRzAwMDAwMDE3dUZnSUFJPC91cmw+PHVybD48c3R5bGUgZmFjZT0ibm9ybWFsIiBm
b250PSJkZWZhdWx0IiBzaXplPSIxMDAlIj5oPC9zdHlsZT48c3R5bGUgZmFjZT0idW5kZXJsaW5l
IiBmb250PSJkZWZhdWx0IiBzaXplPSIxMDAlIj50dHA6Ly93d3cuanJmLm9yZy51ay9rbm93bGVk
Z2UvZmluZGluZ3Mvc29jaWFsY2FyZS8yNzEuYXNwPC9zdHlsZT48L3VybD48L3JlbGF0ZWQtdXJs
cz48L3VybHM+PHJlbW90ZS1kYXRhYmFzZS1wcm92aWRlcj5TQ088L3JlbW90ZS1kYXRhYmFzZS1w
cm92aWRlcj48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Rhodes 2000; Beresford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0F764CE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8711182" w14:textId="3CBCF580"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Recruitment was important for increasing diversity. It was recommended that researchers recruit widely as the involvement of more diverse people increased the credibility of the final output and ensured that priorities were more relevant and feasibl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599&lt;/RecNum&gt;&lt;DisplayText&gt;(Wan et al. 2016)&lt;/DisplayText&gt;&lt;record&gt;&lt;rec-number&gt;15599&lt;/rec-number&gt;&lt;foreign-keys&gt;&lt;key app="EN" db-id="eda99esr9arp52e20v2pftz4rp5s9x0evef5" timestamp="1554371299"&gt;15599&lt;/key&gt;&lt;key app="ENWeb" db-id=""&gt;0&lt;/key&gt;&lt;/foreign-keys&gt;&lt;ref-type name="Journal Article"&gt;17&lt;/ref-type&gt;&lt;contributors&gt;&lt;authors&gt;&lt;author&gt;Wan, Y Louise&lt;/author&gt;&lt;author&gt;Beverley-Stevenson, Rachel&lt;/author&gt;&lt;author&gt;Carlisle, Daloni&lt;/author&gt;&lt;author&gt;Clarke, Sinead&lt;/author&gt;&lt;author&gt;Edmondson, Richard J&lt;/author&gt;&lt;author&gt;Glover, Steve&lt;/author&gt;&lt;author&gt;Holland, Julie&lt;/author&gt;&lt;author&gt;Hughes, Carol&lt;/author&gt;&lt;author&gt;Kitchener, Henry C&lt;/author&gt;&lt;author&gt;Kitson, Sarah&lt;/author&gt;&lt;/authors&gt;&lt;/contributors&gt;&lt;titles&gt;&lt;title&gt;Working together to shape the endometrial cancer research agenda: The top ten unanswered research questions&lt;/title&gt;&lt;secondary-title&gt;Gynecologic oncology&lt;/secondary-title&gt;&lt;/titles&gt;&lt;periodical&gt;&lt;full-title&gt;Gynecologic Oncology&lt;/full-title&gt;&lt;abbr-1&gt;Gynecol Oncol&lt;/abbr-1&gt;&lt;/periodical&gt;&lt;pages&gt;287-293&lt;/pages&gt;&lt;volume&gt;143&lt;/volume&gt;&lt;number&gt;2&lt;/number&gt;&lt;reprint-edition&gt;in file&lt;/reprint-edition&gt;&lt;dates&gt;&lt;year&gt;2016&lt;/year&gt;&lt;/dates&gt;&lt;isbn&gt;0090-8258&lt;/isbn&gt;&lt;urls&gt;&lt;related-urls&gt;&lt;url&gt;http://www.gynecologiconcology-online.net/article/S0090-8258(16)31360-9/fulltext&lt;/url&gt;&lt;/related-urls&gt;&lt;/urls&gt;&lt;remote-database-provider&gt;JLA&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a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However, it was acknowledged that recruitment from marginalised communities required greater time and other resources and needed to be done in respectful ways. Different methods were suggested to enable this, for example, undertaking a community profile or using outreach methods to involve people on their own term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4B98F07"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DB0E179" w14:textId="1F47A171"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Researchers found it difficult to recruit some groups of people. In the Palliative and end of life care Priority Setting Partnership (PeolcPSP), patients in the last few years of their lives comprised only 4% and 2% of the surveys, although they had tried to make the surveys as accessible as possibl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02&lt;/RecNum&gt;&lt;DisplayText&gt;(Palliative and end of life care Priority Setting Partnership (PeolcPSP) 2013)&lt;/DisplayText&gt;&lt;record&gt;&lt;rec-number&gt;15702&lt;/rec-number&gt;&lt;foreign-keys&gt;&lt;key app="EN" db-id="eda99esr9arp52e20v2pftz4rp5s9x0evef5" timestamp="1554371299"&gt;15702&lt;/key&gt;&lt;key app="ENWeb" db-id=""&gt;0&lt;/key&gt;&lt;/foreign-keys&gt;&lt;ref-type name="Report"&gt;27&lt;/ref-type&gt;&lt;contributors&gt;&lt;authors&gt;&lt;author&gt;Palliative and end of life care Priority Setting Partnership (PeolcPSP),&lt;/author&gt;&lt;/authors&gt;&lt;tertiary-authors&gt;&lt;author&gt;James Lind Alliance,&lt;/author&gt;&lt;/tertiary-authors&gt;&lt;/contributors&gt;&lt;titles&gt;&lt;title&gt;Putting patients, carers and clinicians at the heart of palliative and end of life care research&lt;/title&gt;&lt;/titles&gt;&lt;reprint-edition&gt;in file&lt;/reprint-edition&gt;&lt;dates&gt;&lt;year&gt;2013&lt;/year&gt;&lt;/dates&gt;&lt;pub-location&gt;London&lt;/pub-location&gt;&lt;publisher&gt;James Lind Alliance&lt;/publisher&gt;&lt;urls&gt;&lt;related-urls&gt;&lt;url&gt;https://www.mariecurie.org.uk/media/press-releases/putting-patients-carers-and-clinicians-at-the-heart-of-palliative-and-end-of-life-care-research/103381&lt;/url&gt;&lt;url&gt;http://www.jla.nihr.ac.uk/priority-setting-partnerships/palliative-and-end-of-life-care/&lt;/url&gt;&lt;/related-urls&gt;&lt;/urls&gt;&lt;remote-database-provider&gt;M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Palliative and end of life care Priority Setting Partnership (PeolcPSP)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o ensure the views of these people were not lost, they prioritised them to ensure that the priorities identified by this group were reflected in the top priorities for the final workshop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02&lt;/RecNum&gt;&lt;DisplayText&gt;(Palliative and end of life care Priority Setting Partnership (PeolcPSP) 2013)&lt;/DisplayText&gt;&lt;record&gt;&lt;rec-number&gt;15702&lt;/rec-number&gt;&lt;foreign-keys&gt;&lt;key app="EN" db-id="eda99esr9arp52e20v2pftz4rp5s9x0evef5" timestamp="1554371299"&gt;15702&lt;/key&gt;&lt;key app="ENWeb" db-id=""&gt;0&lt;/key&gt;&lt;/foreign-keys&gt;&lt;ref-type name="Report"&gt;27&lt;/ref-type&gt;&lt;contributors&gt;&lt;authors&gt;&lt;author&gt;Palliative and end of life care Priority Setting Partnership (PeolcPSP),&lt;/author&gt;&lt;/authors&gt;&lt;tertiary-authors&gt;&lt;author&gt;James Lind Alliance,&lt;/author&gt;&lt;/tertiary-authors&gt;&lt;/contributors&gt;&lt;titles&gt;&lt;title&gt;Putting patients, carers and clinicians at the heart of palliative and end of life care research&lt;/title&gt;&lt;/titles&gt;&lt;reprint-edition&gt;in file&lt;/reprint-edition&gt;&lt;dates&gt;&lt;year&gt;2013&lt;/year&gt;&lt;/dates&gt;&lt;pub-location&gt;London&lt;/pub-location&gt;&lt;publisher&gt;James Lind Alliance&lt;/publisher&gt;&lt;urls&gt;&lt;related-urls&gt;&lt;url&gt;https://www.mariecurie.org.uk/media/press-releases/putting-patients-carers-and-clinicians-at-the-heart-of-palliative-and-end-of-life-care-research/103381&lt;/url&gt;&lt;url&gt;http://www.jla.nihr.ac.uk/priority-setting-partnerships/palliative-and-end-of-life-care/&lt;/url&gt;&lt;/related-urls&gt;&lt;/urls&gt;&lt;remote-database-provider&gt;M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Palliative and end of life care Priority Setting Partnership (PeolcPSP)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is weighing up of different perspectives was a value judgement, often based on other evidence, for example, that a particular group was underrepresented in some way. It was also acknowledged that perspectives can change over time and in relation to the information that people have access to </w:t>
      </w:r>
      <w:r w:rsidR="00C445FA">
        <w:rPr>
          <w:rFonts w:ascii="Calibri" w:eastAsia="Times New Roman" w:hAnsi="Calibri" w:cs="Calibri"/>
          <w:sz w:val="24"/>
          <w:szCs w:val="24"/>
          <w:lang w:eastAsia="en-GB"/>
        </w:rPr>
        <w:fldChar w:fldCharType="begin">
          <w:fldData xml:space="preserve">PEVuZE5vdGU+PENpdGU+PFJlY051bT4xNjU0NzwvUmVjTnVtPjxEaXNwbGF5VGV4dD4oQ29ybmVy
IGV0IGFsLiAyMDA3OyBTdGV2ZW5zIDIwMDgpPC9EaXNwbGF5VGV4dD48cmVjb3JkPjxyZWMtbnVt
YmVyPjE2NTQ3PC9yZWMtbnVtYmVyPjxmb3JlaWduLWtleXM+PGtleSBhcHA9IkVOIiBkYi1pZD0i
ZWRhOTllc3I5YXJwNTJlMjB2MnBmdHo0cnA1czl4MGV2ZWY1IiB0aW1lc3RhbXA9IjE1NTQzNzEy
OTkiPjE2NTQ3PC9rZXk+PGtleSBhcHA9IkVOV2ViIiBkYi1pZD0iIj4wPC9rZXk+PC9mb3JlaWdu
LWtleXM+PHJlZi10eXBlIG5hbWU9IkpvdXJuYWwgQXJ0aWNsZSI+MTc8L3JlZi10eXBlPjxjb250
cmlidXRvcnM+PGF1dGhvcnM+PGF1dGhvcj5Db3JuZXIsIEplc3NpY2E8L2F1dGhvcj48YXV0aG9y
PldyaWdodCwgRGF2aWQ8L2F1dGhvcj48YXV0aG9yPkhvcGtpbnNvbiwgSmFuZTwvYXV0aG9yPjxh
dXRob3I+R3VuYXJhdG5hbSwgWWFzbWluPC9hdXRob3I+PGF1dGhvcj5NY0RvbmFsZCwgSlc8L2F1
dGhvcj48YXV0aG9yPkZvc3RlciwgQ2xhaXJlPC9hdXRob3I+PC9hdXRob3JzPjwvY29udHJpYnV0
b3JzPjx0aXRsZXM+PHRpdGxlPlRoZSByZXNlYXJjaCBwcmlvcml0aWVzIG9mIHBhdGllbnRzIGF0
dGVuZGluZyBVSyBjYW5jZXIgdHJlYXRtZW50IGNlbnRyZXM6IGZpbmRpbmdzIGZyb20gYSBtb2Rp
ZmllZCBub21pbmFsIGdyb3VwIHN0dWR5PC90aXRsZT48c2Vjb25kYXJ5LXRpdGxlPkJyaXRpc2gg
am91cm5hbCBvZiBjYW5jZXI8L3NlY29uZGFyeS10aXRsZT48L3RpdGxlcz48cGVyaW9kaWNhbD48
ZnVsbC10aXRsZT5Ccml0aXNoIGpvdXJuYWwgb2YgY2FuY2VyPC9mdWxsLXRpdGxlPjxhYmJyLTE+
QnIgSiBDYW5jZXI8L2FiYnItMT48L3BlcmlvZGljYWw+PHBhZ2VzPjg3NTwvcGFnZXM+PHZvbHVt
ZT45Njwvdm9sdW1lPjxudW1iZXI+NjwvbnVtYmVyPjxyZXByaW50LWVkaXRpb24+aW4gZmlsZTwv
cmVwcmludC1lZGl0aW9uPjxkYXRlcz48eWVhcj4yMDA3PC95ZWFyPjwvZGF0ZXM+PHVybHM+PC91
cmxzPjxyZW1vdGUtZGF0YWJhc2UtcHJvdmlkZXI+TUQ8L3JlbW90ZS1kYXRhYmFzZS1wcm92aWRl
cj48L3JlY29yZD48L0NpdGU+PENpdGU+PFJlY051bT4xNjY0OTwvUmVjTnVtPjxyZWNvcmQ+PHJl
Yy1udW1iZXI+MTY2NDk8L3JlYy1udW1iZXI+PGZvcmVpZ24ta2V5cz48a2V5IGFwcD0iRU4iIGRi
LWlkPSJlZGE5OWVzcjlhcnA1MmUyMHYycGZ0ejRycDVzOXgwZXZlZjUiIHRpbWVzdGFtcD0iMTU1
NDM3MTI5OSI+MTY2NDk8L2tleT48a2V5IGFwcD0iRU5XZWIiIGRiLWlkPSIiPjA8L2tleT48L2Zv
cmVpZ24ta2V5cz48cmVmLXR5cGUgbmFtZT0iQm9vayBTZWN0aW9uIj41PC9yZWYtdHlwZT48Y29u
dHJpYnV0b3JzPjxhdXRob3JzPjxhdXRob3I+U3RldmVucywgVC48L2F1dGhvcj48L2F1dGhvcnM+
PHNlY29uZGFyeS1hdXRob3JzPjxhdXRob3I+UGF5bmUsIFMuPC9hdXRob3I+PGF1dGhvcj5TZXlt
b3VyLCBKPC9hdXRob3I+PGF1dGhvcj5JbmdsZXRvbiwgQy48L2F1dGhvcj48L3NlY29uZGFyeS1h
dXRob3JzPjwvY29udHJpYnV0b3JzPjx0aXRsZXM+PHRpdGxlPkludm9sdmluZyBvciBVc2luZz8g
VXNlciBpbnZvbHZlbWVudCBpbiBwYWxsaWF0aXZlIGNhcmU8L3RpdGxlPjxzZWNvbmRhcnktdGl0
bGU+UGFsbGlhdGl2ZSBjYXJlIG51cnNpbmc6IHByaW5jaXBsZXMgYW5kIGV2aWRlbmNlIGZvciBw
cmFjdGljZTwvc2Vjb25kYXJ5LXRpdGxlPjwvdGl0bGVzPjxwYWdlcz41NS03MDwvcGFnZXM+PGVk
aXRpb24+Mm5kPC9lZGl0aW9uPjxzZWN0aW9uPjM8L3NlY3Rpb24+PHJlcHJpbnQtZWRpdGlvbj5p
biBmaWxlPC9yZXByaW50LWVkaXRpb24+PGRhdGVzPjx5ZWFyPjIwMDg8L3llYXI+PC9kYXRlcz48
cHViLWxvY2F0aW9uPk1haWRlbmhlYWQ8L3B1Yi1sb2NhdGlvbj48cHVibGlzaGVyPk9wZW4gVW5p
dmVyc2l0eSBQcmVzczwvcHVibGlzaGVyPjx1cmxzPjxyZWxhdGVkLXVybHM+PHVybD5odHRwczov
L3d3dy5hbWF6b24uY28udWsvUGFsbGlhdGl2ZS1DYXJlLU51cnNpbmctUHJpbmNpcGxlcy1Fdmlk
ZW5jZS9kcC8wMzM1MjIxODE1PC91cmw+PC9yZWxhdGVkLXVybHM+PC91cmxzPjxyZW1vdGUtZGF0
YWJhc2UtcHJvdmlkZXI+UmVmY2hlY2s8L3JlbW90ZS1kYXRhYmFzZS1wcm92aWRlcj48L3JlY29y
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0NzwvUmVjTnVtPjxEaXNwbGF5VGV4dD4oQ29ybmVy
IGV0IGFsLiAyMDA3OyBTdGV2ZW5zIDIwMDgpPC9EaXNwbGF5VGV4dD48cmVjb3JkPjxyZWMtbnVt
YmVyPjE2NTQ3PC9yZWMtbnVtYmVyPjxmb3JlaWduLWtleXM+PGtleSBhcHA9IkVOIiBkYi1pZD0i
ZWRhOTllc3I5YXJwNTJlMjB2MnBmdHo0cnA1czl4MGV2ZWY1IiB0aW1lc3RhbXA9IjE1NTQzNzEy
OTkiPjE2NTQ3PC9rZXk+PGtleSBhcHA9IkVOV2ViIiBkYi1pZD0iIj4wPC9rZXk+PC9mb3JlaWdu
LWtleXM+PHJlZi10eXBlIG5hbWU9IkpvdXJuYWwgQXJ0aWNsZSI+MTc8L3JlZi10eXBlPjxjb250
cmlidXRvcnM+PGF1dGhvcnM+PGF1dGhvcj5Db3JuZXIsIEplc3NpY2E8L2F1dGhvcj48YXV0aG9y
PldyaWdodCwgRGF2aWQ8L2F1dGhvcj48YXV0aG9yPkhvcGtpbnNvbiwgSmFuZTwvYXV0aG9yPjxh
dXRob3I+R3VuYXJhdG5hbSwgWWFzbWluPC9hdXRob3I+PGF1dGhvcj5NY0RvbmFsZCwgSlc8L2F1
dGhvcj48YXV0aG9yPkZvc3RlciwgQ2xhaXJlPC9hdXRob3I+PC9hdXRob3JzPjwvY29udHJpYnV0
b3JzPjx0aXRsZXM+PHRpdGxlPlRoZSByZXNlYXJjaCBwcmlvcml0aWVzIG9mIHBhdGllbnRzIGF0
dGVuZGluZyBVSyBjYW5jZXIgdHJlYXRtZW50IGNlbnRyZXM6IGZpbmRpbmdzIGZyb20gYSBtb2Rp
ZmllZCBub21pbmFsIGdyb3VwIHN0dWR5PC90aXRsZT48c2Vjb25kYXJ5LXRpdGxlPkJyaXRpc2gg
am91cm5hbCBvZiBjYW5jZXI8L3NlY29uZGFyeS10aXRsZT48L3RpdGxlcz48cGVyaW9kaWNhbD48
ZnVsbC10aXRsZT5Ccml0aXNoIGpvdXJuYWwgb2YgY2FuY2VyPC9mdWxsLXRpdGxlPjxhYmJyLTE+
QnIgSiBDYW5jZXI8L2FiYnItMT48L3BlcmlvZGljYWw+PHBhZ2VzPjg3NTwvcGFnZXM+PHZvbHVt
ZT45Njwvdm9sdW1lPjxudW1iZXI+NjwvbnVtYmVyPjxyZXByaW50LWVkaXRpb24+aW4gZmlsZTwv
cmVwcmludC1lZGl0aW9uPjxkYXRlcz48eWVhcj4yMDA3PC95ZWFyPjwvZGF0ZXM+PHVybHM+PC91
cmxzPjxyZW1vdGUtZGF0YWJhc2UtcHJvdmlkZXI+TUQ8L3JlbW90ZS1kYXRhYmFzZS1wcm92aWRl
cj48L3JlY29yZD48L0NpdGU+PENpdGU+PFJlY051bT4xNjY0OTwvUmVjTnVtPjxyZWNvcmQ+PHJl
Yy1udW1iZXI+MTY2NDk8L3JlYy1udW1iZXI+PGZvcmVpZ24ta2V5cz48a2V5IGFwcD0iRU4iIGRi
LWlkPSJlZGE5OWVzcjlhcnA1MmUyMHYycGZ0ejRycDVzOXgwZXZlZjUiIHRpbWVzdGFtcD0iMTU1
NDM3MTI5OSI+MTY2NDk8L2tleT48a2V5IGFwcD0iRU5XZWIiIGRiLWlkPSIiPjA8L2tleT48L2Zv
cmVpZ24ta2V5cz48cmVmLXR5cGUgbmFtZT0iQm9vayBTZWN0aW9uIj41PC9yZWYtdHlwZT48Y29u
dHJpYnV0b3JzPjxhdXRob3JzPjxhdXRob3I+U3RldmVucywgVC48L2F1dGhvcj48L2F1dGhvcnM+
PHNlY29uZGFyeS1hdXRob3JzPjxhdXRob3I+UGF5bmUsIFMuPC9hdXRob3I+PGF1dGhvcj5TZXlt
b3VyLCBKPC9hdXRob3I+PGF1dGhvcj5JbmdsZXRvbiwgQy48L2F1dGhvcj48L3NlY29uZGFyeS1h
dXRob3JzPjwvY29udHJpYnV0b3JzPjx0aXRsZXM+PHRpdGxlPkludm9sdmluZyBvciBVc2luZz8g
VXNlciBpbnZvbHZlbWVudCBpbiBwYWxsaWF0aXZlIGNhcmU8L3RpdGxlPjxzZWNvbmRhcnktdGl0
bGU+UGFsbGlhdGl2ZSBjYXJlIG51cnNpbmc6IHByaW5jaXBsZXMgYW5kIGV2aWRlbmNlIGZvciBw
cmFjdGljZTwvc2Vjb25kYXJ5LXRpdGxlPjwvdGl0bGVzPjxwYWdlcz41NS03MDwvcGFnZXM+PGVk
aXRpb24+Mm5kPC9lZGl0aW9uPjxzZWN0aW9uPjM8L3NlY3Rpb24+PHJlcHJpbnQtZWRpdGlvbj5p
biBmaWxlPC9yZXByaW50LWVkaXRpb24+PGRhdGVzPjx5ZWFyPjIwMDg8L3llYXI+PC9kYXRlcz48
cHViLWxvY2F0aW9uPk1haWRlbmhlYWQ8L3B1Yi1sb2NhdGlvbj48cHVibGlzaGVyPk9wZW4gVW5p
dmVyc2l0eSBQcmVzczwvcHVibGlzaGVyPjx1cmxzPjxyZWxhdGVkLXVybHM+PHVybD5odHRwczov
L3d3dy5hbWF6b24uY28udWsvUGFsbGlhdGl2ZS1DYXJlLU51cnNpbmctUHJpbmNpcGxlcy1Fdmlk
ZW5jZS9kcC8wMzM1MjIxODE1PC91cmw+PC9yZWxhdGVkLXVybHM+PC91cmxzPjxyZW1vdGUtZGF0
YWJhc2UtcHJvdmlkZXI+UmVmY2hlY2s8L3JlbW90ZS1kYXRhYmFzZS1wcm92aWRlcj48L3JlY29y
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rner et al. 2007;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5C6C84F"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5FF4104" w14:textId="158F06CF" w:rsid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Many authors acknowledged they weren’t involving certain groups of people, typically those from Black, Asian and minority ethnic (BAME) backgrounds, older and younger people, people in rural communities and people with rarer cancers or other non-cancer health conditions </w:t>
      </w:r>
      <w:r w:rsidR="00C445FA">
        <w:rPr>
          <w:rFonts w:ascii="Calibri" w:eastAsia="Times New Roman" w:hAnsi="Calibri" w:cs="Calibri"/>
          <w:sz w:val="24"/>
          <w:szCs w:val="24"/>
          <w:lang w:eastAsia="en-GB"/>
        </w:rPr>
        <w:fldChar w:fldCharType="begin">
          <w:fldData xml:space="preserve">PEVuZE5vdGU+PENpdGU+PFJlY051bT4yMTQ8L1JlY051bT48RGlzcGxheVRleHQ+KFdyaWdodCBl
dCBhbC4gMjAwNTsgQmVyZXNmb3JkIDIwMDc7IFN0ZXZlbnMgMjAwODsgQ290dGVyZWxsIGFuZCBQ
YWluZSAyMDEyKTwvRGlzcGxheVRleHQ+PHJlY29yZD48cmVjLW51bWJlcj4yMTQ8L3JlYy1udW1i
ZXI+PGZvcmVpZ24ta2V5cz48a2V5IGFwcD0iRU4iIGRiLWlkPSJlZGE5OWVzcjlhcnA1MmUyMHYy
cGZ0ejRycDVzOXgwZXZlZjUiIHRpbWVzdGFtcD0iMTU1Mzk0NDUxNyI+MjE0PC9rZXk+PGtleSBh
cHA9IkVOV2ViIiBkYi1pZD0iIj4wPC9rZXk+PC9mb3JlaWduLWtleXM+PHJlZi10eXBlIG5hbWU9
IkpvdXJuYWwgQXJ0aWNsZSI+MTc8L3JlZi10eXBlPjxjb250cmlidXRvcnM+PGF1dGhvcnM+PGF1
dGhvcj5XcmlnaHQsIEQuPC9hdXRob3I+PGF1dGhvcj5Db3JuZXIsIEouPC9hdXRob3I+PGF1dGhv
cj5Ib3BraW5zb24sIEouPC9hdXRob3I+PGF1dGhvcj5Gb3N0ZXIsIEMuPC9hdXRob3I+PC9hdXRo
b3JzPjwvY29udHJpYnV0b3JzPjx0aXRsZXM+PHRpdGxlPkxpc3RlbmluZyB0byB0aGUgdmlld3Mg
b2YgcGVvcGxlIGFmZmVjdGVkIGJ5IGNhbmNlciBhYm91dCBjYW5jZXIgcmVzZWFyY2g6IGFuIGV4
YW1wbGUgb2YgcGFydGljaXBhdG9yeSByZXNlYXJjaCBpbiBzZXR0aW5nIHRoZSBjYW5jZXIgcmVz
ZWFyY2ggYWdlbmRhPC90aXRsZT48c2Vjb25kYXJ5LXRpdGxlPkhlYWx0aCBFeHBlY3RhdGlvbnM8
L3NlY29uZGFyeS10aXRsZT48L3RpdGxlcz48cGVyaW9kaWNhbD48ZnVsbC10aXRsZT5IZWFsdGgg
RXhwZWN0YXRpb25zPC9mdWxsLXRpdGxlPjxhYmJyLTE+SGVhbHRoIEV4cGVjdDwvYWJici0xPjwv
cGVyaW9kaWNhbD48cGFnZXM+My0xMjwvcGFnZXM+PHZvbHVtZT45PC92b2x1bWU+PG51bWJlcj4x
PC9udW1iZXI+PHJlcHJpbnQtZWRpdGlvbj5pbiBmaWxlPC9yZXByaW50LWVkaXRpb24+PGtleXdv
cmRzPjxrZXl3b3JkPmNhbmNlcjwva2V5d29yZD48a2V5d29yZD5QZW9wbGU8L2tleXdvcmQ+PGtl
eXdvcmQ+UmVzZWFyY2g8L2tleXdvcmQ+PGtleXdvcmQ+Vmlldzwva2V5d29yZD48a2V5d29yZD5W
aWV3czwva2V5d29yZD48L2tleXdvcmRzPjxkYXRlcz48eWVhcj4yMDA1PC95ZWFyPjxwdWItZGF0
ZXM+PGRhdGU+MjAwNjwvZGF0ZT48L3B1Yi1kYXRlcz48L2RhdGVzPjxpc2JuPjEzNjktNzYyNTwv
aXNibj48bGFiZWw+ODEzRzwvbGFiZWw+PHVybHM+PHJlbGF0ZWQtdXJscz48dXJsPmh0dHA6Ly9v
bmxpbmVsaWJyYXJ5LndpbGV5LmNvbS9kb2kvMTAuMTExMS9qLjEzNjktNzYyNS4yMDA2LjAwMzUz
LngvZnVsbDwvdXJsPjwvcmVsYXRlZC11cmxzPjwvdXJscz48cmVtb3RlLWRhdGFiYXNlLXByb3Zp
ZGVyPklOViwgQ0lOQUhMLCBQSU5GTywgTUVELCBBU1NJQSwgV09TPC9yZW1vdGUtZGF0YWJhc2Ut
cHJvdmlkZXI+PC9yZWNvcmQ+PC9DaXRlPjxDaXRlPjxSZWNOdW0+MTY2NDk8L1JlY051bT48cmVj
b3JkPjxyZWMtbnVtYmVyPjE2NjQ5PC9yZWMtbnVtYmVyPjxmb3JlaWduLWtleXM+PGtleSBhcHA9
IkVOIiBkYi1pZD0iZWRhOTllc3I5YXJwNTJlMjB2MnBmdHo0cnA1czl4MGV2ZWY1IiB0aW1lc3Rh
bXA9IjE1NTQzNzEyOTkiPjE2NjQ5PC9rZXk+PGtleSBhcHA9IkVOV2ViIiBkYi1pZD0iIj4wPC9r
ZXk+PC9mb3JlaWduLWtleXM+PHJlZi10eXBlIG5hbWU9IkJvb2sgU2VjdGlvbiI+NTwvcmVmLXR5
cGU+PGNvbnRyaWJ1dG9ycz48YXV0aG9ycz48YXV0aG9yPlN0ZXZlbnMsIFQuPC9hdXRob3I+PC9h
dXRob3JzPjxzZWNvbmRhcnktYXV0aG9ycz48YXV0aG9yPlBheW5lLCBTLjwvYXV0aG9yPjxhdXRo
b3I+U2V5bW91ciwgSjwvYXV0aG9yPjxhdXRob3I+SW5nbGV0b24sIEMuPC9hdXRob3I+PC9zZWNv
bmRhcnktYXV0aG9ycz48L2NvbnRyaWJ1dG9ycz48dGl0bGVzPjx0aXRsZT5JbnZvbHZpbmcgb3Ig
VXNpbmc/IFVzZXIgaW52b2x2ZW1lbnQgaW4gcGFsbGlhdGl2ZSBjYXJlPC90aXRsZT48c2Vjb25k
YXJ5LXRpdGxlPlBhbGxpYXRpdmUgY2FyZSBudXJzaW5nOiBwcmluY2lwbGVzIGFuZCBldmlkZW5j
ZSBmb3IgcHJhY3RpY2U8L3NlY29uZGFyeS10aXRsZT48L3RpdGxlcz48cGFnZXM+NTUtNzA8L3Bh
Z2VzPjxlZGl0aW9uPjJuZDwvZWRpdGlvbj48c2VjdGlvbj4zPC9zZWN0aW9uPjxyZXByaW50LWVk
aXRpb24+aW4gZmlsZTwvcmVwcmludC1lZGl0aW9uPjxkYXRlcz48eWVhcj4yMDA4PC95ZWFyPjwv
ZGF0ZXM+PHB1Yi1sb2NhdGlvbj5NYWlkZW5oZWFkPC9wdWItbG9jYXRpb24+PHB1Ymxpc2hlcj5P
cGVuIFVuaXZlcnNpdHkgUHJlc3M8L3B1Ymxpc2hlcj48dXJscz48cmVsYXRlZC11cmxzPjx1cmw+
aHR0cHM6Ly93d3cuYW1hem9uLmNvLnVrL1BhbGxpYXRpdmUtQ2FyZS1OdXJzaW5nLVByaW5jaXBs
ZXMtRXZpZGVuY2UvZHAvMDMzNTIyMTgxNTwvdXJsPjwvcmVsYXRlZC11cmxzPjwvdXJscz48cmVt
b3RlLWRhdGFiYXNlLXByb3ZpZGVyPlJlZmNoZWNrPC9yZW1vdGUtZGF0YWJhc2UtcHJvdmlkZXI+
PC9yZWNvcmQ+PC9DaXRlPjxDaXRlPjxSZWNOdW0+MTU3MTU8L1JlY051bT48cmVjb3JkPjxyZWMt
bnVtYmVyPjE1NzE1PC9yZWMtbnVtYmVyPjxmb3JlaWduLWtleXM+PGtleSBhcHA9IkVOIiBkYi1p
ZD0iZWRhOTllc3I5YXJwNTJlMjB2MnBmdHo0cnA1czl4MGV2ZWY1IiB0aW1lc3RhbXA9IjE1NTQz
NzEyOTkiPjE1NzE1PC9rZXk+PGtleSBhcHA9IkVOV2ViIiBkYi1pZD0iIj4wPC9rZXk+PC9mb3Jl
aWduLWtleXM+PHJlZi10eXBlIG5hbWU9IkJvb2siPjY8L3JlZi10eXBlPjxjb250cmlidXRvcnM+
PGF1dGhvcnM+PGF1dGhvcj5CZXJlc2ZvcmQsIFAuOyBBZHNoZWFkLCBMLjsgQ3JvZnQsIFMuPC9h
dXRob3I+PC9hdXRob3JzPjwvY29udHJpYnV0b3JzPjx0aXRsZXM+PHRpdGxlPlBhbGxpYXRpdmUg
Q2FyZSwgU29jaWFsIFdvcmsgYW5kIFNlcnZpY2UgVXNlcnM6IE1ha2luZyBMaWZlIFBvc3NpYmxl
PC90aXRsZT48L3RpdGxlcz48cmVwcmludC1lZGl0aW9uPmluIGZpbGU8L3JlcHJpbnQtZWRpdGlv
bj48ZGF0ZXM+PHllYXI+MjAwNzwveWVhcj48L2RhdGVzPjxwdWItbG9jYXRpb24+TG9uZG9uPC9w
dWItbG9jYXRpb24+PHB1Ymxpc2hlcj5KZXNzaWNhIEtpbmdzbGV5IFB1Ymxpc2hlcnM8L3B1Ymxp
c2hlcj48dXJscz48cmVsYXRlZC11cmxzPjx1cmw+aHR0cHM6Ly93d3cuYW1hem9uLmNvLnVrL1Bh
bGxpYXRpdmUtQ2FyZS1Tb2NpYWwtU2VydmljZS1Vc2Vycy9kcC8xODQzMTA0NjUyPC91cmw+PC9y
ZWxhdGVkLXVybHM+PC91cmxzPjxyZW1vdGUtZGF0YWJhc2UtcHJvdmlkZXI+QVBDU1c8L3JlbW90
ZS1kYXRhYmFzZS1wcm92aWRlcj48L3JlY29yZD48L0NpdGU+PENpdGU+PFJlY051bT4xNjU1ODwv
UmVjTnVtPjxyZWNvcmQ+PHJlYy1udW1iZXI+MTY1NTg8L3JlYy1udW1iZXI+PGZvcmVpZ24ta2V5
cz48a2V5IGFwcD0iRU4iIGRiLWlkPSJlZGE5OWVzcjlhcnA1MmUyMHYycGZ0ejRycDVzOXgwZXZl
ZjUiIHRpbWVzdGFtcD0iMTU1NDM3MTI5OSI+MTY1NTg8L2tleT48a2V5IGFwcD0iRU5XZWIiIGRi
LWlkPSIiPjA8L2tleT48L2ZvcmVpZ24ta2V5cz48cmVmLXR5cGUgbmFtZT0iQm9vayBTZWN0aW9u
Ij41PC9yZWYtdHlwZT48Y29udHJpYnV0b3JzPjxhdXRob3JzPjxhdXRob3I+Q290dGVyZWxsLCBQ
aGlsPC9hdXRob3I+PGF1dGhvcj5QYWluZSwgTWFuZHk8L2F1dGhvcj48L2F1dGhvcnM+PC9jb250
cmlidXRvcnM+PHRpdGxlcz48dGl0bGU+SW52b2x2aW5nIGEgTWFyZ2luYWxpemVkIGdyb3VwIGlu
IFJlc2VhcmNoIGFuZCBhbmFseXNpc+KAk1Blb3BsZSB3aXRoIGxpZmUgbGltaXRpbmcgQ29uZGl0
aW9uczwvdGl0bGU+PHNlY29uZGFyeS10aXRsZT5Tb2NpYWwgQ2FyZSwgU2VydmljZSBVc2VycyBh
bmQgVXNlciBJbnZvbHZlbWVudDwvc2Vjb25kYXJ5LXRpdGxlPjx0ZXJ0aWFyeS10aXRsZT5SZXNl
YXJjaCBIaWdobGlnaHRzIGluIFNvY2lhbCBXb3JrIFNlcmllczwvdGVydGlhcnktdGl0bGU+PC90
aXRsZXM+PHBlcmlvZGljYWw+PGZ1bGwtdGl0bGU+U29jaWFsIENhcmUsIFNlcnZpY2UgVXNlcnMg
YW5kIFVzZXIgSW52b2x2ZW1lbnQ8L2Z1bGwtdGl0bGU+PC9wZXJpb2RpY2FsPjxwYWdlcz4xNjEt
MTcyPC9wYWdlcz48bnVtYmVyPjU1PC9udW1iZXI+PHNlY3Rpb24+OTwvc2VjdGlvbj48cmVwcmlu
dC1lZGl0aW9uPmluIGZpbGU8L3JlcHJpbnQtZWRpdGlvbj48ZGF0ZXM+PHllYXI+MjAxMjwveWVh
cj48L2RhdGVzPjxwdWItbG9jYXRpb24+TG9uZG9uPC9wdWItbG9jYXRpb24+PHB1Ymxpc2hlcj5K
ZXNzaWNhIEtpbmdzbGV5IFB1Ymxpc2hlcnM8L3B1Ymxpc2hlcj48aXNibj4xODQ5MDUwNzU5PC9p
c2JuPjx1cmxzPjwvdXJscz48cmVtb3RlLWRhdGFiYXNlLXByb3ZpZGVyPkF1dGhvcjwvcmVtb3Rl
LWRhdGFiYXNlLXByb3ZpZGVyPjwvcmVjb3JkPjwv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TQ8L1JlY051bT48RGlzcGxheVRleHQ+KFdyaWdodCBl
dCBhbC4gMjAwNTsgQmVyZXNmb3JkIDIwMDc7IFN0ZXZlbnMgMjAwODsgQ290dGVyZWxsIGFuZCBQ
YWluZSAyMDEyKTwvRGlzcGxheVRleHQ+PHJlY29yZD48cmVjLW51bWJlcj4yMTQ8L3JlYy1udW1i
ZXI+PGZvcmVpZ24ta2V5cz48a2V5IGFwcD0iRU4iIGRiLWlkPSJlZGE5OWVzcjlhcnA1MmUyMHYy
cGZ0ejRycDVzOXgwZXZlZjUiIHRpbWVzdGFtcD0iMTU1Mzk0NDUxNyI+MjE0PC9rZXk+PGtleSBh
cHA9IkVOV2ViIiBkYi1pZD0iIj4wPC9rZXk+PC9mb3JlaWduLWtleXM+PHJlZi10eXBlIG5hbWU9
IkpvdXJuYWwgQXJ0aWNsZSI+MTc8L3JlZi10eXBlPjxjb250cmlidXRvcnM+PGF1dGhvcnM+PGF1
dGhvcj5XcmlnaHQsIEQuPC9hdXRob3I+PGF1dGhvcj5Db3JuZXIsIEouPC9hdXRob3I+PGF1dGhv
cj5Ib3BraW5zb24sIEouPC9hdXRob3I+PGF1dGhvcj5Gb3N0ZXIsIEMuPC9hdXRob3I+PC9hdXRo
b3JzPjwvY29udHJpYnV0b3JzPjx0aXRsZXM+PHRpdGxlPkxpc3RlbmluZyB0byB0aGUgdmlld3Mg
b2YgcGVvcGxlIGFmZmVjdGVkIGJ5IGNhbmNlciBhYm91dCBjYW5jZXIgcmVzZWFyY2g6IGFuIGV4
YW1wbGUgb2YgcGFydGljaXBhdG9yeSByZXNlYXJjaCBpbiBzZXR0aW5nIHRoZSBjYW5jZXIgcmVz
ZWFyY2ggYWdlbmRhPC90aXRsZT48c2Vjb25kYXJ5LXRpdGxlPkhlYWx0aCBFeHBlY3RhdGlvbnM8
L3NlY29uZGFyeS10aXRsZT48L3RpdGxlcz48cGVyaW9kaWNhbD48ZnVsbC10aXRsZT5IZWFsdGgg
RXhwZWN0YXRpb25zPC9mdWxsLXRpdGxlPjxhYmJyLTE+SGVhbHRoIEV4cGVjdDwvYWJici0xPjwv
cGVyaW9kaWNhbD48cGFnZXM+My0xMjwvcGFnZXM+PHZvbHVtZT45PC92b2x1bWU+PG51bWJlcj4x
PC9udW1iZXI+PHJlcHJpbnQtZWRpdGlvbj5pbiBmaWxlPC9yZXByaW50LWVkaXRpb24+PGtleXdv
cmRzPjxrZXl3b3JkPmNhbmNlcjwva2V5d29yZD48a2V5d29yZD5QZW9wbGU8L2tleXdvcmQ+PGtl
eXdvcmQ+UmVzZWFyY2g8L2tleXdvcmQ+PGtleXdvcmQ+Vmlldzwva2V5d29yZD48a2V5d29yZD5W
aWV3czwva2V5d29yZD48L2tleXdvcmRzPjxkYXRlcz48eWVhcj4yMDA1PC95ZWFyPjxwdWItZGF0
ZXM+PGRhdGU+MjAwNjwvZGF0ZT48L3B1Yi1kYXRlcz48L2RhdGVzPjxpc2JuPjEzNjktNzYyNTwv
aXNibj48bGFiZWw+ODEzRzwvbGFiZWw+PHVybHM+PHJlbGF0ZWQtdXJscz48dXJsPmh0dHA6Ly9v
bmxpbmVsaWJyYXJ5LndpbGV5LmNvbS9kb2kvMTAuMTExMS9qLjEzNjktNzYyNS4yMDA2LjAwMzUz
LngvZnVsbDwvdXJsPjwvcmVsYXRlZC11cmxzPjwvdXJscz48cmVtb3RlLWRhdGFiYXNlLXByb3Zp
ZGVyPklOViwgQ0lOQUhMLCBQSU5GTywgTUVELCBBU1NJQSwgV09TPC9yZW1vdGUtZGF0YWJhc2Ut
cHJvdmlkZXI+PC9yZWNvcmQ+PC9DaXRlPjxDaXRlPjxSZWNOdW0+MTY2NDk8L1JlY051bT48cmVj
b3JkPjxyZWMtbnVtYmVyPjE2NjQ5PC9yZWMtbnVtYmVyPjxmb3JlaWduLWtleXM+PGtleSBhcHA9
IkVOIiBkYi1pZD0iZWRhOTllc3I5YXJwNTJlMjB2MnBmdHo0cnA1czl4MGV2ZWY1IiB0aW1lc3Rh
bXA9IjE1NTQzNzEyOTkiPjE2NjQ5PC9rZXk+PGtleSBhcHA9IkVOV2ViIiBkYi1pZD0iIj4wPC9r
ZXk+PC9mb3JlaWduLWtleXM+PHJlZi10eXBlIG5hbWU9IkJvb2sgU2VjdGlvbiI+NTwvcmVmLXR5
cGU+PGNvbnRyaWJ1dG9ycz48YXV0aG9ycz48YXV0aG9yPlN0ZXZlbnMsIFQuPC9hdXRob3I+PC9h
dXRob3JzPjxzZWNvbmRhcnktYXV0aG9ycz48YXV0aG9yPlBheW5lLCBTLjwvYXV0aG9yPjxhdXRo
b3I+U2V5bW91ciwgSjwvYXV0aG9yPjxhdXRob3I+SW5nbGV0b24sIEMuPC9hdXRob3I+PC9zZWNv
bmRhcnktYXV0aG9ycz48L2NvbnRyaWJ1dG9ycz48dGl0bGVzPjx0aXRsZT5JbnZvbHZpbmcgb3Ig
VXNpbmc/IFVzZXIgaW52b2x2ZW1lbnQgaW4gcGFsbGlhdGl2ZSBjYXJlPC90aXRsZT48c2Vjb25k
YXJ5LXRpdGxlPlBhbGxpYXRpdmUgY2FyZSBudXJzaW5nOiBwcmluY2lwbGVzIGFuZCBldmlkZW5j
ZSBmb3IgcHJhY3RpY2U8L3NlY29uZGFyeS10aXRsZT48L3RpdGxlcz48cGFnZXM+NTUtNzA8L3Bh
Z2VzPjxlZGl0aW9uPjJuZDwvZWRpdGlvbj48c2VjdGlvbj4zPC9zZWN0aW9uPjxyZXByaW50LWVk
aXRpb24+aW4gZmlsZTwvcmVwcmludC1lZGl0aW9uPjxkYXRlcz48eWVhcj4yMDA4PC95ZWFyPjwv
ZGF0ZXM+PHB1Yi1sb2NhdGlvbj5NYWlkZW5oZWFkPC9wdWItbG9jYXRpb24+PHB1Ymxpc2hlcj5P
cGVuIFVuaXZlcnNpdHkgUHJlc3M8L3B1Ymxpc2hlcj48dXJscz48cmVsYXRlZC11cmxzPjx1cmw+
aHR0cHM6Ly93d3cuYW1hem9uLmNvLnVrL1BhbGxpYXRpdmUtQ2FyZS1OdXJzaW5nLVByaW5jaXBs
ZXMtRXZpZGVuY2UvZHAvMDMzNTIyMTgxNTwvdXJsPjwvcmVsYXRlZC11cmxzPjwvdXJscz48cmVt
b3RlLWRhdGFiYXNlLXByb3ZpZGVyPlJlZmNoZWNrPC9yZW1vdGUtZGF0YWJhc2UtcHJvdmlkZXI+
PC9yZWNvcmQ+PC9DaXRlPjxDaXRlPjxSZWNOdW0+MTU3MTU8L1JlY051bT48cmVjb3JkPjxyZWMt
bnVtYmVyPjE1NzE1PC9yZWMtbnVtYmVyPjxmb3JlaWduLWtleXM+PGtleSBhcHA9IkVOIiBkYi1p
ZD0iZWRhOTllc3I5YXJwNTJlMjB2MnBmdHo0cnA1czl4MGV2ZWY1IiB0aW1lc3RhbXA9IjE1NTQz
NzEyOTkiPjE1NzE1PC9rZXk+PGtleSBhcHA9IkVOV2ViIiBkYi1pZD0iIj4wPC9rZXk+PC9mb3Jl
aWduLWtleXM+PHJlZi10eXBlIG5hbWU9IkJvb2siPjY8L3JlZi10eXBlPjxjb250cmlidXRvcnM+
PGF1dGhvcnM+PGF1dGhvcj5CZXJlc2ZvcmQsIFAuOyBBZHNoZWFkLCBMLjsgQ3JvZnQsIFMuPC9h
dXRob3I+PC9hdXRob3JzPjwvY29udHJpYnV0b3JzPjx0aXRsZXM+PHRpdGxlPlBhbGxpYXRpdmUg
Q2FyZSwgU29jaWFsIFdvcmsgYW5kIFNlcnZpY2UgVXNlcnM6IE1ha2luZyBMaWZlIFBvc3NpYmxl
PC90aXRsZT48L3RpdGxlcz48cmVwcmludC1lZGl0aW9uPmluIGZpbGU8L3JlcHJpbnQtZWRpdGlv
bj48ZGF0ZXM+PHllYXI+MjAwNzwveWVhcj48L2RhdGVzPjxwdWItbG9jYXRpb24+TG9uZG9uPC9w
dWItbG9jYXRpb24+PHB1Ymxpc2hlcj5KZXNzaWNhIEtpbmdzbGV5IFB1Ymxpc2hlcnM8L3B1Ymxp
c2hlcj48dXJscz48cmVsYXRlZC11cmxzPjx1cmw+aHR0cHM6Ly93d3cuYW1hem9uLmNvLnVrL1Bh
bGxpYXRpdmUtQ2FyZS1Tb2NpYWwtU2VydmljZS1Vc2Vycy9kcC8xODQzMTA0NjUyPC91cmw+PC9y
ZWxhdGVkLXVybHM+PC91cmxzPjxyZW1vdGUtZGF0YWJhc2UtcHJvdmlkZXI+QVBDU1c8L3JlbW90
ZS1kYXRhYmFzZS1wcm92aWRlcj48L3JlY29yZD48L0NpdGU+PENpdGU+PFJlY051bT4xNjU1ODwv
UmVjTnVtPjxyZWNvcmQ+PHJlYy1udW1iZXI+MTY1NTg8L3JlYy1udW1iZXI+PGZvcmVpZ24ta2V5
cz48a2V5IGFwcD0iRU4iIGRiLWlkPSJlZGE5OWVzcjlhcnA1MmUyMHYycGZ0ejRycDVzOXgwZXZl
ZjUiIHRpbWVzdGFtcD0iMTU1NDM3MTI5OSI+MTY1NTg8L2tleT48a2V5IGFwcD0iRU5XZWIiIGRi
LWlkPSIiPjA8L2tleT48L2ZvcmVpZ24ta2V5cz48cmVmLXR5cGUgbmFtZT0iQm9vayBTZWN0aW9u
Ij41PC9yZWYtdHlwZT48Y29udHJpYnV0b3JzPjxhdXRob3JzPjxhdXRob3I+Q290dGVyZWxsLCBQ
aGlsPC9hdXRob3I+PGF1dGhvcj5QYWluZSwgTWFuZHk8L2F1dGhvcj48L2F1dGhvcnM+PC9jb250
cmlidXRvcnM+PHRpdGxlcz48dGl0bGU+SW52b2x2aW5nIGEgTWFyZ2luYWxpemVkIGdyb3VwIGlu
IFJlc2VhcmNoIGFuZCBhbmFseXNpc+KAk1Blb3BsZSB3aXRoIGxpZmUgbGltaXRpbmcgQ29uZGl0
aW9uczwvdGl0bGU+PHNlY29uZGFyeS10aXRsZT5Tb2NpYWwgQ2FyZSwgU2VydmljZSBVc2VycyBh
bmQgVXNlciBJbnZvbHZlbWVudDwvc2Vjb25kYXJ5LXRpdGxlPjx0ZXJ0aWFyeS10aXRsZT5SZXNl
YXJjaCBIaWdobGlnaHRzIGluIFNvY2lhbCBXb3JrIFNlcmllczwvdGVydGlhcnktdGl0bGU+PC90
aXRsZXM+PHBlcmlvZGljYWw+PGZ1bGwtdGl0bGU+U29jaWFsIENhcmUsIFNlcnZpY2UgVXNlcnMg
YW5kIFVzZXIgSW52b2x2ZW1lbnQ8L2Z1bGwtdGl0bGU+PC9wZXJpb2RpY2FsPjxwYWdlcz4xNjEt
MTcyPC9wYWdlcz48bnVtYmVyPjU1PC9udW1iZXI+PHNlY3Rpb24+OTwvc2VjdGlvbj48cmVwcmlu
dC1lZGl0aW9uPmluIGZpbGU8L3JlcHJpbnQtZWRpdGlvbj48ZGF0ZXM+PHllYXI+MjAxMjwveWVh
cj48L2RhdGVzPjxwdWItbG9jYXRpb24+TG9uZG9uPC9wdWItbG9jYXRpb24+PHB1Ymxpc2hlcj5K
ZXNzaWNhIEtpbmdzbGV5IFB1Ymxpc2hlcnM8L3B1Ymxpc2hlcj48aXNibj4xODQ5MDUwNzU5PC9p
c2JuPjx1cmxzPjwvdXJscz48cmVtb3RlLWRhdGFiYXNlLXByb3ZpZGVyPkF1dGhvcjwvcmVtb3Rl
LWRhdGFiYXNlLXByb3ZpZGVyPjwvcmVjb3JkPjwv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right et al. 2005; Beresford 2007; Stevens 2008; Cotterell and Paine 2012)</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low incidence of some conditions, for example rare cancers, suggested a regional focus may be better for recruitmen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exclusion of those at the palliative stage of their illness was significant and caused a level of invisibility that allowed policy makers to side-line those who were most ill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712&lt;/RecNum&gt;&lt;DisplayText&gt;(Small and Rhodes 2000)&lt;/DisplayText&gt;&lt;record&gt;&lt;rec-number&gt;712&lt;/rec-number&gt;&lt;foreign-keys&gt;&lt;key app="EN" db-id="eda99esr9arp52e20v2pftz4rp5s9x0evef5" timestamp="1466078914"&gt;712&lt;/key&gt;&lt;/foreign-keys&gt;&lt;ref-type name="Book"&gt;6&lt;/ref-type&gt;&lt;contributors&gt;&lt;authors&gt;&lt;author&gt;Small, N.&lt;/author&gt;&lt;author&gt;Rhodes, P.&lt;/author&gt;&lt;/authors&gt;&lt;/contributors&gt;&lt;titles&gt;&lt;title&gt;Too Ill to Talk? User involvement and palliative care&lt;/title&gt;&lt;/titles&gt;&lt;reprint-edition&gt;in file&lt;/reprint-edition&gt;&lt;keywords&gt;&lt;keyword&gt;care&lt;/keyword&gt;&lt;keyword&gt;Communication&lt;/keyword&gt;&lt;keyword&gt;Disease&lt;/keyword&gt;&lt;keyword&gt;Health&lt;/keyword&gt;&lt;keyword&gt;health and social care&lt;/keyword&gt;&lt;keyword&gt;Health Policy&lt;/keyword&gt;&lt;keyword&gt;Health Services&lt;/keyword&gt;&lt;keyword&gt;information&lt;/keyword&gt;&lt;keyword&gt;involvement&lt;/keyword&gt;&lt;keyword&gt;literature&lt;/keyword&gt;&lt;keyword&gt;Multiple Sclerosis&lt;/keyword&gt;&lt;keyword&gt;Palliative Care&lt;/keyword&gt;&lt;keyword&gt;People&lt;/keyword&gt;&lt;keyword&gt;policy&lt;/keyword&gt;&lt;keyword&gt;practice&lt;/keyword&gt;&lt;keyword&gt;professional&lt;/keyword&gt;&lt;keyword&gt;Role&lt;/keyword&gt;&lt;keyword&gt;self-help&lt;/keyword&gt;&lt;keyword&gt;Self-Help Groups&lt;/keyword&gt;&lt;keyword&gt;Services&lt;/keyword&gt;&lt;keyword&gt;Social Care&lt;/keyword&gt;&lt;keyword&gt;Students&lt;/keyword&gt;&lt;keyword&gt;user&lt;/keyword&gt;&lt;keyword&gt;user involvement&lt;/keyword&gt;&lt;keyword&gt;users&lt;/keyword&gt;&lt;keyword&gt;View&lt;/keyword&gt;&lt;keyword&gt;Views&lt;/keyword&gt;&lt;keyword&gt;voice&lt;/keyword&gt;&lt;/keywords&gt;&lt;dates&gt;&lt;year&gt;2000&lt;/year&gt;&lt;/dates&gt;&lt;pub-location&gt;London&lt;/pub-location&gt;&lt;publisher&gt;Routledge&lt;/publisher&gt;&lt;label&gt;604G&lt;/label&gt;&lt;urls&gt;&lt;related-urls&gt;&lt;url&gt;http://www.scie-socialcareonline.org.uk/too-ill-to-talk-user-involvement-and-palliative-care/r/a11G00000017uFgIAI&lt;/url&gt;&lt;url&gt;&lt;style face="normal" font="default" size="100%"&gt;h&lt;/style&gt;&lt;style face="underline" font="default" size="100%"&gt;ttp://www.jrf.org.uk/knowledge/findings/socialcare/271.asp&lt;/style&gt;&lt;/url&gt;&lt;/related-urls&gt;&lt;/urls&gt;&lt;remote-database-provider&gt;SCO&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Rhodes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One patient stated:</w:t>
      </w:r>
    </w:p>
    <w:p w14:paraId="4B1E77C0" w14:textId="77777777" w:rsidR="00BA109A" w:rsidRPr="005E2CF5" w:rsidRDefault="00BA109A" w:rsidP="005E2CF5">
      <w:pPr>
        <w:spacing w:after="0" w:line="240" w:lineRule="auto"/>
        <w:rPr>
          <w:rFonts w:ascii="Calibri" w:eastAsia="Times New Roman" w:hAnsi="Calibri" w:cs="Calibri"/>
          <w:sz w:val="24"/>
          <w:szCs w:val="24"/>
          <w:lang w:eastAsia="en-GB"/>
        </w:rPr>
      </w:pPr>
    </w:p>
    <w:p w14:paraId="2C6DE06A" w14:textId="77777777" w:rsidR="005E2CF5" w:rsidRPr="005E2CF5" w:rsidRDefault="005E2CF5" w:rsidP="005E2CF5">
      <w:pPr>
        <w:spacing w:after="0" w:line="240" w:lineRule="auto"/>
        <w:ind w:left="720"/>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you tend to disappear into the background a little bit if you’re not well. People think you’ve got nothing valuable to say or think they know best what you need. Other people are </w:t>
      </w:r>
      <w:r w:rsidRPr="005E2CF5">
        <w:rPr>
          <w:rFonts w:ascii="Calibri" w:eastAsia="Times New Roman" w:hAnsi="Calibri" w:cs="Calibri"/>
          <w:sz w:val="24"/>
          <w:szCs w:val="24"/>
          <w:lang w:eastAsia="en-GB"/>
        </w:rPr>
        <w:lastRenderedPageBreak/>
        <w:t>willing to make decisions for you. They take away your independence. (Cowdrey, Paine &amp; Cotterell, 2003, p. 1)</w:t>
      </w:r>
    </w:p>
    <w:p w14:paraId="0E47118F"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77966A0" w14:textId="50D8DCA8"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Rural communities were a thinly spread population, making it hard to develop and sustain patient groups in those areas. Transport was a difficulty, exacerbated by people being unwell. It was harder to involve people from BAME communities and people with a lower income, as they were less likely to use palliative care servic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lder people faced several challenges, including transport and access issues, lack of internet access and IT skills, increased health issues, hearing/visual/cognitive impairments, communication difficulties, reduced stamina and tiredness </w:t>
      </w:r>
      <w:r w:rsidR="00C445FA">
        <w:rPr>
          <w:rFonts w:ascii="Calibri" w:eastAsia="Times New Roman" w:hAnsi="Calibri" w:cs="Calibri"/>
          <w:sz w:val="24"/>
          <w:szCs w:val="24"/>
          <w:lang w:eastAsia="en-GB"/>
        </w:rPr>
        <w:fldChar w:fldCharType="begin">
          <w:fldData xml:space="preserve">PEVuZE5vdGU+PENpdGU+PFJlY051bT4xNjY0ODwvUmVjTnVtPjxEaXNwbGF5VGV4dD4oU21hbGwg
YW5kIFJob2RlcyAyMDAwOyBTbWFsbCBhbmQgU2FyZ2VhbnQgMjAxMSk8L0Rpc3BsYXlUZXh0Pjxy
ZWNvcmQ+PHJlYy1udW1iZXI+MTY2NDg8L3JlYy1udW1iZXI+PGZvcmVpZ24ta2V5cz48a2V5IGFw
cD0iRU4iIGRiLWlkPSJlZGE5OWVzcjlhcnA1MmUyMHYycGZ0ejRycDVzOXgwZXZlZjUiIHRpbWVz
dGFtcD0iMTU1NDM3MTI5OSI+MTY2NDg8L2tleT48a2V5IGFwcD0iRU5XZWIiIGRiLWlkPSIiPjA8
L2tleT48L2ZvcmVpZ24ta2V5cz48cmVmLXR5cGUgbmFtZT0iQm9vayBTZWN0aW9uIj41PC9yZWYt
dHlwZT48Y29udHJpYnV0b3JzPjxhdXRob3JzPjxhdXRob3I+U21hbGwsIE5laWw8L2F1dGhvcj48
YXV0aG9yPlNhcmdlYW50LCBBbml0YTwvYXV0aG9yPjwvYXV0aG9ycz48c2Vjb25kYXJ5LWF1dGhv
cnM+PGF1dGhvcj5Hb3R0LCBNLjwvYXV0aG9yPjxhdXRob3I+SW5nbGV0b24sIEMuPC9hdXRob3I+
PC9zZWNvbmRhcnktYXV0aG9ycz48L2NvbnRyaWJ1dG9ycz48dGl0bGVzPjx0aXRsZT5Vc2VyIGFu
ZCBjb21tdW5pdHkgcGFydGljaXBhdGlvbiBhdCB0aGUgZW5kIG9mIGxpZmU8L3RpdGxlPjxzZWNv
bmRhcnktdGl0bGU+TGl2aW5nIHdpdGggQWdlaW5nIGFuZCBEeWluZzogUGFsbGlhdGl2ZSBhbmQg
RW5kIG9mIExpZmUgQ2FyZSBmb3IgT2xkZXIgUGVvcGxlPC9zZWNvbmRhcnktdGl0bGU+PC90aXRs
ZXM+PHBhZ2VzPjkwLTEwMTwvcGFnZXM+PHNlY3Rpb24+ODwvc2VjdGlvbj48cmVwcmludC1lZGl0
aW9uPmluIGZpbGU8L3JlcHJpbnQtZWRpdGlvbj48ZGF0ZXM+PHllYXI+MjAxMTwveWVhcj48L2Rh
dGVzPjxwdWItbG9jYXRpb24+T3hmb3JkPC9wdWItbG9jYXRpb24+PHB1Ymxpc2hlcj5PeGZvcmQg
VW5pdmVyc2l0eSBQcmVzczwvcHVibGlzaGVyPjx1cmxzPjxyZWxhdGVkLXVybHM+PHVybD5odHRw
czovL3d3dy5hbWF6b24uY28udWsvTGl2aW5nLUFnZWluZy1EeWluZy1QYWxsaWF0aXZlLVBlb3Bs
ZS9kcC8wMTk5NTY5OTMyPC91cmw+PC9yZWxhdGVkLXVybHM+PC91cmxzPjxyZW1vdGUtZGF0YWJh
c2UtcHJvdmlkZXI+UmVmY2hlY2s8L3JlbW90ZS1kYXRhYmFzZS1wcm92aWRlcj48L3JlY29yZD48
L0NpdGU+PENpdGU+PFJlY051bT43MTI8L1JlY051bT48cmVjb3JkPjxyZWMtbnVtYmVyPjcxMjwv
cmVjLW51bWJlcj48Zm9yZWlnbi1rZXlzPjxrZXkgYXBwPSJFTiIgZGItaWQ9ImVkYTk5ZXNyOWFy
cDUyZTIwdjJwZnR6NHJwNXM5eDBldmVmNSIgdGltZXN0YW1wPSIxNDY2MDc4OTE0Ij43MTI8L2tl
eT48L2ZvcmVpZ24ta2V5cz48cmVmLXR5cGUgbmFtZT0iQm9vayI+NjwvcmVmLXR5cGU+PGNvbnRy
aWJ1dG9ycz48YXV0aG9ycz48YXV0aG9yPlNtYWxsLCBOLjwvYXV0aG9yPjxhdXRob3I+UmhvZGVz
LCBQLjwvYXV0aG9yPjwvYXV0aG9ycz48L2NvbnRyaWJ1dG9ycz48dGl0bGVzPjx0aXRsZT5Ub28g
SWxsIHRvIFRhbGs/IFVzZXIgaW52b2x2ZW1lbnQgYW5kIHBhbGxpYXRpdmUgY2FyZTwvdGl0bGU+
PC90aXRsZXM+PHJlcHJpbnQtZWRpdGlvbj5pbiBmaWxlPC9yZXByaW50LWVkaXRpb24+PGtleXdv
cmRzPjxrZXl3b3JkPmNhcmU8L2tleXdvcmQ+PGtleXdvcmQ+Q29tbXVuaWNhdGlvbjwva2V5d29y
ZD48a2V5d29yZD5EaXNlYXNlPC9rZXl3b3JkPjxrZXl3b3JkPkhlYWx0aDwva2V5d29yZD48a2V5
d29yZD5oZWFsdGggYW5kIHNvY2lhbCBjYXJlPC9rZXl3b3JkPjxrZXl3b3JkPkhlYWx0aCBQb2xp
Y3k8L2tleXdvcmQ+PGtleXdvcmQ+SGVhbHRoIFNlcnZpY2VzPC9rZXl3b3JkPjxrZXl3b3JkPmlu
Zm9ybWF0aW9uPC9rZXl3b3JkPjxrZXl3b3JkPmludm9sdmVtZW50PC9rZXl3b3JkPjxrZXl3b3Jk
PmxpdGVyYXR1cmU8L2tleXdvcmQ+PGtleXdvcmQ+TXVsdGlwbGUgU2NsZXJvc2lzPC9rZXl3b3Jk
PjxrZXl3b3JkPlBhbGxpYXRpdmUgQ2FyZTwva2V5d29yZD48a2V5d29yZD5QZW9wbGU8L2tleXdv
cmQ+PGtleXdvcmQ+cG9saWN5PC9rZXl3b3JkPjxrZXl3b3JkPnByYWN0aWNlPC9rZXl3b3JkPjxr
ZXl3b3JkPnByb2Zlc3Npb25hbDwva2V5d29yZD48a2V5d29yZD5Sb2xlPC9rZXl3b3JkPjxrZXl3
b3JkPnNlbGYtaGVscDwva2V5d29yZD48a2V5d29yZD5TZWxmLUhlbHAgR3JvdXBzPC9rZXl3b3Jk
PjxrZXl3b3JkPlNlcnZpY2VzPC9rZXl3b3JkPjxrZXl3b3JkPlNvY2lhbCBDYXJlPC9rZXl3b3Jk
PjxrZXl3b3JkPlN0dWRlbnRzPC9rZXl3b3JkPjxrZXl3b3JkPnVzZXI8L2tleXdvcmQ+PGtleXdv
cmQ+dXNlciBpbnZvbHZlbWVudDwva2V5d29yZD48a2V5d29yZD51c2Vyczwva2V5d29yZD48a2V5
d29yZD5WaWV3PC9rZXl3b3JkPjxrZXl3b3JkPlZpZXdzPC9rZXl3b3JkPjxrZXl3b3JkPnZvaWNl
PC9rZXl3b3JkPjwva2V5d29yZHM+PGRhdGVzPjx5ZWFyPjIwMDA8L3llYXI+PC9kYXRlcz48cHVi
LWxvY2F0aW9uPkxvbmRvbjwvcHViLWxvY2F0aW9uPjxwdWJsaXNoZXI+Um91dGxlZGdlPC9wdWJs
aXNoZXI+PGxhYmVsPjYwNEc8L2xhYmVsPjx1cmxzPjxyZWxhdGVkLXVybHM+PHVybD5odHRwOi8v
d3d3LnNjaWUtc29jaWFsY2FyZW9ubGluZS5vcmcudWsvdG9vLWlsbC10by10YWxrLXVzZXItaW52
b2x2ZW1lbnQtYW5kLXBhbGxpYXRpdmUtY2FyZS9yL2ExMUcwMDAwMDAxN3VGZ0lBSTwvdXJsPjx1
cmw+PHN0eWxlIGZhY2U9Im5vcm1hbCIgZm9udD0iZGVmYXVsdCIgc2l6ZT0iMTAwJSI+aDwvc3R5
bGU+PHN0eWxlIGZhY2U9InVuZGVybGluZSIgZm9udD0iZGVmYXVsdCIgc2l6ZT0iMTAwJSI+dHRw
Oi8vd3d3LmpyZi5vcmcudWsva25vd2xlZGdlL2ZpbmRpbmdzL3NvY2lhbGNhcmUvMjcxLmFzcDwv
c3R5bGU+PC91cmw+PC9yZWxhdGVkLXVybHM+PC91cmxzPjxyZW1vdGUtZGF0YWJhc2UtcHJvdmlk
ZXI+U0NPPC9yZW1vdGUtZGF0YWJhc2UtcHJvdmlkZXI+PC9yZWNvcmQ+PC9DaXRlPjwvRW5kTm90
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ODwvUmVjTnVtPjxEaXNwbGF5VGV4dD4oU21hbGwg
YW5kIFJob2RlcyAyMDAwOyBTbWFsbCBhbmQgU2FyZ2VhbnQgMjAxMSk8L0Rpc3BsYXlUZXh0Pjxy
ZWNvcmQ+PHJlYy1udW1iZXI+MTY2NDg8L3JlYy1udW1iZXI+PGZvcmVpZ24ta2V5cz48a2V5IGFw
cD0iRU4iIGRiLWlkPSJlZGE5OWVzcjlhcnA1MmUyMHYycGZ0ejRycDVzOXgwZXZlZjUiIHRpbWVz
dGFtcD0iMTU1NDM3MTI5OSI+MTY2NDg8L2tleT48a2V5IGFwcD0iRU5XZWIiIGRiLWlkPSIiPjA8
L2tleT48L2ZvcmVpZ24ta2V5cz48cmVmLXR5cGUgbmFtZT0iQm9vayBTZWN0aW9uIj41PC9yZWYt
dHlwZT48Y29udHJpYnV0b3JzPjxhdXRob3JzPjxhdXRob3I+U21hbGwsIE5laWw8L2F1dGhvcj48
YXV0aG9yPlNhcmdlYW50LCBBbml0YTwvYXV0aG9yPjwvYXV0aG9ycz48c2Vjb25kYXJ5LWF1dGhv
cnM+PGF1dGhvcj5Hb3R0LCBNLjwvYXV0aG9yPjxhdXRob3I+SW5nbGV0b24sIEMuPC9hdXRob3I+
PC9zZWNvbmRhcnktYXV0aG9ycz48L2NvbnRyaWJ1dG9ycz48dGl0bGVzPjx0aXRsZT5Vc2VyIGFu
ZCBjb21tdW5pdHkgcGFydGljaXBhdGlvbiBhdCB0aGUgZW5kIG9mIGxpZmU8L3RpdGxlPjxzZWNv
bmRhcnktdGl0bGU+TGl2aW5nIHdpdGggQWdlaW5nIGFuZCBEeWluZzogUGFsbGlhdGl2ZSBhbmQg
RW5kIG9mIExpZmUgQ2FyZSBmb3IgT2xkZXIgUGVvcGxlPC9zZWNvbmRhcnktdGl0bGU+PC90aXRs
ZXM+PHBhZ2VzPjkwLTEwMTwvcGFnZXM+PHNlY3Rpb24+ODwvc2VjdGlvbj48cmVwcmludC1lZGl0
aW9uPmluIGZpbGU8L3JlcHJpbnQtZWRpdGlvbj48ZGF0ZXM+PHllYXI+MjAxMTwveWVhcj48L2Rh
dGVzPjxwdWItbG9jYXRpb24+T3hmb3JkPC9wdWItbG9jYXRpb24+PHB1Ymxpc2hlcj5PeGZvcmQg
VW5pdmVyc2l0eSBQcmVzczwvcHVibGlzaGVyPjx1cmxzPjxyZWxhdGVkLXVybHM+PHVybD5odHRw
czovL3d3dy5hbWF6b24uY28udWsvTGl2aW5nLUFnZWluZy1EeWluZy1QYWxsaWF0aXZlLVBlb3Bs
ZS9kcC8wMTk5NTY5OTMyPC91cmw+PC9yZWxhdGVkLXVybHM+PC91cmxzPjxyZW1vdGUtZGF0YWJh
c2UtcHJvdmlkZXI+UmVmY2hlY2s8L3JlbW90ZS1kYXRhYmFzZS1wcm92aWRlcj48L3JlY29yZD48
L0NpdGU+PENpdGU+PFJlY051bT43MTI8L1JlY051bT48cmVjb3JkPjxyZWMtbnVtYmVyPjcxMjwv
cmVjLW51bWJlcj48Zm9yZWlnbi1rZXlzPjxrZXkgYXBwPSJFTiIgZGItaWQ9ImVkYTk5ZXNyOWFy
cDUyZTIwdjJwZnR6NHJwNXM5eDBldmVmNSIgdGltZXN0YW1wPSIxNDY2MDc4OTE0Ij43MTI8L2tl
eT48L2ZvcmVpZ24ta2V5cz48cmVmLXR5cGUgbmFtZT0iQm9vayI+NjwvcmVmLXR5cGU+PGNvbnRy
aWJ1dG9ycz48YXV0aG9ycz48YXV0aG9yPlNtYWxsLCBOLjwvYXV0aG9yPjxhdXRob3I+UmhvZGVz
LCBQLjwvYXV0aG9yPjwvYXV0aG9ycz48L2NvbnRyaWJ1dG9ycz48dGl0bGVzPjx0aXRsZT5Ub28g
SWxsIHRvIFRhbGs/IFVzZXIgaW52b2x2ZW1lbnQgYW5kIHBhbGxpYXRpdmUgY2FyZTwvdGl0bGU+
PC90aXRsZXM+PHJlcHJpbnQtZWRpdGlvbj5pbiBmaWxlPC9yZXByaW50LWVkaXRpb24+PGtleXdv
cmRzPjxrZXl3b3JkPmNhcmU8L2tleXdvcmQ+PGtleXdvcmQ+Q29tbXVuaWNhdGlvbjwva2V5d29y
ZD48a2V5d29yZD5EaXNlYXNlPC9rZXl3b3JkPjxrZXl3b3JkPkhlYWx0aDwva2V5d29yZD48a2V5
d29yZD5oZWFsdGggYW5kIHNvY2lhbCBjYXJlPC9rZXl3b3JkPjxrZXl3b3JkPkhlYWx0aCBQb2xp
Y3k8L2tleXdvcmQ+PGtleXdvcmQ+SGVhbHRoIFNlcnZpY2VzPC9rZXl3b3JkPjxrZXl3b3JkPmlu
Zm9ybWF0aW9uPC9rZXl3b3JkPjxrZXl3b3JkPmludm9sdmVtZW50PC9rZXl3b3JkPjxrZXl3b3Jk
PmxpdGVyYXR1cmU8L2tleXdvcmQ+PGtleXdvcmQ+TXVsdGlwbGUgU2NsZXJvc2lzPC9rZXl3b3Jk
PjxrZXl3b3JkPlBhbGxpYXRpdmUgQ2FyZTwva2V5d29yZD48a2V5d29yZD5QZW9wbGU8L2tleXdv
cmQ+PGtleXdvcmQ+cG9saWN5PC9rZXl3b3JkPjxrZXl3b3JkPnByYWN0aWNlPC9rZXl3b3JkPjxr
ZXl3b3JkPnByb2Zlc3Npb25hbDwva2V5d29yZD48a2V5d29yZD5Sb2xlPC9rZXl3b3JkPjxrZXl3
b3JkPnNlbGYtaGVscDwva2V5d29yZD48a2V5d29yZD5TZWxmLUhlbHAgR3JvdXBzPC9rZXl3b3Jk
PjxrZXl3b3JkPlNlcnZpY2VzPC9rZXl3b3JkPjxrZXl3b3JkPlNvY2lhbCBDYXJlPC9rZXl3b3Jk
PjxrZXl3b3JkPlN0dWRlbnRzPC9rZXl3b3JkPjxrZXl3b3JkPnVzZXI8L2tleXdvcmQ+PGtleXdv
cmQ+dXNlciBpbnZvbHZlbWVudDwva2V5d29yZD48a2V5d29yZD51c2Vyczwva2V5d29yZD48a2V5
d29yZD5WaWV3PC9rZXl3b3JkPjxrZXl3b3JkPlZpZXdzPC9rZXl3b3JkPjxrZXl3b3JkPnZvaWNl
PC9rZXl3b3JkPjwva2V5d29yZHM+PGRhdGVzPjx5ZWFyPjIwMDA8L3llYXI+PC9kYXRlcz48cHVi
LWxvY2F0aW9uPkxvbmRvbjwvcHViLWxvY2F0aW9uPjxwdWJsaXNoZXI+Um91dGxlZGdlPC9wdWJs
aXNoZXI+PGxhYmVsPjYwNEc8L2xhYmVsPjx1cmxzPjxyZWxhdGVkLXVybHM+PHVybD5odHRwOi8v
d3d3LnNjaWUtc29jaWFsY2FyZW9ubGluZS5vcmcudWsvdG9vLWlsbC10by10YWxrLXVzZXItaW52
b2x2ZW1lbnQtYW5kLXBhbGxpYXRpdmUtY2FyZS9yL2ExMUcwMDAwMDAxN3VGZ0lBSTwvdXJsPjx1
cmw+PHN0eWxlIGZhY2U9Im5vcm1hbCIgZm9udD0iZGVmYXVsdCIgc2l6ZT0iMTAwJSI+aDwvc3R5
bGU+PHN0eWxlIGZhY2U9InVuZGVybGluZSIgZm9udD0iZGVmYXVsdCIgc2l6ZT0iMTAwJSI+dHRw
Oi8vd3d3LmpyZi5vcmcudWsva25vd2xlZGdlL2ZpbmRpbmdzL3NvY2lhbGNhcmUvMjcxLmFzcDwv
c3R5bGU+PC91cmw+PC9yZWxhdGVkLXVybHM+PC91cmxzPjxyZW1vdGUtZGF0YWJhc2UtcHJvdmlk
ZXI+U0NPPC9yZW1vdGUtZGF0YWJhc2UtcHJvdmlkZXI+PC9yZWNvcmQ+PC9DaXRlPjwvRW5kTm90
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mall and Rhodes 2000; Small and Sargeant 2011)</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exclusion of people with health conditions other than cancer was highlighted. It was acknowledged that this partly reflected service delivery in palliative care where the vast majority of people using hospice and specialist palliative care services had a diagnosis of cancer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9&lt;/RecNum&gt;&lt;DisplayText&gt;(Beresford 2007; Stevens 2008)&lt;/DisplayText&gt;&lt;record&gt;&lt;rec-number&gt;16649&lt;/rec-number&gt;&lt;foreign-keys&gt;&lt;key app="EN" db-id="eda99esr9arp52e20v2pftz4rp5s9x0evef5" timestamp="1554371299"&gt;16649&lt;/key&gt;&lt;key app="ENWeb" db-id=""&gt;0&lt;/key&gt;&lt;/foreign-keys&gt;&lt;ref-type name="Book Section"&gt;5&lt;/ref-type&gt;&lt;contributors&gt;&lt;authors&gt;&lt;author&gt;Stevens, T.&lt;/author&gt;&lt;/authors&gt;&lt;secondary-authors&gt;&lt;author&gt;Payne, S.&lt;/author&gt;&lt;author&gt;Seymour, J&lt;/author&gt;&lt;author&gt;Ingleton, C.&lt;/author&gt;&lt;/secondary-authors&gt;&lt;/contributors&gt;&lt;titles&gt;&lt;title&gt;Involving or Using? User involvement in palliative care&lt;/title&gt;&lt;secondary-title&gt;Palliative care nursing: principles and evidence for practice&lt;/secondary-title&gt;&lt;/titles&gt;&lt;pages&gt;55-70&lt;/pages&gt;&lt;edition&gt;2nd&lt;/edition&gt;&lt;section&gt;3&lt;/section&gt;&lt;reprint-edition&gt;in file&lt;/reprint-edition&gt;&lt;dates&gt;&lt;year&gt;2008&lt;/year&gt;&lt;/dates&gt;&lt;pub-location&gt;Maidenhead&lt;/pub-location&gt;&lt;publisher&gt;Open University Press&lt;/publisher&gt;&lt;urls&gt;&lt;related-urls&gt;&lt;url&gt;https://www.amazon.co.uk/Palliative-Care-Nursing-Principles-Evidence/dp/0335221815&lt;/url&gt;&lt;/related-urls&gt;&lt;/urls&gt;&lt;remote-database-provider&gt;Refcheck&lt;/remote-database-provider&gt;&lt;/record&gt;&lt;/Cite&gt;&lt;Cite&gt;&lt;RecNum&gt;15715&lt;/RecNum&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7;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 conditions, for example laryngectomies, may cause people to be self-conscious because of their appearance and speech, so they may be reluctant to mix with others. Other conditions, such as HIV/AIDS, may carry stigma and therefore cause further alienatio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955&lt;/RecNum&gt;&lt;DisplayText&gt;(Noh et al. 2016)&lt;/DisplayText&gt;&lt;record&gt;&lt;rec-number&gt;15955&lt;/rec-number&gt;&lt;foreign-keys&gt;&lt;key app="EN" db-id="eda99esr9arp52e20v2pftz4rp5s9x0evef5" timestamp="1505044235"&gt;15955&lt;/key&gt;&lt;/foreign-keys&gt;&lt;ref-type name="Journal Article"&gt;17&lt;/ref-type&gt;&lt;contributors&gt;&lt;authors&gt;&lt;author&gt;Noh, H.&lt;/author&gt;&lt;author&gt;Paradiso de Sayu, R.&lt;/author&gt;&lt;author&gt;Granda Anderson, K.&lt;/author&gt;&lt;author&gt;Ford, Cassandra D.&lt;/author&gt;&lt;/authors&gt;&lt;/contributors&gt;&lt;titles&gt;&lt;title&gt;Community-Based Participatory Research on Issues Around Palliative and End-of-Life Care&lt;/title&gt;&lt;secondary-title&gt;Journal of Hospice &amp;amp; Palliative Nursing&lt;/secondary-title&gt;&lt;/titles&gt;&lt;periodical&gt;&lt;full-title&gt;Journal of Hospice &amp;amp; Palliative Nursing&lt;/full-title&gt;&lt;abbr-1&gt;J Hosp Palliat Nurs&lt;/abbr-1&gt;&lt;/periodical&gt;&lt;pages&gt;249-255&lt;/pages&gt;&lt;volume&gt;18&lt;/volume&gt;&lt;number&gt;3&lt;/number&gt;&lt;reprint-edition&gt;in file&lt;/reprint-edition&gt;&lt;keywords&gt;&lt;keyword&gt;Palliative Care&lt;/keyword&gt;&lt;keyword&gt;Action Research&lt;/keyword&gt;&lt;keyword&gt;Hospice Care&lt;/keyword&gt;&lt;keyword&gt;Human&lt;/keyword&gt;&lt;keyword&gt;Systematic Review&lt;/keyword&gt;&lt;keyword&gt;Medically Underserved&lt;/keyword&gt;&lt;keyword&gt;Advance Care Planning&lt;/keyword&gt;&lt;keyword&gt;Communities&lt;/keyword&gt;&lt;keyword&gt;Disabled&lt;/keyword&gt;&lt;keyword&gt;Minority Groups&lt;/keyword&gt;&lt;keyword&gt;PubMed&lt;/keyword&gt;&lt;keyword&gt;Medline&lt;/keyword&gt;&lt;keyword&gt;Psycinfo&lt;/keyword&gt;&lt;keyword&gt;CINAHL Database&lt;/keyword&gt;&lt;keyword&gt;Decision Making&lt;/keyword&gt;&lt;keyword&gt;Bereavement&lt;/keyword&gt;&lt;keyword&gt;Community Health Services&lt;/keyword&gt;&lt;/keywords&gt;&lt;dates&gt;&lt;year&gt;2016&lt;/year&gt;&lt;pub-dates&gt;&lt;date&gt;Jun 2016&lt;/date&gt;&lt;/pub-dates&gt;&lt;/dates&gt;&lt;pub-location&gt;Baltimore, Maryland&lt;/pub-location&gt;&lt;publisher&gt;Lippincott Williams &amp;amp; Wilkins&lt;/publisher&gt;&lt;isbn&gt;15222179&lt;/isbn&gt;&lt;accession-num&gt;115495876&lt;/accession-num&gt;&lt;urls&gt;&lt;related-urls&gt;&lt;url&gt;http://journals.lww.com/jhpn/Abstract/2016/06000/Community_Based_Participatory_Research_on_Issues.13.aspx&lt;/url&gt;&lt;/related-urls&gt;&lt;/urls&gt;&lt;electronic-resource-num&gt;10.1097/NJH.0000000000000243&lt;/electronic-resource-num&gt;&lt;remote-database-provider&gt;CINAHL&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Noh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6762F37F"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A243424" w14:textId="4265A8AF"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Several papers commented that the ‘right type’ of patient seemed to be well rather than ill, educated, mobile with own transport, English speaking, had access to IT, available in the daytime, articulate, knowledgeable and had experience of committees! </w:t>
      </w:r>
      <w:r w:rsidR="00C445FA">
        <w:rPr>
          <w:rFonts w:ascii="Calibri" w:eastAsia="Times New Roman" w:hAnsi="Calibri" w:cs="Calibri"/>
          <w:sz w:val="24"/>
          <w:szCs w:val="24"/>
          <w:lang w:eastAsia="en-GB"/>
        </w:rPr>
        <w:fldChar w:fldCharType="begin">
          <w:fldData xml:space="preserve">PEVuZE5vdGU+PENpdGU+PFJlY051bT4xNjM8L1JlY051bT48RGlzcGxheVRleHQ+KFNhcmdlYW50
IGV0IGFsLiAyMDA3OyBDb3R0ZXJlbGwgYW5kIFBhaW5lIDIwMTIpPC9EaXNwbGF5VGV4dD48cmVj
b3JkPjxyZWMtbnVtYmVyPjE2MzwvcmVjLW51bWJlcj48Zm9yZWlnbi1rZXlzPjxrZXkgYXBwPSJF
TiIgZGItaWQ9ImVkYTk5ZXNyOWFycDUyZTIwdjJwZnR6NHJwNXM5eDBldmVmNSIgdGltZXN0YW1w
PSIxNTU0MzcxMjk5Ij4xNjM8L2tleT48a2V5IGFwcD0iRU5XZWIiIGRiLWlkPSIiPjA8L2tleT48
L2ZvcmVpZ24ta2V5cz48cmVmLXR5cGUgbmFtZT0iSm91cm5hbCBBcnRpY2xlIj4xNzwvcmVmLXR5
cGU+PGNvbnRyaWJ1dG9ycz48YXV0aG9ycz48YXV0aG9yPlNhcmdlYW50LCBBLjwvYXV0aG9yPjxh
dXRob3I+UGF5bmUsIFMuPC9hdXRob3I+PGF1dGhvcj5Hb3R0LCBNLjwvYXV0aG9yPjxhdXRob3I+
U21hbGwsIE4uPC9hdXRob3I+PGF1dGhvcj5PbGl2aWVyZSwgRC48L2F1dGhvcj48L2F1dGhvcnM+
PC9jb250cmlidXRvcnM+PHRpdGxlcz48dGl0bGU+VXNlciBpbnZvbHZlbWVudCBpbiBwYWxsaWF0
aXZlIGNhcmU6IG1vdGl2YXRpb25hbCBmYWN0b3JzIGZvciBzZXJ2aWNlIHVzZXJzIGFuZCBwcm9m
ZXNzaW9uYWxzPC90aXRsZT48c2Vjb25kYXJ5LXRpdGxlPlByb2dyZXNzIGluIFBhbGxpYXRpdmUg
Q2FyZTwvc2Vjb25kYXJ5LXRpdGxlPjwvdGl0bGVzPjxwZXJpb2RpY2FsPjxmdWxsLXRpdGxlPlBy
b2dyZXNzIGluIFBhbGxpYXRpdmUgQ2FyZTwvZnVsbC10aXRsZT48YWJici0xPlByb2cgUGFsbGlh
dCBDYXJlPC9hYmJyLTE+PC9wZXJpb2RpY2FsPjxwYWdlcz4xMjYtMTMyPC9wYWdlcz48dm9sdW1l
PjE1PC92b2x1bWU+PG51bWJlcj4zPC9udW1iZXI+PHJlcHJpbnQtZWRpdGlvbj5pbiBmaWxlPC9y
ZXByaW50LWVkaXRpb24+PGtleXdvcmRzPjxrZXl3b3JkPmNhcmU8L2tleXdvcmQ+PGtleXdvcmQ+
aW52b2x2ZW1lbnQ8L2tleXdvcmQ+PGtleXdvcmQ+UGFsbGlhdGl2ZSBDYXJlPC9rZXl3b3JkPjxr
ZXl3b3JkPnByb2Zlc3Npb25hbDwva2V5d29yZD48a2V5d29yZD51c2VyPC9rZXl3b3JkPjxrZXl3
b3JkPnVzZXIgaW52b2x2ZW1lbnQ8L2tleXdvcmQ+PGtleXdvcmQ+dXNlcnM8L2tleXdvcmQ+PC9r
ZXl3b3Jkcz48ZGF0ZXM+PHllYXI+MjAwNzwveWVhcj48cHViLWRhdGVzPjxkYXRlPjIwMDc8L2Rh
dGU+PC9wdWItZGF0ZXM+PC9kYXRlcz48aXNibj4wOTY5LTkyNjA8L2lzYm4+PGxhYmVsPjgwM0c8
L2xhYmVsPjx1cmxzPjwvdXJscz48cmVtb3RlLWRhdGFiYXNlLXByb3ZpZGVyPk1EPC9yZW1vdGUt
ZGF0YWJhc2UtcHJvdmlkZXI+PC9yZWNvcmQ+PC9DaXRlPjxDaXRlPjxSZWNOdW0+MTY1NTg8L1Jl
Y051bT48cmVjb3JkPjxyZWMtbnVtYmVyPjE2NTU4PC9yZWMtbnVtYmVyPjxmb3JlaWduLWtleXM+
PGtleSBhcHA9IkVOIiBkYi1pZD0iZWRhOTllc3I5YXJwNTJlMjB2MnBmdHo0cnA1czl4MGV2ZWY1
IiB0aW1lc3RhbXA9IjE1NTQzNzEyOTkiPjE2NTU4PC9rZXk+PGtleSBhcHA9IkVOV2ViIiBkYi1p
ZD0iIj4wPC9rZXk+PC9mb3JlaWduLWtleXM+PHJlZi10eXBlIG5hbWU9IkJvb2sgU2VjdGlvbiI+
NTwvcmVmLXR5cGU+PGNvbnRyaWJ1dG9ycz48YXV0aG9ycz48YXV0aG9yPkNvdHRlcmVsbCwgUGhp
bDwvYXV0aG9yPjxhdXRob3I+UGFpbmUsIE1hbmR5PC9hdXRob3I+PC9hdXRob3JzPjwvY29udHJp
YnV0b3JzPjx0aXRsZXM+PHRpdGxlPkludm9sdmluZyBhIE1hcmdpbmFsaXplZCBncm91cCBpbiBS
ZXNlYXJjaCBhbmQgYW5hbHlzaXPigJNQZW9wbGUgd2l0aCBsaWZlIGxpbWl0aW5nIENvbmRpdGlv
bnM8L3RpdGxlPjxzZWNvbmRhcnktdGl0bGU+U29jaWFsIENhcmUsIFNlcnZpY2UgVXNlcnMgYW5k
IFVzZXIgSW52b2x2ZW1lbnQ8L3NlY29uZGFyeS10aXRsZT48dGVydGlhcnktdGl0bGU+UmVzZWFy
Y2ggSGlnaGxpZ2h0cyBpbiBTb2NpYWwgV29yayBTZXJpZXM8L3RlcnRpYXJ5LXRpdGxlPjwvdGl0
bGVzPjxwZXJpb2RpY2FsPjxmdWxsLXRpdGxlPlNvY2lhbCBDYXJlLCBTZXJ2aWNlIFVzZXJzIGFu
ZCBVc2VyIEludm9sdmVtZW50PC9mdWxsLXRpdGxlPjwvcGVyaW9kaWNhbD48cGFnZXM+MTYxLTE3
MjwvcGFnZXM+PG51bWJlcj41NTwvbnVtYmVyPjxzZWN0aW9uPjk8L3NlY3Rpb24+PHJlcHJpbnQt
ZWRpdGlvbj5pbiBmaWxlPC9yZXByaW50LWVkaXRpb24+PGRhdGVzPjx5ZWFyPjIwMTI8L3llYXI+
PC9kYXRlcz48cHViLWxvY2F0aW9uPkxvbmRvbjwvcHViLWxvY2F0aW9uPjxwdWJsaXNoZXI+SmVz
c2ljYSBLaW5nc2xleSBQdWJsaXNoZXJzPC9wdWJsaXNoZXI+PGlzYm4+MTg0OTA1MDc1OTwvaXNi
bj48dXJscz48L3VybHM+PHJlbW90ZS1kYXRhYmFzZS1wcm92aWRlcj5BdXRob3I8L3JlbW90ZS1k
YXRhYmFzZS1wcm92aWRlcj48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M8L1JlY051bT48RGlzcGxheVRleHQ+KFNhcmdlYW50
IGV0IGFsLiAyMDA3OyBDb3R0ZXJlbGwgYW5kIFBhaW5lIDIwMTIpPC9EaXNwbGF5VGV4dD48cmVj
b3JkPjxyZWMtbnVtYmVyPjE2MzwvcmVjLW51bWJlcj48Zm9yZWlnbi1rZXlzPjxrZXkgYXBwPSJF
TiIgZGItaWQ9ImVkYTk5ZXNyOWFycDUyZTIwdjJwZnR6NHJwNXM5eDBldmVmNSIgdGltZXN0YW1w
PSIxNTU0MzcxMjk5Ij4xNjM8L2tleT48a2V5IGFwcD0iRU5XZWIiIGRiLWlkPSIiPjA8L2tleT48
L2ZvcmVpZ24ta2V5cz48cmVmLXR5cGUgbmFtZT0iSm91cm5hbCBBcnRpY2xlIj4xNzwvcmVmLXR5
cGU+PGNvbnRyaWJ1dG9ycz48YXV0aG9ycz48YXV0aG9yPlNhcmdlYW50LCBBLjwvYXV0aG9yPjxh
dXRob3I+UGF5bmUsIFMuPC9hdXRob3I+PGF1dGhvcj5Hb3R0LCBNLjwvYXV0aG9yPjxhdXRob3I+
U21hbGwsIE4uPC9hdXRob3I+PGF1dGhvcj5PbGl2aWVyZSwgRC48L2F1dGhvcj48L2F1dGhvcnM+
PC9jb250cmlidXRvcnM+PHRpdGxlcz48dGl0bGU+VXNlciBpbnZvbHZlbWVudCBpbiBwYWxsaWF0
aXZlIGNhcmU6IG1vdGl2YXRpb25hbCBmYWN0b3JzIGZvciBzZXJ2aWNlIHVzZXJzIGFuZCBwcm9m
ZXNzaW9uYWxzPC90aXRsZT48c2Vjb25kYXJ5LXRpdGxlPlByb2dyZXNzIGluIFBhbGxpYXRpdmUg
Q2FyZTwvc2Vjb25kYXJ5LXRpdGxlPjwvdGl0bGVzPjxwZXJpb2RpY2FsPjxmdWxsLXRpdGxlPlBy
b2dyZXNzIGluIFBhbGxpYXRpdmUgQ2FyZTwvZnVsbC10aXRsZT48YWJici0xPlByb2cgUGFsbGlh
dCBDYXJlPC9hYmJyLTE+PC9wZXJpb2RpY2FsPjxwYWdlcz4xMjYtMTMyPC9wYWdlcz48dm9sdW1l
PjE1PC92b2x1bWU+PG51bWJlcj4zPC9udW1iZXI+PHJlcHJpbnQtZWRpdGlvbj5pbiBmaWxlPC9y
ZXByaW50LWVkaXRpb24+PGtleXdvcmRzPjxrZXl3b3JkPmNhcmU8L2tleXdvcmQ+PGtleXdvcmQ+
aW52b2x2ZW1lbnQ8L2tleXdvcmQ+PGtleXdvcmQ+UGFsbGlhdGl2ZSBDYXJlPC9rZXl3b3JkPjxr
ZXl3b3JkPnByb2Zlc3Npb25hbDwva2V5d29yZD48a2V5d29yZD51c2VyPC9rZXl3b3JkPjxrZXl3
b3JkPnVzZXIgaW52b2x2ZW1lbnQ8L2tleXdvcmQ+PGtleXdvcmQ+dXNlcnM8L2tleXdvcmQ+PC9r
ZXl3b3Jkcz48ZGF0ZXM+PHllYXI+MjAwNzwveWVhcj48cHViLWRhdGVzPjxkYXRlPjIwMDc8L2Rh
dGU+PC9wdWItZGF0ZXM+PC9kYXRlcz48aXNibj4wOTY5LTkyNjA8L2lzYm4+PGxhYmVsPjgwM0c8
L2xhYmVsPjx1cmxzPjwvdXJscz48cmVtb3RlLWRhdGFiYXNlLXByb3ZpZGVyPk1EPC9yZW1vdGUt
ZGF0YWJhc2UtcHJvdmlkZXI+PC9yZWNvcmQ+PC9DaXRlPjxDaXRlPjxSZWNOdW0+MTY1NTg8L1Jl
Y051bT48cmVjb3JkPjxyZWMtbnVtYmVyPjE2NTU4PC9yZWMtbnVtYmVyPjxmb3JlaWduLWtleXM+
PGtleSBhcHA9IkVOIiBkYi1pZD0iZWRhOTllc3I5YXJwNTJlMjB2MnBmdHo0cnA1czl4MGV2ZWY1
IiB0aW1lc3RhbXA9IjE1NTQzNzEyOTkiPjE2NTU4PC9rZXk+PGtleSBhcHA9IkVOV2ViIiBkYi1p
ZD0iIj4wPC9rZXk+PC9mb3JlaWduLWtleXM+PHJlZi10eXBlIG5hbWU9IkJvb2sgU2VjdGlvbiI+
NTwvcmVmLXR5cGU+PGNvbnRyaWJ1dG9ycz48YXV0aG9ycz48YXV0aG9yPkNvdHRlcmVsbCwgUGhp
bDwvYXV0aG9yPjxhdXRob3I+UGFpbmUsIE1hbmR5PC9hdXRob3I+PC9hdXRob3JzPjwvY29udHJp
YnV0b3JzPjx0aXRsZXM+PHRpdGxlPkludm9sdmluZyBhIE1hcmdpbmFsaXplZCBncm91cCBpbiBS
ZXNlYXJjaCBhbmQgYW5hbHlzaXPigJNQZW9wbGUgd2l0aCBsaWZlIGxpbWl0aW5nIENvbmRpdGlv
bnM8L3RpdGxlPjxzZWNvbmRhcnktdGl0bGU+U29jaWFsIENhcmUsIFNlcnZpY2UgVXNlcnMgYW5k
IFVzZXIgSW52b2x2ZW1lbnQ8L3NlY29uZGFyeS10aXRsZT48dGVydGlhcnktdGl0bGU+UmVzZWFy
Y2ggSGlnaGxpZ2h0cyBpbiBTb2NpYWwgV29yayBTZXJpZXM8L3RlcnRpYXJ5LXRpdGxlPjwvdGl0
bGVzPjxwZXJpb2RpY2FsPjxmdWxsLXRpdGxlPlNvY2lhbCBDYXJlLCBTZXJ2aWNlIFVzZXJzIGFu
ZCBVc2VyIEludm9sdmVtZW50PC9mdWxsLXRpdGxlPjwvcGVyaW9kaWNhbD48cGFnZXM+MTYxLTE3
MjwvcGFnZXM+PG51bWJlcj41NTwvbnVtYmVyPjxzZWN0aW9uPjk8L3NlY3Rpb24+PHJlcHJpbnQt
ZWRpdGlvbj5pbiBmaWxlPC9yZXByaW50LWVkaXRpb24+PGRhdGVzPjx5ZWFyPjIwMTI8L3llYXI+
PC9kYXRlcz48cHViLWxvY2F0aW9uPkxvbmRvbjwvcHViLWxvY2F0aW9uPjxwdWJsaXNoZXI+SmVz
c2ljYSBLaW5nc2xleSBQdWJsaXNoZXJzPC9wdWJsaXNoZXI+PGlzYm4+MTg0OTA1MDc1OTwvaXNi
bj48dXJscz48L3VybHM+PHJlbW90ZS1kYXRhYmFzZS1wcm92aWRlcj5BdXRob3I8L3JlbW90ZS1k
YXRhYmFzZS1wcm92aWRlcj48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argeant et al. 2007; Cotterell and Paine 2012)</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se patients could be recruited to the exclusion of others. The role of the ‘professional consumer’ was discussed. It was thought that ‘career patients’ who were most accessible to professionals, may be involved at the expense of others and their views may not actually reflect those of people less likely to be involved. It was suggested their perspectives may become skewed as they tended to adopt the professionals’ views </w:t>
      </w:r>
      <w:r w:rsidR="00C445FA">
        <w:rPr>
          <w:rFonts w:ascii="Calibri" w:eastAsia="Times New Roman" w:hAnsi="Calibri" w:cs="Calibri"/>
          <w:sz w:val="24"/>
          <w:szCs w:val="24"/>
          <w:lang w:eastAsia="en-GB"/>
        </w:rPr>
        <w:fldChar w:fldCharType="begin">
          <w:fldData xml:space="preserve">PEVuZE5vdGU+PENpdGU+PFJlY051bT4xNjY0OTwvUmVjTnVtPjxEaXNwbGF5VGV4dD4oU2FyZ2Vh
bnQgZXQgYWwuIDIwMDc7IFN0ZXZlbnMgMjAwOCk8L0Rpc3BsYXlUZXh0PjxyZWNvcmQ+PHJlYy1u
dW1iZXI+MTY2NDk8L3JlYy1udW1iZXI+PGZvcmVpZ24ta2V5cz48a2V5IGFwcD0iRU4iIGRiLWlk
PSJlZGE5OWVzcjlhcnA1MmUyMHYycGZ0ejRycDVzOXgwZXZlZjUiIHRpbWVzdGFtcD0iMTU1NDM3
MTI5OSI+MTY2NDk8L2tleT48a2V5IGFwcD0iRU5XZWIiIGRiLWlkPSIiPjA8L2tleT48L2ZvcmVp
Z24ta2V5cz48cmVmLXR5cGUgbmFtZT0iQm9vayBTZWN0aW9uIj41PC9yZWYtdHlwZT48Y29udHJp
YnV0b3JzPjxhdXRob3JzPjxhdXRob3I+U3RldmVucywgVC48L2F1dGhvcj48L2F1dGhvcnM+PHNl
Y29uZGFyeS1hdXRob3JzPjxhdXRob3I+UGF5bmUsIFMuPC9hdXRob3I+PGF1dGhvcj5TZXltb3Vy
LCBKPC9hdXRob3I+PGF1dGhvcj5JbmdsZXRvbiwgQy48L2F1dGhvcj48L3NlY29uZGFyeS1hdXRo
b3JzPjwvY29udHJpYnV0b3JzPjx0aXRsZXM+PHRpdGxlPkludm9sdmluZyBvciBVc2luZz8gVXNl
ciBpbnZvbHZlbWVudCBpbiBwYWxsaWF0aXZlIGNhcmU8L3RpdGxlPjxzZWNvbmRhcnktdGl0bGU+
UGFsbGlhdGl2ZSBjYXJlIG51cnNpbmc6IHByaW5jaXBsZXMgYW5kIGV2aWRlbmNlIGZvciBwcmFj
dGljZTwvc2Vjb25kYXJ5LXRpdGxlPjwvdGl0bGVzPjxwYWdlcz41NS03MDwvcGFnZXM+PGVkaXRp
b24+Mm5kPC9lZGl0aW9uPjxzZWN0aW9uPjM8L3NlY3Rpb24+PHJlcHJpbnQtZWRpdGlvbj5pbiBm
aWxlPC9yZXByaW50LWVkaXRpb24+PGRhdGVzPjx5ZWFyPjIwMDg8L3llYXI+PC9kYXRlcz48cHVi
LWxvY2F0aW9uPk1haWRlbmhlYWQ8L3B1Yi1sb2NhdGlvbj48cHVibGlzaGVyPk9wZW4gVW5pdmVy
c2l0eSBQcmVzczwvcHVibGlzaGVyPjx1cmxzPjxyZWxhdGVkLXVybHM+PHVybD5odHRwczovL3d3
dy5hbWF6b24uY28udWsvUGFsbGlhdGl2ZS1DYXJlLU51cnNpbmctUHJpbmNpcGxlcy1FdmlkZW5j
ZS9kcC8wMzM1MjIxODE1PC91cmw+PC9yZWxhdGVkLXVybHM+PC91cmxzPjxyZW1vdGUtZGF0YWJh
c2UtcHJvdmlkZXI+UmVmY2hlY2s8L3JlbW90ZS1kYXRhYmFzZS1wcm92aWRlcj48L3JlY29yZD48
L0NpdGU+PENpdGU+PFJlY051bT4xNjM8L1JlY051bT48cmVjb3JkPjxyZWMtbnVtYmVyPjE2Mzwv
cmVjLW51bWJlcj48Zm9yZWlnbi1rZXlzPjxrZXkgYXBwPSJFTiIgZGItaWQ9ImVkYTk5ZXNyOWFy
cDUyZTIwdjJwZnR6NHJwNXM5eDBldmVmNSIgdGltZXN0YW1wPSIxNTU0MzcxMjk5Ij4xNjM8L2tl
eT48a2V5IGFwcD0iRU5XZWIiIGRiLWlkPSIiPjA8L2tleT48L2ZvcmVpZ24ta2V5cz48cmVmLXR5
cGUgbmFtZT0iSm91cm5hbCBBcnRpY2xlIj4xNzwvcmVmLXR5cGU+PGNvbnRyaWJ1dG9ycz48YXV0
aG9ycz48YXV0aG9yPlNhcmdlYW50LCBBLjwvYXV0aG9yPjxhdXRob3I+UGF5bmUsIFMuPC9hdXRo
b3I+PGF1dGhvcj5Hb3R0LCBNLjwvYXV0aG9yPjxhdXRob3I+U21hbGwsIE4uPC9hdXRob3I+PGF1
dGhvcj5PbGl2aWVyZSwgRC48L2F1dGhvcj48L2F1dGhvcnM+PC9jb250cmlidXRvcnM+PHRpdGxl
cz48dGl0bGU+VXNlciBpbnZvbHZlbWVudCBpbiBwYWxsaWF0aXZlIGNhcmU6IG1vdGl2YXRpb25h
bCBmYWN0b3JzIGZvciBzZXJ2aWNlIHVzZXJzIGFuZCBwcm9mZXNzaW9uYWxzPC90aXRsZT48c2Vj
b25kYXJ5LXRpdGxlPlByb2dyZXNzIGluIFBhbGxpYXRpdmUgQ2FyZTwvc2Vjb25kYXJ5LXRpdGxl
PjwvdGl0bGVzPjxwZXJpb2RpY2FsPjxmdWxsLXRpdGxlPlByb2dyZXNzIGluIFBhbGxpYXRpdmUg
Q2FyZTwvZnVsbC10aXRsZT48YWJici0xPlByb2cgUGFsbGlhdCBDYXJlPC9hYmJyLTE+PC9wZXJp
b2RpY2FsPjxwYWdlcz4xMjYtMTMyPC9wYWdlcz48dm9sdW1lPjE1PC92b2x1bWU+PG51bWJlcj4z
PC9udW1iZXI+PHJlcHJpbnQtZWRpdGlvbj5pbiBmaWxlPC9yZXByaW50LWVkaXRpb24+PGtleXdv
cmRzPjxrZXl3b3JkPmNhcmU8L2tleXdvcmQ+PGtleXdvcmQ+aW52b2x2ZW1lbnQ8L2tleXdvcmQ+
PGtleXdvcmQ+UGFsbGlhdGl2ZSBDYXJlPC9rZXl3b3JkPjxrZXl3b3JkPnByb2Zlc3Npb25hbDwv
a2V5d29yZD48a2V5d29yZD51c2VyPC9rZXl3b3JkPjxrZXl3b3JkPnVzZXIgaW52b2x2ZW1lbnQ8
L2tleXdvcmQ+PGtleXdvcmQ+dXNlcnM8L2tleXdvcmQ+PC9rZXl3b3Jkcz48ZGF0ZXM+PHllYXI+
MjAwNzwveWVhcj48cHViLWRhdGVzPjxkYXRlPjIwMDc8L2RhdGU+PC9wdWItZGF0ZXM+PC9kYXRl
cz48aXNibj4wOTY5LTkyNjA8L2lzYm4+PGxhYmVsPjgwM0c8L2xhYmVsPjx1cmxzPjwvdXJscz48
cmVtb3RlLWRhdGFiYXNlLXByb3ZpZGVyPk1EPC9yZW1vdGUtZGF0YWJhc2UtcHJvdmlkZXI+PC9y
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OTwvUmVjTnVtPjxEaXNwbGF5VGV4dD4oU2FyZ2Vh
bnQgZXQgYWwuIDIwMDc7IFN0ZXZlbnMgMjAwOCk8L0Rpc3BsYXlUZXh0PjxyZWNvcmQ+PHJlYy1u
dW1iZXI+MTY2NDk8L3JlYy1udW1iZXI+PGZvcmVpZ24ta2V5cz48a2V5IGFwcD0iRU4iIGRiLWlk
PSJlZGE5OWVzcjlhcnA1MmUyMHYycGZ0ejRycDVzOXgwZXZlZjUiIHRpbWVzdGFtcD0iMTU1NDM3
MTI5OSI+MTY2NDk8L2tleT48a2V5IGFwcD0iRU5XZWIiIGRiLWlkPSIiPjA8L2tleT48L2ZvcmVp
Z24ta2V5cz48cmVmLXR5cGUgbmFtZT0iQm9vayBTZWN0aW9uIj41PC9yZWYtdHlwZT48Y29udHJp
YnV0b3JzPjxhdXRob3JzPjxhdXRob3I+U3RldmVucywgVC48L2F1dGhvcj48L2F1dGhvcnM+PHNl
Y29uZGFyeS1hdXRob3JzPjxhdXRob3I+UGF5bmUsIFMuPC9hdXRob3I+PGF1dGhvcj5TZXltb3Vy
LCBKPC9hdXRob3I+PGF1dGhvcj5JbmdsZXRvbiwgQy48L2F1dGhvcj48L3NlY29uZGFyeS1hdXRo
b3JzPjwvY29udHJpYnV0b3JzPjx0aXRsZXM+PHRpdGxlPkludm9sdmluZyBvciBVc2luZz8gVXNl
ciBpbnZvbHZlbWVudCBpbiBwYWxsaWF0aXZlIGNhcmU8L3RpdGxlPjxzZWNvbmRhcnktdGl0bGU+
UGFsbGlhdGl2ZSBjYXJlIG51cnNpbmc6IHByaW5jaXBsZXMgYW5kIGV2aWRlbmNlIGZvciBwcmFj
dGljZTwvc2Vjb25kYXJ5LXRpdGxlPjwvdGl0bGVzPjxwYWdlcz41NS03MDwvcGFnZXM+PGVkaXRp
b24+Mm5kPC9lZGl0aW9uPjxzZWN0aW9uPjM8L3NlY3Rpb24+PHJlcHJpbnQtZWRpdGlvbj5pbiBm
aWxlPC9yZXByaW50LWVkaXRpb24+PGRhdGVzPjx5ZWFyPjIwMDg8L3llYXI+PC9kYXRlcz48cHVi
LWxvY2F0aW9uPk1haWRlbmhlYWQ8L3B1Yi1sb2NhdGlvbj48cHVibGlzaGVyPk9wZW4gVW5pdmVy
c2l0eSBQcmVzczwvcHVibGlzaGVyPjx1cmxzPjxyZWxhdGVkLXVybHM+PHVybD5odHRwczovL3d3
dy5hbWF6b24uY28udWsvUGFsbGlhdGl2ZS1DYXJlLU51cnNpbmctUHJpbmNpcGxlcy1FdmlkZW5j
ZS9kcC8wMzM1MjIxODE1PC91cmw+PC9yZWxhdGVkLXVybHM+PC91cmxzPjxyZW1vdGUtZGF0YWJh
c2UtcHJvdmlkZXI+UmVmY2hlY2s8L3JlbW90ZS1kYXRhYmFzZS1wcm92aWRlcj48L3JlY29yZD48
L0NpdGU+PENpdGU+PFJlY051bT4xNjM8L1JlY051bT48cmVjb3JkPjxyZWMtbnVtYmVyPjE2Mzwv
cmVjLW51bWJlcj48Zm9yZWlnbi1rZXlzPjxrZXkgYXBwPSJFTiIgZGItaWQ9ImVkYTk5ZXNyOWFy
cDUyZTIwdjJwZnR6NHJwNXM5eDBldmVmNSIgdGltZXN0YW1wPSIxNTU0MzcxMjk5Ij4xNjM8L2tl
eT48a2V5IGFwcD0iRU5XZWIiIGRiLWlkPSIiPjA8L2tleT48L2ZvcmVpZ24ta2V5cz48cmVmLXR5
cGUgbmFtZT0iSm91cm5hbCBBcnRpY2xlIj4xNzwvcmVmLXR5cGU+PGNvbnRyaWJ1dG9ycz48YXV0
aG9ycz48YXV0aG9yPlNhcmdlYW50LCBBLjwvYXV0aG9yPjxhdXRob3I+UGF5bmUsIFMuPC9hdXRo
b3I+PGF1dGhvcj5Hb3R0LCBNLjwvYXV0aG9yPjxhdXRob3I+U21hbGwsIE4uPC9hdXRob3I+PGF1
dGhvcj5PbGl2aWVyZSwgRC48L2F1dGhvcj48L2F1dGhvcnM+PC9jb250cmlidXRvcnM+PHRpdGxl
cz48dGl0bGU+VXNlciBpbnZvbHZlbWVudCBpbiBwYWxsaWF0aXZlIGNhcmU6IG1vdGl2YXRpb25h
bCBmYWN0b3JzIGZvciBzZXJ2aWNlIHVzZXJzIGFuZCBwcm9mZXNzaW9uYWxzPC90aXRsZT48c2Vj
b25kYXJ5LXRpdGxlPlByb2dyZXNzIGluIFBhbGxpYXRpdmUgQ2FyZTwvc2Vjb25kYXJ5LXRpdGxl
PjwvdGl0bGVzPjxwZXJpb2RpY2FsPjxmdWxsLXRpdGxlPlByb2dyZXNzIGluIFBhbGxpYXRpdmUg
Q2FyZTwvZnVsbC10aXRsZT48YWJici0xPlByb2cgUGFsbGlhdCBDYXJlPC9hYmJyLTE+PC9wZXJp
b2RpY2FsPjxwYWdlcz4xMjYtMTMyPC9wYWdlcz48dm9sdW1lPjE1PC92b2x1bWU+PG51bWJlcj4z
PC9udW1iZXI+PHJlcHJpbnQtZWRpdGlvbj5pbiBmaWxlPC9yZXByaW50LWVkaXRpb24+PGtleXdv
cmRzPjxrZXl3b3JkPmNhcmU8L2tleXdvcmQ+PGtleXdvcmQ+aW52b2x2ZW1lbnQ8L2tleXdvcmQ+
PGtleXdvcmQ+UGFsbGlhdGl2ZSBDYXJlPC9rZXl3b3JkPjxrZXl3b3JkPnByb2Zlc3Npb25hbDwv
a2V5d29yZD48a2V5d29yZD51c2VyPC9rZXl3b3JkPjxrZXl3b3JkPnVzZXIgaW52b2x2ZW1lbnQ8
L2tleXdvcmQ+PGtleXdvcmQ+dXNlcnM8L2tleXdvcmQ+PC9rZXl3b3Jkcz48ZGF0ZXM+PHllYXI+
MjAwNzwveWVhcj48cHViLWRhdGVzPjxkYXRlPjIwMDc8L2RhdGU+PC9wdWItZGF0ZXM+PC9kYXRl
cz48aXNibj4wOTY5LTkyNjA8L2lzYm4+PGxhYmVsPjgwM0c8L2xhYmVsPjx1cmxzPjwvdXJscz48
cmVtb3RlLWRhdGFiYXNlLXByb3ZpZGVyPk1EPC9yZW1vdGUtZGF0YWJhc2UtcHJvdmlkZXI+PC9y
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argeant et al. 2007;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9F11D39" w14:textId="77777777" w:rsidR="005E2CF5" w:rsidRPr="005E2CF5" w:rsidRDefault="005E2CF5" w:rsidP="005E2CF5">
      <w:pPr>
        <w:spacing w:after="0" w:line="240" w:lineRule="auto"/>
        <w:rPr>
          <w:rFonts w:ascii="Calibri" w:eastAsia="Times New Roman" w:hAnsi="Calibri" w:cs="Calibri"/>
          <w:sz w:val="24"/>
          <w:szCs w:val="24"/>
          <w:lang w:eastAsia="en-GB"/>
        </w:rPr>
      </w:pPr>
    </w:p>
    <w:p w14:paraId="71FAECDE" w14:textId="180FE378"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Often recruitment was solely from existing patient groups, thereby creating further exclusion of people, as the groups served some conditions better than others. Many groups tended to be focussed on particular health conditions, for example breast cancer, either intentionally or because the group had become homogenised over time. Some health conditions had few or no groups, in particular rarer conditions </w:t>
      </w:r>
      <w:r w:rsidR="00C445FA">
        <w:rPr>
          <w:rFonts w:ascii="Calibri" w:eastAsia="Times New Roman" w:hAnsi="Calibri" w:cs="Calibri"/>
          <w:sz w:val="24"/>
          <w:szCs w:val="24"/>
          <w:lang w:eastAsia="en-GB"/>
        </w:rPr>
        <w:fldChar w:fldCharType="begin">
          <w:fldData xml:space="preserve">PEVuZE5vdGU+PENpdGU+PFJlY051bT4xNjU0NzwvUmVjTnVtPjxEaXNwbGF5VGV4dD4oR290dCBl
dCBhbC4gMjAwMDsgV3JpZ2h0IGV0IGFsLiAyMDA1OyBDb3JuZXIgZXQgYWwuIDIwMDcpPC9EaXNw
bGF5VGV4dD48cmVjb3JkPjxyZWMtbnVtYmVyPjE2NTQ3PC9yZWMtbnVtYmVyPjxmb3JlaWduLWtl
eXM+PGtleSBhcHA9IkVOIiBkYi1pZD0iZWRhOTllc3I5YXJwNTJlMjB2MnBmdHo0cnA1czl4MGV2
ZWY1IiB0aW1lc3RhbXA9IjE1NTQzNzEyOTkiPjE2NTQ3PC9rZXk+PGtleSBhcHA9IkVOV2ViIiBk
Yi1pZD0iIj4wPC9rZXk+PC9mb3JlaWduLWtleXM+PHJlZi10eXBlIG5hbWU9IkpvdXJuYWwgQXJ0
aWNsZSI+MTc8L3JlZi10eXBlPjxjb250cmlidXRvcnM+PGF1dGhvcnM+PGF1dGhvcj5Db3JuZXIs
IEplc3NpY2E8L2F1dGhvcj48YXV0aG9yPldyaWdodCwgRGF2aWQ8L2F1dGhvcj48YXV0aG9yPkhv
cGtpbnNvbiwgSmFuZTwvYXV0aG9yPjxhdXRob3I+R3VuYXJhdG5hbSwgWWFzbWluPC9hdXRob3I+
PGF1dGhvcj5NY0RvbmFsZCwgSlc8L2F1dGhvcj48YXV0aG9yPkZvc3RlciwgQ2xhaXJlPC9hdXRo
b3I+PC9hdXRob3JzPjwvY29udHJpYnV0b3JzPjx0aXRsZXM+PHRpdGxlPlRoZSByZXNlYXJjaCBw
cmlvcml0aWVzIG9mIHBhdGllbnRzIGF0dGVuZGluZyBVSyBjYW5jZXIgdHJlYXRtZW50IGNlbnRy
ZXM6IGZpbmRpbmdzIGZyb20gYSBtb2RpZmllZCBub21pbmFsIGdyb3VwIHN0dWR5PC90aXRsZT48
c2Vjb25kYXJ5LXRpdGxlPkJyaXRpc2ggam91cm5hbCBvZiBjYW5jZXI8L3NlY29uZGFyeS10aXRs
ZT48L3RpdGxlcz48cGVyaW9kaWNhbD48ZnVsbC10aXRsZT5Ccml0aXNoIGpvdXJuYWwgb2YgY2Fu
Y2VyPC9mdWxsLXRpdGxlPjxhYmJyLTE+QnIgSiBDYW5jZXI8L2FiYnItMT48L3BlcmlvZGljYWw+
PHBhZ2VzPjg3NTwvcGFnZXM+PHZvbHVtZT45Njwvdm9sdW1lPjxudW1iZXI+NjwvbnVtYmVyPjxy
ZXByaW50LWVkaXRpb24+aW4gZmlsZTwvcmVwcmludC1lZGl0aW9uPjxkYXRlcz48eWVhcj4yMDA3
PC95ZWFyPjwvZGF0ZXM+PHVybHM+PC91cmxzPjxyZW1vdGUtZGF0YWJhc2UtcHJvdmlkZXI+TUQ8
L3JlbW90ZS1kYXRhYmFzZS1wcm92aWRlcj48L3JlY29yZD48L0NpdGU+PENpdGU+PFJlY051bT4y
MTQ8L1JlY051bT48cmVjb3JkPjxyZWMtbnVtYmVyPjIxNDwvcmVjLW51bWJlcj48Zm9yZWlnbi1r
ZXlzPjxrZXkgYXBwPSJFTiIgZGItaWQ9ImVkYTk5ZXNyOWFycDUyZTIwdjJwZnR6NHJwNXM5eDBl
dmVmNSIgdGltZXN0YW1wPSIxNTUzOTQ0NTE3Ij4yMTQ8L2tleT48a2V5IGFwcD0iRU5XZWIiIGRi
LWlkPSIiPjA8L2tleT48L2ZvcmVpZ24ta2V5cz48cmVmLXR5cGUgbmFtZT0iSm91cm5hbCBBcnRp
Y2xlIj4xNzwvcmVmLXR5cGU+PGNvbnRyaWJ1dG9ycz48YXV0aG9ycz48YXV0aG9yPldyaWdodCwg
RC48L2F1dGhvcj48YXV0aG9yPkNvcm5lciwgSi48L2F1dGhvcj48YXV0aG9yPkhvcGtpbnNvbiwg
Si48L2F1dGhvcj48YXV0aG9yPkZvc3RlciwgQy48L2F1dGhvcj48L2F1dGhvcnM+PC9jb250cmli
dXRvcnM+PHRpdGxlcz48dGl0bGU+TGlzdGVuaW5nIHRvIHRoZSB2aWV3cyBvZiBwZW9wbGUgYWZm
ZWN0ZWQgYnkgY2FuY2VyIGFib3V0IGNhbmNlciByZXNlYXJjaDogYW4gZXhhbXBsZSBvZiBwYXJ0
aWNpcGF0b3J5IHJlc2VhcmNoIGluIHNldHRpbmcgdGhlIGNhbmNlciByZXNlYXJjaCBhZ2VuZGE8
L3RpdGxlPjxzZWNvbmRhcnktdGl0bGU+SGVhbHRoIEV4cGVjdGF0aW9uczwvc2Vjb25kYXJ5LXRp
dGxlPjwvdGl0bGVzPjxwZXJpb2RpY2FsPjxmdWxsLXRpdGxlPkhlYWx0aCBFeHBlY3RhdGlvbnM8
L2Z1bGwtdGl0bGU+PGFiYnItMT5IZWFsdGggRXhwZWN0PC9hYmJyLTE+PC9wZXJpb2RpY2FsPjxw
YWdlcz4zLTEyPC9wYWdlcz48dm9sdW1lPjk8L3ZvbHVtZT48bnVtYmVyPjE8L251bWJlcj48cmVw
cmludC1lZGl0aW9uPmluIGZpbGU8L3JlcHJpbnQtZWRpdGlvbj48a2V5d29yZHM+PGtleXdvcmQ+
Y2FuY2VyPC9rZXl3b3JkPjxrZXl3b3JkPlBlb3BsZTwva2V5d29yZD48a2V5d29yZD5SZXNlYXJj
aDwva2V5d29yZD48a2V5d29yZD5WaWV3PC9rZXl3b3JkPjxrZXl3b3JkPlZpZXdzPC9rZXl3b3Jk
Pjwva2V5d29yZHM+PGRhdGVzPjx5ZWFyPjIwMDU8L3llYXI+PHB1Yi1kYXRlcz48ZGF0ZT4yMDA2
PC9kYXRlPjwvcHViLWRhdGVzPjwvZGF0ZXM+PGlzYm4+MTM2OS03NjI1PC9pc2JuPjxsYWJlbD44
MTNHPC9sYWJlbD48dXJscz48cmVsYXRlZC11cmxzPjx1cmw+aHR0cDovL29ubGluZWxpYnJhcnku
d2lsZXkuY29tL2RvaS8xMC4xMTExL2ouMTM2OS03NjI1LjIwMDYuMDAzNTMueC9mdWxsPC91cmw+
PC9yZWxhdGVkLXVybHM+PC91cmxzPjxyZW1vdGUtZGF0YWJhc2UtcHJvdmlkZXI+SU5WLCBDSU5B
SEwsIFBJTkZPLCBNRUQsIEFTU0lBLCBXT1M8L3JlbW90ZS1kYXRhYmFzZS1wcm92aWRlcj48L3Jl
Y29yZD48L0NpdGU+PENpdGU+PFJlY051bT4xNjY0MzwvUmVjTnVtPjxyZWNvcmQ+PHJlYy1udW1i
ZXI+MTY2NDM8L3JlYy1udW1iZXI+PGZvcmVpZ24ta2V5cz48a2V5IGFwcD0iRU4iIGRiLWlkPSJl
ZGE5OWVzcjlhcnA1MmUyMHYycGZ0ejRycDVzOXgwZXZlZjUiIHRpbWVzdGFtcD0iMTU1NDM3MTI5
OSI+MTY2NDM8L2tleT48a2V5IGFwcD0iRU5XZWIiIGRiLWlkPSIiPjA8L2tleT48L2ZvcmVpZ24t
a2V5cz48cmVmLXR5cGUgbmFtZT0iQm9vayI+NjwvcmVmLXR5cGU+PGNvbnRyaWJ1dG9ycz48YXV0
aG9ycz48YXV0aG9yPkdvdHQsIE0uPC9hdXRob3I+PGF1dGhvcj5TdGV2ZW5zLCBULjwvYXV0aG9y
PjxhdXRob3I+U21hbGwsIE4uPC9hdXRob3I+PGF1dGhvcj5BaG1lZHphaSwgUy48L2F1dGhvcj48
L2F1dGhvcnM+PC9jb250cmlidXRvcnM+PHRpdGxlcz48dGl0bGU+VXNlciBpbnZvbHZlbWVudCBp
biBjYW5jZXIgY2FyZS4gRXhjbHVzaW9uIGFuZCBlbXBvd2VybWVudC48L3RpdGxlPjwvdGl0bGVz
PjxyZXByaW50LWVkaXRpb24+aW4gZmlsZTwvcmVwcmludC1lZGl0aW9uPjxkYXRlcz48eWVhcj4y
MDAwPC95ZWFyPjwvZGF0ZXM+PHB1Yi1sb2NhdGlvbj5CcmlzdG9sPC9wdWItbG9jYXRpb24+PHB1
Ymxpc2hlcj5UaGUgUG9saWN5IFByZXNzPC9wdWJsaXNoZXI+PHVybHM+PHJlbGF0ZWQtdXJscz48
dXJsPmh0dHBzOi8vd3d3LmFtYXpvbi5jby51ay9Vc2VyLUludm9sdmVtZW50LUNhbmNlci1DYXJl
LUVtcG93ZXJtZW50L2RwLzE4NjEzNDIxMDEvcmVmPXNyXzFfND9zPWJvb2tzJmFtcDtpZT1VVEY4
JmFtcDtxaWQ9MTUxMjc1NDkyNCZhbXA7c3I9MS00JmFtcDtyZWZpbmVtZW50cz1wXzI3JTNBTWVy
cnluK0dvdHQ8L3VybD48L3JlbGF0ZWQtdXJscz48L3VybHM+PHJlbW90ZS1kYXRhYmFzZS1wcm92
aWRlcj5NRDwvcmVtb3RlLWRhdGFiYXNlLXByb3ZpZGVyPjwvcmVjb3JkPjwvQ2l0ZT48L0VuZE5v
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0NzwvUmVjTnVtPjxEaXNwbGF5VGV4dD4oR290dCBl
dCBhbC4gMjAwMDsgV3JpZ2h0IGV0IGFsLiAyMDA1OyBDb3JuZXIgZXQgYWwuIDIwMDcpPC9EaXNw
bGF5VGV4dD48cmVjb3JkPjxyZWMtbnVtYmVyPjE2NTQ3PC9yZWMtbnVtYmVyPjxmb3JlaWduLWtl
eXM+PGtleSBhcHA9IkVOIiBkYi1pZD0iZWRhOTllc3I5YXJwNTJlMjB2MnBmdHo0cnA1czl4MGV2
ZWY1IiB0aW1lc3RhbXA9IjE1NTQzNzEyOTkiPjE2NTQ3PC9rZXk+PGtleSBhcHA9IkVOV2ViIiBk
Yi1pZD0iIj4wPC9rZXk+PC9mb3JlaWduLWtleXM+PHJlZi10eXBlIG5hbWU9IkpvdXJuYWwgQXJ0
aWNsZSI+MTc8L3JlZi10eXBlPjxjb250cmlidXRvcnM+PGF1dGhvcnM+PGF1dGhvcj5Db3JuZXIs
IEplc3NpY2E8L2F1dGhvcj48YXV0aG9yPldyaWdodCwgRGF2aWQ8L2F1dGhvcj48YXV0aG9yPkhv
cGtpbnNvbiwgSmFuZTwvYXV0aG9yPjxhdXRob3I+R3VuYXJhdG5hbSwgWWFzbWluPC9hdXRob3I+
PGF1dGhvcj5NY0RvbmFsZCwgSlc8L2F1dGhvcj48YXV0aG9yPkZvc3RlciwgQ2xhaXJlPC9hdXRo
b3I+PC9hdXRob3JzPjwvY29udHJpYnV0b3JzPjx0aXRsZXM+PHRpdGxlPlRoZSByZXNlYXJjaCBw
cmlvcml0aWVzIG9mIHBhdGllbnRzIGF0dGVuZGluZyBVSyBjYW5jZXIgdHJlYXRtZW50IGNlbnRy
ZXM6IGZpbmRpbmdzIGZyb20gYSBtb2RpZmllZCBub21pbmFsIGdyb3VwIHN0dWR5PC90aXRsZT48
c2Vjb25kYXJ5LXRpdGxlPkJyaXRpc2ggam91cm5hbCBvZiBjYW5jZXI8L3NlY29uZGFyeS10aXRs
ZT48L3RpdGxlcz48cGVyaW9kaWNhbD48ZnVsbC10aXRsZT5Ccml0aXNoIGpvdXJuYWwgb2YgY2Fu
Y2VyPC9mdWxsLXRpdGxlPjxhYmJyLTE+QnIgSiBDYW5jZXI8L2FiYnItMT48L3BlcmlvZGljYWw+
PHBhZ2VzPjg3NTwvcGFnZXM+PHZvbHVtZT45Njwvdm9sdW1lPjxudW1iZXI+NjwvbnVtYmVyPjxy
ZXByaW50LWVkaXRpb24+aW4gZmlsZTwvcmVwcmludC1lZGl0aW9uPjxkYXRlcz48eWVhcj4yMDA3
PC95ZWFyPjwvZGF0ZXM+PHVybHM+PC91cmxzPjxyZW1vdGUtZGF0YWJhc2UtcHJvdmlkZXI+TUQ8
L3JlbW90ZS1kYXRhYmFzZS1wcm92aWRlcj48L3JlY29yZD48L0NpdGU+PENpdGU+PFJlY051bT4y
MTQ8L1JlY051bT48cmVjb3JkPjxyZWMtbnVtYmVyPjIxNDwvcmVjLW51bWJlcj48Zm9yZWlnbi1r
ZXlzPjxrZXkgYXBwPSJFTiIgZGItaWQ9ImVkYTk5ZXNyOWFycDUyZTIwdjJwZnR6NHJwNXM5eDBl
dmVmNSIgdGltZXN0YW1wPSIxNTUzOTQ0NTE3Ij4yMTQ8L2tleT48a2V5IGFwcD0iRU5XZWIiIGRi
LWlkPSIiPjA8L2tleT48L2ZvcmVpZ24ta2V5cz48cmVmLXR5cGUgbmFtZT0iSm91cm5hbCBBcnRp
Y2xlIj4xNzwvcmVmLXR5cGU+PGNvbnRyaWJ1dG9ycz48YXV0aG9ycz48YXV0aG9yPldyaWdodCwg
RC48L2F1dGhvcj48YXV0aG9yPkNvcm5lciwgSi48L2F1dGhvcj48YXV0aG9yPkhvcGtpbnNvbiwg
Si48L2F1dGhvcj48YXV0aG9yPkZvc3RlciwgQy48L2F1dGhvcj48L2F1dGhvcnM+PC9jb250cmli
dXRvcnM+PHRpdGxlcz48dGl0bGU+TGlzdGVuaW5nIHRvIHRoZSB2aWV3cyBvZiBwZW9wbGUgYWZm
ZWN0ZWQgYnkgY2FuY2VyIGFib3V0IGNhbmNlciByZXNlYXJjaDogYW4gZXhhbXBsZSBvZiBwYXJ0
aWNpcGF0b3J5IHJlc2VhcmNoIGluIHNldHRpbmcgdGhlIGNhbmNlciByZXNlYXJjaCBhZ2VuZGE8
L3RpdGxlPjxzZWNvbmRhcnktdGl0bGU+SGVhbHRoIEV4cGVjdGF0aW9uczwvc2Vjb25kYXJ5LXRp
dGxlPjwvdGl0bGVzPjxwZXJpb2RpY2FsPjxmdWxsLXRpdGxlPkhlYWx0aCBFeHBlY3RhdGlvbnM8
L2Z1bGwtdGl0bGU+PGFiYnItMT5IZWFsdGggRXhwZWN0PC9hYmJyLTE+PC9wZXJpb2RpY2FsPjxw
YWdlcz4zLTEyPC9wYWdlcz48dm9sdW1lPjk8L3ZvbHVtZT48bnVtYmVyPjE8L251bWJlcj48cmVw
cmludC1lZGl0aW9uPmluIGZpbGU8L3JlcHJpbnQtZWRpdGlvbj48a2V5d29yZHM+PGtleXdvcmQ+
Y2FuY2VyPC9rZXl3b3JkPjxrZXl3b3JkPlBlb3BsZTwva2V5d29yZD48a2V5d29yZD5SZXNlYXJj
aDwva2V5d29yZD48a2V5d29yZD5WaWV3PC9rZXl3b3JkPjxrZXl3b3JkPlZpZXdzPC9rZXl3b3Jk
Pjwva2V5d29yZHM+PGRhdGVzPjx5ZWFyPjIwMDU8L3llYXI+PHB1Yi1kYXRlcz48ZGF0ZT4yMDA2
PC9kYXRlPjwvcHViLWRhdGVzPjwvZGF0ZXM+PGlzYm4+MTM2OS03NjI1PC9pc2JuPjxsYWJlbD44
MTNHPC9sYWJlbD48dXJscz48cmVsYXRlZC11cmxzPjx1cmw+aHR0cDovL29ubGluZWxpYnJhcnku
d2lsZXkuY29tL2RvaS8xMC4xMTExL2ouMTM2OS03NjI1LjIwMDYuMDAzNTMueC9mdWxsPC91cmw+
PC9yZWxhdGVkLXVybHM+PC91cmxzPjxyZW1vdGUtZGF0YWJhc2UtcHJvdmlkZXI+SU5WLCBDSU5B
SEwsIFBJTkZPLCBNRUQsIEFTU0lBLCBXT1M8L3JlbW90ZS1kYXRhYmFzZS1wcm92aWRlcj48L3Jl
Y29yZD48L0NpdGU+PENpdGU+PFJlY051bT4xNjY0MzwvUmVjTnVtPjxyZWNvcmQ+PHJlYy1udW1i
ZXI+MTY2NDM8L3JlYy1udW1iZXI+PGZvcmVpZ24ta2V5cz48a2V5IGFwcD0iRU4iIGRiLWlkPSJl
ZGE5OWVzcjlhcnA1MmUyMHYycGZ0ejRycDVzOXgwZXZlZjUiIHRpbWVzdGFtcD0iMTU1NDM3MTI5
OSI+MTY2NDM8L2tleT48a2V5IGFwcD0iRU5XZWIiIGRiLWlkPSIiPjA8L2tleT48L2ZvcmVpZ24t
a2V5cz48cmVmLXR5cGUgbmFtZT0iQm9vayI+NjwvcmVmLXR5cGU+PGNvbnRyaWJ1dG9ycz48YXV0
aG9ycz48YXV0aG9yPkdvdHQsIE0uPC9hdXRob3I+PGF1dGhvcj5TdGV2ZW5zLCBULjwvYXV0aG9y
PjxhdXRob3I+U21hbGwsIE4uPC9hdXRob3I+PGF1dGhvcj5BaG1lZHphaSwgUy48L2F1dGhvcj48
L2F1dGhvcnM+PC9jb250cmlidXRvcnM+PHRpdGxlcz48dGl0bGU+VXNlciBpbnZvbHZlbWVudCBp
biBjYW5jZXIgY2FyZS4gRXhjbHVzaW9uIGFuZCBlbXBvd2VybWVudC48L3RpdGxlPjwvdGl0bGVz
PjxyZXByaW50LWVkaXRpb24+aW4gZmlsZTwvcmVwcmludC1lZGl0aW9uPjxkYXRlcz48eWVhcj4y
MDAwPC95ZWFyPjwvZGF0ZXM+PHB1Yi1sb2NhdGlvbj5CcmlzdG9sPC9wdWItbG9jYXRpb24+PHB1
Ymxpc2hlcj5UaGUgUG9saWN5IFByZXNzPC9wdWJsaXNoZXI+PHVybHM+PHJlbGF0ZWQtdXJscz48
dXJsPmh0dHBzOi8vd3d3LmFtYXpvbi5jby51ay9Vc2VyLUludm9sdmVtZW50LUNhbmNlci1DYXJl
LUVtcG93ZXJtZW50L2RwLzE4NjEzNDIxMDEvcmVmPXNyXzFfND9zPWJvb2tzJmFtcDtpZT1VVEY4
JmFtcDtxaWQ9MTUxMjc1NDkyNCZhbXA7c3I9MS00JmFtcDtyZWZpbmVtZW50cz1wXzI3JTNBTWVy
cnluK0dvdHQ8L3VybD48L3JlbGF0ZWQtdXJscz48L3VybHM+PHJlbW90ZS1kYXRhYmFzZS1wcm92
aWRlcj5NRDwvcmVtb3RlLWRhdGFiYXNlLXByb3ZpZGVyPjwvcmVjb3JkPjwvQ2l0ZT48L0VuZE5v
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Wright et al. 2005; Corner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Many people didn’t want to join a group. They didn’t want to publicly associate themselves with their illness or they preferred to return to their ‘normal’ routine </w:t>
      </w:r>
      <w:r w:rsidR="00C445FA">
        <w:rPr>
          <w:rFonts w:ascii="Calibri" w:eastAsia="Times New Roman" w:hAnsi="Calibri" w:cs="Calibri"/>
          <w:sz w:val="24"/>
          <w:szCs w:val="24"/>
          <w:lang w:eastAsia="en-GB"/>
        </w:rPr>
        <w:fldChar w:fldCharType="begin">
          <w:fldData xml:space="preserve">PEVuZE5vdGU+PENpdGU+PFJlY051bT43MTI8L1JlY051bT48RGlzcGxheVRleHQ+KEdvdHQgZXQg
YWwuIDIwMDA7IFNtYWxsIGFuZCBSaG9kZXMgMjAwMCk8L0Rpc3BsYXlUZXh0PjxyZWNvcmQ+PHJl
Yy1udW1iZXI+NzEyPC9yZWMtbnVtYmVyPjxmb3JlaWduLWtleXM+PGtleSBhcHA9IkVOIiBkYi1p
ZD0iZWRhOTllc3I5YXJwNTJlMjB2MnBmdHo0cnA1czl4MGV2ZWY1IiB0aW1lc3RhbXA9IjE0NjYw
Nzg5MTQiPjcxMjwva2V5PjwvZm9yZWlnbi1rZXlzPjxyZWYtdHlwZSBuYW1lPSJCb29rIj42PC9y
ZWYtdHlwZT48Y29udHJpYnV0b3JzPjxhdXRob3JzPjxhdXRob3I+U21hbGwsIE4uPC9hdXRob3I+
PGF1dGhvcj5SaG9kZXMsIFAuPC9hdXRob3I+PC9hdXRob3JzPjwvY29udHJpYnV0b3JzPjx0aXRs
ZXM+PHRpdGxlPlRvbyBJbGwgdG8gVGFsaz8gVXNlciBpbnZvbHZlbWVudCBhbmQgcGFsbGlhdGl2
ZSBjYXJlPC90aXRsZT48L3RpdGxlcz48cmVwcmludC1lZGl0aW9uPmluIGZpbGU8L3JlcHJpbnQt
ZWRpdGlvbj48a2V5d29yZHM+PGtleXdvcmQ+Y2FyZTwva2V5d29yZD48a2V5d29yZD5Db21tdW5p
Y2F0aW9uPC9rZXl3b3JkPjxrZXl3b3JkPkRpc2Vhc2U8L2tleXdvcmQ+PGtleXdvcmQ+SGVhbHRo
PC9rZXl3b3JkPjxrZXl3b3JkPmhlYWx0aCBhbmQgc29jaWFsIGNhcmU8L2tleXdvcmQ+PGtleXdv
cmQ+SGVhbHRoIFBvbGljeTwva2V5d29yZD48a2V5d29yZD5IZWFsdGggU2VydmljZXM8L2tleXdv
cmQ+PGtleXdvcmQ+aW5mb3JtYXRpb248L2tleXdvcmQ+PGtleXdvcmQ+aW52b2x2ZW1lbnQ8L2tl
eXdvcmQ+PGtleXdvcmQ+bGl0ZXJhdHVyZTwva2V5d29yZD48a2V5d29yZD5NdWx0aXBsZSBTY2xl
cm9zaXM8L2tleXdvcmQ+PGtleXdvcmQ+UGFsbGlhdGl2ZSBDYXJlPC9rZXl3b3JkPjxrZXl3b3Jk
PlBlb3BsZTwva2V5d29yZD48a2V5d29yZD5wb2xpY3k8L2tleXdvcmQ+PGtleXdvcmQ+cHJhY3Rp
Y2U8L2tleXdvcmQ+PGtleXdvcmQ+cHJvZmVzc2lvbmFsPC9rZXl3b3JkPjxrZXl3b3JkPlJvbGU8
L2tleXdvcmQ+PGtleXdvcmQ+c2VsZi1oZWxwPC9rZXl3b3JkPjxrZXl3b3JkPlNlbGYtSGVscCBH
cm91cHM8L2tleXdvcmQ+PGtleXdvcmQ+U2VydmljZXM8L2tleXdvcmQ+PGtleXdvcmQ+U29jaWFs
IENhcmU8L2tleXdvcmQ+PGtleXdvcmQ+U3R1ZGVudHM8L2tleXdvcmQ+PGtleXdvcmQ+dXNlcjwv
a2V5d29yZD48a2V5d29yZD51c2VyIGludm9sdmVtZW50PC9rZXl3b3JkPjxrZXl3b3JkPnVzZXJz
PC9rZXl3b3JkPjxrZXl3b3JkPlZpZXc8L2tleXdvcmQ+PGtleXdvcmQ+Vmlld3M8L2tleXdvcmQ+
PGtleXdvcmQ+dm9pY2U8L2tleXdvcmQ+PC9rZXl3b3Jkcz48ZGF0ZXM+PHllYXI+MjAwMDwveWVh
cj48L2RhdGVzPjxwdWItbG9jYXRpb24+TG9uZG9uPC9wdWItbG9jYXRpb24+PHB1Ymxpc2hlcj5S
b3V0bGVkZ2U8L3B1Ymxpc2hlcj48bGFiZWw+NjA0RzwvbGFiZWw+PHVybHM+PHJlbGF0ZWQtdXJs
cz48dXJsPmh0dHA6Ly93d3cuc2NpZS1zb2NpYWxjYXJlb25saW5lLm9yZy51ay90b28taWxsLXRv
LXRhbGstdXNlci1pbnZvbHZlbWVudC1hbmQtcGFsbGlhdGl2ZS1jYXJlL3IvYTExRzAwMDAwMDE3
dUZnSUFJPC91cmw+PHVybD48c3R5bGUgZmFjZT0ibm9ybWFsIiBmb250PSJkZWZhdWx0IiBzaXpl
PSIxMDAlIj5oPC9zdHlsZT48c3R5bGUgZmFjZT0idW5kZXJsaW5lIiBmb250PSJkZWZhdWx0IiBz
aXplPSIxMDAlIj50dHA6Ly93d3cuanJmLm9yZy51ay9rbm93bGVkZ2UvZmluZGluZ3Mvc29jaWFs
Y2FyZS8yNzEuYXNwPC9zdHlsZT48L3VybD48L3JlbGF0ZWQtdXJscz48L3VybHM+PHJlbW90ZS1k
YXRhYmFzZS1wcm92aWRlcj5TQ088L3JlbW90ZS1kYXRhYmFzZS1wcm92aWRlcj48L3JlY29yZD48
L0NpdGU+PENpdGU+PFJlY051bT4xNjY0MzwvUmVjTnVtPjxyZWNvcmQ+PHJlYy1udW1iZXI+MTY2
NDM8L3JlYy1udW1iZXI+PGZvcmVpZ24ta2V5cz48a2V5IGFwcD0iRU4iIGRiLWlkPSJlZGE5OWVz
cjlhcnA1MmUyMHYycGZ0ejRycDVzOXgwZXZlZjUiIHRpbWVzdGFtcD0iMTU1NDM3MTI5OSI+MTY2
NDM8L2tleT48a2V5IGFwcD0iRU5XZWIiIGRiLWlkPSIiPjA8L2tleT48L2ZvcmVpZ24ta2V5cz48
cmVmLXR5cGUgbmFtZT0iQm9vayI+NjwvcmVmLXR5cGU+PGNvbnRyaWJ1dG9ycz48YXV0aG9ycz48
YXV0aG9yPkdvdHQsIE0uPC9hdXRob3I+PGF1dGhvcj5TdGV2ZW5zLCBULjwvYXV0aG9yPjxhdXRo
b3I+U21hbGwsIE4uPC9hdXRob3I+PGF1dGhvcj5BaG1lZHphaSwgUy48L2F1dGhvcj48L2F1dGhv
cnM+PC9jb250cmlidXRvcnM+PHRpdGxlcz48dGl0bGU+VXNlciBpbnZvbHZlbWVudCBpbiBjYW5j
ZXIgY2FyZS4gRXhjbHVzaW9uIGFuZCBlbXBvd2VybWVudC48L3RpdGxlPjwvdGl0bGVzPjxyZXBy
aW50LWVkaXRpb24+aW4gZmlsZTwvcmVwcmludC1lZGl0aW9uPjxkYXRlcz48eWVhcj4yMDAwPC95
ZWFyPjwvZGF0ZXM+PHB1Yi1sb2NhdGlvbj5CcmlzdG9sPC9wdWItbG9jYXRpb24+PHB1Ymxpc2hl
cj5UaGUgUG9saWN5IFByZXNzPC9wdWJsaXNoZXI+PHVybHM+PHJlbGF0ZWQtdXJscz48dXJsPmh0
dHBzOi8vd3d3LmFtYXpvbi5jby51ay9Vc2VyLUludm9sdmVtZW50LUNhbmNlci1DYXJlLUVtcG93
ZXJtZW50L2RwLzE4NjEzNDIxMDEvcmVmPXNyXzFfND9zPWJvb2tzJmFtcDtpZT1VVEY4JmFtcDtx
aWQ9MTUxMjc1NDkyNCZhbXA7c3I9MS00JmFtcDtyZWZpbmVtZW50cz1wXzI3JTNBTWVycnluK0dv
dHQ8L3VybD48L3JlbGF0ZWQtdXJscz48L3VybHM+PHJlbW90ZS1kYXRhYmFzZS1wcm92aWRlcj5N
RDwvcmVtb3RlLWRhdGFiYXNlLXByb3Zp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TI8L1JlY051bT48RGlzcGxheVRleHQ+KEdvdHQgZXQg
YWwuIDIwMDA7IFNtYWxsIGFuZCBSaG9kZXMgMjAwMCk8L0Rpc3BsYXlUZXh0PjxyZWNvcmQ+PHJl
Yy1udW1iZXI+NzEyPC9yZWMtbnVtYmVyPjxmb3JlaWduLWtleXM+PGtleSBhcHA9IkVOIiBkYi1p
ZD0iZWRhOTllc3I5YXJwNTJlMjB2MnBmdHo0cnA1czl4MGV2ZWY1IiB0aW1lc3RhbXA9IjE0NjYw
Nzg5MTQiPjcxMjwva2V5PjwvZm9yZWlnbi1rZXlzPjxyZWYtdHlwZSBuYW1lPSJCb29rIj42PC9y
ZWYtdHlwZT48Y29udHJpYnV0b3JzPjxhdXRob3JzPjxhdXRob3I+U21hbGwsIE4uPC9hdXRob3I+
PGF1dGhvcj5SaG9kZXMsIFAuPC9hdXRob3I+PC9hdXRob3JzPjwvY29udHJpYnV0b3JzPjx0aXRs
ZXM+PHRpdGxlPlRvbyBJbGwgdG8gVGFsaz8gVXNlciBpbnZvbHZlbWVudCBhbmQgcGFsbGlhdGl2
ZSBjYXJlPC90aXRsZT48L3RpdGxlcz48cmVwcmludC1lZGl0aW9uPmluIGZpbGU8L3JlcHJpbnQt
ZWRpdGlvbj48a2V5d29yZHM+PGtleXdvcmQ+Y2FyZTwva2V5d29yZD48a2V5d29yZD5Db21tdW5p
Y2F0aW9uPC9rZXl3b3JkPjxrZXl3b3JkPkRpc2Vhc2U8L2tleXdvcmQ+PGtleXdvcmQ+SGVhbHRo
PC9rZXl3b3JkPjxrZXl3b3JkPmhlYWx0aCBhbmQgc29jaWFsIGNhcmU8L2tleXdvcmQ+PGtleXdv
cmQ+SGVhbHRoIFBvbGljeTwva2V5d29yZD48a2V5d29yZD5IZWFsdGggU2VydmljZXM8L2tleXdv
cmQ+PGtleXdvcmQ+aW5mb3JtYXRpb248L2tleXdvcmQ+PGtleXdvcmQ+aW52b2x2ZW1lbnQ8L2tl
eXdvcmQ+PGtleXdvcmQ+bGl0ZXJhdHVyZTwva2V5d29yZD48a2V5d29yZD5NdWx0aXBsZSBTY2xl
cm9zaXM8L2tleXdvcmQ+PGtleXdvcmQ+UGFsbGlhdGl2ZSBDYXJlPC9rZXl3b3JkPjxrZXl3b3Jk
PlBlb3BsZTwva2V5d29yZD48a2V5d29yZD5wb2xpY3k8L2tleXdvcmQ+PGtleXdvcmQ+cHJhY3Rp
Y2U8L2tleXdvcmQ+PGtleXdvcmQ+cHJvZmVzc2lvbmFsPC9rZXl3b3JkPjxrZXl3b3JkPlJvbGU8
L2tleXdvcmQ+PGtleXdvcmQ+c2VsZi1oZWxwPC9rZXl3b3JkPjxrZXl3b3JkPlNlbGYtSGVscCBH
cm91cHM8L2tleXdvcmQ+PGtleXdvcmQ+U2VydmljZXM8L2tleXdvcmQ+PGtleXdvcmQ+U29jaWFs
IENhcmU8L2tleXdvcmQ+PGtleXdvcmQ+U3R1ZGVudHM8L2tleXdvcmQ+PGtleXdvcmQ+dXNlcjwv
a2V5d29yZD48a2V5d29yZD51c2VyIGludm9sdmVtZW50PC9rZXl3b3JkPjxrZXl3b3JkPnVzZXJz
PC9rZXl3b3JkPjxrZXl3b3JkPlZpZXc8L2tleXdvcmQ+PGtleXdvcmQ+Vmlld3M8L2tleXdvcmQ+
PGtleXdvcmQ+dm9pY2U8L2tleXdvcmQ+PC9rZXl3b3Jkcz48ZGF0ZXM+PHllYXI+MjAwMDwveWVh
cj48L2RhdGVzPjxwdWItbG9jYXRpb24+TG9uZG9uPC9wdWItbG9jYXRpb24+PHB1Ymxpc2hlcj5S
b3V0bGVkZ2U8L3B1Ymxpc2hlcj48bGFiZWw+NjA0RzwvbGFiZWw+PHVybHM+PHJlbGF0ZWQtdXJs
cz48dXJsPmh0dHA6Ly93d3cuc2NpZS1zb2NpYWxjYXJlb25saW5lLm9yZy51ay90b28taWxsLXRv
LXRhbGstdXNlci1pbnZvbHZlbWVudC1hbmQtcGFsbGlhdGl2ZS1jYXJlL3IvYTExRzAwMDAwMDE3
dUZnSUFJPC91cmw+PHVybD48c3R5bGUgZmFjZT0ibm9ybWFsIiBmb250PSJkZWZhdWx0IiBzaXpl
PSIxMDAlIj5oPC9zdHlsZT48c3R5bGUgZmFjZT0idW5kZXJsaW5lIiBmb250PSJkZWZhdWx0IiBz
aXplPSIxMDAlIj50dHA6Ly93d3cuanJmLm9yZy51ay9rbm93bGVkZ2UvZmluZGluZ3Mvc29jaWFs
Y2FyZS8yNzEuYXNwPC9zdHlsZT48L3VybD48L3JlbGF0ZWQtdXJscz48L3VybHM+PHJlbW90ZS1k
YXRhYmFzZS1wcm92aWRlcj5TQ088L3JlbW90ZS1kYXRhYmFzZS1wcm92aWRlcj48L3JlY29yZD48
L0NpdGU+PENpdGU+PFJlY051bT4xNjY0MzwvUmVjTnVtPjxyZWNvcmQ+PHJlYy1udW1iZXI+MTY2
NDM8L3JlYy1udW1iZXI+PGZvcmVpZ24ta2V5cz48a2V5IGFwcD0iRU4iIGRiLWlkPSJlZGE5OWVz
cjlhcnA1MmUyMHYycGZ0ejRycDVzOXgwZXZlZjUiIHRpbWVzdGFtcD0iMTU1NDM3MTI5OSI+MTY2
NDM8L2tleT48a2V5IGFwcD0iRU5XZWIiIGRiLWlkPSIiPjA8L2tleT48L2ZvcmVpZ24ta2V5cz48
cmVmLXR5cGUgbmFtZT0iQm9vayI+NjwvcmVmLXR5cGU+PGNvbnRyaWJ1dG9ycz48YXV0aG9ycz48
YXV0aG9yPkdvdHQsIE0uPC9hdXRob3I+PGF1dGhvcj5TdGV2ZW5zLCBULjwvYXV0aG9yPjxhdXRo
b3I+U21hbGwsIE4uPC9hdXRob3I+PGF1dGhvcj5BaG1lZHphaSwgUy48L2F1dGhvcj48L2F1dGhv
cnM+PC9jb250cmlidXRvcnM+PHRpdGxlcz48dGl0bGU+VXNlciBpbnZvbHZlbWVudCBpbiBjYW5j
ZXIgY2FyZS4gRXhjbHVzaW9uIGFuZCBlbXBvd2VybWVudC48L3RpdGxlPjwvdGl0bGVzPjxyZXBy
aW50LWVkaXRpb24+aW4gZmlsZTwvcmVwcmludC1lZGl0aW9uPjxkYXRlcz48eWVhcj4yMDAwPC95
ZWFyPjwvZGF0ZXM+PHB1Yi1sb2NhdGlvbj5CcmlzdG9sPC9wdWItbG9jYXRpb24+PHB1Ymxpc2hl
cj5UaGUgUG9saWN5IFByZXNzPC9wdWJsaXNoZXI+PHVybHM+PHJlbGF0ZWQtdXJscz48dXJsPmh0
dHBzOi8vd3d3LmFtYXpvbi5jby51ay9Vc2VyLUludm9sdmVtZW50LUNhbmNlci1DYXJlLUVtcG93
ZXJtZW50L2RwLzE4NjEzNDIxMDEvcmVmPXNyXzFfND9zPWJvb2tzJmFtcDtpZT1VVEY4JmFtcDtx
aWQ9MTUxMjc1NDkyNCZhbXA7c3I9MS00JmFtcDtyZWZpbmVtZW50cz1wXzI3JTNBTWVycnluK0dv
dHQ8L3VybD48L3JlbGF0ZWQtdXJscz48L3VybHM+PHJlbW90ZS1kYXRhYmFzZS1wcm92aWRlcj5N
RDwvcmVtb3RlLWRhdGFiYXNlLXByb3Zp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Small and Rhodes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constant reminder of their own diagnosis, coupled with the demands of supporting other group members, may be stressful. Some didn’t want to meet others with the same diagnosis and who were at a more advanced stage of the illness, they didn’t want to think about the progression of their condition </w:t>
      </w:r>
      <w:r w:rsidR="00C445FA">
        <w:rPr>
          <w:rFonts w:ascii="Calibri" w:eastAsia="Times New Roman" w:hAnsi="Calibri" w:cs="Calibri"/>
          <w:sz w:val="24"/>
          <w:szCs w:val="24"/>
          <w:lang w:eastAsia="en-GB"/>
        </w:rPr>
        <w:fldChar w:fldCharType="begin">
          <w:fldData xml:space="preserve">PEVuZE5vdGU+PENpdGU+PFJlY051bT4xNjY0NzwvUmVjTnVtPjxEaXNwbGF5VGV4dD4oR290dCAy
MDA0OyBTdGV2ZW5zIDIwMDgpPC9EaXNwbGF5VGV4dD48cmVjb3JkPjxyZWMtbnVtYmVyPjE2NjQ3
PC9yZWMtbnVtYmVyPjxmb3JlaWduLWtleXM+PGtleSBhcHA9IkVOIiBkYi1pZD0iZWRhOTllc3I5
YXJwNTJlMjB2MnBmdHo0cnA1czl4MGV2ZWY1IiB0aW1lc3RhbXA9IjE1NTQzNzEyOTkiPjE2NjQ3
PC9rZXk+PGtleSBhcHA9IkVOV2ViIiBkYi1pZD0iIj4wPC9rZXk+PC9mb3JlaWduLWtleXM+PHJl
Zi10eXBlIG5hbWU9IkJvb2sgU2VjdGlvbiI+NTwvcmVmLXR5cGU+PGNvbnRyaWJ1dG9ycz48YXV0
aG9ycz48YXV0aG9yPkdvdHQsIE1lcnJ5bjwvYXV0aG9yPjwvYXV0aG9ycz48c2Vjb25kYXJ5LWF1
dGhvcnM+PGF1dGhvcj5QYXluZSwgUy48L2F1dGhvcj48YXV0aG9yPlNleW1vdXIsIEo8L2F1dGhv
cj48YXV0aG9yPkluZ2xldG9uLCBDLjwvYXV0aG9yPjwvc2Vjb25kYXJ5LWF1dGhvcnM+PC9jb250
cmlidXRvcnM+PHRpdGxlcz48dGl0bGU+VXNlciBpbnZvbHZlbWVudCBpbiBwYWxsaWF0aXZlIGNh
cmU6IHJoZXRvcmljIG9yIHJlYWxpdHk8L3RpdGxlPjxzZWNvbmRhcnktdGl0bGU+UGFsbGlhdGl2
ZSBjYXJlIG51cnNpbmc6IHByaW5jaXBsZXMgYW5kIGV2aWRlbmNlIGZvciBwcmFjdGljZTwvc2Vj
b25kYXJ5LXRpdGxlPjwvdGl0bGVzPjxlZGl0aW9uPjFzdDwvZWRpdGlvbj48cmVwcmludC1lZGl0
aW9uPmluIGZpbGU8L3JlcHJpbnQtZWRpdGlvbj48ZGF0ZXM+PHllYXI+MjAwNDwveWVhcj48L2Rh
dGVzPjxwdWItbG9jYXRpb24+TWFpZGVuaGVhZDwvcHViLWxvY2F0aW9uPjxwdWJsaXNoZXI+T3Bl
biBVbml2ZXJzaXR5IFByZXNzPC9wdWJsaXNoZXI+PHVybHM+PHJlbGF0ZWQtdXJscz48dXJsPmh0
dHBzOi8vd3d3LmFtYXpvbi5jby51ay9QYWxsaWF0aXZlLUNhcmUtTnVyc2luZy1QcmluY2lwbGVz
LUV2aWRlbmNlL2RwLzAzMzUyMTQ5MjQ8L3VybD48L3JlbGF0ZWQtdXJscz48L3VybHM+PHJlbW90
ZS1kYXRhYmFzZS1wcm92aWRlcj5SZWZjaGVjazwvcmVtb3RlLWRhdGFiYXNlLXByb3ZpZGVyPjwv
cmVjb3JkPjwvQ2l0ZT48Q2l0ZT48UmVjTnVtPjE2NjQ5PC9SZWNOdW0+PHJlY29yZD48cmVjLW51
bWJlcj4xNjY0OTwvcmVjLW51bWJlcj48Zm9yZWlnbi1rZXlzPjxrZXkgYXBwPSJFTiIgZGItaWQ9
ImVkYTk5ZXNyOWFycDUyZTIwdjJwZnR6NHJwNXM5eDBldmVmNSIgdGltZXN0YW1wPSIxNTU0Mzcx
Mjk5Ij4xNjY0OTwva2V5PjxrZXkgYXBwPSJFTldlYiIgZGItaWQ9IiI+MDwva2V5PjwvZm9yZWln
bi1rZXlzPjxyZWYtdHlwZSBuYW1lPSJCb29rIFNlY3Rpb24iPjU8L3JlZi10eXBlPjxjb250cmli
dXRvcnM+PGF1dGhvcnM+PGF1dGhvcj5TdGV2ZW5zLCBULjwvYXV0aG9yPjwvYXV0aG9ycz48c2Vj
b25kYXJ5LWF1dGhvcnM+PGF1dGhvcj5QYXluZSwgUy48L2F1dGhvcj48YXV0aG9yPlNleW1vdXIs
IEo8L2F1dGhvcj48YXV0aG9yPkluZ2xldG9uLCBDLjwvYXV0aG9yPjwvc2Vjb25kYXJ5LWF1dGhv
cnM+PC9jb250cmlidXRvcnM+PHRpdGxlcz48dGl0bGU+SW52b2x2aW5nIG9yIFVzaW5nPyBVc2Vy
IGludm9sdmVtZW50IGluIHBhbGxpYXRpdmUgY2FyZTwvdGl0bGU+PHNlY29uZGFyeS10aXRsZT5Q
YWxsaWF0aXZlIGNhcmUgbnVyc2luZzogcHJpbmNpcGxlcyBhbmQgZXZpZGVuY2UgZm9yIHByYWN0
aWNlPC9zZWNvbmRhcnktdGl0bGU+PC90aXRsZXM+PHBhZ2VzPjU1LTcwPC9wYWdlcz48ZWRpdGlv
bj4ybmQ8L2VkaXRpb24+PHNlY3Rpb24+Mzwvc2VjdGlvbj48cmVwcmludC1lZGl0aW9uPmluIGZp
bGU8L3JlcHJpbnQtZWRpdGlvbj48ZGF0ZXM+PHllYXI+MjAwODwveWVhcj48L2RhdGVzPjxwdWIt
bG9jYXRpb24+TWFpZGVuaGVhZDwvcHViLWxvY2F0aW9uPjxwdWJsaXNoZXI+T3BlbiBVbml2ZXJz
aXR5IFByZXNzPC9wdWJsaXNoZXI+PHVybHM+PHJlbGF0ZWQtdXJscz48dXJsPmh0dHBzOi8vd3d3
LmFtYXpvbi5jby51ay9QYWxsaWF0aXZlLUNhcmUtTnVyc2luZy1QcmluY2lwbGVzLUV2aWRlbmNl
L2RwLzAzMzUyMjE4MTU8L3VybD48L3JlbGF0ZWQtdXJscz48L3VybHM+PHJlbW90ZS1kYXRhYmFz
ZS1wcm92aWRlcj5SZWZjaGVjazwvcmVtb3RlLWRhdGFiYXNlLXByb3ZpZGVyPjwvcmVjb3JkPjwv
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NzwvUmVjTnVtPjxEaXNwbGF5VGV4dD4oR290dCAy
MDA0OyBTdGV2ZW5zIDIwMDgpPC9EaXNwbGF5VGV4dD48cmVjb3JkPjxyZWMtbnVtYmVyPjE2NjQ3
PC9yZWMtbnVtYmVyPjxmb3JlaWduLWtleXM+PGtleSBhcHA9IkVOIiBkYi1pZD0iZWRhOTllc3I5
YXJwNTJlMjB2MnBmdHo0cnA1czl4MGV2ZWY1IiB0aW1lc3RhbXA9IjE1NTQzNzEyOTkiPjE2NjQ3
PC9rZXk+PGtleSBhcHA9IkVOV2ViIiBkYi1pZD0iIj4wPC9rZXk+PC9mb3JlaWduLWtleXM+PHJl
Zi10eXBlIG5hbWU9IkJvb2sgU2VjdGlvbiI+NTwvcmVmLXR5cGU+PGNvbnRyaWJ1dG9ycz48YXV0
aG9ycz48YXV0aG9yPkdvdHQsIE1lcnJ5bjwvYXV0aG9yPjwvYXV0aG9ycz48c2Vjb25kYXJ5LWF1
dGhvcnM+PGF1dGhvcj5QYXluZSwgUy48L2F1dGhvcj48YXV0aG9yPlNleW1vdXIsIEo8L2F1dGhv
cj48YXV0aG9yPkluZ2xldG9uLCBDLjwvYXV0aG9yPjwvc2Vjb25kYXJ5LWF1dGhvcnM+PC9jb250
cmlidXRvcnM+PHRpdGxlcz48dGl0bGU+VXNlciBpbnZvbHZlbWVudCBpbiBwYWxsaWF0aXZlIGNh
cmU6IHJoZXRvcmljIG9yIHJlYWxpdHk8L3RpdGxlPjxzZWNvbmRhcnktdGl0bGU+UGFsbGlhdGl2
ZSBjYXJlIG51cnNpbmc6IHByaW5jaXBsZXMgYW5kIGV2aWRlbmNlIGZvciBwcmFjdGljZTwvc2Vj
b25kYXJ5LXRpdGxlPjwvdGl0bGVzPjxlZGl0aW9uPjFzdDwvZWRpdGlvbj48cmVwcmludC1lZGl0
aW9uPmluIGZpbGU8L3JlcHJpbnQtZWRpdGlvbj48ZGF0ZXM+PHllYXI+MjAwNDwveWVhcj48L2Rh
dGVzPjxwdWItbG9jYXRpb24+TWFpZGVuaGVhZDwvcHViLWxvY2F0aW9uPjxwdWJsaXNoZXI+T3Bl
biBVbml2ZXJzaXR5IFByZXNzPC9wdWJsaXNoZXI+PHVybHM+PHJlbGF0ZWQtdXJscz48dXJsPmh0
dHBzOi8vd3d3LmFtYXpvbi5jby51ay9QYWxsaWF0aXZlLUNhcmUtTnVyc2luZy1QcmluY2lwbGVz
LUV2aWRlbmNlL2RwLzAzMzUyMTQ5MjQ8L3VybD48L3JlbGF0ZWQtdXJscz48L3VybHM+PHJlbW90
ZS1kYXRhYmFzZS1wcm92aWRlcj5SZWZjaGVjazwvcmVtb3RlLWRhdGFiYXNlLXByb3ZpZGVyPjwv
cmVjb3JkPjwvQ2l0ZT48Q2l0ZT48UmVjTnVtPjE2NjQ5PC9SZWNOdW0+PHJlY29yZD48cmVjLW51
bWJlcj4xNjY0OTwvcmVjLW51bWJlcj48Zm9yZWlnbi1rZXlzPjxrZXkgYXBwPSJFTiIgZGItaWQ9
ImVkYTk5ZXNyOWFycDUyZTIwdjJwZnR6NHJwNXM5eDBldmVmNSIgdGltZXN0YW1wPSIxNTU0Mzcx
Mjk5Ij4xNjY0OTwva2V5PjxrZXkgYXBwPSJFTldlYiIgZGItaWQ9IiI+MDwva2V5PjwvZm9yZWln
bi1rZXlzPjxyZWYtdHlwZSBuYW1lPSJCb29rIFNlY3Rpb24iPjU8L3JlZi10eXBlPjxjb250cmli
dXRvcnM+PGF1dGhvcnM+PGF1dGhvcj5TdGV2ZW5zLCBULjwvYXV0aG9yPjwvYXV0aG9ycz48c2Vj
b25kYXJ5LWF1dGhvcnM+PGF1dGhvcj5QYXluZSwgUy48L2F1dGhvcj48YXV0aG9yPlNleW1vdXIs
IEo8L2F1dGhvcj48YXV0aG9yPkluZ2xldG9uLCBDLjwvYXV0aG9yPjwvc2Vjb25kYXJ5LWF1dGhv
cnM+PC9jb250cmlidXRvcnM+PHRpdGxlcz48dGl0bGU+SW52b2x2aW5nIG9yIFVzaW5nPyBVc2Vy
IGludm9sdmVtZW50IGluIHBhbGxpYXRpdmUgY2FyZTwvdGl0bGU+PHNlY29uZGFyeS10aXRsZT5Q
YWxsaWF0aXZlIGNhcmUgbnVyc2luZzogcHJpbmNpcGxlcyBhbmQgZXZpZGVuY2UgZm9yIHByYWN0
aWNlPC9zZWNvbmRhcnktdGl0bGU+PC90aXRsZXM+PHBhZ2VzPjU1LTcwPC9wYWdlcz48ZWRpdGlv
bj4ybmQ8L2VkaXRpb24+PHNlY3Rpb24+Mzwvc2VjdGlvbj48cmVwcmludC1lZGl0aW9uPmluIGZp
bGU8L3JlcHJpbnQtZWRpdGlvbj48ZGF0ZXM+PHllYXI+MjAwODwveWVhcj48L2RhdGVzPjxwdWIt
bG9jYXRpb24+TWFpZGVuaGVhZDwvcHViLWxvY2F0aW9uPjxwdWJsaXNoZXI+T3BlbiBVbml2ZXJz
aXR5IFByZXNzPC9wdWJsaXNoZXI+PHVybHM+PHJlbGF0ZWQtdXJscz48dXJsPmh0dHBzOi8vd3d3
LmFtYXpvbi5jby51ay9QYWxsaWF0aXZlLUNhcmUtTnVyc2luZy1QcmluY2lwbGVzLUV2aWRlbmNl
L2RwLzAzMzUyMjE4MTU8L3VybD48L3JlbGF0ZWQtdXJscz48L3VybHM+PHJlbW90ZS1kYXRhYmFz
ZS1wcm92aWRlcj5SZWZjaGVjazwvcmVtb3RlLWRhdGFiYXNlLXByb3ZpZGVyPjwvcmVjb3JkPjwv
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2004;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thers perceived joining a group as having negative connotations as it may imply weakness or that support from family and friends was not forthcoming. Some may not like the particular agendas of group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One paper reported that carers were sometimes excluded and perhaps separate groups for carers may be more appropriat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Conversely, another described how although people with dementia were invited to an event only carers attended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604&lt;/RecNum&gt;&lt;DisplayText&gt;(Poland et al. 2014)&lt;/DisplayText&gt;&lt;record&gt;&lt;rec-number&gt;15604&lt;/rec-number&gt;&lt;foreign-keys&gt;&lt;key app="EN" db-id="eda99esr9arp52e20v2pftz4rp5s9x0evef5" timestamp="1500553425"&gt;15604&lt;/key&gt;&lt;/foreign-keys&gt;&lt;ref-type name="Journal Article"&gt;17&lt;/ref-type&gt;&lt;contributors&gt;&lt;authors&gt;&lt;author&gt;Poland, Fiona&lt;/author&gt;&lt;author&gt;Mapes, Sarah&lt;/author&gt;&lt;author&gt;Pinnock, Hilary&lt;/author&gt;&lt;author&gt;Katona, Cornelius&lt;/author&gt;&lt;author&gt;Sorensen, Susanne&lt;/author&gt;&lt;author&gt;Fox, Chris&lt;/author&gt;&lt;author&gt;Maidment, Ian D&lt;/author&gt;&lt;/authors&gt;&lt;/contributors&gt;&lt;titles&gt;&lt;title&gt;Perspectives of carers on medication management in dementia: lessons from collaboratively developing a research proposal&lt;/title&gt;&lt;secondary-title&gt;BMC research notes&lt;/secondary-title&gt;&lt;/titles&gt;&lt;periodical&gt;&lt;full-title&gt;BMC research notes&lt;/full-title&gt;&lt;abbr-1&gt;BMC Res Notes&lt;/abbr-1&gt;&lt;/periodical&gt;&lt;pages&gt;463&lt;/pages&gt;&lt;volume&gt;7&lt;/volume&gt;&lt;number&gt;1&lt;/number&gt;&lt;reprint-edition&gt;in file&lt;/reprint-edition&gt;&lt;dates&gt;&lt;year&gt;2014&lt;/year&gt;&lt;/dates&gt;&lt;isbn&gt;1756-0500&lt;/isbn&gt;&lt;urls&gt;&lt;related-urls&gt;&lt;url&gt;https://bmcresnotes.biomedcentral.com/articles/10.1186/1756-0500-7-463&lt;/url&gt;&lt;/related-urls&gt;&lt;/urls&gt;&lt;remote-database-provider&gt;INV, ME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Poland et al. 2014)</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425E06B2" w14:textId="77777777" w:rsidR="005E2CF5" w:rsidRPr="005E2CF5" w:rsidRDefault="005E2CF5" w:rsidP="005E2CF5">
      <w:pPr>
        <w:spacing w:after="0" w:line="240" w:lineRule="auto"/>
        <w:rPr>
          <w:rFonts w:ascii="Calibri" w:eastAsia="Times New Roman" w:hAnsi="Calibri" w:cs="Calibri"/>
          <w:sz w:val="24"/>
          <w:szCs w:val="24"/>
          <w:lang w:eastAsia="en-GB"/>
        </w:rPr>
      </w:pPr>
    </w:p>
    <w:p w14:paraId="2C33B2DB" w14:textId="0DD26C2F" w:rsid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top down nature of involvement also meant that patients were sometimes hand-picked by professionals, often recruited via groups, therefore creating further bia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3&lt;/RecNum&gt;&lt;DisplayText&gt;(Sargeant et al. 2007)&lt;/DisplayText&gt;&lt;record&gt;&lt;rec-number&gt;163&lt;/rec-number&gt;&lt;foreign-keys&gt;&lt;key app="EN" db-id="eda99esr9arp52e20v2pftz4rp5s9x0evef5" timestamp="1554371299"&gt;163&lt;/key&gt;&lt;key app="ENWeb" db-id=""&gt;0&lt;/key&gt;&lt;/foreign-keys&gt;&lt;ref-type name="Journal Article"&gt;17&lt;/ref-type&gt;&lt;contributors&gt;&lt;authors&gt;&lt;author&gt;Sargeant, A.&lt;/author&gt;&lt;author&gt;Payne, S.&lt;/author&gt;&lt;author&gt;Gott, M.&lt;/author&gt;&lt;author&gt;Small, N.&lt;/author&gt;&lt;author&gt;Oliviere, D.&lt;/author&gt;&lt;/authors&gt;&lt;/contributors&gt;&lt;titles&gt;&lt;title&gt;User involvement in palliative care: motivational factors for service users and professionals&lt;/title&gt;&lt;secondary-title&gt;Progress in Palliative Care&lt;/secondary-title&gt;&lt;/titles&gt;&lt;periodical&gt;&lt;full-title&gt;Progress in Palliative Care&lt;/full-title&gt;&lt;abbr-1&gt;Prog Palliat Care&lt;/abbr-1&gt;&lt;/periodical&gt;&lt;pages&gt;126-132&lt;/pages&gt;&lt;volume&gt;15&lt;/volume&gt;&lt;number&gt;3&lt;/number&gt;&lt;reprint-edition&gt;in file&lt;/reprint-edition&gt;&lt;keywords&gt;&lt;keyword&gt;care&lt;/keyword&gt;&lt;keyword&gt;involvement&lt;/keyword&gt;&lt;keyword&gt;Palliative Care&lt;/keyword&gt;&lt;keyword&gt;professional&lt;/keyword&gt;&lt;keyword&gt;user&lt;/keyword&gt;&lt;keyword&gt;user involvement&lt;/keyword&gt;&lt;keyword&gt;users&lt;/keyword&gt;&lt;/keywords&gt;&lt;dates&gt;&lt;year&gt;2007&lt;/year&gt;&lt;pub-dates&gt;&lt;date&gt;2007&lt;/date&gt;&lt;/pub-dates&gt;&lt;/dates&gt;&lt;isbn&gt;0969-9260&lt;/isbn&gt;&lt;label&gt;803G&lt;/label&gt;&lt;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argeant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ignificantly, the majority of people aren’t a member of any group, for example over 80% of people with cancer don’t join any group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refore, individual public members </w:t>
      </w:r>
      <w:r w:rsidRPr="005E2CF5">
        <w:rPr>
          <w:rFonts w:ascii="Calibri" w:eastAsia="Times New Roman" w:hAnsi="Calibri" w:cs="Calibri"/>
          <w:sz w:val="24"/>
          <w:szCs w:val="24"/>
          <w:lang w:eastAsia="en-GB"/>
        </w:rPr>
        <w:lastRenderedPageBreak/>
        <w:t xml:space="preserve">may often be excluded, furthermore, it was reported in one paper that patients had to be a member of a group in order to convey opinions to service provid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F07E581" w14:textId="77777777" w:rsidR="002B5902" w:rsidRPr="005E2CF5" w:rsidRDefault="002B5902" w:rsidP="005E2CF5">
      <w:pPr>
        <w:spacing w:after="0" w:line="240" w:lineRule="auto"/>
        <w:rPr>
          <w:rFonts w:ascii="Calibri" w:eastAsia="Times New Roman" w:hAnsi="Calibri" w:cs="Calibri"/>
          <w:sz w:val="24"/>
          <w:szCs w:val="24"/>
          <w:lang w:eastAsia="en-GB"/>
        </w:rPr>
      </w:pPr>
    </w:p>
    <w:p w14:paraId="24F3A720" w14:textId="0B0C9F32" w:rsidR="002B5902" w:rsidRPr="005E2CF5" w:rsidRDefault="002B5902" w:rsidP="002B5902">
      <w:pPr>
        <w:keepNext/>
        <w:keepLines/>
        <w:spacing w:before="40" w:after="0"/>
        <w:outlineLvl w:val="1"/>
        <w:rPr>
          <w:rFonts w:ascii="Calibri" w:eastAsiaTheme="majorEastAsia" w:hAnsi="Calibri" w:cs="Calibri"/>
          <w:sz w:val="24"/>
          <w:szCs w:val="24"/>
        </w:rPr>
      </w:pPr>
      <w:r w:rsidRPr="005E2CF5">
        <w:rPr>
          <w:rFonts w:ascii="Calibri" w:eastAsia="Times New Roman" w:hAnsi="Calibri" w:cs="Calibri"/>
          <w:sz w:val="24"/>
          <w:szCs w:val="24"/>
          <w:lang w:eastAsia="en-GB"/>
        </w:rPr>
        <w:t xml:space="preserve">The word ‘representative’ caused difficulties; </w:t>
      </w:r>
      <w:r w:rsidRPr="005E2CF5">
        <w:rPr>
          <w:rFonts w:ascii="Calibri" w:eastAsiaTheme="majorEastAsia" w:hAnsi="Calibri" w:cs="Calibri"/>
          <w:sz w:val="24"/>
          <w:szCs w:val="24"/>
        </w:rPr>
        <w:t xml:space="preserve">it was usually more important to aim for diversity rather than representativeness </w:t>
      </w:r>
      <w:r w:rsidR="00BC508B">
        <w:rPr>
          <w:rFonts w:ascii="Calibri" w:eastAsiaTheme="majorEastAsia" w:hAnsi="Calibri" w:cs="Calibri"/>
          <w:sz w:val="24"/>
          <w:szCs w:val="24"/>
        </w:rPr>
        <w:fldChar w:fldCharType="begin">
          <w:fldData xml:space="preserve">PEVuZE5vdGU+PENpdGU+PFJlY051bT41MDA8L1JlY051bT48RGlzcGxheVRleHQ+KEdvdHQgMjAw
NDsgVHdvQ2FuIEFzc29jaWF0ZXMgMjAwNTsgU2l0emlhIGV0IGFsLiAyMDA2KTwvRGlzcGxheVRl
eHQ+PHJlY29yZD48cmVjLW51bWJlcj41MDA8L3JlYy1udW1iZXI+PGZvcmVpZ24ta2V5cz48a2V5
IGFwcD0iRU4iIGRiLWlkPSJlZGE5OWVzcjlhcnA1MmUyMHYycGZ0ejRycDVzOXgwZXZlZjUiIHRp
bWVzdGFtcD0iMTU1NDM3MTI5OSI+NTAwPC9rZXk+PGtleSBhcHA9IkVOV2ViIiBkYi1pZD0iIj4w
PC9rZXk+PC9mb3JlaWduLWtleXM+PHJlZi10eXBlIG5hbWU9IlJlcG9ydCI+Mjc8L3JlZi10eXBl
Pjxjb250cmlidXRvcnM+PGF1dGhvcnM+PGF1dGhvcj5Ud29DYW4gQXNzb2NpYXRlcyw8L2F1dGhv
cj48L2F1dGhvcnM+PHRlcnRpYXJ5LWF1dGhvcnM+PGF1dGhvcj5Ud29DYW4gQXNzb2NpYXRlcyw8
L2F1dGhvcj48L3RlcnRpYXJ5LWF1dGhvcnM+PC9jb250cmlidXRvcnM+PGF1dGgtYWRkcmVzcz5p
bmZvQHR3b2NhbmFzc29jaWF0ZXMuY28udWs8L2F1dGgtYWRkcmVzcz48dGl0bGVzPjx0aXRsZT5G
aW5kaW5nIG91dCBhYm91dCB0aGUgcHJpb3JpdGllcyBvZiB1c2VycyBhbmQgbWFraW5nIHRoZW0g
Y291bnQ6IEEgcmVwb3J0IGZvciBNYWNtaWxsYW4gQ2FuY2VyIFJlbGllZjwvdGl0bGU+PC90aXRs
ZXM+PHBhZ2VzPjEtNDU8L3BhZ2VzPjxyZXByaW50LWVkaXRpb24+aW4gZmlsZTwvcmVwcmludC1l
ZGl0aW9uPjxrZXl3b3Jkcz48a2V5d29yZD5jYW5jZXI8L2tleXdvcmQ+PGtleXdvcmQ+Y2FyZTwv
a2V5d29yZD48a2V5d29yZD5EZWNpc2lvbiBNYWtpbmc8L2tleXdvcmQ+PGtleXdvcmQ+SGVhbHRo
PC9rZXl3b3JkPjxrZXl3b3JkPmhlYWx0aCBhbmQgc29jaWFsIGNhcmU8L2tleXdvcmQ+PGtleXdv
cmQ+SW50ZXJ2aWV3czwva2V5d29yZD48a2V5d29yZD5OZWVkPC9rZXl3b3JkPjxrZXl3b3JkPk5l
ZWRzPC9rZXl3b3JkPjxrZXl3b3JkPlByb2plY3Q8L2tleXdvcmQ+PGtleXdvcmQ+UmVzZWFyY2g8
L2tleXdvcmQ+PGtleXdvcmQ+U2VydmljZXM8L2tleXdvcmQ+PGtleXdvcmQ+U29jaWFsIENhcmU8
L2tleXdvcmQ+PGtleXdvcmQ+dXNlcjwva2V5d29yZD48a2V5d29yZD51c2Vyczwva2V5d29yZD48
L2tleXdvcmRzPjxkYXRlcz48eWVhcj4yMDA1PC95ZWFyPjxwdWItZGF0ZXM+PGRhdGU+MTIvMjAw
NTwvZGF0ZT48L3B1Yi1kYXRlcz48L2RhdGVzPjxwdWItbG9jYXRpb24+SGVyZWZvcmRzaGlyZTwv
cHViLWxvY2F0aW9uPjxsYWJlbD41NTBHPC9sYWJlbD48dXJscz48cmVsYXRlZC11cmxzPjx1cmw+
PHN0eWxlIGZhY2U9InVuZGVybGluZSIgZm9udD0iZGVmYXVsdCIgc2l6ZT0iMTAwJSI+aHR0cDov
L3d3dy50d29jYW5hc3NvY2lhdGVzLmNvLnVrL3BkZnMvVXNlcnMtUHJpb3JpdGllcy1GaW5hbC1S
ZXBvcnQtRGVjLTIwMDUucGRmPC9zdHlsZT48L3VybD48L3JlbGF0ZWQtdXJscz48L3VybHM+PHJl
bW90ZS1kYXRhYmFzZS1wcm92aWRlcj5NRDwvcmVtb3RlLWRhdGFiYXNlLXByb3ZpZGVyPjwvcmVj
b3JkPjwvQ2l0ZT48Q2l0ZT48UmVjTnVtPjI0MDwvUmVjTnVtPjxyZWNvcmQ+PHJlYy1udW1iZXI+
MjQwPC9yZWMtbnVtYmVyPjxmb3JlaWduLWtleXM+PGtleSBhcHA9IkVOIiBkYi1pZD0iZWRhOTll
c3I5YXJwNTJlMjB2MnBmdHo0cnA1czl4MGV2ZWY1IiB0aW1lc3RhbXA9IjE1NTQzNzEyOTkiPjI0
MDwva2V5PjxrZXkgYXBwPSJFTldlYiIgZGItaWQ9IiI+MDwva2V5PjwvZm9yZWlnbi1rZXlzPjxy
ZWYtdHlwZSBuYW1lPSJKb3VybmFsIEFydGljbGUiPjE3PC9yZWYtdHlwZT48Y29udHJpYnV0b3Jz
PjxhdXRob3JzPjxhdXRob3I+U2l0emlhLCBKLjwvYXV0aG9yPjxhdXRob3I+Q290dGVyZWxsLCBQ
LjwvYXV0aG9yPjxhdXRob3I+UmljaGFyZHNvbiwgQS48L2F1dGhvcj48L2F1dGhvcnM+PC9jb250
cmlidXRvcnM+PHRpdGxlcz48dGl0bGU+SW50ZXJwcm9mZXNzaW9uYWwgY29sbGFib3JhdGlvbiB3
aXRoIHNlcnZpY2UgdXNlcnMgaW4gdGhlIGRldmVsb3BtZW50IG9mIGNhbmNlciBzZXJ2aWNlczog
VGhlIENhbmNlciBQYXJ0bmVyc2hpcCBQcm9qZWN0PC90aXRsZT48c2Vjb25kYXJ5LXRpdGxlPkpv
dXJuYWwgb2YgSW50ZXJwcm9mZXNzaW9uYWwgQ2FyZTwvc2Vjb25kYXJ5LXRpdGxlPjwvdGl0bGVz
PjxwZXJpb2RpY2FsPjxmdWxsLXRpdGxlPkpvdXJuYWwgb2YgSW50ZXJwcm9mZXNzaW9uYWwgQ2Fy
ZTwvZnVsbC10aXRsZT48YWJici0xPkogSW50ZXJwcm9mIENhcmU8L2FiYnItMT48L3BlcmlvZGlj
YWw+PHBhZ2VzPjYwLTc0PC9wYWdlcz48dm9sdW1lPjIwPC92b2x1bWU+PG51bWJlcj4xPC9udW1i
ZXI+PHJlcHJpbnQtZWRpdGlvbj5pbiBmaWxlPC9yZXByaW50LWVkaXRpb24+PGtleXdvcmRzPjxr
ZXl3b3JkPkF0dGVudGlvbjwva2V5d29yZD48a2V5d29yZD5jYW5jZXI8L2tleXdvcmQ+PGtleXdv
cmQ+Y2FyZTwva2V5d29yZD48a2V5d29yZD5Db21tdW5pY2F0aW9uPC9rZXl3b3JkPjxrZXl3b3Jk
PmNvbnN1bWVyPC9rZXl3b3JkPjxrZXl3b3JkPkRpc2Nsb3N1cmU8L2tleXdvcmQ+PGtleXdvcmQ+
RW5nbGFuZDwva2V5d29yZD48a2V5d29yZD5ldmFsdWF0aW9uPC9rZXl3b3JkPjxrZXl3b3JkPkhl
YWx0aDwva2V5d29yZD48a2V5d29yZD5pbmZvcm1hdGlvbjwva2V5d29yZD48a2V5d29yZD5pbnZv
bHZlbWVudDwva2V5d29yZD48a2V5d29yZD5Mb2JieWluZzwva2V5d29yZD48a2V5d29yZD5Nb2Rl
bDwva2V5d29yZD48a2V5d29yZD5Nb3RpdmF0aW9uPC9rZXl3b3JkPjxrZXl3b3JkPlBhdGllbnQ8
L2tleXdvcmQ+PGtleXdvcmQ+UGF0aWVudHM8L2tleXdvcmQ+PGtleXdvcmQ+cG9saWN5PC9rZXl3
b3JkPjxrZXl3b3JkPnByb2Zlc3Npb25hbDwva2V5d29yZD48a2V5d29yZD5Qcm9qZWN0PC9rZXl3
b3JkPjxrZXl3b3JkPlNlcnZpY2VzPC9rZXl3b3JkPjxrZXl3b3JkPnRyZWF0bWVudDwva2V5d29y
ZD48a2V5d29yZD51c2VyPC9rZXl3b3JkPjxrZXl3b3JkPnVzZXJzPC9rZXl3b3JkPjwva2V5d29y
ZHM+PGRhdGVzPjx5ZWFyPjIwMDY8L3llYXI+PHB1Yi1kYXRlcz48ZGF0ZT4xLzIwMDY8L2RhdGU+
PC9wdWItZGF0ZXM+PC9kYXRlcz48bGFiZWw+MzM5RzwvbGFiZWw+PHVybHM+PHJlbGF0ZWQtdXJs
cz48dXJsPmh0dHA6Ly90YXlsb3JhbmRmcmFuY2lzLm1ldGFwcmVzcy5jb20vKDBrb2s1NG1wNDJ4
MGd4ZTJ0a2Z5bWc0NSkvYXBwL2hvbWUvY29udHJpYnV0aW9uLmFzcD9yZWZlcnJlcj1wYXJlbnQm
YW1wO2JhY2t0bz1pc3N1ZSw3LDE0PC91cmw+PHVybD5qb3VybmFsLDQsMzE8L3VybD48dXJsPmxp
bmtpbmdwdWJsaWNhdGlvbnJlc3VsdHMsMToxMDQ2MjUsMTwvdXJsPjwvcmVsYXRlZC11cmxzPjwv
dXJscz48cmVtb3RlLWRhdGFiYXNlLXByb3ZpZGVyPlJlZmNoZWNrPC9yZW1vdGUtZGF0YWJhc2Ut
cHJvdmlkZXI+PC9yZWNvcmQ+PC9DaXRlPjxDaXRlPjxSZWNOdW0+MTY2NDc8L1JlY051bT48cmVj
b3JkPjxyZWMtbnVtYmVyPjE2NjQ3PC9yZWMtbnVtYmVyPjxmb3JlaWduLWtleXM+PGtleSBhcHA9
IkVOIiBkYi1pZD0iZWRhOTllc3I5YXJwNTJlMjB2MnBmdHo0cnA1czl4MGV2ZWY1IiB0aW1lc3Rh
bXA9IjE1NTQzNzEyOTkiPjE2NjQ3PC9rZXk+PGtleSBhcHA9IkVOV2ViIiBkYi1pZD0iIj4wPC9r
ZXk+PC9mb3JlaWduLWtleXM+PHJlZi10eXBlIG5hbWU9IkJvb2sgU2VjdGlvbiI+NTwvcmVmLXR5
cGU+PGNvbnRyaWJ1dG9ycz48YXV0aG9ycz48YXV0aG9yPkdvdHQsIE1lcnJ5bjwvYXV0aG9yPjwv
YXV0aG9ycz48c2Vjb25kYXJ5LWF1dGhvcnM+PGF1dGhvcj5QYXluZSwgUy48L2F1dGhvcj48YXV0
aG9yPlNleW1vdXIsIEo8L2F1dGhvcj48YXV0aG9yPkluZ2xldG9uLCBDLjwvYXV0aG9yPjwvc2Vj
b25kYXJ5LWF1dGhvcnM+PC9jb250cmlidXRvcnM+PHRpdGxlcz48dGl0bGU+VXNlciBpbnZvbHZl
bWVudCBpbiBwYWxsaWF0aXZlIGNhcmU6IHJoZXRvcmljIG9yIHJlYWxpdHk8L3RpdGxlPjxzZWNv
bmRhcnktdGl0bGU+UGFsbGlhdGl2ZSBjYXJlIG51cnNpbmc6IHByaW5jaXBsZXMgYW5kIGV2aWRl
bmNlIGZvciBwcmFjdGljZTwvc2Vjb25kYXJ5LXRpdGxlPjwvdGl0bGVzPjxlZGl0aW9uPjFzdDwv
ZWRpdGlvbj48cmVwcmludC1lZGl0aW9uPmluIGZpbGU8L3JlcHJpbnQtZWRpdGlvbj48ZGF0ZXM+
PHllYXI+MjAwNDwveWVhcj48L2RhdGVzPjxwdWItbG9jYXRpb24+TWFpZGVuaGVhZDwvcHViLWxv
Y2F0aW9uPjxwdWJsaXNoZXI+T3BlbiBVbml2ZXJzaXR5IFByZXNzPC9wdWJsaXNoZXI+PHVybHM+
PHJlbGF0ZWQtdXJscz48dXJsPmh0dHBzOi8vd3d3LmFtYXpvbi5jby51ay9QYWxsaWF0aXZlLUNh
cmUtTnVyc2luZy1QcmluY2lwbGVzLUV2aWRlbmNlL2RwLzAzMzUyMTQ5MjQ8L3VybD48L3JlbGF0
ZWQtdXJscz48L3VybHM+PHJlbW90ZS1kYXRhYmFzZS1wcm92aWRlcj5SZWZjaGVjazwvcmVtb3Rl
LWRhdGFiYXNlLXByb3ZpZGVyPjwvcmVjb3JkPjwvQ2l0ZT48L0VuZE5vdGU+AG==
</w:fldData>
        </w:fldChar>
      </w:r>
      <w:r w:rsidR="00BC508B">
        <w:rPr>
          <w:rFonts w:ascii="Calibri" w:eastAsiaTheme="majorEastAsia" w:hAnsi="Calibri" w:cs="Calibri"/>
          <w:sz w:val="24"/>
          <w:szCs w:val="24"/>
        </w:rPr>
        <w:instrText xml:space="preserve"> ADDIN EN.CITE </w:instrText>
      </w:r>
      <w:r w:rsidR="00BC508B">
        <w:rPr>
          <w:rFonts w:ascii="Calibri" w:eastAsiaTheme="majorEastAsia" w:hAnsi="Calibri" w:cs="Calibri"/>
          <w:sz w:val="24"/>
          <w:szCs w:val="24"/>
        </w:rPr>
        <w:fldChar w:fldCharType="begin">
          <w:fldData xml:space="preserve">PEVuZE5vdGU+PENpdGU+PFJlY051bT41MDA8L1JlY051bT48RGlzcGxheVRleHQ+KEdvdHQgMjAw
NDsgVHdvQ2FuIEFzc29jaWF0ZXMgMjAwNTsgU2l0emlhIGV0IGFsLiAyMDA2KTwvRGlzcGxheVRl
eHQ+PHJlY29yZD48cmVjLW51bWJlcj41MDA8L3JlYy1udW1iZXI+PGZvcmVpZ24ta2V5cz48a2V5
IGFwcD0iRU4iIGRiLWlkPSJlZGE5OWVzcjlhcnA1MmUyMHYycGZ0ejRycDVzOXgwZXZlZjUiIHRp
bWVzdGFtcD0iMTU1NDM3MTI5OSI+NTAwPC9rZXk+PGtleSBhcHA9IkVOV2ViIiBkYi1pZD0iIj4w
PC9rZXk+PC9mb3JlaWduLWtleXM+PHJlZi10eXBlIG5hbWU9IlJlcG9ydCI+Mjc8L3JlZi10eXBl
Pjxjb250cmlidXRvcnM+PGF1dGhvcnM+PGF1dGhvcj5Ud29DYW4gQXNzb2NpYXRlcyw8L2F1dGhv
cj48L2F1dGhvcnM+PHRlcnRpYXJ5LWF1dGhvcnM+PGF1dGhvcj5Ud29DYW4gQXNzb2NpYXRlcyw8
L2F1dGhvcj48L3RlcnRpYXJ5LWF1dGhvcnM+PC9jb250cmlidXRvcnM+PGF1dGgtYWRkcmVzcz5p
bmZvQHR3b2NhbmFzc29jaWF0ZXMuY28udWs8L2F1dGgtYWRkcmVzcz48dGl0bGVzPjx0aXRsZT5G
aW5kaW5nIG91dCBhYm91dCB0aGUgcHJpb3JpdGllcyBvZiB1c2VycyBhbmQgbWFraW5nIHRoZW0g
Y291bnQ6IEEgcmVwb3J0IGZvciBNYWNtaWxsYW4gQ2FuY2VyIFJlbGllZjwvdGl0bGU+PC90aXRs
ZXM+PHBhZ2VzPjEtNDU8L3BhZ2VzPjxyZXByaW50LWVkaXRpb24+aW4gZmlsZTwvcmVwcmludC1l
ZGl0aW9uPjxrZXl3b3Jkcz48a2V5d29yZD5jYW5jZXI8L2tleXdvcmQ+PGtleXdvcmQ+Y2FyZTwv
a2V5d29yZD48a2V5d29yZD5EZWNpc2lvbiBNYWtpbmc8L2tleXdvcmQ+PGtleXdvcmQ+SGVhbHRo
PC9rZXl3b3JkPjxrZXl3b3JkPmhlYWx0aCBhbmQgc29jaWFsIGNhcmU8L2tleXdvcmQ+PGtleXdv
cmQ+SW50ZXJ2aWV3czwva2V5d29yZD48a2V5d29yZD5OZWVkPC9rZXl3b3JkPjxrZXl3b3JkPk5l
ZWRzPC9rZXl3b3JkPjxrZXl3b3JkPlByb2plY3Q8L2tleXdvcmQ+PGtleXdvcmQ+UmVzZWFyY2g8
L2tleXdvcmQ+PGtleXdvcmQ+U2VydmljZXM8L2tleXdvcmQ+PGtleXdvcmQ+U29jaWFsIENhcmU8
L2tleXdvcmQ+PGtleXdvcmQ+dXNlcjwva2V5d29yZD48a2V5d29yZD51c2Vyczwva2V5d29yZD48
L2tleXdvcmRzPjxkYXRlcz48eWVhcj4yMDA1PC95ZWFyPjxwdWItZGF0ZXM+PGRhdGU+MTIvMjAw
NTwvZGF0ZT48L3B1Yi1kYXRlcz48L2RhdGVzPjxwdWItbG9jYXRpb24+SGVyZWZvcmRzaGlyZTwv
cHViLWxvY2F0aW9uPjxsYWJlbD41NTBHPC9sYWJlbD48dXJscz48cmVsYXRlZC11cmxzPjx1cmw+
PHN0eWxlIGZhY2U9InVuZGVybGluZSIgZm9udD0iZGVmYXVsdCIgc2l6ZT0iMTAwJSI+aHR0cDov
L3d3dy50d29jYW5hc3NvY2lhdGVzLmNvLnVrL3BkZnMvVXNlcnMtUHJpb3JpdGllcy1GaW5hbC1S
ZXBvcnQtRGVjLTIwMDUucGRmPC9zdHlsZT48L3VybD48L3JlbGF0ZWQtdXJscz48L3VybHM+PHJl
bW90ZS1kYXRhYmFzZS1wcm92aWRlcj5NRDwvcmVtb3RlLWRhdGFiYXNlLXByb3ZpZGVyPjwvcmVj
b3JkPjwvQ2l0ZT48Q2l0ZT48UmVjTnVtPjI0MDwvUmVjTnVtPjxyZWNvcmQ+PHJlYy1udW1iZXI+
MjQwPC9yZWMtbnVtYmVyPjxmb3JlaWduLWtleXM+PGtleSBhcHA9IkVOIiBkYi1pZD0iZWRhOTll
c3I5YXJwNTJlMjB2MnBmdHo0cnA1czl4MGV2ZWY1IiB0aW1lc3RhbXA9IjE1NTQzNzEyOTkiPjI0
MDwva2V5PjxrZXkgYXBwPSJFTldlYiIgZGItaWQ9IiI+MDwva2V5PjwvZm9yZWlnbi1rZXlzPjxy
ZWYtdHlwZSBuYW1lPSJKb3VybmFsIEFydGljbGUiPjE3PC9yZWYtdHlwZT48Y29udHJpYnV0b3Jz
PjxhdXRob3JzPjxhdXRob3I+U2l0emlhLCBKLjwvYXV0aG9yPjxhdXRob3I+Q290dGVyZWxsLCBQ
LjwvYXV0aG9yPjxhdXRob3I+UmljaGFyZHNvbiwgQS48L2F1dGhvcj48L2F1dGhvcnM+PC9jb250
cmlidXRvcnM+PHRpdGxlcz48dGl0bGU+SW50ZXJwcm9mZXNzaW9uYWwgY29sbGFib3JhdGlvbiB3
aXRoIHNlcnZpY2UgdXNlcnMgaW4gdGhlIGRldmVsb3BtZW50IG9mIGNhbmNlciBzZXJ2aWNlczog
VGhlIENhbmNlciBQYXJ0bmVyc2hpcCBQcm9qZWN0PC90aXRsZT48c2Vjb25kYXJ5LXRpdGxlPkpv
dXJuYWwgb2YgSW50ZXJwcm9mZXNzaW9uYWwgQ2FyZTwvc2Vjb25kYXJ5LXRpdGxlPjwvdGl0bGVz
PjxwZXJpb2RpY2FsPjxmdWxsLXRpdGxlPkpvdXJuYWwgb2YgSW50ZXJwcm9mZXNzaW9uYWwgQ2Fy
ZTwvZnVsbC10aXRsZT48YWJici0xPkogSW50ZXJwcm9mIENhcmU8L2FiYnItMT48L3BlcmlvZGlj
YWw+PHBhZ2VzPjYwLTc0PC9wYWdlcz48dm9sdW1lPjIwPC92b2x1bWU+PG51bWJlcj4xPC9udW1i
ZXI+PHJlcHJpbnQtZWRpdGlvbj5pbiBmaWxlPC9yZXByaW50LWVkaXRpb24+PGtleXdvcmRzPjxr
ZXl3b3JkPkF0dGVudGlvbjwva2V5d29yZD48a2V5d29yZD5jYW5jZXI8L2tleXdvcmQ+PGtleXdv
cmQ+Y2FyZTwva2V5d29yZD48a2V5d29yZD5Db21tdW5pY2F0aW9uPC9rZXl3b3JkPjxrZXl3b3Jk
PmNvbnN1bWVyPC9rZXl3b3JkPjxrZXl3b3JkPkRpc2Nsb3N1cmU8L2tleXdvcmQ+PGtleXdvcmQ+
RW5nbGFuZDwva2V5d29yZD48a2V5d29yZD5ldmFsdWF0aW9uPC9rZXl3b3JkPjxrZXl3b3JkPkhl
YWx0aDwva2V5d29yZD48a2V5d29yZD5pbmZvcm1hdGlvbjwva2V5d29yZD48a2V5d29yZD5pbnZv
bHZlbWVudDwva2V5d29yZD48a2V5d29yZD5Mb2JieWluZzwva2V5d29yZD48a2V5d29yZD5Nb2Rl
bDwva2V5d29yZD48a2V5d29yZD5Nb3RpdmF0aW9uPC9rZXl3b3JkPjxrZXl3b3JkPlBhdGllbnQ8
L2tleXdvcmQ+PGtleXdvcmQ+UGF0aWVudHM8L2tleXdvcmQ+PGtleXdvcmQ+cG9saWN5PC9rZXl3
b3JkPjxrZXl3b3JkPnByb2Zlc3Npb25hbDwva2V5d29yZD48a2V5d29yZD5Qcm9qZWN0PC9rZXl3
b3JkPjxrZXl3b3JkPlNlcnZpY2VzPC9rZXl3b3JkPjxrZXl3b3JkPnRyZWF0bWVudDwva2V5d29y
ZD48a2V5d29yZD51c2VyPC9rZXl3b3JkPjxrZXl3b3JkPnVzZXJzPC9rZXl3b3JkPjwva2V5d29y
ZHM+PGRhdGVzPjx5ZWFyPjIwMDY8L3llYXI+PHB1Yi1kYXRlcz48ZGF0ZT4xLzIwMDY8L2RhdGU+
PC9wdWItZGF0ZXM+PC9kYXRlcz48bGFiZWw+MzM5RzwvbGFiZWw+PHVybHM+PHJlbGF0ZWQtdXJs
cz48dXJsPmh0dHA6Ly90YXlsb3JhbmRmcmFuY2lzLm1ldGFwcmVzcy5jb20vKDBrb2s1NG1wNDJ4
MGd4ZTJ0a2Z5bWc0NSkvYXBwL2hvbWUvY29udHJpYnV0aW9uLmFzcD9yZWZlcnJlcj1wYXJlbnQm
YW1wO2JhY2t0bz1pc3N1ZSw3LDE0PC91cmw+PHVybD5qb3VybmFsLDQsMzE8L3VybD48dXJsPmxp
bmtpbmdwdWJsaWNhdGlvbnJlc3VsdHMsMToxMDQ2MjUsMTwvdXJsPjwvcmVsYXRlZC11cmxzPjwv
dXJscz48cmVtb3RlLWRhdGFiYXNlLXByb3ZpZGVyPlJlZmNoZWNrPC9yZW1vdGUtZGF0YWJhc2Ut
cHJvdmlkZXI+PC9yZWNvcmQ+PC9DaXRlPjxDaXRlPjxSZWNOdW0+MTY2NDc8L1JlY051bT48cmVj
b3JkPjxyZWMtbnVtYmVyPjE2NjQ3PC9yZWMtbnVtYmVyPjxmb3JlaWduLWtleXM+PGtleSBhcHA9
IkVOIiBkYi1pZD0iZWRhOTllc3I5YXJwNTJlMjB2MnBmdHo0cnA1czl4MGV2ZWY1IiB0aW1lc3Rh
bXA9IjE1NTQzNzEyOTkiPjE2NjQ3PC9rZXk+PGtleSBhcHA9IkVOV2ViIiBkYi1pZD0iIj4wPC9r
ZXk+PC9mb3JlaWduLWtleXM+PHJlZi10eXBlIG5hbWU9IkJvb2sgU2VjdGlvbiI+NTwvcmVmLXR5
cGU+PGNvbnRyaWJ1dG9ycz48YXV0aG9ycz48YXV0aG9yPkdvdHQsIE1lcnJ5bjwvYXV0aG9yPjwv
YXV0aG9ycz48c2Vjb25kYXJ5LWF1dGhvcnM+PGF1dGhvcj5QYXluZSwgUy48L2F1dGhvcj48YXV0
aG9yPlNleW1vdXIsIEo8L2F1dGhvcj48YXV0aG9yPkluZ2xldG9uLCBDLjwvYXV0aG9yPjwvc2Vj
b25kYXJ5LWF1dGhvcnM+PC9jb250cmlidXRvcnM+PHRpdGxlcz48dGl0bGU+VXNlciBpbnZvbHZl
bWVudCBpbiBwYWxsaWF0aXZlIGNhcmU6IHJoZXRvcmljIG9yIHJlYWxpdHk8L3RpdGxlPjxzZWNv
bmRhcnktdGl0bGU+UGFsbGlhdGl2ZSBjYXJlIG51cnNpbmc6IHByaW5jaXBsZXMgYW5kIGV2aWRl
bmNlIGZvciBwcmFjdGljZTwvc2Vjb25kYXJ5LXRpdGxlPjwvdGl0bGVzPjxlZGl0aW9uPjFzdDwv
ZWRpdGlvbj48cmVwcmludC1lZGl0aW9uPmluIGZpbGU8L3JlcHJpbnQtZWRpdGlvbj48ZGF0ZXM+
PHllYXI+MjAwNDwveWVhcj48L2RhdGVzPjxwdWItbG9jYXRpb24+TWFpZGVuaGVhZDwvcHViLWxv
Y2F0aW9uPjxwdWJsaXNoZXI+T3BlbiBVbml2ZXJzaXR5IFByZXNzPC9wdWJsaXNoZXI+PHVybHM+
PHJlbGF0ZWQtdXJscz48dXJsPmh0dHBzOi8vd3d3LmFtYXpvbi5jby51ay9QYWxsaWF0aXZlLUNh
cmUtTnVyc2luZy1QcmluY2lwbGVzLUV2aWRlbmNlL2RwLzAzMzUyMTQ5MjQ8L3VybD48L3JlbGF0
ZWQtdXJscz48L3VybHM+PHJlbW90ZS1kYXRhYmFzZS1wcm92aWRlcj5SZWZjaGVjazwvcmVtb3Rl
LWRhdGFiYXNlLXByb3ZpZGVyPjwvcmVjb3JkPjwvQ2l0ZT48L0VuZE5vdGU+AG==
</w:fldData>
        </w:fldChar>
      </w:r>
      <w:r w:rsidR="00BC508B">
        <w:rPr>
          <w:rFonts w:ascii="Calibri" w:eastAsiaTheme="majorEastAsia" w:hAnsi="Calibri" w:cs="Calibri"/>
          <w:sz w:val="24"/>
          <w:szCs w:val="24"/>
        </w:rPr>
        <w:instrText xml:space="preserve"> ADDIN EN.CITE.DATA </w:instrText>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end"/>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Gott 2004; TwoCan Associates 2005; Sitzia et al. 2006)</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 xml:space="preserve">. </w:t>
      </w:r>
      <w:r w:rsidRPr="005E2CF5">
        <w:rPr>
          <w:rFonts w:ascii="Calibri" w:eastAsia="Times New Roman" w:hAnsi="Calibri" w:cs="Calibri"/>
          <w:bCs/>
          <w:sz w:val="24"/>
          <w:szCs w:val="24"/>
          <w:lang w:eastAsia="en-GB"/>
        </w:rPr>
        <w:t xml:space="preserve">NCPC </w:t>
      </w:r>
      <w:r w:rsidRPr="005E2CF5">
        <w:rPr>
          <w:rFonts w:ascii="Calibri" w:eastAsiaTheme="majorEastAsia" w:hAnsi="Calibri" w:cs="Calibri"/>
          <w:sz w:val="24"/>
          <w:szCs w:val="24"/>
        </w:rPr>
        <w:t xml:space="preserve">recommended recruiting a diverse range of patients, based on factors including age, gender, ethnicity, socioeconomic status, ability, medical condition and prognosis </w:t>
      </w:r>
      <w:r w:rsidR="00BC508B">
        <w:rPr>
          <w:rFonts w:ascii="Calibri" w:eastAsiaTheme="majorEastAsia" w:hAnsi="Calibri" w:cs="Calibri"/>
          <w:sz w:val="24"/>
          <w:szCs w:val="24"/>
        </w:rPr>
        <w:fldChar w:fldCharType="begin"/>
      </w:r>
      <w:r w:rsidR="00BC508B">
        <w:rPr>
          <w:rFonts w:ascii="Calibri" w:eastAsiaTheme="majorEastAsia" w:hAnsi="Calibri" w:cs="Calibri"/>
          <w:sz w:val="24"/>
          <w:szCs w:val="24"/>
        </w:rPr>
        <w:instrText xml:space="preserve"> ADDIN EN.CITE &lt;EndNote&gt;&lt;Cite&gt;&lt;RecNum&gt;15232&lt;/RecNum&gt;&lt;DisplayText&gt;(National Council for Palliative Care 2004)&lt;/DisplayText&gt;&lt;record&gt;&lt;rec-number&gt;15232&lt;/rec-number&gt;&lt;foreign-keys&gt;&lt;key app="EN" db-id="eda99esr9arp52e20v2pftz4rp5s9x0evef5" timestamp="1554371299"&gt;15232&lt;/key&gt;&lt;key app="ENWeb" db-id=""&gt;0&lt;/key&gt;&lt;/foreign-keys&gt;&lt;ref-type name="Report"&gt;27&lt;/ref-type&gt;&lt;contributors&gt;&lt;authors&gt;&lt;author&gt;National Council for Palliative Care,&lt;/author&gt;&lt;/authors&gt;&lt;tertiary-authors&gt;&lt;author&gt;NCPC&lt;/author&gt;&lt;/tertiary-authors&gt;&lt;/contributors&gt;&lt;titles&gt;&lt;title&gt;Listening To Users: Helping professionals address user involvement in Palliative Care&lt;/title&gt;&lt;/titles&gt;&lt;reprint-edition&gt;in file, from SoNM fund&lt;/reprint-edition&gt;&lt;dates&gt;&lt;year&gt;2004&lt;/year&gt;&lt;/dates&gt;&lt;pub-location&gt;London&lt;/pub-location&gt;&lt;publisher&gt;NCPC&lt;/publisher&gt;&lt;urls&gt;&lt;related-urls&gt;&lt;url&gt;https://shop.hospiceuk.org/collections/hospice-uk-publications-and-resources/products/listening-to-users&lt;/url&gt;&lt;/related-urls&gt;&lt;/urls&gt;&lt;remote-database-provider&gt;NCPC&lt;/remote-database-provider&gt;&lt;/record&gt;&lt;/Cite&gt;&lt;/EndNote&gt;</w:instrText>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National Council for Palliative Care 2004)</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 xml:space="preserve">. They emphasised the existence of different experiences and attitudes and suggested including “patients who volunteer, enthusiastic patients, hard to reach patients, alienated and sceptical patients, isolated patients, patients who are very ill, carers, family members and friends” (National Council for Palliative Care 2004, p. 6). Some carers may be drawing on their experiences from some time ago - it was still important to include them but there was a need to recognise they may only provide part of the story </w:t>
      </w:r>
      <w:r w:rsidR="00BC508B">
        <w:rPr>
          <w:rFonts w:ascii="Calibri" w:eastAsiaTheme="majorEastAsia" w:hAnsi="Calibri" w:cs="Calibri"/>
          <w:sz w:val="24"/>
          <w:szCs w:val="24"/>
        </w:rPr>
        <w:fldChar w:fldCharType="begin"/>
      </w:r>
      <w:r w:rsidR="00BC508B">
        <w:rPr>
          <w:rFonts w:ascii="Calibri" w:eastAsiaTheme="majorEastAsia" w:hAnsi="Calibri" w:cs="Calibri"/>
          <w:sz w:val="24"/>
          <w:szCs w:val="24"/>
        </w:rPr>
        <w:instrText xml:space="preserve"> ADDIN EN.CITE &lt;EndNote&gt;&lt;Cite&gt;&lt;RecNum&gt;15232&lt;/RecNum&gt;&lt;DisplayText&gt;(National Council for Palliative Care 2004)&lt;/DisplayText&gt;&lt;record&gt;&lt;rec-number&gt;15232&lt;/rec-number&gt;&lt;foreign-keys&gt;&lt;key app="EN" db-id="eda99esr9arp52e20v2pftz4rp5s9x0evef5" timestamp="1554371299"&gt;15232&lt;/key&gt;&lt;key app="ENWeb" db-id=""&gt;0&lt;/key&gt;&lt;/foreign-keys&gt;&lt;ref-type name="Report"&gt;27&lt;/ref-type&gt;&lt;contributors&gt;&lt;authors&gt;&lt;author&gt;National Council for Palliative Care,&lt;/author&gt;&lt;/authors&gt;&lt;tertiary-authors&gt;&lt;author&gt;NCPC&lt;/author&gt;&lt;/tertiary-authors&gt;&lt;/contributors&gt;&lt;titles&gt;&lt;title&gt;Listening To Users: Helping professionals address user involvement in Palliative Care&lt;/title&gt;&lt;/titles&gt;&lt;reprint-edition&gt;in file, from SoNM fund&lt;/reprint-edition&gt;&lt;dates&gt;&lt;year&gt;2004&lt;/year&gt;&lt;/dates&gt;&lt;pub-location&gt;London&lt;/pub-location&gt;&lt;publisher&gt;NCPC&lt;/publisher&gt;&lt;urls&gt;&lt;related-urls&gt;&lt;url&gt;https://shop.hospiceuk.org/collections/hospice-uk-publications-and-resources/products/listening-to-users&lt;/url&gt;&lt;/related-urls&gt;&lt;/urls&gt;&lt;remote-database-provider&gt;NCPC&lt;/remote-database-provider&gt;&lt;/record&gt;&lt;/Cite&gt;&lt;/EndNote&gt;</w:instrText>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National Council for Palliative Care 2004)</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w:t>
      </w:r>
    </w:p>
    <w:p w14:paraId="21F8A5A9"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AF8110B" w14:textId="3091228E"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lack of public voices in the evidence was described and the dominant perspectives of academics or clinicians. Similarly, most dissemination from research studies was via academic journals and conferences </w: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7IEdvdHQgMjAwNCk8L0Rpc3BsYXlUZXh0PjxyZWNvcmQ+PHJlYy1udW1i
ZXI+NjExMDwvcmVjLW51bWJlcj48Zm9yZWlnbi1rZXlzPjxrZXkgYXBwPSJFTiIgZGItaWQ9ImVk
YTk5ZXNyOWFycDUyZTIwdjJwZnR6NHJwNXM5eDBldmVmNSIgdGltZXN0YW1wPSIxNTU0MzcxMjk5
Ij42MTEwPC9rZXk+PGtleSBhcHA9IkVOV2ViIiBkYi1pZD0iIj4wPC9rZXk+PC9mb3JlaWduLWtl
eXM+PHJlZi10eXBlIG5hbWU9IlJlcG9ydCI+Mjc8L3JlZi10eXBlPjxjb250cmlidXRvcnM+PGF1
dGhvcnM+PGF1dGhvcj5BbGFiYXN0ZXIsIEUuPC9hdXRob3I+PGF1dGhvcj5BbGxlbiwgRC48L2F1
dGhvcj48YXV0aG9yPkZvdGhlcmdpbGwsIEEuPC9hdXRob3I+PGF1dGhvcj5IYW5rcywgQy48L2F1
dGhvcj48YXV0aG9yPkhhbm5pZ2FuLCBCLjwvYXV0aG9yPjxhdXRob3I+TG93ZXMsIEwuPC9hdXRo
b3I+PGF1dGhvcj5MeW5lLCBQLjwvYXV0aG9yPjxhdXRob3I+Tm9ydGh3YXlhLCBSLjwvYXV0aG9y
PjxhdXRob3I+UGFwYW5pa29sYW91LCBQLjwvYXV0aG9yPjxhdXRob3I+UG9vbGViLCBLLjwvYXV0
aG9yPjxhdXRob3I+UnlhbiwgSi48L2F1dGhvcj48YXV0aG9yPldlYmJlciwgSS48L2F1dGhvcj48
YXV0aG9yPldoYWxlYywgWi48L2F1dGhvcj48L2F1dGhvcnM+PHRlcnRpYXJ5LWF1dGhvcnM+PGF1
dGhvcj5Vbml2ZXJzaXR5IG9mIFdhbGVzIENvbGxlZ2Ugb2YgTWVkaWNpbmUsPC9hdXRob3I+PC90
ZXJ0aWFyeS1hdXRob3JzPjwvY29udHJpYnV0b3JzPjxhdXRoLWFkZHJlc3M+TnVyc2luZywgSGVh
bHRoIGFuZCBTb2NpYWwgQ2FyZSBSZXNlYXJjaCBDZW50cmUmI3hEO1NjaG9vbCBvZiBOdXJzaW5n
IGFuZCBNaWR3aWZlcnkgU3R1ZGllcyYjeEQ7VW5pdmVyc2l0eSBvZiBXYWxlcyBDb2xsZWdlIG9m
IE1lZGljaW5lJiN4RDtUeSBEZXdpIFNhbnQmI3hEO0hlYXRoIFBhcmssIENhcmRpZmYsIENGMTQg
NFhOJiN4RDtUZWxlcGhvbmU6IDAyOSAyMDc0IDM3NjMuIEVtYWlsOiBIYW5rc0NNQGNhcmRpZmYu
YWMudWs8L2F1dGgtYWRkcmVzcz48dGl0bGVzPjx0aXRsZT5Vc2VyIGludm9sdmVtZW50IGluIHVz
ZXItZm9jdXNlZCByZXNlYXJjaD88L3RpdGxlPjwvdGl0bGVzPjxwYWdlcz4xLTIxPC9wYWdlcz48
cmVwcmludC1lZGl0aW9uPmluIGZpbGU8L3JlcHJpbnQtZWRpdGlvbj48a2V5d29yZHM+PGtleXdv
cmQ+YXBwcmFpc2FsPC9rZXl3b3JkPjxrZXl3b3JkPkF3YXJlbmVzczwva2V5d29yZD48a2V5d29y
ZD5jYXJlPC9rZXl3b3JkPjxrZXl3b3JkPmNvbW11bml0eTwva2V5d29yZD48a2V5d29yZD5kaXNh
YmlsaXR5PC9rZXl3b3JkPjxrZXl3b3JkPkhlYWx0aDwva2V5d29yZD48a2V5d29yZD5IZWFsdGgt
Q2FyZTwva2V5d29yZD48a2V5d29yZD5oZWFsdGggY2FyZTwva2V5d29yZD48a2V5d29yZD5IZWFs
dGggU2VydmljZXM8L2tleXdvcmQ+PGtleXdvcmQ+aW52b2x2ZW1lbnQ8L2tleXdvcmQ+PGtleXdv
cmQ+TGVhcm5pbmc8L2tleXdvcmQ+PGtleXdvcmQ+bGl0ZXJhdHVyZTwva2V5d29yZD48a2V5d29y
ZD5tZWRpY2luZTwva2V5d29yZD48a2V5d29yZD5NZW50YWwgSGVhbHRoPC9rZXl3b3JkPjxrZXl3
b3JkPk1pZHdpZmVyeTwva2V5d29yZD48a2V5d29yZD5udXJzaW5nPC9rZXl3b3JkPjxrZXl3b3Jk
PlBlb3BsZTwva2V5d29yZD48a2V5d29yZD5wbGFubmluZzwva2V5d29yZD48a2V5d29yZD5wb2xp
Y3k8L2tleXdvcmQ+PGtleXdvcmQ+cHJhY3RpY2U8L2tleXdvcmQ+PGtleXdvcmQ+UmVzZWFyY2g8
L2tleXdvcmQ+PGtleXdvcmQ+cmV2aWV3PC9rZXl3b3JkPjxrZXl3b3JkPnRoZXJhcHk8L2tleXdv
cmQ+PGtleXdvcmQ+VW5pdmVyc2l0aWVzPC9rZXl3b3JkPjxrZXl3b3JkPnVzZXI8L2tleXdvcmQ+
PGtleXdvcmQ+dXNlciBpbnZvbHZlbWVudDwva2V5d29yZD48a2V5d29yZD51c2Vyczwva2V5d29y
ZD48a2V5d29yZD5XYWxlczwva2V5d29yZD48L2tleXdvcmRzPjxkYXRlcz48eWVhcj4yMDAwPC95
ZWFyPjxwdWItZGF0ZXM+PGRhdGU+MjAwMDwvZGF0ZT48L3B1Yi1kYXRlcz48L2RhdGVzPjxwdWIt
bG9jYXRpb24+Q2FyZGlmZjwvcHViLWxvY2F0aW9uPjxwdWJsaXNoZXI+VW5pdmVyc2l0eSBvZiBX
YWxlcyBDb2xsZWdlIG9mIE1lZGljaW5lLDwvcHVibGlzaGVyPjxsYWJlbD41MTBSPC9sYWJlbD48
dXJscz48cmVsYXRlZC11cmxzPjx1cmw+PHN0eWxlIGZhY2U9InVuZGVybGluZSIgZm9udD0iZGVm
YXVsdCIgc2l6ZT0iMTAwJSI+aHR0cDovL3d3dy5jYXJkaWZmLmFjLnVrL251cnNpbmcvcGRmL1Vz
ZXJfaW52b2x2ZW1lbnRfV29ya2luZ19QYXBlcl8yMDAwLnBkZjwvc3R5bGU+PC91cmw+PC9yZWxh
dGVkLXVybHM+PC91cmxzPjxyZW1vdGUtZGF0YWJhc2UtcHJvdmlkZXI+TUQ8L3JlbW90ZS1kYXRh
YmFzZS1wcm92aWRlcj48L3JlY29yZD48L0NpdGU+PENpdGU+PFJlY051bT4xNjY0NzwvUmVjTnVt
PjxyZWNvcmQ+PHJlYy1udW1iZXI+MTY2NDc8L3JlYy1udW1iZXI+PGZvcmVpZ24ta2V5cz48a2V5
IGFwcD0iRU4iIGRiLWlkPSJlZGE5OWVzcjlhcnA1MmUyMHYycGZ0ejRycDVzOXgwZXZlZjUiIHRp
bWVzdGFtcD0iMTU1NDM3MTI5OSI+MTY2NDc8L2tleT48a2V5IGFwcD0iRU5XZWIiIGRiLWlkPSIi
PjA8L2tleT48L2ZvcmVpZ24ta2V5cz48cmVmLXR5cGUgbmFtZT0iQm9vayBTZWN0aW9uIj41PC9y
ZWYtdHlwZT48Y29udHJpYnV0b3JzPjxhdXRob3JzPjxhdXRob3I+R290dCwgTWVycnluPC9hdXRo
b3I+PC9hdXRob3JzPjxzZWNvbmRhcnktYXV0aG9ycz48YXV0aG9yPlBheW5lLCBTLjwvYXV0aG9y
PjxhdXRob3I+U2V5bW91ciwgSjwvYXV0aG9yPjxhdXRob3I+SW5nbGV0b24sIEMuPC9hdXRob3I+
PC9zZWNvbmRhcnktYXV0aG9ycz48L2NvbnRyaWJ1dG9ycz48dGl0bGVzPjx0aXRsZT5Vc2VyIGlu
dm9sdmVtZW50IGluIHBhbGxpYXRpdmUgY2FyZTogcmhldG9yaWMgb3IgcmVhbGl0eTwvdGl0bGU+
PHNlY29uZGFyeS10aXRsZT5QYWxsaWF0aXZlIGNhcmUgbnVyc2luZzogcHJpbmNpcGxlcyBhbmQg
ZXZpZGVuY2UgZm9yIHByYWN0aWNlPC9zZWNvbmRhcnktdGl0bGU+PC90aXRsZXM+PGVkaXRpb24+
MXN0PC9lZGl0aW9uPjxyZXByaW50LWVkaXRpb24+aW4gZmlsZTwvcmVwcmludC1lZGl0aW9uPjxk
YXRlcz48eWVhcj4yMDA0PC95ZWFyPjwvZGF0ZXM+PHB1Yi1sb2NhdGlvbj5NYWlkZW5oZWFkPC9w
dWItbG9jYXRpb24+PHB1Ymxpc2hlcj5PcGVuIFVuaXZlcnNpdHkgUHJlc3M8L3B1Ymxpc2hlcj48
dXJscz48cmVsYXRlZC11cmxzPjx1cmw+aHR0cHM6Ly93d3cuYW1hem9uLmNvLnVrL1BhbGxpYXRp
dmUtQ2FyZS1OdXJzaW5nLVByaW5jaXBsZXMtRXZpZGVuY2UvZHAvMDMzNTIxNDkyNDwvdXJsPjwv
cmVsYXRlZC11cmxzPjwvdXJscz48cmVtb3RlLWRhdGFiYXNlLXByb3ZpZGVyPlJlZmNoZWNrPC9y
ZW1vdGUt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2MTEwPC9SZWNOdW0+PERpc3BsYXlUZXh0PihBbGFiYXN0
ZXIgZXQgYWwuIDIwMDA7IEdvdHQgMjAwNCk8L0Rpc3BsYXlUZXh0PjxyZWNvcmQ+PHJlYy1udW1i
ZXI+NjExMDwvcmVjLW51bWJlcj48Zm9yZWlnbi1rZXlzPjxrZXkgYXBwPSJFTiIgZGItaWQ9ImVk
YTk5ZXNyOWFycDUyZTIwdjJwZnR6NHJwNXM5eDBldmVmNSIgdGltZXN0YW1wPSIxNTU0MzcxMjk5
Ij42MTEwPC9rZXk+PGtleSBhcHA9IkVOV2ViIiBkYi1pZD0iIj4wPC9rZXk+PC9mb3JlaWduLWtl
eXM+PHJlZi10eXBlIG5hbWU9IlJlcG9ydCI+Mjc8L3JlZi10eXBlPjxjb250cmlidXRvcnM+PGF1
dGhvcnM+PGF1dGhvcj5BbGFiYXN0ZXIsIEUuPC9hdXRob3I+PGF1dGhvcj5BbGxlbiwgRC48L2F1
dGhvcj48YXV0aG9yPkZvdGhlcmdpbGwsIEEuPC9hdXRob3I+PGF1dGhvcj5IYW5rcywgQy48L2F1
dGhvcj48YXV0aG9yPkhhbm5pZ2FuLCBCLjwvYXV0aG9yPjxhdXRob3I+TG93ZXMsIEwuPC9hdXRo
b3I+PGF1dGhvcj5MeW5lLCBQLjwvYXV0aG9yPjxhdXRob3I+Tm9ydGh3YXlhLCBSLjwvYXV0aG9y
PjxhdXRob3I+UGFwYW5pa29sYW91LCBQLjwvYXV0aG9yPjxhdXRob3I+UG9vbGViLCBLLjwvYXV0
aG9yPjxhdXRob3I+UnlhbiwgSi48L2F1dGhvcj48YXV0aG9yPldlYmJlciwgSS48L2F1dGhvcj48
YXV0aG9yPldoYWxlYywgWi48L2F1dGhvcj48L2F1dGhvcnM+PHRlcnRpYXJ5LWF1dGhvcnM+PGF1
dGhvcj5Vbml2ZXJzaXR5IG9mIFdhbGVzIENvbGxlZ2Ugb2YgTWVkaWNpbmUsPC9hdXRob3I+PC90
ZXJ0aWFyeS1hdXRob3JzPjwvY29udHJpYnV0b3JzPjxhdXRoLWFkZHJlc3M+TnVyc2luZywgSGVh
bHRoIGFuZCBTb2NpYWwgQ2FyZSBSZXNlYXJjaCBDZW50cmUmI3hEO1NjaG9vbCBvZiBOdXJzaW5n
IGFuZCBNaWR3aWZlcnkgU3R1ZGllcyYjeEQ7VW5pdmVyc2l0eSBvZiBXYWxlcyBDb2xsZWdlIG9m
IE1lZGljaW5lJiN4RDtUeSBEZXdpIFNhbnQmI3hEO0hlYXRoIFBhcmssIENhcmRpZmYsIENGMTQg
NFhOJiN4RDtUZWxlcGhvbmU6IDAyOSAyMDc0IDM3NjMuIEVtYWlsOiBIYW5rc0NNQGNhcmRpZmYu
YWMudWs8L2F1dGgtYWRkcmVzcz48dGl0bGVzPjx0aXRsZT5Vc2VyIGludm9sdmVtZW50IGluIHVz
ZXItZm9jdXNlZCByZXNlYXJjaD88L3RpdGxlPjwvdGl0bGVzPjxwYWdlcz4xLTIxPC9wYWdlcz48
cmVwcmludC1lZGl0aW9uPmluIGZpbGU8L3JlcHJpbnQtZWRpdGlvbj48a2V5d29yZHM+PGtleXdv
cmQ+YXBwcmFpc2FsPC9rZXl3b3JkPjxrZXl3b3JkPkF3YXJlbmVzczwva2V5d29yZD48a2V5d29y
ZD5jYXJlPC9rZXl3b3JkPjxrZXl3b3JkPmNvbW11bml0eTwva2V5d29yZD48a2V5d29yZD5kaXNh
YmlsaXR5PC9rZXl3b3JkPjxrZXl3b3JkPkhlYWx0aDwva2V5d29yZD48a2V5d29yZD5IZWFsdGgt
Q2FyZTwva2V5d29yZD48a2V5d29yZD5oZWFsdGggY2FyZTwva2V5d29yZD48a2V5d29yZD5IZWFs
dGggU2VydmljZXM8L2tleXdvcmQ+PGtleXdvcmQ+aW52b2x2ZW1lbnQ8L2tleXdvcmQ+PGtleXdv
cmQ+TGVhcm5pbmc8L2tleXdvcmQ+PGtleXdvcmQ+bGl0ZXJhdHVyZTwva2V5d29yZD48a2V5d29y
ZD5tZWRpY2luZTwva2V5d29yZD48a2V5d29yZD5NZW50YWwgSGVhbHRoPC9rZXl3b3JkPjxrZXl3
b3JkPk1pZHdpZmVyeTwva2V5d29yZD48a2V5d29yZD5udXJzaW5nPC9rZXl3b3JkPjxrZXl3b3Jk
PlBlb3BsZTwva2V5d29yZD48a2V5d29yZD5wbGFubmluZzwva2V5d29yZD48a2V5d29yZD5wb2xp
Y3k8L2tleXdvcmQ+PGtleXdvcmQ+cHJhY3RpY2U8L2tleXdvcmQ+PGtleXdvcmQ+UmVzZWFyY2g8
L2tleXdvcmQ+PGtleXdvcmQ+cmV2aWV3PC9rZXl3b3JkPjxrZXl3b3JkPnRoZXJhcHk8L2tleXdv
cmQ+PGtleXdvcmQ+VW5pdmVyc2l0aWVzPC9rZXl3b3JkPjxrZXl3b3JkPnVzZXI8L2tleXdvcmQ+
PGtleXdvcmQ+dXNlciBpbnZvbHZlbWVudDwva2V5d29yZD48a2V5d29yZD51c2Vyczwva2V5d29y
ZD48a2V5d29yZD5XYWxlczwva2V5d29yZD48L2tleXdvcmRzPjxkYXRlcz48eWVhcj4yMDAwPC95
ZWFyPjxwdWItZGF0ZXM+PGRhdGU+MjAwMDwvZGF0ZT48L3B1Yi1kYXRlcz48L2RhdGVzPjxwdWIt
bG9jYXRpb24+Q2FyZGlmZjwvcHViLWxvY2F0aW9uPjxwdWJsaXNoZXI+VW5pdmVyc2l0eSBvZiBX
YWxlcyBDb2xsZWdlIG9mIE1lZGljaW5lLDwvcHVibGlzaGVyPjxsYWJlbD41MTBSPC9sYWJlbD48
dXJscz48cmVsYXRlZC11cmxzPjx1cmw+PHN0eWxlIGZhY2U9InVuZGVybGluZSIgZm9udD0iZGVm
YXVsdCIgc2l6ZT0iMTAwJSI+aHR0cDovL3d3dy5jYXJkaWZmLmFjLnVrL251cnNpbmcvcGRmL1Vz
ZXJfaW52b2x2ZW1lbnRfV29ya2luZ19QYXBlcl8yMDAwLnBkZjwvc3R5bGU+PC91cmw+PC9yZWxh
dGVkLXVybHM+PC91cmxzPjxyZW1vdGUtZGF0YWJhc2UtcHJvdmlkZXI+TUQ8L3JlbW90ZS1kYXRh
YmFzZS1wcm92aWRlcj48L3JlY29yZD48L0NpdGU+PENpdGU+PFJlY051bT4xNjY0NzwvUmVjTnVt
PjxyZWNvcmQ+PHJlYy1udW1iZXI+MTY2NDc8L3JlYy1udW1iZXI+PGZvcmVpZ24ta2V5cz48a2V5
IGFwcD0iRU4iIGRiLWlkPSJlZGE5OWVzcjlhcnA1MmUyMHYycGZ0ejRycDVzOXgwZXZlZjUiIHRp
bWVzdGFtcD0iMTU1NDM3MTI5OSI+MTY2NDc8L2tleT48a2V5IGFwcD0iRU5XZWIiIGRiLWlkPSIi
PjA8L2tleT48L2ZvcmVpZ24ta2V5cz48cmVmLXR5cGUgbmFtZT0iQm9vayBTZWN0aW9uIj41PC9y
ZWYtdHlwZT48Y29udHJpYnV0b3JzPjxhdXRob3JzPjxhdXRob3I+R290dCwgTWVycnluPC9hdXRo
b3I+PC9hdXRob3JzPjxzZWNvbmRhcnktYXV0aG9ycz48YXV0aG9yPlBheW5lLCBTLjwvYXV0aG9y
PjxhdXRob3I+U2V5bW91ciwgSjwvYXV0aG9yPjxhdXRob3I+SW5nbGV0b24sIEMuPC9hdXRob3I+
PC9zZWNvbmRhcnktYXV0aG9ycz48L2NvbnRyaWJ1dG9ycz48dGl0bGVzPjx0aXRsZT5Vc2VyIGlu
dm9sdmVtZW50IGluIHBhbGxpYXRpdmUgY2FyZTogcmhldG9yaWMgb3IgcmVhbGl0eTwvdGl0bGU+
PHNlY29uZGFyeS10aXRsZT5QYWxsaWF0aXZlIGNhcmUgbnVyc2luZzogcHJpbmNpcGxlcyBhbmQg
ZXZpZGVuY2UgZm9yIHByYWN0aWNlPC9zZWNvbmRhcnktdGl0bGU+PC90aXRsZXM+PGVkaXRpb24+
MXN0PC9lZGl0aW9uPjxyZXByaW50LWVkaXRpb24+aW4gZmlsZTwvcmVwcmludC1lZGl0aW9uPjxk
YXRlcz48eWVhcj4yMDA0PC95ZWFyPjwvZGF0ZXM+PHB1Yi1sb2NhdGlvbj5NYWlkZW5oZWFkPC9w
dWItbG9jYXRpb24+PHB1Ymxpc2hlcj5PcGVuIFVuaXZlcnNpdHkgUHJlc3M8L3B1Ymxpc2hlcj48
dXJscz48cmVsYXRlZC11cmxzPjx1cmw+aHR0cHM6Ly93d3cuYW1hem9uLmNvLnVrL1BhbGxpYXRp
dmUtQ2FyZS1OdXJzaW5nLVByaW5jaXBsZXMtRXZpZGVuY2UvZHAvMDMzNTIxNDkyNDwvdXJsPjwv
cmVsYXRlZC11cmxzPjwvdXJscz48cmVtb3RlLWRhdGFiYXNlLXByb3ZpZGVyPlJlZmNoZWNrPC9y
ZW1vdGUt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labaster et al. 2000; Gott 2004)</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re was a need to make better use of dissemination, in particular to public members, to show the value of involvement, make it more visible, and therefore increase the uptake of involvement </w:t>
      </w:r>
      <w:r w:rsidR="00C445FA">
        <w:rPr>
          <w:rFonts w:ascii="Calibri" w:eastAsia="Times New Roman" w:hAnsi="Calibri" w:cs="Calibri"/>
          <w:sz w:val="24"/>
          <w:szCs w:val="24"/>
          <w:lang w:eastAsia="en-GB"/>
        </w:rPr>
        <w:fldChar w:fldCharType="begin">
          <w:fldData xml:space="preserve">PEVuZE5vdGU+PENpdGU+PFJlY051bT4yMjwvUmVjTnVtPjxEaXNwbGF5VGV4dD4oRGF2ZXNvbiBl
dCBhbC4gMjAxNTsgTWNJbGZhdHJpY2sgZXQgYWwuIDIwMTUpPC9EaXNwbGF5VGV4dD48cmVjb3Jk
PjxyZWMtbnVtYmVyPjIyPC9yZWMtbnVtYmVyPjxmb3JlaWduLWtleXM+PGtleSBhcHA9IkVOIiBk
Yi1pZD0iZWRhOTllc3I5YXJwNTJlMjB2MnBmdHo0cnA1czl4MGV2ZWY1IiB0aW1lc3RhbXA9IjE1
NTM5NDQ1MTciPjIyPC9rZXk+PGtleSBhcHA9IkVOV2ViIiBkYi1pZD0iIj4wPC9rZXk+PC9mb3Jl
aWduLWtleXM+PHJlZi10eXBlIG5hbWU9IkpvdXJuYWwgQXJ0aWNsZSI+MTc8L3JlZi10eXBlPjxj
b250cmlidXRvcnM+PGF1dGhvcnM+PGF1dGhvcj5EYXZlc29uLCBCLkEuPC9hdXRob3I+PGF1dGhv
cj5kZSBXb2xmLUxpbmRlciwgUy48L2F1dGhvcj48YXV0aG9yPldpdHQsIEouPC9hdXRob3I+PGF1
dGhvcj5OZXdzb24sIEsuPC9hdXRob3I+PGF1dGhvcj5Nb3JyaXMsIEMuPC9hdXRob3I+PGF1dGhv
cj5IaWdnaW5zb24sIEkuSi48L2F1dGhvcj48YXV0aG9yPkV2YW5zLCBDLkouPC9hdXRob3I+PC9h
dXRob3JzPjwvY29udHJpYnV0b3JzPjx0aXRsZXM+PHRpdGxlPlJlc3VsdHMgb2YgYSB0cmFuc3Bh
cmVudCBleHBlcnQgY29uc3VsdGF0aW9uIG9uIHBhdGllbnQgYW5kIHB1YmxpYyBpbnZvbHZlbWVu
dCBpbiBwYWxsaWF0aXZlIGNhcmUgcmVzZWFyY2g8L3RpdGxlPjxzZWNvbmRhcnktdGl0bGU+UGFs
bGlhdGl2ZSBNZWRpY2luZTwvc2Vjb25kYXJ5LXRpdGxlPjwvdGl0bGVzPjxwZXJpb2RpY2FsPjxm
dWxsLXRpdGxlPlBhbGxpYXRpdmUgTWVkaWNpbmU8L2Z1bGwtdGl0bGU+PGFiYnItMT5QYWxsaWF0
IE1lZDwvYWJici0xPjwvcGVyaW9kaWNhbD48cGFnZXM+OTM5LTk0OTwvcGFnZXM+PHZvbHVtZT4y
OTwvdm9sdW1lPjxudW1iZXI+MTA8L251bWJlcj48cmVwcmludC1lZGl0aW9uPmluIGZpbGU8L3Jl
cHJpbnQtZWRpdGlvbj48a2V5d29yZHM+PGtleXdvcmQ+Y2FyZTwva2V5d29yZD48a2V5d29yZD5j
b25zdWx0YXRpb248L2tleXdvcmQ+PGtleXdvcmQ+aW52b2x2ZW1lbnQ8L2tleXdvcmQ+PGtleXdv
cmQ+UGFsbGlhdGl2ZSBDYXJlPC9rZXl3b3JkPjxrZXl3b3JkPlBhdGllbnQ8L2tleXdvcmQ+PGtl
eXdvcmQ+UmVzZWFyY2g8L2tleXdvcmQ+PC9rZXl3b3Jkcz48ZGF0ZXM+PHllYXI+MjAxNTwveWVh
cj48cHViLWRhdGVzPjxkYXRlPjIwMTU8L2RhdGU+PC9wdWItZGF0ZXM+PC9kYXRlcz48aXNibj4w
MjY5LTIxNjM8L2lzYm4+PGxhYmVsPjc4Mkc8L2xhYmVsPjx1cmxzPjwvdXJscz48cmVtb3RlLWRh
dGFiYXNlLXByb3ZpZGVyPklOViwgQ0lOQUhMLCBQSU5GTywgTUVELCBBU1NJQSwgV09TPC9yZW1v
dGUtZGF0YWJhc2UtcHJvdmlkZXI+PC9yZWNvcmQ+PC9DaXRlPjxDaXRlPjxSZWNOdW0+MTU3MjA8
L1JlY051bT48cmVjb3JkPjxyZWMtbnVtYmVyPjE1NzIwPC9yZWMtbnVtYmVyPjxmb3JlaWduLWtl
eXM+PGtleSBhcHA9IkVOIiBkYi1pZD0iZWRhOTllc3I5YXJwNTJlMjB2MnBmdHo0cnA1czl4MGV2
ZWY1IiB0aW1lc3RhbXA9IjE1NTQzNzEyOTkiPjE1NzIwPC9rZXk+PGtleSBhcHA9IkVOV2ViIiBk
Yi1pZD0iIj4wPC9rZXk+PC9mb3JlaWduLWtleXM+PHJlZi10eXBlIG5hbWU9IlJlcG9ydCI+Mjc8
L3JlZi10eXBlPjxjb250cmlidXRvcnM+PGF1dGhvcnM+PGF1dGhvcj5NY0lsZmF0cmljaywgUy48
L2F1dGhvcj48YXV0aG9yPkhhc3NvbiwgRi48L2F1dGhvcj48YXV0aG9yPkhhbm5hLVRyYWlub3Is
IEwuPC9hdXRob3I+PGF1dGhvcj5Ccm9nYW4sIFAuPC9hdXRob3I+PC9hdXRob3JzPjwvY29udHJp
YnV0b3JzPjx0aXRsZXM+PHRpdGxlPkV2YWx1YXRpb24gcmVwb3J0IGZvciBBbGwgSXJlbGFuZCBJ
bnN0aXR1dGUgb2YgSG9zcGljZSAmYW1wOyBQYWxsaWF0aXZlIENhcmUgJmFwb3M7Vm9pY2VzIDQg
Q2FyZSZhcG9zOyBJbml0aWF0aXZlLjwvdGl0bGU+PC90aXRsZXM+PHJlcHJpbnQtZWRpdGlvbj5p
biBmaWxlPC9yZXByaW50LWVkaXRpb24+PGRhdGVzPjx5ZWFyPjIwMTU8L3llYXI+PC9kYXRlcz48
cHViLWxvY2F0aW9uPkR1YmxpbiwgSXJlbGFuZDwvcHViLWxvY2F0aW9uPjxwdWJsaXNoZXI+QWxs
IElyZWxhbmQgSW5zdGl0dXRlIG9mIEhvc3BpY2UgJmFtcDsgUGFsbGlhdGl2ZSBDYXJlPC9wdWJs
aXNoZXI+PHVybHM+PHJlbGF0ZWQtdXJscz48dXJsPmh0dHA6Ly9haWlocGMub3JnL3BvbGljeS1w
cmFjdGljZS92b2ljZXM0Y2FyZS9ldmFsdWF0aW9uLzwvdXJsPjwvcmVsYXRlZC11cmxzPjwvdXJs
cz48cmVtb3RlLWRhdGFiYXNlLXByb3ZpZGVyPkFJSUhQQzwvcmVtb3RlLWRhdGFiYXNlLXByb3Zp
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yMjwvUmVjTnVtPjxEaXNwbGF5VGV4dD4oRGF2ZXNvbiBl
dCBhbC4gMjAxNTsgTWNJbGZhdHJpY2sgZXQgYWwuIDIwMTUpPC9EaXNwbGF5VGV4dD48cmVjb3Jk
PjxyZWMtbnVtYmVyPjIyPC9yZWMtbnVtYmVyPjxmb3JlaWduLWtleXM+PGtleSBhcHA9IkVOIiBk
Yi1pZD0iZWRhOTllc3I5YXJwNTJlMjB2MnBmdHo0cnA1czl4MGV2ZWY1IiB0aW1lc3RhbXA9IjE1
NTM5NDQ1MTciPjIyPC9rZXk+PGtleSBhcHA9IkVOV2ViIiBkYi1pZD0iIj4wPC9rZXk+PC9mb3Jl
aWduLWtleXM+PHJlZi10eXBlIG5hbWU9IkpvdXJuYWwgQXJ0aWNsZSI+MTc8L3JlZi10eXBlPjxj
b250cmlidXRvcnM+PGF1dGhvcnM+PGF1dGhvcj5EYXZlc29uLCBCLkEuPC9hdXRob3I+PGF1dGhv
cj5kZSBXb2xmLUxpbmRlciwgUy48L2F1dGhvcj48YXV0aG9yPldpdHQsIEouPC9hdXRob3I+PGF1
dGhvcj5OZXdzb24sIEsuPC9hdXRob3I+PGF1dGhvcj5Nb3JyaXMsIEMuPC9hdXRob3I+PGF1dGhv
cj5IaWdnaW5zb24sIEkuSi48L2F1dGhvcj48YXV0aG9yPkV2YW5zLCBDLkouPC9hdXRob3I+PC9h
dXRob3JzPjwvY29udHJpYnV0b3JzPjx0aXRsZXM+PHRpdGxlPlJlc3VsdHMgb2YgYSB0cmFuc3Bh
cmVudCBleHBlcnQgY29uc3VsdGF0aW9uIG9uIHBhdGllbnQgYW5kIHB1YmxpYyBpbnZvbHZlbWVu
dCBpbiBwYWxsaWF0aXZlIGNhcmUgcmVzZWFyY2g8L3RpdGxlPjxzZWNvbmRhcnktdGl0bGU+UGFs
bGlhdGl2ZSBNZWRpY2luZTwvc2Vjb25kYXJ5LXRpdGxlPjwvdGl0bGVzPjxwZXJpb2RpY2FsPjxm
dWxsLXRpdGxlPlBhbGxpYXRpdmUgTWVkaWNpbmU8L2Z1bGwtdGl0bGU+PGFiYnItMT5QYWxsaWF0
IE1lZDwvYWJici0xPjwvcGVyaW9kaWNhbD48cGFnZXM+OTM5LTk0OTwvcGFnZXM+PHZvbHVtZT4y
OTwvdm9sdW1lPjxudW1iZXI+MTA8L251bWJlcj48cmVwcmludC1lZGl0aW9uPmluIGZpbGU8L3Jl
cHJpbnQtZWRpdGlvbj48a2V5d29yZHM+PGtleXdvcmQ+Y2FyZTwva2V5d29yZD48a2V5d29yZD5j
b25zdWx0YXRpb248L2tleXdvcmQ+PGtleXdvcmQ+aW52b2x2ZW1lbnQ8L2tleXdvcmQ+PGtleXdv
cmQ+UGFsbGlhdGl2ZSBDYXJlPC9rZXl3b3JkPjxrZXl3b3JkPlBhdGllbnQ8L2tleXdvcmQ+PGtl
eXdvcmQ+UmVzZWFyY2g8L2tleXdvcmQ+PC9rZXl3b3Jkcz48ZGF0ZXM+PHllYXI+MjAxNTwveWVh
cj48cHViLWRhdGVzPjxkYXRlPjIwMTU8L2RhdGU+PC9wdWItZGF0ZXM+PC9kYXRlcz48aXNibj4w
MjY5LTIxNjM8L2lzYm4+PGxhYmVsPjc4Mkc8L2xhYmVsPjx1cmxzPjwvdXJscz48cmVtb3RlLWRh
dGFiYXNlLXByb3ZpZGVyPklOViwgQ0lOQUhMLCBQSU5GTywgTUVELCBBU1NJQSwgV09TPC9yZW1v
dGUtZGF0YWJhc2UtcHJvdmlkZXI+PC9yZWNvcmQ+PC9DaXRlPjxDaXRlPjxSZWNOdW0+MTU3MjA8
L1JlY051bT48cmVjb3JkPjxyZWMtbnVtYmVyPjE1NzIwPC9yZWMtbnVtYmVyPjxmb3JlaWduLWtl
eXM+PGtleSBhcHA9IkVOIiBkYi1pZD0iZWRhOTllc3I5YXJwNTJlMjB2MnBmdHo0cnA1czl4MGV2
ZWY1IiB0aW1lc3RhbXA9IjE1NTQzNzEyOTkiPjE1NzIwPC9rZXk+PGtleSBhcHA9IkVOV2ViIiBk
Yi1pZD0iIj4wPC9rZXk+PC9mb3JlaWduLWtleXM+PHJlZi10eXBlIG5hbWU9IlJlcG9ydCI+Mjc8
L3JlZi10eXBlPjxjb250cmlidXRvcnM+PGF1dGhvcnM+PGF1dGhvcj5NY0lsZmF0cmljaywgUy48
L2F1dGhvcj48YXV0aG9yPkhhc3NvbiwgRi48L2F1dGhvcj48YXV0aG9yPkhhbm5hLVRyYWlub3Is
IEwuPC9hdXRob3I+PGF1dGhvcj5Ccm9nYW4sIFAuPC9hdXRob3I+PC9hdXRob3JzPjwvY29udHJp
YnV0b3JzPjx0aXRsZXM+PHRpdGxlPkV2YWx1YXRpb24gcmVwb3J0IGZvciBBbGwgSXJlbGFuZCBJ
bnN0aXR1dGUgb2YgSG9zcGljZSAmYW1wOyBQYWxsaWF0aXZlIENhcmUgJmFwb3M7Vm9pY2VzIDQg
Q2FyZSZhcG9zOyBJbml0aWF0aXZlLjwvdGl0bGU+PC90aXRsZXM+PHJlcHJpbnQtZWRpdGlvbj5p
biBmaWxlPC9yZXByaW50LWVkaXRpb24+PGRhdGVzPjx5ZWFyPjIwMTU8L3llYXI+PC9kYXRlcz48
cHViLWxvY2F0aW9uPkR1YmxpbiwgSXJlbGFuZDwvcHViLWxvY2F0aW9uPjxwdWJsaXNoZXI+QWxs
IElyZWxhbmQgSW5zdGl0dXRlIG9mIEhvc3BpY2UgJmFtcDsgUGFsbGlhdGl2ZSBDYXJlPC9wdWJs
aXNoZXI+PHVybHM+PHJlbGF0ZWQtdXJscz48dXJsPmh0dHA6Ly9haWlocGMub3JnL3BvbGljeS1w
cmFjdGljZS92b2ljZXM0Y2FyZS9ldmFsdWF0aW9uLzwvdXJsPjwvcmVsYXRlZC11cmxzPjwvdXJs
cz48cmVtb3RlLWRhdGFiYXNlLXByb3ZpZGVyPkFJSUhQQzwvcmVtb3RlLWRhdGFiYXNlLXByb3Zp
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Daveson et al. 2015;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79B2CC3A"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B51C93A" w14:textId="5D8DA5A9" w:rsidR="005E2CF5" w:rsidRPr="005E2CF5" w:rsidRDefault="00362A05" w:rsidP="005E2CF5">
      <w:pPr>
        <w:spacing w:after="0" w:line="240" w:lineRule="auto"/>
        <w:rPr>
          <w:rFonts w:ascii="Calibri" w:eastAsia="Times New Roman" w:hAnsi="Calibri" w:cs="Calibri"/>
          <w:sz w:val="24"/>
          <w:szCs w:val="24"/>
          <w:lang w:eastAsia="en-GB"/>
        </w:rPr>
      </w:pPr>
      <w:bookmarkStart w:id="74" w:name="Relationships249"/>
      <w:bookmarkEnd w:id="74"/>
      <w:r>
        <w:rPr>
          <w:rFonts w:ascii="Calibri" w:eastAsia="Times New Roman" w:hAnsi="Calibri" w:cs="Calibri"/>
          <w:b/>
          <w:bCs/>
          <w:sz w:val="24"/>
          <w:szCs w:val="24"/>
          <w:lang w:eastAsia="en-GB"/>
        </w:rPr>
        <w:t xml:space="preserve">2.4.9 </w:t>
      </w:r>
      <w:r w:rsidR="005E2CF5" w:rsidRPr="005E2CF5">
        <w:rPr>
          <w:rFonts w:ascii="Calibri" w:eastAsia="Times New Roman" w:hAnsi="Calibri" w:cs="Calibri"/>
          <w:b/>
          <w:bCs/>
          <w:sz w:val="24"/>
          <w:szCs w:val="24"/>
          <w:lang w:eastAsia="en-GB"/>
        </w:rPr>
        <w:t>Relationships and communication</w:t>
      </w:r>
    </w:p>
    <w:p w14:paraId="6BA18F28" w14:textId="77777777" w:rsidR="005E2CF5" w:rsidRPr="005E2CF5" w:rsidRDefault="005E2CF5" w:rsidP="005E2CF5">
      <w:pPr>
        <w:spacing w:after="0" w:line="240" w:lineRule="auto"/>
        <w:rPr>
          <w:rFonts w:ascii="Calibri" w:eastAsia="Times New Roman" w:hAnsi="Calibri" w:cs="Calibri"/>
          <w:sz w:val="24"/>
          <w:szCs w:val="24"/>
          <w:lang w:eastAsia="en-GB"/>
        </w:rPr>
      </w:pPr>
    </w:p>
    <w:p w14:paraId="2FFDF09C" w14:textId="0E2685B2"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It was important to take time to develop collaborative relationships, particularly from the outset, to have ongoing conversations and establish a two-way open dialogue - not just email asking for comments </w:t>
      </w:r>
      <w:r w:rsidR="00C445FA">
        <w:rPr>
          <w:rFonts w:ascii="Calibri" w:eastAsia="Times New Roman" w:hAnsi="Calibri" w:cs="Calibri"/>
          <w:sz w:val="24"/>
          <w:szCs w:val="24"/>
          <w:lang w:eastAsia="en-GB"/>
        </w:rPr>
        <w:fldChar w:fldCharType="begin">
          <w:fldData xml:space="preserve">PEVuZE5vdGU+PENpdGU+PFJlY051bT4xNjU2ODwvUmVjTnVtPjxEaXNwbGF5VGV4dD4oU3RldmVu
cyBhbmQgV2lsZGUgMjAwNTsgRm9yYmF0IGV0IGFsLiAyMDA3OyBJTlZPTFZFIDIwMTNhKTwvRGlz
cGxheVRleHQ+PHJlY29yZD48cmVjLW51bWJlcj4xNjU2ODwvcmVjLW51bWJlcj48Zm9yZWlnbi1r
ZXlzPjxrZXkgYXBwPSJFTiIgZGItaWQ9ImVkYTk5ZXNyOWFycDUyZTIwdjJwZnR6NHJwNXM5eDBl
dmVmNSIgdGltZXN0YW1wPSIxNTU0MzcxMjk5Ij4xNjU2ODwva2V5PjxrZXkgYXBwPSJFTldlYiIg
ZGItaWQ9IiI+MDwva2V5PjwvZm9yZWlnbi1rZXlzPjxyZWYtdHlwZSBuYW1lPSJSZXBvcnQiPjI3
PC9yZWYtdHlwZT48Y29udHJpYnV0b3JzPjxhdXRob3JzPjxhdXRob3I+Rm9yYmF0LCBMaXo8L2F1
dGhvcj48YXV0aG9yPktuaWdodGluZywgS2F0aGVyaW5lPC9hdXRob3I+PGF1dGhvcj5NYWNEb25h
bGQsIENoYXJsb3R0ZTwvYXV0aG9yPjxhdXRob3I+V2lsc29uLCBNaWNoYWVsPC9hdXRob3I+PGF1
dGhvcj5IdWJiYXJkLCBHaWxsPC9hdXRob3I+PGF1dGhvcj5LZWFybmV5LCBOb3JhPC9hdXRob3I+
PC9hdXRob3JzPjwvY29udHJpYnV0b3JzPjx0aXRsZXM+PHRpdGxlPkV2aWRlbmNlIG9mIGltcGFj
dCBvZiB0aGUgY2FuY2VyIGNhcmUgcmVzZWFyY2ggY2VudHJlJmFwb3M7cyBEZXZlbG9waW5nIENh
bmNlciBTZXJ2aWNlczogUGF0aWVudCBhbmQgQ2FyZXIgRXhwZXJpZW5jZXMgUHJvZ3JhbW1lLiBG
aW5hbCBSZXBvcnQ8L3RpdGxlPjwvdGl0bGVzPjxyZXByaW50LWVkaXRpb24+aW4gZmlsZTwvcmVw
cmludC1lZGl0aW9uPjxkYXRlcz48eWVhcj4yMDA3PC95ZWFyPjwvZGF0ZXM+PHB1Yi1sb2NhdGlv
bj5TY290bGFuZDwvcHViLWxvY2F0aW9uPjxwdWJsaXNoZXI+Q2FuY2VyIENhcmUgUmVzZWFyY2gg
Q2VudHJlLCBVbml2ZXJzaXR5IG9mIFN0aXJsaW5nPC9wdWJsaXNoZXI+PHVybHM+PHJlbGF0ZWQt
dXJscz48dXJsPmh0dHA6Ly9kc3BhY2Uuc3Rpci5hYy51ay9iaXRzdHJlYW0vMTg5My8zNjIxLzEv
RXZpZGVuY2UlMjBvZiUyMEltcGFjdCUyMG9mJTIwdGhlJTIwQ2FuY2VyJTIwQ2FyZSUyMFJlc2Vh
cmNoJTIwQ2VudHJlcyUyMERldmVsb3BpbmclMjBDYW5jZXIlMjBTZXJ2aWNlcyUyMFBhdGllbnQl
MjBhbmQlMjBDYXJlciUyMEV4cGVyaWVuY2VzJTIwUHJvZ3JhbW1lJTIwKDIwMDcpLnBkZjwvdXJs
PjwvcmVsYXRlZC11cmxzPjwvdXJscz48cmVtb3RlLWRhdGFiYXNlLXByb3ZpZGVyPkF1dGhvcjwv
cmVtb3RlLWRhdGFiYXNlLXByb3ZpZGVyPjwvcmVjb3JkPjwvQ2l0ZT48Q2l0ZT48UmVjTnVtPjE1
NjkzPC9SZWNOdW0+PHJlY29yZD48cmVjLW51bWJlcj4xNTY5MzwvcmVjLW51bWJlcj48Zm9yZWln
bi1rZXlzPjxrZXkgYXBwPSJFTiIgZGItaWQ9ImVkYTk5ZXNyOWFycDUyZTIwdjJwZnR6NHJwNXM5
eDBldmVmNSIgdGltZXN0YW1wPSIxNTU0MzcxMjk5Ij4xNTY5Mzwva2V5PjxrZXkgYXBwPSJFTldl
YiIgZGItaWQ9IiI+MDwva2V5PjwvZm9yZWlnbi1rZXlzPjxyZWYtdHlwZSBuYW1lPSJSZXBvcnQi
PjI3PC9yZWYtdHlwZT48Y29udHJpYnV0b3JzPjxhdXRob3JzPjxhdXRob3I+SU5WT0xWRTwvYXV0
aG9yPjwvYXV0aG9ycz48dGVydGlhcnktYXV0aG9ycz48YXV0aG9yPk5JSFI8L2F1dGhvcj48L3Rl
cnRpYXJ5LWF1dGhvcnM+PC9jb250cmlidXRvcnM+PHRpdGxlcz48dGl0bGU+RXhhbXBsZXMgb2Yg
cHVibGljIGludm9sdmVtZW50IGluIHJlc2VhcmNoIGZ1bmRpbmcgYXBwbGljYXRpb25zOiBEZWNp
c2lvbiBtYWtpbmcgYWJvdXQgaW1wbGFudGF0aW9uIG9mIGNhcmRpb3ZlcnRlciBkZWZpYnJpbGxh
dG9ycyAoSUNEcykgYW5kIGRlYWN0aXZhdGlvbiBkdXJpbmcgZW5kIG9mIGxpZmUgY2FyZTwvdGl0
bGU+PC90aXRsZXM+PHJlcHJpbnQtZWRpdGlvbj5pbiBmaWxlPC9yZXByaW50LWVkaXRpb24+PGRh
dGVzPjx5ZWFyPjIwMTM8L3llYXI+PC9kYXRlcz48cHViLWxvY2F0aW9uPkVhc3RsZWlnaDwvcHVi
LWxvY2F0aW9uPjxwdWJsaXNoZXI+SU5WT0xWRTwvcHVibGlzaGVyPjx1cmxzPjxyZWxhdGVkLXVy
bHM+PHVybD5odHRwOi8vd3d3Lmludm8ub3JnLnVrL3Jlc291cmNlLWNlbnRyZS9saWJyYXJpZXMv
ZXhhbXBsZXMvZXhwbG9yaW5nLXB1YmxpYy1pbnZvbHZlbWVudC1pbi1uaWhyLXJlc2VhcmNoLWZ1
bmRpbmctYXBwbGljYXRpb25zLzwvdXJsPjwvcmVsYXRlZC11cmxzPjwvdXJscz48cmVtb3RlLWRh
dGFiYXNlLXByb3ZpZGVyPklOVjwvcmVtb3RlLWRhdGFiYXNlLXByb3ZpZGVyPjwvcmVjb3JkPjwv
Q2l0ZT48Q2l0ZT48UmVjTnVtPjE2NjA1PC9SZWNOdW0+PHJlY29yZD48cmVjLW51bWJlcj4xNjYw
NTwvcmVjLW51bWJlcj48Zm9yZWlnbi1rZXlzPjxrZXkgYXBwPSJFTiIgZGItaWQ9ImVkYTk5ZXNy
OWFycDUyZTIwdjJwZnR6NHJwNXM5eDBldmVmNSIgdGltZXN0YW1wPSIxNTU0MzcxMjk5Ij4xNjYw
NTwva2V5PjxrZXkgYXBwPSJFTldlYiIgZGItaWQ9IiI+MDwva2V5PjwvZm9yZWlnbi1rZXlzPjxy
ZWYtdHlwZSBuYW1lPSJCb29rIFNlY3Rpb24iPjU8L3JlZi10eXBlPjxjb250cmlidXRvcnM+PGF1
dGhvcnM+PGF1dGhvcj5TdGV2ZW5zLCBULjwvYXV0aG9yPjxhdXRob3I+V2lsZGUsIEQuPC9hdXRo
b3I+PC9hdXRob3JzPjxzZWNvbmRhcnktYXV0aG9ycz48YXV0aG9yPkxvd2VzLCBMLjwvYXV0aG9y
PjxhdXRob3I+SHVsYXR0LCBJLjwvYXV0aG9yPjwvc2Vjb25kYXJ5LWF1dGhvcnM+PC9jb250cmli
dXRvcnM+PHRpdGxlcz48dGl0bGU+Q29uc3VtZXIgaW52b2x2ZW1lbnQgaW4gY2FuY2VyIHJlc2Vh
cmNoIGluIHRoZSBVbml0ZWQga2luZ2RvbTwvdGl0bGU+PHNlY29uZGFyeS10aXRsZT5JbnZvbHZp
bmcgU2VydmljZSBVc2VycyBpbiBIZWFsdGggYW5kIFNvY2lhbCBDYXJlIFJlc2VhcmNoPC9zZWNv
bmRhcnktdGl0bGU+PC90aXRsZXM+PHBhZ2VzPjk3LTExMTwvcGFnZXM+PHNlY3Rpb24+OTwvc2Vj
dGlvbj48cmVwcmludC1lZGl0aW9uPmluIGZpbGU8L3JlcHJpbnQtZWRpdGlvbj48ZGF0ZXM+PHll
YXI+MjAwNTwveWVhcj48L2RhdGVzPjxwdWItbG9jYXRpb24+T3hmb3Jkc2hpcmU8L3B1Yi1sb2Nh
dGlvbj48cHVibGlzaGVyPlJvdXRsZWRnZTwvcHVibGlzaGVyPjx1cmxzPjwvdXJscz48cmVtb3Rl
LWRhdGFiYXNlLXByb3ZpZGVyPk1EPC9yZW1vdGUtZGF0YWJhc2UtcHJvdmlkZXI+PC9yZWNvcmQ+
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2ODwvUmVjTnVtPjxEaXNwbGF5VGV4dD4oU3RldmVu
cyBhbmQgV2lsZGUgMjAwNTsgRm9yYmF0IGV0IGFsLiAyMDA3OyBJTlZPTFZFIDIwMTNhKTwvRGlz
cGxheVRleHQ+PHJlY29yZD48cmVjLW51bWJlcj4xNjU2ODwvcmVjLW51bWJlcj48Zm9yZWlnbi1r
ZXlzPjxrZXkgYXBwPSJFTiIgZGItaWQ9ImVkYTk5ZXNyOWFycDUyZTIwdjJwZnR6NHJwNXM5eDBl
dmVmNSIgdGltZXN0YW1wPSIxNTU0MzcxMjk5Ij4xNjU2ODwva2V5PjxrZXkgYXBwPSJFTldlYiIg
ZGItaWQ9IiI+MDwva2V5PjwvZm9yZWlnbi1rZXlzPjxyZWYtdHlwZSBuYW1lPSJSZXBvcnQiPjI3
PC9yZWYtdHlwZT48Y29udHJpYnV0b3JzPjxhdXRob3JzPjxhdXRob3I+Rm9yYmF0LCBMaXo8L2F1
dGhvcj48YXV0aG9yPktuaWdodGluZywgS2F0aGVyaW5lPC9hdXRob3I+PGF1dGhvcj5NYWNEb25h
bGQsIENoYXJsb3R0ZTwvYXV0aG9yPjxhdXRob3I+V2lsc29uLCBNaWNoYWVsPC9hdXRob3I+PGF1
dGhvcj5IdWJiYXJkLCBHaWxsPC9hdXRob3I+PGF1dGhvcj5LZWFybmV5LCBOb3JhPC9hdXRob3I+
PC9hdXRob3JzPjwvY29udHJpYnV0b3JzPjx0aXRsZXM+PHRpdGxlPkV2aWRlbmNlIG9mIGltcGFj
dCBvZiB0aGUgY2FuY2VyIGNhcmUgcmVzZWFyY2ggY2VudHJlJmFwb3M7cyBEZXZlbG9waW5nIENh
bmNlciBTZXJ2aWNlczogUGF0aWVudCBhbmQgQ2FyZXIgRXhwZXJpZW5jZXMgUHJvZ3JhbW1lLiBG
aW5hbCBSZXBvcnQ8L3RpdGxlPjwvdGl0bGVzPjxyZXByaW50LWVkaXRpb24+aW4gZmlsZTwvcmVw
cmludC1lZGl0aW9uPjxkYXRlcz48eWVhcj4yMDA3PC95ZWFyPjwvZGF0ZXM+PHB1Yi1sb2NhdGlv
bj5TY290bGFuZDwvcHViLWxvY2F0aW9uPjxwdWJsaXNoZXI+Q2FuY2VyIENhcmUgUmVzZWFyY2gg
Q2VudHJlLCBVbml2ZXJzaXR5IG9mIFN0aXJsaW5nPC9wdWJsaXNoZXI+PHVybHM+PHJlbGF0ZWQt
dXJscz48dXJsPmh0dHA6Ly9kc3BhY2Uuc3Rpci5hYy51ay9iaXRzdHJlYW0vMTg5My8zNjIxLzEv
RXZpZGVuY2UlMjBvZiUyMEltcGFjdCUyMG9mJTIwdGhlJTIwQ2FuY2VyJTIwQ2FyZSUyMFJlc2Vh
cmNoJTIwQ2VudHJlcyUyMERldmVsb3BpbmclMjBDYW5jZXIlMjBTZXJ2aWNlcyUyMFBhdGllbnQl
MjBhbmQlMjBDYXJlciUyMEV4cGVyaWVuY2VzJTIwUHJvZ3JhbW1lJTIwKDIwMDcpLnBkZjwvdXJs
PjwvcmVsYXRlZC11cmxzPjwvdXJscz48cmVtb3RlLWRhdGFiYXNlLXByb3ZpZGVyPkF1dGhvcjwv
cmVtb3RlLWRhdGFiYXNlLXByb3ZpZGVyPjwvcmVjb3JkPjwvQ2l0ZT48Q2l0ZT48UmVjTnVtPjE1
NjkzPC9SZWNOdW0+PHJlY29yZD48cmVjLW51bWJlcj4xNTY5MzwvcmVjLW51bWJlcj48Zm9yZWln
bi1rZXlzPjxrZXkgYXBwPSJFTiIgZGItaWQ9ImVkYTk5ZXNyOWFycDUyZTIwdjJwZnR6NHJwNXM5
eDBldmVmNSIgdGltZXN0YW1wPSIxNTU0MzcxMjk5Ij4xNTY5Mzwva2V5PjxrZXkgYXBwPSJFTldl
YiIgZGItaWQ9IiI+MDwva2V5PjwvZm9yZWlnbi1rZXlzPjxyZWYtdHlwZSBuYW1lPSJSZXBvcnQi
PjI3PC9yZWYtdHlwZT48Y29udHJpYnV0b3JzPjxhdXRob3JzPjxhdXRob3I+SU5WT0xWRTwvYXV0
aG9yPjwvYXV0aG9ycz48dGVydGlhcnktYXV0aG9ycz48YXV0aG9yPk5JSFI8L2F1dGhvcj48L3Rl
cnRpYXJ5LWF1dGhvcnM+PC9jb250cmlidXRvcnM+PHRpdGxlcz48dGl0bGU+RXhhbXBsZXMgb2Yg
cHVibGljIGludm9sdmVtZW50IGluIHJlc2VhcmNoIGZ1bmRpbmcgYXBwbGljYXRpb25zOiBEZWNp
c2lvbiBtYWtpbmcgYWJvdXQgaW1wbGFudGF0aW9uIG9mIGNhcmRpb3ZlcnRlciBkZWZpYnJpbGxh
dG9ycyAoSUNEcykgYW5kIGRlYWN0aXZhdGlvbiBkdXJpbmcgZW5kIG9mIGxpZmUgY2FyZTwvdGl0
bGU+PC90aXRsZXM+PHJlcHJpbnQtZWRpdGlvbj5pbiBmaWxlPC9yZXByaW50LWVkaXRpb24+PGRh
dGVzPjx5ZWFyPjIwMTM8L3llYXI+PC9kYXRlcz48cHViLWxvY2F0aW9uPkVhc3RsZWlnaDwvcHVi
LWxvY2F0aW9uPjxwdWJsaXNoZXI+SU5WT0xWRTwvcHVibGlzaGVyPjx1cmxzPjxyZWxhdGVkLXVy
bHM+PHVybD5odHRwOi8vd3d3Lmludm8ub3JnLnVrL3Jlc291cmNlLWNlbnRyZS9saWJyYXJpZXMv
ZXhhbXBsZXMvZXhwbG9yaW5nLXB1YmxpYy1pbnZvbHZlbWVudC1pbi1uaWhyLXJlc2VhcmNoLWZ1
bmRpbmctYXBwbGljYXRpb25zLzwvdXJsPjwvcmVsYXRlZC11cmxzPjwvdXJscz48cmVtb3RlLWRh
dGFiYXNlLXByb3ZpZGVyPklOVjwvcmVtb3RlLWRhdGFiYXNlLXByb3ZpZGVyPjwvcmVjb3JkPjwv
Q2l0ZT48Q2l0ZT48UmVjTnVtPjE2NjA1PC9SZWNOdW0+PHJlY29yZD48cmVjLW51bWJlcj4xNjYw
NTwvcmVjLW51bWJlcj48Zm9yZWlnbi1rZXlzPjxrZXkgYXBwPSJFTiIgZGItaWQ9ImVkYTk5ZXNy
OWFycDUyZTIwdjJwZnR6NHJwNXM5eDBldmVmNSIgdGltZXN0YW1wPSIxNTU0MzcxMjk5Ij4xNjYw
NTwva2V5PjxrZXkgYXBwPSJFTldlYiIgZGItaWQ9IiI+MDwva2V5PjwvZm9yZWlnbi1rZXlzPjxy
ZWYtdHlwZSBuYW1lPSJCb29rIFNlY3Rpb24iPjU8L3JlZi10eXBlPjxjb250cmlidXRvcnM+PGF1
dGhvcnM+PGF1dGhvcj5TdGV2ZW5zLCBULjwvYXV0aG9yPjxhdXRob3I+V2lsZGUsIEQuPC9hdXRo
b3I+PC9hdXRob3JzPjxzZWNvbmRhcnktYXV0aG9ycz48YXV0aG9yPkxvd2VzLCBMLjwvYXV0aG9y
PjxhdXRob3I+SHVsYXR0LCBJLjwvYXV0aG9yPjwvc2Vjb25kYXJ5LWF1dGhvcnM+PC9jb250cmli
dXRvcnM+PHRpdGxlcz48dGl0bGU+Q29uc3VtZXIgaW52b2x2ZW1lbnQgaW4gY2FuY2VyIHJlc2Vh
cmNoIGluIHRoZSBVbml0ZWQga2luZ2RvbTwvdGl0bGU+PHNlY29uZGFyeS10aXRsZT5JbnZvbHZp
bmcgU2VydmljZSBVc2VycyBpbiBIZWFsdGggYW5kIFNvY2lhbCBDYXJlIFJlc2VhcmNoPC9zZWNv
bmRhcnktdGl0bGU+PC90aXRsZXM+PHBhZ2VzPjk3LTExMTwvcGFnZXM+PHNlY3Rpb24+OTwvc2Vj
dGlvbj48cmVwcmludC1lZGl0aW9uPmluIGZpbGU8L3JlcHJpbnQtZWRpdGlvbj48ZGF0ZXM+PHll
YXI+MjAwNTwveWVhcj48L2RhdGVzPjxwdWItbG9jYXRpb24+T3hmb3Jkc2hpcmU8L3B1Yi1sb2Nh
dGlvbj48cHVibGlzaGVyPlJvdXRsZWRnZTwvcHVibGlzaGVyPjx1cmxzPjwvdXJscz48cmVtb3Rl
LWRhdGFiYXNlLXByb3ZpZGVyPk1EPC9yZW1vdGUtZGF0YWJhc2UtcHJvdmlkZXI+PC9yZWNvcmQ+
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tevens and Wilde 2005; Forbat et al. 2007; INVOLVE 2013a)</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is was particularly relevant to those studies using a PAR approach, where larger communities were often involved. These communities were all different, complex and displayed differences in values, interests and power. This uniqueness needed to be respected to enable communities to become involved in their own ways and in their own time </w:t>
      </w:r>
      <w:r w:rsidR="00C445FA">
        <w:rPr>
          <w:rFonts w:ascii="Calibri" w:eastAsia="Times New Roman" w:hAnsi="Calibri" w:cs="Calibri"/>
          <w:sz w:val="24"/>
          <w:szCs w:val="24"/>
          <w:lang w:eastAsia="en-GB"/>
        </w:rPr>
        <w:fldChar w:fldCharType="begin">
          <w:fldData xml:space="preserve">PEVuZE5vdGU+PENpdGU+PFJlY051bT4xNjY2MTwvUmVjTnVtPjxEaXNwbGF5VGV4dD4oQnJhemls
IDIwMTM7IFJpZmZpbiBldCBhbC4gMjAxNik8L0Rpc3BsYXlUZXh0PjxyZWNvcmQ+PHJlYy1udW1i
ZXI+MTY2NjE8L3JlYy1udW1iZXI+PGZvcmVpZ24ta2V5cz48a2V5IGFwcD0iRU4iIGRiLWlkPSJl
ZGE5OWVzcjlhcnA1MmUyMHYycGZ0ejRycDVzOXgwZXZlZjUiIHRpbWVzdGFtcD0iMTU1NDM3MTI5
OSI+MTY2NjE8L2tleT48a2V5IGFwcD0iRU5XZWIiIGRiLWlkPSIiPjA8L2tleT48L2ZvcmVpZ24t
a2V5cz48cmVmLXR5cGUgbmFtZT0iQm9vayBTZWN0aW9uIj41PC9yZWYtdHlwZT48Y29udHJpYnV0
b3JzPjxhdXRob3JzPjxhdXRob3I+QnJhemlsLCBLLjwvYXV0aG9yPjwvYXV0aG9ycz48c2Vjb25k
YXJ5LWF1dGhvcnM+PGF1dGhvcj5Ib2NrbGV5LCBKLjwvYXV0aG9yPjxhdXRob3I+RnJvZ2dhdHQs
IEsuPC9hdXRob3I+PGF1dGhvcj5IZWltZXJsLCBLLjwvYXV0aG9yPjwvc2Vjb25kYXJ5LWF1dGhv
cnM+PC9jb250cmlidXRvcnM+PHRpdGxlcz48dGl0bGU+SXNzdWVzIG9mIGRpdmVyc2l0eTogcGFy
dGljaXBhdG9yeSBhY3Rpb24gcmVzZWFyY2ggd2l0aCBpbmRpZ2Vub3VzIHBlb3BsZXM8L3RpdGxl
PjxzZWNvbmRhcnktdGl0bGU+UGFydGljaXBhdG9yeSByZXNlYXJjaCBpbiBwYWxsaWF0aXZlIGNh
cmU6IEFjdGlvbnMgYW5kIHJlZmxlY3Rpb25zPC9zZWNvbmRhcnktdGl0bGU+PC90aXRsZXM+PHBl
cmlvZGljYWw+PGZ1bGwtdGl0bGU+UGFydGljaXBhdG9yeSBSZXNlYXJjaCBpbiBQYWxsaWF0aXZl
IENhcmU6IEFjdGlvbnMgYW5kIHJlZmxlY3Rpb25zPC9mdWxsLXRpdGxlPjwvcGVyaW9kaWNhbD48
cGFnZXM+MTI5LTEzNzwvcGFnZXM+PHNlY3Rpb24+MTI8L3NlY3Rpb24+PHJlcHJpbnQtZWRpdGlv
bj5pbiBmaWxlPC9yZXByaW50LWVkaXRpb24+PGRhdGVzPjx5ZWFyPjIwMTM8L3llYXI+PC9kYXRl
cz48cHViLWxvY2F0aW9uPkxvbmRvbjwvcHViLWxvY2F0aW9uPjxwdWJsaXNoZXI+T3hmb3JkIFVu
aXZlcnNpdHkgUHJlc3M8L3B1Ymxpc2hlcj48dXJscz48cmVsYXRlZC11cmxzPjx1cmw+aHR0cHM6
Ly9ob3NwaWNlY2FyZS5jb20vcmVzb3VyY2VzL3B1YmxpY2F0aW9ucy9uZXdzbGV0dGVyLzIwMTMv
Ny9pYWhwYy1ib29rLXJldmlld3MvPC91cmw+PC9yZWxhdGVkLXVybHM+PC91cmxzPjxyZW1vdGUt
ZGF0YWJhc2UtcHJvdmlkZXI+SUFIUEM8L3JlbW90ZS1kYXRhYmFzZS1wcm92aWRlcj48L3JlY29y
ZD48L0NpdGU+PENpdGU+PFJlY051bT4xNjMyMjwvUmVjTnVtPjxyZWNvcmQ+PHJlYy1udW1iZXI+
MTYzMjI8L3JlYy1udW1iZXI+PGZvcmVpZ24ta2V5cz48a2V5IGFwcD0iRU4iIGRiLWlkPSJlZGE5
OWVzcjlhcnA1MmUyMHYycGZ0ejRycDVzOXgwZXZlZjUiIHRpbWVzdGFtcD0iMTUwNTE1MjkyNCI+
MTYzMjI8L2tleT48L2ZvcmVpZ24ta2V5cz48cmVmLXR5cGUgbmFtZT0iSm91cm5hbCBBcnRpY2xl
Ij4xNzwvcmVmLXR5cGU+PGNvbnRyaWJ1dG9ycz48YXV0aG9ycz48YXV0aG9yPlJpZmZpbiwgQ2F0
aGVyaW5lPC9hdXRob3I+PGF1dGhvcj5LZW5pZW4sIENhcmE8L2F1dGhvcj48YXV0aG9yPkdoZXNx
dWllcmUsIEFuZ2VsYTwvYXV0aG9yPjxhdXRob3I+RG9yaW1lLCBBc2hsZXk8L2F1dGhvcj48YXV0
aG9yPlZpbGxhbnVldmEsIENhcm9saW5hPC9hdXRob3I+PGF1dGhvcj5HYXJkbmVyLCBEYW5pZWw8
L2F1dGhvcj48YXV0aG9yPkNhbGxhaGFuLCBKZWFuPC9hdXRob3I+PGF1dGhvcj5DYXBlenV0aSwg
RWxpemFiZXRoPC9hdXRob3I+PGF1dGhvcj5SZWlkLCBNLiBDYXJyaW5ndG9uLDwvYXV0aG9yPjwv
YXV0aG9ycz48L2NvbnRyaWJ1dG9ycz48dGl0bGVzPjx0aXRsZT5Db21tdW5pdHktYmFzZWQgcGFy
dGljaXBhdG9yeSByZXNlYXJjaDogdW5kZXJzdGFuZGluZyBhIHByb21pc2luZyBhcHByb2FjaCB0
byBhZGRyZXNzaW5nIGtub3dsZWRnZSBnYXBzIGluIHBhbGxpYXRpdmUgY2FyZTwvdGl0bGU+PHNl
Y29uZGFyeS10aXRsZT5Bbm5hbHMgb2YgcGFsbGlhdGl2ZSBtZWRpY2luZTwvc2Vjb25kYXJ5LXRp
dGxlPjwvdGl0bGVzPjxwZXJpb2RpY2FsPjxmdWxsLXRpdGxlPkFubmFscyBvZiBwYWxsaWF0aXZl
IG1lZGljaW5lPC9mdWxsLXRpdGxlPjxhYmJyLTE+QW5uIFBhbGxpYXQgTWVkPC9hYmJyLTE+PC9w
ZXJpb2RpY2FsPjxwYWdlcz4yMTgtMjI0PC9wYWdlcz48dm9sdW1lPjU8L3ZvbHVtZT48bnVtYmVy
PjM8L251bWJlcj48cmVwcmludC1lZGl0aW9uPmluIGZpbGU8L3JlcHJpbnQtZWRpdGlvbj48ZGF0
ZXM+PHllYXI+MjAxNjwveWVhcj48cHViLWRhdGVzPjxkYXRlPkp1bCAyMDE2PC9kYXRlPjwvcHVi
LWRhdGVzPjwvZGF0ZXM+PHVybHM+PHJlbGF0ZWQtdXJscz48dXJsPmh0dHBzOi8vd3d3Lm5jYmku
bmxtLm5paC5nb3YvcG1jL2FydGljbGVzL1BNQzU0NzA1ODQvPC91cmw+PC9yZWxhdGVkLXVybHM+
PC91cmxzPjxyZW1vdGUtZGF0YWJhc2UtcHJvdmlkZXI+TUVELCBXT1M8L3JlbW90ZS1kYXRhYmFz
ZS1wcm92aWRlcj48L3JlY29yZD48L0NpdGU+PC9FbmROb3Rl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2MTwvUmVjTnVtPjxEaXNwbGF5VGV4dD4oQnJhemls
IDIwMTM7IFJpZmZpbiBldCBhbC4gMjAxNik8L0Rpc3BsYXlUZXh0PjxyZWNvcmQ+PHJlYy1udW1i
ZXI+MTY2NjE8L3JlYy1udW1iZXI+PGZvcmVpZ24ta2V5cz48a2V5IGFwcD0iRU4iIGRiLWlkPSJl
ZGE5OWVzcjlhcnA1MmUyMHYycGZ0ejRycDVzOXgwZXZlZjUiIHRpbWVzdGFtcD0iMTU1NDM3MTI5
OSI+MTY2NjE8L2tleT48a2V5IGFwcD0iRU5XZWIiIGRiLWlkPSIiPjA8L2tleT48L2ZvcmVpZ24t
a2V5cz48cmVmLXR5cGUgbmFtZT0iQm9vayBTZWN0aW9uIj41PC9yZWYtdHlwZT48Y29udHJpYnV0
b3JzPjxhdXRob3JzPjxhdXRob3I+QnJhemlsLCBLLjwvYXV0aG9yPjwvYXV0aG9ycz48c2Vjb25k
YXJ5LWF1dGhvcnM+PGF1dGhvcj5Ib2NrbGV5LCBKLjwvYXV0aG9yPjxhdXRob3I+RnJvZ2dhdHQs
IEsuPC9hdXRob3I+PGF1dGhvcj5IZWltZXJsLCBLLjwvYXV0aG9yPjwvc2Vjb25kYXJ5LWF1dGhv
cnM+PC9jb250cmlidXRvcnM+PHRpdGxlcz48dGl0bGU+SXNzdWVzIG9mIGRpdmVyc2l0eTogcGFy
dGljaXBhdG9yeSBhY3Rpb24gcmVzZWFyY2ggd2l0aCBpbmRpZ2Vub3VzIHBlb3BsZXM8L3RpdGxl
PjxzZWNvbmRhcnktdGl0bGU+UGFydGljaXBhdG9yeSByZXNlYXJjaCBpbiBwYWxsaWF0aXZlIGNh
cmU6IEFjdGlvbnMgYW5kIHJlZmxlY3Rpb25zPC9zZWNvbmRhcnktdGl0bGU+PC90aXRsZXM+PHBl
cmlvZGljYWw+PGZ1bGwtdGl0bGU+UGFydGljaXBhdG9yeSBSZXNlYXJjaCBpbiBQYWxsaWF0aXZl
IENhcmU6IEFjdGlvbnMgYW5kIHJlZmxlY3Rpb25zPC9mdWxsLXRpdGxlPjwvcGVyaW9kaWNhbD48
cGFnZXM+MTI5LTEzNzwvcGFnZXM+PHNlY3Rpb24+MTI8L3NlY3Rpb24+PHJlcHJpbnQtZWRpdGlv
bj5pbiBmaWxlPC9yZXByaW50LWVkaXRpb24+PGRhdGVzPjx5ZWFyPjIwMTM8L3llYXI+PC9kYXRl
cz48cHViLWxvY2F0aW9uPkxvbmRvbjwvcHViLWxvY2F0aW9uPjxwdWJsaXNoZXI+T3hmb3JkIFVu
aXZlcnNpdHkgUHJlc3M8L3B1Ymxpc2hlcj48dXJscz48cmVsYXRlZC11cmxzPjx1cmw+aHR0cHM6
Ly9ob3NwaWNlY2FyZS5jb20vcmVzb3VyY2VzL3B1YmxpY2F0aW9ucy9uZXdzbGV0dGVyLzIwMTMv
Ny9pYWhwYy1ib29rLXJldmlld3MvPC91cmw+PC9yZWxhdGVkLXVybHM+PC91cmxzPjxyZW1vdGUt
ZGF0YWJhc2UtcHJvdmlkZXI+SUFIUEM8L3JlbW90ZS1kYXRhYmFzZS1wcm92aWRlcj48L3JlY29y
ZD48L0NpdGU+PENpdGU+PFJlY051bT4xNjMyMjwvUmVjTnVtPjxyZWNvcmQ+PHJlYy1udW1iZXI+
MTYzMjI8L3JlYy1udW1iZXI+PGZvcmVpZ24ta2V5cz48a2V5IGFwcD0iRU4iIGRiLWlkPSJlZGE5
OWVzcjlhcnA1MmUyMHYycGZ0ejRycDVzOXgwZXZlZjUiIHRpbWVzdGFtcD0iMTUwNTE1MjkyNCI+
MTYzMjI8L2tleT48L2ZvcmVpZ24ta2V5cz48cmVmLXR5cGUgbmFtZT0iSm91cm5hbCBBcnRpY2xl
Ij4xNzwvcmVmLXR5cGU+PGNvbnRyaWJ1dG9ycz48YXV0aG9ycz48YXV0aG9yPlJpZmZpbiwgQ2F0
aGVyaW5lPC9hdXRob3I+PGF1dGhvcj5LZW5pZW4sIENhcmE8L2F1dGhvcj48YXV0aG9yPkdoZXNx
dWllcmUsIEFuZ2VsYTwvYXV0aG9yPjxhdXRob3I+RG9yaW1lLCBBc2hsZXk8L2F1dGhvcj48YXV0
aG9yPlZpbGxhbnVldmEsIENhcm9saW5hPC9hdXRob3I+PGF1dGhvcj5HYXJkbmVyLCBEYW5pZWw8
L2F1dGhvcj48YXV0aG9yPkNhbGxhaGFuLCBKZWFuPC9hdXRob3I+PGF1dGhvcj5DYXBlenV0aSwg
RWxpemFiZXRoPC9hdXRob3I+PGF1dGhvcj5SZWlkLCBNLiBDYXJyaW5ndG9uLDwvYXV0aG9yPjwv
YXV0aG9ycz48L2NvbnRyaWJ1dG9ycz48dGl0bGVzPjx0aXRsZT5Db21tdW5pdHktYmFzZWQgcGFy
dGljaXBhdG9yeSByZXNlYXJjaDogdW5kZXJzdGFuZGluZyBhIHByb21pc2luZyBhcHByb2FjaCB0
byBhZGRyZXNzaW5nIGtub3dsZWRnZSBnYXBzIGluIHBhbGxpYXRpdmUgY2FyZTwvdGl0bGU+PHNl
Y29uZGFyeS10aXRsZT5Bbm5hbHMgb2YgcGFsbGlhdGl2ZSBtZWRpY2luZTwvc2Vjb25kYXJ5LXRp
dGxlPjwvdGl0bGVzPjxwZXJpb2RpY2FsPjxmdWxsLXRpdGxlPkFubmFscyBvZiBwYWxsaWF0aXZl
IG1lZGljaW5lPC9mdWxsLXRpdGxlPjxhYmJyLTE+QW5uIFBhbGxpYXQgTWVkPC9hYmJyLTE+PC9w
ZXJpb2RpY2FsPjxwYWdlcz4yMTgtMjI0PC9wYWdlcz48dm9sdW1lPjU8L3ZvbHVtZT48bnVtYmVy
PjM8L251bWJlcj48cmVwcmludC1lZGl0aW9uPmluIGZpbGU8L3JlcHJpbnQtZWRpdGlvbj48ZGF0
ZXM+PHllYXI+MjAxNjwveWVhcj48cHViLWRhdGVzPjxkYXRlPkp1bCAyMDE2PC9kYXRlPjwvcHVi
LWRhdGVzPjwvZGF0ZXM+PHVybHM+PHJlbGF0ZWQtdXJscz48dXJsPmh0dHBzOi8vd3d3Lm5jYmku
bmxtLm5paC5nb3YvcG1jL2FydGljbGVzL1BNQzU0NzA1ODQvPC91cmw+PC9yZWxhdGVkLXVybHM+
PC91cmxzPjxyZW1vdGUtZGF0YWJhc2UtcHJvdmlkZXI+TUVELCBXT1M8L3JlbW90ZS1kYXRhYmFz
ZS1wcm92aWRlcj48L3JlY29yZD48L0NpdGU+PC9FbmROb3Rl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azil 2013; Riffin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For example, it may take longer to recruit people through other organisations via their newsletters or if wanting to recruit a diverse range of peopl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888&lt;/RecNum&gt;&lt;DisplayText&gt;(Ashcroft et al. 2016)&lt;/DisplayText&gt;&lt;record&gt;&lt;rec-number&gt;15888&lt;/rec-number&gt;&lt;foreign-keys&gt;&lt;key app="EN" db-id="eda99esr9arp52e20v2pftz4rp5s9x0evef5" timestamp="1504100295"&gt;15888&lt;/key&gt;&lt;/foreign-keys&gt;&lt;ref-type name="Journal Article"&gt;17&lt;/ref-type&gt;&lt;contributors&gt;&lt;authors&gt;&lt;author&gt;Ashcroft, Joanne&lt;/author&gt;&lt;author&gt;Wykes, Til&lt;/author&gt;&lt;author&gt;Taylor, Joseph&lt;/author&gt;&lt;author&gt;Crowther, Adam&lt;/author&gt;&lt;author&gt;Szmukler, George&lt;/author&gt;&lt;/authors&gt;&lt;/contributors&gt;&lt;titles&gt;&lt;title&gt;Impact on the individual: what do patients and carers gain, lose and expect from being involved in research?&lt;/title&gt;&lt;secondary-title&gt;Journal of Mental Health&lt;/secondary-title&gt;&lt;/titles&gt;&lt;periodical&gt;&lt;full-title&gt;Journal of Mental Health&lt;/full-title&gt;&lt;abbr-1&gt;J Ment Health&lt;/abbr-1&gt;&lt;/periodical&gt;&lt;pages&gt;28-35&lt;/pages&gt;&lt;volume&gt;25&lt;/volume&gt;&lt;number&gt;1&lt;/number&gt;&lt;reprint-edition&gt;in file&lt;/reprint-edition&gt;&lt;dates&gt;&lt;year&gt;2016&lt;/year&gt;&lt;/dates&gt;&lt;isbn&gt;0963-8237&lt;/isbn&gt;&lt;urls&gt;&lt;related-urls&gt;&lt;url&gt;http://www-tandfonline-com.sheffield.idm.oclc.org/doi/abs/10.3109/09638237.2015.1101424&lt;/url&gt;&lt;/related-urls&gt;&lt;/urls&gt;&lt;remote-database-provider&gt;SCO&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C046CE9"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0D2F120" w14:textId="52282697"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re was sometimes a mutual suspicion between patients and professionals, cited as a significant barrier to involvemen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43&lt;/RecNum&gt;&lt;DisplayText&gt;(Gott et al. 2000)&lt;/DisplayText&gt;&lt;record&gt;&lt;rec-number&gt;16643&lt;/rec-number&gt;&lt;foreign-keys&gt;&lt;key app="EN" db-id="eda99esr9arp52e20v2pftz4rp5s9x0evef5" timestamp="1554371299"&gt;16643&lt;/key&gt;&lt;key app="ENWeb" db-id=""&gt;0&lt;/key&gt;&lt;/foreign-keys&gt;&lt;ref-type name="Book"&gt;6&lt;/ref-type&gt;&lt;contributors&gt;&lt;authors&gt;&lt;author&gt;Gott, M.&lt;/author&gt;&lt;author&gt;Stevens, T.&lt;/author&gt;&lt;author&gt;Small, N.&lt;/author&gt;&lt;author&gt;Ahmedzai, S.&lt;/author&gt;&lt;/authors&gt;&lt;/contributors&gt;&lt;titles&gt;&lt;title&gt;User involvement in cancer care. Exclusion and empowerment.&lt;/title&gt;&lt;/titles&gt;&lt;reprint-edition&gt;in file&lt;/reprint-edition&gt;&lt;dates&gt;&lt;year&gt;2000&lt;/year&gt;&lt;/dates&gt;&lt;pub-location&gt;Bristol&lt;/pub-location&gt;&lt;publisher&gt;The Policy Press&lt;/publisher&gt;&lt;urls&gt;&lt;related-urls&gt;&lt;url&gt;https://www.amazon.co.uk/User-Involvement-Cancer-Care-Empowerment/dp/1861342101/ref=sr_1_4?s=books&amp;amp;ie=UTF8&amp;amp;qid=1512754924&amp;amp;sr=1-4&amp;amp;refinements=p_27%3AMerryn+Gott&lt;/url&gt;&lt;/related-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re was a need to develop a common agenda in order to work towards unified goals. The approaches used by PAR, CBPR and also emancipatory research were suggested, whereby different groups can come together to co-develop a vision and purpose for a research study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661&lt;/RecNum&gt;&lt;DisplayText&gt;(Brazil 2013)&lt;/DisplayText&gt;&lt;record&gt;&lt;rec-number&gt;16661&lt;/rec-number&gt;&lt;foreign-keys&gt;&lt;key app="EN" db-id="eda99esr9arp52e20v2pftz4rp5s9x0evef5" timestamp="1554371299"&gt;16661&lt;/key&gt;&lt;key app="ENWeb" db-id=""&gt;0&lt;/key&gt;&lt;/foreign-keys&gt;&lt;ref-type name="Book Section"&gt;5&lt;/ref-type&gt;&lt;contributors&gt;&lt;authors&gt;&lt;author&gt;Brazil, K.&lt;/author&gt;&lt;/authors&gt;&lt;secondary-authors&gt;&lt;author&gt;Hockley, J.&lt;/author&gt;&lt;author&gt;Froggatt, K.&lt;/author&gt;&lt;author&gt;Heimerl, K.&lt;/author&gt;&lt;/secondary-authors&gt;&lt;/contributors&gt;&lt;titles&gt;&lt;title&gt;Issues of diversity: participatory action research with indigenous peoples&lt;/title&gt;&lt;secondary-title&gt;Participatory research in palliative care: Actions and reflections&lt;/secondary-title&gt;&lt;/titles&gt;&lt;periodical&gt;&lt;full-title&gt;Participatory Research in Palliative Care: Actions and reflections&lt;/full-title&gt;&lt;/periodical&gt;&lt;pages&gt;129-137&lt;/pages&gt;&lt;section&gt;12&lt;/section&gt;&lt;reprint-edition&gt;in file&lt;/reprint-edition&gt;&lt;dates&gt;&lt;year&gt;2013&lt;/year&gt;&lt;/dates&gt;&lt;pub-location&gt;London&lt;/pub-location&gt;&lt;publisher&gt;Oxford University Press&lt;/publisher&gt;&lt;urls&gt;&lt;related-urls&gt;&lt;url&gt;https://hospicecare.com/resources/publications/newsletter/2013/7/iahpc-book-reviews/&lt;/url&gt;&lt;/related-urls&gt;&lt;/urls&gt;&lt;remote-database-provider&gt;IA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razil 2013)</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 willingness to remain open, listen, to change, revise expectations and to try new things were all mentioned as helping to develop relationship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63&lt;/RecNum&gt;&lt;DisplayText&gt;(Sargeant et al. 2007)&lt;/DisplayText&gt;&lt;record&gt;&lt;rec-number&gt;163&lt;/rec-number&gt;&lt;foreign-keys&gt;&lt;key app="EN" db-id="eda99esr9arp52e20v2pftz4rp5s9x0evef5" timestamp="1554371299"&gt;163&lt;/key&gt;&lt;key app="ENWeb" db-id=""&gt;0&lt;/key&gt;&lt;/foreign-keys&gt;&lt;ref-type name="Journal Article"&gt;17&lt;/ref-type&gt;&lt;contributors&gt;&lt;authors&gt;&lt;author&gt;Sargeant, A.&lt;/author&gt;&lt;author&gt;Payne, S.&lt;/author&gt;&lt;author&gt;Gott, M.&lt;/author&gt;&lt;author&gt;Small, N.&lt;/author&gt;&lt;author&gt;Oliviere, D.&lt;/author&gt;&lt;/authors&gt;&lt;/contributors&gt;&lt;titles&gt;&lt;title&gt;User involvement in palliative care: motivational factors for service users and professionals&lt;/title&gt;&lt;secondary-title&gt;Progress in Palliative Care&lt;/secondary-title&gt;&lt;/titles&gt;&lt;periodical&gt;&lt;full-title&gt;Progress in Palliative Care&lt;/full-title&gt;&lt;abbr-1&gt;Prog Palliat Care&lt;/abbr-1&gt;&lt;/periodical&gt;&lt;pages&gt;126-132&lt;/pages&gt;&lt;volume&gt;15&lt;/volume&gt;&lt;number&gt;3&lt;/number&gt;&lt;reprint-edition&gt;in file&lt;/reprint-edition&gt;&lt;keywords&gt;&lt;keyword&gt;care&lt;/keyword&gt;&lt;keyword&gt;involvement&lt;/keyword&gt;&lt;keyword&gt;Palliative Care&lt;/keyword&gt;&lt;keyword&gt;professional&lt;/keyword&gt;&lt;keyword&gt;user&lt;/keyword&gt;&lt;keyword&gt;user involvement&lt;/keyword&gt;&lt;keyword&gt;users&lt;/keyword&gt;&lt;/keywords&gt;&lt;dates&gt;&lt;year&gt;2007&lt;/year&gt;&lt;pub-dates&gt;&lt;date&gt;2007&lt;/date&gt;&lt;/pub-dates&gt;&lt;/dates&gt;&lt;isbn&gt;0969-9260&lt;/isbn&gt;&lt;label&gt;803G&lt;/label&gt;&lt;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argeant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It was suggested that the best way for academics and clinicians to learn was to interact with people with life-limiting conditions or bereavement. The ability to listen to “awful stories” was thought to be valuable (McIlfatrick et al. 2015, p. 30).</w:t>
      </w:r>
    </w:p>
    <w:p w14:paraId="0779213C"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CFCAEA6" w14:textId="224FD7D9"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Communication was significant and needed to be accessible, as complicated technical language and jargon could alienate some people </w:t>
      </w:r>
      <w:r w:rsidR="00C445FA">
        <w:rPr>
          <w:rFonts w:ascii="Calibri" w:eastAsia="Times New Roman" w:hAnsi="Calibri" w:cs="Calibri"/>
          <w:sz w:val="24"/>
          <w:szCs w:val="24"/>
          <w:lang w:eastAsia="en-GB"/>
        </w:rPr>
        <w:fldChar w:fldCharType="begin">
          <w:fldData xml:space="preserve">PEVuZE5vdGU+PENpdGU+PFJlY051bT4xNTI0NTwvUmVjTnVtPjxEaXNwbGF5VGV4dD4oQ290dGVy
ZWxsIGV0IGFsLiAyMDA3OyBGcm9nZ2F0dCBldCBhbC4gMjAxNDsgTWNJbGZhdHJpY2sgZXQgYWwu
IDIwMTUpPC9EaXNwbGF5VGV4dD48cmVjb3JkPjxyZWMtbnVtYmVyPjE1MjQ1PC9yZWMtbnVtYmVy
Pjxmb3JlaWduLWtleXM+PGtleSBhcHA9IkVOIiBkYi1pZD0iZWRhOTllc3I5YXJwNTJlMjB2MnBm
dHo0cnA1czl4MGV2ZWY1IiB0aW1lc3RhbXA9IjE1NTQzNzEyOTkiPjE1MjQ1PC9rZXk+PGtleSBh
cHA9IkVOV2ViIiBkYi1pZD0iIj4wPC9rZXk+PC9mb3JlaWduLWtleXM+PHJlZi10eXBlIG5hbWU9
IkJvb2sgU2VjdGlvbiI+NTwvcmVmLXR5cGU+PGNvbnRyaWJ1dG9ycz48YXV0aG9ycz48YXV0aG9y
PkNvdHRlcmVsbCwgUGhpbDwvYXV0aG9yPjxhdXRob3I+Q2xhcmtlLCBQYXVsYTwvYXV0aG9yPjxh
dXRob3I+Q293ZHJleSwgRGk8L2F1dGhvcj48YXV0aG9yPkthcHAsIEpvaG48L2F1dGhvcj48YXV0
aG9yPlBhaW5lLCBNYW5keTwvYXV0aG9yPjxhdXRob3I+V3lubiwgUmljazwvYXV0aG9yPjwvYXV0
aG9ycz48c2Vjb25kYXJ5LWF1dGhvcnM+PGF1dGhvcj5KYXJyZXR0LCBMLjwvYXV0aG9yPjwvc2Vj
b25kYXJ5LWF1dGhvcnM+PC9jb250cmlidXRvcnM+PHRpdGxlcz48dGl0bGU+QmVjb21pbmcgaW52
b2x2ZWQgaW4gcmVzZWFyY2g6IGEgc2VydmljZSB1c2VyIGxlZCByZXNlYXJjaCBhZHZpc29yeSBn
cm91cDwvdGl0bGU+PHNlY29uZGFyeS10aXRsZT5DcmVhdGl2ZSBlbmdhZ2VtZW50IGluIHBhbGxp
YXRpdmUgY2FyZTogTmV3IHBlcnNwZWN0aXZlcyBvbiB1c2VyIGludm9sdmVtZW50Ljwvc2Vjb25k
YXJ5LXRpdGxlPjwvdGl0bGVzPjxyZXByaW50LWVkaXRpb24+aW4gZmlsZTwvcmVwcmludC1lZGl0
aW9uPjxkYXRlcz48eWVhcj4yMDA3PC95ZWFyPjwvZGF0ZXM+PHB1Yi1sb2NhdGlvbj5BYmluZ2Rv
biwgVUs8L3B1Yi1sb2NhdGlvbj48cHVibGlzaGVyPlJhZGNsaWZmZSBQdWJsaXNoaW5nIEx0ZDwv
cHVibGlzaGVyPjx1cmxzPjxyZWxhdGVkLXVybHM+PHVybD5odHRwOi8vZXByaW50cy5icmlnaHRv
bi5hYy51ay81NDM4LzwvdXJsPjwvcmVsYXRlZC11cmxzPjwvdXJscz48cmVtb3RlLWRhdGFiYXNl
LXByb3ZpZGVyPklOVjwvcmVtb3RlLWRhdGFiYXNlLXByb3ZpZGVyPjwvcmVjb3JkPjwvQ2l0ZT48
Q2l0ZT48UmVjTnVtPjE1NzIwPC9SZWNOdW0+PHJlY29yZD48cmVjLW51bWJlcj4xNTcyMDwvcmVj
LW51bWJlcj48Zm9yZWlnbi1rZXlzPjxrZXkgYXBwPSJFTiIgZGItaWQ9ImVkYTk5ZXNyOWFycDUy
ZTIwdjJwZnR6NHJwNXM5eDBldmVmNSIgdGltZXN0YW1wPSIxNTU0MzcxMjk5Ij4xNTcyMDwva2V5
PjxrZXkgYXBwPSJFTldlYiIgZGItaWQ9IiI+MDwva2V5PjwvZm9yZWlnbi1rZXlzPjxyZWYtdHlw
ZSBuYW1lPSJSZXBvcnQiPjI3PC9yZWYtdHlwZT48Y29udHJpYnV0b3JzPjxhdXRob3JzPjxhdXRo
b3I+TWNJbGZhdHJpY2ssIFMuPC9hdXRob3I+PGF1dGhvcj5IYXNzb24sIEYuPC9hdXRob3I+PGF1
dGhvcj5IYW5uYS1UcmFpbm9yLCBMLjwvYXV0aG9yPjxhdXRob3I+QnJvZ2FuLCBQLjwvYXV0aG9y
PjwvYXV0aG9ycz48L2NvbnRyaWJ1dG9ycz48dGl0bGVzPjx0aXRsZT5FdmFsdWF0aW9uIHJlcG9y
dCBmb3IgQWxsIElyZWxhbmQgSW5zdGl0dXRlIG9mIEhvc3BpY2UgJmFtcDsgUGFsbGlhdGl2ZSBD
YXJlICZhcG9zO1ZvaWNlcyA0IENhcmUmYXBvczsgSW5pdGlhdGl2ZS48L3RpdGxlPjwvdGl0bGVz
PjxyZXByaW50LWVkaXRpb24+aW4gZmlsZTwvcmVwcmludC1lZGl0aW9uPjxkYXRlcz48eWVhcj4y
MDE1PC95ZWFyPjwvZGF0ZXM+PHB1Yi1sb2NhdGlvbj5EdWJsaW4sIElyZWxhbmQ8L3B1Yi1sb2Nh
dGlvbj48cHVibGlzaGVyPkFsbCBJcmVsYW5kIEluc3RpdHV0ZSBvZiBIb3NwaWNlICZhbXA7IFBh
bGxpYXRpdmUgQ2FyZTwvcHVibGlzaGVyPjx1cmxzPjxyZWxhdGVkLXVybHM+PHVybD5odHRwOi8v
YWlpaHBjLm9yZy9wb2xpY3ktcHJhY3RpY2Uvdm9pY2VzNGNhcmUvZXZhbHVhdGlvbi88L3VybD48
L3JlbGF0ZWQtdXJscz48L3VybHM+PHJlbW90ZS1kYXRhYmFzZS1wcm92aWRlcj5BSUlIUEM8L3Jl
bW90ZS1kYXRhYmFzZS1wcm92aWRlcj48L3JlY29yZD48L0NpdGU+PENpdGU+PFJlY051bT4xNTI0
NzwvUmVjTnVtPjxyZWNvcmQ+PHJlYy1udW1iZXI+MTUyNDc8L3JlYy1udW1iZXI+PGZvcmVpZ24t
a2V5cz48a2V5IGFwcD0iRU4iIGRiLWlkPSJlZGE5OWVzcjlhcnA1MmUyMHYycGZ0ejRycDVzOXgw
ZXZlZjUiIHRpbWVzdGFtcD0iMTQ4OTg0NTg3NiI+MTUyNDc8L2tleT48L2ZvcmVpZ24ta2V5cz48
cmVmLXR5cGUgbmFtZT0iSm91cm5hbCBBcnRpY2xlIj4xNzwvcmVmLXR5cGU+PGNvbnRyaWJ1dG9y
cz48YXV0aG9ycz48YXV0aG9yPkZyb2dnYXR0LCBLYXRoZXJpbmU8L2F1dGhvcj48YXV0aG9yPlBy
ZXN0b24sIE5hbmN5PC9hdXRob3I+PGF1dGhvcj5UdXJuZXIsIE1hcnk8L2F1dGhvcj48YXV0aG9y
PktlcnIsIENocmlzPC9hdXRob3I+PC9hdXRob3JzPjwvY29udHJpYnV0b3JzPjx0aXRsZXM+PHRp
dGxlPlBhdGllbnQgYW5kIHB1YmxpYyBpbnZvbHZlbWVudCBpbiByZXNlYXJjaCBhbmQgdGhlIENh
bmNlciBFeHBlcmllbmNlcyBDb2xsYWJvcmF0aXZlOiBiZW5lZml0cyBhbmQgY2hhbGxlbmdlczwv
dGl0bGU+PHNlY29uZGFyeS10aXRsZT5CTUogU3VwcG9ydGl2ZSAmYW1wOyBQYWxsaWF0aXZlIENh
cmU8L3NlY29uZGFyeS10aXRsZT48L3RpdGxlcz48cGVyaW9kaWNhbD48ZnVsbC10aXRsZT5CTUog
U3VwcG9ydGl2ZSAmYW1wOyBQYWxsaWF0aXZlIENhcmU8L2Z1bGwtdGl0bGU+PGFiYnItMT5CTUog
U3VwcG9ydCBQYWxsaWF0IENhcmU8L2FiYnItMT48L3BlcmlvZGljYWw+PHBhZ2VzPjUxOC01MjE8
L3BhZ2VzPjx2b2x1bWU+NTwvdm9sdW1lPjxudW1iZXI+NTwvbnVtYmVyPjxyZXByaW50LWVkaXRp
b24+aW4gZmlsZTwvcmVwcmludC1lZGl0aW9uPjxkYXRlcz48eWVhcj4yMDE0PC95ZWFyPjwvZGF0
ZXM+PGlzYm4+MjA0NS00MzVYPC9pc2JuPjx1cmxzPjxyZWxhdGVkLXVybHM+PHVybD5odHRwOi8v
c3BjYXJlLmJtai5jb20vY29udGVudC81LzUvNTE4PC91cmw+PC9yZWxhdGVkLXVybHM+PC91cmxz
PjxyZW1vdGUtZGF0YWJhc2UtcHJvdmlkZXI+SU5WLCBNRUQsIFdPUzwvcmVtb3RlLWRhdGFiYXNl
LXByb3ZpZGVyPjwvcmVjb3JkPjwv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I0NTwvUmVjTnVtPjxEaXNwbGF5VGV4dD4oQ290dGVy
ZWxsIGV0IGFsLiAyMDA3OyBGcm9nZ2F0dCBldCBhbC4gMjAxNDsgTWNJbGZhdHJpY2sgZXQgYWwu
IDIwMTUpPC9EaXNwbGF5VGV4dD48cmVjb3JkPjxyZWMtbnVtYmVyPjE1MjQ1PC9yZWMtbnVtYmVy
Pjxmb3JlaWduLWtleXM+PGtleSBhcHA9IkVOIiBkYi1pZD0iZWRhOTllc3I5YXJwNTJlMjB2MnBm
dHo0cnA1czl4MGV2ZWY1IiB0aW1lc3RhbXA9IjE1NTQzNzEyOTkiPjE1MjQ1PC9rZXk+PGtleSBh
cHA9IkVOV2ViIiBkYi1pZD0iIj4wPC9rZXk+PC9mb3JlaWduLWtleXM+PHJlZi10eXBlIG5hbWU9
IkJvb2sgU2VjdGlvbiI+NTwvcmVmLXR5cGU+PGNvbnRyaWJ1dG9ycz48YXV0aG9ycz48YXV0aG9y
PkNvdHRlcmVsbCwgUGhpbDwvYXV0aG9yPjxhdXRob3I+Q2xhcmtlLCBQYXVsYTwvYXV0aG9yPjxh
dXRob3I+Q293ZHJleSwgRGk8L2F1dGhvcj48YXV0aG9yPkthcHAsIEpvaG48L2F1dGhvcj48YXV0
aG9yPlBhaW5lLCBNYW5keTwvYXV0aG9yPjxhdXRob3I+V3lubiwgUmljazwvYXV0aG9yPjwvYXV0
aG9ycz48c2Vjb25kYXJ5LWF1dGhvcnM+PGF1dGhvcj5KYXJyZXR0LCBMLjwvYXV0aG9yPjwvc2Vj
b25kYXJ5LWF1dGhvcnM+PC9jb250cmlidXRvcnM+PHRpdGxlcz48dGl0bGU+QmVjb21pbmcgaW52
b2x2ZWQgaW4gcmVzZWFyY2g6IGEgc2VydmljZSB1c2VyIGxlZCByZXNlYXJjaCBhZHZpc29yeSBn
cm91cDwvdGl0bGU+PHNlY29uZGFyeS10aXRsZT5DcmVhdGl2ZSBlbmdhZ2VtZW50IGluIHBhbGxp
YXRpdmUgY2FyZTogTmV3IHBlcnNwZWN0aXZlcyBvbiB1c2VyIGludm9sdmVtZW50Ljwvc2Vjb25k
YXJ5LXRpdGxlPjwvdGl0bGVzPjxyZXByaW50LWVkaXRpb24+aW4gZmlsZTwvcmVwcmludC1lZGl0
aW9uPjxkYXRlcz48eWVhcj4yMDA3PC95ZWFyPjwvZGF0ZXM+PHB1Yi1sb2NhdGlvbj5BYmluZ2Rv
biwgVUs8L3B1Yi1sb2NhdGlvbj48cHVibGlzaGVyPlJhZGNsaWZmZSBQdWJsaXNoaW5nIEx0ZDwv
cHVibGlzaGVyPjx1cmxzPjxyZWxhdGVkLXVybHM+PHVybD5odHRwOi8vZXByaW50cy5icmlnaHRv
bi5hYy51ay81NDM4LzwvdXJsPjwvcmVsYXRlZC11cmxzPjwvdXJscz48cmVtb3RlLWRhdGFiYXNl
LXByb3ZpZGVyPklOVjwvcmVtb3RlLWRhdGFiYXNlLXByb3ZpZGVyPjwvcmVjb3JkPjwvQ2l0ZT48
Q2l0ZT48UmVjTnVtPjE1NzIwPC9SZWNOdW0+PHJlY29yZD48cmVjLW51bWJlcj4xNTcyMDwvcmVj
LW51bWJlcj48Zm9yZWlnbi1rZXlzPjxrZXkgYXBwPSJFTiIgZGItaWQ9ImVkYTk5ZXNyOWFycDUy
ZTIwdjJwZnR6NHJwNXM5eDBldmVmNSIgdGltZXN0YW1wPSIxNTU0MzcxMjk5Ij4xNTcyMDwva2V5
PjxrZXkgYXBwPSJFTldlYiIgZGItaWQ9IiI+MDwva2V5PjwvZm9yZWlnbi1rZXlzPjxyZWYtdHlw
ZSBuYW1lPSJSZXBvcnQiPjI3PC9yZWYtdHlwZT48Y29udHJpYnV0b3JzPjxhdXRob3JzPjxhdXRo
b3I+TWNJbGZhdHJpY2ssIFMuPC9hdXRob3I+PGF1dGhvcj5IYXNzb24sIEYuPC9hdXRob3I+PGF1
dGhvcj5IYW5uYS1UcmFpbm9yLCBMLjwvYXV0aG9yPjxhdXRob3I+QnJvZ2FuLCBQLjwvYXV0aG9y
PjwvYXV0aG9ycz48L2NvbnRyaWJ1dG9ycz48dGl0bGVzPjx0aXRsZT5FdmFsdWF0aW9uIHJlcG9y
dCBmb3IgQWxsIElyZWxhbmQgSW5zdGl0dXRlIG9mIEhvc3BpY2UgJmFtcDsgUGFsbGlhdGl2ZSBD
YXJlICZhcG9zO1ZvaWNlcyA0IENhcmUmYXBvczsgSW5pdGlhdGl2ZS48L3RpdGxlPjwvdGl0bGVz
PjxyZXByaW50LWVkaXRpb24+aW4gZmlsZTwvcmVwcmludC1lZGl0aW9uPjxkYXRlcz48eWVhcj4y
MDE1PC95ZWFyPjwvZGF0ZXM+PHB1Yi1sb2NhdGlvbj5EdWJsaW4sIElyZWxhbmQ8L3B1Yi1sb2Nh
dGlvbj48cHVibGlzaGVyPkFsbCBJcmVsYW5kIEluc3RpdHV0ZSBvZiBIb3NwaWNlICZhbXA7IFBh
bGxpYXRpdmUgQ2FyZTwvcHVibGlzaGVyPjx1cmxzPjxyZWxhdGVkLXVybHM+PHVybD5odHRwOi8v
YWlpaHBjLm9yZy9wb2xpY3ktcHJhY3RpY2Uvdm9pY2VzNGNhcmUvZXZhbHVhdGlvbi88L3VybD48
L3JlbGF0ZWQtdXJscz48L3VybHM+PHJlbW90ZS1kYXRhYmFzZS1wcm92aWRlcj5BSUlIUEM8L3Jl
bW90ZS1kYXRhYmFzZS1wcm92aWRlcj48L3JlY29yZD48L0NpdGU+PENpdGU+PFJlY051bT4xNTI0
NzwvUmVjTnVtPjxyZWNvcmQ+PHJlYy1udW1iZXI+MTUyNDc8L3JlYy1udW1iZXI+PGZvcmVpZ24t
a2V5cz48a2V5IGFwcD0iRU4iIGRiLWlkPSJlZGE5OWVzcjlhcnA1MmUyMHYycGZ0ejRycDVzOXgw
ZXZlZjUiIHRpbWVzdGFtcD0iMTQ4OTg0NTg3NiI+MTUyNDc8L2tleT48L2ZvcmVpZ24ta2V5cz48
cmVmLXR5cGUgbmFtZT0iSm91cm5hbCBBcnRpY2xlIj4xNzwvcmVmLXR5cGU+PGNvbnRyaWJ1dG9y
cz48YXV0aG9ycz48YXV0aG9yPkZyb2dnYXR0LCBLYXRoZXJpbmU8L2F1dGhvcj48YXV0aG9yPlBy
ZXN0b24sIE5hbmN5PC9hdXRob3I+PGF1dGhvcj5UdXJuZXIsIE1hcnk8L2F1dGhvcj48YXV0aG9y
PktlcnIsIENocmlzPC9hdXRob3I+PC9hdXRob3JzPjwvY29udHJpYnV0b3JzPjx0aXRsZXM+PHRp
dGxlPlBhdGllbnQgYW5kIHB1YmxpYyBpbnZvbHZlbWVudCBpbiByZXNlYXJjaCBhbmQgdGhlIENh
bmNlciBFeHBlcmllbmNlcyBDb2xsYWJvcmF0aXZlOiBiZW5lZml0cyBhbmQgY2hhbGxlbmdlczwv
dGl0bGU+PHNlY29uZGFyeS10aXRsZT5CTUogU3VwcG9ydGl2ZSAmYW1wOyBQYWxsaWF0aXZlIENh
cmU8L3NlY29uZGFyeS10aXRsZT48L3RpdGxlcz48cGVyaW9kaWNhbD48ZnVsbC10aXRsZT5CTUog
U3VwcG9ydGl2ZSAmYW1wOyBQYWxsaWF0aXZlIENhcmU8L2Z1bGwtdGl0bGU+PGFiYnItMT5CTUog
U3VwcG9ydCBQYWxsaWF0IENhcmU8L2FiYnItMT48L3BlcmlvZGljYWw+PHBhZ2VzPjUxOC01MjE8
L3BhZ2VzPjx2b2x1bWU+NTwvdm9sdW1lPjxudW1iZXI+NTwvbnVtYmVyPjxyZXByaW50LWVkaXRp
b24+aW4gZmlsZTwvcmVwcmludC1lZGl0aW9uPjxkYXRlcz48eWVhcj4yMDE0PC95ZWFyPjwvZGF0
ZXM+PGlzYm4+MjA0NS00MzVYPC9pc2JuPjx1cmxzPjxyZWxhdGVkLXVybHM+PHVybD5odHRwOi8v
c3BjYXJlLmJtai5jb20vY29udGVudC81LzUvNTE4PC91cmw+PC9yZWxhdGVkLXVybHM+PC91cmxz
PjxyZW1vdGUtZGF0YWJhc2UtcHJvdmlkZXI+SU5WLCBNRUQsIFdPUzwvcmVtb3RlLWRhdGFiYXNl
LXByb3ZpZGVyPjwvcmVjb3JkPjwv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7; Froggatt et al. 2014;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erms such as palliative care needed to be defined and explained. Researchers were able to communicate regularly with their academic colleagues; however, this was not possible with public </w:t>
      </w:r>
      <w:r w:rsidRPr="005E2CF5">
        <w:rPr>
          <w:rFonts w:ascii="Calibri" w:eastAsia="Times New Roman" w:hAnsi="Calibri" w:cs="Calibri"/>
          <w:sz w:val="24"/>
          <w:szCs w:val="24"/>
          <w:lang w:eastAsia="en-GB"/>
        </w:rPr>
        <w:lastRenderedPageBreak/>
        <w:t xml:space="preserve">members involved. Lack of feedback was therefore sometimes an issue, resulting in patients feeling frustrated with not knowing what had happened to their views. Some were concerned that their involvement had not resulted in any action, even when good quality involvement had taken place. Therefore, it was important to keep public members regularly updated, whether face-to-face, by telephone or in writing, for example by producing newsletter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244&lt;/RecNum&gt;&lt;DisplayText&gt;(Cotterell 2006; Beresford 2007)&lt;/DisplayText&gt;&lt;record&gt;&lt;rec-number&gt;15244&lt;/rec-number&gt;&lt;foreign-keys&gt;&lt;key app="EN" db-id="eda99esr9arp52e20v2pftz4rp5s9x0evef5" timestamp="1489844014"&gt;15244&lt;/key&gt;&lt;/foreign-keys&gt;&lt;ref-type name="Thesis"&gt;32&lt;/ref-type&gt;&lt;contributors&gt;&lt;authors&gt;&lt;author&gt;Cotterell, Phil&lt;/author&gt;&lt;/authors&gt;&lt;/contributors&gt;&lt;titles&gt;&lt;title&gt;Living with life limiting conditions: A participatory study of people&amp;apos;s experiences and needs&lt;/title&gt;&lt;secondary-title&gt;School of Health Sciences and Social Care, Brunel University&lt;/secondary-title&gt;&lt;/titles&gt;&lt;volume&gt;PhD&lt;/volume&gt;&lt;reprint-edition&gt;in file&lt;/reprint-edition&gt;&lt;dates&gt;&lt;year&gt;2006&lt;/year&gt;&lt;/dates&gt;&lt;pub-location&gt;London&lt;/pub-location&gt;&lt;publisher&gt;Brunel University&lt;/publisher&gt;&lt;urls&gt;&lt;related-urls&gt;&lt;url&gt;http://ethos.bl.uk/OrderDetails.do?did=31&amp;amp;uin=uk.bl.ethos.435757&lt;/url&gt;&lt;/related-urls&gt;&lt;/urls&gt;&lt;remote-database-provider&gt;EThOS&lt;/remote-database-provider&gt;&lt;/record&gt;&lt;/Cite&gt;&lt;Cite&gt;&lt;RecNum&gt;15715&lt;/RecNum&gt;&lt;record&gt;&lt;rec-number&gt;15715&lt;/rec-number&gt;&lt;foreign-keys&gt;&lt;key app="EN" db-id="eda99esr9arp52e20v2pftz4rp5s9x0evef5" timestamp="1554371299"&gt;15715&lt;/key&gt;&lt;key app="ENWeb" db-id=""&gt;0&lt;/key&gt;&lt;/foreign-keys&gt;&lt;ref-type name="Book"&gt;6&lt;/ref-type&gt;&lt;contributors&gt;&lt;authors&gt;&lt;author&gt;Beresford, P.; Adshead, L.; Croft, S.&lt;/author&gt;&lt;/authors&gt;&lt;/contributors&gt;&lt;titles&gt;&lt;title&gt;Palliative Care, Social Work and Service Users: Making Life Possible&lt;/title&gt;&lt;/titles&gt;&lt;reprint-edition&gt;in file&lt;/reprint-edition&gt;&lt;dates&gt;&lt;year&gt;2007&lt;/year&gt;&lt;/dates&gt;&lt;pub-location&gt;London&lt;/pub-location&gt;&lt;publisher&gt;Jessica Kingsley Publishers&lt;/publisher&gt;&lt;urls&gt;&lt;related-urls&gt;&lt;url&gt;https://www.amazon.co.uk/Palliative-Care-Social-Service-Users/dp/1843104652&lt;/url&gt;&lt;/related-urls&gt;&lt;/urls&gt;&lt;remote-database-provider&gt;APCSW&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2006; Beresford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lso, emerging findings can be provided in case people are unable to receive the final study results </w:t>
      </w:r>
      <w:r w:rsidR="00C445FA">
        <w:rPr>
          <w:rFonts w:ascii="Calibri" w:eastAsia="Times New Roman" w:hAnsi="Calibri" w:cs="Calibri"/>
          <w:sz w:val="24"/>
          <w:szCs w:val="24"/>
          <w:lang w:eastAsia="en-GB"/>
        </w:rPr>
        <w:fldChar w:fldCharType="begin">
          <w:fldData xml:space="preserve">PEVuZE5vdGU+PENpdGU+PFJlY051bT4xNjY0OTwvUmVjTnVtPjxEaXNwbGF5VGV4dD4oV3JpZ2h0
IGV0IGFsLiAyMDA2OyBTdGV2ZW5zIDIwMDgpPC9EaXNwbGF5VGV4dD48cmVjb3JkPjxyZWMtbnVt
YmVyPjE2NjQ5PC9yZWMtbnVtYmVyPjxmb3JlaWduLWtleXM+PGtleSBhcHA9IkVOIiBkYi1pZD0i
ZWRhOTllc3I5YXJwNTJlMjB2MnBmdHo0cnA1czl4MGV2ZWY1IiB0aW1lc3RhbXA9IjE1NTQzNzEy
OTkiPjE2NjQ5PC9rZXk+PGtleSBhcHA9IkVOV2ViIiBkYi1pZD0iIj4wPC9rZXk+PC9mb3JlaWdu
LWtleXM+PHJlZi10eXBlIG5hbWU9IkJvb2sgU2VjdGlvbiI+NTwvcmVmLXR5cGU+PGNvbnRyaWJ1
dG9ycz48YXV0aG9ycz48YXV0aG9yPlN0ZXZlbnMsIFQuPC9hdXRob3I+PC9hdXRob3JzPjxzZWNv
bmRhcnktYXV0aG9ycz48YXV0aG9yPlBheW5lLCBTLjwvYXV0aG9yPjxhdXRob3I+U2V5bW91ciwg
SjwvYXV0aG9yPjxhdXRob3I+SW5nbGV0b24sIEMuPC9hdXRob3I+PC9zZWNvbmRhcnktYXV0aG9y
cz48L2NvbnRyaWJ1dG9ycz48dGl0bGVzPjx0aXRsZT5JbnZvbHZpbmcgb3IgVXNpbmc/IFVzZXIg
aW52b2x2ZW1lbnQgaW4gcGFsbGlhdGl2ZSBjYXJlPC90aXRsZT48c2Vjb25kYXJ5LXRpdGxlPlBh
bGxpYXRpdmUgY2FyZSBudXJzaW5nOiBwcmluY2lwbGVzIGFuZCBldmlkZW5jZSBmb3IgcHJhY3Rp
Y2U8L3NlY29uZGFyeS10aXRsZT48L3RpdGxlcz48cGFnZXM+NTUtNzA8L3BhZ2VzPjxlZGl0aW9u
PjJuZDwvZWRpdGlvbj48c2VjdGlvbj4zPC9zZWN0aW9uPjxyZXByaW50LWVkaXRpb24+aW4gZmls
ZTwvcmVwcmludC1lZGl0aW9uPjxkYXRlcz48eWVhcj4yMDA4PC95ZWFyPjwvZGF0ZXM+PHB1Yi1s
b2NhdGlvbj5NYWlkZW5oZWFkPC9wdWItbG9jYXRpb24+PHB1Ymxpc2hlcj5PcGVuIFVuaXZlcnNp
dHkgUHJlc3M8L3B1Ymxpc2hlcj48dXJscz48cmVsYXRlZC11cmxzPjx1cmw+aHR0cHM6Ly93d3cu
YW1hem9uLmNvLnVrL1BhbGxpYXRpdmUtQ2FyZS1OdXJzaW5nLVByaW5jaXBsZXMtRXZpZGVuY2Uv
ZHAvMDMzNTIyMTgxNTwvdXJsPjwvcmVsYXRlZC11cmxzPjwvdXJscz48cmVtb3RlLWRhdGFiYXNl
LXByb3ZpZGVyPlJlZmNoZWNrPC9yZW1vdGUtZGF0YWJhc2UtcHJvdmlkZXI+PC9yZWNvcmQ+PC9D
aXRlPjxDaXRlPjxSZWNOdW0+NzI3NjwvUmVjTnVtPjxyZWNvcmQ+PHJlYy1udW1iZXI+NzI3Njwv
cmVjLW51bWJlcj48Zm9yZWlnbi1rZXlzPjxrZXkgYXBwPSJFTiIgZGItaWQ9ImVkYTk5ZXNyOWFy
cDUyZTIwdjJwZnR6NHJwNXM5eDBldmVmNSIgdGltZXN0YW1wPSIxNTU0MzcxMjk5Ij43Mjc2PC9r
ZXk+PGtleSBhcHA9IkVOV2ViIiBkYi1pZD0iIj4wPC9rZXk+PC9mb3JlaWduLWtleXM+PHJlZi10
eXBlIG5hbWU9IkpvdXJuYWwgQXJ0aWNsZSI+MTc8L3JlZi10eXBlPjxjb250cmlidXRvcnM+PGF1
dGhvcnM+PGF1dGhvcj5XcmlnaHQsIEQuTi48L2F1dGhvcj48YXV0aG9yPkhvcGtpbnNvbiwgSi5C
LjwvYXV0aG9yPjxhdXRob3I+Q29ybmVyLCBKLkwuPC9hdXRob3I+PGF1dGhvcj5Gb3N0ZXIsIEMu
TC48L2F1dGhvcj48L2F1dGhvcnM+PC9jb250cmlidXRvcnM+PGF1dGgtYWRkcmVzcz5NYWNtaWxs
YW4gUmVzZWFyY2ggVW5pdCwgU2Nob29sIG9mIE51cnNpbmcgYW5kIE1pZHdpZmVyeSwgVW5pdmVy
c2l0eSBvZiBTb3V0aGFtcHRvbiwgU291dGhhbXB0b24sIFVLLiBkbm13QHNvdG9uLmFjLnVrPC9h
dXRoLWFkZHJlc3M+PHRpdGxlcz48dGl0bGU+SG93IHRvIGludm9sdmUgY2FuY2VyIHBhdGllbnRz
IGF0IHRoZSBlbmQgb2YgbGlmZSBhcyBjby1yZXNlYXJjaGVyczwvdGl0bGU+PHNlY29uZGFyeS10
aXRsZT5QYWxsaWF0aXZlIE1lZGljaW5lPC9zZWNvbmRhcnktdGl0bGU+PC90aXRsZXM+PHBlcmlv
ZGljYWw+PGZ1bGwtdGl0bGU+UGFsbGlhdGl2ZSBNZWRpY2luZTwvZnVsbC10aXRsZT48YWJici0x
PlBhbGxpYXQgTWVkPC9hYmJyLTE+PC9wZXJpb2RpY2FsPjxwYWdlcz44MjEtODI3PC9wYWdlcz48
dm9sdW1lPjIwPC92b2x1bWU+PG51bWJlcj44PC9udW1iZXI+PHJlcHJpbnQtZWRpdGlvbj5pbiBm
aWxlPC9yZXByaW50LWVkaXRpb24+PGtleXdvcmRzPjxrZXl3b3JkPmNhbmNlcjwva2V5d29yZD48
a2V5d29yZD5jYXJlPC9rZXl3b3JkPjxrZXl3b3JkPmNhcmVyczwva2V5d29yZD48a2V5d29yZD5I
ZWFsdGg8L2tleXdvcmQ+PGtleXdvcmQ+SGVhbHRoIFNlcnZpY2VzPC9rZXl3b3JkPjxrZXl3b3Jk
Pmludm9sdmVtZW50PC9rZXl3b3JkPjxrZXl3b3JkPmpvdXJuYWw8L2tleXdvcmQ+PGtleXdvcmQ+
TWlkd2lmZXJ5PC9rZXl3b3JkPjxrZXl3b3JkPm51cnNpbmc8L2tleXdvcmQ+PGtleXdvcmQ+UGFs
bGlhdGl2ZSBDYXJlPC9rZXl3b3JkPjxrZXl3b3JkPlBhdGllbnQ8L2tleXdvcmQ+PGtleXdvcmQ+
UGF0aWVudHM8L2tleXdvcmQ+PGtleXdvcmQ+UGVvcGxlPC9rZXl3b3JkPjxrZXl3b3JkPlJlc2Vh
cmNoPC9rZXl3b3JkPjxrZXl3b3JkPlJlc2VhcmNoIFN1cHBvcnQ8L2tleXdvcmQ+PGtleXdvcmQ+
U2VydmljZXM8L2tleXdvcmQ+PGtleXdvcmQ+U3VwcG9ydDwva2V5d29yZD48a2V5d29yZD50cmFp
bmluZzwva2V5d29yZD48a2V5d29yZD5Vbml2ZXJzaXRpZXM8L2tleXdvcmQ+PGtleXdvcmQ+dXNl
cjwva2V5d29yZD48a2V5d29yZD51c2VyIGludm9sdmVtZW50PC9rZXl3b3JkPjxrZXl3b3JkPnVz
ZXJzPC9rZXl3b3JkPjxrZXl3b3JkPldvcmtpbmc8L2tleXdvcmQ+PC9rZXl3b3Jkcz48ZGF0ZXM+
PHllYXI+MjAwNjwveWVhcj48cHViLWRhdGVzPjxkYXRlPjEyLzIwMDY8L2RhdGU+PC9wdWItZGF0
ZXM+PC9kYXRlcz48bGFiZWw+NzQyUjwvbGFiZWw+PHVybHM+PHJlbGF0ZWQtdXJscz48dXJsPjxz
dHlsZSBmYWNlPSJ1bmRlcmxpbmUiIGZvbnQ9ImRlZmF1bHQiIHNpemU9IjEwMCUiPmh0dHA6Ly93
d3cuaW5nZW50YWNvbm5lY3QuY29tL2NvbnRlbnQvc2FnZS9wbS8yMDA2LzAwMDAwMDIwLzAwMDAw
MDA4L2FydDAwMDEyP3Rva2VuPTAwNGUxYmYxNDg3MDc3M2I2NmY2ODI5M2M2MjIwN2Q2NzNmNTgy
ZjZiNmQzODNhNGIzYjI1N2I1NTdiNmM3YTNmMzgzODNiNDk3OTIxYTwvc3R5bGU+PC91cmw+PC9y
ZWxhdGVkLXVybHM+PC91cmxzPjxyZW1vdGUtZGF0YWJhc2UtcHJvdmlkZXI+SU5WPC9yZW1vdGUt
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OTwvUmVjTnVtPjxEaXNwbGF5VGV4dD4oV3JpZ2h0
IGV0IGFsLiAyMDA2OyBTdGV2ZW5zIDIwMDgpPC9EaXNwbGF5VGV4dD48cmVjb3JkPjxyZWMtbnVt
YmVyPjE2NjQ5PC9yZWMtbnVtYmVyPjxmb3JlaWduLWtleXM+PGtleSBhcHA9IkVOIiBkYi1pZD0i
ZWRhOTllc3I5YXJwNTJlMjB2MnBmdHo0cnA1czl4MGV2ZWY1IiB0aW1lc3RhbXA9IjE1NTQzNzEy
OTkiPjE2NjQ5PC9rZXk+PGtleSBhcHA9IkVOV2ViIiBkYi1pZD0iIj4wPC9rZXk+PC9mb3JlaWdu
LWtleXM+PHJlZi10eXBlIG5hbWU9IkJvb2sgU2VjdGlvbiI+NTwvcmVmLXR5cGU+PGNvbnRyaWJ1
dG9ycz48YXV0aG9ycz48YXV0aG9yPlN0ZXZlbnMsIFQuPC9hdXRob3I+PC9hdXRob3JzPjxzZWNv
bmRhcnktYXV0aG9ycz48YXV0aG9yPlBheW5lLCBTLjwvYXV0aG9yPjxhdXRob3I+U2V5bW91ciwg
SjwvYXV0aG9yPjxhdXRob3I+SW5nbGV0b24sIEMuPC9hdXRob3I+PC9zZWNvbmRhcnktYXV0aG9y
cz48L2NvbnRyaWJ1dG9ycz48dGl0bGVzPjx0aXRsZT5JbnZvbHZpbmcgb3IgVXNpbmc/IFVzZXIg
aW52b2x2ZW1lbnQgaW4gcGFsbGlhdGl2ZSBjYXJlPC90aXRsZT48c2Vjb25kYXJ5LXRpdGxlPlBh
bGxpYXRpdmUgY2FyZSBudXJzaW5nOiBwcmluY2lwbGVzIGFuZCBldmlkZW5jZSBmb3IgcHJhY3Rp
Y2U8L3NlY29uZGFyeS10aXRsZT48L3RpdGxlcz48cGFnZXM+NTUtNzA8L3BhZ2VzPjxlZGl0aW9u
PjJuZDwvZWRpdGlvbj48c2VjdGlvbj4zPC9zZWN0aW9uPjxyZXByaW50LWVkaXRpb24+aW4gZmls
ZTwvcmVwcmludC1lZGl0aW9uPjxkYXRlcz48eWVhcj4yMDA4PC95ZWFyPjwvZGF0ZXM+PHB1Yi1s
b2NhdGlvbj5NYWlkZW5oZWFkPC9wdWItbG9jYXRpb24+PHB1Ymxpc2hlcj5PcGVuIFVuaXZlcnNp
dHkgUHJlc3M8L3B1Ymxpc2hlcj48dXJscz48cmVsYXRlZC11cmxzPjx1cmw+aHR0cHM6Ly93d3cu
YW1hem9uLmNvLnVrL1BhbGxpYXRpdmUtQ2FyZS1OdXJzaW5nLVByaW5jaXBsZXMtRXZpZGVuY2Uv
ZHAvMDMzNTIyMTgxNTwvdXJsPjwvcmVsYXRlZC11cmxzPjwvdXJscz48cmVtb3RlLWRhdGFiYXNl
LXByb3ZpZGVyPlJlZmNoZWNrPC9yZW1vdGUtZGF0YWJhc2UtcHJvdmlkZXI+PC9yZWNvcmQ+PC9D
aXRlPjxDaXRlPjxSZWNOdW0+NzI3NjwvUmVjTnVtPjxyZWNvcmQ+PHJlYy1udW1iZXI+NzI3Njwv
cmVjLW51bWJlcj48Zm9yZWlnbi1rZXlzPjxrZXkgYXBwPSJFTiIgZGItaWQ9ImVkYTk5ZXNyOWFy
cDUyZTIwdjJwZnR6NHJwNXM5eDBldmVmNSIgdGltZXN0YW1wPSIxNTU0MzcxMjk5Ij43Mjc2PC9r
ZXk+PGtleSBhcHA9IkVOV2ViIiBkYi1pZD0iIj4wPC9rZXk+PC9mb3JlaWduLWtleXM+PHJlZi10
eXBlIG5hbWU9IkpvdXJuYWwgQXJ0aWNsZSI+MTc8L3JlZi10eXBlPjxjb250cmlidXRvcnM+PGF1
dGhvcnM+PGF1dGhvcj5XcmlnaHQsIEQuTi48L2F1dGhvcj48YXV0aG9yPkhvcGtpbnNvbiwgSi5C
LjwvYXV0aG9yPjxhdXRob3I+Q29ybmVyLCBKLkwuPC9hdXRob3I+PGF1dGhvcj5Gb3N0ZXIsIEMu
TC48L2F1dGhvcj48L2F1dGhvcnM+PC9jb250cmlidXRvcnM+PGF1dGgtYWRkcmVzcz5NYWNtaWxs
YW4gUmVzZWFyY2ggVW5pdCwgU2Nob29sIG9mIE51cnNpbmcgYW5kIE1pZHdpZmVyeSwgVW5pdmVy
c2l0eSBvZiBTb3V0aGFtcHRvbiwgU291dGhhbXB0b24sIFVLLiBkbm13QHNvdG9uLmFjLnVrPC9h
dXRoLWFkZHJlc3M+PHRpdGxlcz48dGl0bGU+SG93IHRvIGludm9sdmUgY2FuY2VyIHBhdGllbnRz
IGF0IHRoZSBlbmQgb2YgbGlmZSBhcyBjby1yZXNlYXJjaGVyczwvdGl0bGU+PHNlY29uZGFyeS10
aXRsZT5QYWxsaWF0aXZlIE1lZGljaW5lPC9zZWNvbmRhcnktdGl0bGU+PC90aXRsZXM+PHBlcmlv
ZGljYWw+PGZ1bGwtdGl0bGU+UGFsbGlhdGl2ZSBNZWRpY2luZTwvZnVsbC10aXRsZT48YWJici0x
PlBhbGxpYXQgTWVkPC9hYmJyLTE+PC9wZXJpb2RpY2FsPjxwYWdlcz44MjEtODI3PC9wYWdlcz48
dm9sdW1lPjIwPC92b2x1bWU+PG51bWJlcj44PC9udW1iZXI+PHJlcHJpbnQtZWRpdGlvbj5pbiBm
aWxlPC9yZXByaW50LWVkaXRpb24+PGtleXdvcmRzPjxrZXl3b3JkPmNhbmNlcjwva2V5d29yZD48
a2V5d29yZD5jYXJlPC9rZXl3b3JkPjxrZXl3b3JkPmNhcmVyczwva2V5d29yZD48a2V5d29yZD5I
ZWFsdGg8L2tleXdvcmQ+PGtleXdvcmQ+SGVhbHRoIFNlcnZpY2VzPC9rZXl3b3JkPjxrZXl3b3Jk
Pmludm9sdmVtZW50PC9rZXl3b3JkPjxrZXl3b3JkPmpvdXJuYWw8L2tleXdvcmQ+PGtleXdvcmQ+
TWlkd2lmZXJ5PC9rZXl3b3JkPjxrZXl3b3JkPm51cnNpbmc8L2tleXdvcmQ+PGtleXdvcmQ+UGFs
bGlhdGl2ZSBDYXJlPC9rZXl3b3JkPjxrZXl3b3JkPlBhdGllbnQ8L2tleXdvcmQ+PGtleXdvcmQ+
UGF0aWVudHM8L2tleXdvcmQ+PGtleXdvcmQ+UGVvcGxlPC9rZXl3b3JkPjxrZXl3b3JkPlJlc2Vh
cmNoPC9rZXl3b3JkPjxrZXl3b3JkPlJlc2VhcmNoIFN1cHBvcnQ8L2tleXdvcmQ+PGtleXdvcmQ+
U2VydmljZXM8L2tleXdvcmQ+PGtleXdvcmQ+U3VwcG9ydDwva2V5d29yZD48a2V5d29yZD50cmFp
bmluZzwva2V5d29yZD48a2V5d29yZD5Vbml2ZXJzaXRpZXM8L2tleXdvcmQ+PGtleXdvcmQ+dXNl
cjwva2V5d29yZD48a2V5d29yZD51c2VyIGludm9sdmVtZW50PC9rZXl3b3JkPjxrZXl3b3JkPnVz
ZXJzPC9rZXl3b3JkPjxrZXl3b3JkPldvcmtpbmc8L2tleXdvcmQ+PC9rZXl3b3Jkcz48ZGF0ZXM+
PHllYXI+MjAwNjwveWVhcj48cHViLWRhdGVzPjxkYXRlPjEyLzIwMDY8L2RhdGU+PC9wdWItZGF0
ZXM+PC9kYXRlcz48bGFiZWw+NzQyUjwvbGFiZWw+PHVybHM+PHJlbGF0ZWQtdXJscz48dXJsPjxz
dHlsZSBmYWNlPSJ1bmRlcmxpbmUiIGZvbnQ9ImRlZmF1bHQiIHNpemU9IjEwMCUiPmh0dHA6Ly93
d3cuaW5nZW50YWNvbm5lY3QuY29tL2NvbnRlbnQvc2FnZS9wbS8yMDA2LzAwMDAwMDIwLzAwMDAw
MDA4L2FydDAwMDEyP3Rva2VuPTAwNGUxYmYxNDg3MDc3M2I2NmY2ODI5M2M2MjIwN2Q2NzNmNTgy
ZjZiNmQzODNhNGIzYjI1N2I1NTdiNmM3YTNmMzgzODNiNDk3OTIxYTwvc3R5bGU+PC91cmw+PC9y
ZWxhdGVkLXVybHM+PC91cmxzPjxyZW1vdGUtZGF0YWJhc2UtcHJvdmlkZXI+SU5WPC9yZW1vdGUt
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Wright et al. 2006;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4C4E475" w14:textId="77777777" w:rsidR="005E2CF5" w:rsidRPr="005E2CF5" w:rsidRDefault="005E2CF5" w:rsidP="005E2CF5">
      <w:pPr>
        <w:spacing w:after="0" w:line="240" w:lineRule="auto"/>
        <w:rPr>
          <w:rFonts w:ascii="Calibri" w:eastAsia="Times New Roman" w:hAnsi="Calibri" w:cs="Calibri"/>
          <w:sz w:val="24"/>
          <w:szCs w:val="24"/>
          <w:lang w:eastAsia="en-GB"/>
        </w:rPr>
      </w:pPr>
    </w:p>
    <w:p w14:paraId="607D2149" w14:textId="3342F617"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Collective achievement was important for people and involvement gave people an opportunity to work with a range of people on more equal terms. Teamwork was developed, relationships strengthened and barriers were broken dow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720&lt;/RecNum&gt;&lt;DisplayText&gt;(McIlfatrick et al. 2015)&lt;/DisplayText&gt;&lt;record&gt;&lt;rec-number&gt;15720&lt;/rec-number&gt;&lt;foreign-keys&gt;&lt;key app="EN" db-id="eda99esr9arp52e20v2pftz4rp5s9x0evef5" timestamp="1554371299"&gt;15720&lt;/key&gt;&lt;key app="ENWeb" db-id=""&gt;0&lt;/key&gt;&lt;/foreign-keys&gt;&lt;ref-type name="Report"&gt;27&lt;/ref-type&gt;&lt;contributors&gt;&lt;authors&gt;&lt;author&gt;McIlfatrick, S.&lt;/author&gt;&lt;author&gt;Hasson, F.&lt;/author&gt;&lt;author&gt;Hanna-Trainor, L.&lt;/author&gt;&lt;author&gt;Brogan, P.&lt;/author&gt;&lt;/authors&gt;&lt;/contributors&gt;&lt;titles&gt;&lt;title&gt;Evaluation report for All Ireland Institute of Hospice &amp;amp; Palliative Care &amp;apos;Voices 4 Care&amp;apos; Initiative.&lt;/title&gt;&lt;/titles&gt;&lt;reprint-edition&gt;in file&lt;/reprint-edition&gt;&lt;dates&gt;&lt;year&gt;2015&lt;/year&gt;&lt;/dates&gt;&lt;pub-location&gt;Dublin, Ireland&lt;/pub-location&gt;&lt;publisher&gt;All Ireland Institute of Hospice &amp;amp; Palliative Care&lt;/publisher&gt;&lt;urls&gt;&lt;related-urls&gt;&lt;url&gt;http://aiihpc.org/policy-practice/voices4care/evaluation/&lt;/url&gt;&lt;/related-urls&gt;&lt;/urls&gt;&lt;remote-database-provider&gt;AIIHP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New partnerships were formed and there was increased dialogue and communication, contributing to cultural and organisational change. Boundaries had been positively blurred between patients, carers and professionals, as involvement was now perceived to be a joint process with shared responsibilities </w:t>
      </w:r>
      <w:r w:rsidR="00C445FA">
        <w:rPr>
          <w:rFonts w:ascii="Calibri" w:eastAsia="Times New Roman" w:hAnsi="Calibri" w:cs="Calibri"/>
          <w:sz w:val="24"/>
          <w:szCs w:val="24"/>
          <w:lang w:eastAsia="en-GB"/>
        </w:rPr>
        <w:fldChar w:fldCharType="begin">
          <w:fldData xml:space="preserve">PEVuZE5vdGU+PENpdGU+PFJlY051bT4xNjY1NTwvUmVjTnVtPjxEaXNwbGF5VGV4dD4oS25pZ2h0
aW5nIGV0IGFsLiAyMDA3OyBLZW5uZWR5IDIwMTE7IElOVk9MVkUgMjAxM2EpPC9EaXNwbGF5VGV4
dD48cmVjb3JkPjxyZWMtbnVtYmVyPjE2NjU1PC9yZWMtbnVtYmVyPjxmb3JlaWduLWtleXM+PGtl
eSBhcHA9IkVOIiBkYi1pZD0iZWRhOTllc3I5YXJwNTJlMjB2MnBmdHo0cnA1czl4MGV2ZWY1IiB0
aW1lc3RhbXA9IjE1NTQzNzEyOTkiPjE2NjU1PC9rZXk+PGtleSBhcHA9IkVOV2ViIiBkYi1pZD0i
Ij4wPC9rZXk+PC9mb3JlaWduLWtleXM+PHJlZi10eXBlIG5hbWU9IlJlcG9ydCI+Mjc8L3JlZi10
eXBlPjxjb250cmlidXRvcnM+PGF1dGhvcnM+PGF1dGhvcj5LbmlnaHRpbmcsIEthdGhlcmluZTwv
YXV0aG9yPjxhdXRob3I+Rm9yYmF0LCBMaXo8L2F1dGhvcj48YXV0aG9yPkNheWxlc3MsIFNhbmRp
PC9hdXRob3I+PGF1dGhvcj5LZWFybmV5LCBOb3JhPC9hdXRob3I+PC9hdXRob3JzPjwvY29udHJp
YnV0b3JzPjx0aXRsZXM+PHRpdGxlPkVuYWJsaW5nIENoYW5nZTogUGF0aWVudCBFeHBlcmllbmNl
IGFzIGEgRHJpdmVyIGZvciBTZXJ2aWNlIEltcHJvdmVtZW50LiBGaW5hbCBSZXBvcnQ8L3RpdGxl
PjwvdGl0bGVzPjxyZXByaW50LWVkaXRpb24+aW4gZmlsZTwvcmVwcmludC1lZGl0aW9uPjxkYXRl
cz48eWVhcj4yMDA3PC95ZWFyPjwvZGF0ZXM+PHB1Yi1sb2NhdGlvbj5TY290bGFuZDwvcHViLWxv
Y2F0aW9uPjxwdWJsaXNoZXI+Q2FuY2VyIENhcmUgUmVzZWFyY2ggQ2VudHJlLCBVbml2ZXJzaXR5
IG9mIFN0aXJsaW5nPC9wdWJsaXNoZXI+PHVybHM+PHJlbGF0ZWQtdXJscz48dXJsPmh0dHA6Ly9k
c3BhY2Uuc3Rpci5hYy51ay9oYW5kbGUvMTg5My8zNjEwIy5XaTFLMkRkcEZQWTwvdXJsPjx1cmw+
aHR0cDovL2RzcGFjZS5zdGlyLmFjLnVrL2JpdHN0cmVhbS8xODkzLzM2MTAvMS9FbmFibGluZyUy
MENoYW5nZSUyMFBhdGllbnQlMjBFeHBlcmllbmNlJTIwYXMlMjBhJTIwRHJpdmVyJTIwZm9yJTIw
U2VydmljZSUyMEltcHJvdmVtZW50JTIwKDIwMDcpLnBkZjwvdXJsPjwvcmVsYXRlZC11cmxzPjwv
dXJscz48cmVtb3RlLWRhdGFiYXNlLXByb3ZpZGVyPkF1dGhvcjwvcmVtb3RlLWRhdGFiYXNlLXBy
b3ZpZGVyPjwvcmVjb3JkPjwvQ2l0ZT48Q2l0ZT48UmVjTnVtPjE1NjkzPC9SZWNOdW0+PHJlY29y
ZD48cmVjLW51bWJlcj4xNTY5MzwvcmVjLW51bWJlcj48Zm9yZWlnbi1rZXlzPjxrZXkgYXBwPSJF
TiIgZGItaWQ9ImVkYTk5ZXNyOWFycDUyZTIwdjJwZnR6NHJwNXM5eDBldmVmNSIgdGltZXN0YW1w
PSIxNTU0MzcxMjk5Ij4xNTY5Mzwva2V5PjxrZXkgYXBwPSJFTldlYiIgZGItaWQ9IiI+MDwva2V5
PjwvZm9yZWlnbi1rZXlzPjxyZWYtdHlwZSBuYW1lPSJSZXBvcnQiPjI3PC9yZWYtdHlwZT48Y29u
dHJpYnV0b3JzPjxhdXRob3JzPjxhdXRob3I+SU5WT0xWRTwvYXV0aG9yPjwvYXV0aG9ycz48dGVy
dGlhcnktYXV0aG9ycz48YXV0aG9yPk5JSFI8L2F1dGhvcj48L3RlcnRpYXJ5LWF1dGhvcnM+PC9j
b250cmlidXRvcnM+PHRpdGxlcz48dGl0bGU+RXhhbXBsZXMgb2YgcHVibGljIGludm9sdmVtZW50
IGluIHJlc2VhcmNoIGZ1bmRpbmcgYXBwbGljYXRpb25zOiBEZWNpc2lvbiBtYWtpbmcgYWJvdXQg
aW1wbGFudGF0aW9uIG9mIGNhcmRpb3ZlcnRlciBkZWZpYnJpbGxhdG9ycyAoSUNEcykgYW5kIGRl
YWN0aXZhdGlvbiBkdXJpbmcgZW5kIG9mIGxpZmUgY2FyZTwvdGl0bGU+PC90aXRsZXM+PHJlcHJp
bnQtZWRpdGlvbj5pbiBmaWxlPC9yZXByaW50LWVkaXRpb24+PGRhdGVzPjx5ZWFyPjIwMTM8L3ll
YXI+PC9kYXRlcz48cHViLWxvY2F0aW9uPkVhc3RsZWlnaDwvcHViLWxvY2F0aW9uPjxwdWJsaXNo
ZXI+SU5WT0xWRTwvcHVibGlzaGVyPjx1cmxzPjxyZWxhdGVkLXVybHM+PHVybD5odHRwOi8vd3d3
Lmludm8ub3JnLnVrL3Jlc291cmNlLWNlbnRyZS9saWJyYXJpZXMvZXhhbXBsZXMvZXhwbG9yaW5n
LXB1YmxpYy1pbnZvbHZlbWVudC1pbi1uaWhyLXJlc2VhcmNoLWZ1bmRpbmctYXBwbGljYXRpb25z
LzwvdXJsPjwvcmVsYXRlZC11cmxzPjwvdXJscz48cmVtb3RlLWRhdGFiYXNlLXByb3ZpZGVyPklO
VjwvcmVtb3RlLWRhdGFiYXNlLXByb3ZpZGVyPjwvcmVjb3JkPjwvQ2l0ZT48Q2l0ZT48UmVjTnVt
PjE1NjEwPC9SZWNOdW0+PHJlY29yZD48cmVjLW51bWJlcj4xNTYxMDwvcmVjLW51bWJlcj48Zm9y
ZWlnbi1rZXlzPjxrZXkgYXBwPSJFTiIgZGItaWQ9ImVkYTk5ZXNyOWFycDUyZTIwdjJwZnR6NHJw
NXM5eDBldmVmNSIgdGltZXN0YW1wPSIxNTAwNTU1OTI1Ij4xNTYxMDwva2V5PjwvZm9yZWlnbi1r
ZXlzPjxyZWYtdHlwZSBuYW1lPSJSZXBvcnQiPjI3PC9yZWYtdHlwZT48Y29udHJpYnV0b3JzPjxh
dXRob3JzPjxhdXRob3I+S2VubmVkeSwgUy48L2F1dGhvcj48L2F1dGhvcnM+PHRlcnRpYXJ5LWF1
dGhvcnM+PGF1dGhvcj5Vbml2ZXJzaXR5IG9mIE5vdHRpbmdoYW0sPC9hdXRob3I+PC90ZXJ0aWFy
eS1hdXRob3JzPjwvY29udHJpYnV0b3JzPjx0aXRsZXM+PHRpdGxlPk9sZGVyIENhcmVycyBhbmQg
SW52b2x2ZW1lbnQgaW4gUmVzZWFyY2guIFdoeSwgd2hhdCBhbmQgd2hlbj88L3RpdGxlPjwvdGl0
bGVzPjxyZXByaW50LWVkaXRpb24+aW4gZmlsZTwvcmVwcmludC1lZGl0aW9uPjxkYXRlcz48eWVh
cj4yMDExPC95ZWFyPjwvZGF0ZXM+PHB1Yi1sb2NhdGlvbj5Ob3R0aW5naGFtPC9wdWItbG9jYXRp
b24+PHB1Ymxpc2hlcj5Vbml2ZXJzaXR5IG9mIE5vdHRpbmdoYW0sPC9wdWJsaXNoZXI+PHVybHM+
PHJlbGF0ZWQtdXJscz48dXJsPmh0dHA6Ly93d3cuaW52by5vcmcudWsvcmVzb3VyY2UtY2VudHJl
L2xpYnJhcnktcmVzb3VyY2UvP2lkPTU0NyZhbXA7c2VjdGlvbj1pbnZvbmV0PC91cmw+PHVybD5o
dHRwOi8vd3d3Lm5vdHRpbmdoYW0uYWMudWsvc2VhcmNoLmFzcHg/cT1vbGRlcitjYXJlcnMrcmVz
ZWFyY2g8L3VybD48L3JlbGF0ZWQtdXJscz48L3VybHM+PHJlbW90ZS1kYXRhYmFzZS1wcm92aWRl
cj5TQ088L3JlbW90ZS1kYXRhYmFzZS1wcm92aWRlcj48L3JlY29yZD48L0NpdGU+PC9FbmROb3Rl
PgB=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1NTwvUmVjTnVtPjxEaXNwbGF5VGV4dD4oS25pZ2h0
aW5nIGV0IGFsLiAyMDA3OyBLZW5uZWR5IDIwMTE7IElOVk9MVkUgMjAxM2EpPC9EaXNwbGF5VGV4
dD48cmVjb3JkPjxyZWMtbnVtYmVyPjE2NjU1PC9yZWMtbnVtYmVyPjxmb3JlaWduLWtleXM+PGtl
eSBhcHA9IkVOIiBkYi1pZD0iZWRhOTllc3I5YXJwNTJlMjB2MnBmdHo0cnA1czl4MGV2ZWY1IiB0
aW1lc3RhbXA9IjE1NTQzNzEyOTkiPjE2NjU1PC9rZXk+PGtleSBhcHA9IkVOV2ViIiBkYi1pZD0i
Ij4wPC9rZXk+PC9mb3JlaWduLWtleXM+PHJlZi10eXBlIG5hbWU9IlJlcG9ydCI+Mjc8L3JlZi10
eXBlPjxjb250cmlidXRvcnM+PGF1dGhvcnM+PGF1dGhvcj5LbmlnaHRpbmcsIEthdGhlcmluZTwv
YXV0aG9yPjxhdXRob3I+Rm9yYmF0LCBMaXo8L2F1dGhvcj48YXV0aG9yPkNheWxlc3MsIFNhbmRp
PC9hdXRob3I+PGF1dGhvcj5LZWFybmV5LCBOb3JhPC9hdXRob3I+PC9hdXRob3JzPjwvY29udHJp
YnV0b3JzPjx0aXRsZXM+PHRpdGxlPkVuYWJsaW5nIENoYW5nZTogUGF0aWVudCBFeHBlcmllbmNl
IGFzIGEgRHJpdmVyIGZvciBTZXJ2aWNlIEltcHJvdmVtZW50LiBGaW5hbCBSZXBvcnQ8L3RpdGxl
PjwvdGl0bGVzPjxyZXByaW50LWVkaXRpb24+aW4gZmlsZTwvcmVwcmludC1lZGl0aW9uPjxkYXRl
cz48eWVhcj4yMDA3PC95ZWFyPjwvZGF0ZXM+PHB1Yi1sb2NhdGlvbj5TY290bGFuZDwvcHViLWxv
Y2F0aW9uPjxwdWJsaXNoZXI+Q2FuY2VyIENhcmUgUmVzZWFyY2ggQ2VudHJlLCBVbml2ZXJzaXR5
IG9mIFN0aXJsaW5nPC9wdWJsaXNoZXI+PHVybHM+PHJlbGF0ZWQtdXJscz48dXJsPmh0dHA6Ly9k
c3BhY2Uuc3Rpci5hYy51ay9oYW5kbGUvMTg5My8zNjEwIy5XaTFLMkRkcEZQWTwvdXJsPjx1cmw+
aHR0cDovL2RzcGFjZS5zdGlyLmFjLnVrL2JpdHN0cmVhbS8xODkzLzM2MTAvMS9FbmFibGluZyUy
MENoYW5nZSUyMFBhdGllbnQlMjBFeHBlcmllbmNlJTIwYXMlMjBhJTIwRHJpdmVyJTIwZm9yJTIw
U2VydmljZSUyMEltcHJvdmVtZW50JTIwKDIwMDcpLnBkZjwvdXJsPjwvcmVsYXRlZC11cmxzPjwv
dXJscz48cmVtb3RlLWRhdGFiYXNlLXByb3ZpZGVyPkF1dGhvcjwvcmVtb3RlLWRhdGFiYXNlLXBy
b3ZpZGVyPjwvcmVjb3JkPjwvQ2l0ZT48Q2l0ZT48UmVjTnVtPjE1NjkzPC9SZWNOdW0+PHJlY29y
ZD48cmVjLW51bWJlcj4xNTY5MzwvcmVjLW51bWJlcj48Zm9yZWlnbi1rZXlzPjxrZXkgYXBwPSJF
TiIgZGItaWQ9ImVkYTk5ZXNyOWFycDUyZTIwdjJwZnR6NHJwNXM5eDBldmVmNSIgdGltZXN0YW1w
PSIxNTU0MzcxMjk5Ij4xNTY5Mzwva2V5PjxrZXkgYXBwPSJFTldlYiIgZGItaWQ9IiI+MDwva2V5
PjwvZm9yZWlnbi1rZXlzPjxyZWYtdHlwZSBuYW1lPSJSZXBvcnQiPjI3PC9yZWYtdHlwZT48Y29u
dHJpYnV0b3JzPjxhdXRob3JzPjxhdXRob3I+SU5WT0xWRTwvYXV0aG9yPjwvYXV0aG9ycz48dGVy
dGlhcnktYXV0aG9ycz48YXV0aG9yPk5JSFI8L2F1dGhvcj48L3RlcnRpYXJ5LWF1dGhvcnM+PC9j
b250cmlidXRvcnM+PHRpdGxlcz48dGl0bGU+RXhhbXBsZXMgb2YgcHVibGljIGludm9sdmVtZW50
IGluIHJlc2VhcmNoIGZ1bmRpbmcgYXBwbGljYXRpb25zOiBEZWNpc2lvbiBtYWtpbmcgYWJvdXQg
aW1wbGFudGF0aW9uIG9mIGNhcmRpb3ZlcnRlciBkZWZpYnJpbGxhdG9ycyAoSUNEcykgYW5kIGRl
YWN0aXZhdGlvbiBkdXJpbmcgZW5kIG9mIGxpZmUgY2FyZTwvdGl0bGU+PC90aXRsZXM+PHJlcHJp
bnQtZWRpdGlvbj5pbiBmaWxlPC9yZXByaW50LWVkaXRpb24+PGRhdGVzPjx5ZWFyPjIwMTM8L3ll
YXI+PC9kYXRlcz48cHViLWxvY2F0aW9uPkVhc3RsZWlnaDwvcHViLWxvY2F0aW9uPjxwdWJsaXNo
ZXI+SU5WT0xWRTwvcHVibGlzaGVyPjx1cmxzPjxyZWxhdGVkLXVybHM+PHVybD5odHRwOi8vd3d3
Lmludm8ub3JnLnVrL3Jlc291cmNlLWNlbnRyZS9saWJyYXJpZXMvZXhhbXBsZXMvZXhwbG9yaW5n
LXB1YmxpYy1pbnZvbHZlbWVudC1pbi1uaWhyLXJlc2VhcmNoLWZ1bmRpbmctYXBwbGljYXRpb25z
LzwvdXJsPjwvcmVsYXRlZC11cmxzPjwvdXJscz48cmVtb3RlLWRhdGFiYXNlLXByb3ZpZGVyPklO
VjwvcmVtb3RlLWRhdGFiYXNlLXByb3ZpZGVyPjwvcmVjb3JkPjwvQ2l0ZT48Q2l0ZT48UmVjTnVt
PjE1NjEwPC9SZWNOdW0+PHJlY29yZD48cmVjLW51bWJlcj4xNTYxMDwvcmVjLW51bWJlcj48Zm9y
ZWlnbi1rZXlzPjxrZXkgYXBwPSJFTiIgZGItaWQ9ImVkYTk5ZXNyOWFycDUyZTIwdjJwZnR6NHJw
NXM5eDBldmVmNSIgdGltZXN0YW1wPSIxNTAwNTU1OTI1Ij4xNTYxMDwva2V5PjwvZm9yZWlnbi1r
ZXlzPjxyZWYtdHlwZSBuYW1lPSJSZXBvcnQiPjI3PC9yZWYtdHlwZT48Y29udHJpYnV0b3JzPjxh
dXRob3JzPjxhdXRob3I+S2VubmVkeSwgUy48L2F1dGhvcj48L2F1dGhvcnM+PHRlcnRpYXJ5LWF1
dGhvcnM+PGF1dGhvcj5Vbml2ZXJzaXR5IG9mIE5vdHRpbmdoYW0sPC9hdXRob3I+PC90ZXJ0aWFy
eS1hdXRob3JzPjwvY29udHJpYnV0b3JzPjx0aXRsZXM+PHRpdGxlPk9sZGVyIENhcmVycyBhbmQg
SW52b2x2ZW1lbnQgaW4gUmVzZWFyY2guIFdoeSwgd2hhdCBhbmQgd2hlbj88L3RpdGxlPjwvdGl0
bGVzPjxyZXByaW50LWVkaXRpb24+aW4gZmlsZTwvcmVwcmludC1lZGl0aW9uPjxkYXRlcz48eWVh
cj4yMDExPC95ZWFyPjwvZGF0ZXM+PHB1Yi1sb2NhdGlvbj5Ob3R0aW5naGFtPC9wdWItbG9jYXRp
b24+PHB1Ymxpc2hlcj5Vbml2ZXJzaXR5IG9mIE5vdHRpbmdoYW0sPC9wdWJsaXNoZXI+PHVybHM+
PHJlbGF0ZWQtdXJscz48dXJsPmh0dHA6Ly93d3cuaW52by5vcmcudWsvcmVzb3VyY2UtY2VudHJl
L2xpYnJhcnktcmVzb3VyY2UvP2lkPTU0NyZhbXA7c2VjdGlvbj1pbnZvbmV0PC91cmw+PHVybD5o
dHRwOi8vd3d3Lm5vdHRpbmdoYW0uYWMudWsvc2VhcmNoLmFzcHg/cT1vbGRlcitjYXJlcnMrcmVz
ZWFyY2g8L3VybD48L3JlbGF0ZWQtdXJscz48L3VybHM+PHJlbW90ZS1kYXRhYmFzZS1wcm92aWRl
cj5TQ088L3JlbW90ZS1kYXRhYmFzZS1wcm92aWRlcj48L3JlY29yZD48L0NpdGU+PC9FbmROb3Rl
PgB=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Knighting et al. 2007; Kennedy 2011; INVOLVE 2013a)</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roughout studies, public members challenged assumptions, asked questions and influenced professional complacency. They brought common-sense to meetings and kept discussions grounded and holistic </w:t>
      </w:r>
      <w:r w:rsidR="00C445FA">
        <w:rPr>
          <w:rFonts w:ascii="Calibri" w:eastAsia="Times New Roman" w:hAnsi="Calibri" w:cs="Calibri"/>
          <w:sz w:val="24"/>
          <w:szCs w:val="24"/>
          <w:lang w:eastAsia="en-GB"/>
        </w:rPr>
        <w:fldChar w:fldCharType="begin">
          <w:fldData xml:space="preserve">PEVuZE5vdGU+PENpdGU+PFJlY051bT4xNTcyMDwvUmVjTnVtPjxEaXNwbGF5VGV4dD4oQ290dGVy
ZWxsIDIwMDY7IEdvb2RtYW4gZXQgYWwuIDIwMTE7IFBvbGFuZCBldCBhbC4gMjAxNDsgTWNJbGZh
dHJpY2sgZXQgYWwuIDIwMTUpPC9EaXNwbGF5VGV4dD48cmVjb3JkPjxyZWMtbnVtYmVyPjE1NzIw
PC9yZWMtbnVtYmVyPjxmb3JlaWduLWtleXM+PGtleSBhcHA9IkVOIiBkYi1pZD0iZWRhOTllc3I5
YXJwNTJlMjB2MnBmdHo0cnA1czl4MGV2ZWY1IiB0aW1lc3RhbXA9IjE1NTQzNzEyOTkiPjE1NzIw
PC9rZXk+PGtleSBhcHA9IkVOV2ViIiBkYi1pZD0iIj4wPC9rZXk+PC9mb3JlaWduLWtleXM+PHJl
Zi10eXBlIG5hbWU9IlJlcG9ydCI+Mjc8L3JlZi10eXBlPjxjb250cmlidXRvcnM+PGF1dGhvcnM+
PGF1dGhvcj5NY0lsZmF0cmljaywgUy48L2F1dGhvcj48YXV0aG9yPkhhc3NvbiwgRi48L2F1dGhv
cj48YXV0aG9yPkhhbm5hLVRyYWlub3IsIEwuPC9hdXRob3I+PGF1dGhvcj5Ccm9nYW4sIFAuPC9h
dXRob3I+PC9hdXRob3JzPjwvY29udHJpYnV0b3JzPjx0aXRsZXM+PHRpdGxlPkV2YWx1YXRpb24g
cmVwb3J0IGZvciBBbGwgSXJlbGFuZCBJbnN0aXR1dGUgb2YgSG9zcGljZSAmYW1wOyBQYWxsaWF0
aXZlIENhcmUgJmFwb3M7Vm9pY2VzIDQgQ2FyZSZhcG9zOyBJbml0aWF0aXZlLjwvdGl0bGU+PC90
aXRsZXM+PHJlcHJpbnQtZWRpdGlvbj5pbiBmaWxlPC9yZXByaW50LWVkaXRpb24+PGRhdGVzPjx5
ZWFyPjIwMTU8L3llYXI+PC9kYXRlcz48cHViLWxvY2F0aW9uPkR1YmxpbiwgSXJlbGFuZDwvcHVi
LWxvY2F0aW9uPjxwdWJsaXNoZXI+QWxsIElyZWxhbmQgSW5zdGl0dXRlIG9mIEhvc3BpY2UgJmFt
cDsgUGFsbGlhdGl2ZSBDYXJlPC9wdWJsaXNoZXI+PHVybHM+PHJlbGF0ZWQtdXJscz48dXJsPmh0
dHA6Ly9haWlocGMub3JnL3BvbGljeS1wcmFjdGljZS92b2ljZXM0Y2FyZS9ldmFsdWF0aW9uLzwv
dXJsPjwvcmVsYXRlZC11cmxzPjwvdXJscz48cmVtb3RlLWRhdGFiYXNlLXByb3ZpZGVyPkFJSUhQ
QzwvcmVtb3RlLWRhdGFiYXNlLXByb3ZpZGVyPjwvcmVjb3JkPjwvQ2l0ZT48Q2l0ZT48UmVjTnVt
PjY3PC9SZWNOdW0+PHJlY29yZD48cmVjLW51bWJlcj42NzwvcmVjLW51bWJlcj48Zm9yZWlnbi1r
ZXlzPjxrZXkgYXBwPSJFTiIgZGItaWQ9ImVkYTk5ZXNyOWFycDUyZTIwdjJwZnR6NHJwNXM5eDBl
dmVmNSIgdGltZXN0YW1wPSIxNTU0MzcxMjk5Ij42Nzwva2V5PjxrZXkgYXBwPSJFTldlYiIgZGIt
aWQ9IiI+MDwva2V5PjwvZm9yZWlnbi1rZXlzPjxyZWYtdHlwZSBuYW1lPSJKb3VybmFsIEFydGlj
bGUiPjE3PC9yZWYtdHlwZT48Y29udHJpYnV0b3JzPjxhdXRob3JzPjxhdXRob3I+R29vZG1hbiwg
Qy48L2F1dGhvcj48YXV0aG9yPk1hdGhpZSwgRS48L2F1dGhvcj48YXV0aG9yPkNvd2UsIE0uPC9h
dXRob3I+PGF1dGhvcj5NZW5kb3phLCBBLjwvYXV0aG9yPjxhdXRob3I+V2VzdHdvb2QsIEQuPC9h
dXRob3I+PGF1dGhvcj5NdW5kYXksIEQuPC9hdXRob3I+PGF1dGhvcj5XaWxzb24sIFAuTS48L2F1
dGhvcj48YXV0aG9yPkNyYW5nLCBDLjwvYXV0aG9yPjxhdXRob3I+RnJvZ2dhdHQsIEsuPC9hdXRo
b3I+PGF1dGhvcj5JbGlmZmUsIFMuPC9hdXRob3I+PC9hdXRob3JzPjwvY29udHJpYnV0b3JzPjx0
aXRsZXM+PHRpdGxlPlRhbGtpbmcgYWJvdXQgbGl2aW5nIGFuZCBkeWluZyB3aXRoIHRoZSBvbGRl
c3Qgb2xkOiBwdWJsaWMgaW52b2x2ZW1lbnQgaW4gYSBzdHVkeSBvbiBlbmQgb2YgbGlmZSBjYXJl
IGluIGNhcmUgaG9tZXM8L3RpdGxlPjxzZWNvbmRhcnktdGl0bGU+Qk1DIHBhbGxpYXRpdmUgY2Fy
ZTwvc2Vjb25kYXJ5LXRpdGxlPjwvdGl0bGVzPjxwZXJpb2RpY2FsPjxmdWxsLXRpdGxlPkJNQyBQ
YWxsaWF0aXZlIENhcmU8L2Z1bGwtdGl0bGU+PGFiYnItMT5CTUMgUGFsbGlhdCBDYXJlPC9hYmJy
LTE+PC9wZXJpb2RpY2FsPjxwYWdlcz4yMDwvcGFnZXM+PHZvbHVtZT4xMDwvdm9sdW1lPjxudW1i
ZXI+MTwvbnVtYmVyPjxyZXByaW50LWVkaXRpb24+aW4gZmlsZTwvcmVwcmludC1lZGl0aW9uPjxr
ZXl3b3Jkcz48a2V5d29yZD5jYXJlPC9rZXl3b3JkPjxrZXl3b3JkPmludm9sdmVtZW50PC9rZXl3
b3JkPjwva2V5d29yZHM+PGRhdGVzPjx5ZWFyPjIwMTE8L3llYXI+PHB1Yi1kYXRlcz48ZGF0ZT4y
MDExPC9kYXRlPjwvcHViLWRhdGVzPjwvZGF0ZXM+PGlzYm4+MTQ3Mi02ODRYPC9pc2JuPjxsYWJl
bD44MDdHPC9sYWJlbD48dXJscz48L3VybHM+PHJlbW90ZS1kYXRhYmFzZS1wcm92aWRlcj5JTlY8
L3JlbW90ZS1kYXRhYmFzZS1wcm92aWRlcj48L3JlY29yZD48L0NpdGU+PENpdGU+PFJlY051bT4x
NTYwNDwvUmVjTnVtPjxyZWNvcmQ+PHJlYy1udW1iZXI+MTU2MDQ8L3JlYy1udW1iZXI+PGZvcmVp
Z24ta2V5cz48a2V5IGFwcD0iRU4iIGRiLWlkPSJlZGE5OWVzcjlhcnA1MmUyMHYycGZ0ejRycDVz
OXgwZXZlZjUiIHRpbWVzdGFtcD0iMTUwMDU1MzQyNSI+MTU2MDQ8L2tleT48L2ZvcmVpZ24ta2V5
cz48cmVmLXR5cGUgbmFtZT0iSm91cm5hbCBBcnRpY2xlIj4xNzwvcmVmLXR5cGU+PGNvbnRyaWJ1
dG9ycz48YXV0aG9ycz48YXV0aG9yPlBvbGFuZCwgRmlvbmE8L2F1dGhvcj48YXV0aG9yPk1hcGVz
LCBTYXJhaDwvYXV0aG9yPjxhdXRob3I+UGlubm9jaywgSGlsYXJ5PC9hdXRob3I+PGF1dGhvcj5L
YXRvbmEsIENvcm5lbGl1czwvYXV0aG9yPjxhdXRob3I+U29yZW5zZW4sIFN1c2FubmU8L2F1dGhv
cj48YXV0aG9yPkZveCwgQ2hyaXM8L2F1dGhvcj48YXV0aG9yPk1haWRtZW50LCBJYW4gRDwvYXV0
aG9yPjwvYXV0aG9ycz48L2NvbnRyaWJ1dG9ycz48dGl0bGVzPjx0aXRsZT5QZXJzcGVjdGl2ZXMg
b2YgY2FyZXJzIG9uIG1lZGljYXRpb24gbWFuYWdlbWVudCBpbiBkZW1lbnRpYTogbGVzc29ucyBm
cm9tIGNvbGxhYm9yYXRpdmVseSBkZXZlbG9waW5nIGEgcmVzZWFyY2ggcHJvcG9zYWw8L3RpdGxl
PjxzZWNvbmRhcnktdGl0bGU+Qk1DIHJlc2VhcmNoIG5vdGVzPC9zZWNvbmRhcnktdGl0bGU+PC90
aXRsZXM+PHBlcmlvZGljYWw+PGZ1bGwtdGl0bGU+Qk1DIHJlc2VhcmNoIG5vdGVzPC9mdWxsLXRp
dGxlPjxhYmJyLTE+Qk1DIFJlcyBOb3RlczwvYWJici0xPjwvcGVyaW9kaWNhbD48cGFnZXM+NDYz
PC9wYWdlcz48dm9sdW1lPjc8L3ZvbHVtZT48bnVtYmVyPjE8L251bWJlcj48cmVwcmludC1lZGl0
aW9uPmluIGZpbGU8L3JlcHJpbnQtZWRpdGlvbj48ZGF0ZXM+PHllYXI+MjAxNDwveWVhcj48L2Rh
dGVzPjxpc2JuPjE3NTYtMDUwMDwvaXNibj48dXJscz48cmVsYXRlZC11cmxzPjx1cmw+aHR0cHM6
Ly9ibWNyZXNub3Rlcy5iaW9tZWRjZW50cmFsLmNvbS9hcnRpY2xlcy8xMC4xMTg2LzE3NTYtMDUw
MC03LTQ2MzwvdXJsPjwvcmVsYXRlZC11cmxzPjwvdXJscz48cmVtb3RlLWRhdGFiYXNlLXByb3Zp
ZGVyPklOViwgTUVEPC9yZW1vdGUtZGF0YWJhc2UtcHJvdmlkZXI+PC9yZWNvcmQ+PC9DaXRlPjxD
aXRlPjxSZWNOdW0+MTUyNDQ8L1JlY051bT48cmVjb3JkPjxyZWMtbnVtYmVyPjE1MjQ0PC9yZWMt
bnVtYmVyPjxmb3JlaWduLWtleXM+PGtleSBhcHA9IkVOIiBkYi1pZD0iZWRhOTllc3I5YXJwNTJl
MjB2MnBmdHo0cnA1czl4MGV2ZWY1IiB0aW1lc3RhbXA9IjE0ODk4NDQwMTQiPjE1MjQ0PC9rZXk+
PC9mb3JlaWduLWtleXM+PHJlZi10eXBlIG5hbWU9IlRoZXNpcyI+MzI8L3JlZi10eXBlPjxjb250
cmlidXRvcnM+PGF1dGhvcnM+PGF1dGhvcj5Db3R0ZXJlbGwsIFBoaWw8L2F1dGhvcj48L2F1dGhv
cnM+PC9jb250cmlidXRvcnM+PHRpdGxlcz48dGl0bGU+TGl2aW5nIHdpdGggbGlmZSBsaW1pdGlu
ZyBjb25kaXRpb25zOiBBIHBhcnRpY2lwYXRvcnkgc3R1ZHkgb2YgcGVvcGxlJmFwb3M7cyBleHBl
cmllbmNlcyBhbmQgbmVlZHM8L3RpdGxlPjxzZWNvbmRhcnktdGl0bGU+U2Nob29sIG9mIEhlYWx0
aCBTY2llbmNlcyBhbmQgU29jaWFsIENhcmUsIEJydW5lbCBVbml2ZXJzaXR5PC9zZWNvbmRhcnkt
dGl0bGU+PC90aXRsZXM+PHZvbHVtZT5QaEQ8L3ZvbHVtZT48cmVwcmludC1lZGl0aW9uPmluIGZp
bGU8L3JlcHJpbnQtZWRpdGlvbj48ZGF0ZXM+PHllYXI+MjAwNjwveWVhcj48L2RhdGVzPjxwdWIt
bG9jYXRpb24+TG9uZG9uPC9wdWItbG9jYXRpb24+PHB1Ymxpc2hlcj5CcnVuZWwgVW5pdmVyc2l0
eTwvcHVibGlzaGVyPjx1cmxzPjxyZWxhdGVkLXVybHM+PHVybD5odHRwOi8vZXRob3MuYmwudWsv
T3JkZXJEZXRhaWxzLmRvP2RpZD0zMSZhbXA7dWluPXVrLmJsLmV0aG9zLjQzNTc1NzwvdXJsPjwv
cmVsYXRlZC11cmxzPjwvdXJscz48cmVtb3RlLWRhdGFiYXNlLXByb3ZpZGVyPkVUaE9TPC9yZW1v
dGUt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cyMDwvUmVjTnVtPjxEaXNwbGF5VGV4dD4oQ290dGVy
ZWxsIDIwMDY7IEdvb2RtYW4gZXQgYWwuIDIwMTE7IFBvbGFuZCBldCBhbC4gMjAxNDsgTWNJbGZh
dHJpY2sgZXQgYWwuIDIwMTUpPC9EaXNwbGF5VGV4dD48cmVjb3JkPjxyZWMtbnVtYmVyPjE1NzIw
PC9yZWMtbnVtYmVyPjxmb3JlaWduLWtleXM+PGtleSBhcHA9IkVOIiBkYi1pZD0iZWRhOTllc3I5
YXJwNTJlMjB2MnBmdHo0cnA1czl4MGV2ZWY1IiB0aW1lc3RhbXA9IjE1NTQzNzEyOTkiPjE1NzIw
PC9rZXk+PGtleSBhcHA9IkVOV2ViIiBkYi1pZD0iIj4wPC9rZXk+PC9mb3JlaWduLWtleXM+PHJl
Zi10eXBlIG5hbWU9IlJlcG9ydCI+Mjc8L3JlZi10eXBlPjxjb250cmlidXRvcnM+PGF1dGhvcnM+
PGF1dGhvcj5NY0lsZmF0cmljaywgUy48L2F1dGhvcj48YXV0aG9yPkhhc3NvbiwgRi48L2F1dGhv
cj48YXV0aG9yPkhhbm5hLVRyYWlub3IsIEwuPC9hdXRob3I+PGF1dGhvcj5Ccm9nYW4sIFAuPC9h
dXRob3I+PC9hdXRob3JzPjwvY29udHJpYnV0b3JzPjx0aXRsZXM+PHRpdGxlPkV2YWx1YXRpb24g
cmVwb3J0IGZvciBBbGwgSXJlbGFuZCBJbnN0aXR1dGUgb2YgSG9zcGljZSAmYW1wOyBQYWxsaWF0
aXZlIENhcmUgJmFwb3M7Vm9pY2VzIDQgQ2FyZSZhcG9zOyBJbml0aWF0aXZlLjwvdGl0bGU+PC90
aXRsZXM+PHJlcHJpbnQtZWRpdGlvbj5pbiBmaWxlPC9yZXByaW50LWVkaXRpb24+PGRhdGVzPjx5
ZWFyPjIwMTU8L3llYXI+PC9kYXRlcz48cHViLWxvY2F0aW9uPkR1YmxpbiwgSXJlbGFuZDwvcHVi
LWxvY2F0aW9uPjxwdWJsaXNoZXI+QWxsIElyZWxhbmQgSW5zdGl0dXRlIG9mIEhvc3BpY2UgJmFt
cDsgUGFsbGlhdGl2ZSBDYXJlPC9wdWJsaXNoZXI+PHVybHM+PHJlbGF0ZWQtdXJscz48dXJsPmh0
dHA6Ly9haWlocGMub3JnL3BvbGljeS1wcmFjdGljZS92b2ljZXM0Y2FyZS9ldmFsdWF0aW9uLzwv
dXJsPjwvcmVsYXRlZC11cmxzPjwvdXJscz48cmVtb3RlLWRhdGFiYXNlLXByb3ZpZGVyPkFJSUhQ
QzwvcmVtb3RlLWRhdGFiYXNlLXByb3ZpZGVyPjwvcmVjb3JkPjwvQ2l0ZT48Q2l0ZT48UmVjTnVt
PjY3PC9SZWNOdW0+PHJlY29yZD48cmVjLW51bWJlcj42NzwvcmVjLW51bWJlcj48Zm9yZWlnbi1r
ZXlzPjxrZXkgYXBwPSJFTiIgZGItaWQ9ImVkYTk5ZXNyOWFycDUyZTIwdjJwZnR6NHJwNXM5eDBl
dmVmNSIgdGltZXN0YW1wPSIxNTU0MzcxMjk5Ij42Nzwva2V5PjxrZXkgYXBwPSJFTldlYiIgZGIt
aWQ9IiI+MDwva2V5PjwvZm9yZWlnbi1rZXlzPjxyZWYtdHlwZSBuYW1lPSJKb3VybmFsIEFydGlj
bGUiPjE3PC9yZWYtdHlwZT48Y29udHJpYnV0b3JzPjxhdXRob3JzPjxhdXRob3I+R29vZG1hbiwg
Qy48L2F1dGhvcj48YXV0aG9yPk1hdGhpZSwgRS48L2F1dGhvcj48YXV0aG9yPkNvd2UsIE0uPC9h
dXRob3I+PGF1dGhvcj5NZW5kb3phLCBBLjwvYXV0aG9yPjxhdXRob3I+V2VzdHdvb2QsIEQuPC9h
dXRob3I+PGF1dGhvcj5NdW5kYXksIEQuPC9hdXRob3I+PGF1dGhvcj5XaWxzb24sIFAuTS48L2F1
dGhvcj48YXV0aG9yPkNyYW5nLCBDLjwvYXV0aG9yPjxhdXRob3I+RnJvZ2dhdHQsIEsuPC9hdXRo
b3I+PGF1dGhvcj5JbGlmZmUsIFMuPC9hdXRob3I+PC9hdXRob3JzPjwvY29udHJpYnV0b3JzPjx0
aXRsZXM+PHRpdGxlPlRhbGtpbmcgYWJvdXQgbGl2aW5nIGFuZCBkeWluZyB3aXRoIHRoZSBvbGRl
c3Qgb2xkOiBwdWJsaWMgaW52b2x2ZW1lbnQgaW4gYSBzdHVkeSBvbiBlbmQgb2YgbGlmZSBjYXJl
IGluIGNhcmUgaG9tZXM8L3RpdGxlPjxzZWNvbmRhcnktdGl0bGU+Qk1DIHBhbGxpYXRpdmUgY2Fy
ZTwvc2Vjb25kYXJ5LXRpdGxlPjwvdGl0bGVzPjxwZXJpb2RpY2FsPjxmdWxsLXRpdGxlPkJNQyBQ
YWxsaWF0aXZlIENhcmU8L2Z1bGwtdGl0bGU+PGFiYnItMT5CTUMgUGFsbGlhdCBDYXJlPC9hYmJy
LTE+PC9wZXJpb2RpY2FsPjxwYWdlcz4yMDwvcGFnZXM+PHZvbHVtZT4xMDwvdm9sdW1lPjxudW1i
ZXI+MTwvbnVtYmVyPjxyZXByaW50LWVkaXRpb24+aW4gZmlsZTwvcmVwcmludC1lZGl0aW9uPjxr
ZXl3b3Jkcz48a2V5d29yZD5jYXJlPC9rZXl3b3JkPjxrZXl3b3JkPmludm9sdmVtZW50PC9rZXl3
b3JkPjwva2V5d29yZHM+PGRhdGVzPjx5ZWFyPjIwMTE8L3llYXI+PHB1Yi1kYXRlcz48ZGF0ZT4y
MDExPC9kYXRlPjwvcHViLWRhdGVzPjwvZGF0ZXM+PGlzYm4+MTQ3Mi02ODRYPC9pc2JuPjxsYWJl
bD44MDdHPC9sYWJlbD48dXJscz48L3VybHM+PHJlbW90ZS1kYXRhYmFzZS1wcm92aWRlcj5JTlY8
L3JlbW90ZS1kYXRhYmFzZS1wcm92aWRlcj48L3JlY29yZD48L0NpdGU+PENpdGU+PFJlY051bT4x
NTYwNDwvUmVjTnVtPjxyZWNvcmQ+PHJlYy1udW1iZXI+MTU2MDQ8L3JlYy1udW1iZXI+PGZvcmVp
Z24ta2V5cz48a2V5IGFwcD0iRU4iIGRiLWlkPSJlZGE5OWVzcjlhcnA1MmUyMHYycGZ0ejRycDVz
OXgwZXZlZjUiIHRpbWVzdGFtcD0iMTUwMDU1MzQyNSI+MTU2MDQ8L2tleT48L2ZvcmVpZ24ta2V5
cz48cmVmLXR5cGUgbmFtZT0iSm91cm5hbCBBcnRpY2xlIj4xNzwvcmVmLXR5cGU+PGNvbnRyaWJ1
dG9ycz48YXV0aG9ycz48YXV0aG9yPlBvbGFuZCwgRmlvbmE8L2F1dGhvcj48YXV0aG9yPk1hcGVz
LCBTYXJhaDwvYXV0aG9yPjxhdXRob3I+UGlubm9jaywgSGlsYXJ5PC9hdXRob3I+PGF1dGhvcj5L
YXRvbmEsIENvcm5lbGl1czwvYXV0aG9yPjxhdXRob3I+U29yZW5zZW4sIFN1c2FubmU8L2F1dGhv
cj48YXV0aG9yPkZveCwgQ2hyaXM8L2F1dGhvcj48YXV0aG9yPk1haWRtZW50LCBJYW4gRDwvYXV0
aG9yPjwvYXV0aG9ycz48L2NvbnRyaWJ1dG9ycz48dGl0bGVzPjx0aXRsZT5QZXJzcGVjdGl2ZXMg
b2YgY2FyZXJzIG9uIG1lZGljYXRpb24gbWFuYWdlbWVudCBpbiBkZW1lbnRpYTogbGVzc29ucyBm
cm9tIGNvbGxhYm9yYXRpdmVseSBkZXZlbG9waW5nIGEgcmVzZWFyY2ggcHJvcG9zYWw8L3RpdGxl
PjxzZWNvbmRhcnktdGl0bGU+Qk1DIHJlc2VhcmNoIG5vdGVzPC9zZWNvbmRhcnktdGl0bGU+PC90
aXRsZXM+PHBlcmlvZGljYWw+PGZ1bGwtdGl0bGU+Qk1DIHJlc2VhcmNoIG5vdGVzPC9mdWxsLXRp
dGxlPjxhYmJyLTE+Qk1DIFJlcyBOb3RlczwvYWJici0xPjwvcGVyaW9kaWNhbD48cGFnZXM+NDYz
PC9wYWdlcz48dm9sdW1lPjc8L3ZvbHVtZT48bnVtYmVyPjE8L251bWJlcj48cmVwcmludC1lZGl0
aW9uPmluIGZpbGU8L3JlcHJpbnQtZWRpdGlvbj48ZGF0ZXM+PHllYXI+MjAxNDwveWVhcj48L2Rh
dGVzPjxpc2JuPjE3NTYtMDUwMDwvaXNibj48dXJscz48cmVsYXRlZC11cmxzPjx1cmw+aHR0cHM6
Ly9ibWNyZXNub3Rlcy5iaW9tZWRjZW50cmFsLmNvbS9hcnRpY2xlcy8xMC4xMTg2LzE3NTYtMDUw
MC03LTQ2MzwvdXJsPjwvcmVsYXRlZC11cmxzPjwvdXJscz48cmVtb3RlLWRhdGFiYXNlLXByb3Zp
ZGVyPklOViwgTUVEPC9yZW1vdGUtZGF0YWJhc2UtcHJvdmlkZXI+PC9yZWNvcmQ+PC9DaXRlPjxD
aXRlPjxSZWNOdW0+MTUyNDQ8L1JlY051bT48cmVjb3JkPjxyZWMtbnVtYmVyPjE1MjQ0PC9yZWMt
bnVtYmVyPjxmb3JlaWduLWtleXM+PGtleSBhcHA9IkVOIiBkYi1pZD0iZWRhOTllc3I5YXJwNTJl
MjB2MnBmdHo0cnA1czl4MGV2ZWY1IiB0aW1lc3RhbXA9IjE0ODk4NDQwMTQiPjE1MjQ0PC9rZXk+
PC9mb3JlaWduLWtleXM+PHJlZi10eXBlIG5hbWU9IlRoZXNpcyI+MzI8L3JlZi10eXBlPjxjb250
cmlidXRvcnM+PGF1dGhvcnM+PGF1dGhvcj5Db3R0ZXJlbGwsIFBoaWw8L2F1dGhvcj48L2F1dGhv
cnM+PC9jb250cmlidXRvcnM+PHRpdGxlcz48dGl0bGU+TGl2aW5nIHdpdGggbGlmZSBsaW1pdGlu
ZyBjb25kaXRpb25zOiBBIHBhcnRpY2lwYXRvcnkgc3R1ZHkgb2YgcGVvcGxlJmFwb3M7cyBleHBl
cmllbmNlcyBhbmQgbmVlZHM8L3RpdGxlPjxzZWNvbmRhcnktdGl0bGU+U2Nob29sIG9mIEhlYWx0
aCBTY2llbmNlcyBhbmQgU29jaWFsIENhcmUsIEJydW5lbCBVbml2ZXJzaXR5PC9zZWNvbmRhcnkt
dGl0bGU+PC90aXRsZXM+PHZvbHVtZT5QaEQ8L3ZvbHVtZT48cmVwcmludC1lZGl0aW9uPmluIGZp
bGU8L3JlcHJpbnQtZWRpdGlvbj48ZGF0ZXM+PHllYXI+MjAwNjwveWVhcj48L2RhdGVzPjxwdWIt
bG9jYXRpb24+TG9uZG9uPC9wdWItbG9jYXRpb24+PHB1Ymxpc2hlcj5CcnVuZWwgVW5pdmVyc2l0
eTwvcHVibGlzaGVyPjx1cmxzPjxyZWxhdGVkLXVybHM+PHVybD5odHRwOi8vZXRob3MuYmwudWsv
T3JkZXJEZXRhaWxzLmRvP2RpZD0zMSZhbXA7dWluPXVrLmJsLmV0aG9zLjQzNTc1NzwvdXJsPjwv
cmVsYXRlZC11cmxzPjwvdXJscz48cmVtb3RlLWRhdGFiYXNlLXByb3ZpZGVyPkVUaE9TPC9yZW1v
dGUt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2006; Goodman et al. 2011; Poland et al. 2014;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3B72E3FB" w14:textId="77777777" w:rsidR="005E2CF5" w:rsidRPr="005E2CF5" w:rsidRDefault="005E2CF5" w:rsidP="005E2CF5">
      <w:pPr>
        <w:spacing w:after="0" w:line="240" w:lineRule="auto"/>
        <w:rPr>
          <w:rFonts w:ascii="Calibri" w:eastAsia="Times New Roman" w:hAnsi="Calibri" w:cs="Calibri"/>
          <w:sz w:val="24"/>
          <w:szCs w:val="24"/>
          <w:lang w:eastAsia="en-GB"/>
        </w:rPr>
      </w:pPr>
    </w:p>
    <w:p w14:paraId="41A0F4B1" w14:textId="0EE869A6"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People were able to learn from each other. Public members increased their knowledge of and skills in research and ethical issues. Researchers gained a greater understanding of the experiences of the communities they were working with, their understanding of palliative care and what it was like living with particular health conditions, for example dementia </w:t>
      </w:r>
      <w:r w:rsidR="00C445FA">
        <w:rPr>
          <w:rFonts w:ascii="Calibri" w:eastAsia="Times New Roman" w:hAnsi="Calibri" w:cs="Calibri"/>
          <w:sz w:val="24"/>
          <w:szCs w:val="24"/>
          <w:lang w:eastAsia="en-GB"/>
        </w:rPr>
        <w:fldChar w:fldCharType="begin">
          <w:fldData xml:space="preserve">PEVuZE5vdGU+PENpdGU+PFJlY051bT42NzwvUmVjTnVtPjxEaXNwbGF5VGV4dD4oR29vZG1hbiBl
dCBhbC4gMjAxMTsgQnJhemlsIDIwMTM7IEJyZXJldG9uIGV0IGFsLiAyMDE3YSk8L0Rpc3BsYXlU
ZXh0PjxyZWNvcmQ+PHJlYy1udW1iZXI+Njc8L3JlYy1udW1iZXI+PGZvcmVpZ24ta2V5cz48a2V5
IGFwcD0iRU4iIGRiLWlkPSJlZGE5OWVzcjlhcnA1MmUyMHYycGZ0ejRycDVzOXgwZXZlZjUiIHRp
bWVzdGFtcD0iMTU1NDM3MTI5OSI+Njc8L2tleT48a2V5IGFwcD0iRU5XZWIiIGRiLWlkPSIiPjA8
L2tleT48L2ZvcmVpZ24ta2V5cz48cmVmLXR5cGUgbmFtZT0iSm91cm5hbCBBcnRpY2xlIj4xNzwv
cmVmLXR5cGU+PGNvbnRyaWJ1dG9ycz48YXV0aG9ycz48YXV0aG9yPkdvb2RtYW4sIEMuPC9hdXRo
b3I+PGF1dGhvcj5NYXRoaWUsIEUuPC9hdXRob3I+PGF1dGhvcj5Db3dlLCBNLjwvYXV0aG9yPjxh
dXRob3I+TWVuZG96YSwgQS48L2F1dGhvcj48YXV0aG9yPldlc3R3b29kLCBELjwvYXV0aG9yPjxh
dXRob3I+TXVuZGF5LCBELjwvYXV0aG9yPjxhdXRob3I+V2lsc29uLCBQLk0uPC9hdXRob3I+PGF1
dGhvcj5DcmFuZywgQy48L2F1dGhvcj48YXV0aG9yPkZyb2dnYXR0LCBLLjwvYXV0aG9yPjxhdXRo
b3I+SWxpZmZlLCBTLjwvYXV0aG9yPjwvYXV0aG9ycz48L2NvbnRyaWJ1dG9ycz48dGl0bGVzPjx0
aXRsZT5UYWxraW5nIGFib3V0IGxpdmluZyBhbmQgZHlpbmcgd2l0aCB0aGUgb2xkZXN0IG9sZDog
cHVibGljIGludm9sdmVtZW50IGluIGEgc3R1ZHkgb24gZW5kIG9mIGxpZmUgY2FyZSBpbiBjYXJl
IGhvbWVzPC90aXRsZT48c2Vjb25kYXJ5LXRpdGxlPkJNQyBwYWxsaWF0aXZlIGNhcmU8L3NlY29u
ZGFyeS10aXRsZT48L3RpdGxlcz48cGVyaW9kaWNhbD48ZnVsbC10aXRsZT5CTUMgUGFsbGlhdGl2
ZSBDYXJlPC9mdWxsLXRpdGxlPjxhYmJyLTE+Qk1DIFBhbGxpYXQgQ2FyZTwvYWJici0xPjwvcGVy
aW9kaWNhbD48cGFnZXM+MjA8L3BhZ2VzPjx2b2x1bWU+MTA8L3ZvbHVtZT48bnVtYmVyPjE8L251
bWJlcj48cmVwcmludC1lZGl0aW9uPmluIGZpbGU8L3JlcHJpbnQtZWRpdGlvbj48a2V5d29yZHM+
PGtleXdvcmQ+Y2FyZTwva2V5d29yZD48a2V5d29yZD5pbnZvbHZlbWVudDwva2V5d29yZD48L2tl
eXdvcmRzPjxkYXRlcz48eWVhcj4yMDExPC95ZWFyPjxwdWItZGF0ZXM+PGRhdGU+MjAxMTwvZGF0
ZT48L3B1Yi1kYXRlcz48L2RhdGVzPjxpc2JuPjE0NzItNjg0WDwvaXNibj48bGFiZWw+ODA3Rzwv
bGFiZWw+PHVybHM+PC91cmxzPjxyZW1vdGUtZGF0YWJhc2UtcHJvdmlkZXI+SU5WPC9yZW1vdGUt
ZGF0YWJhc2UtcHJvdmlkZXI+PC9yZWNvcmQ+PC9DaXRlPjxDaXRlPjxSZWNOdW0+MTU3NTc8L1Jl
Y051bT48cmVjb3JkPjxyZWMtbnVtYmVyPjE1NzU3PC9yZWMtbnVtYmVyPjxmb3JlaWduLWtleXM+
PGtleSBhcHA9IkVOIiBkYi1pZD0iZWRhOTllc3I5YXJwNTJlMjB2MnBmdHo0cnA1czl4MGV2ZWY1
IiB0aW1lc3RhbXA9IjE1NTQzNzEyOTkiPjE1NzU3PC9rZXk+PGtleSBhcHA9IkVOV2ViIiBkYi1p
ZD0iIj4wPC9rZXk+PC9mb3JlaWduLWtleXM+PHJlZi10eXBlIG5hbWU9IkpvdXJuYWwgQXJ0aWNs
ZSI+MTc8L3JlZi10eXBlPjxjb250cmlidXRvcnM+PGF1dGhvcnM+PGF1dGhvcj5CcmVyZXRvbiwg
TG91aXNlPC9hdXRob3I+PGF1dGhvcj5JbmdsZXRvbiwgQ2hyaXN0aW5lPC9hdXRob3I+PGF1dGhv
cj5HYXJkaW5lciwgQ2xhcmU8L2F1dGhvcj48YXV0aG9yPkdveWRlciwgRWxpemFiZXRoPC9hdXRo
b3I+PGF1dGhvcj5Nb3p5Z2VtYmEsIEthdGk8L2F1dGhvcj48YXV0aG9yPkx5c2RhaGwsIEtyaXN0
aW4gQmFra2U8L2F1dGhvcj48YXV0aG9yPlR1bW1lcnMsIE1hcmNpYTwvYXV0aG9yPjxhdXRob3I+
U2FjY2hpbmksIERhcmlvPC9hdXRob3I+PGF1dGhvcj5MZXBwZXJ0LCBXb2pjaWVjaDwvYXV0aG9y
PjxhdXRob3I+Qmxhxb5ldmnEjWllbsSXLCBBdXJlbGlqYTwvYXV0aG9yPjwvYXV0aG9ycz48L2Nv
bnRyaWJ1dG9ycz48dGl0bGVzPjx0aXRsZT5MYXkgYW5kIHByb2Zlc3Npb25hbCBzdGFrZWhvbGRl
ciBpbnZvbHZlbWVudCBpbiBzY29waW5nIHBhbGxpYXRpdmUgY2FyZSBpc3N1ZXM6IE1ldGhvZHMg
dXNlZCBpbiBzZXZlbiBFdXJvcGVhbiBjb3VudHJpZXM8L3RpdGxlPjxzZWNvbmRhcnktdGl0bGU+
UGFsbGlhdGl2ZSBNZWRpY2luZTwvc2Vjb25kYXJ5LXRpdGxlPjwvdGl0bGVzPjxwZXJpb2RpY2Fs
PjxmdWxsLXRpdGxlPlBhbGxpYXRpdmUgTWVkaWNpbmU8L2Z1bGwtdGl0bGU+PGFiYnItMT5QYWxs
aWF0IE1lZDwvYWJici0xPjwvcGVyaW9kaWNhbD48cGFnZXM+MTgxLTE5MjwvcGFnZXM+PHZvbHVt
ZT4zMTwvdm9sdW1lPjxudW1iZXI+MjwvbnVtYmVyPjxzZWN0aW9uPjE4MTwvc2VjdGlvbj48cmVw
cmludC1lZGl0aW9uPmluIGZpbGU8L3JlcHJpbnQtZWRpdGlvbj48ZGF0ZXM+PHllYXI+MjAxNzwv
eWVhcj48L2RhdGVzPjxpc2JuPjAyNjktMjE2MzwvaXNibj48dXJscz48cmVsYXRlZC11cmxzPjx1
cmw+aHR0cDovL2pvdXJuYWxzLnNhZ2VwdWIuY29tL2RvaS9hYnMvMTAuMTE3Ny8wMjY5MjE2MzE2
NjQ5MTU0PC91cmw+PC9yZWxhdGVkLXVybHM+PC91cmxzPjxyZW1vdGUtZGF0YWJhc2UtcHJvdmlk
ZXI+RS1QQ1NBRzwvcmVtb3RlLWRhdGFiYXNlLXByb3ZpZGVyPjwvcmVjb3JkPjwvQ2l0ZT48Q2l0
ZT48UmVjTnVtPjE2NjYxPC9SZWNOdW0+PHJlY29yZD48cmVjLW51bWJlcj4xNjY2MTwvcmVjLW51
bWJlcj48Zm9yZWlnbi1rZXlzPjxrZXkgYXBwPSJFTiIgZGItaWQ9ImVkYTk5ZXNyOWFycDUyZTIw
djJwZnR6NHJwNXM5eDBldmVmNSIgdGltZXN0YW1wPSIxNTU0MzcxMjk5Ij4xNjY2MTwva2V5Pjxr
ZXkgYXBwPSJFTldlYiIgZGItaWQ9IiI+MDwva2V5PjwvZm9yZWlnbi1rZXlzPjxyZWYtdHlwZSBu
YW1lPSJCb29rIFNlY3Rpb24iPjU8L3JlZi10eXBlPjxjb250cmlidXRvcnM+PGF1dGhvcnM+PGF1
dGhvcj5CcmF6aWwsIEsuPC9hdXRob3I+PC9hdXRob3JzPjxzZWNvbmRhcnktYXV0aG9ycz48YXV0
aG9yPkhvY2tsZXksIEouPC9hdXRob3I+PGF1dGhvcj5Gcm9nZ2F0dCwgSy48L2F1dGhvcj48YXV0
aG9yPkhlaW1lcmwsIEsuPC9hdXRob3I+PC9zZWNvbmRhcnktYXV0aG9ycz48L2NvbnRyaWJ1dG9y
cz48dGl0bGVzPjx0aXRsZT5Jc3N1ZXMgb2YgZGl2ZXJzaXR5OiBwYXJ0aWNpcGF0b3J5IGFjdGlv
biByZXNlYXJjaCB3aXRoIGluZGlnZW5vdXMgcGVvcGxlczwvdGl0bGU+PHNlY29uZGFyeS10aXRs
ZT5QYXJ0aWNpcGF0b3J5IHJlc2VhcmNoIGluIHBhbGxpYXRpdmUgY2FyZTogQWN0aW9ucyBhbmQg
cmVmbGVjdGlvbnM8L3NlY29uZGFyeS10aXRsZT48L3RpdGxlcz48cGVyaW9kaWNhbD48ZnVsbC10
aXRsZT5QYXJ0aWNpcGF0b3J5IFJlc2VhcmNoIGluIFBhbGxpYXRpdmUgQ2FyZTogQWN0aW9ucyBh
bmQgcmVmbGVjdGlvbnM8L2Z1bGwtdGl0bGU+PC9wZXJpb2RpY2FsPjxwYWdlcz4xMjktMTM3PC9w
YWdlcz48c2VjdGlvbj4xMjwvc2VjdGlvbj48cmVwcmludC1lZGl0aW9uPmluIGZpbGU8L3JlcHJp
bnQtZWRpdGlvbj48ZGF0ZXM+PHllYXI+MjAxMzwveWVhcj48L2RhdGVzPjxwdWItbG9jYXRpb24+
TG9uZG9uPC9wdWItbG9jYXRpb24+PHB1Ymxpc2hlcj5PeGZvcmQgVW5pdmVyc2l0eSBQcmVzczwv
cHVibGlzaGVyPjx1cmxzPjxyZWxhdGVkLXVybHM+PHVybD5odHRwczovL2hvc3BpY2VjYXJlLmNv
bS9yZXNvdXJjZXMvcHVibGljYXRpb25zL25ld3NsZXR0ZXIvMjAxMy83L2lhaHBjLWJvb2stcmV2
aWV3cy88L3VybD48L3JlbGF0ZWQtdXJscz48L3VybHM+PHJlbW90ZS1kYXRhYmFzZS1wcm92aWRl
cj5JQUhQQzwvcmVtb3RlLWRhdGFiYXNlLXByb3ZpZGVyPjwvcmVjb3JkPjwvQ2l0ZT48L0VuZE5v
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2NzwvUmVjTnVtPjxEaXNwbGF5VGV4dD4oR29vZG1hbiBl
dCBhbC4gMjAxMTsgQnJhemlsIDIwMTM7IEJyZXJldG9uIGV0IGFsLiAyMDE3YSk8L0Rpc3BsYXlU
ZXh0PjxyZWNvcmQ+PHJlYy1udW1iZXI+Njc8L3JlYy1udW1iZXI+PGZvcmVpZ24ta2V5cz48a2V5
IGFwcD0iRU4iIGRiLWlkPSJlZGE5OWVzcjlhcnA1MmUyMHYycGZ0ejRycDVzOXgwZXZlZjUiIHRp
bWVzdGFtcD0iMTU1NDM3MTI5OSI+Njc8L2tleT48a2V5IGFwcD0iRU5XZWIiIGRiLWlkPSIiPjA8
L2tleT48L2ZvcmVpZ24ta2V5cz48cmVmLXR5cGUgbmFtZT0iSm91cm5hbCBBcnRpY2xlIj4xNzwv
cmVmLXR5cGU+PGNvbnRyaWJ1dG9ycz48YXV0aG9ycz48YXV0aG9yPkdvb2RtYW4sIEMuPC9hdXRo
b3I+PGF1dGhvcj5NYXRoaWUsIEUuPC9hdXRob3I+PGF1dGhvcj5Db3dlLCBNLjwvYXV0aG9yPjxh
dXRob3I+TWVuZG96YSwgQS48L2F1dGhvcj48YXV0aG9yPldlc3R3b29kLCBELjwvYXV0aG9yPjxh
dXRob3I+TXVuZGF5LCBELjwvYXV0aG9yPjxhdXRob3I+V2lsc29uLCBQLk0uPC9hdXRob3I+PGF1
dGhvcj5DcmFuZywgQy48L2F1dGhvcj48YXV0aG9yPkZyb2dnYXR0LCBLLjwvYXV0aG9yPjxhdXRo
b3I+SWxpZmZlLCBTLjwvYXV0aG9yPjwvYXV0aG9ycz48L2NvbnRyaWJ1dG9ycz48dGl0bGVzPjx0
aXRsZT5UYWxraW5nIGFib3V0IGxpdmluZyBhbmQgZHlpbmcgd2l0aCB0aGUgb2xkZXN0IG9sZDog
cHVibGljIGludm9sdmVtZW50IGluIGEgc3R1ZHkgb24gZW5kIG9mIGxpZmUgY2FyZSBpbiBjYXJl
IGhvbWVzPC90aXRsZT48c2Vjb25kYXJ5LXRpdGxlPkJNQyBwYWxsaWF0aXZlIGNhcmU8L3NlY29u
ZGFyeS10aXRsZT48L3RpdGxlcz48cGVyaW9kaWNhbD48ZnVsbC10aXRsZT5CTUMgUGFsbGlhdGl2
ZSBDYXJlPC9mdWxsLXRpdGxlPjxhYmJyLTE+Qk1DIFBhbGxpYXQgQ2FyZTwvYWJici0xPjwvcGVy
aW9kaWNhbD48cGFnZXM+MjA8L3BhZ2VzPjx2b2x1bWU+MTA8L3ZvbHVtZT48bnVtYmVyPjE8L251
bWJlcj48cmVwcmludC1lZGl0aW9uPmluIGZpbGU8L3JlcHJpbnQtZWRpdGlvbj48a2V5d29yZHM+
PGtleXdvcmQ+Y2FyZTwva2V5d29yZD48a2V5d29yZD5pbnZvbHZlbWVudDwva2V5d29yZD48L2tl
eXdvcmRzPjxkYXRlcz48eWVhcj4yMDExPC95ZWFyPjxwdWItZGF0ZXM+PGRhdGU+MjAxMTwvZGF0
ZT48L3B1Yi1kYXRlcz48L2RhdGVzPjxpc2JuPjE0NzItNjg0WDwvaXNibj48bGFiZWw+ODA3Rzwv
bGFiZWw+PHVybHM+PC91cmxzPjxyZW1vdGUtZGF0YWJhc2UtcHJvdmlkZXI+SU5WPC9yZW1vdGUt
ZGF0YWJhc2UtcHJvdmlkZXI+PC9yZWNvcmQ+PC9DaXRlPjxDaXRlPjxSZWNOdW0+MTU3NTc8L1Jl
Y051bT48cmVjb3JkPjxyZWMtbnVtYmVyPjE1NzU3PC9yZWMtbnVtYmVyPjxmb3JlaWduLWtleXM+
PGtleSBhcHA9IkVOIiBkYi1pZD0iZWRhOTllc3I5YXJwNTJlMjB2MnBmdHo0cnA1czl4MGV2ZWY1
IiB0aW1lc3RhbXA9IjE1NTQzNzEyOTkiPjE1NzU3PC9rZXk+PGtleSBhcHA9IkVOV2ViIiBkYi1p
ZD0iIj4wPC9rZXk+PC9mb3JlaWduLWtleXM+PHJlZi10eXBlIG5hbWU9IkpvdXJuYWwgQXJ0aWNs
ZSI+MTc8L3JlZi10eXBlPjxjb250cmlidXRvcnM+PGF1dGhvcnM+PGF1dGhvcj5CcmVyZXRvbiwg
TG91aXNlPC9hdXRob3I+PGF1dGhvcj5JbmdsZXRvbiwgQ2hyaXN0aW5lPC9hdXRob3I+PGF1dGhv
cj5HYXJkaW5lciwgQ2xhcmU8L2F1dGhvcj48YXV0aG9yPkdveWRlciwgRWxpemFiZXRoPC9hdXRo
b3I+PGF1dGhvcj5Nb3p5Z2VtYmEsIEthdGk8L2F1dGhvcj48YXV0aG9yPkx5c2RhaGwsIEtyaXN0
aW4gQmFra2U8L2F1dGhvcj48YXV0aG9yPlR1bW1lcnMsIE1hcmNpYTwvYXV0aG9yPjxhdXRob3I+
U2FjY2hpbmksIERhcmlvPC9hdXRob3I+PGF1dGhvcj5MZXBwZXJ0LCBXb2pjaWVjaDwvYXV0aG9y
PjxhdXRob3I+Qmxhxb5ldmnEjWllbsSXLCBBdXJlbGlqYTwvYXV0aG9yPjwvYXV0aG9ycz48L2Nv
bnRyaWJ1dG9ycz48dGl0bGVzPjx0aXRsZT5MYXkgYW5kIHByb2Zlc3Npb25hbCBzdGFrZWhvbGRl
ciBpbnZvbHZlbWVudCBpbiBzY29waW5nIHBhbGxpYXRpdmUgY2FyZSBpc3N1ZXM6IE1ldGhvZHMg
dXNlZCBpbiBzZXZlbiBFdXJvcGVhbiBjb3VudHJpZXM8L3RpdGxlPjxzZWNvbmRhcnktdGl0bGU+
UGFsbGlhdGl2ZSBNZWRpY2luZTwvc2Vjb25kYXJ5LXRpdGxlPjwvdGl0bGVzPjxwZXJpb2RpY2Fs
PjxmdWxsLXRpdGxlPlBhbGxpYXRpdmUgTWVkaWNpbmU8L2Z1bGwtdGl0bGU+PGFiYnItMT5QYWxs
aWF0IE1lZDwvYWJici0xPjwvcGVyaW9kaWNhbD48cGFnZXM+MTgxLTE5MjwvcGFnZXM+PHZvbHVt
ZT4zMTwvdm9sdW1lPjxudW1iZXI+MjwvbnVtYmVyPjxzZWN0aW9uPjE4MTwvc2VjdGlvbj48cmVw
cmludC1lZGl0aW9uPmluIGZpbGU8L3JlcHJpbnQtZWRpdGlvbj48ZGF0ZXM+PHllYXI+MjAxNzwv
eWVhcj48L2RhdGVzPjxpc2JuPjAyNjktMjE2MzwvaXNibj48dXJscz48cmVsYXRlZC11cmxzPjx1
cmw+aHR0cDovL2pvdXJuYWxzLnNhZ2VwdWIuY29tL2RvaS9hYnMvMTAuMTE3Ny8wMjY5MjE2MzE2
NjQ5MTU0PC91cmw+PC9yZWxhdGVkLXVybHM+PC91cmxzPjxyZW1vdGUtZGF0YWJhc2UtcHJvdmlk
ZXI+RS1QQ1NBRzwvcmVtb3RlLWRhdGFiYXNlLXByb3ZpZGVyPjwvcmVjb3JkPjwvQ2l0ZT48Q2l0
ZT48UmVjTnVtPjE2NjYxPC9SZWNOdW0+PHJlY29yZD48cmVjLW51bWJlcj4xNjY2MTwvcmVjLW51
bWJlcj48Zm9yZWlnbi1rZXlzPjxrZXkgYXBwPSJFTiIgZGItaWQ9ImVkYTk5ZXNyOWFycDUyZTIw
djJwZnR6NHJwNXM5eDBldmVmNSIgdGltZXN0YW1wPSIxNTU0MzcxMjk5Ij4xNjY2MTwva2V5Pjxr
ZXkgYXBwPSJFTldlYiIgZGItaWQ9IiI+MDwva2V5PjwvZm9yZWlnbi1rZXlzPjxyZWYtdHlwZSBu
YW1lPSJCb29rIFNlY3Rpb24iPjU8L3JlZi10eXBlPjxjb250cmlidXRvcnM+PGF1dGhvcnM+PGF1
dGhvcj5CcmF6aWwsIEsuPC9hdXRob3I+PC9hdXRob3JzPjxzZWNvbmRhcnktYXV0aG9ycz48YXV0
aG9yPkhvY2tsZXksIEouPC9hdXRob3I+PGF1dGhvcj5Gcm9nZ2F0dCwgSy48L2F1dGhvcj48YXV0
aG9yPkhlaW1lcmwsIEsuPC9hdXRob3I+PC9zZWNvbmRhcnktYXV0aG9ycz48L2NvbnRyaWJ1dG9y
cz48dGl0bGVzPjx0aXRsZT5Jc3N1ZXMgb2YgZGl2ZXJzaXR5OiBwYXJ0aWNpcGF0b3J5IGFjdGlv
biByZXNlYXJjaCB3aXRoIGluZGlnZW5vdXMgcGVvcGxlczwvdGl0bGU+PHNlY29uZGFyeS10aXRs
ZT5QYXJ0aWNpcGF0b3J5IHJlc2VhcmNoIGluIHBhbGxpYXRpdmUgY2FyZTogQWN0aW9ucyBhbmQg
cmVmbGVjdGlvbnM8L3NlY29uZGFyeS10aXRsZT48L3RpdGxlcz48cGVyaW9kaWNhbD48ZnVsbC10
aXRsZT5QYXJ0aWNpcGF0b3J5IFJlc2VhcmNoIGluIFBhbGxpYXRpdmUgQ2FyZTogQWN0aW9ucyBh
bmQgcmVmbGVjdGlvbnM8L2Z1bGwtdGl0bGU+PC9wZXJpb2RpY2FsPjxwYWdlcz4xMjktMTM3PC9w
YWdlcz48c2VjdGlvbj4xMjwvc2VjdGlvbj48cmVwcmludC1lZGl0aW9uPmluIGZpbGU8L3JlcHJp
bnQtZWRpdGlvbj48ZGF0ZXM+PHllYXI+MjAxMzwveWVhcj48L2RhdGVzPjxwdWItbG9jYXRpb24+
TG9uZG9uPC9wdWItbG9jYXRpb24+PHB1Ymxpc2hlcj5PeGZvcmQgVW5pdmVyc2l0eSBQcmVzczwv
cHVibGlzaGVyPjx1cmxzPjxyZWxhdGVkLXVybHM+PHVybD5odHRwczovL2hvc3BpY2VjYXJlLmNv
bS9yZXNvdXJjZXMvcHVibGljYXRpb25zL25ld3NsZXR0ZXIvMjAxMy83L2lhaHBjLWJvb2stcmV2
aWV3cy88L3VybD48L3JlbGF0ZWQtdXJscz48L3VybHM+PHJlbW90ZS1kYXRhYmFzZS1wcm92aWRl
cj5JQUhQQzwvcmVtb3RlLWRhdGFiYXNlLXByb3ZpZGVyPjwvcmVjb3JkPjwvQ2l0ZT48L0VuZE5v
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odman et al. 2011; Brazil 2013; Brereton et al. 2017a)</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Patients in one study mentioned how working in a setting with a more equal clinician-patient power balance and being treated well by clinicians gave them a greater respect for clinicians involved in their own treatmen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888&lt;/RecNum&gt;&lt;DisplayText&gt;(Ashcroft et al. 2016)&lt;/DisplayText&gt;&lt;record&gt;&lt;rec-number&gt;15888&lt;/rec-number&gt;&lt;foreign-keys&gt;&lt;key app="EN" db-id="eda99esr9arp52e20v2pftz4rp5s9x0evef5" timestamp="1504100295"&gt;15888&lt;/key&gt;&lt;/foreign-keys&gt;&lt;ref-type name="Journal Article"&gt;17&lt;/ref-type&gt;&lt;contributors&gt;&lt;authors&gt;&lt;author&gt;Ashcroft, Joanne&lt;/author&gt;&lt;author&gt;Wykes, Til&lt;/author&gt;&lt;author&gt;Taylor, Joseph&lt;/author&gt;&lt;author&gt;Crowther, Adam&lt;/author&gt;&lt;author&gt;Szmukler, George&lt;/author&gt;&lt;/authors&gt;&lt;/contributors&gt;&lt;titles&gt;&lt;title&gt;Impact on the individual: what do patients and carers gain, lose and expect from being involved in research?&lt;/title&gt;&lt;secondary-title&gt;Journal of Mental Health&lt;/secondary-title&gt;&lt;/titles&gt;&lt;periodical&gt;&lt;full-title&gt;Journal of Mental Health&lt;/full-title&gt;&lt;abbr-1&gt;J Ment Health&lt;/abbr-1&gt;&lt;/periodical&gt;&lt;pages&gt;28-35&lt;/pages&gt;&lt;volume&gt;25&lt;/volume&gt;&lt;number&gt;1&lt;/number&gt;&lt;reprint-edition&gt;in file&lt;/reprint-edition&gt;&lt;dates&gt;&lt;year&gt;2016&lt;/year&gt;&lt;/dates&gt;&lt;isbn&gt;0963-8237&lt;/isbn&gt;&lt;urls&gt;&lt;related-urls&gt;&lt;url&gt;http://www-tandfonline-com.sheffield.idm.oclc.org/doi/abs/10.3109/09638237.2015.1101424&lt;/url&gt;&lt;/related-urls&gt;&lt;/urls&gt;&lt;remote-database-provider&gt;SCO&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56D80257" w14:textId="77777777" w:rsidR="005E2CF5" w:rsidRPr="005E2CF5" w:rsidRDefault="005E2CF5" w:rsidP="005E2CF5">
      <w:pPr>
        <w:spacing w:after="0" w:line="240" w:lineRule="auto"/>
        <w:rPr>
          <w:rFonts w:ascii="Calibri" w:eastAsia="Times New Roman" w:hAnsi="Calibri" w:cs="Calibri"/>
          <w:sz w:val="24"/>
          <w:szCs w:val="24"/>
          <w:lang w:eastAsia="en-GB"/>
        </w:rPr>
      </w:pPr>
    </w:p>
    <w:p w14:paraId="37DEADDB" w14:textId="5E639597" w:rsidR="005E2CF5" w:rsidRPr="005E2CF5" w:rsidRDefault="00362A05" w:rsidP="005E2CF5">
      <w:pPr>
        <w:spacing w:after="0" w:line="240" w:lineRule="auto"/>
        <w:rPr>
          <w:rFonts w:ascii="Calibri" w:eastAsia="Times New Roman" w:hAnsi="Calibri" w:cs="Calibri"/>
          <w:sz w:val="24"/>
          <w:szCs w:val="24"/>
          <w:lang w:eastAsia="en-GB"/>
        </w:rPr>
      </w:pPr>
      <w:bookmarkStart w:id="75" w:name="Emotions2410"/>
      <w:bookmarkEnd w:id="75"/>
      <w:r>
        <w:rPr>
          <w:rFonts w:ascii="Calibri" w:eastAsia="Times New Roman" w:hAnsi="Calibri" w:cs="Calibri"/>
          <w:b/>
          <w:bCs/>
          <w:sz w:val="24"/>
          <w:szCs w:val="24"/>
          <w:lang w:eastAsia="en-GB"/>
        </w:rPr>
        <w:t xml:space="preserve">2.4.10 </w:t>
      </w:r>
      <w:r w:rsidR="005E2CF5" w:rsidRPr="005E2CF5">
        <w:rPr>
          <w:rFonts w:ascii="Calibri" w:eastAsia="Times New Roman" w:hAnsi="Calibri" w:cs="Calibri"/>
          <w:b/>
          <w:bCs/>
          <w:sz w:val="24"/>
          <w:szCs w:val="24"/>
          <w:lang w:eastAsia="en-GB"/>
        </w:rPr>
        <w:t>Emotions and impact</w:t>
      </w:r>
    </w:p>
    <w:p w14:paraId="74C073C3"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625EB71" w14:textId="3E5C24C0"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Palliative care is a sensitive and emotional subject that could have a profound effect on people and a high emotional cost. Many people found it challenging to be involved and sometimes patients had to withdraw from involvement as a result </w:t>
      </w:r>
      <w:r w:rsidR="00C445FA">
        <w:rPr>
          <w:rFonts w:ascii="Calibri" w:eastAsia="Times New Roman" w:hAnsi="Calibri" w:cs="Calibri"/>
          <w:sz w:val="24"/>
          <w:szCs w:val="24"/>
          <w:lang w:eastAsia="en-GB"/>
        </w:rPr>
        <w:fldChar w:fldCharType="begin">
          <w:fldData xml:space="preserve">PEVuZE5vdGU+PENpdGU+PFJlY051bT4xNTI0NzwvUmVjTnVtPjxEaXNwbGF5VGV4dD4oTmF0aW9u
YWwgQ291bmNpbCBmb3IgUGFsbGlhdGl2ZSBDYXJlIDIwMDQ7IEZyb2dnYXR0IGV0IGFsLiAyMDE0
KTwvRGlzcGxheVRleHQ+PHJlY29yZD48cmVjLW51bWJlcj4xNTI0NzwvcmVjLW51bWJlcj48Zm9y
ZWlnbi1rZXlzPjxrZXkgYXBwPSJFTiIgZGItaWQ9ImVkYTk5ZXNyOWFycDUyZTIwdjJwZnR6NHJw
NXM5eDBldmVmNSIgdGltZXN0YW1wPSIxNDg5ODQ1ODc2Ij4xNTI0Nzwva2V5PjwvZm9yZWlnbi1r
ZXlzPjxyZWYtdHlwZSBuYW1lPSJKb3VybmFsIEFydGljbGUiPjE3PC9yZWYtdHlwZT48Y29udHJp
YnV0b3JzPjxhdXRob3JzPjxhdXRob3I+RnJvZ2dhdHQsIEthdGhlcmluZTwvYXV0aG9yPjxhdXRo
b3I+UHJlc3RvbiwgTmFuY3k8L2F1dGhvcj48YXV0aG9yPlR1cm5lciwgTWFyeTwvYXV0aG9yPjxh
dXRob3I+S2VyciwgQ2hyaXM8L2F1dGhvcj48L2F1dGhvcnM+PC9jb250cmlidXRvcnM+PHRpdGxl
cz48dGl0bGU+UGF0aWVudCBhbmQgcHVibGljIGludm9sdmVtZW50IGluIHJlc2VhcmNoIGFuZCB0
aGUgQ2FuY2VyIEV4cGVyaWVuY2VzIENvbGxhYm9yYXRpdmU6IGJlbmVmaXRzIGFuZCBjaGFsbGVu
Z2VzPC90aXRsZT48c2Vjb25kYXJ5LXRpdGxlPkJNSiBTdXBwb3J0aXZlICZhbXA7IFBhbGxpYXRp
dmUgQ2FyZTwvc2Vjb25kYXJ5LXRpdGxlPjwvdGl0bGVzPjxwZXJpb2RpY2FsPjxmdWxsLXRpdGxl
PkJNSiBTdXBwb3J0aXZlICZhbXA7IFBhbGxpYXRpdmUgQ2FyZTwvZnVsbC10aXRsZT48YWJici0x
PkJNSiBTdXBwb3J0IFBhbGxpYXQgQ2FyZTwvYWJici0xPjwvcGVyaW9kaWNhbD48cGFnZXM+NTE4
LTUyMTwvcGFnZXM+PHZvbHVtZT41PC92b2x1bWU+PG51bWJlcj41PC9udW1iZXI+PHJlcHJpbnQt
ZWRpdGlvbj5pbiBmaWxlPC9yZXByaW50LWVkaXRpb24+PGRhdGVzPjx5ZWFyPjIwMTQ8L3llYXI+
PC9kYXRlcz48aXNibj4yMDQ1LTQzNVg8L2lzYm4+PHVybHM+PHJlbGF0ZWQtdXJscz48dXJsPmh0
dHA6Ly9zcGNhcmUuYm1qLmNvbS9jb250ZW50LzUvNS81MTg8L3VybD48L3JlbGF0ZWQtdXJscz48
L3VybHM+PHJlbW90ZS1kYXRhYmFzZS1wcm92aWRlcj5JTlYsIE1FRCwgV09TPC9yZW1vdGUtZGF0
YWJhc2UtcHJvdmlkZXI+PC9yZWNvcmQ+PC9DaXRlPjxDaXRlPjxSZWNOdW0+MTUyMzI8L1JlY051
bT48cmVjb3JkPjxyZWMtbnVtYmVyPjE1MjMyPC9yZWMtbnVtYmVyPjxmb3JlaWduLWtleXM+PGtl
eSBhcHA9IkVOIiBkYi1pZD0iZWRhOTllc3I5YXJwNTJlMjB2MnBmdHo0cnA1czl4MGV2ZWY1IiB0
aW1lc3RhbXA9IjE1NTQzNzEyOTkiPjE1MjMyPC9rZXk+PGtleSBhcHA9IkVOV2ViIiBkYi1pZD0i
Ij4wPC9rZXk+PC9mb3JlaWduLWtleXM+PHJlZi10eXBlIG5hbWU9IlJlcG9ydCI+Mjc8L3JlZi10
eXBlPjxjb250cmlidXRvcnM+PGF1dGhvcnM+PGF1dGhvcj5OYXRpb25hbCBDb3VuY2lsIGZvciBQ
YWxsaWF0aXZlIENhcmUsPC9hdXRob3I+PC9hdXRob3JzPjx0ZXJ0aWFyeS1hdXRob3JzPjxhdXRo
b3I+TkNQQzwvYXV0aG9yPjwvdGVydGlhcnktYXV0aG9ycz48L2NvbnRyaWJ1dG9ycz48dGl0bGVz
Pjx0aXRsZT5MaXN0ZW5pbmcgVG8gVXNlcnM6IEhlbHBpbmcgcHJvZmVzc2lvbmFscyBhZGRyZXNz
IHVzZXIgaW52b2x2ZW1lbnQgaW4gUGFsbGlhdGl2ZSBDYXJlPC90aXRsZT48L3RpdGxlcz48cmVw
cmludC1lZGl0aW9uPmluIGZpbGUsIGZyb20gU29OTSBmdW5kPC9yZXByaW50LWVkaXRpb24+PGRh
dGVzPjx5ZWFyPjIwMDQ8L3llYXI+PC9kYXRlcz48cHViLWxvY2F0aW9uPkxvbmRvbjwvcHViLWxv
Y2F0aW9uPjxwdWJsaXNoZXI+TkNQQzwvcHVibGlzaGVyPjx1cmxzPjxyZWxhdGVkLXVybHM+PHVy
bD5odHRwczovL3Nob3AuaG9zcGljZXVrLm9yZy9jb2xsZWN0aW9ucy9ob3NwaWNlLXVrLXB1Ymxp
Y2F0aW9ucy1hbmQtcmVzb3VyY2VzL3Byb2R1Y3RzL2xpc3RlbmluZy10by11c2VyczwvdXJsPjwv
cmVsYXRlZC11cmxzPjwvdXJscz48cmVtb3RlLWRhdGFiYXNlLXByb3ZpZGVyPk5DUEM8L3JlbW90
ZS1kYXRhYmFzZS1wcm92aWRlcj48L3JlY29y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I0NzwvUmVjTnVtPjxEaXNwbGF5VGV4dD4oTmF0aW9u
YWwgQ291bmNpbCBmb3IgUGFsbGlhdGl2ZSBDYXJlIDIwMDQ7IEZyb2dnYXR0IGV0IGFsLiAyMDE0
KTwvRGlzcGxheVRleHQ+PHJlY29yZD48cmVjLW51bWJlcj4xNTI0NzwvcmVjLW51bWJlcj48Zm9y
ZWlnbi1rZXlzPjxrZXkgYXBwPSJFTiIgZGItaWQ9ImVkYTk5ZXNyOWFycDUyZTIwdjJwZnR6NHJw
NXM5eDBldmVmNSIgdGltZXN0YW1wPSIxNDg5ODQ1ODc2Ij4xNTI0Nzwva2V5PjwvZm9yZWlnbi1r
ZXlzPjxyZWYtdHlwZSBuYW1lPSJKb3VybmFsIEFydGljbGUiPjE3PC9yZWYtdHlwZT48Y29udHJp
YnV0b3JzPjxhdXRob3JzPjxhdXRob3I+RnJvZ2dhdHQsIEthdGhlcmluZTwvYXV0aG9yPjxhdXRo
b3I+UHJlc3RvbiwgTmFuY3k8L2F1dGhvcj48YXV0aG9yPlR1cm5lciwgTWFyeTwvYXV0aG9yPjxh
dXRob3I+S2VyciwgQ2hyaXM8L2F1dGhvcj48L2F1dGhvcnM+PC9jb250cmlidXRvcnM+PHRpdGxl
cz48dGl0bGU+UGF0aWVudCBhbmQgcHVibGljIGludm9sdmVtZW50IGluIHJlc2VhcmNoIGFuZCB0
aGUgQ2FuY2VyIEV4cGVyaWVuY2VzIENvbGxhYm9yYXRpdmU6IGJlbmVmaXRzIGFuZCBjaGFsbGVu
Z2VzPC90aXRsZT48c2Vjb25kYXJ5LXRpdGxlPkJNSiBTdXBwb3J0aXZlICZhbXA7IFBhbGxpYXRp
dmUgQ2FyZTwvc2Vjb25kYXJ5LXRpdGxlPjwvdGl0bGVzPjxwZXJpb2RpY2FsPjxmdWxsLXRpdGxl
PkJNSiBTdXBwb3J0aXZlICZhbXA7IFBhbGxpYXRpdmUgQ2FyZTwvZnVsbC10aXRsZT48YWJici0x
PkJNSiBTdXBwb3J0IFBhbGxpYXQgQ2FyZTwvYWJici0xPjwvcGVyaW9kaWNhbD48cGFnZXM+NTE4
LTUyMTwvcGFnZXM+PHZvbHVtZT41PC92b2x1bWU+PG51bWJlcj41PC9udW1iZXI+PHJlcHJpbnQt
ZWRpdGlvbj5pbiBmaWxlPC9yZXByaW50LWVkaXRpb24+PGRhdGVzPjx5ZWFyPjIwMTQ8L3llYXI+
PC9kYXRlcz48aXNibj4yMDQ1LTQzNVg8L2lzYm4+PHVybHM+PHJlbGF0ZWQtdXJscz48dXJsPmh0
dHA6Ly9zcGNhcmUuYm1qLmNvbS9jb250ZW50LzUvNS81MTg8L3VybD48L3JlbGF0ZWQtdXJscz48
L3VybHM+PHJlbW90ZS1kYXRhYmFzZS1wcm92aWRlcj5JTlYsIE1FRCwgV09TPC9yZW1vdGUtZGF0
YWJhc2UtcHJvdmlkZXI+PC9yZWNvcmQ+PC9DaXRlPjxDaXRlPjxSZWNOdW0+MTUyMzI8L1JlY051
bT48cmVjb3JkPjxyZWMtbnVtYmVyPjE1MjMyPC9yZWMtbnVtYmVyPjxmb3JlaWduLWtleXM+PGtl
eSBhcHA9IkVOIiBkYi1pZD0iZWRhOTllc3I5YXJwNTJlMjB2MnBmdHo0cnA1czl4MGV2ZWY1IiB0
aW1lc3RhbXA9IjE1NTQzNzEyOTkiPjE1MjMyPC9rZXk+PGtleSBhcHA9IkVOV2ViIiBkYi1pZD0i
Ij4wPC9rZXk+PC9mb3JlaWduLWtleXM+PHJlZi10eXBlIG5hbWU9IlJlcG9ydCI+Mjc8L3JlZi10
eXBlPjxjb250cmlidXRvcnM+PGF1dGhvcnM+PGF1dGhvcj5OYXRpb25hbCBDb3VuY2lsIGZvciBQ
YWxsaWF0aXZlIENhcmUsPC9hdXRob3I+PC9hdXRob3JzPjx0ZXJ0aWFyeS1hdXRob3JzPjxhdXRo
b3I+TkNQQzwvYXV0aG9yPjwvdGVydGlhcnktYXV0aG9ycz48L2NvbnRyaWJ1dG9ycz48dGl0bGVz
Pjx0aXRsZT5MaXN0ZW5pbmcgVG8gVXNlcnM6IEhlbHBpbmcgcHJvZmVzc2lvbmFscyBhZGRyZXNz
IHVzZXIgaW52b2x2ZW1lbnQgaW4gUGFsbGlhdGl2ZSBDYXJlPC90aXRsZT48L3RpdGxlcz48cmVw
cmludC1lZGl0aW9uPmluIGZpbGUsIGZyb20gU29OTSBmdW5kPC9yZXByaW50LWVkaXRpb24+PGRh
dGVzPjx5ZWFyPjIwMDQ8L3llYXI+PC9kYXRlcz48cHViLWxvY2F0aW9uPkxvbmRvbjwvcHViLWxv
Y2F0aW9uPjxwdWJsaXNoZXI+TkNQQzwvcHVibGlzaGVyPjx1cmxzPjxyZWxhdGVkLXVybHM+PHVy
bD5odHRwczovL3Nob3AuaG9zcGljZXVrLm9yZy9jb2xsZWN0aW9ucy9ob3NwaWNlLXVrLXB1Ymxp
Y2F0aW9ucy1hbmQtcmVzb3VyY2VzL3Byb2R1Y3RzL2xpc3RlbmluZy10by11c2VyczwvdXJsPjwv
cmVsYXRlZC11cmxzPjwvdXJscz48cmVtb3RlLWRhdGFiYXNlLXByb3ZpZGVyPk5DUEM8L3JlbW90
ZS1kYXRhYmFzZS1wcm92aWRlcj48L3JlY29y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National Council for Palliative Care 2004; Froggatt et al. 2014)</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t sometimes affirmed their own experiences of insensitive and disrespectful services or brought negative experiences to the fore because they themselves were facing significant issues connected with death and loss </w:t>
      </w:r>
      <w:r w:rsidR="00C445FA">
        <w:rPr>
          <w:rFonts w:ascii="Calibri" w:eastAsia="Times New Roman" w:hAnsi="Calibri" w:cs="Calibri"/>
          <w:sz w:val="24"/>
          <w:szCs w:val="24"/>
          <w:lang w:eastAsia="en-GB"/>
        </w:rPr>
        <w:fldChar w:fldCharType="begin">
          <w:fldData xml:space="preserve">PEVuZE5vdGU+PENpdGU+PFJlY051bT4xNjU1ODwvUmVjTnVtPjxEaXNwbGF5VGV4dD4oQ290dGVy
ZWxsIGV0IGFsLiAyMDEwOyBHb29kbWFuIGV0IGFsLiAyMDExOyBDb3R0ZXJlbGwgYW5kIFBhaW5l
IDIwMTI7IERhdmVzb24gZXQgYWwuIDIwMTUpPC9EaXNwbGF5VGV4dD48cmVjb3JkPjxyZWMtbnVt
YmVyPjE2NTU4PC9yZWMtbnVtYmVyPjxmb3JlaWduLWtleXM+PGtleSBhcHA9IkVOIiBkYi1pZD0i
ZWRhOTllc3I5YXJwNTJlMjB2MnBmdHo0cnA1czl4MGV2ZWY1IiB0aW1lc3RhbXA9IjE1NTQzNzEy
OTkiPjE2NTU4PC9rZXk+PGtleSBhcHA9IkVOV2ViIiBkYi1pZD0iIj4wPC9rZXk+PC9mb3JlaWdu
LWtleXM+PHJlZi10eXBlIG5hbWU9IkJvb2sgU2VjdGlvbiI+NTwvcmVmLXR5cGU+PGNvbnRyaWJ1
dG9ycz48YXV0aG9ycz48YXV0aG9yPkNvdHRlcmVsbCwgUGhpbDwvYXV0aG9yPjxhdXRob3I+UGFp
bmUsIE1hbmR5PC9hdXRob3I+PC9hdXRob3JzPjwvY29udHJpYnV0b3JzPjx0aXRsZXM+PHRpdGxl
Pkludm9sdmluZyBhIE1hcmdpbmFsaXplZCBncm91cCBpbiBSZXNlYXJjaCBhbmQgYW5hbHlzaXPi
gJNQZW9wbGUgd2l0aCBsaWZlIGxpbWl0aW5nIENvbmRpdGlvbnM8L3RpdGxlPjxzZWNvbmRhcnkt
dGl0bGU+U29jaWFsIENhcmUsIFNlcnZpY2UgVXNlcnMgYW5kIFVzZXIgSW52b2x2ZW1lbnQ8L3Nl
Y29uZGFyeS10aXRsZT48dGVydGlhcnktdGl0bGU+UmVzZWFyY2ggSGlnaGxpZ2h0cyBpbiBTb2Np
YWwgV29yayBTZXJpZXM8L3RlcnRpYXJ5LXRpdGxlPjwvdGl0bGVzPjxwZXJpb2RpY2FsPjxmdWxs
LXRpdGxlPlNvY2lhbCBDYXJlLCBTZXJ2aWNlIFVzZXJzIGFuZCBVc2VyIEludm9sdmVtZW50PC9m
dWxsLXRpdGxlPjwvcGVyaW9kaWNhbD48cGFnZXM+MTYxLTE3MjwvcGFnZXM+PG51bWJlcj41NTwv
bnVtYmVyPjxzZWN0aW9uPjk8L3NlY3Rpb24+PHJlcHJpbnQtZWRpdGlvbj5pbiBmaWxlPC9yZXBy
aW50LWVkaXRpb24+PGRhdGVzPjx5ZWFyPjIwMTI8L3llYXI+PC9kYXRlcz48cHViLWxvY2F0aW9u
PkxvbmRvbjwvcHViLWxvY2F0aW9uPjxwdWJsaXNoZXI+SmVzc2ljYSBLaW5nc2xleSBQdWJsaXNo
ZXJzPC9wdWJsaXNoZXI+PGlzYm4+MTg0OTA1MDc1OTwvaXNibj48dXJscz48L3VybHM+PHJlbW90
ZS1kYXRhYmFzZS1wcm92aWRlcj5BdXRob3I8L3JlbW90ZS1kYXRhYmFzZS1wcm92aWRlcj48L3Jl
Y29yZD48L0NpdGU+PENpdGU+PFJlY051bT4yMjwvUmVjTnVtPjxyZWNvcmQ+PHJlYy1udW1iZXI+
MjI8L3JlYy1udW1iZXI+PGZvcmVpZ24ta2V5cz48a2V5IGFwcD0iRU4iIGRiLWlkPSJlZGE5OWVz
cjlhcnA1MmUyMHYycGZ0ejRycDVzOXgwZXZlZjUiIHRpbWVzdGFtcD0iMTU1Mzk0NDUxNyI+MjI8
L2tleT48a2V5IGFwcD0iRU5XZWIiIGRiLWlkPSIiPjA8L2tleT48L2ZvcmVpZ24ta2V5cz48cmVm
LXR5cGUgbmFtZT0iSm91cm5hbCBBcnRpY2xlIj4xNzwvcmVmLXR5cGU+PGNvbnRyaWJ1dG9ycz48
YXV0aG9ycz48YXV0aG9yPkRhdmVzb24sIEIuQS48L2F1dGhvcj48YXV0aG9yPmRlIFdvbGYtTGlu
ZGVyLCBTLjwvYXV0aG9yPjxhdXRob3I+V2l0dCwgSi48L2F1dGhvcj48YXV0aG9yPk5ld3Nvbiwg
Sy48L2F1dGhvcj48YXV0aG9yPk1vcnJpcywgQy48L2F1dGhvcj48YXV0aG9yPkhpZ2dpbnNvbiwg
SS5KLjwvYXV0aG9yPjxhdXRob3I+RXZhbnMsIEMuSi48L2F1dGhvcj48L2F1dGhvcnM+PC9jb250
cmlidXRvcnM+PHRpdGxlcz48dGl0bGU+UmVzdWx0cyBvZiBhIHRyYW5zcGFyZW50IGV4cGVydCBj
b25zdWx0YXRpb24gb24gcGF0aWVudCBhbmQgcHVibGljIGludm9sdmVtZW50IGluIHBhbGxpYXRp
dmUgY2FyZSByZXNlYXJjaDwvdGl0bGU+PHNlY29uZGFyeS10aXRsZT5QYWxsaWF0aXZlIE1lZGlj
aW5lPC9zZWNvbmRhcnktdGl0bGU+PC90aXRsZXM+PHBlcmlvZGljYWw+PGZ1bGwtdGl0bGU+UGFs
bGlhdGl2ZSBNZWRpY2luZTwvZnVsbC10aXRsZT48YWJici0xPlBhbGxpYXQgTWVkPC9hYmJyLTE+
PC9wZXJpb2RpY2FsPjxwYWdlcz45MzktOTQ5PC9wYWdlcz48dm9sdW1lPjI5PC92b2x1bWU+PG51
bWJlcj4xMDwvbnVtYmVyPjxyZXByaW50LWVkaXRpb24+aW4gZmlsZTwvcmVwcmludC1lZGl0aW9u
PjxrZXl3b3Jkcz48a2V5d29yZD5jYXJlPC9rZXl3b3JkPjxrZXl3b3JkPmNvbnN1bHRhdGlvbjwv
a2V5d29yZD48a2V5d29yZD5pbnZvbHZlbWVudDwva2V5d29yZD48a2V5d29yZD5QYWxsaWF0aXZl
IENhcmU8L2tleXdvcmQ+PGtleXdvcmQ+UGF0aWVudDwva2V5d29yZD48a2V5d29yZD5SZXNlYXJj
aDwva2V5d29yZD48L2tleXdvcmRzPjxkYXRlcz48eWVhcj4yMDE1PC95ZWFyPjxwdWItZGF0ZXM+
PGRhdGU+MjAxNTwvZGF0ZT48L3B1Yi1kYXRlcz48L2RhdGVzPjxpc2JuPjAyNjktMjE2MzwvaXNi
bj48bGFiZWw+NzgyRzwvbGFiZWw+PHVybHM+PC91cmxzPjxyZW1vdGUtZGF0YWJhc2UtcHJvdmlk
ZXI+SU5WLCBDSU5BSEwsIFBJTkZPLCBNRUQsIEFTU0lBLCBXT1M8L3JlbW90ZS1kYXRhYmFzZS1w
cm92aWRlcj48L3JlY29yZD48L0NpdGU+PENpdGU+PFJlY051bT42NzwvUmVjTnVtPjxyZWNvcmQ+
PHJlYy1udW1iZXI+Njc8L3JlYy1udW1iZXI+PGZvcmVpZ24ta2V5cz48a2V5IGFwcD0iRU4iIGRi
LWlkPSJlZGE5OWVzcjlhcnA1MmUyMHYycGZ0ejRycDVzOXgwZXZlZjUiIHRpbWVzdGFtcD0iMTU1
NDM3MTI5OSI+Njc8L2tleT48a2V5IGFwcD0iRU5XZWIiIGRiLWlkPSIiPjA8L2tleT48L2ZvcmVp
Z24ta2V5cz48cmVmLXR5cGUgbmFtZT0iSm91cm5hbCBBcnRpY2xlIj4xNzwvcmVmLXR5cGU+PGNv
bnRyaWJ1dG9ycz48YXV0aG9ycz48YXV0aG9yPkdvb2RtYW4sIEMuPC9hdXRob3I+PGF1dGhvcj5N
YXRoaWUsIEUuPC9hdXRob3I+PGF1dGhvcj5Db3dlLCBNLjwvYXV0aG9yPjxhdXRob3I+TWVuZG96
YSwgQS48L2F1dGhvcj48YXV0aG9yPldlc3R3b29kLCBELjwvYXV0aG9yPjxhdXRob3I+TXVuZGF5
LCBELjwvYXV0aG9yPjxhdXRob3I+V2lsc29uLCBQLk0uPC9hdXRob3I+PGF1dGhvcj5DcmFuZywg
Qy48L2F1dGhvcj48YXV0aG9yPkZyb2dnYXR0LCBLLjwvYXV0aG9yPjxhdXRob3I+SWxpZmZlLCBT
LjwvYXV0aG9yPjwvYXV0aG9ycz48L2NvbnRyaWJ1dG9ycz48dGl0bGVzPjx0aXRsZT5UYWxraW5n
IGFib3V0IGxpdmluZyBhbmQgZHlpbmcgd2l0aCB0aGUgb2xkZXN0IG9sZDogcHVibGljIGludm9s
dmVtZW50IGluIGEgc3R1ZHkgb24gZW5kIG9mIGxpZmUgY2FyZSBpbiBjYXJlIGhvbWVzPC90aXRs
ZT48c2Vjb25kYXJ5LXRpdGxlPkJNQyBwYWxsaWF0aXZlIGNhcmU8L3NlY29uZGFyeS10aXRsZT48
L3RpdGxlcz48cGVyaW9kaWNhbD48ZnVsbC10aXRsZT5CTUMgUGFsbGlhdGl2ZSBDYXJlPC9mdWxs
LXRpdGxlPjxhYmJyLTE+Qk1DIFBhbGxpYXQgQ2FyZTwvYWJici0xPjwvcGVyaW9kaWNhbD48cGFn
ZXM+MjA8L3BhZ2VzPjx2b2x1bWU+MTA8L3ZvbHVtZT48bnVtYmVyPjE8L251bWJlcj48cmVwcmlu
dC1lZGl0aW9uPmluIGZpbGU8L3JlcHJpbnQtZWRpdGlvbj48a2V5d29yZHM+PGtleXdvcmQ+Y2Fy
ZTwva2V5d29yZD48a2V5d29yZD5pbnZvbHZlbWVudDwva2V5d29yZD48L2tleXdvcmRzPjxkYXRl
cz48eWVhcj4yMDExPC95ZWFyPjxwdWItZGF0ZXM+PGRhdGU+MjAxMTwvZGF0ZT48L3B1Yi1kYXRl
cz48L2RhdGVzPjxpc2JuPjE0NzItNjg0WDwvaXNibj48bGFiZWw+ODA3RzwvbGFiZWw+PHVybHM+
PC91cmxzPjxyZW1vdGUtZGF0YWJhc2UtcHJvdmlkZXI+SU5WPC9yZW1vdGUtZGF0YWJhc2UtcHJv
dmlkZXI+PC9yZWNvcmQ+PC9DaXRlPjxDaXRlPjxSZWNOdW0+NzA8L1JlY051bT48cmVjb3JkPjxy
ZWMtbnVtYmVyPjcwPC9yZWMtbnVtYmVyPjxmb3JlaWduLWtleXM+PGtleSBhcHA9IkVOIiBkYi1p
ZD0iZWRhOTllc3I5YXJwNTJlMjB2MnBmdHo0cnA1czl4MGV2ZWY1IiB0aW1lc3RhbXA9IjE1NTQz
NzEyOTkiPjcwPC9rZXk+PGtleSBhcHA9IkVOV2ViIiBkYi1pZD0iIj4wPC9rZXk+PC9mb3JlaWdu
LWtleXM+PHJlZi10eXBlIG5hbWU9IkpvdXJuYWwgQXJ0aWNsZSI+MTc8L3JlZi10eXBlPjxjb250
cmlidXRvcnM+PGF1dGhvcnM+PGF1dGhvcj5Db3R0ZXJlbGwsIFAuPC9hdXRob3I+PGF1dGhvcj5I
YXJsb3csIEcuPC9hdXRob3I+PGF1dGhvcj5Nb3JyaXMsIEMuPC9hdXRob3I+PGF1dGhvcj5CZXJl
c2ZvcmQsIFAuPC9hdXRob3I+PGF1dGhvcj5IYW5sZXksIEIuPC9hdXRob3I+PGF1dGhvcj5TYXJn
ZWFudCwgQS48L2F1dGhvcj48YXV0aG9yPlNpdHppYSwgSi48L2F1dGhvcj48YXV0aG9yPlN0YWxl
eSwgSy48L2F1dGhvcj48L2F1dGhvcnM+PC9jb250cmlidXRvcnM+PHRpdGxlcz48dGl0bGU+U2Vy
dmljZSB1c2VyIGludm9sdmVtZW50IGluIGNhbmNlciBjYXJlOiB0aGUgaW1wYWN0IG9uIHNlcnZp
Y2UgdXNlcnM8L3RpdGxlPjxzZWNvbmRhcnktdGl0bGU+SGVhbHRoIEV4cGVjdDwvc2Vjb25kYXJ5
LXRpdGxlPjwvdGl0bGVzPjxwZXJpb2RpY2FsPjxmdWxsLXRpdGxlPkhlYWx0aCBleHBlY3RhdGlv
bnMgOiBhbiBpbnRlcm5hdGlvbmFsIGpvdXJuYWwgb2YgcHVibGljcGFydGljaXBhdGlvbiBpbiBo
ZWFsdGggY2FyZSBhbmQgaGVhbHRoIHBvbGljeTwvZnVsbC10aXRsZT48YWJici0xPkhlYWx0aCBF
eHBlY3Q8L2FiYnItMT48L3BlcmlvZGljYWw+PHBhZ2VzPjE1OS0xNjk8L3BhZ2VzPjx2b2x1bWU+
MTQ8L3ZvbHVtZT48bnVtYmVyPjI8L251bWJlcj48cmVwcmludC1lZGl0aW9uPmluIGZpbGU8L3Jl
cHJpbnQtZWRpdGlvbj48a2V5d29yZHM+PGtleXdvcmQ+Y2FuY2VyPC9rZXl3b3JkPjxrZXl3b3Jk
PmNhcmU8L2tleXdvcmQ+PGtleXdvcmQ+aW52b2x2ZW1lbnQ8L2tleXdvcmQ+PGtleXdvcmQ+c2Vy
dmljZSB1c2VyIGludm9sdmVtZW50PC9rZXl3b3JkPjxrZXl3b3JkPnVzZXI8L2tleXdvcmQ+PGtl
eXdvcmQ+dXNlciBpbnZvbHZlbWVudDwva2V5d29yZD48a2V5d29yZD51c2Vyczwva2V5d29yZD48
L2tleXdvcmRzPjxkYXRlcz48eWVhcj4yMDEwPC95ZWFyPjxwdWItZGF0ZXM+PGRhdGU+MjAxMTwv
ZGF0ZT48L3B1Yi1kYXRlcz48L2RhdGVzPjxpc2JuPjEzNjktNzYyNTwvaXNibj48bGFiZWw+ODA5
RzwvbGFiZWw+PHVybHM+PC91cmxzPjxyZW1vdGUtZGF0YWJhc2UtcHJvdmlkZXI+TUQ8L3JlbW90
ZS1kYXRhYmFzZS1wcm92aWRlcj48L3JlY29y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U1ODwvUmVjTnVtPjxEaXNwbGF5VGV4dD4oQ290dGVy
ZWxsIGV0IGFsLiAyMDEwOyBHb29kbWFuIGV0IGFsLiAyMDExOyBDb3R0ZXJlbGwgYW5kIFBhaW5l
IDIwMTI7IERhdmVzb24gZXQgYWwuIDIwMTUpPC9EaXNwbGF5VGV4dD48cmVjb3JkPjxyZWMtbnVt
YmVyPjE2NTU4PC9yZWMtbnVtYmVyPjxmb3JlaWduLWtleXM+PGtleSBhcHA9IkVOIiBkYi1pZD0i
ZWRhOTllc3I5YXJwNTJlMjB2MnBmdHo0cnA1czl4MGV2ZWY1IiB0aW1lc3RhbXA9IjE1NTQzNzEy
OTkiPjE2NTU4PC9rZXk+PGtleSBhcHA9IkVOV2ViIiBkYi1pZD0iIj4wPC9rZXk+PC9mb3JlaWdu
LWtleXM+PHJlZi10eXBlIG5hbWU9IkJvb2sgU2VjdGlvbiI+NTwvcmVmLXR5cGU+PGNvbnRyaWJ1
dG9ycz48YXV0aG9ycz48YXV0aG9yPkNvdHRlcmVsbCwgUGhpbDwvYXV0aG9yPjxhdXRob3I+UGFp
bmUsIE1hbmR5PC9hdXRob3I+PC9hdXRob3JzPjwvY29udHJpYnV0b3JzPjx0aXRsZXM+PHRpdGxl
Pkludm9sdmluZyBhIE1hcmdpbmFsaXplZCBncm91cCBpbiBSZXNlYXJjaCBhbmQgYW5hbHlzaXPi
gJNQZW9wbGUgd2l0aCBsaWZlIGxpbWl0aW5nIENvbmRpdGlvbnM8L3RpdGxlPjxzZWNvbmRhcnkt
dGl0bGU+U29jaWFsIENhcmUsIFNlcnZpY2UgVXNlcnMgYW5kIFVzZXIgSW52b2x2ZW1lbnQ8L3Nl
Y29uZGFyeS10aXRsZT48dGVydGlhcnktdGl0bGU+UmVzZWFyY2ggSGlnaGxpZ2h0cyBpbiBTb2Np
YWwgV29yayBTZXJpZXM8L3RlcnRpYXJ5LXRpdGxlPjwvdGl0bGVzPjxwZXJpb2RpY2FsPjxmdWxs
LXRpdGxlPlNvY2lhbCBDYXJlLCBTZXJ2aWNlIFVzZXJzIGFuZCBVc2VyIEludm9sdmVtZW50PC9m
dWxsLXRpdGxlPjwvcGVyaW9kaWNhbD48cGFnZXM+MTYxLTE3MjwvcGFnZXM+PG51bWJlcj41NTwv
bnVtYmVyPjxzZWN0aW9uPjk8L3NlY3Rpb24+PHJlcHJpbnQtZWRpdGlvbj5pbiBmaWxlPC9yZXBy
aW50LWVkaXRpb24+PGRhdGVzPjx5ZWFyPjIwMTI8L3llYXI+PC9kYXRlcz48cHViLWxvY2F0aW9u
PkxvbmRvbjwvcHViLWxvY2F0aW9uPjxwdWJsaXNoZXI+SmVzc2ljYSBLaW5nc2xleSBQdWJsaXNo
ZXJzPC9wdWJsaXNoZXI+PGlzYm4+MTg0OTA1MDc1OTwvaXNibj48dXJscz48L3VybHM+PHJlbW90
ZS1kYXRhYmFzZS1wcm92aWRlcj5BdXRob3I8L3JlbW90ZS1kYXRhYmFzZS1wcm92aWRlcj48L3Jl
Y29yZD48L0NpdGU+PENpdGU+PFJlY051bT4yMjwvUmVjTnVtPjxyZWNvcmQ+PHJlYy1udW1iZXI+
MjI8L3JlYy1udW1iZXI+PGZvcmVpZ24ta2V5cz48a2V5IGFwcD0iRU4iIGRiLWlkPSJlZGE5OWVz
cjlhcnA1MmUyMHYycGZ0ejRycDVzOXgwZXZlZjUiIHRpbWVzdGFtcD0iMTU1Mzk0NDUxNyI+MjI8
L2tleT48a2V5IGFwcD0iRU5XZWIiIGRiLWlkPSIiPjA8L2tleT48L2ZvcmVpZ24ta2V5cz48cmVm
LXR5cGUgbmFtZT0iSm91cm5hbCBBcnRpY2xlIj4xNzwvcmVmLXR5cGU+PGNvbnRyaWJ1dG9ycz48
YXV0aG9ycz48YXV0aG9yPkRhdmVzb24sIEIuQS48L2F1dGhvcj48YXV0aG9yPmRlIFdvbGYtTGlu
ZGVyLCBTLjwvYXV0aG9yPjxhdXRob3I+V2l0dCwgSi48L2F1dGhvcj48YXV0aG9yPk5ld3Nvbiwg
Sy48L2F1dGhvcj48YXV0aG9yPk1vcnJpcywgQy48L2F1dGhvcj48YXV0aG9yPkhpZ2dpbnNvbiwg
SS5KLjwvYXV0aG9yPjxhdXRob3I+RXZhbnMsIEMuSi48L2F1dGhvcj48L2F1dGhvcnM+PC9jb250
cmlidXRvcnM+PHRpdGxlcz48dGl0bGU+UmVzdWx0cyBvZiBhIHRyYW5zcGFyZW50IGV4cGVydCBj
b25zdWx0YXRpb24gb24gcGF0aWVudCBhbmQgcHVibGljIGludm9sdmVtZW50IGluIHBhbGxpYXRp
dmUgY2FyZSByZXNlYXJjaDwvdGl0bGU+PHNlY29uZGFyeS10aXRsZT5QYWxsaWF0aXZlIE1lZGlj
aW5lPC9zZWNvbmRhcnktdGl0bGU+PC90aXRsZXM+PHBlcmlvZGljYWw+PGZ1bGwtdGl0bGU+UGFs
bGlhdGl2ZSBNZWRpY2luZTwvZnVsbC10aXRsZT48YWJici0xPlBhbGxpYXQgTWVkPC9hYmJyLTE+
PC9wZXJpb2RpY2FsPjxwYWdlcz45MzktOTQ5PC9wYWdlcz48dm9sdW1lPjI5PC92b2x1bWU+PG51
bWJlcj4xMDwvbnVtYmVyPjxyZXByaW50LWVkaXRpb24+aW4gZmlsZTwvcmVwcmludC1lZGl0aW9u
PjxrZXl3b3Jkcz48a2V5d29yZD5jYXJlPC9rZXl3b3JkPjxrZXl3b3JkPmNvbnN1bHRhdGlvbjwv
a2V5d29yZD48a2V5d29yZD5pbnZvbHZlbWVudDwva2V5d29yZD48a2V5d29yZD5QYWxsaWF0aXZl
IENhcmU8L2tleXdvcmQ+PGtleXdvcmQ+UGF0aWVudDwva2V5d29yZD48a2V5d29yZD5SZXNlYXJj
aDwva2V5d29yZD48L2tleXdvcmRzPjxkYXRlcz48eWVhcj4yMDE1PC95ZWFyPjxwdWItZGF0ZXM+
PGRhdGU+MjAxNTwvZGF0ZT48L3B1Yi1kYXRlcz48L2RhdGVzPjxpc2JuPjAyNjktMjE2MzwvaXNi
bj48bGFiZWw+NzgyRzwvbGFiZWw+PHVybHM+PC91cmxzPjxyZW1vdGUtZGF0YWJhc2UtcHJvdmlk
ZXI+SU5WLCBDSU5BSEwsIFBJTkZPLCBNRUQsIEFTU0lBLCBXT1M8L3JlbW90ZS1kYXRhYmFzZS1w
cm92aWRlcj48L3JlY29yZD48L0NpdGU+PENpdGU+PFJlY051bT42NzwvUmVjTnVtPjxyZWNvcmQ+
PHJlYy1udW1iZXI+Njc8L3JlYy1udW1iZXI+PGZvcmVpZ24ta2V5cz48a2V5IGFwcD0iRU4iIGRi
LWlkPSJlZGE5OWVzcjlhcnA1MmUyMHYycGZ0ejRycDVzOXgwZXZlZjUiIHRpbWVzdGFtcD0iMTU1
NDM3MTI5OSI+Njc8L2tleT48a2V5IGFwcD0iRU5XZWIiIGRiLWlkPSIiPjA8L2tleT48L2ZvcmVp
Z24ta2V5cz48cmVmLXR5cGUgbmFtZT0iSm91cm5hbCBBcnRpY2xlIj4xNzwvcmVmLXR5cGU+PGNv
bnRyaWJ1dG9ycz48YXV0aG9ycz48YXV0aG9yPkdvb2RtYW4sIEMuPC9hdXRob3I+PGF1dGhvcj5N
YXRoaWUsIEUuPC9hdXRob3I+PGF1dGhvcj5Db3dlLCBNLjwvYXV0aG9yPjxhdXRob3I+TWVuZG96
YSwgQS48L2F1dGhvcj48YXV0aG9yPldlc3R3b29kLCBELjwvYXV0aG9yPjxhdXRob3I+TXVuZGF5
LCBELjwvYXV0aG9yPjxhdXRob3I+V2lsc29uLCBQLk0uPC9hdXRob3I+PGF1dGhvcj5DcmFuZywg
Qy48L2F1dGhvcj48YXV0aG9yPkZyb2dnYXR0LCBLLjwvYXV0aG9yPjxhdXRob3I+SWxpZmZlLCBT
LjwvYXV0aG9yPjwvYXV0aG9ycz48L2NvbnRyaWJ1dG9ycz48dGl0bGVzPjx0aXRsZT5UYWxraW5n
IGFib3V0IGxpdmluZyBhbmQgZHlpbmcgd2l0aCB0aGUgb2xkZXN0IG9sZDogcHVibGljIGludm9s
dmVtZW50IGluIGEgc3R1ZHkgb24gZW5kIG9mIGxpZmUgY2FyZSBpbiBjYXJlIGhvbWVzPC90aXRs
ZT48c2Vjb25kYXJ5LXRpdGxlPkJNQyBwYWxsaWF0aXZlIGNhcmU8L3NlY29uZGFyeS10aXRsZT48
L3RpdGxlcz48cGVyaW9kaWNhbD48ZnVsbC10aXRsZT5CTUMgUGFsbGlhdGl2ZSBDYXJlPC9mdWxs
LXRpdGxlPjxhYmJyLTE+Qk1DIFBhbGxpYXQgQ2FyZTwvYWJici0xPjwvcGVyaW9kaWNhbD48cGFn
ZXM+MjA8L3BhZ2VzPjx2b2x1bWU+MTA8L3ZvbHVtZT48bnVtYmVyPjE8L251bWJlcj48cmVwcmlu
dC1lZGl0aW9uPmluIGZpbGU8L3JlcHJpbnQtZWRpdGlvbj48a2V5d29yZHM+PGtleXdvcmQ+Y2Fy
ZTwva2V5d29yZD48a2V5d29yZD5pbnZvbHZlbWVudDwva2V5d29yZD48L2tleXdvcmRzPjxkYXRl
cz48eWVhcj4yMDExPC95ZWFyPjxwdWItZGF0ZXM+PGRhdGU+MjAxMTwvZGF0ZT48L3B1Yi1kYXRl
cz48L2RhdGVzPjxpc2JuPjE0NzItNjg0WDwvaXNibj48bGFiZWw+ODA3RzwvbGFiZWw+PHVybHM+
PC91cmxzPjxyZW1vdGUtZGF0YWJhc2UtcHJvdmlkZXI+SU5WPC9yZW1vdGUtZGF0YWJhc2UtcHJv
dmlkZXI+PC9yZWNvcmQ+PC9DaXRlPjxDaXRlPjxSZWNOdW0+NzA8L1JlY051bT48cmVjb3JkPjxy
ZWMtbnVtYmVyPjcwPC9yZWMtbnVtYmVyPjxmb3JlaWduLWtleXM+PGtleSBhcHA9IkVOIiBkYi1p
ZD0iZWRhOTllc3I5YXJwNTJlMjB2MnBmdHo0cnA1czl4MGV2ZWY1IiB0aW1lc3RhbXA9IjE1NTQz
NzEyOTkiPjcwPC9rZXk+PGtleSBhcHA9IkVOV2ViIiBkYi1pZD0iIj4wPC9rZXk+PC9mb3JlaWdu
LWtleXM+PHJlZi10eXBlIG5hbWU9IkpvdXJuYWwgQXJ0aWNsZSI+MTc8L3JlZi10eXBlPjxjb250
cmlidXRvcnM+PGF1dGhvcnM+PGF1dGhvcj5Db3R0ZXJlbGwsIFAuPC9hdXRob3I+PGF1dGhvcj5I
YXJsb3csIEcuPC9hdXRob3I+PGF1dGhvcj5Nb3JyaXMsIEMuPC9hdXRob3I+PGF1dGhvcj5CZXJl
c2ZvcmQsIFAuPC9hdXRob3I+PGF1dGhvcj5IYW5sZXksIEIuPC9hdXRob3I+PGF1dGhvcj5TYXJn
ZWFudCwgQS48L2F1dGhvcj48YXV0aG9yPlNpdHppYSwgSi48L2F1dGhvcj48YXV0aG9yPlN0YWxl
eSwgSy48L2F1dGhvcj48L2F1dGhvcnM+PC9jb250cmlidXRvcnM+PHRpdGxlcz48dGl0bGU+U2Vy
dmljZSB1c2VyIGludm9sdmVtZW50IGluIGNhbmNlciBjYXJlOiB0aGUgaW1wYWN0IG9uIHNlcnZp
Y2UgdXNlcnM8L3RpdGxlPjxzZWNvbmRhcnktdGl0bGU+SGVhbHRoIEV4cGVjdDwvc2Vjb25kYXJ5
LXRpdGxlPjwvdGl0bGVzPjxwZXJpb2RpY2FsPjxmdWxsLXRpdGxlPkhlYWx0aCBleHBlY3RhdGlv
bnMgOiBhbiBpbnRlcm5hdGlvbmFsIGpvdXJuYWwgb2YgcHVibGljcGFydGljaXBhdGlvbiBpbiBo
ZWFsdGggY2FyZSBhbmQgaGVhbHRoIHBvbGljeTwvZnVsbC10aXRsZT48YWJici0xPkhlYWx0aCBF
eHBlY3Q8L2FiYnItMT48L3BlcmlvZGljYWw+PHBhZ2VzPjE1OS0xNjk8L3BhZ2VzPjx2b2x1bWU+
MTQ8L3ZvbHVtZT48bnVtYmVyPjI8L251bWJlcj48cmVwcmludC1lZGl0aW9uPmluIGZpbGU8L3Jl
cHJpbnQtZWRpdGlvbj48a2V5d29yZHM+PGtleXdvcmQ+Y2FuY2VyPC9rZXl3b3JkPjxrZXl3b3Jk
PmNhcmU8L2tleXdvcmQ+PGtleXdvcmQ+aW52b2x2ZW1lbnQ8L2tleXdvcmQ+PGtleXdvcmQ+c2Vy
dmljZSB1c2VyIGludm9sdmVtZW50PC9rZXl3b3JkPjxrZXl3b3JkPnVzZXI8L2tleXdvcmQ+PGtl
eXdvcmQ+dXNlciBpbnZvbHZlbWVudDwva2V5d29yZD48a2V5d29yZD51c2Vyczwva2V5d29yZD48
L2tleXdvcmRzPjxkYXRlcz48eWVhcj4yMDEwPC95ZWFyPjxwdWItZGF0ZXM+PGRhdGU+MjAxMTwv
ZGF0ZT48L3B1Yi1kYXRlcz48L2RhdGVzPjxpc2JuPjEzNjktNzYyNTwvaXNibj48bGFiZWw+ODA5
RzwvbGFiZWw+PHVybHM+PC91cmxzPjxyZW1vdGUtZGF0YWJhc2UtcHJvdmlkZXI+TUQ8L3JlbW90
ZS1kYXRhYmFzZS1wcm92aWRlcj48L3JlY29y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10; Goodman et al. 2011; Cotterell and Paine 2012; Daveson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 ill health and death of fellow group members caused distress, and those public members who had a closer relationship to participants through undertaking interviews or analysing data experienced similar discomfort </w:t>
      </w:r>
      <w:r w:rsidR="00C445FA">
        <w:rPr>
          <w:rFonts w:ascii="Calibri" w:eastAsia="Times New Roman" w:hAnsi="Calibri" w:cs="Calibri"/>
          <w:sz w:val="24"/>
          <w:szCs w:val="24"/>
          <w:lang w:eastAsia="en-GB"/>
        </w:rPr>
        <w:fldChar w:fldCharType="begin">
          <w:fldData xml:space="preserve">PEVuZE5vdGU+PENpdGU+PFJlY051bT4xNTI0NTwvUmVjTnVtPjxEaXNwbGF5VGV4dD4oQ290dGVy
ZWxsIGV0IGFsLiAyMDA3OyBHb29kbWFuIGV0IGFsLiAyMDExOyBGcm9nZ2F0dCBldCBhbC4gMjAx
NDsgTWFyc2ggZXQgYWwuIDIwMTcpPC9EaXNwbGF5VGV4dD48cmVjb3JkPjxyZWMtbnVtYmVyPjE1
MjQ1PC9yZWMtbnVtYmVyPjxmb3JlaWduLWtleXM+PGtleSBhcHA9IkVOIiBkYi1pZD0iZWRhOTll
c3I5YXJwNTJlMjB2MnBmdHo0cnA1czl4MGV2ZWY1IiB0aW1lc3RhbXA9IjE1NTQzNzEyOTkiPjE1
MjQ1PC9rZXk+PGtleSBhcHA9IkVOV2ViIiBkYi1pZD0iIj4wPC9rZXk+PC9mb3JlaWduLWtleXM+
PHJlZi10eXBlIG5hbWU9IkJvb2sgU2VjdGlvbiI+NTwvcmVmLXR5cGU+PGNvbnRyaWJ1dG9ycz48
YXV0aG9ycz48YXV0aG9yPkNvdHRlcmVsbCwgUGhpbDwvYXV0aG9yPjxhdXRob3I+Q2xhcmtlLCBQ
YXVsYTwvYXV0aG9yPjxhdXRob3I+Q293ZHJleSwgRGk8L2F1dGhvcj48YXV0aG9yPkthcHAsIEpv
aG48L2F1dGhvcj48YXV0aG9yPlBhaW5lLCBNYW5keTwvYXV0aG9yPjxhdXRob3I+V3lubiwgUmlj
azwvYXV0aG9yPjwvYXV0aG9ycz48c2Vjb25kYXJ5LWF1dGhvcnM+PGF1dGhvcj5KYXJyZXR0LCBM
LjwvYXV0aG9yPjwvc2Vjb25kYXJ5LWF1dGhvcnM+PC9jb250cmlidXRvcnM+PHRpdGxlcz48dGl0
bGU+QmVjb21pbmcgaW52b2x2ZWQgaW4gcmVzZWFyY2g6IGEgc2VydmljZSB1c2VyIGxlZCByZXNl
YXJjaCBhZHZpc29yeSBncm91cDwvdGl0bGU+PHNlY29uZGFyeS10aXRsZT5DcmVhdGl2ZSBlbmdh
Z2VtZW50IGluIHBhbGxpYXRpdmUgY2FyZTogTmV3IHBlcnNwZWN0aXZlcyBvbiB1c2VyIGludm9s
dmVtZW50Ljwvc2Vjb25kYXJ5LXRpdGxlPjwvdGl0bGVzPjxyZXByaW50LWVkaXRpb24+aW4gZmls
ZTwvcmVwcmludC1lZGl0aW9uPjxkYXRlcz48eWVhcj4yMDA3PC95ZWFyPjwvZGF0ZXM+PHB1Yi1s
b2NhdGlvbj5BYmluZ2RvbiwgVUs8L3B1Yi1sb2NhdGlvbj48cHVibGlzaGVyPlJhZGNsaWZmZSBQ
dWJsaXNoaW5nIEx0ZDwvcHVibGlzaGVyPjx1cmxzPjxyZWxhdGVkLXVybHM+PHVybD5odHRwOi8v
ZXByaW50cy5icmlnaHRvbi5hYy51ay81NDM4LzwvdXJsPjwvcmVsYXRlZC11cmxzPjwvdXJscz48
cmVtb3RlLWRhdGFiYXNlLXByb3ZpZGVyPklOVjwvcmVtb3RlLWRhdGFiYXNlLXByb3ZpZGVyPjwv
cmVjb3JkPjwvQ2l0ZT48Q2l0ZT48UmVjTnVtPjE1MjQ3PC9SZWNOdW0+PHJlY29yZD48cmVjLW51
bWJlcj4xNTI0NzwvcmVjLW51bWJlcj48Zm9yZWlnbi1rZXlzPjxrZXkgYXBwPSJFTiIgZGItaWQ9
ImVkYTk5ZXNyOWFycDUyZTIwdjJwZnR6NHJwNXM5eDBldmVmNSIgdGltZXN0YW1wPSIxNDg5ODQ1
ODc2Ij4xNTI0Nzwva2V5PjwvZm9yZWlnbi1rZXlzPjxyZWYtdHlwZSBuYW1lPSJKb3VybmFsIEFy
dGljbGUiPjE3PC9yZWYtdHlwZT48Y29udHJpYnV0b3JzPjxhdXRob3JzPjxhdXRob3I+RnJvZ2dh
dHQsIEthdGhlcmluZTwvYXV0aG9yPjxhdXRob3I+UHJlc3RvbiwgTmFuY3k8L2F1dGhvcj48YXV0
aG9yPlR1cm5lciwgTWFyeTwvYXV0aG9yPjxhdXRob3I+S2VyciwgQ2hyaXM8L2F1dGhvcj48L2F1
dGhvcnM+PC9jb250cmlidXRvcnM+PHRpdGxlcz48dGl0bGU+UGF0aWVudCBhbmQgcHVibGljIGlu
dm9sdmVtZW50IGluIHJlc2VhcmNoIGFuZCB0aGUgQ2FuY2VyIEV4cGVyaWVuY2VzIENvbGxhYm9y
YXRpdmU6IGJlbmVmaXRzIGFuZCBjaGFsbGVuZ2VzPC90aXRsZT48c2Vjb25kYXJ5LXRpdGxlPkJN
SiBTdXBwb3J0aXZlICZhbXA7IFBhbGxpYXRpdmUgQ2FyZTwvc2Vjb25kYXJ5LXRpdGxlPjwvdGl0
bGVzPjxwZXJpb2RpY2FsPjxmdWxsLXRpdGxlPkJNSiBTdXBwb3J0aXZlICZhbXA7IFBhbGxpYXRp
dmUgQ2FyZTwvZnVsbC10aXRsZT48YWJici0xPkJNSiBTdXBwb3J0IFBhbGxpYXQgQ2FyZTwvYWJi
ci0xPjwvcGVyaW9kaWNhbD48cGFnZXM+NTE4LTUyMTwvcGFnZXM+PHZvbHVtZT41PC92b2x1bWU+
PG51bWJlcj41PC9udW1iZXI+PHJlcHJpbnQtZWRpdGlvbj5pbiBmaWxlPC9yZXByaW50LWVkaXRp
b24+PGRhdGVzPjx5ZWFyPjIwMTQ8L3llYXI+PC9kYXRlcz48aXNibj4yMDQ1LTQzNVg8L2lzYm4+
PHVybHM+PHJlbGF0ZWQtdXJscz48dXJsPmh0dHA6Ly9zcGNhcmUuYm1qLmNvbS9jb250ZW50LzUv
NS81MTg8L3VybD48L3JlbGF0ZWQtdXJscz48L3VybHM+PHJlbW90ZS1kYXRhYmFzZS1wcm92aWRl
cj5JTlYsIE1FRCwgV09TPC9yZW1vdGUtZGF0YWJhc2UtcHJvdmlkZXI+PC9yZWNvcmQ+PC9DaXRl
PjxDaXRlPjxSZWNOdW0+MTY0NDk8L1JlY051bT48cmVjb3JkPjxyZWMtbnVtYmVyPjE2NDQ5PC9y
ZWMtbnVtYmVyPjxmb3JlaWduLWtleXM+PGtleSBhcHA9IkVOIiBkYi1pZD0iZWRhOTllc3I5YXJw
NTJlMjB2MnBmdHo0cnA1czl4MGV2ZWY1IiB0aW1lc3RhbXA9IjE1MDU0NjU0OTIiPjE2NDQ5PC9r
ZXk+PC9mb3JlaWduLWtleXM+PHJlZi10eXBlIG5hbWU9IkpvdXJuYWwgQXJ0aWNsZSI+MTc8L3Jl
Zi10eXBlPjxjb250cmlidXRvcnM+PGF1dGhvcnM+PGF1dGhvcj5NYXJzaCwgUGF1bGluZTwvYXV0
aG9yPjxhdXRob3I+R2FydHJlbGwsIEdhYnJpZWxsZTwvYXV0aG9yPjxhdXRob3I+RWdnLCBHd2Vu
PC9hdXRob3I+PGF1dGhvcj5Ob2xhbiwgQW5kcmV3PC9hdXRob3I+PGF1dGhvcj5Dcm9zcywgTWVy
eWxpbjwvYXV0aG9yPjwvYXV0aG9ycz48L2NvbnRyaWJ1dG9ycz48dGl0bGVzPjx0aXRsZT5FbmQt
b2YtTGlmZSBjYXJlIGluIGEgY29tbXVuaXR5IGdhcmRlbjogRmluZGluZ3MgZnJvbSBhIFBhcnRp
Y2lwYXRvcnkgQWN0aW9uIFJlc2VhcmNoIHByb2plY3QgaW4gcmVnaW9uYWwgQXVzdHJhbGlhPC90
aXRsZT48c2Vjb25kYXJ5LXRpdGxlPkhlYWx0aCAmYW1wOyBQbGFjZTwvc2Vjb25kYXJ5LXRpdGxl
PjwvdGl0bGVzPjxwZXJpb2RpY2FsPjxmdWxsLXRpdGxlPkhlYWx0aCAmYW1wOyBQbGFjZTwvZnVs
bC10aXRsZT48YWJici0xPkhlYWx0aCBQbGFjZTwvYWJici0xPjwvcGVyaW9kaWNhbD48cGFnZXM+
MTEwLTExNjwvcGFnZXM+PHZvbHVtZT40NTwvdm9sdW1lPjxyZXByaW50LWVkaXRpb24+aW4gZmls
ZTwvcmVwcmludC1lZGl0aW9uPjxkYXRlcz48eWVhcj4yMDE3PC95ZWFyPjwvZGF0ZXM+PGlzYm4+
MTM1My04MjkyPC9pc2JuPjx1cmxzPjxyZWxhdGVkLXVybHM+PHVybD5odHRwOi8vd3d3LnNjaWVu
Y2VkaXJlY3QuY29tL3NjaWVuY2UvYXJ0aWNsZS9waWkvUzEzNTM4MjkyMTYzMDI5Njk8L3VybD48
L3JlbGF0ZWQtdXJscz48L3VybHM+PHJlbW90ZS1kYXRhYmFzZS1wcm92aWRlcj5DSU5BSEw8L3Jl
bW90ZS1kYXRhYmFzZS1wcm92aWRlcj48L3JlY29yZD48L0NpdGU+PENpdGU+PFJlY051bT42Nzwv
UmVjTnVtPjxyZWNvcmQ+PHJlYy1udW1iZXI+Njc8L3JlYy1udW1iZXI+PGZvcmVpZ24ta2V5cz48
a2V5IGFwcD0iRU4iIGRiLWlkPSJlZGE5OWVzcjlhcnA1MmUyMHYycGZ0ejRycDVzOXgwZXZlZjUi
IHRpbWVzdGFtcD0iMTU1NDM3MTI5OSI+Njc8L2tleT48a2V5IGFwcD0iRU5XZWIiIGRiLWlkPSIi
PjA8L2tleT48L2ZvcmVpZ24ta2V5cz48cmVmLXR5cGUgbmFtZT0iSm91cm5hbCBBcnRpY2xlIj4x
NzwvcmVmLXR5cGU+PGNvbnRyaWJ1dG9ycz48YXV0aG9ycz48YXV0aG9yPkdvb2RtYW4sIEMuPC9h
dXRob3I+PGF1dGhvcj5NYXRoaWUsIEUuPC9hdXRob3I+PGF1dGhvcj5Db3dlLCBNLjwvYXV0aG9y
PjxhdXRob3I+TWVuZG96YSwgQS48L2F1dGhvcj48YXV0aG9yPldlc3R3b29kLCBELjwvYXV0aG9y
PjxhdXRob3I+TXVuZGF5LCBELjwvYXV0aG9yPjxhdXRob3I+V2lsc29uLCBQLk0uPC9hdXRob3I+
PGF1dGhvcj5DcmFuZywgQy48L2F1dGhvcj48YXV0aG9yPkZyb2dnYXR0LCBLLjwvYXV0aG9yPjxh
dXRob3I+SWxpZmZlLCBTLjwvYXV0aG9yPjwvYXV0aG9ycz48L2NvbnRyaWJ1dG9ycz48dGl0bGVz
Pjx0aXRsZT5UYWxraW5nIGFib3V0IGxpdmluZyBhbmQgZHlpbmcgd2l0aCB0aGUgb2xkZXN0IG9s
ZDogcHVibGljIGludm9sdmVtZW50IGluIGEgc3R1ZHkgb24gZW5kIG9mIGxpZmUgY2FyZSBpbiBj
YXJlIGhvbWVzPC90aXRsZT48c2Vjb25kYXJ5LXRpdGxlPkJNQyBwYWxsaWF0aXZlIGNhcmU8L3Nl
Y29uZGFyeS10aXRsZT48L3RpdGxlcz48cGVyaW9kaWNhbD48ZnVsbC10aXRsZT5CTUMgUGFsbGlh
dGl2ZSBDYXJlPC9mdWxsLXRpdGxlPjxhYmJyLTE+Qk1DIFBhbGxpYXQgQ2FyZTwvYWJici0xPjwv
cGVyaW9kaWNhbD48cGFnZXM+MjA8L3BhZ2VzPjx2b2x1bWU+MTA8L3ZvbHVtZT48bnVtYmVyPjE8
L251bWJlcj48cmVwcmludC1lZGl0aW9uPmluIGZpbGU8L3JlcHJpbnQtZWRpdGlvbj48a2V5d29y
ZHM+PGtleXdvcmQ+Y2FyZTwva2V5d29yZD48a2V5d29yZD5pbnZvbHZlbWVudDwva2V5d29yZD48
L2tleXdvcmRzPjxkYXRlcz48eWVhcj4yMDExPC95ZWFyPjxwdWItZGF0ZXM+PGRhdGU+MjAxMTwv
ZGF0ZT48L3B1Yi1kYXRlcz48L2RhdGVzPjxpc2JuPjE0NzItNjg0WDwvaXNibj48bGFiZWw+ODA3
RzwvbGFiZWw+PHVybHM+PC91cmxzPjxyZW1vdGUtZGF0YWJhc2UtcHJvdmlkZXI+SU5WPC9yZW1v
dGUtZGF0YWJhc2UtcHJvdmlkZXI+PC9yZWNvcmQ+PC9DaXRlPjwvRW5kTm90ZT4A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I0NTwvUmVjTnVtPjxEaXNwbGF5VGV4dD4oQ290dGVy
ZWxsIGV0IGFsLiAyMDA3OyBHb29kbWFuIGV0IGFsLiAyMDExOyBGcm9nZ2F0dCBldCBhbC4gMjAx
NDsgTWFyc2ggZXQgYWwuIDIwMTcpPC9EaXNwbGF5VGV4dD48cmVjb3JkPjxyZWMtbnVtYmVyPjE1
MjQ1PC9yZWMtbnVtYmVyPjxmb3JlaWduLWtleXM+PGtleSBhcHA9IkVOIiBkYi1pZD0iZWRhOTll
c3I5YXJwNTJlMjB2MnBmdHo0cnA1czl4MGV2ZWY1IiB0aW1lc3RhbXA9IjE1NTQzNzEyOTkiPjE1
MjQ1PC9rZXk+PGtleSBhcHA9IkVOV2ViIiBkYi1pZD0iIj4wPC9rZXk+PC9mb3JlaWduLWtleXM+
PHJlZi10eXBlIG5hbWU9IkJvb2sgU2VjdGlvbiI+NTwvcmVmLXR5cGU+PGNvbnRyaWJ1dG9ycz48
YXV0aG9ycz48YXV0aG9yPkNvdHRlcmVsbCwgUGhpbDwvYXV0aG9yPjxhdXRob3I+Q2xhcmtlLCBQ
YXVsYTwvYXV0aG9yPjxhdXRob3I+Q293ZHJleSwgRGk8L2F1dGhvcj48YXV0aG9yPkthcHAsIEpv
aG48L2F1dGhvcj48YXV0aG9yPlBhaW5lLCBNYW5keTwvYXV0aG9yPjxhdXRob3I+V3lubiwgUmlj
azwvYXV0aG9yPjwvYXV0aG9ycz48c2Vjb25kYXJ5LWF1dGhvcnM+PGF1dGhvcj5KYXJyZXR0LCBM
LjwvYXV0aG9yPjwvc2Vjb25kYXJ5LWF1dGhvcnM+PC9jb250cmlidXRvcnM+PHRpdGxlcz48dGl0
bGU+QmVjb21pbmcgaW52b2x2ZWQgaW4gcmVzZWFyY2g6IGEgc2VydmljZSB1c2VyIGxlZCByZXNl
YXJjaCBhZHZpc29yeSBncm91cDwvdGl0bGU+PHNlY29uZGFyeS10aXRsZT5DcmVhdGl2ZSBlbmdh
Z2VtZW50IGluIHBhbGxpYXRpdmUgY2FyZTogTmV3IHBlcnNwZWN0aXZlcyBvbiB1c2VyIGludm9s
dmVtZW50Ljwvc2Vjb25kYXJ5LXRpdGxlPjwvdGl0bGVzPjxyZXByaW50LWVkaXRpb24+aW4gZmls
ZTwvcmVwcmludC1lZGl0aW9uPjxkYXRlcz48eWVhcj4yMDA3PC95ZWFyPjwvZGF0ZXM+PHB1Yi1s
b2NhdGlvbj5BYmluZ2RvbiwgVUs8L3B1Yi1sb2NhdGlvbj48cHVibGlzaGVyPlJhZGNsaWZmZSBQ
dWJsaXNoaW5nIEx0ZDwvcHVibGlzaGVyPjx1cmxzPjxyZWxhdGVkLXVybHM+PHVybD5odHRwOi8v
ZXByaW50cy5icmlnaHRvbi5hYy51ay81NDM4LzwvdXJsPjwvcmVsYXRlZC11cmxzPjwvdXJscz48
cmVtb3RlLWRhdGFiYXNlLXByb3ZpZGVyPklOVjwvcmVtb3RlLWRhdGFiYXNlLXByb3ZpZGVyPjwv
cmVjb3JkPjwvQ2l0ZT48Q2l0ZT48UmVjTnVtPjE1MjQ3PC9SZWNOdW0+PHJlY29yZD48cmVjLW51
bWJlcj4xNTI0NzwvcmVjLW51bWJlcj48Zm9yZWlnbi1rZXlzPjxrZXkgYXBwPSJFTiIgZGItaWQ9
ImVkYTk5ZXNyOWFycDUyZTIwdjJwZnR6NHJwNXM5eDBldmVmNSIgdGltZXN0YW1wPSIxNDg5ODQ1
ODc2Ij4xNTI0Nzwva2V5PjwvZm9yZWlnbi1rZXlzPjxyZWYtdHlwZSBuYW1lPSJKb3VybmFsIEFy
dGljbGUiPjE3PC9yZWYtdHlwZT48Y29udHJpYnV0b3JzPjxhdXRob3JzPjxhdXRob3I+RnJvZ2dh
dHQsIEthdGhlcmluZTwvYXV0aG9yPjxhdXRob3I+UHJlc3RvbiwgTmFuY3k8L2F1dGhvcj48YXV0
aG9yPlR1cm5lciwgTWFyeTwvYXV0aG9yPjxhdXRob3I+S2VyciwgQ2hyaXM8L2F1dGhvcj48L2F1
dGhvcnM+PC9jb250cmlidXRvcnM+PHRpdGxlcz48dGl0bGU+UGF0aWVudCBhbmQgcHVibGljIGlu
dm9sdmVtZW50IGluIHJlc2VhcmNoIGFuZCB0aGUgQ2FuY2VyIEV4cGVyaWVuY2VzIENvbGxhYm9y
YXRpdmU6IGJlbmVmaXRzIGFuZCBjaGFsbGVuZ2VzPC90aXRsZT48c2Vjb25kYXJ5LXRpdGxlPkJN
SiBTdXBwb3J0aXZlICZhbXA7IFBhbGxpYXRpdmUgQ2FyZTwvc2Vjb25kYXJ5LXRpdGxlPjwvdGl0
bGVzPjxwZXJpb2RpY2FsPjxmdWxsLXRpdGxlPkJNSiBTdXBwb3J0aXZlICZhbXA7IFBhbGxpYXRp
dmUgQ2FyZTwvZnVsbC10aXRsZT48YWJici0xPkJNSiBTdXBwb3J0IFBhbGxpYXQgQ2FyZTwvYWJi
ci0xPjwvcGVyaW9kaWNhbD48cGFnZXM+NTE4LTUyMTwvcGFnZXM+PHZvbHVtZT41PC92b2x1bWU+
PG51bWJlcj41PC9udW1iZXI+PHJlcHJpbnQtZWRpdGlvbj5pbiBmaWxlPC9yZXByaW50LWVkaXRp
b24+PGRhdGVzPjx5ZWFyPjIwMTQ8L3llYXI+PC9kYXRlcz48aXNibj4yMDQ1LTQzNVg8L2lzYm4+
PHVybHM+PHJlbGF0ZWQtdXJscz48dXJsPmh0dHA6Ly9zcGNhcmUuYm1qLmNvbS9jb250ZW50LzUv
NS81MTg8L3VybD48L3JlbGF0ZWQtdXJscz48L3VybHM+PHJlbW90ZS1kYXRhYmFzZS1wcm92aWRl
cj5JTlYsIE1FRCwgV09TPC9yZW1vdGUtZGF0YWJhc2UtcHJvdmlkZXI+PC9yZWNvcmQ+PC9DaXRl
PjxDaXRlPjxSZWNOdW0+MTY0NDk8L1JlY051bT48cmVjb3JkPjxyZWMtbnVtYmVyPjE2NDQ5PC9y
ZWMtbnVtYmVyPjxmb3JlaWduLWtleXM+PGtleSBhcHA9IkVOIiBkYi1pZD0iZWRhOTllc3I5YXJw
NTJlMjB2MnBmdHo0cnA1czl4MGV2ZWY1IiB0aW1lc3RhbXA9IjE1MDU0NjU0OTIiPjE2NDQ5PC9r
ZXk+PC9mb3JlaWduLWtleXM+PHJlZi10eXBlIG5hbWU9IkpvdXJuYWwgQXJ0aWNsZSI+MTc8L3Jl
Zi10eXBlPjxjb250cmlidXRvcnM+PGF1dGhvcnM+PGF1dGhvcj5NYXJzaCwgUGF1bGluZTwvYXV0
aG9yPjxhdXRob3I+R2FydHJlbGwsIEdhYnJpZWxsZTwvYXV0aG9yPjxhdXRob3I+RWdnLCBHd2Vu
PC9hdXRob3I+PGF1dGhvcj5Ob2xhbiwgQW5kcmV3PC9hdXRob3I+PGF1dGhvcj5Dcm9zcywgTWVy
eWxpbjwvYXV0aG9yPjwvYXV0aG9ycz48L2NvbnRyaWJ1dG9ycz48dGl0bGVzPjx0aXRsZT5FbmQt
b2YtTGlmZSBjYXJlIGluIGEgY29tbXVuaXR5IGdhcmRlbjogRmluZGluZ3MgZnJvbSBhIFBhcnRp
Y2lwYXRvcnkgQWN0aW9uIFJlc2VhcmNoIHByb2plY3QgaW4gcmVnaW9uYWwgQXVzdHJhbGlhPC90
aXRsZT48c2Vjb25kYXJ5LXRpdGxlPkhlYWx0aCAmYW1wOyBQbGFjZTwvc2Vjb25kYXJ5LXRpdGxl
PjwvdGl0bGVzPjxwZXJpb2RpY2FsPjxmdWxsLXRpdGxlPkhlYWx0aCAmYW1wOyBQbGFjZTwvZnVs
bC10aXRsZT48YWJici0xPkhlYWx0aCBQbGFjZTwvYWJici0xPjwvcGVyaW9kaWNhbD48cGFnZXM+
MTEwLTExNjwvcGFnZXM+PHZvbHVtZT40NTwvdm9sdW1lPjxyZXByaW50LWVkaXRpb24+aW4gZmls
ZTwvcmVwcmludC1lZGl0aW9uPjxkYXRlcz48eWVhcj4yMDE3PC95ZWFyPjwvZGF0ZXM+PGlzYm4+
MTM1My04MjkyPC9pc2JuPjx1cmxzPjxyZWxhdGVkLXVybHM+PHVybD5odHRwOi8vd3d3LnNjaWVu
Y2VkaXJlY3QuY29tL3NjaWVuY2UvYXJ0aWNsZS9waWkvUzEzNTM4MjkyMTYzMDI5Njk8L3VybD48
L3JlbGF0ZWQtdXJscz48L3VybHM+PHJlbW90ZS1kYXRhYmFzZS1wcm92aWRlcj5DSU5BSEw8L3Jl
bW90ZS1kYXRhYmFzZS1wcm92aWRlcj48L3JlY29yZD48L0NpdGU+PENpdGU+PFJlY051bT42Nzwv
UmVjTnVtPjxyZWNvcmQ+PHJlYy1udW1iZXI+Njc8L3JlYy1udW1iZXI+PGZvcmVpZ24ta2V5cz48
a2V5IGFwcD0iRU4iIGRiLWlkPSJlZGE5OWVzcjlhcnA1MmUyMHYycGZ0ejRycDVzOXgwZXZlZjUi
IHRpbWVzdGFtcD0iMTU1NDM3MTI5OSI+Njc8L2tleT48a2V5IGFwcD0iRU5XZWIiIGRiLWlkPSIi
PjA8L2tleT48L2ZvcmVpZ24ta2V5cz48cmVmLXR5cGUgbmFtZT0iSm91cm5hbCBBcnRpY2xlIj4x
NzwvcmVmLXR5cGU+PGNvbnRyaWJ1dG9ycz48YXV0aG9ycz48YXV0aG9yPkdvb2RtYW4sIEMuPC9h
dXRob3I+PGF1dGhvcj5NYXRoaWUsIEUuPC9hdXRob3I+PGF1dGhvcj5Db3dlLCBNLjwvYXV0aG9y
PjxhdXRob3I+TWVuZG96YSwgQS48L2F1dGhvcj48YXV0aG9yPldlc3R3b29kLCBELjwvYXV0aG9y
PjxhdXRob3I+TXVuZGF5LCBELjwvYXV0aG9yPjxhdXRob3I+V2lsc29uLCBQLk0uPC9hdXRob3I+
PGF1dGhvcj5DcmFuZywgQy48L2F1dGhvcj48YXV0aG9yPkZyb2dnYXR0LCBLLjwvYXV0aG9yPjxh
dXRob3I+SWxpZmZlLCBTLjwvYXV0aG9yPjwvYXV0aG9ycz48L2NvbnRyaWJ1dG9ycz48dGl0bGVz
Pjx0aXRsZT5UYWxraW5nIGFib3V0IGxpdmluZyBhbmQgZHlpbmcgd2l0aCB0aGUgb2xkZXN0IG9s
ZDogcHVibGljIGludm9sdmVtZW50IGluIGEgc3R1ZHkgb24gZW5kIG9mIGxpZmUgY2FyZSBpbiBj
YXJlIGhvbWVzPC90aXRsZT48c2Vjb25kYXJ5LXRpdGxlPkJNQyBwYWxsaWF0aXZlIGNhcmU8L3Nl
Y29uZGFyeS10aXRsZT48L3RpdGxlcz48cGVyaW9kaWNhbD48ZnVsbC10aXRsZT5CTUMgUGFsbGlh
dGl2ZSBDYXJlPC9mdWxsLXRpdGxlPjxhYmJyLTE+Qk1DIFBhbGxpYXQgQ2FyZTwvYWJici0xPjwv
cGVyaW9kaWNhbD48cGFnZXM+MjA8L3BhZ2VzPjx2b2x1bWU+MTA8L3ZvbHVtZT48bnVtYmVyPjE8
L251bWJlcj48cmVwcmludC1lZGl0aW9uPmluIGZpbGU8L3JlcHJpbnQtZWRpdGlvbj48a2V5d29y
ZHM+PGtleXdvcmQ+Y2FyZTwva2V5d29yZD48a2V5d29yZD5pbnZvbHZlbWVudDwva2V5d29yZD48
L2tleXdvcmRzPjxkYXRlcz48eWVhcj4yMDExPC95ZWFyPjxwdWItZGF0ZXM+PGRhdGU+MjAxMTwv
ZGF0ZT48L3B1Yi1kYXRlcz48L2RhdGVzPjxpc2JuPjE0NzItNjg0WDwvaXNibj48bGFiZWw+ODA3
RzwvbGFiZWw+PHVybHM+PC91cmxzPjxyZW1vdGUtZGF0YWJhc2UtcHJvdmlkZXI+SU5WPC9yZW1v
dGUtZGF0YWJhc2UtcHJvdmlkZXI+PC9yZWNvcmQ+PC9DaXRlPjwvRW5kTm90ZT4A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7; Goodman et al. 2011; Froggatt et al. 2014; Marsh et al. 201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For some people it brought back memories of loved ones who had since died and for others they relived personal experiences. As one paper described: “emotions had a constant and visible presence - people shed tears at every event” (Marsh et al. 2017, p. 114). Conversely, few professionals reported any emotional attachment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240&lt;/RecNum&gt;&lt;DisplayText&gt;(Sitzia et al. 2006)&lt;/DisplayText&gt;&lt;record&gt;&lt;rec-number&gt;240&lt;/rec-number&gt;&lt;foreign-keys&gt;&lt;key app="EN" db-id="eda99esr9arp52e20v2pftz4rp5s9x0evef5" timestamp="1554371299"&gt;240&lt;/key&gt;&lt;key app="ENWeb" db-id=""&gt;0&lt;/key&gt;&lt;/foreign-keys&gt;&lt;ref-type name="Journal Article"&gt;17&lt;/ref-type&gt;&lt;contributors&gt;&lt;authors&gt;&lt;author&gt;Sitzia, J.&lt;/author&gt;&lt;author&gt;Cotterell, P.&lt;/author&gt;&lt;author&gt;Richardson, A.&lt;/author&gt;&lt;/authors&gt;&lt;/contributors&gt;&lt;titles&gt;&lt;title&gt;Interprofessional collaboration with service users in the development of cancer services: The Cancer Partnership Project&lt;/title&gt;&lt;secondary-title&gt;Journal of Interprofessional Care&lt;/secondary-title&gt;&lt;/titles&gt;&lt;periodical&gt;&lt;full-title&gt;Journal of Interprofessional Care&lt;/full-title&gt;&lt;abbr-1&gt;J Interprof Care&lt;/abbr-1&gt;&lt;/periodical&gt;&lt;pages&gt;60-74&lt;/pages&gt;&lt;volume&gt;20&lt;/volume&gt;&lt;number&gt;1&lt;/number&gt;&lt;reprint-edition&gt;in file&lt;/reprint-edition&gt;&lt;keywords&gt;&lt;keyword&gt;Attention&lt;/keyword&gt;&lt;keyword&gt;cancer&lt;/keyword&gt;&lt;keyword&gt;care&lt;/keyword&gt;&lt;keyword&gt;Communication&lt;/keyword&gt;&lt;keyword&gt;consumer&lt;/keyword&gt;&lt;keyword&gt;Disclosure&lt;/keyword&gt;&lt;keyword&gt;England&lt;/keyword&gt;&lt;keyword&gt;evaluation&lt;/keyword&gt;&lt;keyword&gt;Health&lt;/keyword&gt;&lt;keyword&gt;information&lt;/keyword&gt;&lt;keyword&gt;involvement&lt;/keyword&gt;&lt;keyword&gt;Lobbying&lt;/keyword&gt;&lt;keyword&gt;Model&lt;/keyword&gt;&lt;keyword&gt;Motivation&lt;/keyword&gt;&lt;keyword&gt;Patient&lt;/keyword&gt;&lt;keyword&gt;Patients&lt;/keyword&gt;&lt;keyword&gt;policy&lt;/keyword&gt;&lt;keyword&gt;professional&lt;/keyword&gt;&lt;keyword&gt;Project&lt;/keyword&gt;&lt;keyword&gt;Services&lt;/keyword&gt;&lt;keyword&gt;treatment&lt;/keyword&gt;&lt;keyword&gt;user&lt;/keyword&gt;&lt;keyword&gt;users&lt;/keyword&gt;&lt;/keywords&gt;&lt;dates&gt;&lt;year&gt;2006&lt;/year&gt;&lt;pub-dates&gt;&lt;date&gt;1/2006&lt;/date&gt;&lt;/pub-dates&gt;&lt;/dates&gt;&lt;label&gt;339G&lt;/label&gt;&lt;urls&gt;&lt;related-urls&gt;&lt;url&gt;http://taylorandfrancis.metapress.com/(0kok54mp42x0gxe2tkfymg45)/app/home/contribution.asp?referrer=parent&amp;amp;backto=issue,7,14&lt;/url&gt;&lt;url&gt;journal,4,31&lt;/url&gt;&lt;url&gt;linkingpublicationresults,1:104625,1&lt;/url&gt;&lt;/related-urls&gt;&lt;/urls&gt;&lt;remote-database-provider&gt;Refcheck&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Sitzia et al. 200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47C5FB3B" w14:textId="77777777" w:rsidR="005E2CF5" w:rsidRPr="005E2CF5" w:rsidRDefault="005E2CF5" w:rsidP="005E2CF5">
      <w:pPr>
        <w:spacing w:after="0" w:line="240" w:lineRule="auto"/>
        <w:rPr>
          <w:rFonts w:ascii="Calibri" w:eastAsia="Times New Roman" w:hAnsi="Calibri" w:cs="Calibri"/>
          <w:sz w:val="24"/>
          <w:szCs w:val="24"/>
          <w:lang w:eastAsia="en-GB"/>
        </w:rPr>
      </w:pPr>
    </w:p>
    <w:p w14:paraId="1143F495" w14:textId="3EB5E3CB"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involvement work itself also caused distress to some public members, particularly when involvement activities weren’t planned or carried out well. It could be disempowering to sit on a committee if it was intimidating or when there was no appropriate training or information provided </w:t>
      </w:r>
      <w:r w:rsidR="00C445FA">
        <w:rPr>
          <w:rFonts w:ascii="Calibri" w:eastAsia="Times New Roman" w:hAnsi="Calibri" w:cs="Calibri"/>
          <w:sz w:val="24"/>
          <w:szCs w:val="24"/>
          <w:lang w:eastAsia="en-GB"/>
        </w:rPr>
        <w:fldChar w:fldCharType="begin">
          <w:fldData xml:space="preserve">PEVuZE5vdGU+PENpdGU+PFJlY051bT4xNTYyMDwvUmVjTnVtPjxEaXNwbGF5VGV4dD4oR290dCBl
dCBhbC4gMjAwMDsgR290dCAyMDA0OyBDb2xsaW5zIGV0IGFsLiAyMDA1OyBCZXJlc2ZvcmQgMjAw
Nyk8L0Rpc3BsYXlUZXh0PjxyZWNvcmQ+PHJlYy1udW1iZXI+MTU2MjA8L3JlYy1udW1iZXI+PGZv
cmVpZ24ta2V5cz48a2V5IGFwcD0iRU4iIGRiLWlkPSJlZGE5OWVzcjlhcnA1MmUyMHYycGZ0ejRy
cDVzOXgwZXZlZjUiIHRpbWVzdGFtcD0iMTU1NDM3MTI5OSI+MTU2MjA8L2tleT48a2V5IGFwcD0i
RU5XZWIiIGRiLWlkPSIiPjA8L2tleT48L2ZvcmVpZ24ta2V5cz48cmVmLXR5cGUgbmFtZT0iSm91
cm5hbCBBcnRpY2xlIj4xNzwvcmVmLXR5cGU+PGNvbnRyaWJ1dG9ycz48YXV0aG9ycz48YXV0aG9y
PkNvbGxpbnMsIEthcmVuPC9hdXRob3I+PGF1dGhvcj5TdGV2ZW5zLCBUb255PC9hdXRob3I+PGF1
dGhvcj5BaG1lZHphaSwgU2FtIEg8L2F1dGhvcj48L2F1dGhvcnM+PC9jb250cmlidXRvcnM+PHRp
dGxlcz48dGl0bGU+Q2FuIGNvbnN1bWVyIHJlc2VhcmNoIHBhbmVscyBiZWNvbWUgYW4gaW50ZWdy
YWwgcGFydCBvZiB0aGUgY2FuY2VyIHJlc2VhcmNoIGNvbW11bml0eT88L3RpdGxlPjxzZWNvbmRh
cnktdGl0bGU+Q2xpbmljYWwgZWZmZWN0aXZlbmVzcyBpbiBudXJzaW5nPC9zZWNvbmRhcnktdGl0
bGU+PC90aXRsZXM+PHBlcmlvZGljYWw+PGZ1bGwtdGl0bGU+Q2xpbmljYWwgZWZmZWN0aXZlbmVz
cyBpbiBudXJzaW5nPC9mdWxsLXRpdGxlPjxhYmJyLTE+Q2xpbiBFZmYgTnVyczwvYWJici0xPjwv
cGVyaW9kaWNhbD48cGFnZXM+MTEyLTExODwvcGFnZXM+PHZvbHVtZT45PC92b2x1bWU+PG51bWJl
cj4zPC9udW1iZXI+PHJlcHJpbnQtZWRpdGlvbj5pbiBmaWxlPC9yZXByaW50LWVkaXRpb24+PGRh
dGVzPjx5ZWFyPjIwMDU8L3llYXI+PC9kYXRlcz48aXNibj4xMzYxLTkwMDQ8L2lzYm4+PHVybHM+
PHJlbGF0ZWQtdXJscz48dXJsPmh0dHA6Ly93d3cuc2NpZW5jZWRpcmVjdC5jb20vc2NpZW5jZS9h
cnRpY2xlL3BpaS9TMTM2MTkwMDQwNjAwMDMxODwvdXJsPjwvcmVsYXRlZC11cmxzPjwvdXJscz48
cmVtb3RlLWRhdGFiYXNlLXByb3ZpZGVyPklOVjwvcmVtb3RlLWRhdGFiYXNlLXByb3ZpZGVyPjwv
cmVjb3JkPjwvQ2l0ZT48Q2l0ZT48UmVjTnVtPjE2NjQ3PC9SZWNOdW0+PHJlY29yZD48cmVjLW51
bWJlcj4xNjY0NzwvcmVjLW51bWJlcj48Zm9yZWlnbi1rZXlzPjxrZXkgYXBwPSJFTiIgZGItaWQ9
ImVkYTk5ZXNyOWFycDUyZTIwdjJwZnR6NHJwNXM5eDBldmVmNSIgdGltZXN0YW1wPSIxNTU0Mzcx
Mjk5Ij4xNjY0Nzwva2V5PjxrZXkgYXBwPSJFTldlYiIgZGItaWQ9IiI+MDwva2V5PjwvZm9yZWln
bi1rZXlzPjxyZWYtdHlwZSBuYW1lPSJCb29rIFNlY3Rpb24iPjU8L3JlZi10eXBlPjxjb250cmli
dXRvcnM+PGF1dGhvcnM+PGF1dGhvcj5Hb3R0LCBNZXJyeW48L2F1dGhvcj48L2F1dGhvcnM+PHNl
Y29uZGFyeS1hdXRob3JzPjxhdXRob3I+UGF5bmUsIFMuPC9hdXRob3I+PGF1dGhvcj5TZXltb3Vy
LCBKPC9hdXRob3I+PGF1dGhvcj5JbmdsZXRvbiwgQy48L2F1dGhvcj48L3NlY29uZGFyeS1hdXRo
b3JzPjwvY29udHJpYnV0b3JzPjx0aXRsZXM+PHRpdGxlPlVzZXIgaW52b2x2ZW1lbnQgaW4gcGFs
bGlhdGl2ZSBjYXJlOiByaGV0b3JpYyBvciByZWFsaXR5PC90aXRsZT48c2Vjb25kYXJ5LXRpdGxl
PlBhbGxpYXRpdmUgY2FyZSBudXJzaW5nOiBwcmluY2lwbGVzIGFuZCBldmlkZW5jZSBmb3IgcHJh
Y3RpY2U8L3NlY29uZGFyeS10aXRsZT48L3RpdGxlcz48ZWRpdGlvbj4xc3Q8L2VkaXRpb24+PHJl
cHJpbnQtZWRpdGlvbj5pbiBmaWxlPC9yZXByaW50LWVkaXRpb24+PGRhdGVzPjx5ZWFyPjIwMDQ8
L3llYXI+PC9kYXRlcz48cHViLWxvY2F0aW9uPk1haWRlbmhlYWQ8L3B1Yi1sb2NhdGlvbj48cHVi
bGlzaGVyPk9wZW4gVW5pdmVyc2l0eSBQcmVzczwvcHVibGlzaGVyPjx1cmxzPjxyZWxhdGVkLXVy
bHM+PHVybD5odHRwczovL3d3dy5hbWF6b24uY28udWsvUGFsbGlhdGl2ZS1DYXJlLU51cnNpbmct
UHJpbmNpcGxlcy1FdmlkZW5jZS9kcC8wMzM1MjE0OTI0PC91cmw+PC9yZWxhdGVkLXVybHM+PC91
cmxzPjxyZW1vdGUtZGF0YWJhc2UtcHJvdmlkZXI+UmVmY2hlY2s8L3JlbW90ZS1kYXRhYmFzZS1w
cm92aWRlcj48L3JlY29yZD48L0NpdGU+PENpdGU+PFJlY051bT4xNTcxNTwvUmVjTnVtPjxyZWNv
cmQ+PHJlYy1udW1iZXI+MTU3MTU8L3JlYy1udW1iZXI+PGZvcmVpZ24ta2V5cz48a2V5IGFwcD0i
RU4iIGRiLWlkPSJlZGE5OWVzcjlhcnA1MmUyMHYycGZ0ejRycDVzOXgwZXZlZjUiIHRpbWVzdGFt
cD0iMTU1NDM3MTI5OSI+MTU3MTU8L2tleT48a2V5IGFwcD0iRU5XZWIiIGRiLWlkPSIiPjA8L2tl
eT48L2ZvcmVpZ24ta2V5cz48cmVmLXR5cGUgbmFtZT0iQm9vayI+NjwvcmVmLXR5cGU+PGNvbnRy
aWJ1dG9ycz48YXV0aG9ycz48YXV0aG9yPkJlcmVzZm9yZCwgUC47IEFkc2hlYWQsIEwuOyBDcm9m
dCwgUy48L2F1dGhvcj48L2F1dGhvcnM+PC9jb250cmlidXRvcnM+PHRpdGxlcz48dGl0bGU+UGFs
bGlhdGl2ZSBDYXJlLCBTb2NpYWwgV29yayBhbmQgU2VydmljZSBVc2VyczogTWFraW5nIExpZmUg
UG9zc2libGU8L3RpdGxlPjwvdGl0bGVzPjxyZXByaW50LWVkaXRpb24+aW4gZmlsZTwvcmVwcmlu
dC1lZGl0aW9uPjxkYXRlcz48eWVhcj4yMDA3PC95ZWFyPjwvZGF0ZXM+PHB1Yi1sb2NhdGlvbj5M
b25kb248L3B1Yi1sb2NhdGlvbj48cHVibGlzaGVyPkplc3NpY2EgS2luZ3NsZXkgUHVibGlzaGVy
czwvcHVibGlzaGVyPjx1cmxzPjxyZWxhdGVkLXVybHM+PHVybD5odHRwczovL3d3dy5hbWF6b24u
Y28udWsvUGFsbGlhdGl2ZS1DYXJlLVNvY2lhbC1TZXJ2aWNlLVVzZXJzL2RwLzE4NDMxMDQ2NTI8
L3VybD48L3JlbGF0ZWQtdXJscz48L3VybHM+PHJlbW90ZS1kYXRhYmFzZS1wcm92aWRlcj5BUENT
VzwvcmVtb3RlLWRhdGFiYXNlLXByb3ZpZGVyPjwvcmVjb3JkPjwvQ2l0ZT48Q2l0ZT48UmVjTnVt
PjE2NjQzPC9SZWNOdW0+PHJlY29yZD48cmVjLW51bWJlcj4xNjY0MzwvcmVjLW51bWJlcj48Zm9y
ZWlnbi1rZXlzPjxrZXkgYXBwPSJFTiIgZGItaWQ9ImVkYTk5ZXNyOWFycDUyZTIwdjJwZnR6NHJw
NXM5eDBldmVmNSIgdGltZXN0YW1wPSIxNTU0MzcxMjk5Ij4xNjY0Mzwva2V5PjxrZXkgYXBwPSJF
TldlYiIgZGItaWQ9IiI+MDwva2V5PjwvZm9yZWlnbi1rZXlzPjxyZWYtdHlwZSBuYW1lPSJCb29r
Ij42PC9yZWYtdHlwZT48Y29udHJpYnV0b3JzPjxhdXRob3JzPjxhdXRob3I+R290dCwgTS48L2F1
dGhvcj48YXV0aG9yPlN0ZXZlbnMsIFQuPC9hdXRob3I+PGF1dGhvcj5TbWFsbCwgTi48L2F1dGhv
cj48YXV0aG9yPkFobWVkemFpLCBTLjwvYXV0aG9yPjwvYXV0aG9ycz48L2NvbnRyaWJ1dG9ycz48
dGl0bGVzPjx0aXRsZT5Vc2VyIGludm9sdmVtZW50IGluIGNhbmNlciBjYXJlLiBFeGNsdXNpb24g
YW5kIGVtcG93ZXJtZW50LjwvdGl0bGU+PC90aXRsZXM+PHJlcHJpbnQtZWRpdGlvbj5pbiBmaWxl
PC9yZXByaW50LWVkaXRpb24+PGRhdGVzPjx5ZWFyPjIwMDA8L3llYXI+PC9kYXRlcz48cHViLWxv
Y2F0aW9uPkJyaXN0b2w8L3B1Yi1sb2NhdGlvbj48cHVibGlzaGVyPlRoZSBQb2xpY3kgUHJlc3M8
L3B1Ymxpc2hlcj48dXJscz48cmVsYXRlZC11cmxzPjx1cmw+aHR0cHM6Ly93d3cuYW1hem9uLmNv
LnVrL1VzZXItSW52b2x2ZW1lbnQtQ2FuY2VyLUNhcmUtRW1wb3dlcm1lbnQvZHAvMTg2MTM0MjEw
MS9yZWY9c3JfMV80P3M9Ym9va3MmYW1wO2llPVVURjgmYW1wO3FpZD0xNTEyNzU0OTI0JmFtcDtz
cj0xLTQmYW1wO3JlZmluZW1lbnRzPXBfMjclM0FNZXJyeW4rR290dDwvdXJsPjwvcmVsYXRlZC11
cmxzPjwvdXJscz48cmVtb3RlLWRhdGFiYXNlLXByb3ZpZGVyPk1EPC9yZW1vdGUtZGF0YWJhc2Ut
cHJvdmlkZXI+PC9yZWNvcmQ+PC9DaXRlPjwvRW5kTm90ZT5=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YyMDwvUmVjTnVtPjxEaXNwbGF5VGV4dD4oR290dCBl
dCBhbC4gMjAwMDsgR290dCAyMDA0OyBDb2xsaW5zIGV0IGFsLiAyMDA1OyBCZXJlc2ZvcmQgMjAw
Nyk8L0Rpc3BsYXlUZXh0PjxyZWNvcmQ+PHJlYy1udW1iZXI+MTU2MjA8L3JlYy1udW1iZXI+PGZv
cmVpZ24ta2V5cz48a2V5IGFwcD0iRU4iIGRiLWlkPSJlZGE5OWVzcjlhcnA1MmUyMHYycGZ0ejRy
cDVzOXgwZXZlZjUiIHRpbWVzdGFtcD0iMTU1NDM3MTI5OSI+MTU2MjA8L2tleT48a2V5IGFwcD0i
RU5XZWIiIGRiLWlkPSIiPjA8L2tleT48L2ZvcmVpZ24ta2V5cz48cmVmLXR5cGUgbmFtZT0iSm91
cm5hbCBBcnRpY2xlIj4xNzwvcmVmLXR5cGU+PGNvbnRyaWJ1dG9ycz48YXV0aG9ycz48YXV0aG9y
PkNvbGxpbnMsIEthcmVuPC9hdXRob3I+PGF1dGhvcj5TdGV2ZW5zLCBUb255PC9hdXRob3I+PGF1
dGhvcj5BaG1lZHphaSwgU2FtIEg8L2F1dGhvcj48L2F1dGhvcnM+PC9jb250cmlidXRvcnM+PHRp
dGxlcz48dGl0bGU+Q2FuIGNvbnN1bWVyIHJlc2VhcmNoIHBhbmVscyBiZWNvbWUgYW4gaW50ZWdy
YWwgcGFydCBvZiB0aGUgY2FuY2VyIHJlc2VhcmNoIGNvbW11bml0eT88L3RpdGxlPjxzZWNvbmRh
cnktdGl0bGU+Q2xpbmljYWwgZWZmZWN0aXZlbmVzcyBpbiBudXJzaW5nPC9zZWNvbmRhcnktdGl0
bGU+PC90aXRsZXM+PHBlcmlvZGljYWw+PGZ1bGwtdGl0bGU+Q2xpbmljYWwgZWZmZWN0aXZlbmVz
cyBpbiBudXJzaW5nPC9mdWxsLXRpdGxlPjxhYmJyLTE+Q2xpbiBFZmYgTnVyczwvYWJici0xPjwv
cGVyaW9kaWNhbD48cGFnZXM+MTEyLTExODwvcGFnZXM+PHZvbHVtZT45PC92b2x1bWU+PG51bWJl
cj4zPC9udW1iZXI+PHJlcHJpbnQtZWRpdGlvbj5pbiBmaWxlPC9yZXByaW50LWVkaXRpb24+PGRh
dGVzPjx5ZWFyPjIwMDU8L3llYXI+PC9kYXRlcz48aXNibj4xMzYxLTkwMDQ8L2lzYm4+PHVybHM+
PHJlbGF0ZWQtdXJscz48dXJsPmh0dHA6Ly93d3cuc2NpZW5jZWRpcmVjdC5jb20vc2NpZW5jZS9h
cnRpY2xlL3BpaS9TMTM2MTkwMDQwNjAwMDMxODwvdXJsPjwvcmVsYXRlZC11cmxzPjwvdXJscz48
cmVtb3RlLWRhdGFiYXNlLXByb3ZpZGVyPklOVjwvcmVtb3RlLWRhdGFiYXNlLXByb3ZpZGVyPjwv
cmVjb3JkPjwvQ2l0ZT48Q2l0ZT48UmVjTnVtPjE2NjQ3PC9SZWNOdW0+PHJlY29yZD48cmVjLW51
bWJlcj4xNjY0NzwvcmVjLW51bWJlcj48Zm9yZWlnbi1rZXlzPjxrZXkgYXBwPSJFTiIgZGItaWQ9
ImVkYTk5ZXNyOWFycDUyZTIwdjJwZnR6NHJwNXM5eDBldmVmNSIgdGltZXN0YW1wPSIxNTU0Mzcx
Mjk5Ij4xNjY0Nzwva2V5PjxrZXkgYXBwPSJFTldlYiIgZGItaWQ9IiI+MDwva2V5PjwvZm9yZWln
bi1rZXlzPjxyZWYtdHlwZSBuYW1lPSJCb29rIFNlY3Rpb24iPjU8L3JlZi10eXBlPjxjb250cmli
dXRvcnM+PGF1dGhvcnM+PGF1dGhvcj5Hb3R0LCBNZXJyeW48L2F1dGhvcj48L2F1dGhvcnM+PHNl
Y29uZGFyeS1hdXRob3JzPjxhdXRob3I+UGF5bmUsIFMuPC9hdXRob3I+PGF1dGhvcj5TZXltb3Vy
LCBKPC9hdXRob3I+PGF1dGhvcj5JbmdsZXRvbiwgQy48L2F1dGhvcj48L3NlY29uZGFyeS1hdXRo
b3JzPjwvY29udHJpYnV0b3JzPjx0aXRsZXM+PHRpdGxlPlVzZXIgaW52b2x2ZW1lbnQgaW4gcGFs
bGlhdGl2ZSBjYXJlOiByaGV0b3JpYyBvciByZWFsaXR5PC90aXRsZT48c2Vjb25kYXJ5LXRpdGxl
PlBhbGxpYXRpdmUgY2FyZSBudXJzaW5nOiBwcmluY2lwbGVzIGFuZCBldmlkZW5jZSBmb3IgcHJh
Y3RpY2U8L3NlY29uZGFyeS10aXRsZT48L3RpdGxlcz48ZWRpdGlvbj4xc3Q8L2VkaXRpb24+PHJl
cHJpbnQtZWRpdGlvbj5pbiBmaWxlPC9yZXByaW50LWVkaXRpb24+PGRhdGVzPjx5ZWFyPjIwMDQ8
L3llYXI+PC9kYXRlcz48cHViLWxvY2F0aW9uPk1haWRlbmhlYWQ8L3B1Yi1sb2NhdGlvbj48cHVi
bGlzaGVyPk9wZW4gVW5pdmVyc2l0eSBQcmVzczwvcHVibGlzaGVyPjx1cmxzPjxyZWxhdGVkLXVy
bHM+PHVybD5odHRwczovL3d3dy5hbWF6b24uY28udWsvUGFsbGlhdGl2ZS1DYXJlLU51cnNpbmct
UHJpbmNpcGxlcy1FdmlkZW5jZS9kcC8wMzM1MjE0OTI0PC91cmw+PC9yZWxhdGVkLXVybHM+PC91
cmxzPjxyZW1vdGUtZGF0YWJhc2UtcHJvdmlkZXI+UmVmY2hlY2s8L3JlbW90ZS1kYXRhYmFzZS1w
cm92aWRlcj48L3JlY29yZD48L0NpdGU+PENpdGU+PFJlY051bT4xNTcxNTwvUmVjTnVtPjxyZWNv
cmQ+PHJlYy1udW1iZXI+MTU3MTU8L3JlYy1udW1iZXI+PGZvcmVpZ24ta2V5cz48a2V5IGFwcD0i
RU4iIGRiLWlkPSJlZGE5OWVzcjlhcnA1MmUyMHYycGZ0ejRycDVzOXgwZXZlZjUiIHRpbWVzdGFt
cD0iMTU1NDM3MTI5OSI+MTU3MTU8L2tleT48a2V5IGFwcD0iRU5XZWIiIGRiLWlkPSIiPjA8L2tl
eT48L2ZvcmVpZ24ta2V5cz48cmVmLXR5cGUgbmFtZT0iQm9vayI+NjwvcmVmLXR5cGU+PGNvbnRy
aWJ1dG9ycz48YXV0aG9ycz48YXV0aG9yPkJlcmVzZm9yZCwgUC47IEFkc2hlYWQsIEwuOyBDcm9m
dCwgUy48L2F1dGhvcj48L2F1dGhvcnM+PC9jb250cmlidXRvcnM+PHRpdGxlcz48dGl0bGU+UGFs
bGlhdGl2ZSBDYXJlLCBTb2NpYWwgV29yayBhbmQgU2VydmljZSBVc2VyczogTWFraW5nIExpZmUg
UG9zc2libGU8L3RpdGxlPjwvdGl0bGVzPjxyZXByaW50LWVkaXRpb24+aW4gZmlsZTwvcmVwcmlu
dC1lZGl0aW9uPjxkYXRlcz48eWVhcj4yMDA3PC95ZWFyPjwvZGF0ZXM+PHB1Yi1sb2NhdGlvbj5M
b25kb248L3B1Yi1sb2NhdGlvbj48cHVibGlzaGVyPkplc3NpY2EgS2luZ3NsZXkgUHVibGlzaGVy
czwvcHVibGlzaGVyPjx1cmxzPjxyZWxhdGVkLXVybHM+PHVybD5odHRwczovL3d3dy5hbWF6b24u
Y28udWsvUGFsbGlhdGl2ZS1DYXJlLVNvY2lhbC1TZXJ2aWNlLVVzZXJzL2RwLzE4NDMxMDQ2NTI8
L3VybD48L3JlbGF0ZWQtdXJscz48L3VybHM+PHJlbW90ZS1kYXRhYmFzZS1wcm92aWRlcj5BUENT
VzwvcmVtb3RlLWRhdGFiYXNlLXByb3ZpZGVyPjwvcmVjb3JkPjwvQ2l0ZT48Q2l0ZT48UmVjTnVt
PjE2NjQzPC9SZWNOdW0+PHJlY29yZD48cmVjLW51bWJlcj4xNjY0MzwvcmVjLW51bWJlcj48Zm9y
ZWlnbi1rZXlzPjxrZXkgYXBwPSJFTiIgZGItaWQ9ImVkYTk5ZXNyOWFycDUyZTIwdjJwZnR6NHJw
NXM5eDBldmVmNSIgdGltZXN0YW1wPSIxNTU0MzcxMjk5Ij4xNjY0Mzwva2V5PjxrZXkgYXBwPSJF
TldlYiIgZGItaWQ9IiI+MDwva2V5PjwvZm9yZWlnbi1rZXlzPjxyZWYtdHlwZSBuYW1lPSJCb29r
Ij42PC9yZWYtdHlwZT48Y29udHJpYnV0b3JzPjxhdXRob3JzPjxhdXRob3I+R290dCwgTS48L2F1
dGhvcj48YXV0aG9yPlN0ZXZlbnMsIFQuPC9hdXRob3I+PGF1dGhvcj5TbWFsbCwgTi48L2F1dGhv
cj48YXV0aG9yPkFobWVkemFpLCBTLjwvYXV0aG9yPjwvYXV0aG9ycz48L2NvbnRyaWJ1dG9ycz48
dGl0bGVzPjx0aXRsZT5Vc2VyIGludm9sdmVtZW50IGluIGNhbmNlciBjYXJlLiBFeGNsdXNpb24g
YW5kIGVtcG93ZXJtZW50LjwvdGl0bGU+PC90aXRsZXM+PHJlcHJpbnQtZWRpdGlvbj5pbiBmaWxl
PC9yZXByaW50LWVkaXRpb24+PGRhdGVzPjx5ZWFyPjIwMDA8L3llYXI+PC9kYXRlcz48cHViLWxv
Y2F0aW9uPkJyaXN0b2w8L3B1Yi1sb2NhdGlvbj48cHVibGlzaGVyPlRoZSBQb2xpY3kgUHJlc3M8
L3B1Ymxpc2hlcj48dXJscz48cmVsYXRlZC11cmxzPjx1cmw+aHR0cHM6Ly93d3cuYW1hem9uLmNv
LnVrL1VzZXItSW52b2x2ZW1lbnQtQ2FuY2VyLUNhcmUtRW1wb3dlcm1lbnQvZHAvMTg2MTM0MjEw
MS9yZWY9c3JfMV80P3M9Ym9va3MmYW1wO2llPVVURjgmYW1wO3FpZD0xNTEyNzU0OTI0JmFtcDtz
cj0xLTQmYW1wO3JlZmluZW1lbnRzPXBfMjclM0FNZXJyeW4rR290dDwvdXJsPjwvcmVsYXRlZC11
cmxzPjwvdXJscz48cmVtb3RlLWRhdGFiYXNlLXByb3ZpZGVyPk1EPC9yZW1vdGUtZGF0YWJhc2Ut
cHJvdmlkZXI+PC9yZWNvcmQ+PC9DaXRlPjwvRW5kTm90ZT5=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Gott et al. 2000; Gott 2004; Collins et al. 2005; Beresford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Sometimes patients experienced unrealistic expectations with no regard to health issues such as fatigue or the amount </w:t>
      </w:r>
      <w:r w:rsidRPr="005E2CF5">
        <w:rPr>
          <w:rFonts w:ascii="Calibri" w:eastAsia="Times New Roman" w:hAnsi="Calibri" w:cs="Calibri"/>
          <w:sz w:val="24"/>
          <w:szCs w:val="24"/>
          <w:lang w:eastAsia="en-GB"/>
        </w:rPr>
        <w:lastRenderedPageBreak/>
        <w:t xml:space="preserve">of time they actually had available </w:t>
      </w:r>
      <w:r w:rsidR="00C445FA">
        <w:rPr>
          <w:rFonts w:ascii="Calibri" w:eastAsia="Times New Roman" w:hAnsi="Calibri" w:cs="Calibri"/>
          <w:sz w:val="24"/>
          <w:szCs w:val="24"/>
          <w:lang w:eastAsia="en-GB"/>
        </w:rPr>
        <w:fldChar w:fldCharType="begin">
          <w:fldData xml:space="preserve">PEVuZE5vdGU+PENpdGU+PFJlY051bT4xNjY0OTwvUmVjTnVtPjxEaXNwbGF5VGV4dD4oQWxhYmFz
dGVyIGV0IGFsLiAyMDAwOyBTdGV2ZW5zIDIwMDgpPC9EaXNwbGF5VGV4dD48cmVjb3JkPjxyZWMt
bnVtYmVyPjE2NjQ5PC9yZWMtbnVtYmVyPjxmb3JlaWduLWtleXM+PGtleSBhcHA9IkVOIiBkYi1p
ZD0iZWRhOTllc3I5YXJwNTJlMjB2MnBmdHo0cnA1czl4MGV2ZWY1IiB0aW1lc3RhbXA9IjE1NTQz
NzEyOTkiPjE2NjQ5PC9rZXk+PGtleSBhcHA9IkVOV2ViIiBkYi1pZD0iIj4wPC9rZXk+PC9mb3Jl
aWduLWtleXM+PHJlZi10eXBlIG5hbWU9IkJvb2sgU2VjdGlvbiI+NTwvcmVmLXR5cGU+PGNvbnRy
aWJ1dG9ycz48YXV0aG9ycz48YXV0aG9yPlN0ZXZlbnMsIFQuPC9hdXRob3I+PC9hdXRob3JzPjxz
ZWNvbmRhcnktYXV0aG9ycz48YXV0aG9yPlBheW5lLCBTLjwvYXV0aG9yPjxhdXRob3I+U2V5bW91
ciwgSjwvYXV0aG9yPjxhdXRob3I+SW5nbGV0b24sIEMuPC9hdXRob3I+PC9zZWNvbmRhcnktYXV0
aG9ycz48L2NvbnRyaWJ1dG9ycz48dGl0bGVzPjx0aXRsZT5JbnZvbHZpbmcgb3IgVXNpbmc/IFVz
ZXIgaW52b2x2ZW1lbnQgaW4gcGFsbGlhdGl2ZSBjYXJlPC90aXRsZT48c2Vjb25kYXJ5LXRpdGxl
PlBhbGxpYXRpdmUgY2FyZSBudXJzaW5nOiBwcmluY2lwbGVzIGFuZCBldmlkZW5jZSBmb3IgcHJh
Y3RpY2U8L3NlY29uZGFyeS10aXRsZT48L3RpdGxlcz48cGFnZXM+NTUtNzA8L3BhZ2VzPjxlZGl0
aW9uPjJuZDwvZWRpdGlvbj48c2VjdGlvbj4zPC9zZWN0aW9uPjxyZXByaW50LWVkaXRpb24+aW4g
ZmlsZTwvcmVwcmludC1lZGl0aW9uPjxkYXRlcz48eWVhcj4yMDA4PC95ZWFyPjwvZGF0ZXM+PHB1
Yi1sb2NhdGlvbj5NYWlkZW5oZWFkPC9wdWItbG9jYXRpb24+PHB1Ymxpc2hlcj5PcGVuIFVuaXZl
cnNpdHkgUHJlc3M8L3B1Ymxpc2hlcj48dXJscz48cmVsYXRlZC11cmxzPjx1cmw+aHR0cHM6Ly93
d3cuYW1hem9uLmNvLnVrL1BhbGxpYXRpdmUtQ2FyZS1OdXJzaW5nLVByaW5jaXBsZXMtRXZpZGVu
Y2UvZHAvMDMzNTIyMTgxNTwvdXJsPjwvcmVsYXRlZC11cmxzPjwvdXJscz48cmVtb3RlLWRhdGFi
YXNlLXByb3ZpZGVyPlJlZmNoZWNrPC9yZW1vdGUtZGF0YWJhc2UtcHJvdmlkZXI+PC9yZWNvcmQ+
PC9DaXRlPjxDaXRlPjxSZWNOdW0+NjExMDwvUmVjTnVtPjxyZWNvcmQ+PHJlYy1udW1iZXI+NjEx
MDwvcmVjLW51bWJlcj48Zm9yZWlnbi1rZXlzPjxrZXkgYXBwPSJFTiIgZGItaWQ9ImVkYTk5ZXNy
OWFycDUyZTIwdjJwZnR6NHJwNXM5eDBldmVmNSIgdGltZXN0YW1wPSIxNTU0MzcxMjk5Ij42MTEw
PC9rZXk+PGtleSBhcHA9IkVOV2ViIiBkYi1pZD0iIj4wPC9rZXk+PC9mb3JlaWduLWtleXM+PHJl
Zi10eXBlIG5hbWU9IlJlcG9ydCI+Mjc8L3JlZi10eXBlPjxjb250cmlidXRvcnM+PGF1dGhvcnM+
PGF1dGhvcj5BbGFiYXN0ZXIsIEUuPC9hdXRob3I+PGF1dGhvcj5BbGxlbiwgRC48L2F1dGhvcj48
YXV0aG9yPkZvdGhlcmdpbGwsIEEuPC9hdXRob3I+PGF1dGhvcj5IYW5rcywgQy48L2F1dGhvcj48
YXV0aG9yPkhhbm5pZ2FuLCBCLjwvYXV0aG9yPjxhdXRob3I+TG93ZXMsIEwuPC9hdXRob3I+PGF1
dGhvcj5MeW5lLCBQLjwvYXV0aG9yPjxhdXRob3I+Tm9ydGh3YXlhLCBSLjwvYXV0aG9yPjxhdXRo
b3I+UGFwYW5pa29sYW91LCBQLjwvYXV0aG9yPjxhdXRob3I+UG9vbGViLCBLLjwvYXV0aG9yPjxh
dXRob3I+UnlhbiwgSi48L2F1dGhvcj48YXV0aG9yPldlYmJlciwgSS48L2F1dGhvcj48YXV0aG9y
PldoYWxlYywgWi48L2F1dGhvcj48L2F1dGhvcnM+PHRlcnRpYXJ5LWF1dGhvcnM+PGF1dGhvcj5V
bml2ZXJzaXR5IG9mIFdhbGVzIENvbGxlZ2Ugb2YgTWVkaWNpbmUsPC9hdXRob3I+PC90ZXJ0aWFy
eS1hdXRob3JzPjwvY29udHJpYnV0b3JzPjxhdXRoLWFkZHJlc3M+TnVyc2luZywgSGVhbHRoIGFu
ZCBTb2NpYWwgQ2FyZSBSZXNlYXJjaCBDZW50cmUmI3hEO1NjaG9vbCBvZiBOdXJzaW5nIGFuZCBN
aWR3aWZlcnkgU3R1ZGllcyYjeEQ7VW5pdmVyc2l0eSBvZiBXYWxlcyBDb2xsZWdlIG9mIE1lZGlj
aW5lJiN4RDtUeSBEZXdpIFNhbnQmI3hEO0hlYXRoIFBhcmssIENhcmRpZmYsIENGMTQgNFhOJiN4
RDtUZWxlcGhvbmU6IDAyOSAyMDc0IDM3NjMuIEVtYWlsOiBIYW5rc0NNQGNhcmRpZmYuYWMudWs8
L2F1dGgtYWRkcmVzcz48dGl0bGVzPjx0aXRsZT5Vc2VyIGludm9sdmVtZW50IGluIHVzZXItZm9j
dXNlZCByZXNlYXJjaD88L3RpdGxlPjwvdGl0bGVzPjxwYWdlcz4xLTIxPC9wYWdlcz48cmVwcmlu
dC1lZGl0aW9uPmluIGZpbGU8L3JlcHJpbnQtZWRpdGlvbj48a2V5d29yZHM+PGtleXdvcmQ+YXBw
cmFpc2FsPC9rZXl3b3JkPjxrZXl3b3JkPkF3YXJlbmVzczwva2V5d29yZD48a2V5d29yZD5jYXJl
PC9rZXl3b3JkPjxrZXl3b3JkPmNvbW11bml0eTwva2V5d29yZD48a2V5d29yZD5kaXNhYmlsaXR5
PC9rZXl3b3JkPjxrZXl3b3JkPkhlYWx0aDwva2V5d29yZD48a2V5d29yZD5IZWFsdGgtQ2FyZTwv
a2V5d29yZD48a2V5d29yZD5oZWFsdGggY2FyZTwva2V5d29yZD48a2V5d29yZD5IZWFsdGggU2Vy
dmljZXM8L2tleXdvcmQ+PGtleXdvcmQ+aW52b2x2ZW1lbnQ8L2tleXdvcmQ+PGtleXdvcmQ+TGVh
cm5pbmc8L2tleXdvcmQ+PGtleXdvcmQ+bGl0ZXJhdHVyZTwva2V5d29yZD48a2V5d29yZD5tZWRp
Y2luZTwva2V5d29yZD48a2V5d29yZD5NZW50YWwgSGVhbHRoPC9rZXl3b3JkPjxrZXl3b3JkPk1p
ZHdpZmVyeTwva2V5d29yZD48a2V5d29yZD5udXJzaW5nPC9rZXl3b3JkPjxrZXl3b3JkPlBlb3Bs
ZTwva2V5d29yZD48a2V5d29yZD5wbGFubmluZzwva2V5d29yZD48a2V5d29yZD5wb2xpY3k8L2tl
eXdvcmQ+PGtleXdvcmQ+cHJhY3RpY2U8L2tleXdvcmQ+PGtleXdvcmQ+UmVzZWFyY2g8L2tleXdv
cmQ+PGtleXdvcmQ+cmV2aWV3PC9rZXl3b3JkPjxrZXl3b3JkPnRoZXJhcHk8L2tleXdvcmQ+PGtl
eXdvcmQ+VW5pdmVyc2l0aWVzPC9rZXl3b3JkPjxrZXl3b3JkPnVzZXI8L2tleXdvcmQ+PGtleXdv
cmQ+dXNlciBpbnZvbHZlbWVudDwva2V5d29yZD48a2V5d29yZD51c2Vyczwva2V5d29yZD48a2V5
d29yZD5XYWxlczwva2V5d29yZD48L2tleXdvcmRzPjxkYXRlcz48eWVhcj4yMDAwPC95ZWFyPjxw
dWItZGF0ZXM+PGRhdGU+MjAwMDwvZGF0ZT48L3B1Yi1kYXRlcz48L2RhdGVzPjxwdWItbG9jYXRp
b24+Q2FyZGlmZjwvcHViLWxvY2F0aW9uPjxwdWJsaXNoZXI+VW5pdmVyc2l0eSBvZiBXYWxlcyBD
b2xsZWdlIG9mIE1lZGljaW5lLDwvcHVibGlzaGVyPjxsYWJlbD41MTBSPC9sYWJlbD48dXJscz48
cmVsYXRlZC11cmxzPjx1cmw+PHN0eWxlIGZhY2U9InVuZGVybGluZSIgZm9udD0iZGVmYXVsdCIg
c2l6ZT0iMTAwJSI+aHR0cDovL3d3dy5jYXJkaWZmLmFjLnVrL251cnNpbmcvcGRmL1VzZXJfaW52
b2x2ZW1lbnRfV29ya2luZ19QYXBlcl8yMDAwLnBkZjwvc3R5bGU+PC91cmw+PC9yZWxhdGVkLXVy
bHM+PC91cmxzPjxyZW1vdGUtZGF0YWJhc2UtcHJvdmlkZXI+TUQ8L3JlbW90ZS1kYXRhYmFzZS1w
cm92aWRlcj48L3JlY29y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jY0OTwvUmVjTnVtPjxEaXNwbGF5VGV4dD4oQWxhYmFz
dGVyIGV0IGFsLiAyMDAwOyBTdGV2ZW5zIDIwMDgpPC9EaXNwbGF5VGV4dD48cmVjb3JkPjxyZWMt
bnVtYmVyPjE2NjQ5PC9yZWMtbnVtYmVyPjxmb3JlaWduLWtleXM+PGtleSBhcHA9IkVOIiBkYi1p
ZD0iZWRhOTllc3I5YXJwNTJlMjB2MnBmdHo0cnA1czl4MGV2ZWY1IiB0aW1lc3RhbXA9IjE1NTQz
NzEyOTkiPjE2NjQ5PC9rZXk+PGtleSBhcHA9IkVOV2ViIiBkYi1pZD0iIj4wPC9rZXk+PC9mb3Jl
aWduLWtleXM+PHJlZi10eXBlIG5hbWU9IkJvb2sgU2VjdGlvbiI+NTwvcmVmLXR5cGU+PGNvbnRy
aWJ1dG9ycz48YXV0aG9ycz48YXV0aG9yPlN0ZXZlbnMsIFQuPC9hdXRob3I+PC9hdXRob3JzPjxz
ZWNvbmRhcnktYXV0aG9ycz48YXV0aG9yPlBheW5lLCBTLjwvYXV0aG9yPjxhdXRob3I+U2V5bW91
ciwgSjwvYXV0aG9yPjxhdXRob3I+SW5nbGV0b24sIEMuPC9hdXRob3I+PC9zZWNvbmRhcnktYXV0
aG9ycz48L2NvbnRyaWJ1dG9ycz48dGl0bGVzPjx0aXRsZT5JbnZvbHZpbmcgb3IgVXNpbmc/IFVz
ZXIgaW52b2x2ZW1lbnQgaW4gcGFsbGlhdGl2ZSBjYXJlPC90aXRsZT48c2Vjb25kYXJ5LXRpdGxl
PlBhbGxpYXRpdmUgY2FyZSBudXJzaW5nOiBwcmluY2lwbGVzIGFuZCBldmlkZW5jZSBmb3IgcHJh
Y3RpY2U8L3NlY29uZGFyeS10aXRsZT48L3RpdGxlcz48cGFnZXM+NTUtNzA8L3BhZ2VzPjxlZGl0
aW9uPjJuZDwvZWRpdGlvbj48c2VjdGlvbj4zPC9zZWN0aW9uPjxyZXByaW50LWVkaXRpb24+aW4g
ZmlsZTwvcmVwcmludC1lZGl0aW9uPjxkYXRlcz48eWVhcj4yMDA4PC95ZWFyPjwvZGF0ZXM+PHB1
Yi1sb2NhdGlvbj5NYWlkZW5oZWFkPC9wdWItbG9jYXRpb24+PHB1Ymxpc2hlcj5PcGVuIFVuaXZl
cnNpdHkgUHJlc3M8L3B1Ymxpc2hlcj48dXJscz48cmVsYXRlZC11cmxzPjx1cmw+aHR0cHM6Ly93
d3cuYW1hem9uLmNvLnVrL1BhbGxpYXRpdmUtQ2FyZS1OdXJzaW5nLVByaW5jaXBsZXMtRXZpZGVu
Y2UvZHAvMDMzNTIyMTgxNTwvdXJsPjwvcmVsYXRlZC11cmxzPjwvdXJscz48cmVtb3RlLWRhdGFi
YXNlLXByb3ZpZGVyPlJlZmNoZWNrPC9yZW1vdGUtZGF0YWJhc2UtcHJvdmlkZXI+PC9yZWNvcmQ+
PC9DaXRlPjxDaXRlPjxSZWNOdW0+NjExMDwvUmVjTnVtPjxyZWNvcmQ+PHJlYy1udW1iZXI+NjEx
MDwvcmVjLW51bWJlcj48Zm9yZWlnbi1rZXlzPjxrZXkgYXBwPSJFTiIgZGItaWQ9ImVkYTk5ZXNy
OWFycDUyZTIwdjJwZnR6NHJwNXM5eDBldmVmNSIgdGltZXN0YW1wPSIxNTU0MzcxMjk5Ij42MTEw
PC9rZXk+PGtleSBhcHA9IkVOV2ViIiBkYi1pZD0iIj4wPC9rZXk+PC9mb3JlaWduLWtleXM+PHJl
Zi10eXBlIG5hbWU9IlJlcG9ydCI+Mjc8L3JlZi10eXBlPjxjb250cmlidXRvcnM+PGF1dGhvcnM+
PGF1dGhvcj5BbGFiYXN0ZXIsIEUuPC9hdXRob3I+PGF1dGhvcj5BbGxlbiwgRC48L2F1dGhvcj48
YXV0aG9yPkZvdGhlcmdpbGwsIEEuPC9hdXRob3I+PGF1dGhvcj5IYW5rcywgQy48L2F1dGhvcj48
YXV0aG9yPkhhbm5pZ2FuLCBCLjwvYXV0aG9yPjxhdXRob3I+TG93ZXMsIEwuPC9hdXRob3I+PGF1
dGhvcj5MeW5lLCBQLjwvYXV0aG9yPjxhdXRob3I+Tm9ydGh3YXlhLCBSLjwvYXV0aG9yPjxhdXRo
b3I+UGFwYW5pa29sYW91LCBQLjwvYXV0aG9yPjxhdXRob3I+UG9vbGViLCBLLjwvYXV0aG9yPjxh
dXRob3I+UnlhbiwgSi48L2F1dGhvcj48YXV0aG9yPldlYmJlciwgSS48L2F1dGhvcj48YXV0aG9y
PldoYWxlYywgWi48L2F1dGhvcj48L2F1dGhvcnM+PHRlcnRpYXJ5LWF1dGhvcnM+PGF1dGhvcj5V
bml2ZXJzaXR5IG9mIFdhbGVzIENvbGxlZ2Ugb2YgTWVkaWNpbmUsPC9hdXRob3I+PC90ZXJ0aWFy
eS1hdXRob3JzPjwvY29udHJpYnV0b3JzPjxhdXRoLWFkZHJlc3M+TnVyc2luZywgSGVhbHRoIGFu
ZCBTb2NpYWwgQ2FyZSBSZXNlYXJjaCBDZW50cmUmI3hEO1NjaG9vbCBvZiBOdXJzaW5nIGFuZCBN
aWR3aWZlcnkgU3R1ZGllcyYjeEQ7VW5pdmVyc2l0eSBvZiBXYWxlcyBDb2xsZWdlIG9mIE1lZGlj
aW5lJiN4RDtUeSBEZXdpIFNhbnQmI3hEO0hlYXRoIFBhcmssIENhcmRpZmYsIENGMTQgNFhOJiN4
RDtUZWxlcGhvbmU6IDAyOSAyMDc0IDM3NjMuIEVtYWlsOiBIYW5rc0NNQGNhcmRpZmYuYWMudWs8
L2F1dGgtYWRkcmVzcz48dGl0bGVzPjx0aXRsZT5Vc2VyIGludm9sdmVtZW50IGluIHVzZXItZm9j
dXNlZCByZXNlYXJjaD88L3RpdGxlPjwvdGl0bGVzPjxwYWdlcz4xLTIxPC9wYWdlcz48cmVwcmlu
dC1lZGl0aW9uPmluIGZpbGU8L3JlcHJpbnQtZWRpdGlvbj48a2V5d29yZHM+PGtleXdvcmQ+YXBw
cmFpc2FsPC9rZXl3b3JkPjxrZXl3b3JkPkF3YXJlbmVzczwva2V5d29yZD48a2V5d29yZD5jYXJl
PC9rZXl3b3JkPjxrZXl3b3JkPmNvbW11bml0eTwva2V5d29yZD48a2V5d29yZD5kaXNhYmlsaXR5
PC9rZXl3b3JkPjxrZXl3b3JkPkhlYWx0aDwva2V5d29yZD48a2V5d29yZD5IZWFsdGgtQ2FyZTwv
a2V5d29yZD48a2V5d29yZD5oZWFsdGggY2FyZTwva2V5d29yZD48a2V5d29yZD5IZWFsdGggU2Vy
dmljZXM8L2tleXdvcmQ+PGtleXdvcmQ+aW52b2x2ZW1lbnQ8L2tleXdvcmQ+PGtleXdvcmQ+TGVh
cm5pbmc8L2tleXdvcmQ+PGtleXdvcmQ+bGl0ZXJhdHVyZTwva2V5d29yZD48a2V5d29yZD5tZWRp
Y2luZTwva2V5d29yZD48a2V5d29yZD5NZW50YWwgSGVhbHRoPC9rZXl3b3JkPjxrZXl3b3JkPk1p
ZHdpZmVyeTwva2V5d29yZD48a2V5d29yZD5udXJzaW5nPC9rZXl3b3JkPjxrZXl3b3JkPlBlb3Bs
ZTwva2V5d29yZD48a2V5d29yZD5wbGFubmluZzwva2V5d29yZD48a2V5d29yZD5wb2xpY3k8L2tl
eXdvcmQ+PGtleXdvcmQ+cHJhY3RpY2U8L2tleXdvcmQ+PGtleXdvcmQ+UmVzZWFyY2g8L2tleXdv
cmQ+PGtleXdvcmQ+cmV2aWV3PC9rZXl3b3JkPjxrZXl3b3JkPnRoZXJhcHk8L2tleXdvcmQ+PGtl
eXdvcmQ+VW5pdmVyc2l0aWVzPC9rZXl3b3JkPjxrZXl3b3JkPnVzZXI8L2tleXdvcmQ+PGtleXdv
cmQ+dXNlciBpbnZvbHZlbWVudDwva2V5d29yZD48a2V5d29yZD51c2Vyczwva2V5d29yZD48a2V5
d29yZD5XYWxlczwva2V5d29yZD48L2tleXdvcmRzPjxkYXRlcz48eWVhcj4yMDAwPC95ZWFyPjxw
dWItZGF0ZXM+PGRhdGU+MjAwMDwvZGF0ZT48L3B1Yi1kYXRlcz48L2RhdGVzPjxwdWItbG9jYXRp
b24+Q2FyZGlmZjwvcHViLWxvY2F0aW9uPjxwdWJsaXNoZXI+VW5pdmVyc2l0eSBvZiBXYWxlcyBD
b2xsZWdlIG9mIE1lZGljaW5lLDwvcHVibGlzaGVyPjxsYWJlbD41MTBSPC9sYWJlbD48dXJscz48
cmVsYXRlZC11cmxzPjx1cmw+PHN0eWxlIGZhY2U9InVuZGVybGluZSIgZm9udD0iZGVmYXVsdCIg
c2l6ZT0iMTAwJSI+aHR0cDovL3d3dy5jYXJkaWZmLmFjLnVrL251cnNpbmcvcGRmL1VzZXJfaW52
b2x2ZW1lbnRfV29ya2luZ19QYXBlcl8yMDAwLnBkZjwvc3R5bGU+PC91cmw+PC9yZWxhdGVkLXVy
bHM+PC91cmxzPjxyZW1vdGUtZGF0YWJhc2UtcHJvdmlkZXI+TUQ8L3JlbW90ZS1kYXRhYmFzZS1w
cm92aWRlcj48L3JlY29y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labaster et al. 2000; Stevens 2008)</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People felt overwhelmed by the pressures of the work, issues connected with power imbalances or the attitudes of professionals were upsetting. In some studies professionals were heard discussing treatments or health conditions in an insensitive manner. For example, treatments were described as pointless, having no effect or being a waste of money. Comments such as these or “once you’ve had cancer it will always come back” were distressing, annoying and made people angry (Cotterell et al. 2010, p. 166).</w:t>
      </w:r>
    </w:p>
    <w:p w14:paraId="770AAC0D" w14:textId="77777777" w:rsidR="005E2CF5" w:rsidRPr="005E2CF5" w:rsidRDefault="005E2CF5" w:rsidP="005E2CF5">
      <w:pPr>
        <w:spacing w:after="0" w:line="240" w:lineRule="auto"/>
        <w:rPr>
          <w:rFonts w:ascii="Calibri" w:eastAsia="Times New Roman" w:hAnsi="Calibri" w:cs="Calibri"/>
          <w:bCs/>
          <w:sz w:val="24"/>
          <w:szCs w:val="24"/>
          <w:lang w:eastAsia="en-GB"/>
        </w:rPr>
      </w:pPr>
    </w:p>
    <w:p w14:paraId="6F776A34" w14:textId="21AE13BC" w:rsidR="005E2CF5" w:rsidRPr="005E2CF5" w:rsidRDefault="005E2CF5" w:rsidP="005E2CF5">
      <w:pPr>
        <w:spacing w:after="0" w:line="240" w:lineRule="auto"/>
        <w:rPr>
          <w:rFonts w:ascii="Calibri" w:hAnsi="Calibri" w:cs="Calibri"/>
          <w:sz w:val="24"/>
          <w:szCs w:val="24"/>
        </w:rPr>
      </w:pPr>
      <w:r w:rsidRPr="005E2CF5">
        <w:rPr>
          <w:rFonts w:ascii="Calibri" w:eastAsia="Times New Roman" w:hAnsi="Calibri" w:cs="Calibri"/>
          <w:bCs/>
          <w:sz w:val="24"/>
          <w:szCs w:val="24"/>
          <w:lang w:eastAsia="en-GB"/>
        </w:rPr>
        <w:t xml:space="preserve">Many positive impacts were also reported. </w:t>
      </w:r>
      <w:r w:rsidRPr="005E2CF5">
        <w:rPr>
          <w:rFonts w:ascii="Calibri" w:hAnsi="Calibri" w:cs="Calibri"/>
          <w:sz w:val="24"/>
          <w:szCs w:val="24"/>
        </w:rPr>
        <w:t xml:space="preserve">Patients commonly described involvement as giving them meaning and a life focus. To some degree it facilitated survivorship of their health condition, by focussing their lives in positive, purposeful and productive ways. It motivated people to carry on and enabled them to carve out a new life. One patient said: “how much of the Group is helping us to have an extension of our life? How much is it giving us something to fight for?” (Cotterell et al. 2007, p. 109). There was a rehabilitative effect from using existing skills and expertise in a new context, an ability to use these skills despite being unable to work, that contributed to their personal development. Some patients felt involvement was ‘recovery-focussed’ and was important in facilitating a successful transition into retirement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5888&lt;/RecNum&gt;&lt;DisplayText&gt;(Ashcroft et al. 2016)&lt;/DisplayText&gt;&lt;record&gt;&lt;rec-number&gt;15888&lt;/rec-number&gt;&lt;foreign-keys&gt;&lt;key app="EN" db-id="eda99esr9arp52e20v2pftz4rp5s9x0evef5" timestamp="1504100295"&gt;15888&lt;/key&gt;&lt;/foreign-keys&gt;&lt;ref-type name="Journal Article"&gt;17&lt;/ref-type&gt;&lt;contributors&gt;&lt;authors&gt;&lt;author&gt;Ashcroft, Joanne&lt;/author&gt;&lt;author&gt;Wykes, Til&lt;/author&gt;&lt;author&gt;Taylor, Joseph&lt;/author&gt;&lt;author&gt;Crowther, Adam&lt;/author&gt;&lt;author&gt;Szmukler, George&lt;/author&gt;&lt;/authors&gt;&lt;/contributors&gt;&lt;titles&gt;&lt;title&gt;Impact on the individual: what do patients and carers gain, lose and expect from being involved in research?&lt;/title&gt;&lt;secondary-title&gt;Journal of Mental Health&lt;/secondary-title&gt;&lt;/titles&gt;&lt;periodical&gt;&lt;full-title&gt;Journal of Mental Health&lt;/full-title&gt;&lt;abbr-1&gt;J Ment Health&lt;/abbr-1&gt;&lt;/periodical&gt;&lt;pages&gt;28-35&lt;/pages&gt;&lt;volume&gt;25&lt;/volume&gt;&lt;number&gt;1&lt;/number&gt;&lt;reprint-edition&gt;in file&lt;/reprint-edition&gt;&lt;dates&gt;&lt;year&gt;2016&lt;/year&gt;&lt;/dates&gt;&lt;isbn&gt;0963-8237&lt;/isbn&gt;&lt;urls&gt;&lt;related-urls&gt;&lt;url&gt;http://www-tandfonline-com.sheffield.idm.oclc.org/doi/abs/10.3109/09638237.2015.1101424&lt;/url&gt;&lt;/related-urls&gt;&lt;/urls&gt;&lt;remote-database-provider&gt;SCO&lt;/remote-database-provider&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Ashcroft et al. 2016)</w:t>
      </w:r>
      <w:r w:rsidR="00C445FA">
        <w:rPr>
          <w:rFonts w:ascii="Calibri" w:hAnsi="Calibri" w:cs="Calibri"/>
          <w:sz w:val="24"/>
          <w:szCs w:val="24"/>
        </w:rPr>
        <w:fldChar w:fldCharType="end"/>
      </w:r>
      <w:r w:rsidRPr="005E2CF5">
        <w:rPr>
          <w:rFonts w:ascii="Calibri" w:hAnsi="Calibri" w:cs="Calibri"/>
          <w:sz w:val="24"/>
          <w:szCs w:val="24"/>
        </w:rPr>
        <w:t xml:space="preserve">. Other intellectual benefits cited were gaining and developing new skills and knowledge and acquiring a greater understanding of both involvement and research </w:t>
      </w:r>
      <w:r w:rsidR="00C445FA">
        <w:rPr>
          <w:rFonts w:ascii="Calibri" w:hAnsi="Calibri" w:cs="Calibri"/>
          <w:sz w:val="24"/>
          <w:szCs w:val="24"/>
        </w:rPr>
        <w:fldChar w:fldCharType="begin">
          <w:fldData xml:space="preserve">PEVuZE5vdGU+PENpdGU+PFJlY051bT4xNTg4ODwvUmVjTnVtPjxEaXNwbGF5VGV4dD4oRGF2ZXNv
biBldCBhbC4gMjAxNTsgQXNoY3JvZnQgZXQgYWwuIDIwMTYpPC9EaXNwbGF5VGV4dD48cmVjb3Jk
PjxyZWMtbnVtYmVyPjE1ODg4PC9yZWMtbnVtYmVyPjxmb3JlaWduLWtleXM+PGtleSBhcHA9IkVO
IiBkYi1pZD0iZWRhOTllc3I5YXJwNTJlMjB2MnBmdHo0cnA1czl4MGV2ZWY1IiB0aW1lc3RhbXA9
IjE1MDQxMDAyOTUiPjE1ODg4PC9rZXk+PC9mb3JlaWduLWtleXM+PHJlZi10eXBlIG5hbWU9Ikpv
dXJuYWwgQXJ0aWNsZSI+MTc8L3JlZi10eXBlPjxjb250cmlidXRvcnM+PGF1dGhvcnM+PGF1dGhv
cj5Bc2hjcm9mdCwgSm9hbm5lPC9hdXRob3I+PGF1dGhvcj5XeWtlcywgVGlsPC9hdXRob3I+PGF1
dGhvcj5UYXlsb3IsIEpvc2VwaDwvYXV0aG9yPjxhdXRob3I+Q3Jvd3RoZXIsIEFkYW08L2F1dGhv
cj48YXV0aG9yPlN6bXVrbGVyLCBHZW9yZ2U8L2F1dGhvcj48L2F1dGhvcnM+PC9jb250cmlidXRv
cnM+PHRpdGxlcz48dGl0bGU+SW1wYWN0IG9uIHRoZSBpbmRpdmlkdWFsOiB3aGF0IGRvIHBhdGll
bnRzIGFuZCBjYXJlcnMgZ2FpbiwgbG9zZSBhbmQgZXhwZWN0IGZyb20gYmVpbmcgaW52b2x2ZWQg
aW4gcmVzZWFyY2g/PC90aXRsZT48c2Vjb25kYXJ5LXRpdGxlPkpvdXJuYWwgb2YgTWVudGFsIEhl
YWx0aDwvc2Vjb25kYXJ5LXRpdGxlPjwvdGl0bGVzPjxwZXJpb2RpY2FsPjxmdWxsLXRpdGxlPkpv
dXJuYWwgb2YgTWVudGFsIEhlYWx0aDwvZnVsbC10aXRsZT48YWJici0xPkogTWVudCBIZWFsdGg8
L2FiYnItMT48L3BlcmlvZGljYWw+PHBhZ2VzPjI4LTM1PC9wYWdlcz48dm9sdW1lPjI1PC92b2x1
bWU+PG51bWJlcj4xPC9udW1iZXI+PHJlcHJpbnQtZWRpdGlvbj5pbiBmaWxlPC9yZXByaW50LWVk
aXRpb24+PGRhdGVzPjx5ZWFyPjIwMTY8L3llYXI+PC9kYXRlcz48aXNibj4wOTYzLTgyMzc8L2lz
Ym4+PHVybHM+PHJlbGF0ZWQtdXJscz48dXJsPmh0dHA6Ly93d3ctdGFuZGZvbmxpbmUtY29tLnNo
ZWZmaWVsZC5pZG0ub2NsYy5vcmcvZG9pL2Ficy8xMC4zMTA5LzA5NjM4MjM3LjIwMTUuMTEwMTQy
NDwvdXJsPjwvcmVsYXRlZC11cmxzPjwvdXJscz48cmVtb3RlLWRhdGFiYXNlLXByb3ZpZGVyPlND
TzwvcmVtb3RlLWRhdGFiYXNlLXByb3ZpZGVyPjwvcmVjb3JkPjwvQ2l0ZT48Q2l0ZT48UmVjTnVt
PjIyPC9SZWNOdW0+PHJlY29yZD48cmVjLW51bWJlcj4yMjwvcmVjLW51bWJlcj48Zm9yZWlnbi1r
ZXlzPjxrZXkgYXBwPSJFTiIgZGItaWQ9ImVkYTk5ZXNyOWFycDUyZTIwdjJwZnR6NHJwNXM5eDBl
dmVmNSIgdGltZXN0YW1wPSIxNTUzOTQ0NTE3Ij4yMjwva2V5PjxrZXkgYXBwPSJFTldlYiIgZGIt
aWQ9IiI+MDwva2V5PjwvZm9yZWlnbi1rZXlzPjxyZWYtdHlwZSBuYW1lPSJKb3VybmFsIEFydGlj
bGUiPjE3PC9yZWYtdHlwZT48Y29udHJpYnV0b3JzPjxhdXRob3JzPjxhdXRob3I+RGF2ZXNvbiwg
Qi5BLjwvYXV0aG9yPjxhdXRob3I+ZGUgV29sZi1MaW5kZXIsIFMuPC9hdXRob3I+PGF1dGhvcj5X
aXR0LCBKLjwvYXV0aG9yPjxhdXRob3I+TmV3c29uLCBLLjwvYXV0aG9yPjxhdXRob3I+TW9ycmlz
LCBDLjwvYXV0aG9yPjxhdXRob3I+SGlnZ2luc29uLCBJLkouPC9hdXRob3I+PGF1dGhvcj5FdmFu
cywgQy5KLjwvYXV0aG9yPjwvYXV0aG9ycz48L2NvbnRyaWJ1dG9ycz48dGl0bGVzPjx0aXRsZT5S
ZXN1bHRzIG9mIGEgdHJhbnNwYXJlbnQgZXhwZXJ0IGNvbnN1bHRhdGlvbiBvbiBwYXRpZW50IGFu
ZCBwdWJsaWMgaW52b2x2ZW1lbnQgaW4gcGFsbGlhdGl2ZSBjYXJlIHJlc2VhcmNoPC90aXRsZT48
c2Vjb25kYXJ5LXRpdGxlPlBhbGxpYXRpdmUgTWVkaWNpbmU8L3NlY29uZGFyeS10aXRsZT48L3Rp
dGxlcz48cGVyaW9kaWNhbD48ZnVsbC10aXRsZT5QYWxsaWF0aXZlIE1lZGljaW5lPC9mdWxsLXRp
dGxlPjxhYmJyLTE+UGFsbGlhdCBNZWQ8L2FiYnItMT48L3BlcmlvZGljYWw+PHBhZ2VzPjkzOS05
NDk8L3BhZ2VzPjx2b2x1bWU+Mjk8L3ZvbHVtZT48bnVtYmVyPjEwPC9udW1iZXI+PHJlcHJpbnQt
ZWRpdGlvbj5pbiBmaWxlPC9yZXByaW50LWVkaXRpb24+PGtleXdvcmRzPjxrZXl3b3JkPmNhcmU8
L2tleXdvcmQ+PGtleXdvcmQ+Y29uc3VsdGF0aW9uPC9rZXl3b3JkPjxrZXl3b3JkPmludm9sdmVt
ZW50PC9rZXl3b3JkPjxrZXl3b3JkPlBhbGxpYXRpdmUgQ2FyZTwva2V5d29yZD48a2V5d29yZD5Q
YXRpZW50PC9rZXl3b3JkPjxrZXl3b3JkPlJlc2VhcmNoPC9rZXl3b3JkPjwva2V5d29yZHM+PGRh
dGVzPjx5ZWFyPjIwMTU8L3llYXI+PHB1Yi1kYXRlcz48ZGF0ZT4yMDE1PC9kYXRlPjwvcHViLWRh
dGVzPjwvZGF0ZXM+PGlzYm4+MDI2OS0yMTYzPC9pc2JuPjxsYWJlbD43ODJHPC9sYWJlbD48dXJs
cz48L3VybHM+PHJlbW90ZS1kYXRhYmFzZS1wcm92aWRlcj5JTlYsIENJTkFITCwgUElORk8sIE1F
RCwgQVNTSUEsIFdPUzwvcmVtb3RlLWRhdGFiYXNlLXByb3ZpZGVyPjwvcmVjb3JkPjwvQ2l0ZT48
L0VuZE5vdGU+AG==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Tg4ODwvUmVjTnVtPjxEaXNwbGF5VGV4dD4oRGF2ZXNv
biBldCBhbC4gMjAxNTsgQXNoY3JvZnQgZXQgYWwuIDIwMTYpPC9EaXNwbGF5VGV4dD48cmVjb3Jk
PjxyZWMtbnVtYmVyPjE1ODg4PC9yZWMtbnVtYmVyPjxmb3JlaWduLWtleXM+PGtleSBhcHA9IkVO
IiBkYi1pZD0iZWRhOTllc3I5YXJwNTJlMjB2MnBmdHo0cnA1czl4MGV2ZWY1IiB0aW1lc3RhbXA9
IjE1MDQxMDAyOTUiPjE1ODg4PC9rZXk+PC9mb3JlaWduLWtleXM+PHJlZi10eXBlIG5hbWU9Ikpv
dXJuYWwgQXJ0aWNsZSI+MTc8L3JlZi10eXBlPjxjb250cmlidXRvcnM+PGF1dGhvcnM+PGF1dGhv
cj5Bc2hjcm9mdCwgSm9hbm5lPC9hdXRob3I+PGF1dGhvcj5XeWtlcywgVGlsPC9hdXRob3I+PGF1
dGhvcj5UYXlsb3IsIEpvc2VwaDwvYXV0aG9yPjxhdXRob3I+Q3Jvd3RoZXIsIEFkYW08L2F1dGhv
cj48YXV0aG9yPlN6bXVrbGVyLCBHZW9yZ2U8L2F1dGhvcj48L2F1dGhvcnM+PC9jb250cmlidXRv
cnM+PHRpdGxlcz48dGl0bGU+SW1wYWN0IG9uIHRoZSBpbmRpdmlkdWFsOiB3aGF0IGRvIHBhdGll
bnRzIGFuZCBjYXJlcnMgZ2FpbiwgbG9zZSBhbmQgZXhwZWN0IGZyb20gYmVpbmcgaW52b2x2ZWQg
aW4gcmVzZWFyY2g/PC90aXRsZT48c2Vjb25kYXJ5LXRpdGxlPkpvdXJuYWwgb2YgTWVudGFsIEhl
YWx0aDwvc2Vjb25kYXJ5LXRpdGxlPjwvdGl0bGVzPjxwZXJpb2RpY2FsPjxmdWxsLXRpdGxlPkpv
dXJuYWwgb2YgTWVudGFsIEhlYWx0aDwvZnVsbC10aXRsZT48YWJici0xPkogTWVudCBIZWFsdGg8
L2FiYnItMT48L3BlcmlvZGljYWw+PHBhZ2VzPjI4LTM1PC9wYWdlcz48dm9sdW1lPjI1PC92b2x1
bWU+PG51bWJlcj4xPC9udW1iZXI+PHJlcHJpbnQtZWRpdGlvbj5pbiBmaWxlPC9yZXByaW50LWVk
aXRpb24+PGRhdGVzPjx5ZWFyPjIwMTY8L3llYXI+PC9kYXRlcz48aXNibj4wOTYzLTgyMzc8L2lz
Ym4+PHVybHM+PHJlbGF0ZWQtdXJscz48dXJsPmh0dHA6Ly93d3ctdGFuZGZvbmxpbmUtY29tLnNo
ZWZmaWVsZC5pZG0ub2NsYy5vcmcvZG9pL2Ficy8xMC4zMTA5LzA5NjM4MjM3LjIwMTUuMTEwMTQy
NDwvdXJsPjwvcmVsYXRlZC11cmxzPjwvdXJscz48cmVtb3RlLWRhdGFiYXNlLXByb3ZpZGVyPlND
TzwvcmVtb3RlLWRhdGFiYXNlLXByb3ZpZGVyPjwvcmVjb3JkPjwvQ2l0ZT48Q2l0ZT48UmVjTnVt
PjIyPC9SZWNOdW0+PHJlY29yZD48cmVjLW51bWJlcj4yMjwvcmVjLW51bWJlcj48Zm9yZWlnbi1r
ZXlzPjxrZXkgYXBwPSJFTiIgZGItaWQ9ImVkYTk5ZXNyOWFycDUyZTIwdjJwZnR6NHJwNXM5eDBl
dmVmNSIgdGltZXN0YW1wPSIxNTUzOTQ0NTE3Ij4yMjwva2V5PjxrZXkgYXBwPSJFTldlYiIgZGIt
aWQ9IiI+MDwva2V5PjwvZm9yZWlnbi1rZXlzPjxyZWYtdHlwZSBuYW1lPSJKb3VybmFsIEFydGlj
bGUiPjE3PC9yZWYtdHlwZT48Y29udHJpYnV0b3JzPjxhdXRob3JzPjxhdXRob3I+RGF2ZXNvbiwg
Qi5BLjwvYXV0aG9yPjxhdXRob3I+ZGUgV29sZi1MaW5kZXIsIFMuPC9hdXRob3I+PGF1dGhvcj5X
aXR0LCBKLjwvYXV0aG9yPjxhdXRob3I+TmV3c29uLCBLLjwvYXV0aG9yPjxhdXRob3I+TW9ycmlz
LCBDLjwvYXV0aG9yPjxhdXRob3I+SGlnZ2luc29uLCBJLkouPC9hdXRob3I+PGF1dGhvcj5FdmFu
cywgQy5KLjwvYXV0aG9yPjwvYXV0aG9ycz48L2NvbnRyaWJ1dG9ycz48dGl0bGVzPjx0aXRsZT5S
ZXN1bHRzIG9mIGEgdHJhbnNwYXJlbnQgZXhwZXJ0IGNvbnN1bHRhdGlvbiBvbiBwYXRpZW50IGFu
ZCBwdWJsaWMgaW52b2x2ZW1lbnQgaW4gcGFsbGlhdGl2ZSBjYXJlIHJlc2VhcmNoPC90aXRsZT48
c2Vjb25kYXJ5LXRpdGxlPlBhbGxpYXRpdmUgTWVkaWNpbmU8L3NlY29uZGFyeS10aXRsZT48L3Rp
dGxlcz48cGVyaW9kaWNhbD48ZnVsbC10aXRsZT5QYWxsaWF0aXZlIE1lZGljaW5lPC9mdWxsLXRp
dGxlPjxhYmJyLTE+UGFsbGlhdCBNZWQ8L2FiYnItMT48L3BlcmlvZGljYWw+PHBhZ2VzPjkzOS05
NDk8L3BhZ2VzPjx2b2x1bWU+Mjk8L3ZvbHVtZT48bnVtYmVyPjEwPC9udW1iZXI+PHJlcHJpbnQt
ZWRpdGlvbj5pbiBmaWxlPC9yZXByaW50LWVkaXRpb24+PGtleXdvcmRzPjxrZXl3b3JkPmNhcmU8
L2tleXdvcmQ+PGtleXdvcmQ+Y29uc3VsdGF0aW9uPC9rZXl3b3JkPjxrZXl3b3JkPmludm9sdmVt
ZW50PC9rZXl3b3JkPjxrZXl3b3JkPlBhbGxpYXRpdmUgQ2FyZTwva2V5d29yZD48a2V5d29yZD5Q
YXRpZW50PC9rZXl3b3JkPjxrZXl3b3JkPlJlc2VhcmNoPC9rZXl3b3JkPjwva2V5d29yZHM+PGRh
dGVzPjx5ZWFyPjIwMTU8L3llYXI+PHB1Yi1kYXRlcz48ZGF0ZT4yMDE1PC9kYXRlPjwvcHViLWRh
dGVzPjwvZGF0ZXM+PGlzYm4+MDI2OS0yMTYzPC9pc2JuPjxsYWJlbD43ODJHPC9sYWJlbD48dXJs
cz48L3VybHM+PHJlbW90ZS1kYXRhYmFzZS1wcm92aWRlcj5JTlYsIENJTkFITCwgUElORk8sIE1F
RCwgQVNTSUEsIFdPUzwvcmVtb3RlLWRhdGFiYXNlLXByb3ZpZGVyPjwvcmVjb3JkPjwvQ2l0ZT48
L0VuZE5vdGU+AG==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Daveson et al. 2015; Ashcroft et al. 2016)</w:t>
      </w:r>
      <w:r w:rsidR="00C445FA">
        <w:rPr>
          <w:rFonts w:ascii="Calibri" w:hAnsi="Calibri" w:cs="Calibri"/>
          <w:sz w:val="24"/>
          <w:szCs w:val="24"/>
        </w:rPr>
        <w:fldChar w:fldCharType="end"/>
      </w:r>
      <w:r w:rsidRPr="005E2CF5">
        <w:rPr>
          <w:rFonts w:ascii="Calibri" w:hAnsi="Calibri" w:cs="Calibri"/>
          <w:sz w:val="24"/>
          <w:szCs w:val="24"/>
        </w:rPr>
        <w:t xml:space="preserve">. Prior to being involved some patients associated involvement with their own care only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6655&lt;/RecNum&gt;&lt;DisplayText&gt;(Knighting et al. 2007)&lt;/DisplayText&gt;&lt;record&gt;&lt;rec-number&gt;16655&lt;/rec-number&gt;&lt;foreign-keys&gt;&lt;key app="EN" db-id="eda99esr9arp52e20v2pftz4rp5s9x0evef5" timestamp="1554371299"&gt;16655&lt;/key&gt;&lt;key app="ENWeb" db-id=""&gt;0&lt;/key&gt;&lt;/foreign-keys&gt;&lt;ref-type name="Report"&gt;27&lt;/ref-type&gt;&lt;contributors&gt;&lt;authors&gt;&lt;author&gt;Knighting, Katherine&lt;/author&gt;&lt;author&gt;Forbat, Liz&lt;/author&gt;&lt;author&gt;Cayless, Sandi&lt;/author&gt;&lt;author&gt;Kearney, Nora&lt;/author&gt;&lt;/authors&gt;&lt;/contributors&gt;&lt;titles&gt;&lt;title&gt;Enabling Change: Patient Experience as a Driver for Service Improvement. Final Report&lt;/title&gt;&lt;/titles&gt;&lt;reprint-edition&gt;in file&lt;/reprint-edition&gt;&lt;dates&gt;&lt;year&gt;2007&lt;/year&gt;&lt;/dates&gt;&lt;pub-location&gt;Scotland&lt;/pub-location&gt;&lt;publisher&gt;Cancer Care Research Centre, University of Stirling&lt;/publisher&gt;&lt;urls&gt;&lt;related-urls&gt;&lt;url&gt;http://dspace.stir.ac.uk/handle/1893/3610#.Wi1K2DdpFPY&lt;/url&gt;&lt;url&gt;http://dspace.stir.ac.uk/bitstream/1893/3610/1/Enabling%20Change%20Patient%20Experience%20as%20a%20Driver%20for%20Service%20Improvement%20(2007).pdf&lt;/url&gt;&lt;/related-urls&gt;&lt;/urls&gt;&lt;remote-database-provider&gt;Author&lt;/remote-database-provider&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Knighting et al. 2007)</w:t>
      </w:r>
      <w:r w:rsidR="00C445FA">
        <w:rPr>
          <w:rFonts w:ascii="Calibri" w:hAnsi="Calibri" w:cs="Calibri"/>
          <w:sz w:val="24"/>
          <w:szCs w:val="24"/>
        </w:rPr>
        <w:fldChar w:fldCharType="end"/>
      </w:r>
      <w:r w:rsidRPr="005E2CF5">
        <w:rPr>
          <w:rFonts w:ascii="Calibri" w:hAnsi="Calibri" w:cs="Calibri"/>
          <w:sz w:val="24"/>
          <w:szCs w:val="24"/>
        </w:rPr>
        <w:t>.</w:t>
      </w:r>
    </w:p>
    <w:p w14:paraId="533233EB" w14:textId="77777777" w:rsidR="005E2CF5" w:rsidRPr="005E2CF5" w:rsidRDefault="005E2CF5" w:rsidP="005E2CF5">
      <w:pPr>
        <w:spacing w:after="0" w:line="240" w:lineRule="auto"/>
        <w:rPr>
          <w:rFonts w:ascii="Calibri" w:hAnsi="Calibri" w:cs="Calibri"/>
          <w:sz w:val="24"/>
          <w:szCs w:val="24"/>
        </w:rPr>
      </w:pPr>
    </w:p>
    <w:p w14:paraId="47FE8EEB" w14:textId="1B4E06F3"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The benefits of working with others was mentioned. Being with others with the same health condition could be inspiring, particularly if others were doing well. Some were seen as role models with whom they could identify. Coming together in groups with others who share similar experiences was reassuring and confidence boosting, experiences were accepted and acknowledged </w:t>
      </w:r>
      <w:r w:rsidR="00C445FA">
        <w:rPr>
          <w:rFonts w:ascii="Calibri" w:eastAsia="Times New Roman" w:hAnsi="Calibri" w:cs="Calibri"/>
          <w:sz w:val="24"/>
          <w:szCs w:val="24"/>
          <w:lang w:eastAsia="en-GB"/>
        </w:rPr>
        <w:fldChar w:fldCharType="begin">
          <w:fldData xml:space="preserve">PEVuZE5vdGU+PENpdGU+PFJlY051bT43MDwvUmVjTnVtPjxEaXNwbGF5VGV4dD4oQ290dGVyZWxs
IGV0IGFsLiAyMDEwOyBLZW5uZWR5IDIwMTE7IE1jSWxmYXRyaWNrIGV0IGFsLiAyMDE1KTwvRGlz
cGxheVRleHQ+PHJlY29yZD48cmVjLW51bWJlcj43MDwvcmVjLW51bWJlcj48Zm9yZWlnbi1rZXlz
PjxrZXkgYXBwPSJFTiIgZGItaWQ9ImVkYTk5ZXNyOWFycDUyZTIwdjJwZnR6NHJwNXM5eDBldmVm
NSIgdGltZXN0YW1wPSIxNTU0MzcxMjk5Ij43MDwva2V5PjxrZXkgYXBwPSJFTldlYiIgZGItaWQ9
IiI+MDwva2V5PjwvZm9yZWlnbi1rZXlzPjxyZWYtdHlwZSBuYW1lPSJKb3VybmFsIEFydGljbGUi
PjE3PC9yZWYtdHlwZT48Y29udHJpYnV0b3JzPjxhdXRob3JzPjxhdXRob3I+Q290dGVyZWxsLCBQ
LjwvYXV0aG9yPjxhdXRob3I+SGFybG93LCBHLjwvYXV0aG9yPjxhdXRob3I+TW9ycmlzLCBDLjwv
YXV0aG9yPjxhdXRob3I+QmVyZXNmb3JkLCBQLjwvYXV0aG9yPjxhdXRob3I+SGFubGV5LCBCLjwv
YXV0aG9yPjxhdXRob3I+U2FyZ2VhbnQsIEEuPC9hdXRob3I+PGF1dGhvcj5TaXR6aWEsIEouPC9h
dXRob3I+PGF1dGhvcj5TdGFsZXksIEsuPC9hdXRob3I+PC9hdXRob3JzPjwvY29udHJpYnV0b3Jz
Pjx0aXRsZXM+PHRpdGxlPlNlcnZpY2UgdXNlciBpbnZvbHZlbWVudCBpbiBjYW5jZXIgY2FyZTog
dGhlIGltcGFjdCBvbiBzZXJ2aWNlIHVzZXJzPC90aXRsZT48c2Vjb25kYXJ5LXRpdGxlPkhlYWx0
aCBFeHBlY3Q8L3NlY29uZGFyeS10aXRsZT48L3RpdGxlcz48cGVyaW9kaWNhbD48ZnVsbC10aXRs
ZT5IZWFsdGggZXhwZWN0YXRpb25zIDogYW4gaW50ZXJuYXRpb25hbCBqb3VybmFsIG9mIHB1Ymxp
Y3BhcnRpY2lwYXRpb24gaW4gaGVhbHRoIGNhcmUgYW5kIGhlYWx0aCBwb2xpY3k8L2Z1bGwtdGl0
bGU+PGFiYnItMT5IZWFsdGggRXhwZWN0PC9hYmJyLTE+PC9wZXJpb2RpY2FsPjxwYWdlcz4xNTkt
MTY5PC9wYWdlcz48dm9sdW1lPjE0PC92b2x1bWU+PG51bWJlcj4yPC9udW1iZXI+PHJlcHJpbnQt
ZWRpdGlvbj5pbiBmaWxlPC9yZXByaW50LWVkaXRpb24+PGtleXdvcmRzPjxrZXl3b3JkPmNhbmNl
cjwva2V5d29yZD48a2V5d29yZD5jYXJlPC9rZXl3b3JkPjxrZXl3b3JkPmludm9sdmVtZW50PC9r
ZXl3b3JkPjxrZXl3b3JkPnNlcnZpY2UgdXNlciBpbnZvbHZlbWVudDwva2V5d29yZD48a2V5d29y
ZD51c2VyPC9rZXl3b3JkPjxrZXl3b3JkPnVzZXIgaW52b2x2ZW1lbnQ8L2tleXdvcmQ+PGtleXdv
cmQ+dXNlcnM8L2tleXdvcmQ+PC9rZXl3b3Jkcz48ZGF0ZXM+PHllYXI+MjAxMDwveWVhcj48cHVi
LWRhdGVzPjxkYXRlPjIwMTE8L2RhdGU+PC9wdWItZGF0ZXM+PC9kYXRlcz48aXNibj4xMzY5LTc2
MjU8L2lzYm4+PGxhYmVsPjgwOUc8L2xhYmVsPjx1cmxzPjwvdXJscz48cmVtb3RlLWRhdGFiYXNl
LXByb3ZpZGVyPk1EPC9yZW1vdGUtZGF0YWJhc2UtcHJvdmlkZXI+PC9yZWNvcmQ+PC9DaXRlPjxD
aXRlPjxSZWNOdW0+MTU3MjA8L1JlY051bT48cmVjb3JkPjxyZWMtbnVtYmVyPjE1NzIwPC9yZWMt
bnVtYmVyPjxmb3JlaWduLWtleXM+PGtleSBhcHA9IkVOIiBkYi1pZD0iZWRhOTllc3I5YXJwNTJl
MjB2MnBmdHo0cnA1czl4MGV2ZWY1IiB0aW1lc3RhbXA9IjE1NTQzNzEyOTkiPjE1NzIwPC9rZXk+
PGtleSBhcHA9IkVOV2ViIiBkYi1pZD0iIj4wPC9rZXk+PC9mb3JlaWduLWtleXM+PHJlZi10eXBl
IG5hbWU9IlJlcG9ydCI+Mjc8L3JlZi10eXBlPjxjb250cmlidXRvcnM+PGF1dGhvcnM+PGF1dGhv
cj5NY0lsZmF0cmljaywgUy48L2F1dGhvcj48YXV0aG9yPkhhc3NvbiwgRi48L2F1dGhvcj48YXV0
aG9yPkhhbm5hLVRyYWlub3IsIEwuPC9hdXRob3I+PGF1dGhvcj5Ccm9nYW4sIFAuPC9hdXRob3I+
PC9hdXRob3JzPjwvY29udHJpYnV0b3JzPjx0aXRsZXM+PHRpdGxlPkV2YWx1YXRpb24gcmVwb3J0
IGZvciBBbGwgSXJlbGFuZCBJbnN0aXR1dGUgb2YgSG9zcGljZSAmYW1wOyBQYWxsaWF0aXZlIENh
cmUgJmFwb3M7Vm9pY2VzIDQgQ2FyZSZhcG9zOyBJbml0aWF0aXZlLjwvdGl0bGU+PC90aXRsZXM+
PHJlcHJpbnQtZWRpdGlvbj5pbiBmaWxlPC9yZXByaW50LWVkaXRpb24+PGRhdGVzPjx5ZWFyPjIw
MTU8L3llYXI+PC9kYXRlcz48cHViLWxvY2F0aW9uPkR1YmxpbiwgSXJlbGFuZDwvcHViLWxvY2F0
aW9uPjxwdWJsaXNoZXI+QWxsIElyZWxhbmQgSW5zdGl0dXRlIG9mIEhvc3BpY2UgJmFtcDsgUGFs
bGlhdGl2ZSBDYXJlPC9wdWJsaXNoZXI+PHVybHM+PHJlbGF0ZWQtdXJscz48dXJsPmh0dHA6Ly9h
aWlocGMub3JnL3BvbGljeS1wcmFjdGljZS92b2ljZXM0Y2FyZS9ldmFsdWF0aW9uLzwvdXJsPjwv
cmVsYXRlZC11cmxzPjwvdXJscz48cmVtb3RlLWRhdGFiYXNlLXByb3ZpZGVyPkFJSUhQQzwvcmVt
b3RlLWRhdGFiYXNlLXByb3ZpZGVyPjwvcmVjb3JkPjwvQ2l0ZT48Q2l0ZT48UmVjTnVtPjE1NjEw
PC9SZWNOdW0+PHJlY29yZD48cmVjLW51bWJlcj4xNTYxMDwvcmVjLW51bWJlcj48Zm9yZWlnbi1r
ZXlzPjxrZXkgYXBwPSJFTiIgZGItaWQ9ImVkYTk5ZXNyOWFycDUyZTIwdjJwZnR6NHJwNXM5eDBl
dmVmNSIgdGltZXN0YW1wPSIxNTAwNTU1OTI1Ij4xNTYxMDwva2V5PjwvZm9yZWlnbi1rZXlzPjxy
ZWYtdHlwZSBuYW1lPSJSZXBvcnQiPjI3PC9yZWYtdHlwZT48Y29udHJpYnV0b3JzPjxhdXRob3Jz
PjxhdXRob3I+S2VubmVkeSwgUy48L2F1dGhvcj48L2F1dGhvcnM+PHRlcnRpYXJ5LWF1dGhvcnM+
PGF1dGhvcj5Vbml2ZXJzaXR5IG9mIE5vdHRpbmdoYW0sPC9hdXRob3I+PC90ZXJ0aWFyeS1hdXRo
b3JzPjwvY29udHJpYnV0b3JzPjx0aXRsZXM+PHRpdGxlPk9sZGVyIENhcmVycyBhbmQgSW52b2x2
ZW1lbnQgaW4gUmVzZWFyY2guIFdoeSwgd2hhdCBhbmQgd2hlbj88L3RpdGxlPjwvdGl0bGVzPjxy
ZXByaW50LWVkaXRpb24+aW4gZmlsZTwvcmVwcmludC1lZGl0aW9uPjxkYXRlcz48eWVhcj4yMDEx
PC95ZWFyPjwvZGF0ZXM+PHB1Yi1sb2NhdGlvbj5Ob3R0aW5naGFtPC9wdWItbG9jYXRpb24+PHB1
Ymxpc2hlcj5Vbml2ZXJzaXR5IG9mIE5vdHRpbmdoYW0sPC9wdWJsaXNoZXI+PHVybHM+PHJlbGF0
ZWQtdXJscz48dXJsPmh0dHA6Ly93d3cuaW52by5vcmcudWsvcmVzb3VyY2UtY2VudHJlL2xpYnJh
cnktcmVzb3VyY2UvP2lkPTU0NyZhbXA7c2VjdGlvbj1pbnZvbmV0PC91cmw+PHVybD5odHRwOi8v
d3d3Lm5vdHRpbmdoYW0uYWMudWsvc2VhcmNoLmFzcHg/cT1vbGRlcitjYXJlcnMrcmVzZWFyY2g8
L3VybD48L3JlbGF0ZWQtdXJscz48L3VybHM+PHJlbW90ZS1kYXRhYmFzZS1wcm92aWRlcj5TQ088
L3JlbW90ZS1kYXRhYmFzZS1wcm92aWRlcj48L3JlY29yZD48L0Np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3MDwvUmVjTnVtPjxEaXNwbGF5VGV4dD4oQ290dGVyZWxs
IGV0IGFsLiAyMDEwOyBLZW5uZWR5IDIwMTE7IE1jSWxmYXRyaWNrIGV0IGFsLiAyMDE1KTwvRGlz
cGxheVRleHQ+PHJlY29yZD48cmVjLW51bWJlcj43MDwvcmVjLW51bWJlcj48Zm9yZWlnbi1rZXlz
PjxrZXkgYXBwPSJFTiIgZGItaWQ9ImVkYTk5ZXNyOWFycDUyZTIwdjJwZnR6NHJwNXM5eDBldmVm
NSIgdGltZXN0YW1wPSIxNTU0MzcxMjk5Ij43MDwva2V5PjxrZXkgYXBwPSJFTldlYiIgZGItaWQ9
IiI+MDwva2V5PjwvZm9yZWlnbi1rZXlzPjxyZWYtdHlwZSBuYW1lPSJKb3VybmFsIEFydGljbGUi
PjE3PC9yZWYtdHlwZT48Y29udHJpYnV0b3JzPjxhdXRob3JzPjxhdXRob3I+Q290dGVyZWxsLCBQ
LjwvYXV0aG9yPjxhdXRob3I+SGFybG93LCBHLjwvYXV0aG9yPjxhdXRob3I+TW9ycmlzLCBDLjwv
YXV0aG9yPjxhdXRob3I+QmVyZXNmb3JkLCBQLjwvYXV0aG9yPjxhdXRob3I+SGFubGV5LCBCLjwv
YXV0aG9yPjxhdXRob3I+U2FyZ2VhbnQsIEEuPC9hdXRob3I+PGF1dGhvcj5TaXR6aWEsIEouPC9h
dXRob3I+PGF1dGhvcj5TdGFsZXksIEsuPC9hdXRob3I+PC9hdXRob3JzPjwvY29udHJpYnV0b3Jz
Pjx0aXRsZXM+PHRpdGxlPlNlcnZpY2UgdXNlciBpbnZvbHZlbWVudCBpbiBjYW5jZXIgY2FyZTog
dGhlIGltcGFjdCBvbiBzZXJ2aWNlIHVzZXJzPC90aXRsZT48c2Vjb25kYXJ5LXRpdGxlPkhlYWx0
aCBFeHBlY3Q8L3NlY29uZGFyeS10aXRsZT48L3RpdGxlcz48cGVyaW9kaWNhbD48ZnVsbC10aXRs
ZT5IZWFsdGggZXhwZWN0YXRpb25zIDogYW4gaW50ZXJuYXRpb25hbCBqb3VybmFsIG9mIHB1Ymxp
Y3BhcnRpY2lwYXRpb24gaW4gaGVhbHRoIGNhcmUgYW5kIGhlYWx0aCBwb2xpY3k8L2Z1bGwtdGl0
bGU+PGFiYnItMT5IZWFsdGggRXhwZWN0PC9hYmJyLTE+PC9wZXJpb2RpY2FsPjxwYWdlcz4xNTkt
MTY5PC9wYWdlcz48dm9sdW1lPjE0PC92b2x1bWU+PG51bWJlcj4yPC9udW1iZXI+PHJlcHJpbnQt
ZWRpdGlvbj5pbiBmaWxlPC9yZXByaW50LWVkaXRpb24+PGtleXdvcmRzPjxrZXl3b3JkPmNhbmNl
cjwva2V5d29yZD48a2V5d29yZD5jYXJlPC9rZXl3b3JkPjxrZXl3b3JkPmludm9sdmVtZW50PC9r
ZXl3b3JkPjxrZXl3b3JkPnNlcnZpY2UgdXNlciBpbnZvbHZlbWVudDwva2V5d29yZD48a2V5d29y
ZD51c2VyPC9rZXl3b3JkPjxrZXl3b3JkPnVzZXIgaW52b2x2ZW1lbnQ8L2tleXdvcmQ+PGtleXdv
cmQ+dXNlcnM8L2tleXdvcmQ+PC9rZXl3b3Jkcz48ZGF0ZXM+PHllYXI+MjAxMDwveWVhcj48cHVi
LWRhdGVzPjxkYXRlPjIwMTE8L2RhdGU+PC9wdWItZGF0ZXM+PC9kYXRlcz48aXNibj4xMzY5LTc2
MjU8L2lzYm4+PGxhYmVsPjgwOUc8L2xhYmVsPjx1cmxzPjwvdXJscz48cmVtb3RlLWRhdGFiYXNl
LXByb3ZpZGVyPk1EPC9yZW1vdGUtZGF0YWJhc2UtcHJvdmlkZXI+PC9yZWNvcmQ+PC9DaXRlPjxD
aXRlPjxSZWNOdW0+MTU3MjA8L1JlY051bT48cmVjb3JkPjxyZWMtbnVtYmVyPjE1NzIwPC9yZWMt
bnVtYmVyPjxmb3JlaWduLWtleXM+PGtleSBhcHA9IkVOIiBkYi1pZD0iZWRhOTllc3I5YXJwNTJl
MjB2MnBmdHo0cnA1czl4MGV2ZWY1IiB0aW1lc3RhbXA9IjE1NTQzNzEyOTkiPjE1NzIwPC9rZXk+
PGtleSBhcHA9IkVOV2ViIiBkYi1pZD0iIj4wPC9rZXk+PC9mb3JlaWduLWtleXM+PHJlZi10eXBl
IG5hbWU9IlJlcG9ydCI+Mjc8L3JlZi10eXBlPjxjb250cmlidXRvcnM+PGF1dGhvcnM+PGF1dGhv
cj5NY0lsZmF0cmljaywgUy48L2F1dGhvcj48YXV0aG9yPkhhc3NvbiwgRi48L2F1dGhvcj48YXV0
aG9yPkhhbm5hLVRyYWlub3IsIEwuPC9hdXRob3I+PGF1dGhvcj5Ccm9nYW4sIFAuPC9hdXRob3I+
PC9hdXRob3JzPjwvY29udHJpYnV0b3JzPjx0aXRsZXM+PHRpdGxlPkV2YWx1YXRpb24gcmVwb3J0
IGZvciBBbGwgSXJlbGFuZCBJbnN0aXR1dGUgb2YgSG9zcGljZSAmYW1wOyBQYWxsaWF0aXZlIENh
cmUgJmFwb3M7Vm9pY2VzIDQgQ2FyZSZhcG9zOyBJbml0aWF0aXZlLjwvdGl0bGU+PC90aXRsZXM+
PHJlcHJpbnQtZWRpdGlvbj5pbiBmaWxlPC9yZXByaW50LWVkaXRpb24+PGRhdGVzPjx5ZWFyPjIw
MTU8L3llYXI+PC9kYXRlcz48cHViLWxvY2F0aW9uPkR1YmxpbiwgSXJlbGFuZDwvcHViLWxvY2F0
aW9uPjxwdWJsaXNoZXI+QWxsIElyZWxhbmQgSW5zdGl0dXRlIG9mIEhvc3BpY2UgJmFtcDsgUGFs
bGlhdGl2ZSBDYXJlPC9wdWJsaXNoZXI+PHVybHM+PHJlbGF0ZWQtdXJscz48dXJsPmh0dHA6Ly9h
aWlocGMub3JnL3BvbGljeS1wcmFjdGljZS92b2ljZXM0Y2FyZS9ldmFsdWF0aW9uLzwvdXJsPjwv
cmVsYXRlZC11cmxzPjwvdXJscz48cmVtb3RlLWRhdGFiYXNlLXByb3ZpZGVyPkFJSUhQQzwvcmVt
b3RlLWRhdGFiYXNlLXByb3ZpZGVyPjwvcmVjb3JkPjwvQ2l0ZT48Q2l0ZT48UmVjTnVtPjE1NjEw
PC9SZWNOdW0+PHJlY29yZD48cmVjLW51bWJlcj4xNTYxMDwvcmVjLW51bWJlcj48Zm9yZWlnbi1r
ZXlzPjxrZXkgYXBwPSJFTiIgZGItaWQ9ImVkYTk5ZXNyOWFycDUyZTIwdjJwZnR6NHJwNXM5eDBl
dmVmNSIgdGltZXN0YW1wPSIxNTAwNTU1OTI1Ij4xNTYxMDwva2V5PjwvZm9yZWlnbi1rZXlzPjxy
ZWYtdHlwZSBuYW1lPSJSZXBvcnQiPjI3PC9yZWYtdHlwZT48Y29udHJpYnV0b3JzPjxhdXRob3Jz
PjxhdXRob3I+S2VubmVkeSwgUy48L2F1dGhvcj48L2F1dGhvcnM+PHRlcnRpYXJ5LWF1dGhvcnM+
PGF1dGhvcj5Vbml2ZXJzaXR5IG9mIE5vdHRpbmdoYW0sPC9hdXRob3I+PC90ZXJ0aWFyeS1hdXRo
b3JzPjwvY29udHJpYnV0b3JzPjx0aXRsZXM+PHRpdGxlPk9sZGVyIENhcmVycyBhbmQgSW52b2x2
ZW1lbnQgaW4gUmVzZWFyY2guIFdoeSwgd2hhdCBhbmQgd2hlbj88L3RpdGxlPjwvdGl0bGVzPjxy
ZXByaW50LWVkaXRpb24+aW4gZmlsZTwvcmVwcmludC1lZGl0aW9uPjxkYXRlcz48eWVhcj4yMDEx
PC95ZWFyPjwvZGF0ZXM+PHB1Yi1sb2NhdGlvbj5Ob3R0aW5naGFtPC9wdWItbG9jYXRpb24+PHB1
Ymxpc2hlcj5Vbml2ZXJzaXR5IG9mIE5vdHRpbmdoYW0sPC9wdWJsaXNoZXI+PHVybHM+PHJlbGF0
ZWQtdXJscz48dXJsPmh0dHA6Ly93d3cuaW52by5vcmcudWsvcmVzb3VyY2UtY2VudHJlL2xpYnJh
cnktcmVzb3VyY2UvP2lkPTU0NyZhbXA7c2VjdGlvbj1pbnZvbmV0PC91cmw+PHVybD5odHRwOi8v
d3d3Lm5vdHRpbmdoYW0uYWMudWsvc2VhcmNoLmFzcHg/cT1vbGRlcitjYXJlcnMrcmVzZWFyY2g8
L3VybD48L3JlbGF0ZWQtdXJscz48L3VybHM+PHJlbW90ZS1kYXRhYmFzZS1wcm92aWRlcj5TQ088
L3JlbW90ZS1kYXRhYmFzZS1wcm92aWRlcj48L3JlY29yZD48L0Np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10; Kennedy 2011; McIlfatrick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t was understood that research groups were not support groups, however there were many social and supportive benefits reported. Public members enjoyed meeting others and networking. People made friends and valued the sense of belonging and mutual support that being with others brought. Sometimes people appreciated being able to gain support in groups rather than having to burden their family or friends. Working together brought a sense of solidarity, comradery and acceptance </w:t>
      </w:r>
      <w:r w:rsidR="00C445FA">
        <w:rPr>
          <w:rFonts w:ascii="Calibri" w:eastAsia="Times New Roman" w:hAnsi="Calibri" w:cs="Calibri"/>
          <w:sz w:val="24"/>
          <w:szCs w:val="24"/>
          <w:lang w:eastAsia="en-GB"/>
        </w:rPr>
        <w:fldChar w:fldCharType="begin">
          <w:fldData xml:space="preserve">PEVuZE5vdGU+PENpdGU+PFJlY051bT4xNTI0NDwvUmVjTnVtPjxEaXNwbGF5VGV4dD4oQ290dGVy
ZWxsIDIwMDY7IENvdHRlcmVsbCBldCBhbC4gMjAwNzsgQXNoY3JvZnQgZXQgYWwuIDIwMTYpPC9E
aXNwbGF5VGV4dD48cmVjb3JkPjxyZWMtbnVtYmVyPjE1MjQ0PC9yZWMtbnVtYmVyPjxmb3JlaWdu
LWtleXM+PGtleSBhcHA9IkVOIiBkYi1pZD0iZWRhOTllc3I5YXJwNTJlMjB2MnBmdHo0cnA1czl4
MGV2ZWY1IiB0aW1lc3RhbXA9IjE0ODk4NDQwMTQiPjE1MjQ0PC9rZXk+PC9mb3JlaWduLWtleXM+
PHJlZi10eXBlIG5hbWU9IlRoZXNpcyI+MzI8L3JlZi10eXBlPjxjb250cmlidXRvcnM+PGF1dGhv
cnM+PGF1dGhvcj5Db3R0ZXJlbGwsIFBoaWw8L2F1dGhvcj48L2F1dGhvcnM+PC9jb250cmlidXRv
cnM+PHRpdGxlcz48dGl0bGU+TGl2aW5nIHdpdGggbGlmZSBsaW1pdGluZyBjb25kaXRpb25zOiBB
IHBhcnRpY2lwYXRvcnkgc3R1ZHkgb2YgcGVvcGxlJmFwb3M7cyBleHBlcmllbmNlcyBhbmQgbmVl
ZHM8L3RpdGxlPjxzZWNvbmRhcnktdGl0bGU+U2Nob29sIG9mIEhlYWx0aCBTY2llbmNlcyBhbmQg
U29jaWFsIENhcmUsIEJydW5lbCBVbml2ZXJzaXR5PC9zZWNvbmRhcnktdGl0bGU+PC90aXRsZXM+
PHZvbHVtZT5QaEQ8L3ZvbHVtZT48cmVwcmludC1lZGl0aW9uPmluIGZpbGU8L3JlcHJpbnQtZWRp
dGlvbj48ZGF0ZXM+PHllYXI+MjAwNjwveWVhcj48L2RhdGVzPjxwdWItbG9jYXRpb24+TG9uZG9u
PC9wdWItbG9jYXRpb24+PHB1Ymxpc2hlcj5CcnVuZWwgVW5pdmVyc2l0eTwvcHVibGlzaGVyPjx1
cmxzPjxyZWxhdGVkLXVybHM+PHVybD5odHRwOi8vZXRob3MuYmwudWsvT3JkZXJEZXRhaWxzLmRv
P2RpZD0zMSZhbXA7dWluPXVrLmJsLmV0aG9zLjQzNTc1NzwvdXJsPjwvcmVsYXRlZC11cmxzPjwv
dXJscz48cmVtb3RlLWRhdGFiYXNlLXByb3ZpZGVyPkVUaE9TPC9yZW1vdGUtZGF0YWJhc2UtcHJv
dmlkZXI+PC9yZWNvcmQ+PC9DaXRlPjxDaXRlPjxSZWNOdW0+MTU4ODg8L1JlY051bT48cmVjb3Jk
PjxyZWMtbnVtYmVyPjE1ODg4PC9yZWMtbnVtYmVyPjxmb3JlaWduLWtleXM+PGtleSBhcHA9IkVO
IiBkYi1pZD0iZWRhOTllc3I5YXJwNTJlMjB2MnBmdHo0cnA1czl4MGV2ZWY1IiB0aW1lc3RhbXA9
IjE1MDQxMDAyOTUiPjE1ODg4PC9rZXk+PC9mb3JlaWduLWtleXM+PHJlZi10eXBlIG5hbWU9Ikpv
dXJuYWwgQXJ0aWNsZSI+MTc8L3JlZi10eXBlPjxjb250cmlidXRvcnM+PGF1dGhvcnM+PGF1dGhv
cj5Bc2hjcm9mdCwgSm9hbm5lPC9hdXRob3I+PGF1dGhvcj5XeWtlcywgVGlsPC9hdXRob3I+PGF1
dGhvcj5UYXlsb3IsIEpvc2VwaDwvYXV0aG9yPjxhdXRob3I+Q3Jvd3RoZXIsIEFkYW08L2F1dGhv
cj48YXV0aG9yPlN6bXVrbGVyLCBHZW9yZ2U8L2F1dGhvcj48L2F1dGhvcnM+PC9jb250cmlidXRv
cnM+PHRpdGxlcz48dGl0bGU+SW1wYWN0IG9uIHRoZSBpbmRpdmlkdWFsOiB3aGF0IGRvIHBhdGll
bnRzIGFuZCBjYXJlcnMgZ2FpbiwgbG9zZSBhbmQgZXhwZWN0IGZyb20gYmVpbmcgaW52b2x2ZWQg
aW4gcmVzZWFyY2g/PC90aXRsZT48c2Vjb25kYXJ5LXRpdGxlPkpvdXJuYWwgb2YgTWVudGFsIEhl
YWx0aDwvc2Vjb25kYXJ5LXRpdGxlPjwvdGl0bGVzPjxwZXJpb2RpY2FsPjxmdWxsLXRpdGxlPkpv
dXJuYWwgb2YgTWVudGFsIEhlYWx0aDwvZnVsbC10aXRsZT48YWJici0xPkogTWVudCBIZWFsdGg8
L2FiYnItMT48L3BlcmlvZGljYWw+PHBhZ2VzPjI4LTM1PC9wYWdlcz48dm9sdW1lPjI1PC92b2x1
bWU+PG51bWJlcj4xPC9udW1iZXI+PHJlcHJpbnQtZWRpdGlvbj5pbiBmaWxlPC9yZXByaW50LWVk
aXRpb24+PGRhdGVzPjx5ZWFyPjIwMTY8L3llYXI+PC9kYXRlcz48aXNibj4wOTYzLTgyMzc8L2lz
Ym4+PHVybHM+PHJlbGF0ZWQtdXJscz48dXJsPmh0dHA6Ly93d3ctdGFuZGZvbmxpbmUtY29tLnNo
ZWZmaWVsZC5pZG0ub2NsYy5vcmcvZG9pL2Ficy8xMC4zMTA5LzA5NjM4MjM3LjIwMTUuMTEwMTQy
NDwvdXJsPjwvcmVsYXRlZC11cmxzPjwvdXJscz48cmVtb3RlLWRhdGFiYXNlLXByb3ZpZGVyPlND
TzwvcmVtb3RlLWRhdGFiYXNlLXByb3ZpZGVyPjwvcmVjb3JkPjwvQ2l0ZT48Q2l0ZT48UmVjTnVt
PjE1MjQ1PC9SZWNOdW0+PHJlY29yZD48cmVjLW51bWJlcj4xNTI0NTwvcmVjLW51bWJlcj48Zm9y
ZWlnbi1rZXlzPjxrZXkgYXBwPSJFTiIgZGItaWQ9ImVkYTk5ZXNyOWFycDUyZTIwdjJwZnR6NHJw
NXM5eDBldmVmNSIgdGltZXN0YW1wPSIxNTU0MzcxMjk5Ij4xNTI0NTwva2V5PjxrZXkgYXBwPSJF
TldlYiIgZGItaWQ9IiI+MDwva2V5PjwvZm9yZWlnbi1rZXlzPjxyZWYtdHlwZSBuYW1lPSJCb29r
IFNlY3Rpb24iPjU8L3JlZi10eXBlPjxjb250cmlidXRvcnM+PGF1dGhvcnM+PGF1dGhvcj5Db3R0
ZXJlbGwsIFBoaWw8L2F1dGhvcj48YXV0aG9yPkNsYXJrZSwgUGF1bGE8L2F1dGhvcj48YXV0aG9y
PkNvd2RyZXksIERpPC9hdXRob3I+PGF1dGhvcj5LYXBwLCBKb2huPC9hdXRob3I+PGF1dGhvcj5Q
YWluZSwgTWFuZHk8L2F1dGhvcj48YXV0aG9yPld5bm4sIFJpY2s8L2F1dGhvcj48L2F1dGhvcnM+
PHNlY29uZGFyeS1hdXRob3JzPjxhdXRob3I+SmFycmV0dCwgTC48L2F1dGhvcj48L3NlY29uZGFy
eS1hdXRob3JzPjwvY29udHJpYnV0b3JzPjx0aXRsZXM+PHRpdGxlPkJlY29taW5nIGludm9sdmVk
IGluIHJlc2VhcmNoOiBhIHNlcnZpY2UgdXNlciBsZWQgcmVzZWFyY2ggYWR2aXNvcnkgZ3JvdXA8
L3RpdGxlPjxzZWNvbmRhcnktdGl0bGU+Q3JlYXRpdmUgZW5nYWdlbWVudCBpbiBwYWxsaWF0aXZl
IGNhcmU6IE5ldyBwZXJzcGVjdGl2ZXMgb24gdXNlciBpbnZvbHZlbWVudC48L3NlY29uZGFyeS10
aXRsZT48L3RpdGxlcz48cmVwcmludC1lZGl0aW9uPmluIGZpbGU8L3JlcHJpbnQtZWRpdGlvbj48
ZGF0ZXM+PHllYXI+MjAwNzwveWVhcj48L2RhdGVzPjxwdWItbG9jYXRpb24+QWJpbmdkb24sIFVL
PC9wdWItbG9jYXRpb24+PHB1Ymxpc2hlcj5SYWRjbGlmZmUgUHVibGlzaGluZyBMdGQ8L3B1Ymxp
c2hlcj48dXJscz48cmVsYXRlZC11cmxzPjx1cmw+aHR0cDovL2VwcmludHMuYnJpZ2h0b24uYWMu
dWsvNTQzOC88L3VybD48L3JlbGF0ZWQtdXJscz48L3VybHM+PHJlbW90ZS1kYXRhYmFzZS1wcm92
aWRlcj5JTlY8L3JlbW90ZS1kYXRhYmFzZS1wcm92aWRlcj48L3JlY29yZD48L0NpdGU+PC9FbmRO
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I0NDwvUmVjTnVtPjxEaXNwbGF5VGV4dD4oQ290dGVy
ZWxsIDIwMDY7IENvdHRlcmVsbCBldCBhbC4gMjAwNzsgQXNoY3JvZnQgZXQgYWwuIDIwMTYpPC9E
aXNwbGF5VGV4dD48cmVjb3JkPjxyZWMtbnVtYmVyPjE1MjQ0PC9yZWMtbnVtYmVyPjxmb3JlaWdu
LWtleXM+PGtleSBhcHA9IkVOIiBkYi1pZD0iZWRhOTllc3I5YXJwNTJlMjB2MnBmdHo0cnA1czl4
MGV2ZWY1IiB0aW1lc3RhbXA9IjE0ODk4NDQwMTQiPjE1MjQ0PC9rZXk+PC9mb3JlaWduLWtleXM+
PHJlZi10eXBlIG5hbWU9IlRoZXNpcyI+MzI8L3JlZi10eXBlPjxjb250cmlidXRvcnM+PGF1dGhv
cnM+PGF1dGhvcj5Db3R0ZXJlbGwsIFBoaWw8L2F1dGhvcj48L2F1dGhvcnM+PC9jb250cmlidXRv
cnM+PHRpdGxlcz48dGl0bGU+TGl2aW5nIHdpdGggbGlmZSBsaW1pdGluZyBjb25kaXRpb25zOiBB
IHBhcnRpY2lwYXRvcnkgc3R1ZHkgb2YgcGVvcGxlJmFwb3M7cyBleHBlcmllbmNlcyBhbmQgbmVl
ZHM8L3RpdGxlPjxzZWNvbmRhcnktdGl0bGU+U2Nob29sIG9mIEhlYWx0aCBTY2llbmNlcyBhbmQg
U29jaWFsIENhcmUsIEJydW5lbCBVbml2ZXJzaXR5PC9zZWNvbmRhcnktdGl0bGU+PC90aXRsZXM+
PHZvbHVtZT5QaEQ8L3ZvbHVtZT48cmVwcmludC1lZGl0aW9uPmluIGZpbGU8L3JlcHJpbnQtZWRp
dGlvbj48ZGF0ZXM+PHllYXI+MjAwNjwveWVhcj48L2RhdGVzPjxwdWItbG9jYXRpb24+TG9uZG9u
PC9wdWItbG9jYXRpb24+PHB1Ymxpc2hlcj5CcnVuZWwgVW5pdmVyc2l0eTwvcHVibGlzaGVyPjx1
cmxzPjxyZWxhdGVkLXVybHM+PHVybD5odHRwOi8vZXRob3MuYmwudWsvT3JkZXJEZXRhaWxzLmRv
P2RpZD0zMSZhbXA7dWluPXVrLmJsLmV0aG9zLjQzNTc1NzwvdXJsPjwvcmVsYXRlZC11cmxzPjwv
dXJscz48cmVtb3RlLWRhdGFiYXNlLXByb3ZpZGVyPkVUaE9TPC9yZW1vdGUtZGF0YWJhc2UtcHJv
dmlkZXI+PC9yZWNvcmQ+PC9DaXRlPjxDaXRlPjxSZWNOdW0+MTU4ODg8L1JlY051bT48cmVjb3Jk
PjxyZWMtbnVtYmVyPjE1ODg4PC9yZWMtbnVtYmVyPjxmb3JlaWduLWtleXM+PGtleSBhcHA9IkVO
IiBkYi1pZD0iZWRhOTllc3I5YXJwNTJlMjB2MnBmdHo0cnA1czl4MGV2ZWY1IiB0aW1lc3RhbXA9
IjE1MDQxMDAyOTUiPjE1ODg4PC9rZXk+PC9mb3JlaWduLWtleXM+PHJlZi10eXBlIG5hbWU9Ikpv
dXJuYWwgQXJ0aWNsZSI+MTc8L3JlZi10eXBlPjxjb250cmlidXRvcnM+PGF1dGhvcnM+PGF1dGhv
cj5Bc2hjcm9mdCwgSm9hbm5lPC9hdXRob3I+PGF1dGhvcj5XeWtlcywgVGlsPC9hdXRob3I+PGF1
dGhvcj5UYXlsb3IsIEpvc2VwaDwvYXV0aG9yPjxhdXRob3I+Q3Jvd3RoZXIsIEFkYW08L2F1dGhv
cj48YXV0aG9yPlN6bXVrbGVyLCBHZW9yZ2U8L2F1dGhvcj48L2F1dGhvcnM+PC9jb250cmlidXRv
cnM+PHRpdGxlcz48dGl0bGU+SW1wYWN0IG9uIHRoZSBpbmRpdmlkdWFsOiB3aGF0IGRvIHBhdGll
bnRzIGFuZCBjYXJlcnMgZ2FpbiwgbG9zZSBhbmQgZXhwZWN0IGZyb20gYmVpbmcgaW52b2x2ZWQg
aW4gcmVzZWFyY2g/PC90aXRsZT48c2Vjb25kYXJ5LXRpdGxlPkpvdXJuYWwgb2YgTWVudGFsIEhl
YWx0aDwvc2Vjb25kYXJ5LXRpdGxlPjwvdGl0bGVzPjxwZXJpb2RpY2FsPjxmdWxsLXRpdGxlPkpv
dXJuYWwgb2YgTWVudGFsIEhlYWx0aDwvZnVsbC10aXRsZT48YWJici0xPkogTWVudCBIZWFsdGg8
L2FiYnItMT48L3BlcmlvZGljYWw+PHBhZ2VzPjI4LTM1PC9wYWdlcz48dm9sdW1lPjI1PC92b2x1
bWU+PG51bWJlcj4xPC9udW1iZXI+PHJlcHJpbnQtZWRpdGlvbj5pbiBmaWxlPC9yZXByaW50LWVk
aXRpb24+PGRhdGVzPjx5ZWFyPjIwMTY8L3llYXI+PC9kYXRlcz48aXNibj4wOTYzLTgyMzc8L2lz
Ym4+PHVybHM+PHJlbGF0ZWQtdXJscz48dXJsPmh0dHA6Ly93d3ctdGFuZGZvbmxpbmUtY29tLnNo
ZWZmaWVsZC5pZG0ub2NsYy5vcmcvZG9pL2Ficy8xMC4zMTA5LzA5NjM4MjM3LjIwMTUuMTEwMTQy
NDwvdXJsPjwvcmVsYXRlZC11cmxzPjwvdXJscz48cmVtb3RlLWRhdGFiYXNlLXByb3ZpZGVyPlND
TzwvcmVtb3RlLWRhdGFiYXNlLXByb3ZpZGVyPjwvcmVjb3JkPjwvQ2l0ZT48Q2l0ZT48UmVjTnVt
PjE1MjQ1PC9SZWNOdW0+PHJlY29yZD48cmVjLW51bWJlcj4xNTI0NTwvcmVjLW51bWJlcj48Zm9y
ZWlnbi1rZXlzPjxrZXkgYXBwPSJFTiIgZGItaWQ9ImVkYTk5ZXNyOWFycDUyZTIwdjJwZnR6NHJw
NXM5eDBldmVmNSIgdGltZXN0YW1wPSIxNTU0MzcxMjk5Ij4xNTI0NTwva2V5PjxrZXkgYXBwPSJF
TldlYiIgZGItaWQ9IiI+MDwva2V5PjwvZm9yZWlnbi1rZXlzPjxyZWYtdHlwZSBuYW1lPSJCb29r
IFNlY3Rpb24iPjU8L3JlZi10eXBlPjxjb250cmlidXRvcnM+PGF1dGhvcnM+PGF1dGhvcj5Db3R0
ZXJlbGwsIFBoaWw8L2F1dGhvcj48YXV0aG9yPkNsYXJrZSwgUGF1bGE8L2F1dGhvcj48YXV0aG9y
PkNvd2RyZXksIERpPC9hdXRob3I+PGF1dGhvcj5LYXBwLCBKb2huPC9hdXRob3I+PGF1dGhvcj5Q
YWluZSwgTWFuZHk8L2F1dGhvcj48YXV0aG9yPld5bm4sIFJpY2s8L2F1dGhvcj48L2F1dGhvcnM+
PHNlY29uZGFyeS1hdXRob3JzPjxhdXRob3I+SmFycmV0dCwgTC48L2F1dGhvcj48L3NlY29uZGFy
eS1hdXRob3JzPjwvY29udHJpYnV0b3JzPjx0aXRsZXM+PHRpdGxlPkJlY29taW5nIGludm9sdmVk
IGluIHJlc2VhcmNoOiBhIHNlcnZpY2UgdXNlciBsZWQgcmVzZWFyY2ggYWR2aXNvcnkgZ3JvdXA8
L3RpdGxlPjxzZWNvbmRhcnktdGl0bGU+Q3JlYXRpdmUgZW5nYWdlbWVudCBpbiBwYWxsaWF0aXZl
IGNhcmU6IE5ldyBwZXJzcGVjdGl2ZXMgb24gdXNlciBpbnZvbHZlbWVudC48L3NlY29uZGFyeS10
aXRsZT48L3RpdGxlcz48cmVwcmludC1lZGl0aW9uPmluIGZpbGU8L3JlcHJpbnQtZWRpdGlvbj48
ZGF0ZXM+PHllYXI+MjAwNzwveWVhcj48L2RhdGVzPjxwdWItbG9jYXRpb24+QWJpbmdkb24sIFVL
PC9wdWItbG9jYXRpb24+PHB1Ymxpc2hlcj5SYWRjbGlmZmUgUHVibGlzaGluZyBMdGQ8L3B1Ymxp
c2hlcj48dXJscz48cmVsYXRlZC11cmxzPjx1cmw+aHR0cDovL2VwcmludHMuYnJpZ2h0b24uYWMu
dWsvNTQzOC88L3VybD48L3JlbGF0ZWQtdXJscz48L3VybHM+PHJlbW90ZS1kYXRhYmFzZS1wcm92
aWRlcj5JTlY8L3JlbW90ZS1kYXRhYmFzZS1wcm92aWRlcj48L3JlY29yZD48L0NpdGU+PC9FbmRO
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2006; Cotterell et al. 2007; 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People felt that they could be themselves but also a member of a group comprised of others with similar concerns. The importance of peer support for patient groups was recognised and it was felt that it needed to be nurtured and recognised as a core element that enabled groups to thrive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70&lt;/RecNum&gt;&lt;DisplayText&gt;(Cotterell et al. 2010)&lt;/DisplayText&gt;&lt;record&gt;&lt;rec-number&gt;70&lt;/rec-number&gt;&lt;foreign-keys&gt;&lt;key app="EN" db-id="eda99esr9arp52e20v2pftz4rp5s9x0evef5" timestamp="1554371299"&gt;70&lt;/key&gt;&lt;key app="ENWeb" db-id=""&gt;0&lt;/key&gt;&lt;/foreign-keys&gt;&lt;ref-type name="Journal Article"&gt;17&lt;/ref-type&gt;&lt;contributors&gt;&lt;authors&gt;&lt;author&gt;Cotterell, P.&lt;/author&gt;&lt;author&gt;Harlow, G.&lt;/author&gt;&lt;author&gt;Morris, C.&lt;/author&gt;&lt;author&gt;Beresford, P.&lt;/author&gt;&lt;author&gt;Hanley, B.&lt;/author&gt;&lt;author&gt;Sargeant, A.&lt;/author&gt;&lt;author&gt;Sitzia, J.&lt;/author&gt;&lt;author&gt;Staley, K.&lt;/author&gt;&lt;/authors&gt;&lt;/contributors&gt;&lt;titles&gt;&lt;title&gt;Service user involvement in cancer care: the impact on service users&lt;/title&gt;&lt;secondary-title&gt;Health Expect&lt;/secondary-title&gt;&lt;/titles&gt;&lt;periodical&gt;&lt;full-title&gt;Health expectations : an international journal of publicparticipation in health care and health policy&lt;/full-title&gt;&lt;abbr-1&gt;Health Expect&lt;/abbr-1&gt;&lt;/periodical&gt;&lt;pages&gt;159-169&lt;/pages&gt;&lt;volume&gt;14&lt;/volume&gt;&lt;number&gt;2&lt;/number&gt;&lt;reprint-edition&gt;in file&lt;/reprint-edition&gt;&lt;keywords&gt;&lt;keyword&gt;cancer&lt;/keyword&gt;&lt;keyword&gt;care&lt;/keyword&gt;&lt;keyword&gt;involvement&lt;/keyword&gt;&lt;keyword&gt;service user involvement&lt;/keyword&gt;&lt;keyword&gt;user&lt;/keyword&gt;&lt;keyword&gt;user involvement&lt;/keyword&gt;&lt;keyword&gt;users&lt;/keyword&gt;&lt;/keywords&gt;&lt;dates&gt;&lt;year&gt;2010&lt;/year&gt;&lt;pub-dates&gt;&lt;date&gt;2011&lt;/date&gt;&lt;/pub-dates&gt;&lt;/dates&gt;&lt;isbn&gt;1369-7625&lt;/isbn&gt;&lt;label&gt;809G&lt;/label&gt;&lt;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1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0BBDB154"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748A2D5" w14:textId="302A3C70"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Patients found that involvement work improved their relationship with their illness. It helped them to make sense of and come to terms with it, providing them with meaning and insight. They learnt more about themselves and their health condition and how to better live with it </w:t>
      </w:r>
      <w:r w:rsidR="00C445FA">
        <w:rPr>
          <w:rFonts w:ascii="Calibri" w:eastAsia="Times New Roman" w:hAnsi="Calibri" w:cs="Calibri"/>
          <w:sz w:val="24"/>
          <w:szCs w:val="24"/>
          <w:lang w:eastAsia="en-GB"/>
        </w:rPr>
        <w:fldChar w:fldCharType="begin">
          <w:fldData xml:space="preserve">PEVuZE5vdGU+PENpdGU+PFJlY051bT4xNTg4ODwvUmVjTnVtPjxEaXNwbGF5VGV4dD4oRnJvZ2dh
dHQgZXQgYWwuIDIwMTQ7IEFzaGNyb2Z0IGV0IGFsLiAyMDE2KTwvRGlzcGxheVRleHQ+PHJlY29y
ZD48cmVjLW51bWJlcj4xNTg4ODwvcmVjLW51bWJlcj48Zm9yZWlnbi1rZXlzPjxrZXkgYXBwPSJF
TiIgZGItaWQ9ImVkYTk5ZXNyOWFycDUyZTIwdjJwZnR6NHJwNXM5eDBldmVmNSIgdGltZXN0YW1w
PSIxNTA0MTAwMjk1Ij4xNTg4ODwva2V5PjwvZm9yZWlnbi1rZXlzPjxyZWYtdHlwZSBuYW1lPSJK
b3VybmFsIEFydGljbGUiPjE3PC9yZWYtdHlwZT48Y29udHJpYnV0b3JzPjxhdXRob3JzPjxhdXRo
b3I+QXNoY3JvZnQsIEpvYW5uZTwvYXV0aG9yPjxhdXRob3I+V3lrZXMsIFRpbDwvYXV0aG9yPjxh
dXRob3I+VGF5bG9yLCBKb3NlcGg8L2F1dGhvcj48YXV0aG9yPkNyb3d0aGVyLCBBZGFtPC9hdXRo
b3I+PGF1dGhvcj5Tem11a2xlciwgR2VvcmdlPC9hdXRob3I+PC9hdXRob3JzPjwvY29udHJpYnV0
b3JzPjx0aXRsZXM+PHRpdGxlPkltcGFjdCBvbiB0aGUgaW5kaXZpZHVhbDogd2hhdCBkbyBwYXRp
ZW50cyBhbmQgY2FyZXJzIGdhaW4sIGxvc2UgYW5kIGV4cGVjdCBmcm9tIGJlaW5nIGludm9sdmVk
IGluIHJlc2VhcmNoPzwvdGl0bGU+PHNlY29uZGFyeS10aXRsZT5Kb3VybmFsIG9mIE1lbnRhbCBI
ZWFsdGg8L3NlY29uZGFyeS10aXRsZT48L3RpdGxlcz48cGVyaW9kaWNhbD48ZnVsbC10aXRsZT5K
b3VybmFsIG9mIE1lbnRhbCBIZWFsdGg8L2Z1bGwtdGl0bGU+PGFiYnItMT5KIE1lbnQgSGVhbHRo
PC9hYmJyLTE+PC9wZXJpb2RpY2FsPjxwYWdlcz4yOC0zNTwvcGFnZXM+PHZvbHVtZT4yNTwvdm9s
dW1lPjxudW1iZXI+MTwvbnVtYmVyPjxyZXByaW50LWVkaXRpb24+aW4gZmlsZTwvcmVwcmludC1l
ZGl0aW9uPjxkYXRlcz48eWVhcj4yMDE2PC95ZWFyPjwvZGF0ZXM+PGlzYm4+MDk2My04MjM3PC9p
c2JuPjx1cmxzPjxyZWxhdGVkLXVybHM+PHVybD5odHRwOi8vd3d3LXRhbmRmb25saW5lLWNvbS5z
aGVmZmllbGQuaWRtLm9jbGMub3JnL2RvaS9hYnMvMTAuMzEwOS8wOTYzODIzNy4yMDE1LjExMDE0
MjQ8L3VybD48L3JlbGF0ZWQtdXJscz48L3VybHM+PHJlbW90ZS1kYXRhYmFzZS1wcm92aWRlcj5T
Q088L3JlbW90ZS1kYXRhYmFzZS1wcm92aWRlcj48L3JlY29yZD48L0NpdGU+PENpdGU+PFJlY051
bT4xNTI0NzwvUmVjTnVtPjxyZWNvcmQ+PHJlYy1udW1iZXI+MTUyNDc8L3JlYy1udW1iZXI+PGZv
cmVpZ24ta2V5cz48a2V5IGFwcD0iRU4iIGRiLWlkPSJlZGE5OWVzcjlhcnA1MmUyMHYycGZ0ejRy
cDVzOXgwZXZlZjUiIHRpbWVzdGFtcD0iMTQ4OTg0NTg3NiI+MTUyNDc8L2tleT48L2ZvcmVpZ24t
a2V5cz48cmVmLXR5cGUgbmFtZT0iSm91cm5hbCBBcnRpY2xlIj4xNzwvcmVmLXR5cGU+PGNvbnRy
aWJ1dG9ycz48YXV0aG9ycz48YXV0aG9yPkZyb2dnYXR0LCBLYXRoZXJpbmU8L2F1dGhvcj48YXV0
aG9yPlByZXN0b24sIE5hbmN5PC9hdXRob3I+PGF1dGhvcj5UdXJuZXIsIE1hcnk8L2F1dGhvcj48
YXV0aG9yPktlcnIsIENocmlzPC9hdXRob3I+PC9hdXRob3JzPjwvY29udHJpYnV0b3JzPjx0aXRs
ZXM+PHRpdGxlPlBhdGllbnQgYW5kIHB1YmxpYyBpbnZvbHZlbWVudCBpbiByZXNlYXJjaCBhbmQg
dGhlIENhbmNlciBFeHBlcmllbmNlcyBDb2xsYWJvcmF0aXZlOiBiZW5lZml0cyBhbmQgY2hhbGxl
bmdlczwvdGl0bGU+PHNlY29uZGFyeS10aXRsZT5CTUogU3VwcG9ydGl2ZSAmYW1wOyBQYWxsaWF0
aXZlIENhcmU8L3NlY29uZGFyeS10aXRsZT48L3RpdGxlcz48cGVyaW9kaWNhbD48ZnVsbC10aXRs
ZT5CTUogU3VwcG9ydGl2ZSAmYW1wOyBQYWxsaWF0aXZlIENhcmU8L2Z1bGwtdGl0bGU+PGFiYnIt
MT5CTUogU3VwcG9ydCBQYWxsaWF0IENhcmU8L2FiYnItMT48L3BlcmlvZGljYWw+PHBhZ2VzPjUx
OC01MjE8L3BhZ2VzPjx2b2x1bWU+NTwvdm9sdW1lPjxudW1iZXI+NTwvbnVtYmVyPjxyZXByaW50
LWVkaXRpb24+aW4gZmlsZTwvcmVwcmludC1lZGl0aW9uPjxkYXRlcz48eWVhcj4yMDE0PC95ZWFy
PjwvZGF0ZXM+PGlzYm4+MjA0NS00MzVYPC9pc2JuPjx1cmxzPjxyZWxhdGVkLXVybHM+PHVybD5o
dHRwOi8vc3BjYXJlLmJtai5jb20vY29udGVudC81LzUvNTE4PC91cmw+PC9yZWxhdGVkLXVybHM+
PC91cmxzPjxyZW1vdGUtZGF0YWJhc2UtcHJvdmlkZXI+SU5WLCBNRUQsIFdPUzwvcmVtb3RlLWRh
dGFiYXNlLXByb3ZpZGVyPjwvcmVjb3JkPjwvQ2l0ZT48L0VuZE5vdGU+AG==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g4ODwvUmVjTnVtPjxEaXNwbGF5VGV4dD4oRnJvZ2dh
dHQgZXQgYWwuIDIwMTQ7IEFzaGNyb2Z0IGV0IGFsLiAyMDE2KTwvRGlzcGxheVRleHQ+PHJlY29y
ZD48cmVjLW51bWJlcj4xNTg4ODwvcmVjLW51bWJlcj48Zm9yZWlnbi1rZXlzPjxrZXkgYXBwPSJF
TiIgZGItaWQ9ImVkYTk5ZXNyOWFycDUyZTIwdjJwZnR6NHJwNXM5eDBldmVmNSIgdGltZXN0YW1w
PSIxNTA0MTAwMjk1Ij4xNTg4ODwva2V5PjwvZm9yZWlnbi1rZXlzPjxyZWYtdHlwZSBuYW1lPSJK
b3VybmFsIEFydGljbGUiPjE3PC9yZWYtdHlwZT48Y29udHJpYnV0b3JzPjxhdXRob3JzPjxhdXRo
b3I+QXNoY3JvZnQsIEpvYW5uZTwvYXV0aG9yPjxhdXRob3I+V3lrZXMsIFRpbDwvYXV0aG9yPjxh
dXRob3I+VGF5bG9yLCBKb3NlcGg8L2F1dGhvcj48YXV0aG9yPkNyb3d0aGVyLCBBZGFtPC9hdXRo
b3I+PGF1dGhvcj5Tem11a2xlciwgR2VvcmdlPC9hdXRob3I+PC9hdXRob3JzPjwvY29udHJpYnV0
b3JzPjx0aXRsZXM+PHRpdGxlPkltcGFjdCBvbiB0aGUgaW5kaXZpZHVhbDogd2hhdCBkbyBwYXRp
ZW50cyBhbmQgY2FyZXJzIGdhaW4sIGxvc2UgYW5kIGV4cGVjdCBmcm9tIGJlaW5nIGludm9sdmVk
IGluIHJlc2VhcmNoPzwvdGl0bGU+PHNlY29uZGFyeS10aXRsZT5Kb3VybmFsIG9mIE1lbnRhbCBI
ZWFsdGg8L3NlY29uZGFyeS10aXRsZT48L3RpdGxlcz48cGVyaW9kaWNhbD48ZnVsbC10aXRsZT5K
b3VybmFsIG9mIE1lbnRhbCBIZWFsdGg8L2Z1bGwtdGl0bGU+PGFiYnItMT5KIE1lbnQgSGVhbHRo
PC9hYmJyLTE+PC9wZXJpb2RpY2FsPjxwYWdlcz4yOC0zNTwvcGFnZXM+PHZvbHVtZT4yNTwvdm9s
dW1lPjxudW1iZXI+MTwvbnVtYmVyPjxyZXByaW50LWVkaXRpb24+aW4gZmlsZTwvcmVwcmludC1l
ZGl0aW9uPjxkYXRlcz48eWVhcj4yMDE2PC95ZWFyPjwvZGF0ZXM+PGlzYm4+MDk2My04MjM3PC9p
c2JuPjx1cmxzPjxyZWxhdGVkLXVybHM+PHVybD5odHRwOi8vd3d3LXRhbmRmb25saW5lLWNvbS5z
aGVmZmllbGQuaWRtLm9jbGMub3JnL2RvaS9hYnMvMTAuMzEwOS8wOTYzODIzNy4yMDE1LjExMDE0
MjQ8L3VybD48L3JlbGF0ZWQtdXJscz48L3VybHM+PHJlbW90ZS1kYXRhYmFzZS1wcm92aWRlcj5T
Q088L3JlbW90ZS1kYXRhYmFzZS1wcm92aWRlcj48L3JlY29yZD48L0NpdGU+PENpdGU+PFJlY051
bT4xNTI0NzwvUmVjTnVtPjxyZWNvcmQ+PHJlYy1udW1iZXI+MTUyNDc8L3JlYy1udW1iZXI+PGZv
cmVpZ24ta2V5cz48a2V5IGFwcD0iRU4iIGRiLWlkPSJlZGE5OWVzcjlhcnA1MmUyMHYycGZ0ejRy
cDVzOXgwZXZlZjUiIHRpbWVzdGFtcD0iMTQ4OTg0NTg3NiI+MTUyNDc8L2tleT48L2ZvcmVpZ24t
a2V5cz48cmVmLXR5cGUgbmFtZT0iSm91cm5hbCBBcnRpY2xlIj4xNzwvcmVmLXR5cGU+PGNvbnRy
aWJ1dG9ycz48YXV0aG9ycz48YXV0aG9yPkZyb2dnYXR0LCBLYXRoZXJpbmU8L2F1dGhvcj48YXV0
aG9yPlByZXN0b24sIE5hbmN5PC9hdXRob3I+PGF1dGhvcj5UdXJuZXIsIE1hcnk8L2F1dGhvcj48
YXV0aG9yPktlcnIsIENocmlzPC9hdXRob3I+PC9hdXRob3JzPjwvY29udHJpYnV0b3JzPjx0aXRs
ZXM+PHRpdGxlPlBhdGllbnQgYW5kIHB1YmxpYyBpbnZvbHZlbWVudCBpbiByZXNlYXJjaCBhbmQg
dGhlIENhbmNlciBFeHBlcmllbmNlcyBDb2xsYWJvcmF0aXZlOiBiZW5lZml0cyBhbmQgY2hhbGxl
bmdlczwvdGl0bGU+PHNlY29uZGFyeS10aXRsZT5CTUogU3VwcG9ydGl2ZSAmYW1wOyBQYWxsaWF0
aXZlIENhcmU8L3NlY29uZGFyeS10aXRsZT48L3RpdGxlcz48cGVyaW9kaWNhbD48ZnVsbC10aXRs
ZT5CTUogU3VwcG9ydGl2ZSAmYW1wOyBQYWxsaWF0aXZlIENhcmU8L2Z1bGwtdGl0bGU+PGFiYnIt
MT5CTUogU3VwcG9ydCBQYWxsaWF0IENhcmU8L2FiYnItMT48L3BlcmlvZGljYWw+PHBhZ2VzPjUx
OC01MjE8L3BhZ2VzPjx2b2x1bWU+NTwvdm9sdW1lPjxudW1iZXI+NTwvbnVtYmVyPjxyZXByaW50
LWVkaXRpb24+aW4gZmlsZTwvcmVwcmludC1lZGl0aW9uPjxkYXRlcz48eWVhcj4yMDE0PC95ZWFy
PjwvZGF0ZXM+PGlzYm4+MjA0NS00MzVYPC9pc2JuPjx1cmxzPjxyZWxhdGVkLXVybHM+PHVybD5o
dHRwOi8vc3BjYXJlLmJtai5jb20vY29udGVudC81LzUvNTE4PC91cmw+PC9yZWxhdGVkLXVybHM+
PC91cmxzPjxyZW1vdGUtZGF0YWJhc2UtcHJvdmlkZXI+SU5WLCBNRUQsIFdPUzwvcmVtb3RlLWRh
dGFiYXNlLXByb3ZpZGVyPjwvcmVjb3JkPjwvQ2l0ZT48L0VuZE5vdGU+AG==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Froggatt et al. 2014; 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It gave them a sense that something positive had come out of the, sometimes negative, experiences of diagnosis and treatment and helped to dispel feelings of hopelessness. Some commented that involvement had enabled them to think more about palliative care and to take responsibility for planning their own death </w:t>
      </w:r>
      <w:r w:rsidR="00C445FA">
        <w:rPr>
          <w:rFonts w:ascii="Calibri" w:eastAsia="Times New Roman" w:hAnsi="Calibri" w:cs="Calibri"/>
          <w:sz w:val="24"/>
          <w:szCs w:val="24"/>
          <w:lang w:eastAsia="en-GB"/>
        </w:rPr>
        <w:fldChar w:fldCharType="begin">
          <w:fldData xml:space="preserve">PEVuZE5vdGU+PENpdGU+PFJlY051bT4xNTg4ODwvUmVjTnVtPjxEaXNwbGF5VGV4dD4oQ290dGVy
ZWxsIGV0IGFsLiAyMDA3OyBDb3R0ZXJlbGwgZXQgYWwuIDIwMTA7IE1jSWxmYXRyaWNrIGV0IGFs
LiAyMDE1OyBBc2hjcm9mdCBldCBhbC4gMjAxNik8L0Rpc3BsYXlUZXh0PjxyZWNvcmQ+PHJlYy1u
dW1iZXI+MTU4ODg8L3JlYy1udW1iZXI+PGZvcmVpZ24ta2V5cz48a2V5IGFwcD0iRU4iIGRiLWlk
PSJlZGE5OWVzcjlhcnA1MmUyMHYycGZ0ejRycDVzOXgwZXZlZjUiIHRpbWVzdGFtcD0iMTUwNDEw
MDI5NSI+MTU4ODg8L2tleT48L2ZvcmVpZ24ta2V5cz48cmVmLXR5cGUgbmFtZT0iSm91cm5hbCBB
cnRpY2xlIj4xNzwvcmVmLXR5cGU+PGNvbnRyaWJ1dG9ycz48YXV0aG9ycz48YXV0aG9yPkFzaGNy
b2Z0LCBKb2FubmU8L2F1dGhvcj48YXV0aG9yPld5a2VzLCBUaWw8L2F1dGhvcj48YXV0aG9yPlRh
eWxvciwgSm9zZXBoPC9hdXRob3I+PGF1dGhvcj5Dcm93dGhlciwgQWRhbTwvYXV0aG9yPjxhdXRo
b3I+U3ptdWtsZXIsIEdlb3JnZTwvYXV0aG9yPjwvYXV0aG9ycz48L2NvbnRyaWJ1dG9ycz48dGl0
bGVzPjx0aXRsZT5JbXBhY3Qgb24gdGhlIGluZGl2aWR1YWw6IHdoYXQgZG8gcGF0aWVudHMgYW5k
IGNhcmVycyBnYWluLCBsb3NlIGFuZCBleHBlY3QgZnJvbSBiZWluZyBpbnZvbHZlZCBpbiByZXNl
YXJjaD88L3RpdGxlPjxzZWNvbmRhcnktdGl0bGU+Sm91cm5hbCBvZiBNZW50YWwgSGVhbHRoPC9z
ZWNvbmRhcnktdGl0bGU+PC90aXRsZXM+PHBlcmlvZGljYWw+PGZ1bGwtdGl0bGU+Sm91cm5hbCBv
ZiBNZW50YWwgSGVhbHRoPC9mdWxsLXRpdGxlPjxhYmJyLTE+SiBNZW50IEhlYWx0aDwvYWJici0x
PjwvcGVyaW9kaWNhbD48cGFnZXM+MjgtMzU8L3BhZ2VzPjx2b2x1bWU+MjU8L3ZvbHVtZT48bnVt
YmVyPjE8L251bWJlcj48cmVwcmludC1lZGl0aW9uPmluIGZpbGU8L3JlcHJpbnQtZWRpdGlvbj48
ZGF0ZXM+PHllYXI+MjAxNjwveWVhcj48L2RhdGVzPjxpc2JuPjA5NjMtODIzNzwvaXNibj48dXJs
cz48cmVsYXRlZC11cmxzPjx1cmw+aHR0cDovL3d3dy10YW5kZm9ubGluZS1jb20uc2hlZmZpZWxk
LmlkbS5vY2xjLm9yZy9kb2kvYWJzLzEwLjMxMDkvMDk2MzgyMzcuMjAxNS4xMTAxNDI0PC91cmw+
PC9yZWxhdGVkLXVybHM+PC91cmxzPjxyZW1vdGUtZGF0YWJhc2UtcHJvdmlkZXI+U0NPPC9yZW1v
dGUtZGF0YWJhc2UtcHJvdmlkZXI+PC9yZWNvcmQ+PC9DaXRlPjxDaXRlPjxSZWNOdW0+NzA8L1Jl
Y051bT48cmVjb3JkPjxyZWMtbnVtYmVyPjcwPC9yZWMtbnVtYmVyPjxmb3JlaWduLWtleXM+PGtl
eSBhcHA9IkVOIiBkYi1pZD0iZWRhOTllc3I5YXJwNTJlMjB2MnBmdHo0cnA1czl4MGV2ZWY1IiB0
aW1lc3RhbXA9IjE1NTQzNzEyOTkiPjcwPC9rZXk+PGtleSBhcHA9IkVOV2ViIiBkYi1pZD0iIj4w
PC9rZXk+PC9mb3JlaWduLWtleXM+PHJlZi10eXBlIG5hbWU9IkpvdXJuYWwgQXJ0aWNsZSI+MTc8
L3JlZi10eXBlPjxjb250cmlidXRvcnM+PGF1dGhvcnM+PGF1dGhvcj5Db3R0ZXJlbGwsIFAuPC9h
dXRob3I+PGF1dGhvcj5IYXJsb3csIEcuPC9hdXRob3I+PGF1dGhvcj5Nb3JyaXMsIEMuPC9hdXRo
b3I+PGF1dGhvcj5CZXJlc2ZvcmQsIFAuPC9hdXRob3I+PGF1dGhvcj5IYW5sZXksIEIuPC9hdXRo
b3I+PGF1dGhvcj5TYXJnZWFudCwgQS48L2F1dGhvcj48YXV0aG9yPlNpdHppYSwgSi48L2F1dGhv
cj48YXV0aG9yPlN0YWxleSwgSy48L2F1dGhvcj48L2F1dGhvcnM+PC9jb250cmlidXRvcnM+PHRp
dGxlcz48dGl0bGU+U2VydmljZSB1c2VyIGludm9sdmVtZW50IGluIGNhbmNlciBjYXJlOiB0aGUg
aW1wYWN0IG9uIHNlcnZpY2UgdXNlcnM8L3RpdGxlPjxzZWNvbmRhcnktdGl0bGU+SGVhbHRoIEV4
cGVjdDwvc2Vjb25kYXJ5LXRpdGxlPjwvdGl0bGVzPjxwZXJpb2RpY2FsPjxmdWxsLXRpdGxlPkhl
YWx0aCBleHBlY3RhdGlvbnMgOiBhbiBpbnRlcm5hdGlvbmFsIGpvdXJuYWwgb2YgcHVibGljcGFy
dGljaXBhdGlvbiBpbiBoZWFsdGggY2FyZSBhbmQgaGVhbHRoIHBvbGljeTwvZnVsbC10aXRsZT48
YWJici0xPkhlYWx0aCBFeHBlY3Q8L2FiYnItMT48L3BlcmlvZGljYWw+PHBhZ2VzPjE1OS0xNjk8
L3BhZ2VzPjx2b2x1bWU+MTQ8L3ZvbHVtZT48bnVtYmVyPjI8L251bWJlcj48cmVwcmludC1lZGl0
aW9uPmluIGZpbGU8L3JlcHJpbnQtZWRpdGlvbj48a2V5d29yZHM+PGtleXdvcmQ+Y2FuY2VyPC9r
ZXl3b3JkPjxrZXl3b3JkPmNhcmU8L2tleXdvcmQ+PGtleXdvcmQ+aW52b2x2ZW1lbnQ8L2tleXdv
cmQ+PGtleXdvcmQ+c2VydmljZSB1c2VyIGludm9sdmVtZW50PC9rZXl3b3JkPjxrZXl3b3JkPnVz
ZXI8L2tleXdvcmQ+PGtleXdvcmQ+dXNlciBpbnZvbHZlbWVudDwva2V5d29yZD48a2V5d29yZD51
c2Vyczwva2V5d29yZD48L2tleXdvcmRzPjxkYXRlcz48eWVhcj4yMDEwPC95ZWFyPjxwdWItZGF0
ZXM+PGRhdGU+MjAxMTwvZGF0ZT48L3B1Yi1kYXRlcz48L2RhdGVzPjxpc2JuPjEzNjktNzYyNTwv
aXNibj48bGFiZWw+ODA5RzwvbGFiZWw+PHVybHM+PC91cmxzPjxyZW1vdGUtZGF0YWJhc2UtcHJv
dmlkZXI+TUQ8L3JlbW90ZS1kYXRhYmFzZS1wcm92aWRlcj48L3JlY29yZD48L0NpdGU+PENpdGU+
PFJlY051bT4xNTI0NTwvUmVjTnVtPjxyZWNvcmQ+PHJlYy1udW1iZXI+MTUyNDU8L3JlYy1udW1i
ZXI+PGZvcmVpZ24ta2V5cz48a2V5IGFwcD0iRU4iIGRiLWlkPSJlZGE5OWVzcjlhcnA1MmUyMHYy
cGZ0ejRycDVzOXgwZXZlZjUiIHRpbWVzdGFtcD0iMTU1NDM3MTI5OSI+MTUyNDU8L2tleT48a2V5
IGFwcD0iRU5XZWIiIGRiLWlkPSIiPjA8L2tleT48L2ZvcmVpZ24ta2V5cz48cmVmLXR5cGUgbmFt
ZT0iQm9vayBTZWN0aW9uIj41PC9yZWYtdHlwZT48Y29udHJpYnV0b3JzPjxhdXRob3JzPjxhdXRo
b3I+Q290dGVyZWxsLCBQaGlsPC9hdXRob3I+PGF1dGhvcj5DbGFya2UsIFBhdWxhPC9hdXRob3I+
PGF1dGhvcj5Db3dkcmV5LCBEaTwvYXV0aG9yPjxhdXRob3I+S2FwcCwgSm9objwvYXV0aG9yPjxh
dXRob3I+UGFpbmUsIE1hbmR5PC9hdXRob3I+PGF1dGhvcj5XeW5uLCBSaWNrPC9hdXRob3I+PC9h
dXRob3JzPjxzZWNvbmRhcnktYXV0aG9ycz48YXV0aG9yPkphcnJldHQsIEwuPC9hdXRob3I+PC9z
ZWNvbmRhcnktYXV0aG9ycz48L2NvbnRyaWJ1dG9ycz48dGl0bGVzPjx0aXRsZT5CZWNvbWluZyBp
bnZvbHZlZCBpbiByZXNlYXJjaDogYSBzZXJ2aWNlIHVzZXIgbGVkIHJlc2VhcmNoIGFkdmlzb3J5
IGdyb3VwPC90aXRsZT48c2Vjb25kYXJ5LXRpdGxlPkNyZWF0aXZlIGVuZ2FnZW1lbnQgaW4gcGFs
bGlhdGl2ZSBjYXJlOiBOZXcgcGVyc3BlY3RpdmVzIG9uIHVzZXIgaW52b2x2ZW1lbnQuPC9zZWNv
bmRhcnktdGl0bGU+PC90aXRsZXM+PHJlcHJpbnQtZWRpdGlvbj5pbiBmaWxlPC9yZXByaW50LWVk
aXRpb24+PGRhdGVzPjx5ZWFyPjIwMDc8L3llYXI+PC9kYXRlcz48cHViLWxvY2F0aW9uPkFiaW5n
ZG9uLCBVSzwvcHViLWxvY2F0aW9uPjxwdWJsaXNoZXI+UmFkY2xpZmZlIFB1Ymxpc2hpbmcgTHRk
PC9wdWJsaXNoZXI+PHVybHM+PHJlbGF0ZWQtdXJscz48dXJsPmh0dHA6Ly9lcHJpbnRzLmJyaWdo
dG9uLmFjLnVrLzU0MzgvPC91cmw+PC9yZWxhdGVkLXVybHM+PC91cmxzPjxyZW1vdGUtZGF0YWJh
c2UtcHJvdmlkZXI+SU5WPC9yZW1vdGUtZGF0YWJhc2UtcHJvdmlkZXI+PC9yZWNvcmQ+PC9DaXRl
PjxDaXRlPjxSZWNOdW0+MTU3MjA8L1JlY051bT48cmVjb3JkPjxyZWMtbnVtYmVyPjE1NzIwPC9y
ZWMtbnVtYmVyPjxmb3JlaWduLWtleXM+PGtleSBhcHA9IkVOIiBkYi1pZD0iZWRhOTllc3I5YXJw
NTJlMjB2MnBmdHo0cnA1czl4MGV2ZWY1IiB0aW1lc3RhbXA9IjE1NTQzNzEyOTkiPjE1NzIwPC9r
ZXk+PGtleSBhcHA9IkVOV2ViIiBkYi1pZD0iIj4wPC9rZXk+PC9mb3JlaWduLWtleXM+PHJlZi10
eXBlIG5hbWU9IlJlcG9ydCI+Mjc8L3JlZi10eXBlPjxjb250cmlidXRvcnM+PGF1dGhvcnM+PGF1
dGhvcj5NY0lsZmF0cmljaywgUy48L2F1dGhvcj48YXV0aG9yPkhhc3NvbiwgRi48L2F1dGhvcj48
YXV0aG9yPkhhbm5hLVRyYWlub3IsIEwuPC9hdXRob3I+PGF1dGhvcj5Ccm9nYW4sIFAuPC9hdXRo
b3I+PC9hdXRob3JzPjwvY29udHJpYnV0b3JzPjx0aXRsZXM+PHRpdGxlPkV2YWx1YXRpb24gcmVw
b3J0IGZvciBBbGwgSXJlbGFuZCBJbnN0aXR1dGUgb2YgSG9zcGljZSAmYW1wOyBQYWxsaWF0aXZl
IENhcmUgJmFwb3M7Vm9pY2VzIDQgQ2FyZSZhcG9zOyBJbml0aWF0aXZlLjwvdGl0bGU+PC90aXRs
ZXM+PHJlcHJpbnQtZWRpdGlvbj5pbiBmaWxlPC9yZXByaW50LWVkaXRpb24+PGRhdGVzPjx5ZWFy
PjIwMTU8L3llYXI+PC9kYXRlcz48cHViLWxvY2F0aW9uPkR1YmxpbiwgSXJlbGFuZDwvcHViLWxv
Y2F0aW9uPjxwdWJsaXNoZXI+QWxsIElyZWxhbmQgSW5zdGl0dXRlIG9mIEhvc3BpY2UgJmFtcDsg
UGFsbGlhdGl2ZSBDYXJlPC9wdWJsaXNoZXI+PHVybHM+PHJlbGF0ZWQtdXJscz48dXJsPmh0dHA6
Ly9haWlocGMub3JnL3BvbGljeS1wcmFjdGljZS92b2ljZXM0Y2FyZS9ldmFsdWF0aW9uLzwvdXJs
PjwvcmVsYXRlZC11cmxzPjwvdXJscz48cmVtb3RlLWRhdGFiYXNlLXByb3ZpZGVyPkFJSUhQQzwv
cmVtb3RlLWRhdGFiYXNlLXByb3ZpZGVyPjwvcmVjb3JkPjwvQ2l0ZT48L0VuZE5vdGU+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g4ODwvUmVjTnVtPjxEaXNwbGF5VGV4dD4oQ290dGVy
ZWxsIGV0IGFsLiAyMDA3OyBDb3R0ZXJlbGwgZXQgYWwuIDIwMTA7IE1jSWxmYXRyaWNrIGV0IGFs
LiAyMDE1OyBBc2hjcm9mdCBldCBhbC4gMjAxNik8L0Rpc3BsYXlUZXh0PjxyZWNvcmQ+PHJlYy1u
dW1iZXI+MTU4ODg8L3JlYy1udW1iZXI+PGZvcmVpZ24ta2V5cz48a2V5IGFwcD0iRU4iIGRiLWlk
PSJlZGE5OWVzcjlhcnA1MmUyMHYycGZ0ejRycDVzOXgwZXZlZjUiIHRpbWVzdGFtcD0iMTUwNDEw
MDI5NSI+MTU4ODg8L2tleT48L2ZvcmVpZ24ta2V5cz48cmVmLXR5cGUgbmFtZT0iSm91cm5hbCBB
cnRpY2xlIj4xNzwvcmVmLXR5cGU+PGNvbnRyaWJ1dG9ycz48YXV0aG9ycz48YXV0aG9yPkFzaGNy
b2Z0LCBKb2FubmU8L2F1dGhvcj48YXV0aG9yPld5a2VzLCBUaWw8L2F1dGhvcj48YXV0aG9yPlRh
eWxvciwgSm9zZXBoPC9hdXRob3I+PGF1dGhvcj5Dcm93dGhlciwgQWRhbTwvYXV0aG9yPjxhdXRo
b3I+U3ptdWtsZXIsIEdlb3JnZTwvYXV0aG9yPjwvYXV0aG9ycz48L2NvbnRyaWJ1dG9ycz48dGl0
bGVzPjx0aXRsZT5JbXBhY3Qgb24gdGhlIGluZGl2aWR1YWw6IHdoYXQgZG8gcGF0aWVudHMgYW5k
IGNhcmVycyBnYWluLCBsb3NlIGFuZCBleHBlY3QgZnJvbSBiZWluZyBpbnZvbHZlZCBpbiByZXNl
YXJjaD88L3RpdGxlPjxzZWNvbmRhcnktdGl0bGU+Sm91cm5hbCBvZiBNZW50YWwgSGVhbHRoPC9z
ZWNvbmRhcnktdGl0bGU+PC90aXRsZXM+PHBlcmlvZGljYWw+PGZ1bGwtdGl0bGU+Sm91cm5hbCBv
ZiBNZW50YWwgSGVhbHRoPC9mdWxsLXRpdGxlPjxhYmJyLTE+SiBNZW50IEhlYWx0aDwvYWJici0x
PjwvcGVyaW9kaWNhbD48cGFnZXM+MjgtMzU8L3BhZ2VzPjx2b2x1bWU+MjU8L3ZvbHVtZT48bnVt
YmVyPjE8L251bWJlcj48cmVwcmludC1lZGl0aW9uPmluIGZpbGU8L3JlcHJpbnQtZWRpdGlvbj48
ZGF0ZXM+PHllYXI+MjAxNjwveWVhcj48L2RhdGVzPjxpc2JuPjA5NjMtODIzNzwvaXNibj48dXJs
cz48cmVsYXRlZC11cmxzPjx1cmw+aHR0cDovL3d3dy10YW5kZm9ubGluZS1jb20uc2hlZmZpZWxk
LmlkbS5vY2xjLm9yZy9kb2kvYWJzLzEwLjMxMDkvMDk2MzgyMzcuMjAxNS4xMTAxNDI0PC91cmw+
PC9yZWxhdGVkLXVybHM+PC91cmxzPjxyZW1vdGUtZGF0YWJhc2UtcHJvdmlkZXI+U0NPPC9yZW1v
dGUtZGF0YWJhc2UtcHJvdmlkZXI+PC9yZWNvcmQ+PC9DaXRlPjxDaXRlPjxSZWNOdW0+NzA8L1Jl
Y051bT48cmVjb3JkPjxyZWMtbnVtYmVyPjcwPC9yZWMtbnVtYmVyPjxmb3JlaWduLWtleXM+PGtl
eSBhcHA9IkVOIiBkYi1pZD0iZWRhOTllc3I5YXJwNTJlMjB2MnBmdHo0cnA1czl4MGV2ZWY1IiB0
aW1lc3RhbXA9IjE1NTQzNzEyOTkiPjcwPC9rZXk+PGtleSBhcHA9IkVOV2ViIiBkYi1pZD0iIj4w
PC9rZXk+PC9mb3JlaWduLWtleXM+PHJlZi10eXBlIG5hbWU9IkpvdXJuYWwgQXJ0aWNsZSI+MTc8
L3JlZi10eXBlPjxjb250cmlidXRvcnM+PGF1dGhvcnM+PGF1dGhvcj5Db3R0ZXJlbGwsIFAuPC9h
dXRob3I+PGF1dGhvcj5IYXJsb3csIEcuPC9hdXRob3I+PGF1dGhvcj5Nb3JyaXMsIEMuPC9hdXRo
b3I+PGF1dGhvcj5CZXJlc2ZvcmQsIFAuPC9hdXRob3I+PGF1dGhvcj5IYW5sZXksIEIuPC9hdXRo
b3I+PGF1dGhvcj5TYXJnZWFudCwgQS48L2F1dGhvcj48YXV0aG9yPlNpdHppYSwgSi48L2F1dGhv
cj48YXV0aG9yPlN0YWxleSwgSy48L2F1dGhvcj48L2F1dGhvcnM+PC9jb250cmlidXRvcnM+PHRp
dGxlcz48dGl0bGU+U2VydmljZSB1c2VyIGludm9sdmVtZW50IGluIGNhbmNlciBjYXJlOiB0aGUg
aW1wYWN0IG9uIHNlcnZpY2UgdXNlcnM8L3RpdGxlPjxzZWNvbmRhcnktdGl0bGU+SGVhbHRoIEV4
cGVjdDwvc2Vjb25kYXJ5LXRpdGxlPjwvdGl0bGVzPjxwZXJpb2RpY2FsPjxmdWxsLXRpdGxlPkhl
YWx0aCBleHBlY3RhdGlvbnMgOiBhbiBpbnRlcm5hdGlvbmFsIGpvdXJuYWwgb2YgcHVibGljcGFy
dGljaXBhdGlvbiBpbiBoZWFsdGggY2FyZSBhbmQgaGVhbHRoIHBvbGljeTwvZnVsbC10aXRsZT48
YWJici0xPkhlYWx0aCBFeHBlY3Q8L2FiYnItMT48L3BlcmlvZGljYWw+PHBhZ2VzPjE1OS0xNjk8
L3BhZ2VzPjx2b2x1bWU+MTQ8L3ZvbHVtZT48bnVtYmVyPjI8L251bWJlcj48cmVwcmludC1lZGl0
aW9uPmluIGZpbGU8L3JlcHJpbnQtZWRpdGlvbj48a2V5d29yZHM+PGtleXdvcmQ+Y2FuY2VyPC9r
ZXl3b3JkPjxrZXl3b3JkPmNhcmU8L2tleXdvcmQ+PGtleXdvcmQ+aW52b2x2ZW1lbnQ8L2tleXdv
cmQ+PGtleXdvcmQ+c2VydmljZSB1c2VyIGludm9sdmVtZW50PC9rZXl3b3JkPjxrZXl3b3JkPnVz
ZXI8L2tleXdvcmQ+PGtleXdvcmQ+dXNlciBpbnZvbHZlbWVudDwva2V5d29yZD48a2V5d29yZD51
c2Vyczwva2V5d29yZD48L2tleXdvcmRzPjxkYXRlcz48eWVhcj4yMDEwPC95ZWFyPjxwdWItZGF0
ZXM+PGRhdGU+MjAxMTwvZGF0ZT48L3B1Yi1kYXRlcz48L2RhdGVzPjxpc2JuPjEzNjktNzYyNTwv
aXNibj48bGFiZWw+ODA5RzwvbGFiZWw+PHVybHM+PC91cmxzPjxyZW1vdGUtZGF0YWJhc2UtcHJv
dmlkZXI+TUQ8L3JlbW90ZS1kYXRhYmFzZS1wcm92aWRlcj48L3JlY29yZD48L0NpdGU+PENpdGU+
PFJlY051bT4xNTI0NTwvUmVjTnVtPjxyZWNvcmQ+PHJlYy1udW1iZXI+MTUyNDU8L3JlYy1udW1i
ZXI+PGZvcmVpZ24ta2V5cz48a2V5IGFwcD0iRU4iIGRiLWlkPSJlZGE5OWVzcjlhcnA1MmUyMHYy
cGZ0ejRycDVzOXgwZXZlZjUiIHRpbWVzdGFtcD0iMTU1NDM3MTI5OSI+MTUyNDU8L2tleT48a2V5
IGFwcD0iRU5XZWIiIGRiLWlkPSIiPjA8L2tleT48L2ZvcmVpZ24ta2V5cz48cmVmLXR5cGUgbmFt
ZT0iQm9vayBTZWN0aW9uIj41PC9yZWYtdHlwZT48Y29udHJpYnV0b3JzPjxhdXRob3JzPjxhdXRo
b3I+Q290dGVyZWxsLCBQaGlsPC9hdXRob3I+PGF1dGhvcj5DbGFya2UsIFBhdWxhPC9hdXRob3I+
PGF1dGhvcj5Db3dkcmV5LCBEaTwvYXV0aG9yPjxhdXRob3I+S2FwcCwgSm9objwvYXV0aG9yPjxh
dXRob3I+UGFpbmUsIE1hbmR5PC9hdXRob3I+PGF1dGhvcj5XeW5uLCBSaWNrPC9hdXRob3I+PC9h
dXRob3JzPjxzZWNvbmRhcnktYXV0aG9ycz48YXV0aG9yPkphcnJldHQsIEwuPC9hdXRob3I+PC9z
ZWNvbmRhcnktYXV0aG9ycz48L2NvbnRyaWJ1dG9ycz48dGl0bGVzPjx0aXRsZT5CZWNvbWluZyBp
bnZvbHZlZCBpbiByZXNlYXJjaDogYSBzZXJ2aWNlIHVzZXIgbGVkIHJlc2VhcmNoIGFkdmlzb3J5
IGdyb3VwPC90aXRsZT48c2Vjb25kYXJ5LXRpdGxlPkNyZWF0aXZlIGVuZ2FnZW1lbnQgaW4gcGFs
bGlhdGl2ZSBjYXJlOiBOZXcgcGVyc3BlY3RpdmVzIG9uIHVzZXIgaW52b2x2ZW1lbnQuPC9zZWNv
bmRhcnktdGl0bGU+PC90aXRsZXM+PHJlcHJpbnQtZWRpdGlvbj5pbiBmaWxlPC9yZXByaW50LWVk
aXRpb24+PGRhdGVzPjx5ZWFyPjIwMDc8L3llYXI+PC9kYXRlcz48cHViLWxvY2F0aW9uPkFiaW5n
ZG9uLCBVSzwvcHViLWxvY2F0aW9uPjxwdWJsaXNoZXI+UmFkY2xpZmZlIFB1Ymxpc2hpbmcgTHRk
PC9wdWJsaXNoZXI+PHVybHM+PHJlbGF0ZWQtdXJscz48dXJsPmh0dHA6Ly9lcHJpbnRzLmJyaWdo
dG9uLmFjLnVrLzU0MzgvPC91cmw+PC9yZWxhdGVkLXVybHM+PC91cmxzPjxyZW1vdGUtZGF0YWJh
c2UtcHJvdmlkZXI+SU5WPC9yZW1vdGUtZGF0YWJhc2UtcHJvdmlkZXI+PC9yZWNvcmQ+PC9DaXRl
PjxDaXRlPjxSZWNOdW0+MTU3MjA8L1JlY051bT48cmVjb3JkPjxyZWMtbnVtYmVyPjE1NzIwPC9y
ZWMtbnVtYmVyPjxmb3JlaWduLWtleXM+PGtleSBhcHA9IkVOIiBkYi1pZD0iZWRhOTllc3I5YXJw
NTJlMjB2MnBmdHo0cnA1czl4MGV2ZWY1IiB0aW1lc3RhbXA9IjE1NTQzNzEyOTkiPjE1NzIwPC9r
ZXk+PGtleSBhcHA9IkVOV2ViIiBkYi1pZD0iIj4wPC9rZXk+PC9mb3JlaWduLWtleXM+PHJlZi10
eXBlIG5hbWU9IlJlcG9ydCI+Mjc8L3JlZi10eXBlPjxjb250cmlidXRvcnM+PGF1dGhvcnM+PGF1
dGhvcj5NY0lsZmF0cmljaywgUy48L2F1dGhvcj48YXV0aG9yPkhhc3NvbiwgRi48L2F1dGhvcj48
YXV0aG9yPkhhbm5hLVRyYWlub3IsIEwuPC9hdXRob3I+PGF1dGhvcj5Ccm9nYW4sIFAuPC9hdXRo
b3I+PC9hdXRob3JzPjwvY29udHJpYnV0b3JzPjx0aXRsZXM+PHRpdGxlPkV2YWx1YXRpb24gcmVw
b3J0IGZvciBBbGwgSXJlbGFuZCBJbnN0aXR1dGUgb2YgSG9zcGljZSAmYW1wOyBQYWxsaWF0aXZl
IENhcmUgJmFwb3M7Vm9pY2VzIDQgQ2FyZSZhcG9zOyBJbml0aWF0aXZlLjwvdGl0bGU+PC90aXRs
ZXM+PHJlcHJpbnQtZWRpdGlvbj5pbiBmaWxlPC9yZXByaW50LWVkaXRpb24+PGRhdGVzPjx5ZWFy
PjIwMTU8L3llYXI+PC9kYXRlcz48cHViLWxvY2F0aW9uPkR1YmxpbiwgSXJlbGFuZDwvcHViLWxv
Y2F0aW9uPjxwdWJsaXNoZXI+QWxsIElyZWxhbmQgSW5zdGl0dXRlIG9mIEhvc3BpY2UgJmFtcDsg
UGFsbGlhdGl2ZSBDYXJlPC9wdWJsaXNoZXI+PHVybHM+PHJlbGF0ZWQtdXJscz48dXJsPmh0dHA6
Ly9haWlocGMub3JnL3BvbGljeS1wcmFjdGljZS92b2ljZXM0Y2FyZS9ldmFsdWF0aW9uLzwvdXJs
PjwvcmVsYXRlZC11cmxzPjwvdXJscz48cmVtb3RlLWRhdGFiYXNlLXByb3ZpZGVyPkFJSUhQQzwv
cmVtb3RlLWRhdGFiYXNlLXByb3ZpZGVyPjwvcmVjb3JkPjwvQ2l0ZT48L0VuZE5vdGU+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7; Cotterell et al. 2010; McIlfatrick et al. 2015; 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Carers too found that being involved alleviated anger regarding their experienc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26&lt;/RecNum&gt;&lt;DisplayText&gt;(Allsop et al. 2015)&lt;/DisplayText&gt;&lt;record&gt;&lt;rec-number&gt;26&lt;/rec-number&gt;&lt;foreign-keys&gt;&lt;key app="EN" db-id="eda99esr9arp52e20v2pftz4rp5s9x0evef5" timestamp="1553944517"&gt;26&lt;/key&gt;&lt;key app="ENWeb" db-id=""&gt;0&lt;/key&gt;&lt;/foreign-keys&gt;&lt;ref-type name="Journal Article"&gt;17&lt;/ref-type&gt;&lt;contributors&gt;&lt;authors&gt;&lt;author&gt;Allsop, M.J.&lt;/author&gt;&lt;author&gt;Ziegler, L.E.&lt;/author&gt;&lt;author&gt;Kelly, A.&lt;/author&gt;&lt;author&gt;Pavitt, S.&lt;/author&gt;&lt;author&gt;Bennett, M.I.&lt;/author&gt;&lt;/authors&gt;&lt;/contributors&gt;&lt;titles&gt;&lt;title&gt;Hospice volunteers as facilitators of public engagement in palliative care priority setting research&lt;/title&gt;&lt;secondary-title&gt;Palliative Medicine&lt;/secondary-title&gt;&lt;/titles&gt;&lt;periodical&gt;&lt;full-title&gt;Palliative Medicine&lt;/full-title&gt;&lt;abbr-1&gt;Palliat Med&lt;/abbr-1&gt;&lt;/periodical&gt;&lt;pages&gt;762-763&lt;/pages&gt;&lt;volume&gt;29&lt;/volume&gt;&lt;number&gt;8&lt;/number&gt;&lt;reprint-edition&gt;in file&lt;/reprint-edition&gt;&lt;keywords&gt;&lt;keyword&gt;care&lt;/keyword&gt;&lt;keyword&gt;Palliative Care&lt;/keyword&gt;&lt;keyword&gt;Research&lt;/keyword&gt;&lt;/keywords&gt;&lt;dates&gt;&lt;year&gt;2015&lt;/year&gt;&lt;pub-dates&gt;&lt;date&gt;2015&lt;/date&gt;&lt;/pub-dates&gt;&lt;/dates&gt;&lt;isbn&gt;0269-2163&lt;/isbn&gt;&lt;label&gt;798G&lt;/label&gt;&lt;urls&gt;&lt;related-urls&gt;&lt;url&gt;https://search-proquest-com.sheffield.idm.oclc.org/docview/1716273577?accountid=13828&lt;/url&gt;&lt;/related-urls&gt;&lt;/urls&gt;&lt;remote-database-provider&gt;CINAHL, PINFO, MED, ASSIA, WOS, E-academic&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Allsop et al. 2015)</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089B8B84" w14:textId="77777777" w:rsidR="005E2CF5" w:rsidRPr="005E2CF5" w:rsidRDefault="005E2CF5" w:rsidP="005E2CF5">
      <w:pPr>
        <w:spacing w:after="0" w:line="240" w:lineRule="auto"/>
        <w:rPr>
          <w:rFonts w:ascii="Calibri" w:eastAsia="Times New Roman" w:hAnsi="Calibri" w:cs="Calibri"/>
          <w:sz w:val="24"/>
          <w:szCs w:val="24"/>
          <w:lang w:eastAsia="en-GB"/>
        </w:rPr>
      </w:pPr>
    </w:p>
    <w:p w14:paraId="5243FB07" w14:textId="0DFFFD01" w:rsidR="005E2CF5" w:rsidRPr="005E2CF5" w:rsidRDefault="005E2CF5" w:rsidP="005E2CF5">
      <w:pPr>
        <w:spacing w:after="0" w:line="240" w:lineRule="auto"/>
        <w:rPr>
          <w:rFonts w:ascii="Calibri" w:eastAsia="Times New Roman" w:hAnsi="Calibri" w:cs="Calibri"/>
          <w:sz w:val="24"/>
          <w:szCs w:val="24"/>
          <w:lang w:eastAsia="en-GB"/>
        </w:rPr>
      </w:pPr>
      <w:r w:rsidRPr="005E2CF5">
        <w:rPr>
          <w:rFonts w:ascii="Calibri" w:eastAsia="Times New Roman" w:hAnsi="Calibri" w:cs="Calibri"/>
          <w:sz w:val="24"/>
          <w:szCs w:val="24"/>
          <w:lang w:eastAsia="en-GB"/>
        </w:rPr>
        <w:t xml:space="preserve">Other psychological benefits of involvement were mentioned. Patients reported high levels of satisfaction and enjoyment, increased self-confidence and feelings of empowerment. Involvement </w:t>
      </w:r>
      <w:r w:rsidRPr="005E2CF5">
        <w:rPr>
          <w:rFonts w:ascii="Calibri" w:eastAsia="Times New Roman" w:hAnsi="Calibri" w:cs="Calibri"/>
          <w:sz w:val="24"/>
          <w:szCs w:val="24"/>
          <w:lang w:eastAsia="en-GB"/>
        </w:rPr>
        <w:lastRenderedPageBreak/>
        <w:t xml:space="preserve">was seen as a positive way to keep active and combat depression and loneliness. Being active in ways not imagined prior to taking part brought a sense of personal achievement and people felt valued and recognised for their contribution </w:t>
      </w:r>
      <w:r w:rsidR="00C445FA">
        <w:rPr>
          <w:rFonts w:ascii="Calibri" w:eastAsia="Times New Roman" w:hAnsi="Calibri" w:cs="Calibri"/>
          <w:sz w:val="24"/>
          <w:szCs w:val="24"/>
          <w:lang w:eastAsia="en-GB"/>
        </w:rPr>
        <w:fldChar w:fldCharType="begin">
          <w:fldData xml:space="preserve">PEVuZE5vdGU+PENpdGU+PFJlY051bT4xNTg4ODwvUmVjTnVtPjxEaXNwbGF5VGV4dD4oQ290dGVy
ZWxsIGV0IGFsLiAyMDEwOyBBc2hjcm9mdCBldCBhbC4gMjAxNik8L0Rpc3BsYXlUZXh0PjxyZWNv
cmQ+PHJlYy1udW1iZXI+MTU4ODg8L3JlYy1udW1iZXI+PGZvcmVpZ24ta2V5cz48a2V5IGFwcD0i
RU4iIGRiLWlkPSJlZGE5OWVzcjlhcnA1MmUyMHYycGZ0ejRycDVzOXgwZXZlZjUiIHRpbWVzdGFt
cD0iMTUwNDEwMDI5NSI+MTU4ODg8L2tleT48L2ZvcmVpZ24ta2V5cz48cmVmLXR5cGUgbmFtZT0i
Sm91cm5hbCBBcnRpY2xlIj4xNzwvcmVmLXR5cGU+PGNvbnRyaWJ1dG9ycz48YXV0aG9ycz48YXV0
aG9yPkFzaGNyb2Z0LCBKb2FubmU8L2F1dGhvcj48YXV0aG9yPld5a2VzLCBUaWw8L2F1dGhvcj48
YXV0aG9yPlRheWxvciwgSm9zZXBoPC9hdXRob3I+PGF1dGhvcj5Dcm93dGhlciwgQWRhbTwvYXV0
aG9yPjxhdXRob3I+U3ptdWtsZXIsIEdlb3JnZTwvYXV0aG9yPjwvYXV0aG9ycz48L2NvbnRyaWJ1
dG9ycz48dGl0bGVzPjx0aXRsZT5JbXBhY3Qgb24gdGhlIGluZGl2aWR1YWw6IHdoYXQgZG8gcGF0
aWVudHMgYW5kIGNhcmVycyBnYWluLCBsb3NlIGFuZCBleHBlY3QgZnJvbSBiZWluZyBpbnZvbHZl
ZCBpbiByZXNlYXJjaD88L3RpdGxlPjxzZWNvbmRhcnktdGl0bGU+Sm91cm5hbCBvZiBNZW50YWwg
SGVhbHRoPC9zZWNvbmRhcnktdGl0bGU+PC90aXRsZXM+PHBlcmlvZGljYWw+PGZ1bGwtdGl0bGU+
Sm91cm5hbCBvZiBNZW50YWwgSGVhbHRoPC9mdWxsLXRpdGxlPjxhYmJyLTE+SiBNZW50IEhlYWx0
aDwvYWJici0xPjwvcGVyaW9kaWNhbD48cGFnZXM+MjgtMzU8L3BhZ2VzPjx2b2x1bWU+MjU8L3Zv
bHVtZT48bnVtYmVyPjE8L251bWJlcj48cmVwcmludC1lZGl0aW9uPmluIGZpbGU8L3JlcHJpbnQt
ZWRpdGlvbj48ZGF0ZXM+PHllYXI+MjAxNjwveWVhcj48L2RhdGVzPjxpc2JuPjA5NjMtODIzNzwv
aXNibj48dXJscz48cmVsYXRlZC11cmxzPjx1cmw+aHR0cDovL3d3dy10YW5kZm9ubGluZS1jb20u
c2hlZmZpZWxkLmlkbS5vY2xjLm9yZy9kb2kvYWJzLzEwLjMxMDkvMDk2MzgyMzcuMjAxNS4xMTAx
NDI0PC91cmw+PC9yZWxhdGVkLXVybHM+PC91cmxzPjxyZW1vdGUtZGF0YWJhc2UtcHJvdmlkZXI+
U0NPPC9yZW1vdGUtZGF0YWJhc2UtcHJvdmlkZXI+PC9yZWNvcmQ+PC9DaXRlPjxDaXRlPjxSZWNO
dW0+NzA8L1JlY051bT48cmVjb3JkPjxyZWMtbnVtYmVyPjcwPC9yZWMtbnVtYmVyPjxmb3JlaWdu
LWtleXM+PGtleSBhcHA9IkVOIiBkYi1pZD0iZWRhOTllc3I5YXJwNTJlMjB2MnBmdHo0cnA1czl4
MGV2ZWY1IiB0aW1lc3RhbXA9IjE1NTQzNzEyOTkiPjcwPC9rZXk+PGtleSBhcHA9IkVOV2ViIiBk
Yi1pZD0iIj4wPC9rZXk+PC9mb3JlaWduLWtleXM+PHJlZi10eXBlIG5hbWU9IkpvdXJuYWwgQXJ0
aWNsZSI+MTc8L3JlZi10eXBlPjxjb250cmlidXRvcnM+PGF1dGhvcnM+PGF1dGhvcj5Db3R0ZXJl
bGwsIFAuPC9hdXRob3I+PGF1dGhvcj5IYXJsb3csIEcuPC9hdXRob3I+PGF1dGhvcj5Nb3JyaXMs
IEMuPC9hdXRob3I+PGF1dGhvcj5CZXJlc2ZvcmQsIFAuPC9hdXRob3I+PGF1dGhvcj5IYW5sZXks
IEIuPC9hdXRob3I+PGF1dGhvcj5TYXJnZWFudCwgQS48L2F1dGhvcj48YXV0aG9yPlNpdHppYSwg
Si48L2F1dGhvcj48YXV0aG9yPlN0YWxleSwgSy48L2F1dGhvcj48L2F1dGhvcnM+PC9jb250cmli
dXRvcnM+PHRpdGxlcz48dGl0bGU+U2VydmljZSB1c2VyIGludm9sdmVtZW50IGluIGNhbmNlciBj
YXJlOiB0aGUgaW1wYWN0IG9uIHNlcnZpY2UgdXNlcnM8L3RpdGxlPjxzZWNvbmRhcnktdGl0bGU+
SGVhbHRoIEV4cGVjdDwvc2Vjb25kYXJ5LXRpdGxlPjwvdGl0bGVzPjxwZXJpb2RpY2FsPjxmdWxs
LXRpdGxlPkhlYWx0aCBleHBlY3RhdGlvbnMgOiBhbiBpbnRlcm5hdGlvbmFsIGpvdXJuYWwgb2Yg
cHVibGljcGFydGljaXBhdGlvbiBpbiBoZWFsdGggY2FyZSBhbmQgaGVhbHRoIHBvbGljeTwvZnVs
bC10aXRsZT48YWJici0xPkhlYWx0aCBFeHBlY3Q8L2FiYnItMT48L3BlcmlvZGljYWw+PHBhZ2Vz
PjE1OS0xNjk8L3BhZ2VzPjx2b2x1bWU+MTQ8L3ZvbHVtZT48bnVtYmVyPjI8L251bWJlcj48cmVw
cmludC1lZGl0aW9uPmluIGZpbGU8L3JlcHJpbnQtZWRpdGlvbj48a2V5d29yZHM+PGtleXdvcmQ+
Y2FuY2VyPC9rZXl3b3JkPjxrZXl3b3JkPmNhcmU8L2tleXdvcmQ+PGtleXdvcmQ+aW52b2x2ZW1l
bnQ8L2tleXdvcmQ+PGtleXdvcmQ+c2VydmljZSB1c2VyIGludm9sdmVtZW50PC9rZXl3b3JkPjxr
ZXl3b3JkPnVzZXI8L2tleXdvcmQ+PGtleXdvcmQ+dXNlciBpbnZvbHZlbWVudDwva2V5d29yZD48
a2V5d29yZD51c2Vyczwva2V5d29yZD48L2tleXdvcmRzPjxkYXRlcz48eWVhcj4yMDEwPC95ZWFy
PjxwdWItZGF0ZXM+PGRhdGU+MjAxMTwvZGF0ZT48L3B1Yi1kYXRlcz48L2RhdGVzPjxpc2JuPjEz
NjktNzYyNTwvaXNibj48bGFiZWw+ODA5RzwvbGFiZWw+PHVybHM+PC91cmxzPjxyZW1vdGUtZGF0
YWJhc2UtcHJvdmlkZXI+TUQ8L3JlbW90ZS1kYXRhYmFzZS1wcm92aWRlcj48L3JlY29yZD48L0Np
dGU+PC9FbmROb3RlPn==
</w:fldData>
        </w:fldChar>
      </w:r>
      <w:r w:rsidR="00C445FA">
        <w:rPr>
          <w:rFonts w:ascii="Calibri" w:eastAsia="Times New Roman" w:hAnsi="Calibri" w:cs="Calibri"/>
          <w:sz w:val="24"/>
          <w:szCs w:val="24"/>
          <w:lang w:eastAsia="en-GB"/>
        </w:rPr>
        <w:instrText xml:space="preserve"> ADDIN EN.CITE </w:instrText>
      </w:r>
      <w:r w:rsidR="00C445FA">
        <w:rPr>
          <w:rFonts w:ascii="Calibri" w:eastAsia="Times New Roman" w:hAnsi="Calibri" w:cs="Calibri"/>
          <w:sz w:val="24"/>
          <w:szCs w:val="24"/>
          <w:lang w:eastAsia="en-GB"/>
        </w:rPr>
        <w:fldChar w:fldCharType="begin">
          <w:fldData xml:space="preserve">PEVuZE5vdGU+PENpdGU+PFJlY051bT4xNTg4ODwvUmVjTnVtPjxEaXNwbGF5VGV4dD4oQ290dGVy
ZWxsIGV0IGFsLiAyMDEwOyBBc2hjcm9mdCBldCBhbC4gMjAxNik8L0Rpc3BsYXlUZXh0PjxyZWNv
cmQ+PHJlYy1udW1iZXI+MTU4ODg8L3JlYy1udW1iZXI+PGZvcmVpZ24ta2V5cz48a2V5IGFwcD0i
RU4iIGRiLWlkPSJlZGE5OWVzcjlhcnA1MmUyMHYycGZ0ejRycDVzOXgwZXZlZjUiIHRpbWVzdGFt
cD0iMTUwNDEwMDI5NSI+MTU4ODg8L2tleT48L2ZvcmVpZ24ta2V5cz48cmVmLXR5cGUgbmFtZT0i
Sm91cm5hbCBBcnRpY2xlIj4xNzwvcmVmLXR5cGU+PGNvbnRyaWJ1dG9ycz48YXV0aG9ycz48YXV0
aG9yPkFzaGNyb2Z0LCBKb2FubmU8L2F1dGhvcj48YXV0aG9yPld5a2VzLCBUaWw8L2F1dGhvcj48
YXV0aG9yPlRheWxvciwgSm9zZXBoPC9hdXRob3I+PGF1dGhvcj5Dcm93dGhlciwgQWRhbTwvYXV0
aG9yPjxhdXRob3I+U3ptdWtsZXIsIEdlb3JnZTwvYXV0aG9yPjwvYXV0aG9ycz48L2NvbnRyaWJ1
dG9ycz48dGl0bGVzPjx0aXRsZT5JbXBhY3Qgb24gdGhlIGluZGl2aWR1YWw6IHdoYXQgZG8gcGF0
aWVudHMgYW5kIGNhcmVycyBnYWluLCBsb3NlIGFuZCBleHBlY3QgZnJvbSBiZWluZyBpbnZvbHZl
ZCBpbiByZXNlYXJjaD88L3RpdGxlPjxzZWNvbmRhcnktdGl0bGU+Sm91cm5hbCBvZiBNZW50YWwg
SGVhbHRoPC9zZWNvbmRhcnktdGl0bGU+PC90aXRsZXM+PHBlcmlvZGljYWw+PGZ1bGwtdGl0bGU+
Sm91cm5hbCBvZiBNZW50YWwgSGVhbHRoPC9mdWxsLXRpdGxlPjxhYmJyLTE+SiBNZW50IEhlYWx0
aDwvYWJici0xPjwvcGVyaW9kaWNhbD48cGFnZXM+MjgtMzU8L3BhZ2VzPjx2b2x1bWU+MjU8L3Zv
bHVtZT48bnVtYmVyPjE8L251bWJlcj48cmVwcmludC1lZGl0aW9uPmluIGZpbGU8L3JlcHJpbnQt
ZWRpdGlvbj48ZGF0ZXM+PHllYXI+MjAxNjwveWVhcj48L2RhdGVzPjxpc2JuPjA5NjMtODIzNzwv
aXNibj48dXJscz48cmVsYXRlZC11cmxzPjx1cmw+aHR0cDovL3d3dy10YW5kZm9ubGluZS1jb20u
c2hlZmZpZWxkLmlkbS5vY2xjLm9yZy9kb2kvYWJzLzEwLjMxMDkvMDk2MzgyMzcuMjAxNS4xMTAx
NDI0PC91cmw+PC9yZWxhdGVkLXVybHM+PC91cmxzPjxyZW1vdGUtZGF0YWJhc2UtcHJvdmlkZXI+
U0NPPC9yZW1vdGUtZGF0YWJhc2UtcHJvdmlkZXI+PC9yZWNvcmQ+PC9DaXRlPjxDaXRlPjxSZWNO
dW0+NzA8L1JlY051bT48cmVjb3JkPjxyZWMtbnVtYmVyPjcwPC9yZWMtbnVtYmVyPjxmb3JlaWdu
LWtleXM+PGtleSBhcHA9IkVOIiBkYi1pZD0iZWRhOTllc3I5YXJwNTJlMjB2MnBmdHo0cnA1czl4
MGV2ZWY1IiB0aW1lc3RhbXA9IjE1NTQzNzEyOTkiPjcwPC9rZXk+PGtleSBhcHA9IkVOV2ViIiBk
Yi1pZD0iIj4wPC9rZXk+PC9mb3JlaWduLWtleXM+PHJlZi10eXBlIG5hbWU9IkpvdXJuYWwgQXJ0
aWNsZSI+MTc8L3JlZi10eXBlPjxjb250cmlidXRvcnM+PGF1dGhvcnM+PGF1dGhvcj5Db3R0ZXJl
bGwsIFAuPC9hdXRob3I+PGF1dGhvcj5IYXJsb3csIEcuPC9hdXRob3I+PGF1dGhvcj5Nb3JyaXMs
IEMuPC9hdXRob3I+PGF1dGhvcj5CZXJlc2ZvcmQsIFAuPC9hdXRob3I+PGF1dGhvcj5IYW5sZXks
IEIuPC9hdXRob3I+PGF1dGhvcj5TYXJnZWFudCwgQS48L2F1dGhvcj48YXV0aG9yPlNpdHppYSwg
Si48L2F1dGhvcj48YXV0aG9yPlN0YWxleSwgSy48L2F1dGhvcj48L2F1dGhvcnM+PC9jb250cmli
dXRvcnM+PHRpdGxlcz48dGl0bGU+U2VydmljZSB1c2VyIGludm9sdmVtZW50IGluIGNhbmNlciBj
YXJlOiB0aGUgaW1wYWN0IG9uIHNlcnZpY2UgdXNlcnM8L3RpdGxlPjxzZWNvbmRhcnktdGl0bGU+
SGVhbHRoIEV4cGVjdDwvc2Vjb25kYXJ5LXRpdGxlPjwvdGl0bGVzPjxwZXJpb2RpY2FsPjxmdWxs
LXRpdGxlPkhlYWx0aCBleHBlY3RhdGlvbnMgOiBhbiBpbnRlcm5hdGlvbmFsIGpvdXJuYWwgb2Yg
cHVibGljcGFydGljaXBhdGlvbiBpbiBoZWFsdGggY2FyZSBhbmQgaGVhbHRoIHBvbGljeTwvZnVs
bC10aXRsZT48YWJici0xPkhlYWx0aCBFeHBlY3Q8L2FiYnItMT48L3BlcmlvZGljYWw+PHBhZ2Vz
PjE1OS0xNjk8L3BhZ2VzPjx2b2x1bWU+MTQ8L3ZvbHVtZT48bnVtYmVyPjI8L251bWJlcj48cmVw
cmludC1lZGl0aW9uPmluIGZpbGU8L3JlcHJpbnQtZWRpdGlvbj48a2V5d29yZHM+PGtleXdvcmQ+
Y2FuY2VyPC9rZXl3b3JkPjxrZXl3b3JkPmNhcmU8L2tleXdvcmQ+PGtleXdvcmQ+aW52b2x2ZW1l
bnQ8L2tleXdvcmQ+PGtleXdvcmQ+c2VydmljZSB1c2VyIGludm9sdmVtZW50PC9rZXl3b3JkPjxr
ZXl3b3JkPnVzZXI8L2tleXdvcmQ+PGtleXdvcmQ+dXNlciBpbnZvbHZlbWVudDwva2V5d29yZD48
a2V5d29yZD51c2Vyczwva2V5d29yZD48L2tleXdvcmRzPjxkYXRlcz48eWVhcj4yMDEwPC95ZWFy
PjxwdWItZGF0ZXM+PGRhdGU+MjAxMTwvZGF0ZT48L3B1Yi1kYXRlcz48L2RhdGVzPjxpc2JuPjEz
NjktNzYyNTwvaXNibj48bGFiZWw+ODA5RzwvbGFiZWw+PHVybHM+PC91cmxzPjxyZW1vdGUtZGF0
YWJhc2UtcHJvdmlkZXI+TUQ8L3JlbW90ZS1kYXRhYmFzZS1wcm92aWRlcj48L3JlY29yZD48L0Np
dGU+PC9FbmROb3RlPn==
</w:fldData>
        </w:fldChar>
      </w:r>
      <w:r w:rsidR="00C445FA">
        <w:rPr>
          <w:rFonts w:ascii="Calibri" w:eastAsia="Times New Roman" w:hAnsi="Calibri" w:cs="Calibri"/>
          <w:sz w:val="24"/>
          <w:szCs w:val="24"/>
          <w:lang w:eastAsia="en-GB"/>
        </w:rPr>
        <w:instrText xml:space="preserve"> ADDIN EN.CITE.DATA </w:instrText>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end"/>
      </w:r>
      <w:r w:rsidR="00C445FA">
        <w:rPr>
          <w:rFonts w:ascii="Calibri" w:eastAsia="Times New Roman" w:hAnsi="Calibri" w:cs="Calibri"/>
          <w:sz w:val="24"/>
          <w:szCs w:val="24"/>
          <w:lang w:eastAsia="en-GB"/>
        </w:rPr>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10; Ashcroft et al. 2016)</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Their expertise in their own condition was acknowledged but at the same time they weren’t just being defined as a patient, they felt helpful and able to do something again. Sometimes, after people were involved, they were inspired to pursue further research, study or involvement work. Some went on to be involved in other research studies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696&lt;/RecNum&gt;&lt;DisplayText&gt;(INVOLVE 2013b)&lt;/DisplayText&gt;&lt;record&gt;&lt;rec-number&gt;15696&lt;/rec-number&gt;&lt;foreign-keys&gt;&lt;key app="EN" db-id="eda99esr9arp52e20v2pftz4rp5s9x0evef5" timestamp="1554371299"&gt;15696&lt;/key&gt;&lt;key app="ENWeb" db-id=""&gt;0&lt;/key&gt;&lt;/foreign-keys&gt;&lt;ref-type name="Report"&gt;27&lt;/ref-type&gt;&lt;contributors&gt;&lt;authors&gt;&lt;author&gt;INVOLVE&lt;/author&gt;&lt;/authors&gt;&lt;tertiary-authors&gt;&lt;author&gt;NIHR&lt;/author&gt;&lt;/tertiary-authors&gt;&lt;/contributors&gt;&lt;titles&gt;&lt;title&gt;Examples of public involvement in research funding applications: Supporting Excellence in End of life care in Dementia – SEED programme&lt;/title&gt;&lt;/titles&gt;&lt;reprint-edition&gt;in file&lt;/reprint-edition&gt;&lt;dates&gt;&lt;year&gt;2013&lt;/year&gt;&lt;/dates&gt;&lt;pub-location&gt;Eastleigh&lt;/pub-location&gt;&lt;publisher&gt;INVOLVE&lt;/publisher&gt;&lt;urls&gt;&lt;related-urls&gt;&lt;url&gt;http://www.invo.org.uk/resource-centre/libraries/examples/exploring-public-involvement-in-nihr-research-funding-applications/&lt;/url&gt;&lt;/related-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INVOLVE 2013b)</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fter a national seminar on involvement in palliative care, participants wanted further opportunities to meet together and express their views, perhaps focusing on local issues or other particular issues of concern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6584&lt;/RecNum&gt;&lt;DisplayText&gt;(Beresford 2000)&lt;/DisplayText&gt;&lt;record&gt;&lt;rec-number&gt;6584&lt;/rec-number&gt;&lt;foreign-keys&gt;&lt;key app="EN" db-id="eda99esr9arp52e20v2pftz4rp5s9x0evef5" timestamp="1554371299"&gt;6584&lt;/key&gt;&lt;key app="ENWeb" db-id=""&gt;0&lt;/key&gt;&lt;/foreign-keys&gt;&lt;ref-type name="Report"&gt;27&lt;/ref-type&gt;&lt;contributors&gt;&lt;authors&gt;&lt;author&gt;Beresford, P.&lt;/author&gt;&lt;/authors&gt;&lt;tertiary-authors&gt;&lt;author&gt;Brunel University,&lt;/author&gt;&lt;/tertiary-authors&gt;&lt;/contributors&gt;&lt;titles&gt;&lt;title&gt;Palliative Care: Developing User Involvement, Improving Quality&lt;/title&gt;&lt;/titles&gt;&lt;reprint-edition&gt;in file&lt;/reprint-edition&gt;&lt;keywords&gt;&lt;keyword&gt;class&lt;/keyword&gt;&lt;keyword&gt;consumer&lt;/keyword&gt;&lt;keyword&gt;framework&lt;/keyword&gt;&lt;keyword&gt;Health&lt;/keyword&gt;&lt;keyword&gt;involvement&lt;/keyword&gt;&lt;keyword&gt;Lead&lt;/keyword&gt;&lt;keyword&gt;Management&lt;/keyword&gt;&lt;keyword&gt;People&lt;/keyword&gt;&lt;keyword&gt;policy&lt;/keyword&gt;&lt;keyword&gt;practice&lt;/keyword&gt;&lt;keyword&gt;Research&lt;/keyword&gt;&lt;keyword&gt;Trust&lt;/keyword&gt;&lt;keyword&gt;Work&lt;/keyword&gt;&lt;keyword&gt;Working&lt;/keyword&gt;&lt;/keywords&gt;&lt;dates&gt;&lt;year&gt;2000&lt;/year&gt;&lt;/dates&gt;&lt;pub-location&gt;Middlesex&lt;/pub-location&gt;&lt;publisher&gt;The Centre for Citizen Participation, Brunel University,&lt;/publisher&gt;&lt;label&gt;427R&lt;/label&gt;&lt;urls&gt;&lt;/urls&gt;&lt;remote-database-provider&gt;MD&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Beresford 2000)</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 xml:space="preserve">. Another paper reported that patients had subsequently established a campaigning group </w:t>
      </w:r>
      <w:r w:rsidR="00C445FA">
        <w:rPr>
          <w:rFonts w:ascii="Calibri" w:eastAsia="Times New Roman" w:hAnsi="Calibri" w:cs="Calibri"/>
          <w:sz w:val="24"/>
          <w:szCs w:val="24"/>
          <w:lang w:eastAsia="en-GB"/>
        </w:rPr>
        <w:fldChar w:fldCharType="begin"/>
      </w:r>
      <w:r w:rsidR="00C445FA">
        <w:rPr>
          <w:rFonts w:ascii="Calibri" w:eastAsia="Times New Roman" w:hAnsi="Calibri" w:cs="Calibri"/>
          <w:sz w:val="24"/>
          <w:szCs w:val="24"/>
          <w:lang w:eastAsia="en-GB"/>
        </w:rPr>
        <w:instrText xml:space="preserve"> ADDIN EN.CITE &lt;EndNote&gt;&lt;Cite&gt;&lt;RecNum&gt;15245&lt;/RecNum&gt;&lt;DisplayText&gt;(Cotterell et al. 2007)&lt;/DisplayText&gt;&lt;record&gt;&lt;rec-number&gt;15245&lt;/rec-number&gt;&lt;foreign-keys&gt;&lt;key app="EN" db-id="eda99esr9arp52e20v2pftz4rp5s9x0evef5" timestamp="1554371299"&gt;15245&lt;/key&gt;&lt;key app="ENWeb" db-id=""&gt;0&lt;/key&gt;&lt;/foreign-keys&gt;&lt;ref-type name="Book Section"&gt;5&lt;/ref-type&gt;&lt;contributors&gt;&lt;authors&gt;&lt;author&gt;Cotterell, Phil&lt;/author&gt;&lt;author&gt;Clarke, Paula&lt;/author&gt;&lt;author&gt;Cowdrey, Di&lt;/author&gt;&lt;author&gt;Kapp, John&lt;/author&gt;&lt;author&gt;Paine, Mandy&lt;/author&gt;&lt;author&gt;Wynn, Rick&lt;/author&gt;&lt;/authors&gt;&lt;secondary-authors&gt;&lt;author&gt;Jarrett, L.&lt;/author&gt;&lt;/secondary-authors&gt;&lt;/contributors&gt;&lt;titles&gt;&lt;title&gt;Becoming involved in research: a service user led research advisory group&lt;/title&gt;&lt;secondary-title&gt;Creative engagement in palliative care: New perspectives on user involvement.&lt;/secondary-title&gt;&lt;/titles&gt;&lt;reprint-edition&gt;in file&lt;/reprint-edition&gt;&lt;dates&gt;&lt;year&gt;2007&lt;/year&gt;&lt;/dates&gt;&lt;pub-location&gt;Abingdon, UK&lt;/pub-location&gt;&lt;publisher&gt;Radcliffe Publishing Ltd&lt;/publisher&gt;&lt;urls&gt;&lt;related-urls&gt;&lt;url&gt;http://eprints.brighton.ac.uk/5438/&lt;/url&gt;&lt;/related-urls&gt;&lt;/urls&gt;&lt;remote-database-provider&gt;INV&lt;/remote-database-provider&gt;&lt;/record&gt;&lt;/Cite&gt;&lt;/EndNote&gt;</w:instrText>
      </w:r>
      <w:r w:rsidR="00C445FA">
        <w:rPr>
          <w:rFonts w:ascii="Calibri" w:eastAsia="Times New Roman" w:hAnsi="Calibri" w:cs="Calibri"/>
          <w:sz w:val="24"/>
          <w:szCs w:val="24"/>
          <w:lang w:eastAsia="en-GB"/>
        </w:rPr>
        <w:fldChar w:fldCharType="separate"/>
      </w:r>
      <w:r w:rsidR="00C445FA">
        <w:rPr>
          <w:rFonts w:ascii="Calibri" w:eastAsia="Times New Roman" w:hAnsi="Calibri" w:cs="Calibri"/>
          <w:noProof/>
          <w:sz w:val="24"/>
          <w:szCs w:val="24"/>
          <w:lang w:eastAsia="en-GB"/>
        </w:rPr>
        <w:t>(Cotterell et al. 2007)</w:t>
      </w:r>
      <w:r w:rsidR="00C445FA">
        <w:rPr>
          <w:rFonts w:ascii="Calibri" w:eastAsia="Times New Roman" w:hAnsi="Calibri" w:cs="Calibri"/>
          <w:sz w:val="24"/>
          <w:szCs w:val="24"/>
          <w:lang w:eastAsia="en-GB"/>
        </w:rPr>
        <w:fldChar w:fldCharType="end"/>
      </w:r>
      <w:r w:rsidRPr="005E2CF5">
        <w:rPr>
          <w:rFonts w:ascii="Calibri" w:eastAsia="Times New Roman" w:hAnsi="Calibri" w:cs="Calibri"/>
          <w:sz w:val="24"/>
          <w:szCs w:val="24"/>
          <w:lang w:eastAsia="en-GB"/>
        </w:rPr>
        <w:t>.</w:t>
      </w:r>
    </w:p>
    <w:p w14:paraId="15021E9A" w14:textId="77777777" w:rsidR="005E2CF5" w:rsidRPr="005E2CF5" w:rsidRDefault="005E2CF5" w:rsidP="005E2CF5">
      <w:pPr>
        <w:spacing w:after="0" w:line="240" w:lineRule="auto"/>
        <w:rPr>
          <w:rFonts w:ascii="Calibri" w:eastAsia="Times New Roman" w:hAnsi="Calibri" w:cs="Calibri"/>
          <w:sz w:val="24"/>
          <w:szCs w:val="24"/>
          <w:lang w:eastAsia="en-GB"/>
        </w:rPr>
      </w:pPr>
    </w:p>
    <w:p w14:paraId="0D5CB25F" w14:textId="0377CCB3"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A wide variety of emotional and other impacts were reported, many of which were difficult and complex. However, despite these challenges public members were still keen to be involved </w:t>
      </w:r>
      <w:r w:rsidR="00C445FA">
        <w:rPr>
          <w:rFonts w:ascii="Calibri" w:hAnsi="Calibri" w:cs="Calibri"/>
          <w:sz w:val="24"/>
          <w:szCs w:val="24"/>
        </w:rPr>
        <w:fldChar w:fldCharType="begin">
          <w:fldData xml:space="preserve">PEVuZE5vdGU+PENpdGU+PFJlY051bT40NzU8L1JlY051bT48RGlzcGxheVRleHQ+KENvdHRlcmVs
bCBldCBhbC4gMjAwNTsgU2FyZ2VhbnQgZXQgYWwuIDIwMDc7IE5hdGlvbmFsIENvdW5jaWwgZm9y
IFBhbGxpYXRpdmUgQ2FyZSBhbmQgTkhTIENlbnRyZSBmb3IgSW52b2x2ZW1lbnQgMjAwOSk8L0Rp
c3BsYXlUZXh0PjxyZWNvcmQ+PHJlYy1udW1iZXI+NDc1PC9yZWMtbnVtYmVyPjxmb3JlaWduLWtl
eXM+PGtleSBhcHA9IkVOIiBkYi1pZD0iZWRhOTllc3I5YXJwNTJlMjB2MnBmdHo0cnA1czl4MGV2
ZWY1IiB0aW1lc3RhbXA9IjE1NTQzNzEyOTkiPjQ3NTwva2V5PjxrZXkgYXBwPSJFTldlYiIgZGIt
aWQ9IiI+MDwva2V5PjwvZm9yZWlnbi1rZXlzPjxyZWYtdHlwZSBuYW1lPSJSZXBvcnQiPjI3PC9y
ZWYtdHlwZT48Y29udHJpYnV0b3JzPjxhdXRob3JzPjxhdXRob3I+Q290dGVyZWxsLCBQLjwvYXV0
aG9yPjxhdXRob3I+Q2xhcmtlLCBQLjwvYXV0aG9yPjxhdXRob3I+Q293ZHJleSwgRC48L2F1dGhv
cj48YXV0aG9yPkthcHAsIEouPC9hdXRob3I+PGF1dGhvcj5QYWluZSwgTS48L2F1dGhvcj48YXV0
aG9yPld5bm4sIFIuPC9hdXRob3I+PC9hdXRob3JzPjx0ZXJ0aWFyeS1hdXRob3JzPjxhdXRob3I+
V29ydGhpbmcgYW5kIFNvdXRobGFuZHMgSG9zcGl0YWwgTkhTIFRydXN0LDwvYXV0aG9yPjwvdGVy
dGlhcnktYXV0aG9ycz48L2NvbnRyaWJ1dG9ycz48YXV0aC1hZGRyZXNzPlJlc2VhcmNoIEZlbGxv
dywgUGF0aWVudCBhbmQgUHVibGljIEludm9sdmVtZW50IFJlc2VhcmNoIFVuaXQsIFdvcnRoaW5n
IGFuZCBTb3V0aGxhbmRzIEhvc3BpdGFscyBOSFMgVHJ1c3QsIFdvcnRoaW5nIEhvc3BpdGFsLCBM
eW5kaHVyc3QgUm9hZCwgV29ydGhpbmcsIFdlc3QgU3Vzc2V4LCBCTjExIDJESCwgVUsuIFRlbDog
MDE5MDMgMjg1MjIyIGV4dCA0MTg4ICYjeEQ7RW1haWw6IHBoaWwuY290dGVyZWxsQHdhc2gubmhz
LnVrPC9hdXRoLWFkZHJlc3M+PHRpdGxlcz48dGl0bGU+SW5mbHVlbmNpbmcgUGFsbGlhdGl2ZSBD
YXJlIFByb2plY3Q8L3RpdGxlPjwvdGl0bGVzPjxwYWdlcz4xLTk1PC9wYWdlcz48cmVwcmludC1l
ZGl0aW9uPmluIGZpbGU8L3JlcHJpbnQtZWRpdGlvbj48a2V5d29yZHM+PGtleXdvcmQ+Y2FuY2Vy
PC9rZXl3b3JkPjxrZXl3b3JkPmNhcmU8L2tleXdvcmQ+PGtleXdvcmQ+RGlzZWFzZTwva2V5d29y
ZD48a2V5d29yZD5Ib3NwaXRhbHM8L2tleXdvcmQ+PGtleXdvcmQ+UGVvcGxlPC9rZXl3b3JkPjxr
ZXl3b3JkPlByb2plY3Q8L2tleXdvcmQ+PGtleXdvcmQ+UmVzZWFyY2g8L2tleXdvcmQ+PGtleXdv
cmQ+U2VydmljZXM8L2tleXdvcmQ+PGtleXdvcmQ+VGVybWluYWwgQ2FyZTwva2V5d29yZD48a2V5
d29yZD50cmVhdG1lbnQ8L2tleXdvcmQ+PGtleXdvcmQ+VHJ1c3Q8L2tleXdvcmQ+PGtleXdvcmQ+
dXNlcjwva2V5d29yZD48a2V5d29yZD51c2Vyczwva2V5d29yZD48L2tleXdvcmRzPjxkYXRlcz48
eWVhcj4yMDA1PC95ZWFyPjxwdWItZGF0ZXM+PGRhdGU+MTEvMjAwNTwvZGF0ZT48L3B1Yi1kYXRl
cz48L2RhdGVzPjxwdWItbG9jYXRpb24+V2VzdCBTdXNzZXg8L3B1Yi1sb2NhdGlvbj48cHVibGlz
aGVyPldvcnRoaW5nIGFuZCBTb3V0aGxhbmRzIEhvc3BpdGFsIE5IUyBUcnVzdCw8L3B1Ymxpc2hl
cj48bGFiZWw+MzU3RzwvbGFiZWw+PHVybHM+PHJlbGF0ZWQtdXJscz48dXJsPjxzdHlsZSBmYWNl
PSJ1bmRlcmxpbmUiIGZvbnQ9ImRlZmF1bHQiIHNpemU9IjEwMCUiPmh0dHA6Ly93d3cuc3hyYy5u
aHMudWsvY29uc29ydGl1bV9hY3Rpdml0eS8wMjU4Lmh0bTwvc3R5bGU+PC91cmw+PC9yZWxhdGVk
LXVybHM+PC91cmxzPjxyZW1vdGUtZGF0YWJhc2UtcHJvdmlkZXI+SU5WPC9yZW1vdGUtZGF0YWJh
c2UtcHJvdmlkZXI+PC9yZWNvcmQ+PC9DaXRlPjxDaXRlPjxSZWNOdW0+MTYzPC9SZWNOdW0+PHJl
Y29yZD48cmVjLW51bWJlcj4xNjM8L3JlYy1udW1iZXI+PGZvcmVpZ24ta2V5cz48a2V5IGFwcD0i
RU4iIGRiLWlkPSJlZGE5OWVzcjlhcnA1MmUyMHYycGZ0ejRycDVzOXgwZXZlZjUiIHRpbWVzdGFt
cD0iMTU1NDM3MTI5OSI+MTYzPC9rZXk+PGtleSBhcHA9IkVOV2ViIiBkYi1pZD0iIj4wPC9rZXk+
PC9mb3JlaWduLWtleXM+PHJlZi10eXBlIG5hbWU9IkpvdXJuYWwgQXJ0aWNsZSI+MTc8L3JlZi10
eXBlPjxjb250cmlidXRvcnM+PGF1dGhvcnM+PGF1dGhvcj5TYXJnZWFudCwgQS48L2F1dGhvcj48
YXV0aG9yPlBheW5lLCBTLjwvYXV0aG9yPjxhdXRob3I+R290dCwgTS48L2F1dGhvcj48YXV0aG9y
PlNtYWxsLCBOLjwvYXV0aG9yPjxhdXRob3I+T2xpdmllcmUsIEQuPC9hdXRob3I+PC9hdXRob3Jz
PjwvY29udHJpYnV0b3JzPjx0aXRsZXM+PHRpdGxlPlVzZXIgaW52b2x2ZW1lbnQgaW4gcGFsbGlh
dGl2ZSBjYXJlOiBtb3RpdmF0aW9uYWwgZmFjdG9ycyBmb3Igc2VydmljZSB1c2VycyBhbmQgcHJv
ZmVzc2lvbmFsczwvdGl0bGU+PHNlY29uZGFyeS10aXRsZT5Qcm9ncmVzcyBpbiBQYWxsaWF0aXZl
IENhcmU8L3NlY29uZGFyeS10aXRsZT48L3RpdGxlcz48cGVyaW9kaWNhbD48ZnVsbC10aXRsZT5Q
cm9ncmVzcyBpbiBQYWxsaWF0aXZlIENhcmU8L2Z1bGwtdGl0bGU+PGFiYnItMT5Qcm9nIFBhbGxp
YXQgQ2FyZTwvYWJici0xPjwvcGVyaW9kaWNhbD48cGFnZXM+MTI2LTEzMjwvcGFnZXM+PHZvbHVt
ZT4xNTwvdm9sdW1lPjxudW1iZXI+MzwvbnVtYmVyPjxyZXByaW50LWVkaXRpb24+aW4gZmlsZTwv
cmVwcmludC1lZGl0aW9uPjxrZXl3b3Jkcz48a2V5d29yZD5jYXJlPC9rZXl3b3JkPjxrZXl3b3Jk
Pmludm9sdmVtZW50PC9rZXl3b3JkPjxrZXl3b3JkPlBhbGxpYXRpdmUgQ2FyZTwva2V5d29yZD48
a2V5d29yZD5wcm9mZXNzaW9uYWw8L2tleXdvcmQ+PGtleXdvcmQ+dXNlcjwva2V5d29yZD48a2V5
d29yZD51c2VyIGludm9sdmVtZW50PC9rZXl3b3JkPjxrZXl3b3JkPnVzZXJzPC9rZXl3b3JkPjwv
a2V5d29yZHM+PGRhdGVzPjx5ZWFyPjIwMDc8L3llYXI+PHB1Yi1kYXRlcz48ZGF0ZT4yMDA3PC9k
YXRlPjwvcHViLWRhdGVzPjwvZGF0ZXM+PGlzYm4+MDk2OS05MjYwPC9pc2JuPjxsYWJlbD44MDNH
PC9sYWJlbD48dXJscz48L3VybHM+PHJlbW90ZS1kYXRhYmFzZS1wcm92aWRlcj5NRDwvcmVtb3Rl
LWRhdGFiYXNlLXByb3ZpZGVyPjwvcmVjb3JkPjwvQ2l0ZT48Q2l0ZT48UmVjTnVtPjkxPC9SZWNO
dW0+PHJlY29yZD48cmVjLW51bWJlcj45MTwvcmVjLW51bWJlcj48Zm9yZWlnbi1rZXlzPjxrZXkg
YXBwPSJFTiIgZGItaWQ9ImVkYTk5ZXNyOWFycDUyZTIwdjJwZnR6NHJwNXM5eDBldmVmNSIgdGlt
ZXN0YW1wPSIxNTU0MzcxMjk5Ij45MTwva2V5PjxrZXkgYXBwPSJFTldlYiIgZGItaWQ9IiI+MDwv
a2V5PjwvZm9yZWlnbi1rZXlzPjxyZWYtdHlwZSBuYW1lPSJSZXBvcnQiPjI3PC9yZWYtdHlwZT48
Y29udHJpYnV0b3JzPjxhdXRob3JzPjxhdXRob3I+TmF0aW9uYWwgQ291bmNpbCBmb3IgUGFsbGlh
dGl2ZSBDYXJlLDwvYXV0aG9yPjxhdXRob3I+TkhTIENlbnRyZSBmb3IgSW52b2x2ZW1lbnQsPC9h
dXRob3I+PC9hdXRob3JzPjx0ZXJ0aWFyeS1hdXRob3JzPjxhdXRob3I+TkNQQywgPC9hdXRob3I+
PGF1dGhvcj5OSFMgQ2VudHJlIGZvciBJbnZvbHZlbWVudCw8L2F1dGhvcj48L3RlcnRpYXJ5LWF1
dGhvcnM+PC9jb250cmlidXRvcnM+PHRpdGxlcz48dGl0bGU+QSBHdWlkZSB0byBJbnZvbHZpbmcg
cGF0aWVudHMsIGNhcmVycyBhbmQgdGhlIHB1YmxpYyBpbiBwYWxsaWF0aXZlIGNhcmUgYW5kIGVu
ZCBvZiBsaWZlIGNhcmUgc2VydmljZXM8L3RpdGxlPjwvdGl0bGVzPjxwYWdlcz4xLTU0PC9wYWdl
cz48cmVwcmludC1lZGl0aW9uPmluIGZpbGU8L3JlcHJpbnQtZWRpdGlvbj48a2V5d29yZHM+PGtl
eXdvcmQ+UGF0aWVudHM8L2tleXdvcmQ+PGtleXdvcmQ+UGF0aWVudDwva2V5d29yZD48a2V5d29y
ZD5jYXJlcnM8L2tleXdvcmQ+PGtleXdvcmQ+UGFsbGlhdGl2ZSBDYXJlPC9rZXl3b3JkPjxrZXl3
b3JkPmNhcmU8L2tleXdvcmQ+PC9rZXl3b3Jkcz48ZGF0ZXM+PHllYXI+MjAwOTwveWVhcj48cHVi
LWRhdGVzPjxkYXRlPjIwMDk8L2RhdGU+PC9wdWItZGF0ZXM+PC9kYXRlcz48cHViLWxvY2F0aW9u
PkxvbmRvbjwvcHViLWxvY2F0aW9uPjxwdWJsaXNoZXI+TkNQQzwvcHVibGlzaGVyPjxsYWJlbD43
OTlHPC9sYWJlbD48dXJscz48cmVsYXRlZC11cmxzPjx1cmw+aHR0cDovL3d3dy5uY3BjLm9yZy51
ay9wdWJsaWNhdGlvbi9ndWlkZS1pbnZvbHZpbmctcGF0aWVudHMtY2FyZXJzLWFuZC1wdWJsaWMt
cGFsbGlhdGl2ZS1jYXJlLWFuZC1lbmQtbGlmZS1jYXJlLXNlcnZpY2VzPC91cmw+PC9yZWxhdGVk
LXVybHM+PC91cmxzPjxyZW1vdGUtZGF0YWJhc2UtcHJvdmlkZXI+TkNQQzwvcmVtb3RlLWRhdGFi
YXNlLXByb3ZpZGVyPjwvcmVjb3JkPjwvQ2l0ZT48L0VuZE5vdGU+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0NzU8L1JlY051bT48RGlzcGxheVRleHQ+KENvdHRlcmVs
bCBldCBhbC4gMjAwNTsgU2FyZ2VhbnQgZXQgYWwuIDIwMDc7IE5hdGlvbmFsIENvdW5jaWwgZm9y
IFBhbGxpYXRpdmUgQ2FyZSBhbmQgTkhTIENlbnRyZSBmb3IgSW52b2x2ZW1lbnQgMjAwOSk8L0Rp
c3BsYXlUZXh0PjxyZWNvcmQ+PHJlYy1udW1iZXI+NDc1PC9yZWMtbnVtYmVyPjxmb3JlaWduLWtl
eXM+PGtleSBhcHA9IkVOIiBkYi1pZD0iZWRhOTllc3I5YXJwNTJlMjB2MnBmdHo0cnA1czl4MGV2
ZWY1IiB0aW1lc3RhbXA9IjE1NTQzNzEyOTkiPjQ3NTwva2V5PjxrZXkgYXBwPSJFTldlYiIgZGIt
aWQ9IiI+MDwva2V5PjwvZm9yZWlnbi1rZXlzPjxyZWYtdHlwZSBuYW1lPSJSZXBvcnQiPjI3PC9y
ZWYtdHlwZT48Y29udHJpYnV0b3JzPjxhdXRob3JzPjxhdXRob3I+Q290dGVyZWxsLCBQLjwvYXV0
aG9yPjxhdXRob3I+Q2xhcmtlLCBQLjwvYXV0aG9yPjxhdXRob3I+Q293ZHJleSwgRC48L2F1dGhv
cj48YXV0aG9yPkthcHAsIEouPC9hdXRob3I+PGF1dGhvcj5QYWluZSwgTS48L2F1dGhvcj48YXV0
aG9yPld5bm4sIFIuPC9hdXRob3I+PC9hdXRob3JzPjx0ZXJ0aWFyeS1hdXRob3JzPjxhdXRob3I+
V29ydGhpbmcgYW5kIFNvdXRobGFuZHMgSG9zcGl0YWwgTkhTIFRydXN0LDwvYXV0aG9yPjwvdGVy
dGlhcnktYXV0aG9ycz48L2NvbnRyaWJ1dG9ycz48YXV0aC1hZGRyZXNzPlJlc2VhcmNoIEZlbGxv
dywgUGF0aWVudCBhbmQgUHVibGljIEludm9sdmVtZW50IFJlc2VhcmNoIFVuaXQsIFdvcnRoaW5n
IGFuZCBTb3V0aGxhbmRzIEhvc3BpdGFscyBOSFMgVHJ1c3QsIFdvcnRoaW5nIEhvc3BpdGFsLCBM
eW5kaHVyc3QgUm9hZCwgV29ydGhpbmcsIFdlc3QgU3Vzc2V4LCBCTjExIDJESCwgVUsuIFRlbDog
MDE5MDMgMjg1MjIyIGV4dCA0MTg4ICYjeEQ7RW1haWw6IHBoaWwuY290dGVyZWxsQHdhc2gubmhz
LnVrPC9hdXRoLWFkZHJlc3M+PHRpdGxlcz48dGl0bGU+SW5mbHVlbmNpbmcgUGFsbGlhdGl2ZSBD
YXJlIFByb2plY3Q8L3RpdGxlPjwvdGl0bGVzPjxwYWdlcz4xLTk1PC9wYWdlcz48cmVwcmludC1l
ZGl0aW9uPmluIGZpbGU8L3JlcHJpbnQtZWRpdGlvbj48a2V5d29yZHM+PGtleXdvcmQ+Y2FuY2Vy
PC9rZXl3b3JkPjxrZXl3b3JkPmNhcmU8L2tleXdvcmQ+PGtleXdvcmQ+RGlzZWFzZTwva2V5d29y
ZD48a2V5d29yZD5Ib3NwaXRhbHM8L2tleXdvcmQ+PGtleXdvcmQ+UGVvcGxlPC9rZXl3b3JkPjxr
ZXl3b3JkPlByb2plY3Q8L2tleXdvcmQ+PGtleXdvcmQ+UmVzZWFyY2g8L2tleXdvcmQ+PGtleXdv
cmQ+U2VydmljZXM8L2tleXdvcmQ+PGtleXdvcmQ+VGVybWluYWwgQ2FyZTwva2V5d29yZD48a2V5
d29yZD50cmVhdG1lbnQ8L2tleXdvcmQ+PGtleXdvcmQ+VHJ1c3Q8L2tleXdvcmQ+PGtleXdvcmQ+
dXNlcjwva2V5d29yZD48a2V5d29yZD51c2Vyczwva2V5d29yZD48L2tleXdvcmRzPjxkYXRlcz48
eWVhcj4yMDA1PC95ZWFyPjxwdWItZGF0ZXM+PGRhdGU+MTEvMjAwNTwvZGF0ZT48L3B1Yi1kYXRl
cz48L2RhdGVzPjxwdWItbG9jYXRpb24+V2VzdCBTdXNzZXg8L3B1Yi1sb2NhdGlvbj48cHVibGlz
aGVyPldvcnRoaW5nIGFuZCBTb3V0aGxhbmRzIEhvc3BpdGFsIE5IUyBUcnVzdCw8L3B1Ymxpc2hl
cj48bGFiZWw+MzU3RzwvbGFiZWw+PHVybHM+PHJlbGF0ZWQtdXJscz48dXJsPjxzdHlsZSBmYWNl
PSJ1bmRlcmxpbmUiIGZvbnQ9ImRlZmF1bHQiIHNpemU9IjEwMCUiPmh0dHA6Ly93d3cuc3hyYy5u
aHMudWsvY29uc29ydGl1bV9hY3Rpdml0eS8wMjU4Lmh0bTwvc3R5bGU+PC91cmw+PC9yZWxhdGVk
LXVybHM+PC91cmxzPjxyZW1vdGUtZGF0YWJhc2UtcHJvdmlkZXI+SU5WPC9yZW1vdGUtZGF0YWJh
c2UtcHJvdmlkZXI+PC9yZWNvcmQ+PC9DaXRlPjxDaXRlPjxSZWNOdW0+MTYzPC9SZWNOdW0+PHJl
Y29yZD48cmVjLW51bWJlcj4xNjM8L3JlYy1udW1iZXI+PGZvcmVpZ24ta2V5cz48a2V5IGFwcD0i
RU4iIGRiLWlkPSJlZGE5OWVzcjlhcnA1MmUyMHYycGZ0ejRycDVzOXgwZXZlZjUiIHRpbWVzdGFt
cD0iMTU1NDM3MTI5OSI+MTYzPC9rZXk+PGtleSBhcHA9IkVOV2ViIiBkYi1pZD0iIj4wPC9rZXk+
PC9mb3JlaWduLWtleXM+PHJlZi10eXBlIG5hbWU9IkpvdXJuYWwgQXJ0aWNsZSI+MTc8L3JlZi10
eXBlPjxjb250cmlidXRvcnM+PGF1dGhvcnM+PGF1dGhvcj5TYXJnZWFudCwgQS48L2F1dGhvcj48
YXV0aG9yPlBheW5lLCBTLjwvYXV0aG9yPjxhdXRob3I+R290dCwgTS48L2F1dGhvcj48YXV0aG9y
PlNtYWxsLCBOLjwvYXV0aG9yPjxhdXRob3I+T2xpdmllcmUsIEQuPC9hdXRob3I+PC9hdXRob3Jz
PjwvY29udHJpYnV0b3JzPjx0aXRsZXM+PHRpdGxlPlVzZXIgaW52b2x2ZW1lbnQgaW4gcGFsbGlh
dGl2ZSBjYXJlOiBtb3RpdmF0aW9uYWwgZmFjdG9ycyBmb3Igc2VydmljZSB1c2VycyBhbmQgcHJv
ZmVzc2lvbmFsczwvdGl0bGU+PHNlY29uZGFyeS10aXRsZT5Qcm9ncmVzcyBpbiBQYWxsaWF0aXZl
IENhcmU8L3NlY29uZGFyeS10aXRsZT48L3RpdGxlcz48cGVyaW9kaWNhbD48ZnVsbC10aXRsZT5Q
cm9ncmVzcyBpbiBQYWxsaWF0aXZlIENhcmU8L2Z1bGwtdGl0bGU+PGFiYnItMT5Qcm9nIFBhbGxp
YXQgQ2FyZTwvYWJici0xPjwvcGVyaW9kaWNhbD48cGFnZXM+MTI2LTEzMjwvcGFnZXM+PHZvbHVt
ZT4xNTwvdm9sdW1lPjxudW1iZXI+MzwvbnVtYmVyPjxyZXByaW50LWVkaXRpb24+aW4gZmlsZTwv
cmVwcmludC1lZGl0aW9uPjxrZXl3b3Jkcz48a2V5d29yZD5jYXJlPC9rZXl3b3JkPjxrZXl3b3Jk
Pmludm9sdmVtZW50PC9rZXl3b3JkPjxrZXl3b3JkPlBhbGxpYXRpdmUgQ2FyZTwva2V5d29yZD48
a2V5d29yZD5wcm9mZXNzaW9uYWw8L2tleXdvcmQ+PGtleXdvcmQ+dXNlcjwva2V5d29yZD48a2V5
d29yZD51c2VyIGludm9sdmVtZW50PC9rZXl3b3JkPjxrZXl3b3JkPnVzZXJzPC9rZXl3b3JkPjwv
a2V5d29yZHM+PGRhdGVzPjx5ZWFyPjIwMDc8L3llYXI+PHB1Yi1kYXRlcz48ZGF0ZT4yMDA3PC9k
YXRlPjwvcHViLWRhdGVzPjwvZGF0ZXM+PGlzYm4+MDk2OS05MjYwPC9pc2JuPjxsYWJlbD44MDNH
PC9sYWJlbD48dXJscz48L3VybHM+PHJlbW90ZS1kYXRhYmFzZS1wcm92aWRlcj5NRDwvcmVtb3Rl
LWRhdGFiYXNlLXByb3ZpZGVyPjwvcmVjb3JkPjwvQ2l0ZT48Q2l0ZT48UmVjTnVtPjkxPC9SZWNO
dW0+PHJlY29yZD48cmVjLW51bWJlcj45MTwvcmVjLW51bWJlcj48Zm9yZWlnbi1rZXlzPjxrZXkg
YXBwPSJFTiIgZGItaWQ9ImVkYTk5ZXNyOWFycDUyZTIwdjJwZnR6NHJwNXM5eDBldmVmNSIgdGlt
ZXN0YW1wPSIxNTU0MzcxMjk5Ij45MTwva2V5PjxrZXkgYXBwPSJFTldlYiIgZGItaWQ9IiI+MDwv
a2V5PjwvZm9yZWlnbi1rZXlzPjxyZWYtdHlwZSBuYW1lPSJSZXBvcnQiPjI3PC9yZWYtdHlwZT48
Y29udHJpYnV0b3JzPjxhdXRob3JzPjxhdXRob3I+TmF0aW9uYWwgQ291bmNpbCBmb3IgUGFsbGlh
dGl2ZSBDYXJlLDwvYXV0aG9yPjxhdXRob3I+TkhTIENlbnRyZSBmb3IgSW52b2x2ZW1lbnQsPC9h
dXRob3I+PC9hdXRob3JzPjx0ZXJ0aWFyeS1hdXRob3JzPjxhdXRob3I+TkNQQywgPC9hdXRob3I+
PGF1dGhvcj5OSFMgQ2VudHJlIGZvciBJbnZvbHZlbWVudCw8L2F1dGhvcj48L3RlcnRpYXJ5LWF1
dGhvcnM+PC9jb250cmlidXRvcnM+PHRpdGxlcz48dGl0bGU+QSBHdWlkZSB0byBJbnZvbHZpbmcg
cGF0aWVudHMsIGNhcmVycyBhbmQgdGhlIHB1YmxpYyBpbiBwYWxsaWF0aXZlIGNhcmUgYW5kIGVu
ZCBvZiBsaWZlIGNhcmUgc2VydmljZXM8L3RpdGxlPjwvdGl0bGVzPjxwYWdlcz4xLTU0PC9wYWdl
cz48cmVwcmludC1lZGl0aW9uPmluIGZpbGU8L3JlcHJpbnQtZWRpdGlvbj48a2V5d29yZHM+PGtl
eXdvcmQ+UGF0aWVudHM8L2tleXdvcmQ+PGtleXdvcmQ+UGF0aWVudDwva2V5d29yZD48a2V5d29y
ZD5jYXJlcnM8L2tleXdvcmQ+PGtleXdvcmQ+UGFsbGlhdGl2ZSBDYXJlPC9rZXl3b3JkPjxrZXl3
b3JkPmNhcmU8L2tleXdvcmQ+PC9rZXl3b3Jkcz48ZGF0ZXM+PHllYXI+MjAwOTwveWVhcj48cHVi
LWRhdGVzPjxkYXRlPjIwMDk8L2RhdGU+PC9wdWItZGF0ZXM+PC9kYXRlcz48cHViLWxvY2F0aW9u
PkxvbmRvbjwvcHViLWxvY2F0aW9uPjxwdWJsaXNoZXI+TkNQQzwvcHVibGlzaGVyPjxsYWJlbD43
OTlHPC9sYWJlbD48dXJscz48cmVsYXRlZC11cmxzPjx1cmw+aHR0cDovL3d3dy5uY3BjLm9yZy51
ay9wdWJsaWNhdGlvbi9ndWlkZS1pbnZvbHZpbmctcGF0aWVudHMtY2FyZXJzLWFuZC1wdWJsaWMt
cGFsbGlhdGl2ZS1jYXJlLWFuZC1lbmQtbGlmZS1jYXJlLXNlcnZpY2VzPC91cmw+PC9yZWxhdGVk
LXVybHM+PC91cmxzPjxyZW1vdGUtZGF0YWJhc2UtcHJvdmlkZXI+TkNQQzwvcmVtb3RlLWRhdGFi
YXNlLXByb3ZpZGVyPjwvcmVjb3JkPjwvQ2l0ZT48L0VuZE5vdGU+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Cotterell et al. 2005; Sargeant et al. 2007; National Council for Palliative Care and NHS Centre for Involvement 2009)</w:t>
      </w:r>
      <w:r w:rsidR="00C445FA">
        <w:rPr>
          <w:rFonts w:ascii="Calibri" w:hAnsi="Calibri" w:cs="Calibri"/>
          <w:sz w:val="24"/>
          <w:szCs w:val="24"/>
        </w:rPr>
        <w:fldChar w:fldCharType="end"/>
      </w:r>
      <w:r w:rsidRPr="005E2CF5">
        <w:rPr>
          <w:rFonts w:ascii="Calibri" w:hAnsi="Calibri" w:cs="Calibri"/>
          <w:sz w:val="24"/>
          <w:szCs w:val="24"/>
        </w:rPr>
        <w:t>. For example, members of one research group described how they hadn’t considered giving up on involvement, despite the fact that several members had died. They described the involvement work as “fun” (Cotterell et al. 2010, p. 165).</w:t>
      </w:r>
    </w:p>
    <w:p w14:paraId="3833915F" w14:textId="77777777" w:rsidR="005E2CF5" w:rsidRPr="005E2CF5" w:rsidRDefault="005E2CF5" w:rsidP="005E2CF5">
      <w:pPr>
        <w:spacing w:after="0" w:line="240" w:lineRule="auto"/>
        <w:rPr>
          <w:rFonts w:ascii="Calibri" w:hAnsi="Calibri" w:cs="Calibri"/>
          <w:sz w:val="24"/>
          <w:szCs w:val="24"/>
        </w:rPr>
      </w:pPr>
    </w:p>
    <w:p w14:paraId="2D5CBF75" w14:textId="285C0376" w:rsidR="005E2CF5" w:rsidRPr="005E2CF5" w:rsidRDefault="00362A05" w:rsidP="005E2CF5">
      <w:pPr>
        <w:spacing w:after="0" w:line="240" w:lineRule="auto"/>
        <w:rPr>
          <w:rFonts w:ascii="Calibri" w:hAnsi="Calibri" w:cs="Calibri"/>
          <w:b/>
          <w:sz w:val="24"/>
          <w:szCs w:val="24"/>
        </w:rPr>
      </w:pPr>
      <w:bookmarkStart w:id="76" w:name="Discussion25"/>
      <w:bookmarkStart w:id="77" w:name="_Hlk523064963"/>
      <w:bookmarkEnd w:id="76"/>
      <w:r>
        <w:rPr>
          <w:rFonts w:ascii="Calibri" w:hAnsi="Calibri" w:cs="Calibri"/>
          <w:b/>
          <w:sz w:val="24"/>
          <w:szCs w:val="24"/>
        </w:rPr>
        <w:t xml:space="preserve">2.5 </w:t>
      </w:r>
      <w:r w:rsidR="005E2CF5" w:rsidRPr="005E2CF5">
        <w:rPr>
          <w:rFonts w:ascii="Calibri" w:hAnsi="Calibri" w:cs="Calibri"/>
          <w:b/>
          <w:sz w:val="24"/>
          <w:szCs w:val="24"/>
        </w:rPr>
        <w:t>Discussion</w:t>
      </w:r>
    </w:p>
    <w:p w14:paraId="5A29AC17" w14:textId="77777777" w:rsidR="005E2CF5" w:rsidRPr="005E2CF5" w:rsidRDefault="005E2CF5" w:rsidP="005E2CF5">
      <w:pPr>
        <w:spacing w:after="0" w:line="240" w:lineRule="auto"/>
        <w:rPr>
          <w:rFonts w:ascii="Calibri" w:hAnsi="Calibri" w:cs="Calibri"/>
          <w:sz w:val="24"/>
          <w:szCs w:val="24"/>
        </w:rPr>
      </w:pPr>
    </w:p>
    <w:p w14:paraId="73C66921" w14:textId="15BD69A6" w:rsidR="00F62238" w:rsidRPr="005E2CF5" w:rsidRDefault="00F62238" w:rsidP="00F62238">
      <w:pPr>
        <w:spacing w:after="0" w:line="240" w:lineRule="auto"/>
        <w:rPr>
          <w:rFonts w:ascii="Calibri" w:hAnsi="Calibri" w:cs="Calibri"/>
          <w:sz w:val="24"/>
          <w:szCs w:val="24"/>
        </w:rPr>
      </w:pPr>
      <w:r w:rsidRPr="005E2CF5">
        <w:rPr>
          <w:rFonts w:ascii="Calibri" w:hAnsi="Calibri" w:cs="Calibri"/>
          <w:sz w:val="24"/>
          <w:szCs w:val="24"/>
        </w:rPr>
        <w:t xml:space="preserve">This is the first study to systematically review public involvement in palliative care research. Eight main themes were found: definitions and roles, values and principles, organisations and culture, training and support, networking and groups, perspectives and diversity, relationships and communication, and emotions and impact. These are consistent with themes found elsewhere in the evidence on involvement in health and social care research, both in the UK and internationally </w:t>
      </w:r>
      <w:r w:rsidR="00BC508B">
        <w:rPr>
          <w:rFonts w:ascii="Calibri" w:hAnsi="Calibri" w:cs="Calibri"/>
          <w:sz w:val="24"/>
          <w:szCs w:val="24"/>
        </w:rPr>
        <w:fldChar w:fldCharType="begin">
          <w:fldData xml:space="preserve">PEVuZE5vdGU+PENpdGU+PFJlY051bT4xNjg1MzwvUmVjTnVtPjxEaXNwbGF5VGV4dD4oU25hcGUg
ZXQgYWwuIDIwMTRhOyBXaWxzb24gZXQgYWwuIDIwMTU7IE1hbmFmbyBldCBhbC4gMjAxOCk8L0Rp
c3BsYXlUZXh0PjxyZWNvcmQ+PHJlYy1udW1iZXI+MTY4NTM8L3JlYy1udW1iZXI+PGZvcmVpZ24t
a2V5cz48a2V5IGFwcD0iRU4iIGRiLWlkPSJlZGE5OWVzcjlhcnA1MmUyMHYycGZ0ejRycDVzOXgw
ZXZlZjUiIHRpbWVzdGFtcD0iMTUzMzM5MTQwMCI+MTY4NTM8L2tleT48L2ZvcmVpZ24ta2V5cz48
cmVmLXR5cGUgbmFtZT0iSm91cm5hbCBBcnRpY2xlIj4xNzwvcmVmLXR5cGU+PGNvbnRyaWJ1dG9y
cz48YXV0aG9ycz48YXV0aG9yPk1hbmFmbywgRWxpemFiZXRoPC9hdXRob3I+PGF1dGhvcj5QZXRl
cm1hbm4sIExpc2E8L2F1dGhvcj48YXV0aG9yPk1hc29uLUxhaSwgUGluZzwvYXV0aG9yPjxhdXRo
b3I+VmFuZGFsbC1XYWxrZXIsIFZpcmduaWE8L2F1dGhvcj48L2F1dGhvcnM+PC9jb250cmlidXRv
cnM+PHRpdGxlcz48dGl0bGU+UGF0aWVudCBlbmdhZ2VtZW50IGluIENhbmFkYTogYSBzY29waW5n
IHJldmlldyBvZiB0aGUg4oCYaG934oCZIGFuZCDigJh3aGF04oCZIG9mIHBhdGllbnQgZW5nYWdl
bWVudCBpbiBoZWFsdGggcmVzZWFyY2g8L3RpdGxlPjxzZWNvbmRhcnktdGl0bGU+SGVhbHRoIFJl
c2VhcmNoIFBvbGljeSBhbmQgU3lzdGVtczwvc2Vjb25kYXJ5LXRpdGxlPjwvdGl0bGVzPjxwZXJp
b2RpY2FsPjxmdWxsLXRpdGxlPkhlYWx0aCBSZXNlYXJjaCBQb2xpY3kgYW5kIFN5c3RlbXM8L2Z1
bGwtdGl0bGU+PGFiYnItMT5IZWFsdGggUmVzIFBvbGljeSBTeXN0PC9hYmJyLTE+PC9wZXJpb2Rp
Y2FsPjxwYWdlcz41PC9wYWdlcz48dm9sdW1lPjE2PC92b2x1bWU+PG51bWJlcj4xPC9udW1iZXI+
PHJlcHJpbnQtZWRpdGlvbj5pbiBmaWxlPC9yZXByaW50LWVkaXRpb24+PGRhdGVzPjx5ZWFyPjIw
MTg8L3llYXI+PC9kYXRlcz48aXNibj4xNDc4LTQ1MDU8L2lzYm4+PHVybHM+PHJlbGF0ZWQtdXJs
cz48dXJsPmh0dHBzOi8vaGVhbHRoLXBvbGljeS1zeXN0ZW1zLmJpb21lZGNlbnRyYWwuY29tL2Fy
dGljbGVzLzEwLjExODYvczEyOTYxLTAxOC0wMjgyLTQ8L3VybD48L3JlbGF0ZWQtdXJscz48L3Vy
bHM+PC9yZWNvcmQ+PC9DaXRlPjxDaXRlPjxSZWNOdW0+MTUwNzM8L1JlY051bT48cmVjb3JkPjxy
ZWMtbnVtYmVyPjE1MDczPC9yZWMtbnVtYmVyPjxmb3JlaWduLWtleXM+PGtleSBhcHA9IkVOIiBk
Yi1pZD0iZWRhOTllc3I5YXJwNTJlMjB2MnBmdHo0cnA1czl4MGV2ZWY1IiB0aW1lc3RhbXA9IjE0
Njk1NDQ1MTMiPjE1MDczPC9rZXk+PGtleSBhcHA9IkVOV2ViIiBkYi1pZD0iIj4wPC9rZXk+PC9m
b3JlaWduLWtleXM+PHJlZi10eXBlIG5hbWU9IkpvdXJuYWwgQXJ0aWNsZSI+MTc8L3JlZi10eXBl
Pjxjb250cmlidXRvcnM+PGF1dGhvcnM+PGF1dGhvcj5TbmFwZSwgRGVlPC9hdXRob3I+PGF1dGhv
cj5LaXJraGFtLCBKYW1pZTwvYXV0aG9yPjxhdXRob3I+QnJpdHRlbiwgTmlja3k8L2F1dGhvcj48
YXV0aG9yPkZyb2dnYXR0LCBLYXRoZXJpbmU8L2F1dGhvcj48YXV0aG9yPkdyYWRpbmdlciwgRmVs
aXg8L2F1dGhvcj48YXV0aG9yPkxvYmJhbiwgRmlvbmE8L2F1dGhvcj48YXV0aG9yPlBvcGF5LCBK
ZW5uaWU8L2F1dGhvcj48YXV0aG9yPld5YXR0LCBLYXRyaW5hPC9hdXRob3I+PGF1dGhvcj5KYWNv
YnksIEFubjwvYXV0aG9yPjwvYXV0aG9ycz48L2NvbnRyaWJ1dG9ycz48dGl0bGVzPjx0aXRsZT5F
eHBsb3JpbmcgcGVyY2VpdmVkIGJhcnJpZXJzLCBkcml2ZXJzLCBpbXBhY3RzIGFuZCB0aGUgbmVl
ZCBmb3IgZXZhbHVhdGlvbiBvZiBwdWJsaWMgaW52b2x2ZW1lbnQgaW4gaGVhbHRoIGFuZCBzb2Np
YWwgY2FyZSByZXNlYXJjaDogYSBtb2RpZmllZCBEZWxwaGkgc3R1ZHk8L3RpdGxlPjxzZWNvbmRh
cnktdGl0bGU+Qk1KIG9wZW48L3NlY29uZGFyeS10aXRsZT48L3RpdGxlcz48cGVyaW9kaWNhbD48
ZnVsbC10aXRsZT5CTUogb3BlbjwvZnVsbC10aXRsZT48YWJici0xPkJNSiBPcGVuPC9hYmJyLTE+
PC9wZXJpb2RpY2FsPjxwYWdlcz5lMDA0OTQzPC9wYWdlcz48dm9sdW1lPjQ8L3ZvbHVtZT48bnVt
YmVyPjY8L251bWJlcj48cmVwcmludC1lZGl0aW9uPmluIGZpbGU8L3JlcHJpbnQtZWRpdGlvbj48
ZGF0ZXM+PHllYXI+MjAxNDwveWVhcj48L2RhdGVzPjxpc2JuPjIwNDQtNjA1NTwvaXNibj48dXJs
cz48cmVsYXRlZC11cmxzPjx1cmw+aHR0cDovL2Jtam9wZW4uYm1qLmNvbS9jb250ZW50LzQvNi9l
MDA0OTQzPC91cmw+PC9yZWxhdGVkLXVybHM+PC91cmxzPjxyZW1vdGUtZGF0YWJhc2UtcHJvdmlk
ZXI+TUQ8L3JlbW90ZS1kYXRhYmFzZS1wcm92aWRlcj48L3JlY29yZD48L0NpdGU+PENpdGU+PFJl
Y051bT4xNTYzNzwvUmVjTnVtPjxyZWNvcmQ+PHJlYy1udW1iZXI+MTU2Mzc8L3JlYy1udW1iZXI+
PGZvcmVpZ24ta2V5cz48a2V5IGFwcD0iRU4iIGRiLWlkPSJlZGE5OWVzcjlhcnA1MmUyMHYycGZ0
ejRycDVzOXgwZXZlZjUiIHRpbWVzdGFtcD0iMTUwMDcyNTM3NyI+MTU2Mzc8L2tleT48L2ZvcmVp
Z24ta2V5cz48cmVmLXR5cGUgbmFtZT0iUmVwb3J0Ij4yNzwvcmVmLXR5cGU+PGNvbnRyaWJ1dG9y
cz48YXV0aG9ycz48YXV0aG9yPldpbHNvbiwgUGF0cmljaWE8L2F1dGhvcj48YXV0aG9yPk1hdGhp
ZSwgRWxzcGV0aDwvYXV0aG9yPjxhdXRob3I+S2VlbmFuLCBKdWxpYTwvYXV0aG9yPjxhdXRob3I+
TWNOZWlsbHksIEVsYWluZTwvYXV0aG9yPjxhdXRob3I+R29vZG1hbiwgQ2xhaXJlPC9hdXRob3I+
PGF1dGhvcj5Ib3dlLCBBbWFuZGE8L2F1dGhvcj48YXV0aG9yPlBvbGFuZCwgRmlvbmE8L2F1dGhv
cj48YXV0aG9yPlN0YW5pc3pld3NrYSwgU29waGllPC9hdXRob3I+PGF1dGhvcj5LZW5kYWxsLCBT
YWxseTwvYXV0aG9yPjxhdXRob3I+TXVuZGF5LCBEaWFuZTwvYXV0aG9yPjwvYXV0aG9ycz48L2Nv
bnRyaWJ1dG9ycz48dGl0bGVzPjx0aXRsZT5SZXNlQXJjaCB3aXRoIFBhdGllbnQgYW5kIFB1Ymxp
YyBpbnZPbHZlbWVudDogYSBSZWFsaXNUIGV2YWx1YXRpb27igJN0aGUgUkFQUE9SVCBzdHVkeTwv
dGl0bGU+PC90aXRsZXM+PHJlcHJpbnQtZWRpdGlvbj5pbiBmaWxlPC9yZXByaW50LWVkaXRpb24+
PGRhdGVzPjx5ZWFyPjIwMTU8L3llYXI+PC9kYXRlcz48cHViLWxvY2F0aW9uPkxvbmRvbjwvcHVi
LWxvY2F0aW9uPjxwdWJsaXNoZXI+TklIUjwvcHVibGlzaGVyPjx1cmxzPjxyZWxhdGVkLXVybHM+
PHVybD5odHRwOi8vZXVyb3BlcG1jLm9yZy9hYnN0cmFjdC9tZWQvMjYzNzgzMzI8L3VybD48L3Jl
bGF0ZWQtdXJscz48L3VybHM+PHJlbW90ZS1kYXRhYmFzZS1wcm92aWRlcj5JTlY8L3JlbW90ZS1k
YXRhYmFzZS1wcm92aWRlcj48L3JlY29yZD48L0NpdGU+PC9FbmROb3RlPn==
</w:fldData>
        </w:fldChar>
      </w:r>
      <w:r w:rsidR="00BC508B">
        <w:rPr>
          <w:rFonts w:ascii="Calibri" w:hAnsi="Calibri" w:cs="Calibri"/>
          <w:sz w:val="24"/>
          <w:szCs w:val="24"/>
        </w:rPr>
        <w:instrText xml:space="preserve"> ADDIN EN.CITE </w:instrText>
      </w:r>
      <w:r w:rsidR="00BC508B">
        <w:rPr>
          <w:rFonts w:ascii="Calibri" w:hAnsi="Calibri" w:cs="Calibri"/>
          <w:sz w:val="24"/>
          <w:szCs w:val="24"/>
        </w:rPr>
        <w:fldChar w:fldCharType="begin">
          <w:fldData xml:space="preserve">PEVuZE5vdGU+PENpdGU+PFJlY051bT4xNjg1MzwvUmVjTnVtPjxEaXNwbGF5VGV4dD4oU25hcGUg
ZXQgYWwuIDIwMTRhOyBXaWxzb24gZXQgYWwuIDIwMTU7IE1hbmFmbyBldCBhbC4gMjAxOCk8L0Rp
c3BsYXlUZXh0PjxyZWNvcmQ+PHJlYy1udW1iZXI+MTY4NTM8L3JlYy1udW1iZXI+PGZvcmVpZ24t
a2V5cz48a2V5IGFwcD0iRU4iIGRiLWlkPSJlZGE5OWVzcjlhcnA1MmUyMHYycGZ0ejRycDVzOXgw
ZXZlZjUiIHRpbWVzdGFtcD0iMTUzMzM5MTQwMCI+MTY4NTM8L2tleT48L2ZvcmVpZ24ta2V5cz48
cmVmLXR5cGUgbmFtZT0iSm91cm5hbCBBcnRpY2xlIj4xNzwvcmVmLXR5cGU+PGNvbnRyaWJ1dG9y
cz48YXV0aG9ycz48YXV0aG9yPk1hbmFmbywgRWxpemFiZXRoPC9hdXRob3I+PGF1dGhvcj5QZXRl
cm1hbm4sIExpc2E8L2F1dGhvcj48YXV0aG9yPk1hc29uLUxhaSwgUGluZzwvYXV0aG9yPjxhdXRo
b3I+VmFuZGFsbC1XYWxrZXIsIFZpcmduaWE8L2F1dGhvcj48L2F1dGhvcnM+PC9jb250cmlidXRv
cnM+PHRpdGxlcz48dGl0bGU+UGF0aWVudCBlbmdhZ2VtZW50IGluIENhbmFkYTogYSBzY29waW5n
IHJldmlldyBvZiB0aGUg4oCYaG934oCZIGFuZCDigJh3aGF04oCZIG9mIHBhdGllbnQgZW5nYWdl
bWVudCBpbiBoZWFsdGggcmVzZWFyY2g8L3RpdGxlPjxzZWNvbmRhcnktdGl0bGU+SGVhbHRoIFJl
c2VhcmNoIFBvbGljeSBhbmQgU3lzdGVtczwvc2Vjb25kYXJ5LXRpdGxlPjwvdGl0bGVzPjxwZXJp
b2RpY2FsPjxmdWxsLXRpdGxlPkhlYWx0aCBSZXNlYXJjaCBQb2xpY3kgYW5kIFN5c3RlbXM8L2Z1
bGwtdGl0bGU+PGFiYnItMT5IZWFsdGggUmVzIFBvbGljeSBTeXN0PC9hYmJyLTE+PC9wZXJpb2Rp
Y2FsPjxwYWdlcz41PC9wYWdlcz48dm9sdW1lPjE2PC92b2x1bWU+PG51bWJlcj4xPC9udW1iZXI+
PHJlcHJpbnQtZWRpdGlvbj5pbiBmaWxlPC9yZXByaW50LWVkaXRpb24+PGRhdGVzPjx5ZWFyPjIw
MTg8L3llYXI+PC9kYXRlcz48aXNibj4xNDc4LTQ1MDU8L2lzYm4+PHVybHM+PHJlbGF0ZWQtdXJs
cz48dXJsPmh0dHBzOi8vaGVhbHRoLXBvbGljeS1zeXN0ZW1zLmJpb21lZGNlbnRyYWwuY29tL2Fy
dGljbGVzLzEwLjExODYvczEyOTYxLTAxOC0wMjgyLTQ8L3VybD48L3JlbGF0ZWQtdXJscz48L3Vy
bHM+PC9yZWNvcmQ+PC9DaXRlPjxDaXRlPjxSZWNOdW0+MTUwNzM8L1JlY051bT48cmVjb3JkPjxy
ZWMtbnVtYmVyPjE1MDczPC9yZWMtbnVtYmVyPjxmb3JlaWduLWtleXM+PGtleSBhcHA9IkVOIiBk
Yi1pZD0iZWRhOTllc3I5YXJwNTJlMjB2MnBmdHo0cnA1czl4MGV2ZWY1IiB0aW1lc3RhbXA9IjE0
Njk1NDQ1MTMiPjE1MDczPC9rZXk+PGtleSBhcHA9IkVOV2ViIiBkYi1pZD0iIj4wPC9rZXk+PC9m
b3JlaWduLWtleXM+PHJlZi10eXBlIG5hbWU9IkpvdXJuYWwgQXJ0aWNsZSI+MTc8L3JlZi10eXBl
Pjxjb250cmlidXRvcnM+PGF1dGhvcnM+PGF1dGhvcj5TbmFwZSwgRGVlPC9hdXRob3I+PGF1dGhv
cj5LaXJraGFtLCBKYW1pZTwvYXV0aG9yPjxhdXRob3I+QnJpdHRlbiwgTmlja3k8L2F1dGhvcj48
YXV0aG9yPkZyb2dnYXR0LCBLYXRoZXJpbmU8L2F1dGhvcj48YXV0aG9yPkdyYWRpbmdlciwgRmVs
aXg8L2F1dGhvcj48YXV0aG9yPkxvYmJhbiwgRmlvbmE8L2F1dGhvcj48YXV0aG9yPlBvcGF5LCBK
ZW5uaWU8L2F1dGhvcj48YXV0aG9yPld5YXR0LCBLYXRyaW5hPC9hdXRob3I+PGF1dGhvcj5KYWNv
YnksIEFubjwvYXV0aG9yPjwvYXV0aG9ycz48L2NvbnRyaWJ1dG9ycz48dGl0bGVzPjx0aXRsZT5F
eHBsb3JpbmcgcGVyY2VpdmVkIGJhcnJpZXJzLCBkcml2ZXJzLCBpbXBhY3RzIGFuZCB0aGUgbmVl
ZCBmb3IgZXZhbHVhdGlvbiBvZiBwdWJsaWMgaW52b2x2ZW1lbnQgaW4gaGVhbHRoIGFuZCBzb2Np
YWwgY2FyZSByZXNlYXJjaDogYSBtb2RpZmllZCBEZWxwaGkgc3R1ZHk8L3RpdGxlPjxzZWNvbmRh
cnktdGl0bGU+Qk1KIG9wZW48L3NlY29uZGFyeS10aXRsZT48L3RpdGxlcz48cGVyaW9kaWNhbD48
ZnVsbC10aXRsZT5CTUogb3BlbjwvZnVsbC10aXRsZT48YWJici0xPkJNSiBPcGVuPC9hYmJyLTE+
PC9wZXJpb2RpY2FsPjxwYWdlcz5lMDA0OTQzPC9wYWdlcz48dm9sdW1lPjQ8L3ZvbHVtZT48bnVt
YmVyPjY8L251bWJlcj48cmVwcmludC1lZGl0aW9uPmluIGZpbGU8L3JlcHJpbnQtZWRpdGlvbj48
ZGF0ZXM+PHllYXI+MjAxNDwveWVhcj48L2RhdGVzPjxpc2JuPjIwNDQtNjA1NTwvaXNibj48dXJs
cz48cmVsYXRlZC11cmxzPjx1cmw+aHR0cDovL2Jtam9wZW4uYm1qLmNvbS9jb250ZW50LzQvNi9l
MDA0OTQzPC91cmw+PC9yZWxhdGVkLXVybHM+PC91cmxzPjxyZW1vdGUtZGF0YWJhc2UtcHJvdmlk
ZXI+TUQ8L3JlbW90ZS1kYXRhYmFzZS1wcm92aWRlcj48L3JlY29yZD48L0NpdGU+PENpdGU+PFJl
Y051bT4xNTYzNzwvUmVjTnVtPjxyZWNvcmQ+PHJlYy1udW1iZXI+MTU2Mzc8L3JlYy1udW1iZXI+
PGZvcmVpZ24ta2V5cz48a2V5IGFwcD0iRU4iIGRiLWlkPSJlZGE5OWVzcjlhcnA1MmUyMHYycGZ0
ejRycDVzOXgwZXZlZjUiIHRpbWVzdGFtcD0iMTUwMDcyNTM3NyI+MTU2Mzc8L2tleT48L2ZvcmVp
Z24ta2V5cz48cmVmLXR5cGUgbmFtZT0iUmVwb3J0Ij4yNzwvcmVmLXR5cGU+PGNvbnRyaWJ1dG9y
cz48YXV0aG9ycz48YXV0aG9yPldpbHNvbiwgUGF0cmljaWE8L2F1dGhvcj48YXV0aG9yPk1hdGhp
ZSwgRWxzcGV0aDwvYXV0aG9yPjxhdXRob3I+S2VlbmFuLCBKdWxpYTwvYXV0aG9yPjxhdXRob3I+
TWNOZWlsbHksIEVsYWluZTwvYXV0aG9yPjxhdXRob3I+R29vZG1hbiwgQ2xhaXJlPC9hdXRob3I+
PGF1dGhvcj5Ib3dlLCBBbWFuZGE8L2F1dGhvcj48YXV0aG9yPlBvbGFuZCwgRmlvbmE8L2F1dGhv
cj48YXV0aG9yPlN0YW5pc3pld3NrYSwgU29waGllPC9hdXRob3I+PGF1dGhvcj5LZW5kYWxsLCBT
YWxseTwvYXV0aG9yPjxhdXRob3I+TXVuZGF5LCBEaWFuZTwvYXV0aG9yPjwvYXV0aG9ycz48L2Nv
bnRyaWJ1dG9ycz48dGl0bGVzPjx0aXRsZT5SZXNlQXJjaCB3aXRoIFBhdGllbnQgYW5kIFB1Ymxp
YyBpbnZPbHZlbWVudDogYSBSZWFsaXNUIGV2YWx1YXRpb27igJN0aGUgUkFQUE9SVCBzdHVkeTwv
dGl0bGU+PC90aXRsZXM+PHJlcHJpbnQtZWRpdGlvbj5pbiBmaWxlPC9yZXByaW50LWVkaXRpb24+
PGRhdGVzPjx5ZWFyPjIwMTU8L3llYXI+PC9kYXRlcz48cHViLWxvY2F0aW9uPkxvbmRvbjwvcHVi
LWxvY2F0aW9uPjxwdWJsaXNoZXI+TklIUjwvcHVibGlzaGVyPjx1cmxzPjxyZWxhdGVkLXVybHM+
PHVybD5odHRwOi8vZXVyb3BlcG1jLm9yZy9hYnN0cmFjdC9tZWQvMjYzNzgzMzI8L3VybD48L3Jl
bGF0ZWQtdXJscz48L3VybHM+PHJlbW90ZS1kYXRhYmFzZS1wcm92aWRlcj5JTlY8L3JlbW90ZS1k
YXRhYmFzZS1wcm92aWRlcj48L3JlY29yZD48L0NpdGU+PC9FbmROb3RlPn==
</w:fldData>
        </w:fldChar>
      </w:r>
      <w:r w:rsidR="00BC508B">
        <w:rPr>
          <w:rFonts w:ascii="Calibri" w:hAnsi="Calibri" w:cs="Calibri"/>
          <w:sz w:val="24"/>
          <w:szCs w:val="24"/>
        </w:rPr>
        <w:instrText xml:space="preserve"> ADDIN EN.CITE.DATA </w:instrText>
      </w:r>
      <w:r w:rsidR="00BC508B">
        <w:rPr>
          <w:rFonts w:ascii="Calibri" w:hAnsi="Calibri" w:cs="Calibri"/>
          <w:sz w:val="24"/>
          <w:szCs w:val="24"/>
        </w:rPr>
      </w:r>
      <w:r w:rsidR="00BC508B">
        <w:rPr>
          <w:rFonts w:ascii="Calibri" w:hAnsi="Calibri" w:cs="Calibri"/>
          <w:sz w:val="24"/>
          <w:szCs w:val="24"/>
        </w:rPr>
        <w:fldChar w:fldCharType="end"/>
      </w:r>
      <w:r w:rsidR="00BC508B">
        <w:rPr>
          <w:rFonts w:ascii="Calibri" w:hAnsi="Calibri" w:cs="Calibri"/>
          <w:sz w:val="24"/>
          <w:szCs w:val="24"/>
        </w:rPr>
      </w:r>
      <w:r w:rsidR="00BC508B">
        <w:rPr>
          <w:rFonts w:ascii="Calibri" w:hAnsi="Calibri" w:cs="Calibri"/>
          <w:sz w:val="24"/>
          <w:szCs w:val="24"/>
        </w:rPr>
        <w:fldChar w:fldCharType="separate"/>
      </w:r>
      <w:r w:rsidR="00BC508B">
        <w:rPr>
          <w:rFonts w:ascii="Calibri" w:hAnsi="Calibri" w:cs="Calibri"/>
          <w:noProof/>
          <w:sz w:val="24"/>
          <w:szCs w:val="24"/>
        </w:rPr>
        <w:t>(Snape et al. 2014a; Wilson et al. 2015; Manafo et al. 2018)</w:t>
      </w:r>
      <w:r w:rsidR="00BC508B">
        <w:rPr>
          <w:rFonts w:ascii="Calibri" w:hAnsi="Calibri" w:cs="Calibri"/>
          <w:sz w:val="24"/>
          <w:szCs w:val="24"/>
        </w:rPr>
        <w:fldChar w:fldCharType="end"/>
      </w:r>
      <w:r w:rsidRPr="005E2CF5">
        <w:rPr>
          <w:rFonts w:ascii="Calibri" w:hAnsi="Calibri" w:cs="Calibri"/>
          <w:sz w:val="24"/>
          <w:szCs w:val="24"/>
        </w:rPr>
        <w:t xml:space="preserve">. However, to date, there has been little consideration given to the additional complexities encountered when involving public members in palliative care research. </w:t>
      </w:r>
    </w:p>
    <w:p w14:paraId="414911D0" w14:textId="77777777" w:rsidR="005E2CF5" w:rsidRPr="005E2CF5" w:rsidRDefault="005E2CF5" w:rsidP="005E2CF5">
      <w:pPr>
        <w:spacing w:after="0" w:line="240" w:lineRule="auto"/>
        <w:rPr>
          <w:rFonts w:ascii="Calibri" w:hAnsi="Calibri" w:cs="Calibri"/>
          <w:sz w:val="24"/>
          <w:szCs w:val="24"/>
        </w:rPr>
      </w:pPr>
    </w:p>
    <w:p w14:paraId="2B3D41FD" w14:textId="584183DD"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The evidence identified, although considerable, was predominantly qualitative or text/opinion in design, from the UK and concerned cancer. Furthermore, the quality of publications has not increased significantly over recent years. The majority of involvement methods found were consultative in nature, predominantly advisory groups or the involvement of individual public members. Some more collaborative or co-produced initiatives were found, including PAR/CBPR approaches, peer researchers and longer established advisory groups, although collaboration featured as an element only in these. No studies were identified as user-led or user-controlled </w:t>
      </w:r>
      <w:r w:rsidR="00C445FA">
        <w:rPr>
          <w:rFonts w:ascii="Calibri" w:hAnsi="Calibri" w:cs="Calibri"/>
          <w:sz w:val="24"/>
          <w:szCs w:val="24"/>
        </w:rPr>
        <w:fldChar w:fldCharType="begin">
          <w:fldData xml:space="preserve">PEVuZE5vdGU+PENpdGU+PFJlY051bT42NjcxPC9SZWNOdW0+PERpc3BsYXlUZXh0PihJTlZPTFZF
IDIwMTJhOyBIaWNrZXkgZXQgYWwuIDIwMTgpPC9EaXNwbGF5VGV4dD48cmVjb3JkPjxyZWMtbnVt
YmVyPjY2NzE8L3JlYy1udW1iZXI+PGZvcmVpZ24ta2V5cz48a2V5IGFwcD0iRU4iIGRiLWlkPSJl
ZGE5OWVzcjlhcnA1MmUyMHYycGZ0ejRycDVzOXgwZXZlZjUiIHRpbWVzdGFtcD0iMTQ2NjA3OTEy
NiI+NjY3MTwva2V5PjwvZm9yZWlnbi1rZXlzPjxyZWYtdHlwZSBuYW1lPSJSZXBvcnQiPjI3PC9y
ZWYtdHlwZT48Y29udHJpYnV0b3JzPjxhdXRob3JzPjxhdXRob3I+SU5WT0xWRTwvYXV0aG9yPjwv
YXV0aG9ycz48dGVydGlhcnktYXV0aG9ycz48YXV0aG9yPklOVk9MVkU8L2F1dGhvcj48YXV0aG9y
Pk5JSFI8L2F1dGhvcj48L3RlcnRpYXJ5LWF1dGhvcnM+PC9jb250cmlidXRvcnM+PHRpdGxlcz48
dGl0bGU+QnJpZWZpbmcgbm90ZXMgZm9yIHJlc2VhcmNoZXJzOiBpbnZvbHZpbmcgdGhlIHB1Ymxp
YyBpbiBOSFMsIHB1YmxpYyBoZWFsdGggYW5kIHNvY2lhbCBjYXJlIHJlc2VhcmNoPC90aXRsZT48
L3RpdGxlcz48cGFnZXM+MS01MjwvcGFnZXM+PHJlcHJpbnQtZWRpdGlvbj5ub3QgaW4gZmlsZTwv
cmVwcmludC1lZGl0aW9uPjxrZXl3b3Jkcz48a2V5d29yZD5QdWJsaWMgSGVhbHRoPC9rZXl3b3Jk
PjxrZXl3b3JkPkhlYWx0aDwva2V5d29yZD48a2V5d29yZD5oZWFsdGggYW5kIHNvY2lhbCBjYXJl
PC9rZXl3b3JkPjxrZXl3b3JkPlNvY2lhbCBDYXJlPC9rZXl3b3JkPjxrZXl3b3JkPmNhcmU8L2tl
eXdvcmQ+PGtleXdvcmQ+UmVzZWFyY2g8L2tleXdvcmQ+PC9rZXl3b3Jkcz48ZGF0ZXM+PHllYXI+
MjAxMjwveWVhcj48L2RhdGVzPjxwdWItbG9jYXRpb24+U291dGhhbXB0b248L3B1Yi1sb2NhdGlv
bj48cHVibGlzaGVyPklOVk9MVkU8L3B1Ymxpc2hlcj48bGFiZWw+MTE5MlI8L2xhYmVsPjx1cmxz
PjxyZWxhdGVkLXVybHM+PHVybD48c3R5bGUgZmFjZT0idW5kZXJsaW5lIiBmb250PSJkZWZhdWx0
IiBzaXplPSIxMDAlIj5odHRwOi8vd3d3Lmludm8ub3JnLnVrL3dwLWNvbnRlbnQvdXBsb2Fkcy8y
MDEyLzA0L0lOVk9MVkVCcmllZmluZ05vdGVzQXByMjAxMi5wZGY8L3N0eWxlPjwvdXJsPjwvcmVs
YXRlZC11cmxzPjwvdXJscz48L3JlY29yZD48L0NpdGU+PENpdGU+PFJlY051bT4xNjczMTwvUmVj
TnVtPjxyZWNvcmQ+PHJlYy1udW1iZXI+MTY3MzE8L3JlYy1udW1iZXI+PGZvcmVpZ24ta2V5cz48
a2V5IGFwcD0iRU4iIGRiLWlkPSJlZGE5OWVzcjlhcnA1MmUyMHYycGZ0ejRycDVzOXgwZXZlZjUi
IHRpbWVzdGFtcD0iMTUyMTExNDgxMCI+MTY3MzE8L2tleT48a2V5IGFwcD0iRU5XZWIiIGRiLWlk
PSIiPjA8L2tleT48L2ZvcmVpZ24ta2V5cz48cmVmLXR5cGUgbmFtZT0iUmVwb3J0Ij4yNzwvcmVm
LXR5cGU+PGNvbnRyaWJ1dG9ycz48YXV0aG9ycz48YXV0aG9yPkhpY2tleSwgRy48L2F1dGhvcj48
YXV0aG9yPkJyZWFybGV5LCBTLjwvYXV0aG9yPjxhdXRob3I+Q29sZGhhbSwgVC48L2F1dGhvcj48
YXV0aG9yPkRlbmVncmksIFMuPC9hdXRob3I+PGF1dGhvcj5HcmVlbiwgRy48L2F1dGhvcj48YXV0
aG9yPlN0YW5pc3pld3NrYSwgUy48L2F1dGhvcj48YXV0aG9yPlRlbWJvLCBELjwvYXV0aG9yPjxh
dXRob3I+VG9yb2ssIEsuPC9hdXRob3I+PGF1dGhvcj5UdXJuZXIsIEsuPC9hdXRob3I+PC9hdXRo
b3JzPjx0ZXJ0aWFyeS1hdXRob3JzPjxhdXRob3I+SU5WT0xWRTwvYXV0aG9yPjwvdGVydGlhcnkt
YXV0aG9ycz48L2NvbnRyaWJ1dG9ycz48dGl0bGVzPjx0aXRsZT5HdWlkYW5jZSBvbiBjby1wcm9k
dWNpbmcgYSByZXNlYXJjaCBwcm9qZWN0PC90aXRsZT48L3RpdGxlcz48cmVwcmludC1lZGl0aW9u
PmluIGZpbGU8L3JlcHJpbnQtZWRpdGlvbj48ZGF0ZXM+PHllYXI+MjAxODwveWVhcj48L2RhdGVz
PjxwdWItbG9jYXRpb24+U291dGhhbXB0b248L3B1Yi1sb2NhdGlvbj48cHVibGlzaGVyPklOVk9M
VkU8L3B1Ymxpc2hlcj48dXJscz48cmVsYXRlZC11cmxzPjx1cmw+aHR0cDovL3d3dy5pbnZvLm9y
Zy51ay9wb3N0dHlwZXB1YmxpY2F0aW9uL2d1aWRhbmNlLW9uLWNvLXByb2R1Y2luZy1hLXJlc2Vh
cmNoLXByb2plY3QvPC91cmw+PC9yZWxhdGVkLXVybHM+PC91cmxzPjwvcmVjb3JkPjwvQ2l0ZT48
L0VuZE5vdGU+AG==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2NjcxPC9SZWNOdW0+PERpc3BsYXlUZXh0PihJTlZPTFZF
IDIwMTJhOyBIaWNrZXkgZXQgYWwuIDIwMTgpPC9EaXNwbGF5VGV4dD48cmVjb3JkPjxyZWMtbnVt
YmVyPjY2NzE8L3JlYy1udW1iZXI+PGZvcmVpZ24ta2V5cz48a2V5IGFwcD0iRU4iIGRiLWlkPSJl
ZGE5OWVzcjlhcnA1MmUyMHYycGZ0ejRycDVzOXgwZXZlZjUiIHRpbWVzdGFtcD0iMTQ2NjA3OTEy
NiI+NjY3MTwva2V5PjwvZm9yZWlnbi1rZXlzPjxyZWYtdHlwZSBuYW1lPSJSZXBvcnQiPjI3PC9y
ZWYtdHlwZT48Y29udHJpYnV0b3JzPjxhdXRob3JzPjxhdXRob3I+SU5WT0xWRTwvYXV0aG9yPjwv
YXV0aG9ycz48dGVydGlhcnktYXV0aG9ycz48YXV0aG9yPklOVk9MVkU8L2F1dGhvcj48YXV0aG9y
Pk5JSFI8L2F1dGhvcj48L3RlcnRpYXJ5LWF1dGhvcnM+PC9jb250cmlidXRvcnM+PHRpdGxlcz48
dGl0bGU+QnJpZWZpbmcgbm90ZXMgZm9yIHJlc2VhcmNoZXJzOiBpbnZvbHZpbmcgdGhlIHB1Ymxp
YyBpbiBOSFMsIHB1YmxpYyBoZWFsdGggYW5kIHNvY2lhbCBjYXJlIHJlc2VhcmNoPC90aXRsZT48
L3RpdGxlcz48cGFnZXM+MS01MjwvcGFnZXM+PHJlcHJpbnQtZWRpdGlvbj5ub3QgaW4gZmlsZTwv
cmVwcmludC1lZGl0aW9uPjxrZXl3b3Jkcz48a2V5d29yZD5QdWJsaWMgSGVhbHRoPC9rZXl3b3Jk
PjxrZXl3b3JkPkhlYWx0aDwva2V5d29yZD48a2V5d29yZD5oZWFsdGggYW5kIHNvY2lhbCBjYXJl
PC9rZXl3b3JkPjxrZXl3b3JkPlNvY2lhbCBDYXJlPC9rZXl3b3JkPjxrZXl3b3JkPmNhcmU8L2tl
eXdvcmQ+PGtleXdvcmQ+UmVzZWFyY2g8L2tleXdvcmQ+PC9rZXl3b3Jkcz48ZGF0ZXM+PHllYXI+
MjAxMjwveWVhcj48L2RhdGVzPjxwdWItbG9jYXRpb24+U291dGhhbXB0b248L3B1Yi1sb2NhdGlv
bj48cHVibGlzaGVyPklOVk9MVkU8L3B1Ymxpc2hlcj48bGFiZWw+MTE5MlI8L2xhYmVsPjx1cmxz
PjxyZWxhdGVkLXVybHM+PHVybD48c3R5bGUgZmFjZT0idW5kZXJsaW5lIiBmb250PSJkZWZhdWx0
IiBzaXplPSIxMDAlIj5odHRwOi8vd3d3Lmludm8ub3JnLnVrL3dwLWNvbnRlbnQvdXBsb2Fkcy8y
MDEyLzA0L0lOVk9MVkVCcmllZmluZ05vdGVzQXByMjAxMi5wZGY8L3N0eWxlPjwvdXJsPjwvcmVs
YXRlZC11cmxzPjwvdXJscz48L3JlY29yZD48L0NpdGU+PENpdGU+PFJlY051bT4xNjczMTwvUmVj
TnVtPjxyZWNvcmQ+PHJlYy1udW1iZXI+MTY3MzE8L3JlYy1udW1iZXI+PGZvcmVpZ24ta2V5cz48
a2V5IGFwcD0iRU4iIGRiLWlkPSJlZGE5OWVzcjlhcnA1MmUyMHYycGZ0ejRycDVzOXgwZXZlZjUi
IHRpbWVzdGFtcD0iMTUyMTExNDgxMCI+MTY3MzE8L2tleT48a2V5IGFwcD0iRU5XZWIiIGRiLWlk
PSIiPjA8L2tleT48L2ZvcmVpZ24ta2V5cz48cmVmLXR5cGUgbmFtZT0iUmVwb3J0Ij4yNzwvcmVm
LXR5cGU+PGNvbnRyaWJ1dG9ycz48YXV0aG9ycz48YXV0aG9yPkhpY2tleSwgRy48L2F1dGhvcj48
YXV0aG9yPkJyZWFybGV5LCBTLjwvYXV0aG9yPjxhdXRob3I+Q29sZGhhbSwgVC48L2F1dGhvcj48
YXV0aG9yPkRlbmVncmksIFMuPC9hdXRob3I+PGF1dGhvcj5HcmVlbiwgRy48L2F1dGhvcj48YXV0
aG9yPlN0YW5pc3pld3NrYSwgUy48L2F1dGhvcj48YXV0aG9yPlRlbWJvLCBELjwvYXV0aG9yPjxh
dXRob3I+VG9yb2ssIEsuPC9hdXRob3I+PGF1dGhvcj5UdXJuZXIsIEsuPC9hdXRob3I+PC9hdXRo
b3JzPjx0ZXJ0aWFyeS1hdXRob3JzPjxhdXRob3I+SU5WT0xWRTwvYXV0aG9yPjwvdGVydGlhcnkt
YXV0aG9ycz48L2NvbnRyaWJ1dG9ycz48dGl0bGVzPjx0aXRsZT5HdWlkYW5jZSBvbiBjby1wcm9k
dWNpbmcgYSByZXNlYXJjaCBwcm9qZWN0PC90aXRsZT48L3RpdGxlcz48cmVwcmludC1lZGl0aW9u
PmluIGZpbGU8L3JlcHJpbnQtZWRpdGlvbj48ZGF0ZXM+PHllYXI+MjAxODwveWVhcj48L2RhdGVz
PjxwdWItbG9jYXRpb24+U291dGhhbXB0b248L3B1Yi1sb2NhdGlvbj48cHVibGlzaGVyPklOVk9M
VkU8L3B1Ymxpc2hlcj48dXJscz48cmVsYXRlZC11cmxzPjx1cmw+aHR0cDovL3d3dy5pbnZvLm9y
Zy51ay9wb3N0dHlwZXB1YmxpY2F0aW9uL2d1aWRhbmNlLW9uLWNvLXByb2R1Y2luZy1hLXJlc2Vh
cmNoLXByb2plY3QvPC91cmw+PC9yZWxhdGVkLXVybHM+PC91cmxzPjwvcmVjb3JkPjwvQ2l0ZT48
L0VuZE5vdGU+AG==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INVOLVE 2012a; Hickey et al. 2018)</w:t>
      </w:r>
      <w:r w:rsidR="00C445FA">
        <w:rPr>
          <w:rFonts w:ascii="Calibri" w:hAnsi="Calibri" w:cs="Calibri"/>
          <w:sz w:val="24"/>
          <w:szCs w:val="24"/>
        </w:rPr>
        <w:fldChar w:fldCharType="end"/>
      </w:r>
      <w:r w:rsidRPr="005E2CF5">
        <w:rPr>
          <w:rFonts w:ascii="Calibri" w:hAnsi="Calibri" w:cs="Calibri"/>
          <w:sz w:val="24"/>
          <w:szCs w:val="24"/>
        </w:rPr>
        <w:t xml:space="preserve">. These limitations in the evidence base illustrate both the slow progression and particular difficulties associated with involvement in this field, when compared to mental health or disability research for example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6768&lt;/RecNum&gt;&lt;DisplayText&gt;(Nind 2014; Wilson et al. 2018)&lt;/DisplayText&gt;&lt;record&gt;&lt;rec-number&gt;16768&lt;/rec-number&gt;&lt;foreign-keys&gt;&lt;key app="EN" db-id="eda99esr9arp52e20v2pftz4rp5s9x0evef5" timestamp="1525346893"&gt;16768&lt;/key&gt;&lt;key app="ENWeb" db-id=""&gt;0&lt;/key&gt;&lt;/foreign-keys&gt;&lt;ref-type name="Journal Article"&gt;17&lt;/ref-type&gt;&lt;contributors&gt;&lt;authors&gt;&lt;author&gt;Wilson, Patricia&lt;/author&gt;&lt;author&gt;Mathie, Elspeth&lt;/author&gt;&lt;author&gt;Poland, Fiona&lt;/author&gt;&lt;author&gt;Keenan, Julia&lt;/author&gt;&lt;author&gt;Howe, Amanda&lt;/author&gt;&lt;author&gt;Munday, Diane&lt;/author&gt;&lt;author&gt;Kendall, Sally&lt;/author&gt;&lt;author&gt;Cowe, Marion&lt;/author&gt;&lt;author&gt;Staniszewska, Sophie&lt;/author&gt;&lt;author&gt;Goodman, Claire&lt;/author&gt;&lt;/authors&gt;&lt;/contributors&gt;&lt;titles&gt;&lt;title&gt;How embedded is public involvement in mainstream health research in England a decade after policy implementation? A realist evaluation&lt;/title&gt;&lt;secondary-title&gt;Journal of health services research &amp;amp; policy&lt;/secondary-title&gt;&lt;/titles&gt;&lt;periodical&gt;&lt;full-title&gt;Journal of Health Services Research &amp;amp; Policy&lt;/full-title&gt;&lt;/periodical&gt;&lt;pages&gt;98-106&lt;/pages&gt;&lt;volume&gt;23&lt;/volume&gt;&lt;number&gt;2&lt;/number&gt;&lt;reprint-edition&gt;in file&lt;/reprint-edition&gt;&lt;dates&gt;&lt;year&gt;2018&lt;/year&gt;&lt;/dates&gt;&lt;isbn&gt;1355-8196&lt;/isbn&gt;&lt;urls&gt;&lt;related-urls&gt;&lt;url&gt;http://journals.sagepub.com/doi/abs/10.1177/1355819617750688&lt;/url&gt;&lt;/related-urls&gt;&lt;/urls&gt;&lt;/record&gt;&lt;/Cite&gt;&lt;Cite&gt;&lt;RecNum&gt;16873&lt;/RecNum&gt;&lt;record&gt;&lt;rec-number&gt;16873&lt;/rec-number&gt;&lt;foreign-keys&gt;&lt;key app="EN" db-id="eda99esr9arp52e20v2pftz4rp5s9x0evef5" timestamp="1536075001"&gt;16873&lt;/key&gt;&lt;/foreign-keys&gt;&lt;ref-type name="Book"&gt;6&lt;/ref-type&gt;&lt;contributors&gt;&lt;authors&gt;&lt;author&gt;Melanie Nind&lt;/author&gt;&lt;/authors&gt;&lt;/contributors&gt;&lt;titles&gt;&lt;title&gt;What is Inclusive Research?&lt;/title&gt;&lt;/titles&gt;&lt;reprint-edition&gt;in file&lt;/reprint-edition&gt;&lt;dates&gt;&lt;year&gt;2014&lt;/year&gt;&lt;/dates&gt;&lt;pub-location&gt;London&lt;/pub-location&gt;&lt;publisher&gt;Bloomsbury&lt;/publisher&gt;&lt;urls&gt;&lt;related-urls&gt;&lt;url&gt;https://www.bloomsbury.com/uk/what-is-inclusive-research-9781849668118/&lt;/url&gt;&lt;/related-urls&gt;&lt;/urls&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Nind 2014; Wilson et al. 2018)</w:t>
      </w:r>
      <w:r w:rsidR="00C445FA">
        <w:rPr>
          <w:rFonts w:ascii="Calibri" w:hAnsi="Calibri" w:cs="Calibri"/>
          <w:sz w:val="24"/>
          <w:szCs w:val="24"/>
        </w:rPr>
        <w:fldChar w:fldCharType="end"/>
      </w:r>
      <w:r w:rsidRPr="005E2CF5">
        <w:rPr>
          <w:rFonts w:ascii="Calibri" w:hAnsi="Calibri" w:cs="Calibri"/>
          <w:sz w:val="24"/>
          <w:szCs w:val="24"/>
        </w:rPr>
        <w:t xml:space="preserve">. </w:t>
      </w:r>
    </w:p>
    <w:p w14:paraId="68195030" w14:textId="77777777" w:rsidR="005E2CF5" w:rsidRPr="005E2CF5" w:rsidRDefault="005E2CF5" w:rsidP="005E2CF5">
      <w:pPr>
        <w:spacing w:after="0" w:line="240" w:lineRule="auto"/>
        <w:rPr>
          <w:rFonts w:ascii="Calibri" w:hAnsi="Calibri" w:cs="Calibri"/>
          <w:sz w:val="24"/>
          <w:szCs w:val="24"/>
        </w:rPr>
      </w:pPr>
    </w:p>
    <w:p w14:paraId="2E263401" w14:textId="35319EDC"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The evidence was largely comprised of facilitators and barriers, with limited evidence of impacts identified. Several prominent themes were highlighted. As in other fields, power was particularly significant and had a direct influence on involvement throughout the research cycle, from the recruitment of public members to dissemination </w:t>
      </w:r>
      <w:r w:rsidR="00C445FA">
        <w:rPr>
          <w:rFonts w:ascii="Calibri" w:hAnsi="Calibri" w:cs="Calibri"/>
          <w:sz w:val="24"/>
          <w:szCs w:val="24"/>
        </w:rPr>
        <w:fldChar w:fldCharType="begin">
          <w:fldData xml:space="preserve">PEVuZE5vdGU+PENpdGU+PFJlY051bT4xNjg1MjwvUmVjTnVtPjxEaXNwbGF5VGV4dD4oU25hcGUg
ZXQgYWwuIDIwMTRhOyBXaWNrcyBldCBhbC4gMjAxOCk8L0Rpc3BsYXlUZXh0PjxyZWNvcmQ+PHJl
Yy1udW1iZXI+MTY4NTI8L3JlYy1udW1iZXI+PGZvcmVpZ24ta2V5cz48a2V5IGFwcD0iRU4iIGRi
LWlkPSJlZGE5OWVzcjlhcnA1MmUyMHYycGZ0ejRycDVzOXgwZXZlZjUiIHRpbWVzdGFtcD0iMTUz
Mjg2MzMzMSI+MTY4NTI8L2tleT48L2ZvcmVpZ24ta2V5cz48cmVmLXR5cGUgbmFtZT0iSm91cm5h
bCBBcnRpY2xlIj4xNzwvcmVmLXR5cGU+PGNvbnRyaWJ1dG9ycz48YXV0aG9ycz48YXV0aG9yPldp
Y2tzLCBQPC9hdXRob3I+PGF1dGhvcj5SaWNoYXJkcywgVDwvYXV0aG9yPjxhdXRob3I+RGVuZWdy
aSwgUzwvYXV0aG9yPjxhdXRob3I+R29kbGVlLCBGLjwvYXV0aG9yPjwvYXV0aG9ycz48L2NvbnRy
aWJ1dG9ycz48dGl0bGVzPjx0aXRsZT5QYXRpZW50c+KAmSByb2xlcyBhbmQgcmlnaHRzIGluIHJl
c2VhcmNoPC90aXRsZT48c2Vjb25kYXJ5LXRpdGxlPkJNSjwvc2Vjb25kYXJ5LXRpdGxlPjwvdGl0
bGVzPjxwZXJpb2RpY2FsPjxmdWxsLXRpdGxlPkJNSjwvZnVsbC10aXRsZT48L3BlcmlvZGljYWw+
PHZvbHVtZT4zNjI8L3ZvbHVtZT48bnVtYmVyPmszMTkzPC9udW1iZXI+PHJlcHJpbnQtZWRpdGlv
bj5ub3QgaW4gZmlsZTwvcmVwcmludC1lZGl0aW9uPjxkYXRlcz48eWVhcj4yMDE4PC95ZWFyPjwv
ZGF0ZXM+PHVybHM+PHJlbGF0ZWQtdXJscz48dXJsPmh0dHBzOi8vd3d3LmJtai5jb20vY29udGVu
dC8zNjIvYm1qLmszMTkzPC91cmw+PC9yZWxhdGVkLXVybHM+PC91cmxzPjwvcmVjb3JkPjwvQ2l0
ZT48Q2l0ZT48UmVjTnVtPjE1MDczPC9SZWNOdW0+PHJlY29yZD48cmVjLW51bWJlcj4xNTA3Mzwv
cmVjLW51bWJlcj48Zm9yZWlnbi1rZXlzPjxrZXkgYXBwPSJFTiIgZGItaWQ9ImVkYTk5ZXNyOWFy
cDUyZTIwdjJwZnR6NHJwNXM5eDBldmVmNSIgdGltZXN0YW1wPSIxNDY5NTQ0NTEzIj4xNTA3Mzwv
a2V5PjxrZXkgYXBwPSJFTldlYiIgZGItaWQ9IiI+MDwva2V5PjwvZm9yZWlnbi1rZXlzPjxyZWYt
dHlwZSBuYW1lPSJKb3VybmFsIEFydGljbGUiPjE3PC9yZWYtdHlwZT48Y29udHJpYnV0b3JzPjxh
dXRob3JzPjxhdXRob3I+U25hcGUsIERlZTwvYXV0aG9yPjxhdXRob3I+S2lya2hhbSwgSmFtaWU8
L2F1dGhvcj48YXV0aG9yPkJyaXR0ZW4sIE5pY2t5PC9hdXRob3I+PGF1dGhvcj5Gcm9nZ2F0dCwg
S2F0aGVyaW5lPC9hdXRob3I+PGF1dGhvcj5HcmFkaW5nZXIsIEZlbGl4PC9hdXRob3I+PGF1dGhv
cj5Mb2JiYW4sIEZpb25hPC9hdXRob3I+PGF1dGhvcj5Qb3BheSwgSmVubmllPC9hdXRob3I+PGF1
dGhvcj5XeWF0dCwgS2F0cmluYTwvYXV0aG9yPjxhdXRob3I+SmFjb2J5LCBBbm48L2F1dGhvcj48
L2F1dGhvcnM+PC9jb250cmlidXRvcnM+PHRpdGxlcz48dGl0bGU+RXhwbG9yaW5nIHBlcmNlaXZl
ZCBiYXJyaWVycywgZHJpdmVycywgaW1wYWN0cyBhbmQgdGhlIG5lZWQgZm9yIGV2YWx1YXRpb24g
b2YgcHVibGljIGludm9sdmVtZW50IGluIGhlYWx0aCBhbmQgc29jaWFsIGNhcmUgcmVzZWFyY2g6
IGEgbW9kaWZpZWQgRGVscGhpIHN0dWR5PC90aXRsZT48c2Vjb25kYXJ5LXRpdGxlPkJNSiBvcGVu
PC9zZWNvbmRhcnktdGl0bGU+PC90aXRsZXM+PHBlcmlvZGljYWw+PGZ1bGwtdGl0bGU+Qk1KIG9w
ZW48L2Z1bGwtdGl0bGU+PGFiYnItMT5CTUogT3BlbjwvYWJici0xPjwvcGVyaW9kaWNhbD48cGFn
ZXM+ZTAwNDk0MzwvcGFnZXM+PHZvbHVtZT40PC92b2x1bWU+PG51bWJlcj42PC9udW1iZXI+PHJl
cHJpbnQtZWRpdGlvbj5pbiBmaWxlPC9yZXByaW50LWVkaXRpb24+PGRhdGVzPjx5ZWFyPjIwMTQ8
L3llYXI+PC9kYXRlcz48aXNibj4yMDQ0LTYwNTU8L2lzYm4+PHVybHM+PHJlbGF0ZWQtdXJscz48
dXJsPmh0dHA6Ly9ibWpvcGVuLmJtai5jb20vY29udGVudC80LzYvZTAwNDk0MzwvdXJsPjwvcmVs
YXRlZC11cmxzPjwvdXJscz48cmVtb3RlLWRhdGFiYXNlLXByb3ZpZGVyPk1EPC9yZW1vdGUtZGF0
YWJhc2UtcHJvdmlkZXI+PC9yZWNvcmQ+PC9DaXRlPjwvRW5kTm90ZT4A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g1MjwvUmVjTnVtPjxEaXNwbGF5VGV4dD4oU25hcGUg
ZXQgYWwuIDIwMTRhOyBXaWNrcyBldCBhbC4gMjAxOCk8L0Rpc3BsYXlUZXh0PjxyZWNvcmQ+PHJl
Yy1udW1iZXI+MTY4NTI8L3JlYy1udW1iZXI+PGZvcmVpZ24ta2V5cz48a2V5IGFwcD0iRU4iIGRi
LWlkPSJlZGE5OWVzcjlhcnA1MmUyMHYycGZ0ejRycDVzOXgwZXZlZjUiIHRpbWVzdGFtcD0iMTUz
Mjg2MzMzMSI+MTY4NTI8L2tleT48L2ZvcmVpZ24ta2V5cz48cmVmLXR5cGUgbmFtZT0iSm91cm5h
bCBBcnRpY2xlIj4xNzwvcmVmLXR5cGU+PGNvbnRyaWJ1dG9ycz48YXV0aG9ycz48YXV0aG9yPldp
Y2tzLCBQPC9hdXRob3I+PGF1dGhvcj5SaWNoYXJkcywgVDwvYXV0aG9yPjxhdXRob3I+RGVuZWdy
aSwgUzwvYXV0aG9yPjxhdXRob3I+R29kbGVlLCBGLjwvYXV0aG9yPjwvYXV0aG9ycz48L2NvbnRy
aWJ1dG9ycz48dGl0bGVzPjx0aXRsZT5QYXRpZW50c+KAmSByb2xlcyBhbmQgcmlnaHRzIGluIHJl
c2VhcmNoPC90aXRsZT48c2Vjb25kYXJ5LXRpdGxlPkJNSjwvc2Vjb25kYXJ5LXRpdGxlPjwvdGl0
bGVzPjxwZXJpb2RpY2FsPjxmdWxsLXRpdGxlPkJNSjwvZnVsbC10aXRsZT48L3BlcmlvZGljYWw+
PHZvbHVtZT4zNjI8L3ZvbHVtZT48bnVtYmVyPmszMTkzPC9udW1iZXI+PHJlcHJpbnQtZWRpdGlv
bj5ub3QgaW4gZmlsZTwvcmVwcmludC1lZGl0aW9uPjxkYXRlcz48eWVhcj4yMDE4PC95ZWFyPjwv
ZGF0ZXM+PHVybHM+PHJlbGF0ZWQtdXJscz48dXJsPmh0dHBzOi8vd3d3LmJtai5jb20vY29udGVu
dC8zNjIvYm1qLmszMTkzPC91cmw+PC9yZWxhdGVkLXVybHM+PC91cmxzPjwvcmVjb3JkPjwvQ2l0
ZT48Q2l0ZT48UmVjTnVtPjE1MDczPC9SZWNOdW0+PHJlY29yZD48cmVjLW51bWJlcj4xNTA3Mzwv
cmVjLW51bWJlcj48Zm9yZWlnbi1rZXlzPjxrZXkgYXBwPSJFTiIgZGItaWQ9ImVkYTk5ZXNyOWFy
cDUyZTIwdjJwZnR6NHJwNXM5eDBldmVmNSIgdGltZXN0YW1wPSIxNDY5NTQ0NTEzIj4xNTA3Mzwv
a2V5PjxrZXkgYXBwPSJFTldlYiIgZGItaWQ9IiI+MDwva2V5PjwvZm9yZWlnbi1rZXlzPjxyZWYt
dHlwZSBuYW1lPSJKb3VybmFsIEFydGljbGUiPjE3PC9yZWYtdHlwZT48Y29udHJpYnV0b3JzPjxh
dXRob3JzPjxhdXRob3I+U25hcGUsIERlZTwvYXV0aG9yPjxhdXRob3I+S2lya2hhbSwgSmFtaWU8
L2F1dGhvcj48YXV0aG9yPkJyaXR0ZW4sIE5pY2t5PC9hdXRob3I+PGF1dGhvcj5Gcm9nZ2F0dCwg
S2F0aGVyaW5lPC9hdXRob3I+PGF1dGhvcj5HcmFkaW5nZXIsIEZlbGl4PC9hdXRob3I+PGF1dGhv
cj5Mb2JiYW4sIEZpb25hPC9hdXRob3I+PGF1dGhvcj5Qb3BheSwgSmVubmllPC9hdXRob3I+PGF1
dGhvcj5XeWF0dCwgS2F0cmluYTwvYXV0aG9yPjxhdXRob3I+SmFjb2J5LCBBbm48L2F1dGhvcj48
L2F1dGhvcnM+PC9jb250cmlidXRvcnM+PHRpdGxlcz48dGl0bGU+RXhwbG9yaW5nIHBlcmNlaXZl
ZCBiYXJyaWVycywgZHJpdmVycywgaW1wYWN0cyBhbmQgdGhlIG5lZWQgZm9yIGV2YWx1YXRpb24g
b2YgcHVibGljIGludm9sdmVtZW50IGluIGhlYWx0aCBhbmQgc29jaWFsIGNhcmUgcmVzZWFyY2g6
IGEgbW9kaWZpZWQgRGVscGhpIHN0dWR5PC90aXRsZT48c2Vjb25kYXJ5LXRpdGxlPkJNSiBvcGVu
PC9zZWNvbmRhcnktdGl0bGU+PC90aXRsZXM+PHBlcmlvZGljYWw+PGZ1bGwtdGl0bGU+Qk1KIG9w
ZW48L2Z1bGwtdGl0bGU+PGFiYnItMT5CTUogT3BlbjwvYWJici0xPjwvcGVyaW9kaWNhbD48cGFn
ZXM+ZTAwNDk0MzwvcGFnZXM+PHZvbHVtZT40PC92b2x1bWU+PG51bWJlcj42PC9udW1iZXI+PHJl
cHJpbnQtZWRpdGlvbj5pbiBmaWxlPC9yZXByaW50LWVkaXRpb24+PGRhdGVzPjx5ZWFyPjIwMTQ8
L3llYXI+PC9kYXRlcz48aXNibj4yMDQ0LTYwNTU8L2lzYm4+PHVybHM+PHJlbGF0ZWQtdXJscz48
dXJsPmh0dHA6Ly9ibWpvcGVuLmJtai5jb20vY29udGVudC80LzYvZTAwNDk0MzwvdXJsPjwvcmVs
YXRlZC11cmxzPjwvdXJscz48cmVtb3RlLWRhdGFiYXNlLXByb3ZpZGVyPk1EPC9yZW1vdGUtZGF0
YWJhc2UtcHJvdmlkZXI+PC9yZWNvcmQ+PC9DaXRlPjwvRW5kTm90ZT4A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Snape et al. 2014a; Wicks et al. 2018)</w:t>
      </w:r>
      <w:r w:rsidR="00C445FA">
        <w:rPr>
          <w:rFonts w:ascii="Calibri" w:hAnsi="Calibri" w:cs="Calibri"/>
          <w:sz w:val="24"/>
          <w:szCs w:val="24"/>
        </w:rPr>
        <w:fldChar w:fldCharType="end"/>
      </w:r>
      <w:r w:rsidRPr="005E2CF5">
        <w:rPr>
          <w:rFonts w:ascii="Calibri" w:hAnsi="Calibri" w:cs="Calibri"/>
          <w:sz w:val="24"/>
          <w:szCs w:val="24"/>
        </w:rPr>
        <w:t xml:space="preserve">. Public members tended to become involved through direct approaches from professionals, typically hand-picked and recruited via existing groups or contacts. It was difficult for public members to initiate involvement themselves or even to find information about involvement opportunities, unless consistent efforts were made, as the patient and carer consultation illustrated. Once </w:t>
      </w:r>
      <w:r w:rsidRPr="005E2CF5">
        <w:rPr>
          <w:rFonts w:ascii="Calibri" w:hAnsi="Calibri" w:cs="Calibri"/>
          <w:sz w:val="24"/>
          <w:szCs w:val="24"/>
        </w:rPr>
        <w:lastRenderedPageBreak/>
        <w:t xml:space="preserve">involved, both the terms and methods of involvement were usually established by professionals and were mainly those where public members had the least power, highlighting further dynamics such as tokenism, commonly found in involvement in other health research </w:t>
      </w:r>
      <w:r w:rsidR="00C445FA">
        <w:rPr>
          <w:rFonts w:ascii="Calibri" w:hAnsi="Calibri" w:cs="Calibri"/>
          <w:sz w:val="24"/>
          <w:szCs w:val="24"/>
        </w:rPr>
        <w:fldChar w:fldCharType="begin">
          <w:fldData xml:space="preserve">PEVuZE5vdGU+PENpdGU+PFJlY051bT4xNTA3MzwvUmVjTnVtPjxEaXNwbGF5VGV4dD4oU25hcGUg
ZXQgYWwuIDIwMTRhOyBTaGlwcGVlIGV0IGFsLiAyMDE1OyBTdXBwbGUgZXQgYWwuIDIwMTUpPC9E
aXNwbGF5VGV4dD48cmVjb3JkPjxyZWMtbnVtYmVyPjE1MDczPC9yZWMtbnVtYmVyPjxmb3JlaWdu
LWtleXM+PGtleSBhcHA9IkVOIiBkYi1pZD0iZWRhOTllc3I5YXJwNTJlMjB2MnBmdHo0cnA1czl4
MGV2ZWY1IiB0aW1lc3RhbXA9IjE0Njk1NDQ1MTMiPjE1MDczPC9rZXk+PGtleSBhcHA9IkVOV2Vi
IiBkYi1pZD0iIj4wPC9rZXk+PC9mb3JlaWduLWtleXM+PHJlZi10eXBlIG5hbWU9IkpvdXJuYWwg
QXJ0aWNsZSI+MTc8L3JlZi10eXBlPjxjb250cmlidXRvcnM+PGF1dGhvcnM+PGF1dGhvcj5TbmFw
ZSwgRGVlPC9hdXRob3I+PGF1dGhvcj5LaXJraGFtLCBKYW1pZTwvYXV0aG9yPjxhdXRob3I+QnJp
dHRlbiwgTmlja3k8L2F1dGhvcj48YXV0aG9yPkZyb2dnYXR0LCBLYXRoZXJpbmU8L2F1dGhvcj48
YXV0aG9yPkdyYWRpbmdlciwgRmVsaXg8L2F1dGhvcj48YXV0aG9yPkxvYmJhbiwgRmlvbmE8L2F1
dGhvcj48YXV0aG9yPlBvcGF5LCBKZW5uaWU8L2F1dGhvcj48YXV0aG9yPld5YXR0LCBLYXRyaW5h
PC9hdXRob3I+PGF1dGhvcj5KYWNvYnksIEFubjwvYXV0aG9yPjwvYXV0aG9ycz48L2NvbnRyaWJ1
dG9ycz48dGl0bGVzPjx0aXRsZT5FeHBsb3JpbmcgcGVyY2VpdmVkIGJhcnJpZXJzLCBkcml2ZXJz
LCBpbXBhY3RzIGFuZCB0aGUgbmVlZCBmb3IgZXZhbHVhdGlvbiBvZiBwdWJsaWMgaW52b2x2ZW1l
bnQgaW4gaGVhbHRoIGFuZCBzb2NpYWwgY2FyZSByZXNlYXJjaDogYSBtb2RpZmllZCBEZWxwaGkg
c3R1ZHk8L3RpdGxlPjxzZWNvbmRhcnktdGl0bGU+Qk1KIG9wZW48L3NlY29uZGFyeS10aXRsZT48
L3RpdGxlcz48cGVyaW9kaWNhbD48ZnVsbC10aXRsZT5CTUogb3BlbjwvZnVsbC10aXRsZT48YWJi
ci0xPkJNSiBPcGVuPC9hYmJyLTE+PC9wZXJpb2RpY2FsPjxwYWdlcz5lMDA0OTQzPC9wYWdlcz48
dm9sdW1lPjQ8L3ZvbHVtZT48bnVtYmVyPjY8L251bWJlcj48cmVwcmludC1lZGl0aW9uPmluIGZp
bGU8L3JlcHJpbnQtZWRpdGlvbj48ZGF0ZXM+PHllYXI+MjAxNDwveWVhcj48L2RhdGVzPjxpc2Ju
PjIwNDQtNjA1NTwvaXNibj48dXJscz48cmVsYXRlZC11cmxzPjx1cmw+aHR0cDovL2Jtam9wZW4u
Ym1qLmNvbS9jb250ZW50LzQvNi9lMDA0OTQzPC91cmw+PC9yZWxhdGVkLXVybHM+PC91cmxzPjxy
ZW1vdGUtZGF0YWJhc2UtcHJvdmlkZXI+TUQ8L3JlbW90ZS1kYXRhYmFzZS1wcm92aWRlcj48L3Jl
Y29yZD48L0NpdGU+PENpdGU+PFJlY051bT4xNjg1NDwvUmVjTnVtPjxyZWNvcmQ+PHJlYy1udW1i
ZXI+MTY4NTQ8L3JlYy1udW1iZXI+PGZvcmVpZ24ta2V5cz48a2V5IGFwcD0iRU4iIGRiLWlkPSJl
ZGE5OWVzcjlhcnA1MmUyMHYycGZ0ejRycDVzOXgwZXZlZjUiIHRpbWVzdGFtcD0iMTUzNDkzNzUy
NSI+MTY4NTQ8L2tleT48L2ZvcmVpZ24ta2V5cz48cmVmLXR5cGUgbmFtZT0iSm91cm5hbCBBcnRp
Y2xlIj4xNzwvcmVmLXR5cGU+PGNvbnRyaWJ1dG9ycz48YXV0aG9ycz48YXV0aG9yPlN1cHBsZSwg
RGF2aWQ8L2F1dGhvcj48YXV0aG9yPlJvYmVydHMsIEFtYW5kYTwvYXV0aG9yPjxhdXRob3I+SHVk
c29uLCBWYWw8L2F1dGhvcj48YXV0aG9yPk1hc2VmaWVsZCwgU2FyYWg8L2F1dGhvcj48YXV0aG9y
PkZpdGNoLCBOZWlsPC9hdXRob3I+PGF1dGhvcj5SYWhtZW4sIE1hbGF5a2E8L2F1dGhvcj48YXV0
aG9yPkZsb29kLCBCcmVkYTwvYXV0aG9yPjxhdXRob3I+ZGUgQm9lciwgV2lsbGVtPC9hdXRob3I+
PGF1dGhvcj5Qb3dlbGwsIFBpcHBhPC9hdXRob3I+PGF1dGhvcj5XYWdlcnMsIFNjb3R0PC9hdXRo
b3I+PC9hdXRob3JzPjwvY29udHJpYnV0b3JzPjx0aXRsZXM+PHRpdGxlPkZyb20gdG9rZW5pc20g
dG8gbWVhbmluZ2Z1bCBlbmdhZ2VtZW50OiBiZXN0IHByYWN0aWNlcyBpbiBwYXRpZW50IGludm9s
dmVtZW50IGluIGFuIEVVIHByb2plY3Q8L3RpdGxlPjxzZWNvbmRhcnktdGl0bGU+UmVzZWFyY2gg
aW52b2x2ZW1lbnQgYW5kIGVuZ2FnZW1lbnQ8L3NlY29uZGFyeS10aXRsZT48L3RpdGxlcz48cGVy
aW9kaWNhbD48ZnVsbC10aXRsZT5SZXNlYXJjaCBJbnZvbHZlbWVudCBhbmQgRW5nYWdlbWVudDwv
ZnVsbC10aXRsZT48YWJici0xPlJlcyBJbnZvbHYgRW5nYWdlbTwvYWJici0xPjwvcGVyaW9kaWNh
bD48cGFnZXM+NTwvcGFnZXM+PHZvbHVtZT4xPC92b2x1bWU+PG51bWJlcj4xPC9udW1iZXI+PHJl
cHJpbnQtZWRpdGlvbj5ub3QgaW4gZmlsZTwvcmVwcmludC1lZGl0aW9uPjxkYXRlcz48eWVhcj4y
MDE1PC95ZWFyPjwvZGF0ZXM+PGlzYm4+MjA1Ni03NTI5PC9pc2JuPjx1cmxzPjxyZWxhdGVkLXVy
bHM+PHVybD5odHRwczovL3Jlc2VhcmNoaW52b2x2ZW1lbnQuYmlvbWVkY2VudHJhbC5jb20vYXJ0
aWNsZXMvMTAuMTE4Ni9zNDA5MDAtMDE1LTAwMDQtOTwvdXJsPjwvcmVsYXRlZC11cmxzPjwvdXJs
cz48L3JlY29yZD48L0NpdGU+PENpdGU+PFJlY051bT4xNTA2NzwvUmVjTnVtPjxyZWNvcmQ+PHJl
Yy1udW1iZXI+MTUwNjc8L3JlYy1udW1iZXI+PGZvcmVpZ24ta2V5cz48a2V5IGFwcD0iRU4iIGRi
LWlkPSJlZGE5OWVzcjlhcnA1MmUyMHYycGZ0ejRycDVzOXgwZXZlZjUiIHRpbWVzdGFtcD0iMTQ2
NjI1NzMxNSI+MTUwNjc8L2tleT48L2ZvcmVpZ24ta2V5cz48cmVmLXR5cGUgbmFtZT0iSm91cm5h
bCBBcnRpY2xlIj4xNzwvcmVmLXR5cGU+PGNvbnRyaWJ1dG9ycz48YXV0aG9ycz48YXV0aG9yPlNo
aXBwZWUsIE5hdGhhbiBEPC9hdXRob3I+PGF1dGhvcj5Eb21lY3EgR2FyY2VzLCBKdWFuIFBhYmxv
PC9hdXRob3I+PGF1dGhvcj5QcnV0c2t5IExvcGV6LCBHYWJyaWVsYSBKPC9hdXRob3I+PGF1dGhv
cj5XYW5nLCBaaGVuPC9hdXRob3I+PGF1dGhvcj5FbHJhaXlhaCwgVGFyaWcgQTwvYXV0aG9yPjxh
dXRob3I+TmFiaGFuLCBNb2hhbW1lZDwvYXV0aG9yPjxhdXRob3I+QnJpdG8sIEp1YW4gUDwvYXV0
aG9yPjxhdXRob3I+Qm9laG1lciwgS2FzZXk8L2F1dGhvcj48YXV0aG9yPkhhc2FuLCBSaW08L2F1
dGhvcj48YXV0aG9yPkZpcndhbmEsIEJlbGFsPC9hdXRob3I+PC9hdXRob3JzPjwvY29udHJpYnV0
b3JzPjx0aXRsZXM+PHRpdGxlPlBhdGllbnQgYW5kIHNlcnZpY2UgdXNlciBlbmdhZ2VtZW50IGlu
IHJlc2VhcmNoOiBhIHN5c3RlbWF0aWMgcmV2aWV3IGFuZCBzeW50aGVzaXplZCBmcmFtZXdvcms8
L3RpdGxlPjxzZWNvbmRhcnktdGl0bGU+SGVhbHRoIEV4cGVjdGF0aW9uczwvc2Vjb25kYXJ5LXRp
dGxlPjwvdGl0bGVzPjxwZXJpb2RpY2FsPjxmdWxsLXRpdGxlPkhlYWx0aCBFeHBlY3RhdGlvbnM8
L2Z1bGwtdGl0bGU+PGFiYnItMT5IZWFsdGggRXhwZWN0PC9hYmJyLTE+PC9wZXJpb2RpY2FsPjxw
YWdlcz4xMTUxLTExNjY8L3BhZ2VzPjx2b2x1bWU+MTg8L3ZvbHVtZT48bnVtYmVyPjU8L251bWJl
cj48cmVwcmludC1lZGl0aW9uPmluIGZpbGU8L3JlcHJpbnQtZWRpdGlvbj48ZGF0ZXM+PHllYXI+
MjAxNTwveWVhcj48L2RhdGVzPjxpc2JuPjEzNjktNzYyNTwvaXNibj48dXJscz48L3VybHM+PC9y
ZWNvcmQ+PC9DaXRlPjwvRW5kTm90ZT5=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TA3MzwvUmVjTnVtPjxEaXNwbGF5VGV4dD4oU25hcGUg
ZXQgYWwuIDIwMTRhOyBTaGlwcGVlIGV0IGFsLiAyMDE1OyBTdXBwbGUgZXQgYWwuIDIwMTUpPC9E
aXNwbGF5VGV4dD48cmVjb3JkPjxyZWMtbnVtYmVyPjE1MDczPC9yZWMtbnVtYmVyPjxmb3JlaWdu
LWtleXM+PGtleSBhcHA9IkVOIiBkYi1pZD0iZWRhOTllc3I5YXJwNTJlMjB2MnBmdHo0cnA1czl4
MGV2ZWY1IiB0aW1lc3RhbXA9IjE0Njk1NDQ1MTMiPjE1MDczPC9rZXk+PGtleSBhcHA9IkVOV2Vi
IiBkYi1pZD0iIj4wPC9rZXk+PC9mb3JlaWduLWtleXM+PHJlZi10eXBlIG5hbWU9IkpvdXJuYWwg
QXJ0aWNsZSI+MTc8L3JlZi10eXBlPjxjb250cmlidXRvcnM+PGF1dGhvcnM+PGF1dGhvcj5TbmFw
ZSwgRGVlPC9hdXRob3I+PGF1dGhvcj5LaXJraGFtLCBKYW1pZTwvYXV0aG9yPjxhdXRob3I+QnJp
dHRlbiwgTmlja3k8L2F1dGhvcj48YXV0aG9yPkZyb2dnYXR0LCBLYXRoZXJpbmU8L2F1dGhvcj48
YXV0aG9yPkdyYWRpbmdlciwgRmVsaXg8L2F1dGhvcj48YXV0aG9yPkxvYmJhbiwgRmlvbmE8L2F1
dGhvcj48YXV0aG9yPlBvcGF5LCBKZW5uaWU8L2F1dGhvcj48YXV0aG9yPld5YXR0LCBLYXRyaW5h
PC9hdXRob3I+PGF1dGhvcj5KYWNvYnksIEFubjwvYXV0aG9yPjwvYXV0aG9ycz48L2NvbnRyaWJ1
dG9ycz48dGl0bGVzPjx0aXRsZT5FeHBsb3JpbmcgcGVyY2VpdmVkIGJhcnJpZXJzLCBkcml2ZXJz
LCBpbXBhY3RzIGFuZCB0aGUgbmVlZCBmb3IgZXZhbHVhdGlvbiBvZiBwdWJsaWMgaW52b2x2ZW1l
bnQgaW4gaGVhbHRoIGFuZCBzb2NpYWwgY2FyZSByZXNlYXJjaDogYSBtb2RpZmllZCBEZWxwaGkg
c3R1ZHk8L3RpdGxlPjxzZWNvbmRhcnktdGl0bGU+Qk1KIG9wZW48L3NlY29uZGFyeS10aXRsZT48
L3RpdGxlcz48cGVyaW9kaWNhbD48ZnVsbC10aXRsZT5CTUogb3BlbjwvZnVsbC10aXRsZT48YWJi
ci0xPkJNSiBPcGVuPC9hYmJyLTE+PC9wZXJpb2RpY2FsPjxwYWdlcz5lMDA0OTQzPC9wYWdlcz48
dm9sdW1lPjQ8L3ZvbHVtZT48bnVtYmVyPjY8L251bWJlcj48cmVwcmludC1lZGl0aW9uPmluIGZp
bGU8L3JlcHJpbnQtZWRpdGlvbj48ZGF0ZXM+PHllYXI+MjAxNDwveWVhcj48L2RhdGVzPjxpc2Ju
PjIwNDQtNjA1NTwvaXNibj48dXJscz48cmVsYXRlZC11cmxzPjx1cmw+aHR0cDovL2Jtam9wZW4u
Ym1qLmNvbS9jb250ZW50LzQvNi9lMDA0OTQzPC91cmw+PC9yZWxhdGVkLXVybHM+PC91cmxzPjxy
ZW1vdGUtZGF0YWJhc2UtcHJvdmlkZXI+TUQ8L3JlbW90ZS1kYXRhYmFzZS1wcm92aWRlcj48L3Jl
Y29yZD48L0NpdGU+PENpdGU+PFJlY051bT4xNjg1NDwvUmVjTnVtPjxyZWNvcmQ+PHJlYy1udW1i
ZXI+MTY4NTQ8L3JlYy1udW1iZXI+PGZvcmVpZ24ta2V5cz48a2V5IGFwcD0iRU4iIGRiLWlkPSJl
ZGE5OWVzcjlhcnA1MmUyMHYycGZ0ejRycDVzOXgwZXZlZjUiIHRpbWVzdGFtcD0iMTUzNDkzNzUy
NSI+MTY4NTQ8L2tleT48L2ZvcmVpZ24ta2V5cz48cmVmLXR5cGUgbmFtZT0iSm91cm5hbCBBcnRp
Y2xlIj4xNzwvcmVmLXR5cGU+PGNvbnRyaWJ1dG9ycz48YXV0aG9ycz48YXV0aG9yPlN1cHBsZSwg
RGF2aWQ8L2F1dGhvcj48YXV0aG9yPlJvYmVydHMsIEFtYW5kYTwvYXV0aG9yPjxhdXRob3I+SHVk
c29uLCBWYWw8L2F1dGhvcj48YXV0aG9yPk1hc2VmaWVsZCwgU2FyYWg8L2F1dGhvcj48YXV0aG9y
PkZpdGNoLCBOZWlsPC9hdXRob3I+PGF1dGhvcj5SYWhtZW4sIE1hbGF5a2E8L2F1dGhvcj48YXV0
aG9yPkZsb29kLCBCcmVkYTwvYXV0aG9yPjxhdXRob3I+ZGUgQm9lciwgV2lsbGVtPC9hdXRob3I+
PGF1dGhvcj5Qb3dlbGwsIFBpcHBhPC9hdXRob3I+PGF1dGhvcj5XYWdlcnMsIFNjb3R0PC9hdXRo
b3I+PC9hdXRob3JzPjwvY29udHJpYnV0b3JzPjx0aXRsZXM+PHRpdGxlPkZyb20gdG9rZW5pc20g
dG8gbWVhbmluZ2Z1bCBlbmdhZ2VtZW50OiBiZXN0IHByYWN0aWNlcyBpbiBwYXRpZW50IGludm9s
dmVtZW50IGluIGFuIEVVIHByb2plY3Q8L3RpdGxlPjxzZWNvbmRhcnktdGl0bGU+UmVzZWFyY2gg
aW52b2x2ZW1lbnQgYW5kIGVuZ2FnZW1lbnQ8L3NlY29uZGFyeS10aXRsZT48L3RpdGxlcz48cGVy
aW9kaWNhbD48ZnVsbC10aXRsZT5SZXNlYXJjaCBJbnZvbHZlbWVudCBhbmQgRW5nYWdlbWVudDwv
ZnVsbC10aXRsZT48YWJici0xPlJlcyBJbnZvbHYgRW5nYWdlbTwvYWJici0xPjwvcGVyaW9kaWNh
bD48cGFnZXM+NTwvcGFnZXM+PHZvbHVtZT4xPC92b2x1bWU+PG51bWJlcj4xPC9udW1iZXI+PHJl
cHJpbnQtZWRpdGlvbj5ub3QgaW4gZmlsZTwvcmVwcmludC1lZGl0aW9uPjxkYXRlcz48eWVhcj4y
MDE1PC95ZWFyPjwvZGF0ZXM+PGlzYm4+MjA1Ni03NTI5PC9pc2JuPjx1cmxzPjxyZWxhdGVkLXVy
bHM+PHVybD5odHRwczovL3Jlc2VhcmNoaW52b2x2ZW1lbnQuYmlvbWVkY2VudHJhbC5jb20vYXJ0
aWNsZXMvMTAuMTE4Ni9zNDA5MDAtMDE1LTAwMDQtOTwvdXJsPjwvcmVsYXRlZC11cmxzPjwvdXJs
cz48L3JlY29yZD48L0NpdGU+PENpdGU+PFJlY051bT4xNTA2NzwvUmVjTnVtPjxyZWNvcmQ+PHJl
Yy1udW1iZXI+MTUwNjc8L3JlYy1udW1iZXI+PGZvcmVpZ24ta2V5cz48a2V5IGFwcD0iRU4iIGRi
LWlkPSJlZGE5OWVzcjlhcnA1MmUyMHYycGZ0ejRycDVzOXgwZXZlZjUiIHRpbWVzdGFtcD0iMTQ2
NjI1NzMxNSI+MTUwNjc8L2tleT48L2ZvcmVpZ24ta2V5cz48cmVmLXR5cGUgbmFtZT0iSm91cm5h
bCBBcnRpY2xlIj4xNzwvcmVmLXR5cGU+PGNvbnRyaWJ1dG9ycz48YXV0aG9ycz48YXV0aG9yPlNo
aXBwZWUsIE5hdGhhbiBEPC9hdXRob3I+PGF1dGhvcj5Eb21lY3EgR2FyY2VzLCBKdWFuIFBhYmxv
PC9hdXRob3I+PGF1dGhvcj5QcnV0c2t5IExvcGV6LCBHYWJyaWVsYSBKPC9hdXRob3I+PGF1dGhv
cj5XYW5nLCBaaGVuPC9hdXRob3I+PGF1dGhvcj5FbHJhaXlhaCwgVGFyaWcgQTwvYXV0aG9yPjxh
dXRob3I+TmFiaGFuLCBNb2hhbW1lZDwvYXV0aG9yPjxhdXRob3I+QnJpdG8sIEp1YW4gUDwvYXV0
aG9yPjxhdXRob3I+Qm9laG1lciwgS2FzZXk8L2F1dGhvcj48YXV0aG9yPkhhc2FuLCBSaW08L2F1
dGhvcj48YXV0aG9yPkZpcndhbmEsIEJlbGFsPC9hdXRob3I+PC9hdXRob3JzPjwvY29udHJpYnV0
b3JzPjx0aXRsZXM+PHRpdGxlPlBhdGllbnQgYW5kIHNlcnZpY2UgdXNlciBlbmdhZ2VtZW50IGlu
IHJlc2VhcmNoOiBhIHN5c3RlbWF0aWMgcmV2aWV3IGFuZCBzeW50aGVzaXplZCBmcmFtZXdvcms8
L3RpdGxlPjxzZWNvbmRhcnktdGl0bGU+SGVhbHRoIEV4cGVjdGF0aW9uczwvc2Vjb25kYXJ5LXRp
dGxlPjwvdGl0bGVzPjxwZXJpb2RpY2FsPjxmdWxsLXRpdGxlPkhlYWx0aCBFeHBlY3RhdGlvbnM8
L2Z1bGwtdGl0bGU+PGFiYnItMT5IZWFsdGggRXhwZWN0PC9hYmJyLTE+PC9wZXJpb2RpY2FsPjxw
YWdlcz4xMTUxLTExNjY8L3BhZ2VzPjx2b2x1bWU+MTg8L3ZvbHVtZT48bnVtYmVyPjU8L251bWJl
cj48cmVwcmludC1lZGl0aW9uPmluIGZpbGU8L3JlcHJpbnQtZWRpdGlvbj48ZGF0ZXM+PHllYXI+
MjAxNTwveWVhcj48L2RhdGVzPjxpc2JuPjEzNjktNzYyNTwvaXNibj48dXJscz48L3VybHM+PC9y
ZWNvcmQ+PC9DaXRlPjwvRW5kTm90ZT5=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Snape et al. 2014a; Shippee et al. 2015; Supple et al. 2015)</w:t>
      </w:r>
      <w:r w:rsidR="00C445FA">
        <w:rPr>
          <w:rFonts w:ascii="Calibri" w:hAnsi="Calibri" w:cs="Calibri"/>
          <w:sz w:val="24"/>
          <w:szCs w:val="24"/>
        </w:rPr>
        <w:fldChar w:fldCharType="end"/>
      </w:r>
      <w:r w:rsidRPr="005E2CF5">
        <w:rPr>
          <w:rFonts w:ascii="Calibri" w:hAnsi="Calibri" w:cs="Calibri"/>
          <w:sz w:val="24"/>
          <w:szCs w:val="24"/>
        </w:rPr>
        <w:t xml:space="preserve">. The majority of evidence was written from a professional perspective, few public members were authors and dissemination of research was mainly via academic journals and conferences. The range of issues reported from differing perspectives suggests there is a greater power imbalance between public members and professionals than in other fields, and a resulting magnification of the complexities. </w:t>
      </w:r>
    </w:p>
    <w:p w14:paraId="0AA5D9CA" w14:textId="77777777" w:rsidR="005E2CF5" w:rsidRPr="005E2CF5" w:rsidRDefault="005E2CF5" w:rsidP="005E2CF5">
      <w:pPr>
        <w:spacing w:after="0" w:line="240" w:lineRule="auto"/>
        <w:rPr>
          <w:rFonts w:ascii="Calibri" w:hAnsi="Calibri" w:cs="Calibri"/>
          <w:sz w:val="24"/>
          <w:szCs w:val="24"/>
        </w:rPr>
      </w:pPr>
    </w:p>
    <w:p w14:paraId="17A0E28B" w14:textId="2B886C35"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The perceived vulnerability of public members by professionals was frequently cited as a barrier, supporting existing evidence from other disciplines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6918&lt;/RecNum&gt;&lt;DisplayText&gt;(Liamputtong 2007; INVOLVE 2012b)&lt;/DisplayText&gt;&lt;record&gt;&lt;rec-number&gt;16918&lt;/rec-number&gt;&lt;foreign-keys&gt;&lt;key app="EN" db-id="eda99esr9arp52e20v2pftz4rp5s9x0evef5" timestamp="1544284221"&gt;16918&lt;/key&gt;&lt;/foreign-keys&gt;&lt;ref-type name="Report"&gt;27&lt;/ref-type&gt;&lt;contributors&gt;&lt;authors&gt;&lt;author&gt;INVOLVE&lt;/author&gt;&lt;/authors&gt;&lt;tertiary-authors&gt;&lt;author&gt;INVOLVE&lt;/author&gt;&lt;/tertiary-authors&gt;&lt;/contributors&gt;&lt;titles&gt;&lt;title&gt;Diversity and inclusion: What&amp;apos;s it about and why is it important for public involvement in research?&lt;/title&gt;&lt;/titles&gt;&lt;pages&gt;1-20&lt;/pages&gt;&lt;reprint-edition&gt;in file&lt;/reprint-edition&gt;&lt;dates&gt;&lt;year&gt;2012&lt;/year&gt;&lt;/dates&gt;&lt;pub-location&gt;Eastleigh&lt;/pub-location&gt;&lt;publisher&gt;INVOLVE&lt;/publisher&gt;&lt;urls&gt;&lt;related-urls&gt;&lt;url&gt;http://www.invo.org.uk/posttypepublication/diversity-and-inclusion-what%E2%80%99s-it-about-and-why-is-it-important-for-public-involvement-in-research/&lt;/url&gt;&lt;url&gt;https://www.invo.org.uk/wp-content/uploads/2012/10/INVOLVEDiversityandInclusionOct2012.pdf &lt;/url&gt;&lt;/related-urls&gt;&lt;/urls&gt;&lt;/record&gt;&lt;/Cite&gt;&lt;Cite&gt;&lt;RecNum&gt;6757&lt;/RecNum&gt;&lt;record&gt;&lt;rec-number&gt;6757&lt;/rec-number&gt;&lt;foreign-keys&gt;&lt;key app="EN" db-id="eda99esr9arp52e20v2pftz4rp5s9x0evef5" timestamp="1466079126"&gt;6757&lt;/key&gt;&lt;/foreign-keys&gt;&lt;ref-type name="Book"&gt;6&lt;/ref-type&gt;&lt;contributors&gt;&lt;authors&gt;&lt;author&gt;Liamputtong, P.&lt;/author&gt;&lt;/authors&gt;&lt;/contributors&gt;&lt;titles&gt;&lt;title&gt;Researching the Vulnerable: A Guide to Sensitive Research Methods&lt;/title&gt;&lt;/titles&gt;&lt;section&gt;1-246&lt;/section&gt;&lt;reprint-edition&gt;in file&lt;/reprint-edition&gt;&lt;keywords&gt;&lt;keyword&gt;methods&lt;/keyword&gt;&lt;keyword&gt;Research&lt;/keyword&gt;&lt;keyword&gt;research methods&lt;/keyword&gt;&lt;keyword&gt;Working&lt;/keyword&gt;&lt;keyword&gt;qualitative&lt;/keyword&gt;&lt;keyword&gt;People&lt;/keyword&gt;&lt;keyword&gt;training&lt;/keyword&gt;&lt;keyword&gt;Science&lt;/keyword&gt;&lt;/keywords&gt;&lt;dates&gt;&lt;year&gt;2007&lt;/year&gt;&lt;pub-dates&gt;&lt;date&gt;2007&lt;/date&gt;&lt;/pub-dates&gt;&lt;/dates&gt;&lt;pub-location&gt;London&lt;/pub-location&gt;&lt;publisher&gt;Sage Publications&lt;/publisher&gt;&lt;label&gt;938R&lt;/label&gt;&lt;urls&gt;&lt;/urls&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Liamputtong 2007; INVOLVE 2012b)</w:t>
      </w:r>
      <w:r w:rsidR="00C445FA">
        <w:rPr>
          <w:rFonts w:ascii="Calibri" w:hAnsi="Calibri" w:cs="Calibri"/>
          <w:sz w:val="24"/>
          <w:szCs w:val="24"/>
        </w:rPr>
        <w:fldChar w:fldCharType="end"/>
      </w:r>
      <w:r w:rsidRPr="005E2CF5">
        <w:rPr>
          <w:rFonts w:ascii="Calibri" w:hAnsi="Calibri" w:cs="Calibri"/>
          <w:sz w:val="24"/>
          <w:szCs w:val="24"/>
        </w:rPr>
        <w:t xml:space="preserve">. Furthermore, myths still perpetuate that public members do not want to or are unable to take part in palliative care research as participants, let alone undertake involvement </w:t>
      </w:r>
      <w:r w:rsidR="00C445FA">
        <w:rPr>
          <w:rFonts w:ascii="Calibri" w:hAnsi="Calibri" w:cs="Calibri"/>
          <w:sz w:val="24"/>
          <w:szCs w:val="24"/>
        </w:rPr>
        <w:fldChar w:fldCharType="begin">
          <w:fldData xml:space="preserve">PEVuZE5vdGU+PENpdGU+PFJlY051bT4xNjkxOTwvUmVjTnVtPjxEaXNwbGF5VGV4dD4oSGFycmlz
IGV0IGFsLiAyMDA1OyBLYXJzIGV0IGFsLiAyMDE2OyBBb3VuIGV0IGFsLiAyMDE3KTwvRGlzcGxh
eVRleHQ+PHJlY29yZD48cmVjLW51bWJlcj4xNjkxOTwvcmVjLW51bWJlcj48Zm9yZWlnbi1rZXlz
PjxrZXkgYXBwPSJFTiIgZGItaWQ9ImVkYTk5ZXNyOWFycDUyZTIwdjJwZnR6NHJwNXM5eDBldmVm
NSIgdGltZXN0YW1wPSIxNTQ2Mjc1MzI5Ij4xNjkxOTwva2V5PjxrZXkgYXBwPSJFTldlYiIgZGIt
aWQ9IiI+MDwva2V5PjwvZm9yZWlnbi1rZXlzPjxyZWYtdHlwZSBuYW1lPSJSZXBvcnQiPjI3PC9y
ZWYtdHlwZT48Y29udHJpYnV0b3JzPjxhdXRob3JzPjxhdXRob3I+SGFycmlzLCBGLk0uPC9hdXRo
b3I+PGF1dGhvcj5LZW5kYWxsIE0uPC9hdXRob3I+PGF1dGhvcj5Xb3J0aCBBLjwvYXV0aG9yPjxh
dXRob3I+TXVycmF5IFMuQS48L2F1dGhvcj48YXV0aG9yPktlYXJuZXkgTi48L2F1dGhvcj48YXV0
aG9yPlNoZWlraCBBLjwvYXV0aG9yPjxhdXRob3I+Qm95ZCBLLjwvYXV0aG9yPjxhdXRob3I+TWFs
bGluc29uIEkuPC9hdXRob3I+PC9hdXRob3JzPjx0ZXJ0aWFyeS1hdXRob3JzPjxhdXRob3I+TWFj
bWlsbGFuIENhbmNlciBSZWxpZWY8L2F1dGhvcj48L3RlcnRpYXJ5LWF1dGhvcnM+PC9jb250cmli
dXRvcnM+PHRpdGxlcz48dGl0bGU+V2hhdCBhcmUgdGhlIGJlc3Qgd2F5cyB0byBzZWVrIHRoZSB2
aWV3cyBvZiBwZW9wbGUgYWZmYWN0ZWQgYnkgY2FuY2VyIGFib3V0IGVuZCBvZiBsaWZlIGlzc3Vl
cz88L3RpdGxlPjwvdGl0bGVzPjxyZXByaW50LWVkaXRpb24+aW4gZmlsZTwvcmVwcmludC1lZGl0
aW9uPjxkYXRlcz48eWVhcj4yMDA1PC95ZWFyPjwvZGF0ZXM+PHB1Yi1sb2NhdGlvbj5TdGlybGlu
ZzwvcHViLWxvY2F0aW9uPjxwdWJsaXNoZXI+VW5pdmVyc2l0eSBvZiBTdGlybGluZzwvcHVibGlz
aGVyPjx1cmxzPjxyZWxhdGVkLXVybHM+PHVybD5odHRwczovL3d3dy5zdGlyLmFjLnVrL3Jlc2Vh
cmNoL2h1Yi9wdWJsaWNhdGlvbi83MDY4MzY8L3VybD48L3JlbGF0ZWQtdXJscz48L3VybHM+PC9y
ZWNvcmQ+PC9DaXRlPjxDaXRlPjxSZWNOdW0+MTk5MzYxPC9SZWNOdW0+PHJlY29yZD48cmVjLW51
bWJlcj4xOTkzNjE8L3JlYy1udW1iZXI+PGZvcmVpZ24ta2V5cz48a2V5IGFwcD0iRU4iIGRiLWlk
PSJlZGE5OWVzcjlhcnA1MmUyMHYycGZ0ejRycDVzOXgwZXZlZjUiIHRpbWVzdGFtcD0iMTY0MjU5
ODY3NSI+MTk5MzYxPC9rZXk+PC9mb3JlaWduLWtleXM+PHJlZi10eXBlIG5hbWU9IkpvdXJuYWwg
QXJ0aWNsZSI+MTc8L3JlZi10eXBlPjxjb250cmlidXRvcnM+PGF1dGhvcnM+PGF1dGhvcj5Bb3Vu
LCBTYW1hcjwvYXV0aG9yPjxhdXRob3I+U2xhdHllciwgU3VzYW48L2F1dGhvcj48YXV0aG9yPkRl
YXMsIEthdGhsZWVuPC9hdXRob3I+PGF1dGhvcj5OZWtvbGFpY2h1aywgQ2hlcnlsPC9hdXRob3I+
PC9hdXRob3JzPjwvY29udHJpYnV0b3JzPjx0aXRsZXM+PHRpdGxlPkZhbWlseSBjYXJlZ2l2ZXIg
cGFydGljaXBhdGlvbiBpbiBwYWxsaWF0aXZlIGNhcmUgcmVzZWFyY2g6IGNoYWxsZW5naW5nIHRo
ZSBteXRoPC90aXRsZT48c2Vjb25kYXJ5LXRpdGxlPkpvdXJuYWwgb2YgUGFpbiBhbmQgU3ltcHRv
bSBNYW5hZ2VtZW50PC9zZWNvbmRhcnktdGl0bGU+PC90aXRsZXM+PHBlcmlvZGljYWw+PGZ1bGwt
dGl0bGU+Sm91cm5hbCBvZiBQYWluIGFuZCBTeW1wdG9tIE1hbmFnZW1lbnQ8L2Z1bGwtdGl0bGU+
PGFiYnItMT5KIFBhaW4gU3ltcHRvbSBNYW5hZ2U8L2FiYnItMT48L3BlcmlvZGljYWw+PHBhZ2Vz
Pjg1MS04NjE8L3BhZ2VzPjx2b2x1bWU+NTM8L3ZvbHVtZT48bnVtYmVyPjU8L251bWJlcj48ZGF0
ZXM+PHllYXI+MjAxNzwveWVhcj48L2RhdGVzPjxpc2JuPjA4ODUtMzkyNDwvaXNibj48dXJscz48
cmVsYXRlZC11cmxzPjx1cmw+aHR0cHM6Ly93d3cuc2NpZW5jZWRpcmVjdC5jb20vc2NpZW5jZS9h
cnRpY2xlL3BpaS9TMDg4NTM5MjQxNjMxMjI2WDwvdXJsPjwvcmVsYXRlZC11cmxzPjwvdXJscz48
L3JlY29yZD48L0NpdGU+PENpdGU+PFJlY051bT4xNjg1ODwvUmVjTnVtPjxyZWNvcmQ+PHJlYy1u
dW1iZXI+MTY4NTg8L3JlYy1udW1iZXI+PGZvcmVpZ24ta2V5cz48a2V5IGFwcD0iRU4iIGRiLWlk
PSJlZGE5OWVzcjlhcnA1MmUyMHYycGZ0ejRycDVzOXgwZXZlZjUiIHRpbWVzdGFtcD0iMTUzNTI4
NDM4OCI+MTY4NTg8L2tleT48L2ZvcmVpZ24ta2V5cz48cmVmLXR5cGUgbmFtZT0iSm91cm5hbCBB
cnRpY2xlIj4xNzwvcmVmLXR5cGU+PGNvbnRyaWJ1dG9ycz48YXV0aG9ycz48YXV0aG9yPkthcnMs
IE1hcmlqa2UgQzwvYXV0aG9yPjxhdXRob3I+dmFuIFRoaWVsLCBHaGlzbGFpbmUgSk1XPC9hdXRo
b3I+PGF1dGhvcj52YW4gZGVyIEdyYWFmLCBSaWVrZTwvYXV0aG9yPjxhdXRob3I+TW9vcnMsIE1h
cmxlZW48L2F1dGhvcj48YXV0aG9yPmRlIEdyYWVmZiwgQWxleGFuZGVyPC9hdXRob3I+PGF1dGhv
cj52YW4gRGVsZGVuLCBKb2hhbm5lcyBKTTwvYXV0aG9yPjwvYXV0aG9ycz48L2NvbnRyaWJ1dG9y
cz48dGl0bGVzPjx0aXRsZT5BIHN5c3RlbWF0aWMgcmV2aWV3IG9mIHJlYXNvbnMgZm9yIGdhdGVr
ZWVwaW5nIGluIHBhbGxpYXRpdmUgY2FyZSByZXNlYXJjaDwvdGl0bGU+PHNlY29uZGFyeS10aXRs
ZT5QYWxsaWF0aXZlIG1lZGljaW5lPC9zZWNvbmRhcnktdGl0bGU+PC90aXRsZXM+PHBlcmlvZGlj
YWw+PGZ1bGwtdGl0bGU+UGFsbGlhdGl2ZSBNZWRpY2luZTwvZnVsbC10aXRsZT48YWJici0xPlBh
bGxpYXQgTWVkPC9hYmJyLTE+PC9wZXJpb2RpY2FsPjxwYWdlcz41MzMtNTQ4PC9wYWdlcz48dm9s
dW1lPjMwPC92b2x1bWU+PG51bWJlcj42PC9udW1iZXI+PHJlcHJpbnQtZWRpdGlvbj5ub3QgaW4g
ZmlsZTwvcmVwcmludC1lZGl0aW9uPjxkYXRlcz48eWVhcj4yMDE2PC95ZWFyPjwvZGF0ZXM+PGlz
Ym4+MDI2OS0yMTYzPC9pc2JuPjx1cmxzPjxyZWxhdGVkLXVybHM+PHVybD5odHRwOi8vam91cm5h
bHMuc2FnZXB1Yi5jb20vZG9pL2Ficy8xMC4xMTc3LzAyNjkyMTYzMTU2MTY3NTk8L3VybD48L3Jl
bGF0ZWQtdXJscz48L3VybHM+PC9yZWNvcmQ+PC9DaXRlPjwvRW5kTm90ZT5=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kxOTwvUmVjTnVtPjxEaXNwbGF5VGV4dD4oSGFycmlz
IGV0IGFsLiAyMDA1OyBLYXJzIGV0IGFsLiAyMDE2OyBBb3VuIGV0IGFsLiAyMDE3KTwvRGlzcGxh
eVRleHQ+PHJlY29yZD48cmVjLW51bWJlcj4xNjkxOTwvcmVjLW51bWJlcj48Zm9yZWlnbi1rZXlz
PjxrZXkgYXBwPSJFTiIgZGItaWQ9ImVkYTk5ZXNyOWFycDUyZTIwdjJwZnR6NHJwNXM5eDBldmVm
NSIgdGltZXN0YW1wPSIxNTQ2Mjc1MzI5Ij4xNjkxOTwva2V5PjxrZXkgYXBwPSJFTldlYiIgZGIt
aWQ9IiI+MDwva2V5PjwvZm9yZWlnbi1rZXlzPjxyZWYtdHlwZSBuYW1lPSJSZXBvcnQiPjI3PC9y
ZWYtdHlwZT48Y29udHJpYnV0b3JzPjxhdXRob3JzPjxhdXRob3I+SGFycmlzLCBGLk0uPC9hdXRo
b3I+PGF1dGhvcj5LZW5kYWxsIE0uPC9hdXRob3I+PGF1dGhvcj5Xb3J0aCBBLjwvYXV0aG9yPjxh
dXRob3I+TXVycmF5IFMuQS48L2F1dGhvcj48YXV0aG9yPktlYXJuZXkgTi48L2F1dGhvcj48YXV0
aG9yPlNoZWlraCBBLjwvYXV0aG9yPjxhdXRob3I+Qm95ZCBLLjwvYXV0aG9yPjxhdXRob3I+TWFs
bGluc29uIEkuPC9hdXRob3I+PC9hdXRob3JzPjx0ZXJ0aWFyeS1hdXRob3JzPjxhdXRob3I+TWFj
bWlsbGFuIENhbmNlciBSZWxpZWY8L2F1dGhvcj48L3RlcnRpYXJ5LWF1dGhvcnM+PC9jb250cmli
dXRvcnM+PHRpdGxlcz48dGl0bGU+V2hhdCBhcmUgdGhlIGJlc3Qgd2F5cyB0byBzZWVrIHRoZSB2
aWV3cyBvZiBwZW9wbGUgYWZmYWN0ZWQgYnkgY2FuY2VyIGFib3V0IGVuZCBvZiBsaWZlIGlzc3Vl
cz88L3RpdGxlPjwvdGl0bGVzPjxyZXByaW50LWVkaXRpb24+aW4gZmlsZTwvcmVwcmludC1lZGl0
aW9uPjxkYXRlcz48eWVhcj4yMDA1PC95ZWFyPjwvZGF0ZXM+PHB1Yi1sb2NhdGlvbj5TdGlybGlu
ZzwvcHViLWxvY2F0aW9uPjxwdWJsaXNoZXI+VW5pdmVyc2l0eSBvZiBTdGlybGluZzwvcHVibGlz
aGVyPjx1cmxzPjxyZWxhdGVkLXVybHM+PHVybD5odHRwczovL3d3dy5zdGlyLmFjLnVrL3Jlc2Vh
cmNoL2h1Yi9wdWJsaWNhdGlvbi83MDY4MzY8L3VybD48L3JlbGF0ZWQtdXJscz48L3VybHM+PC9y
ZWNvcmQ+PC9DaXRlPjxDaXRlPjxSZWNOdW0+MTk5MzYxPC9SZWNOdW0+PHJlY29yZD48cmVjLW51
bWJlcj4xOTkzNjE8L3JlYy1udW1iZXI+PGZvcmVpZ24ta2V5cz48a2V5IGFwcD0iRU4iIGRiLWlk
PSJlZGE5OWVzcjlhcnA1MmUyMHYycGZ0ejRycDVzOXgwZXZlZjUiIHRpbWVzdGFtcD0iMTY0MjU5
ODY3NSI+MTk5MzYxPC9rZXk+PC9mb3JlaWduLWtleXM+PHJlZi10eXBlIG5hbWU9IkpvdXJuYWwg
QXJ0aWNsZSI+MTc8L3JlZi10eXBlPjxjb250cmlidXRvcnM+PGF1dGhvcnM+PGF1dGhvcj5Bb3Vu
LCBTYW1hcjwvYXV0aG9yPjxhdXRob3I+U2xhdHllciwgU3VzYW48L2F1dGhvcj48YXV0aG9yPkRl
YXMsIEthdGhsZWVuPC9hdXRob3I+PGF1dGhvcj5OZWtvbGFpY2h1aywgQ2hlcnlsPC9hdXRob3I+
PC9hdXRob3JzPjwvY29udHJpYnV0b3JzPjx0aXRsZXM+PHRpdGxlPkZhbWlseSBjYXJlZ2l2ZXIg
cGFydGljaXBhdGlvbiBpbiBwYWxsaWF0aXZlIGNhcmUgcmVzZWFyY2g6IGNoYWxsZW5naW5nIHRo
ZSBteXRoPC90aXRsZT48c2Vjb25kYXJ5LXRpdGxlPkpvdXJuYWwgb2YgUGFpbiBhbmQgU3ltcHRv
bSBNYW5hZ2VtZW50PC9zZWNvbmRhcnktdGl0bGU+PC90aXRsZXM+PHBlcmlvZGljYWw+PGZ1bGwt
dGl0bGU+Sm91cm5hbCBvZiBQYWluIGFuZCBTeW1wdG9tIE1hbmFnZW1lbnQ8L2Z1bGwtdGl0bGU+
PGFiYnItMT5KIFBhaW4gU3ltcHRvbSBNYW5hZ2U8L2FiYnItMT48L3BlcmlvZGljYWw+PHBhZ2Vz
Pjg1MS04NjE8L3BhZ2VzPjx2b2x1bWU+NTM8L3ZvbHVtZT48bnVtYmVyPjU8L251bWJlcj48ZGF0
ZXM+PHllYXI+MjAxNzwveWVhcj48L2RhdGVzPjxpc2JuPjA4ODUtMzkyNDwvaXNibj48dXJscz48
cmVsYXRlZC11cmxzPjx1cmw+aHR0cHM6Ly93d3cuc2NpZW5jZWRpcmVjdC5jb20vc2NpZW5jZS9h
cnRpY2xlL3BpaS9TMDg4NTM5MjQxNjMxMjI2WDwvdXJsPjwvcmVsYXRlZC11cmxzPjwvdXJscz48
L3JlY29yZD48L0NpdGU+PENpdGU+PFJlY051bT4xNjg1ODwvUmVjTnVtPjxyZWNvcmQ+PHJlYy1u
dW1iZXI+MTY4NTg8L3JlYy1udW1iZXI+PGZvcmVpZ24ta2V5cz48a2V5IGFwcD0iRU4iIGRiLWlk
PSJlZGE5OWVzcjlhcnA1MmUyMHYycGZ0ejRycDVzOXgwZXZlZjUiIHRpbWVzdGFtcD0iMTUzNTI4
NDM4OCI+MTY4NTg8L2tleT48L2ZvcmVpZ24ta2V5cz48cmVmLXR5cGUgbmFtZT0iSm91cm5hbCBB
cnRpY2xlIj4xNzwvcmVmLXR5cGU+PGNvbnRyaWJ1dG9ycz48YXV0aG9ycz48YXV0aG9yPkthcnMs
IE1hcmlqa2UgQzwvYXV0aG9yPjxhdXRob3I+dmFuIFRoaWVsLCBHaGlzbGFpbmUgSk1XPC9hdXRo
b3I+PGF1dGhvcj52YW4gZGVyIEdyYWFmLCBSaWVrZTwvYXV0aG9yPjxhdXRob3I+TW9vcnMsIE1h
cmxlZW48L2F1dGhvcj48YXV0aG9yPmRlIEdyYWVmZiwgQWxleGFuZGVyPC9hdXRob3I+PGF1dGhv
cj52YW4gRGVsZGVuLCBKb2hhbm5lcyBKTTwvYXV0aG9yPjwvYXV0aG9ycz48L2NvbnRyaWJ1dG9y
cz48dGl0bGVzPjx0aXRsZT5BIHN5c3RlbWF0aWMgcmV2aWV3IG9mIHJlYXNvbnMgZm9yIGdhdGVr
ZWVwaW5nIGluIHBhbGxpYXRpdmUgY2FyZSByZXNlYXJjaDwvdGl0bGU+PHNlY29uZGFyeS10aXRs
ZT5QYWxsaWF0aXZlIG1lZGljaW5lPC9zZWNvbmRhcnktdGl0bGU+PC90aXRsZXM+PHBlcmlvZGlj
YWw+PGZ1bGwtdGl0bGU+UGFsbGlhdGl2ZSBNZWRpY2luZTwvZnVsbC10aXRsZT48YWJici0xPlBh
bGxpYXQgTWVkPC9hYmJyLTE+PC9wZXJpb2RpY2FsPjxwYWdlcz41MzMtNTQ4PC9wYWdlcz48dm9s
dW1lPjMwPC92b2x1bWU+PG51bWJlcj42PC9udW1iZXI+PHJlcHJpbnQtZWRpdGlvbj5ub3QgaW4g
ZmlsZTwvcmVwcmludC1lZGl0aW9uPjxkYXRlcz48eWVhcj4yMDE2PC95ZWFyPjwvZGF0ZXM+PGlz
Ym4+MDI2OS0yMTYzPC9pc2JuPjx1cmxzPjxyZWxhdGVkLXVybHM+PHVybD5odHRwOi8vam91cm5h
bHMuc2FnZXB1Yi5jb20vZG9pL2Ficy8xMC4xMTc3LzAyNjkyMTYzMTU2MTY3NTk8L3VybD48L3Jl
bGF0ZWQtdXJscz48L3VybHM+PC9yZWNvcmQ+PC9DaXRlPjwvRW5kTm90ZT5=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Harris et al. 2005; Kars et al. 2016; Aoun et al. 2017)</w:t>
      </w:r>
      <w:r w:rsidR="00C445FA">
        <w:rPr>
          <w:rFonts w:ascii="Calibri" w:hAnsi="Calibri" w:cs="Calibri"/>
          <w:sz w:val="24"/>
          <w:szCs w:val="24"/>
        </w:rPr>
        <w:fldChar w:fldCharType="end"/>
      </w:r>
      <w:r w:rsidRPr="005E2CF5">
        <w:rPr>
          <w:rFonts w:ascii="Calibri" w:hAnsi="Calibri" w:cs="Calibri"/>
          <w:sz w:val="24"/>
          <w:szCs w:val="24"/>
        </w:rPr>
        <w:t>. This review challenges such assumptions as being paternalistic and increasing marginalisation and exclusion. Both the review and patient and carer consultation show that public members value involvement opportunities, and moreover, from the outset, to enable them to input into their role and the involvement methods used: “Researchers need to recognise that patients and carers may have different ideas about where and how they could be involved…It's not just about patient information leaflets” (patient, from consultation).</w:t>
      </w:r>
    </w:p>
    <w:p w14:paraId="121F9EE7" w14:textId="77777777" w:rsidR="005E2CF5" w:rsidRPr="005E2CF5" w:rsidRDefault="005E2CF5" w:rsidP="005E2CF5">
      <w:pPr>
        <w:spacing w:after="0" w:line="240" w:lineRule="auto"/>
        <w:rPr>
          <w:rFonts w:ascii="Calibri" w:hAnsi="Calibri" w:cs="Calibri"/>
          <w:sz w:val="24"/>
          <w:szCs w:val="24"/>
        </w:rPr>
      </w:pPr>
    </w:p>
    <w:p w14:paraId="621FC46E" w14:textId="32BC6C3E"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Diversity was a further important theme, again reflected elsewhere </w:t>
      </w:r>
      <w:r w:rsidR="00C445FA">
        <w:rPr>
          <w:rFonts w:ascii="Calibri" w:hAnsi="Calibri" w:cs="Calibri"/>
          <w:sz w:val="24"/>
          <w:szCs w:val="24"/>
        </w:rPr>
        <w:fldChar w:fldCharType="begin">
          <w:fldData xml:space="preserve">PEVuZE5vdGU+PENpdGU+PFJlY051bT4xNjkxODwvUmVjTnVtPjxEaXNwbGF5VGV4dD4oU21pdGgg
ZXQgYWwuIDIwMDY7IElOVk9MVkUgMjAxMmIpPC9EaXNwbGF5VGV4dD48cmVjb3JkPjxyZWMtbnVt
YmVyPjE2OTE4PC9yZWMtbnVtYmVyPjxmb3JlaWduLWtleXM+PGtleSBhcHA9IkVOIiBkYi1pZD0i
ZWRhOTllc3I5YXJwNTJlMjB2MnBmdHo0cnA1czl4MGV2ZWY1IiB0aW1lc3RhbXA9IjE1NDQyODQy
MjEiPjE2OTE4PC9rZXk+PC9mb3JlaWduLWtleXM+PHJlZi10eXBlIG5hbWU9IlJlcG9ydCI+Mjc8
L3JlZi10eXBlPjxjb250cmlidXRvcnM+PGF1dGhvcnM+PGF1dGhvcj5JTlZPTFZFPC9hdXRob3I+
PC9hdXRob3JzPjx0ZXJ0aWFyeS1hdXRob3JzPjxhdXRob3I+SU5WT0xWRTwvYXV0aG9yPjwvdGVy
dGlhcnktYXV0aG9ycz48L2NvbnRyaWJ1dG9ycz48dGl0bGVzPjx0aXRsZT5EaXZlcnNpdHkgYW5k
IGluY2x1c2lvbjogV2hhdCZhcG9zO3MgaXQgYWJvdXQgYW5kIHdoeSBpcyBpdCBpbXBvcnRhbnQg
Zm9yIHB1YmxpYyBpbnZvbHZlbWVudCBpbiByZXNlYXJjaD88L3RpdGxlPjwvdGl0bGVzPjxwYWdl
cz4xLTIwPC9wYWdlcz48cmVwcmludC1lZGl0aW9uPmluIGZpbGU8L3JlcHJpbnQtZWRpdGlvbj48
ZGF0ZXM+PHllYXI+MjAxMjwveWVhcj48L2RhdGVzPjxwdWItbG9jYXRpb24+RWFzdGxlaWdoPC9w
dWItbG9jYXRpb24+PHB1Ymxpc2hlcj5JTlZPTFZFPC9wdWJsaXNoZXI+PHVybHM+PHJlbGF0ZWQt
dXJscz48dXJsPmh0dHA6Ly93d3cuaW52by5vcmcudWsvcG9zdHR5cGVwdWJsaWNhdGlvbi9kaXZl
cnNpdHktYW5kLWluY2x1c2lvbi13aGF0JUUyJTgwJTk5cy1pdC1hYm91dC1hbmQtd2h5LWlzLWl0
LWltcG9ydGFudC1mb3ItcHVibGljLWludm9sdmVtZW50LWluLXJlc2VhcmNoLzwvdXJsPjx1cmw+
aHR0cHM6Ly93d3cuaW52by5vcmcudWsvd3AtY29udGVudC91cGxvYWRzLzIwMTIvMTAvSU5WT0xW
RURpdmVyc2l0eWFuZEluY2x1c2lvbk9jdDIwMTIucGRmIDwvdXJsPjwvcmVsYXRlZC11cmxzPjwv
dXJscz48L3JlY29yZD48L0NpdGU+PENpdGU+PFJlY051bT43MTA0PC9SZWNOdW0+PHJlY29yZD48
cmVjLW51bWJlcj43MTA0PC9yZWMtbnVtYmVyPjxmb3JlaWduLWtleXM+PGtleSBhcHA9IkVOIiBk
Yi1pZD0iZWRhOTllc3I5YXJwNTJlMjB2MnBmdHo0cnA1czl4MGV2ZWY1IiB0aW1lc3RhbXA9IjE0
NjYwNzkxMjYiPjcxMDQ8L2tleT48L2ZvcmVpZ24ta2V5cz48cmVmLXR5cGUgbmFtZT0iSm91cm5h
bCBBcnRpY2xlIj4xNzwvcmVmLXR5cGU+PGNvbnRyaWJ1dG9ycz48YXV0aG9ycz48YXV0aG9yPlNt
aXRoLCBFLjwvYXV0aG9yPjxhdXRob3I+Um9zcywgRi48L2F1dGhvcj48YXV0aG9yPkRvbm92YW4s
IFMuPC9hdXRob3I+PGF1dGhvcj5NYW50aG9ycGUsIEouPC9hdXRob3I+PGF1dGhvcj5CcmVhcmxl
eSwgUy48L2F1dGhvcj48YXV0aG9yPlNpdHppYSwgSi48L2F1dGhvcj48YXV0aG9yPkJlcmVzZm9y
ZCwgUC48L2F1dGhvcj48L2F1dGhvcnM+PC9jb250cmlidXRvcnM+PGF1dGgtYWRkcmVzcz5OdXJz
aW5nIFJlc2VhcmNoIFVuaXQsIEtpbmcmYXBvcztzIENvbGxlZ2UgTG9uZG9uLCBKYW1lcyBDbGVy
ayBNYXh3ZWxsIEJ1aWxkaW5nLCA1NyBXYXRlcmxvbyBSb2FkLCBMb25kb24gU0UxIDhXQSwgVUs8
L2F1dGgtYWRkcmVzcz48dGl0bGVzPjx0aXRsZT5TZXJ2aWNlIHVzZXIgaW52b2x2ZW1lbnQgaW4g
bnVyc2luZywgbWlkd2lmZXJ5IGFuZCBoZWFsdGggdmlzaXRpbmcgcmVzZWFyY2g6IEEgcmV2aWV3
IG9mIGV2aWRlbmNlIGFuZCBwcmFjdGljZTwvdGl0bGU+PHNlY29uZGFyeS10aXRsZT5JbnQgSiBO
dXJzLiBTdHVkPC9zZWNvbmRhcnktdGl0bGU+PC90aXRsZXM+PHBlcmlvZGljYWw+PGZ1bGwtdGl0
bGU+SW50IEogTnVycy4gU3R1ZDwvZnVsbC10aXRsZT48L3BlcmlvZGljYWw+PHJlcHJpbnQtZWRp
dGlvbj5pbiBmaWxlPC9yZXByaW50LWVkaXRpb24+PGtleXdvcmRzPjxrZXl3b3JkPmFuYWx5c2lz
PC9rZXl3b3JkPjxrZXl3b3JkPmNhcmU8L2tleXdvcmQ+PGtleXdvcmQ+Y2FyZXJzPC9rZXl3b3Jk
PjxrZXl3b3JkPkNvbW11bmljYXRpb248L2tleXdvcmQ+PGtleXdvcmQ+Y29uc3VsdGF0aW9uPC9r
ZXl3b3JkPjxrZXl3b3JkPmRpdmVyc2l0eTwva2V5d29yZD48a2V5d29yZD5lZHVjYXRpb248L2tl
eXdvcmQ+PGtleXdvcmQ+RXhlcmNpc2U8L2tleXdvcmQ+PGtleXdvcmQ+ZnJhbWV3b3JrPC9rZXl3
b3JkPjxrZXl3b3JkPkhlYWx0aDwva2V5d29yZD48a2V5d29yZD5oZWFsdGggYW5kIHNvY2lhbCBj
YXJlPC9rZXl3b3JkPjxrZXl3b3JkPmluZm9ybWF0aW9uPC9rZXl3b3JkPjxrZXl3b3JkPkludGVy
dmlld3M8L2tleXdvcmQ+PGtleXdvcmQ+aW52b2x2ZW1lbnQ8L2tleXdvcmQ+PGtleXdvcmQ+am91
cm5hbDwva2V5d29yZD48a2V5d29yZD5saXRlcmF0dXJlPC9rZXl3b3JkPjxrZXl3b3JkPkxvbmRv
bjwva2V5d29yZD48a2V5d29yZD5tZXRob2RzPC9rZXl3b3JkPjxrZXl3b3JkPk1pZHdpZmVyeTwv
a2V5d29yZD48a2V5d29yZD5udXJzaW5nPC9rZXl3b3JkPjxrZXl3b3JkPk51cnNpbmcgUmVzZWFy
Y2g8L2tleXdvcmQ+PGtleXdvcmQ+b3V0Y29tZXM8L2tleXdvcmQ+PGtleXdvcmQ+cGFydG5lcnNo
aXA8L2tleXdvcmQ+PGtleXdvcmQ+UGF0aWVudDwva2V5d29yZD48a2V5d29yZD5QYXRpZW50czwv
a2V5d29yZD48a2V5d29yZD5wb2xpY3k8L2tleXdvcmQ+PGtleXdvcmQ+cHJhY3RpY2U8L2tleXdv
cmQ+PGtleXdvcmQ+UHJvamVjdDwva2V5d29yZD48a2V5d29yZD5yZWxhdGlvbnNoaXBzPC9rZXl3
b3JkPjxrZXl3b3JkPlJlc2VhcmNoPC9rZXl3b3JkPjxrZXl3b3JkPnJldmlldzwva2V5d29yZD48
a2V5d29yZD5zZXJ2aWNlIHVzZXIgaW52b2x2ZW1lbnQ8L2tleXdvcmQ+PGtleXdvcmQ+U29jaWFs
IENhcmU8L2tleXdvcmQ+PGtleXdvcmQ+VGVsZXBob25lPC9rZXl3b3JkPjxrZXl3b3JkPnRoZW9y
eTwva2V5d29yZD48a2V5d29yZD50cmFpbmluZzwva2V5d29yZD48a2V5d29yZD51c2VyPC9rZXl3
b3JkPjxrZXl3b3JkPnVzZXIgaW52b2x2ZW1lbnQ8L2tleXdvcmQ+PGtleXdvcmQ+dXNlcnM8L2tl
eXdvcmQ+PGtleXdvcmQ+V29yazwva2V5d29yZD48a2V5d29yZD5Xb3JraW5nPC9rZXl3b3JkPjwv
a2V5d29yZHM+PGRhdGVzPjx5ZWFyPjIwMDY8L3llYXI+PHB1Yi1kYXRlcz48ZGF0ZT4xMi84LzIw
MDY8L2RhdGU+PC9wdWItZGF0ZXM+PC9kYXRlcz48bGFiZWw+Nzc0UjwvbGFiZWw+PHVybHM+PHJl
bGF0ZWQtdXJscz48dXJsPjxzdHlsZSBmYWNlPSJ1bmRlcmxpbmUiIGZvbnQ9ImRlZmF1bHQiIHNp
emU9IjEwMCUiPmh0dHA6Ly93d3cuc2NpZW5jZWRpcmVjdC5jb20vc2NpZW5jZT9fb2I9QXJ0aWNs
ZVVSTCZhbXA7X3VkaT1CNlQ3VC00TUpCVFRELTEmYW1wO19jb3ZlckRhdGU9MTIlMkYxMSUyRjIw
MDYmYW1wO19hbGlkPTUyMzA2NjI0NCZhbXA7X3Jkb2M9MSZhbXA7X2ZtdD0mYW1wO19vcmlnPXNl
YXJjaCZhbXA7X3FkPTEmYW1wO19jZGk9NTA2NyZhbXA7X3NvcnQ9ZCZhbXA7dmlldz1jJmFtcDtf
YWNjdD1DMDAwMDEwNjE5JmFtcDtfdmVyc2lvbj0xJmFtcDtfdXJsVmVyc2lvbj0wJmFtcDtfdXNl
cmlkPTEyODU5MCZhbXA7bWQ1PThmNmYwODlhMTBhNTBjYzkwM2JkNDkzZThmNGUyOThjPC9zdHls
ZT48L3VybD48L3JlbGF0ZWQtdXJscz48L3VybHM+PC9yZWNvcmQ+PC9DaXRlPjwvRW5kTm90ZT5=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kxODwvUmVjTnVtPjxEaXNwbGF5VGV4dD4oU21pdGgg
ZXQgYWwuIDIwMDY7IElOVk9MVkUgMjAxMmIpPC9EaXNwbGF5VGV4dD48cmVjb3JkPjxyZWMtbnVt
YmVyPjE2OTE4PC9yZWMtbnVtYmVyPjxmb3JlaWduLWtleXM+PGtleSBhcHA9IkVOIiBkYi1pZD0i
ZWRhOTllc3I5YXJwNTJlMjB2MnBmdHo0cnA1czl4MGV2ZWY1IiB0aW1lc3RhbXA9IjE1NDQyODQy
MjEiPjE2OTE4PC9rZXk+PC9mb3JlaWduLWtleXM+PHJlZi10eXBlIG5hbWU9IlJlcG9ydCI+Mjc8
L3JlZi10eXBlPjxjb250cmlidXRvcnM+PGF1dGhvcnM+PGF1dGhvcj5JTlZPTFZFPC9hdXRob3I+
PC9hdXRob3JzPjx0ZXJ0aWFyeS1hdXRob3JzPjxhdXRob3I+SU5WT0xWRTwvYXV0aG9yPjwvdGVy
dGlhcnktYXV0aG9ycz48L2NvbnRyaWJ1dG9ycz48dGl0bGVzPjx0aXRsZT5EaXZlcnNpdHkgYW5k
IGluY2x1c2lvbjogV2hhdCZhcG9zO3MgaXQgYWJvdXQgYW5kIHdoeSBpcyBpdCBpbXBvcnRhbnQg
Zm9yIHB1YmxpYyBpbnZvbHZlbWVudCBpbiByZXNlYXJjaD88L3RpdGxlPjwvdGl0bGVzPjxwYWdl
cz4xLTIwPC9wYWdlcz48cmVwcmludC1lZGl0aW9uPmluIGZpbGU8L3JlcHJpbnQtZWRpdGlvbj48
ZGF0ZXM+PHllYXI+MjAxMjwveWVhcj48L2RhdGVzPjxwdWItbG9jYXRpb24+RWFzdGxlaWdoPC9w
dWItbG9jYXRpb24+PHB1Ymxpc2hlcj5JTlZPTFZFPC9wdWJsaXNoZXI+PHVybHM+PHJlbGF0ZWQt
dXJscz48dXJsPmh0dHA6Ly93d3cuaW52by5vcmcudWsvcG9zdHR5cGVwdWJsaWNhdGlvbi9kaXZl
cnNpdHktYW5kLWluY2x1c2lvbi13aGF0JUUyJTgwJTk5cy1pdC1hYm91dC1hbmQtd2h5LWlzLWl0
LWltcG9ydGFudC1mb3ItcHVibGljLWludm9sdmVtZW50LWluLXJlc2VhcmNoLzwvdXJsPjx1cmw+
aHR0cHM6Ly93d3cuaW52by5vcmcudWsvd3AtY29udGVudC91cGxvYWRzLzIwMTIvMTAvSU5WT0xW
RURpdmVyc2l0eWFuZEluY2x1c2lvbk9jdDIwMTIucGRmIDwvdXJsPjwvcmVsYXRlZC11cmxzPjwv
dXJscz48L3JlY29yZD48L0NpdGU+PENpdGU+PFJlY051bT43MTA0PC9SZWNOdW0+PHJlY29yZD48
cmVjLW51bWJlcj43MTA0PC9yZWMtbnVtYmVyPjxmb3JlaWduLWtleXM+PGtleSBhcHA9IkVOIiBk
Yi1pZD0iZWRhOTllc3I5YXJwNTJlMjB2MnBmdHo0cnA1czl4MGV2ZWY1IiB0aW1lc3RhbXA9IjE0
NjYwNzkxMjYiPjcxMDQ8L2tleT48L2ZvcmVpZ24ta2V5cz48cmVmLXR5cGUgbmFtZT0iSm91cm5h
bCBBcnRpY2xlIj4xNzwvcmVmLXR5cGU+PGNvbnRyaWJ1dG9ycz48YXV0aG9ycz48YXV0aG9yPlNt
aXRoLCBFLjwvYXV0aG9yPjxhdXRob3I+Um9zcywgRi48L2F1dGhvcj48YXV0aG9yPkRvbm92YW4s
IFMuPC9hdXRob3I+PGF1dGhvcj5NYW50aG9ycGUsIEouPC9hdXRob3I+PGF1dGhvcj5CcmVhcmxl
eSwgUy48L2F1dGhvcj48YXV0aG9yPlNpdHppYSwgSi48L2F1dGhvcj48YXV0aG9yPkJlcmVzZm9y
ZCwgUC48L2F1dGhvcj48L2F1dGhvcnM+PC9jb250cmlidXRvcnM+PGF1dGgtYWRkcmVzcz5OdXJz
aW5nIFJlc2VhcmNoIFVuaXQsIEtpbmcmYXBvcztzIENvbGxlZ2UgTG9uZG9uLCBKYW1lcyBDbGVy
ayBNYXh3ZWxsIEJ1aWxkaW5nLCA1NyBXYXRlcmxvbyBSb2FkLCBMb25kb24gU0UxIDhXQSwgVUs8
L2F1dGgtYWRkcmVzcz48dGl0bGVzPjx0aXRsZT5TZXJ2aWNlIHVzZXIgaW52b2x2ZW1lbnQgaW4g
bnVyc2luZywgbWlkd2lmZXJ5IGFuZCBoZWFsdGggdmlzaXRpbmcgcmVzZWFyY2g6IEEgcmV2aWV3
IG9mIGV2aWRlbmNlIGFuZCBwcmFjdGljZTwvdGl0bGU+PHNlY29uZGFyeS10aXRsZT5JbnQgSiBO
dXJzLiBTdHVkPC9zZWNvbmRhcnktdGl0bGU+PC90aXRsZXM+PHBlcmlvZGljYWw+PGZ1bGwtdGl0
bGU+SW50IEogTnVycy4gU3R1ZDwvZnVsbC10aXRsZT48L3BlcmlvZGljYWw+PHJlcHJpbnQtZWRp
dGlvbj5pbiBmaWxlPC9yZXByaW50LWVkaXRpb24+PGtleXdvcmRzPjxrZXl3b3JkPmFuYWx5c2lz
PC9rZXl3b3JkPjxrZXl3b3JkPmNhcmU8L2tleXdvcmQ+PGtleXdvcmQ+Y2FyZXJzPC9rZXl3b3Jk
PjxrZXl3b3JkPkNvbW11bmljYXRpb248L2tleXdvcmQ+PGtleXdvcmQ+Y29uc3VsdGF0aW9uPC9r
ZXl3b3JkPjxrZXl3b3JkPmRpdmVyc2l0eTwva2V5d29yZD48a2V5d29yZD5lZHVjYXRpb248L2tl
eXdvcmQ+PGtleXdvcmQ+RXhlcmNpc2U8L2tleXdvcmQ+PGtleXdvcmQ+ZnJhbWV3b3JrPC9rZXl3
b3JkPjxrZXl3b3JkPkhlYWx0aDwva2V5d29yZD48a2V5d29yZD5oZWFsdGggYW5kIHNvY2lhbCBj
YXJlPC9rZXl3b3JkPjxrZXl3b3JkPmluZm9ybWF0aW9uPC9rZXl3b3JkPjxrZXl3b3JkPkludGVy
dmlld3M8L2tleXdvcmQ+PGtleXdvcmQ+aW52b2x2ZW1lbnQ8L2tleXdvcmQ+PGtleXdvcmQ+am91
cm5hbDwva2V5d29yZD48a2V5d29yZD5saXRlcmF0dXJlPC9rZXl3b3JkPjxrZXl3b3JkPkxvbmRv
bjwva2V5d29yZD48a2V5d29yZD5tZXRob2RzPC9rZXl3b3JkPjxrZXl3b3JkPk1pZHdpZmVyeTwv
a2V5d29yZD48a2V5d29yZD5udXJzaW5nPC9rZXl3b3JkPjxrZXl3b3JkPk51cnNpbmcgUmVzZWFy
Y2g8L2tleXdvcmQ+PGtleXdvcmQ+b3V0Y29tZXM8L2tleXdvcmQ+PGtleXdvcmQ+cGFydG5lcnNo
aXA8L2tleXdvcmQ+PGtleXdvcmQ+UGF0aWVudDwva2V5d29yZD48a2V5d29yZD5QYXRpZW50czwv
a2V5d29yZD48a2V5d29yZD5wb2xpY3k8L2tleXdvcmQ+PGtleXdvcmQ+cHJhY3RpY2U8L2tleXdv
cmQ+PGtleXdvcmQ+UHJvamVjdDwva2V5d29yZD48a2V5d29yZD5yZWxhdGlvbnNoaXBzPC9rZXl3
b3JkPjxrZXl3b3JkPlJlc2VhcmNoPC9rZXl3b3JkPjxrZXl3b3JkPnJldmlldzwva2V5d29yZD48
a2V5d29yZD5zZXJ2aWNlIHVzZXIgaW52b2x2ZW1lbnQ8L2tleXdvcmQ+PGtleXdvcmQ+U29jaWFs
IENhcmU8L2tleXdvcmQ+PGtleXdvcmQ+VGVsZXBob25lPC9rZXl3b3JkPjxrZXl3b3JkPnRoZW9y
eTwva2V5d29yZD48a2V5d29yZD50cmFpbmluZzwva2V5d29yZD48a2V5d29yZD51c2VyPC9rZXl3
b3JkPjxrZXl3b3JkPnVzZXIgaW52b2x2ZW1lbnQ8L2tleXdvcmQ+PGtleXdvcmQ+dXNlcnM8L2tl
eXdvcmQ+PGtleXdvcmQ+V29yazwva2V5d29yZD48a2V5d29yZD5Xb3JraW5nPC9rZXl3b3JkPjwv
a2V5d29yZHM+PGRhdGVzPjx5ZWFyPjIwMDY8L3llYXI+PHB1Yi1kYXRlcz48ZGF0ZT4xMi84LzIw
MDY8L2RhdGU+PC9wdWItZGF0ZXM+PC9kYXRlcz48bGFiZWw+Nzc0UjwvbGFiZWw+PHVybHM+PHJl
bGF0ZWQtdXJscz48dXJsPjxzdHlsZSBmYWNlPSJ1bmRlcmxpbmUiIGZvbnQ9ImRlZmF1bHQiIHNp
emU9IjEwMCUiPmh0dHA6Ly93d3cuc2NpZW5jZWRpcmVjdC5jb20vc2NpZW5jZT9fb2I9QXJ0aWNs
ZVVSTCZhbXA7X3VkaT1CNlQ3VC00TUpCVFRELTEmYW1wO19jb3ZlckRhdGU9MTIlMkYxMSUyRjIw
MDYmYW1wO19hbGlkPTUyMzA2NjI0NCZhbXA7X3Jkb2M9MSZhbXA7X2ZtdD0mYW1wO19vcmlnPXNl
YXJjaCZhbXA7X3FkPTEmYW1wO19jZGk9NTA2NyZhbXA7X3NvcnQ9ZCZhbXA7dmlldz1jJmFtcDtf
YWNjdD1DMDAwMDEwNjE5JmFtcDtfdmVyc2lvbj0xJmFtcDtfdXJsVmVyc2lvbj0wJmFtcDtfdXNl
cmlkPTEyODU5MCZhbXA7bWQ1PThmNmYwODlhMTBhNTBjYzkwM2JkNDkzZThmNGUyOThjPC9zdHls
ZT48L3VybD48L3JlbGF0ZWQtdXJscz48L3VybHM+PC9yZWNvcmQ+PC9DaXRlPjwvRW5kTm90ZT5=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Smith et al. 2006; INVOLVE 2012b)</w:t>
      </w:r>
      <w:r w:rsidR="00C445FA">
        <w:rPr>
          <w:rFonts w:ascii="Calibri" w:hAnsi="Calibri" w:cs="Calibri"/>
          <w:sz w:val="24"/>
          <w:szCs w:val="24"/>
        </w:rPr>
        <w:fldChar w:fldCharType="end"/>
      </w:r>
      <w:r w:rsidRPr="005E2CF5">
        <w:rPr>
          <w:rFonts w:ascii="Calibri" w:hAnsi="Calibri" w:cs="Calibri"/>
          <w:sz w:val="24"/>
          <w:szCs w:val="24"/>
        </w:rPr>
        <w:t xml:space="preserve">. The lack of diversity found amongst those involved was shown to reflect many of the inequalities found in the wider context of palliative care service provision, where some communities receive limited palliative care services or a poorer quality of care, including patients with non-cancer conditions, people from BAME backgrounds, older people and those living in deprived areas </w:t>
      </w:r>
      <w:r w:rsidR="00C445FA">
        <w:rPr>
          <w:rFonts w:ascii="Calibri" w:hAnsi="Calibri" w:cs="Calibri"/>
          <w:sz w:val="24"/>
          <w:szCs w:val="24"/>
        </w:rPr>
        <w:fldChar w:fldCharType="begin">
          <w:fldData xml:space="preserve">PEVuZE5vdGU+PENpdGU+PFJlY051bT4xNTE3NDwvUmVjTnVtPjxEaXNwbGF5VGV4dD4oQ2FyZSBR
dWFsaXR5IENvbW1pc3Npb24gMjAxNjsgRGl4b24gZXQgYWwuIDIwMTY7IFNleW1vdXIgYW5kIENh
c3NlbCAyMDE2KTwvRGlzcGxheVRleHQ+PHJlY29yZD48cmVjLW51bWJlcj4xNTE3NDwvcmVjLW51
bWJlcj48Zm9yZWlnbi1rZXlzPjxrZXkgYXBwPSJFTiIgZGItaWQ9ImVkYTk5ZXNyOWFycDUyZTIw
djJwZnR6NHJwNXM5eDBldmVmNSIgdGltZXN0YW1wPSIxNDg2ODEyMTQxIj4xNTE3NDwva2V5Pjwv
Zm9yZWlnbi1rZXlzPjxyZWYtdHlwZSBuYW1lPSJKb3VybmFsIEFydGljbGUiPjE3PC9yZWYtdHlw
ZT48Y29udHJpYnV0b3JzPjxhdXRob3JzPjxhdXRob3I+U2V5bW91ciwgSmFuZTwvYXV0aG9yPjxh
dXRob3I+Q2Fzc2VsLCBCcmlhbjwvYXV0aG9yPjwvYXV0aG9ycz48L2NvbnRyaWJ1dG9ycz48dGl0
bGVzPjx0aXRsZT5QYWxsaWF0aXZlIGNhcmUgaW4gdGhlIFVTQSBhbmQgRW5nbGFuZDogYSBjcml0
aWNhbCBhbmFseXNpcyBvZiBtZWFuaW5nIGFuZCBpbXBsZW1lbnRhdGlvbiB0b3dhcmRzIGEgcHVi
bGljIGhlYWx0aCBhcHByb2FjaDwvdGl0bGU+PHNlY29uZGFyeS10aXRsZT5Nb3J0YWxpdHk8L3Nl
Y29uZGFyeS10aXRsZT48L3RpdGxlcz48cGVyaW9kaWNhbD48ZnVsbC10aXRsZT5Nb3J0YWxpdHk8
L2Z1bGwtdGl0bGU+PGFiYnItMT5Nb3J0YWxpdHkgKEFiaW5nZG9uKTwvYWJici0xPjwvcGVyaW9k
aWNhbD48cGFnZXM+MS0xNjwvcGFnZXM+PHJlcHJpbnQtZWRpdGlvbj5pbiBmaWxlPC9yZXByaW50
LWVkaXRpb24+PGRhdGVzPjx5ZWFyPjIwMTY8L3llYXI+PC9kYXRlcz48aXNibj4xMzU3LTYyNzU8
L2lzYm4+PHVybHM+PC91cmxzPjwvcmVjb3JkPjwvQ2l0ZT48Q2l0ZT48UmVjTnVtPjE2Njc3PC9S
ZWNOdW0+PHJlY29yZD48cmVjLW51bWJlcj4xNjY3NzwvcmVjLW51bWJlcj48Zm9yZWlnbi1rZXlz
PjxrZXkgYXBwPSJFTiIgZGItaWQ9ImVkYTk5ZXNyOWFycDUyZTIwdjJwZnR6NHJwNXM5eDBldmVm
NSIgdGltZXN0YW1wPSIxNTE0Mzk0MzQ2Ij4xNjY3Nzwva2V5PjwvZm9yZWlnbi1rZXlzPjxyZWYt
dHlwZSBuYW1lPSJSZXBvcnQiPjI3PC9yZWYtdHlwZT48Y29udHJpYnV0b3JzPjxhdXRob3JzPjxh
dXRob3I+RGl4b24sIEouPC9hdXRob3I+PGF1dGhvcj5LaW5nLCBELjwvYXV0aG9yPjxhdXRob3I+
TWF0b3NldmljLCBULjwvYXV0aG9yPjxhdXRob3I+Q2xhcmssIE0uPC9hdXRob3I+PGF1dGhvcj5L
bmFwcCwgTS48L2F1dGhvcj48L2F1dGhvcnM+PHRlcnRpYXJ5LWF1dGhvcnM+PGF1dGhvcj5QU1NS
VTwvYXV0aG9yPjwvdGVydGlhcnktYXV0aG9ycz48L2NvbnRyaWJ1dG9ycz48dGl0bGVzPjx0aXRs
ZT5FcXVpdHkgaW4gdGhlIFByb3Zpc2lvbiBvZiBQYWxsaWF0aXZlIENhcmUgaW4gdGhlIFVLOiBS
ZXZpZXcgb2YgRXZpZGVuY2U8L3RpdGxlPjwvdGl0bGVzPjxyZXByaW50LWVkaXRpb24+bm90IGlu
IGZpbGU8L3JlcHJpbnQtZWRpdGlvbj48ZGF0ZXM+PHllYXI+MjAxNjwveWVhcj48L2RhdGVzPjxw
dWItbG9jYXRpb24+TG9uZG9uPC9wdWItbG9jYXRpb24+PHB1Ymxpc2hlcj5QZXJzb25hbCBTb2Np
YWwgU2VydmljZXMgUmVzZWFyY2ggVW5pdCAoUFNTUlUpLCBMb25kb24gU2Nob29sIG9mIEVjb25v
bWljcyAmYW1wOyBQb2xpdGljYWwgU2NpZW5jZSw8L3B1Ymxpc2hlcj48dXJscz48cmVsYXRlZC11
cmxzPjx1cmw+aHR0cDovL2VwcmludHMubHNlLmFjLnVrLzYxNTUwLzEvZXF1aXR5X2luX3RoZV9w
cm92aXNpb25fb2ZfcGFsaWF0aXZlX2NhcmUucGRmPC91cmw+PC9yZWxhdGVkLXVybHM+PC91cmxz
PjwvcmVjb3JkPjwvQ2l0ZT48Q2l0ZT48UmVjTnVtPjE2Njc2PC9SZWNOdW0+PHJlY29yZD48cmVj
LW51bWJlcj4xNjY3NjwvcmVjLW51bWJlcj48Zm9yZWlnbi1rZXlzPjxrZXkgYXBwPSJFTiIgZGIt
aWQ9ImVkYTk5ZXNyOWFycDUyZTIwdjJwZnR6NHJwNXM5eDBldmVmNSIgdGltZXN0YW1wPSIxNTE0
Mzk0MTQ2Ij4xNjY3Njwva2V5PjwvZm9yZWlnbi1rZXlzPjxyZWYtdHlwZSBuYW1lPSJSZXBvcnQi
PjI3PC9yZWYtdHlwZT48Y29udHJpYnV0b3JzPjxhdXRob3JzPjxhdXRob3I+Q2FyZSBRdWFsaXR5
IENvbW1pc3Npb24sPC9hdXRob3I+PC9hdXRob3JzPjx0ZXJ0aWFyeS1hdXRob3JzPjxhdXRob3I+
Q2FyZSBRdWFsaXR5IENvbW1pc3Npb24sPC9hdXRob3I+PC90ZXJ0aWFyeS1hdXRob3JzPjwvY29u
dHJpYnV0b3JzPjx0aXRsZXM+PHRpdGxlPkEgZGlmZmVyZW50IGVuZGluZzogT3VyIHJldmlldyBs
b29raW5nIGF0IGVuZC1vZi1saWZlIGNhcmU8L3RpdGxlPjwvdGl0bGVzPjxyZXByaW50LWVkaXRp
b24+bm90IGluIGZpbGU8L3JlcHJpbnQtZWRpdGlvbj48ZGF0ZXM+PHllYXI+MjAxNjwveWVhcj48
L2RhdGVzPjxwdWItbG9jYXRpb24+TmV3Y2FzdGxlIHVwb24gVHluZTwvcHViLWxvY2F0aW9uPjx1
cmxzPjxyZWxhdGVkLXVybHM+PHVybD5odHRwOi8vd3d3LmNxYy5vcmcudWsvbmV3cy9zdG9yaWVz
L2RpZmZlcmVudC1lbmRpbmctb3VyLXJldmlldy1sb29raW5nLWVuZC1saWZlLWNhcmUtcHVibGlz
aGVkPC91cmw+PC9yZWxhdGVkLXVybHM+PC91cmxzPjwvcmVjb3JkPjwvQ2l0ZT48L0VuZE5vdGU+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TE3NDwvUmVjTnVtPjxEaXNwbGF5VGV4dD4oQ2FyZSBR
dWFsaXR5IENvbW1pc3Npb24gMjAxNjsgRGl4b24gZXQgYWwuIDIwMTY7IFNleW1vdXIgYW5kIENh
c3NlbCAyMDE2KTwvRGlzcGxheVRleHQ+PHJlY29yZD48cmVjLW51bWJlcj4xNTE3NDwvcmVjLW51
bWJlcj48Zm9yZWlnbi1rZXlzPjxrZXkgYXBwPSJFTiIgZGItaWQ9ImVkYTk5ZXNyOWFycDUyZTIw
djJwZnR6NHJwNXM5eDBldmVmNSIgdGltZXN0YW1wPSIxNDg2ODEyMTQxIj4xNTE3NDwva2V5Pjwv
Zm9yZWlnbi1rZXlzPjxyZWYtdHlwZSBuYW1lPSJKb3VybmFsIEFydGljbGUiPjE3PC9yZWYtdHlw
ZT48Y29udHJpYnV0b3JzPjxhdXRob3JzPjxhdXRob3I+U2V5bW91ciwgSmFuZTwvYXV0aG9yPjxh
dXRob3I+Q2Fzc2VsLCBCcmlhbjwvYXV0aG9yPjwvYXV0aG9ycz48L2NvbnRyaWJ1dG9ycz48dGl0
bGVzPjx0aXRsZT5QYWxsaWF0aXZlIGNhcmUgaW4gdGhlIFVTQSBhbmQgRW5nbGFuZDogYSBjcml0
aWNhbCBhbmFseXNpcyBvZiBtZWFuaW5nIGFuZCBpbXBsZW1lbnRhdGlvbiB0b3dhcmRzIGEgcHVi
bGljIGhlYWx0aCBhcHByb2FjaDwvdGl0bGU+PHNlY29uZGFyeS10aXRsZT5Nb3J0YWxpdHk8L3Nl
Y29uZGFyeS10aXRsZT48L3RpdGxlcz48cGVyaW9kaWNhbD48ZnVsbC10aXRsZT5Nb3J0YWxpdHk8
L2Z1bGwtdGl0bGU+PGFiYnItMT5Nb3J0YWxpdHkgKEFiaW5nZG9uKTwvYWJici0xPjwvcGVyaW9k
aWNhbD48cGFnZXM+MS0xNjwvcGFnZXM+PHJlcHJpbnQtZWRpdGlvbj5pbiBmaWxlPC9yZXByaW50
LWVkaXRpb24+PGRhdGVzPjx5ZWFyPjIwMTY8L3llYXI+PC9kYXRlcz48aXNibj4xMzU3LTYyNzU8
L2lzYm4+PHVybHM+PC91cmxzPjwvcmVjb3JkPjwvQ2l0ZT48Q2l0ZT48UmVjTnVtPjE2Njc3PC9S
ZWNOdW0+PHJlY29yZD48cmVjLW51bWJlcj4xNjY3NzwvcmVjLW51bWJlcj48Zm9yZWlnbi1rZXlz
PjxrZXkgYXBwPSJFTiIgZGItaWQ9ImVkYTk5ZXNyOWFycDUyZTIwdjJwZnR6NHJwNXM5eDBldmVm
NSIgdGltZXN0YW1wPSIxNTE0Mzk0MzQ2Ij4xNjY3Nzwva2V5PjwvZm9yZWlnbi1rZXlzPjxyZWYt
dHlwZSBuYW1lPSJSZXBvcnQiPjI3PC9yZWYtdHlwZT48Y29udHJpYnV0b3JzPjxhdXRob3JzPjxh
dXRob3I+RGl4b24sIEouPC9hdXRob3I+PGF1dGhvcj5LaW5nLCBELjwvYXV0aG9yPjxhdXRob3I+
TWF0b3NldmljLCBULjwvYXV0aG9yPjxhdXRob3I+Q2xhcmssIE0uPC9hdXRob3I+PGF1dGhvcj5L
bmFwcCwgTS48L2F1dGhvcj48L2F1dGhvcnM+PHRlcnRpYXJ5LWF1dGhvcnM+PGF1dGhvcj5QU1NS
VTwvYXV0aG9yPjwvdGVydGlhcnktYXV0aG9ycz48L2NvbnRyaWJ1dG9ycz48dGl0bGVzPjx0aXRs
ZT5FcXVpdHkgaW4gdGhlIFByb3Zpc2lvbiBvZiBQYWxsaWF0aXZlIENhcmUgaW4gdGhlIFVLOiBS
ZXZpZXcgb2YgRXZpZGVuY2U8L3RpdGxlPjwvdGl0bGVzPjxyZXByaW50LWVkaXRpb24+bm90IGlu
IGZpbGU8L3JlcHJpbnQtZWRpdGlvbj48ZGF0ZXM+PHllYXI+MjAxNjwveWVhcj48L2RhdGVzPjxw
dWItbG9jYXRpb24+TG9uZG9uPC9wdWItbG9jYXRpb24+PHB1Ymxpc2hlcj5QZXJzb25hbCBTb2Np
YWwgU2VydmljZXMgUmVzZWFyY2ggVW5pdCAoUFNTUlUpLCBMb25kb24gU2Nob29sIG9mIEVjb25v
bWljcyAmYW1wOyBQb2xpdGljYWwgU2NpZW5jZSw8L3B1Ymxpc2hlcj48dXJscz48cmVsYXRlZC11
cmxzPjx1cmw+aHR0cDovL2VwcmludHMubHNlLmFjLnVrLzYxNTUwLzEvZXF1aXR5X2luX3RoZV9w
cm92aXNpb25fb2ZfcGFsaWF0aXZlX2NhcmUucGRmPC91cmw+PC9yZWxhdGVkLXVybHM+PC91cmxz
PjwvcmVjb3JkPjwvQ2l0ZT48Q2l0ZT48UmVjTnVtPjE2Njc2PC9SZWNOdW0+PHJlY29yZD48cmVj
LW51bWJlcj4xNjY3NjwvcmVjLW51bWJlcj48Zm9yZWlnbi1rZXlzPjxrZXkgYXBwPSJFTiIgZGIt
aWQ9ImVkYTk5ZXNyOWFycDUyZTIwdjJwZnR6NHJwNXM5eDBldmVmNSIgdGltZXN0YW1wPSIxNTE0
Mzk0MTQ2Ij4xNjY3Njwva2V5PjwvZm9yZWlnbi1rZXlzPjxyZWYtdHlwZSBuYW1lPSJSZXBvcnQi
PjI3PC9yZWYtdHlwZT48Y29udHJpYnV0b3JzPjxhdXRob3JzPjxhdXRob3I+Q2FyZSBRdWFsaXR5
IENvbW1pc3Npb24sPC9hdXRob3I+PC9hdXRob3JzPjx0ZXJ0aWFyeS1hdXRob3JzPjxhdXRob3I+
Q2FyZSBRdWFsaXR5IENvbW1pc3Npb24sPC9hdXRob3I+PC90ZXJ0aWFyeS1hdXRob3JzPjwvY29u
dHJpYnV0b3JzPjx0aXRsZXM+PHRpdGxlPkEgZGlmZmVyZW50IGVuZGluZzogT3VyIHJldmlldyBs
b29raW5nIGF0IGVuZC1vZi1saWZlIGNhcmU8L3RpdGxlPjwvdGl0bGVzPjxyZXByaW50LWVkaXRp
b24+bm90IGluIGZpbGU8L3JlcHJpbnQtZWRpdGlvbj48ZGF0ZXM+PHllYXI+MjAxNjwveWVhcj48
L2RhdGVzPjxwdWItbG9jYXRpb24+TmV3Y2FzdGxlIHVwb24gVHluZTwvcHViLWxvY2F0aW9uPjx1
cmxzPjxyZWxhdGVkLXVybHM+PHVybD5odHRwOi8vd3d3LmNxYy5vcmcudWsvbmV3cy9zdG9yaWVz
L2RpZmZlcmVudC1lbmRpbmctb3VyLXJldmlldy1sb29raW5nLWVuZC1saWZlLWNhcmUtcHVibGlz
aGVkPC91cmw+PC9yZWxhdGVkLXVybHM+PC91cmxzPjwvcmVjb3JkPjwvQ2l0ZT48L0VuZE5vdGU+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Care Quality Commission 2016; Dixon et al. 2016; Seymour and Cassel 2016)</w:t>
      </w:r>
      <w:r w:rsidR="00C445FA">
        <w:rPr>
          <w:rFonts w:ascii="Calibri" w:hAnsi="Calibri" w:cs="Calibri"/>
          <w:sz w:val="24"/>
          <w:szCs w:val="24"/>
        </w:rPr>
        <w:fldChar w:fldCharType="end"/>
      </w:r>
      <w:r w:rsidRPr="005E2CF5">
        <w:rPr>
          <w:rFonts w:ascii="Calibri" w:hAnsi="Calibri" w:cs="Calibri"/>
          <w:sz w:val="24"/>
          <w:szCs w:val="24"/>
        </w:rPr>
        <w:t xml:space="preserve">. To increase diversity there needs to be a greater emphasis on the process of involvement, to address issues such as access and flexibility, using a variety of involvement methods, adapting or changing them over time. The evidence base for this is gradually developing with studies in palliative care and other field beginning to use more innovative approaches </w:t>
      </w:r>
      <w:r w:rsidR="00C445FA">
        <w:rPr>
          <w:rFonts w:ascii="Calibri" w:hAnsi="Calibri" w:cs="Calibri"/>
          <w:sz w:val="24"/>
          <w:szCs w:val="24"/>
        </w:rPr>
        <w:fldChar w:fldCharType="begin">
          <w:fldData xml:space="preserve">PEVuZE5vdGU+PENpdGU+PFJlY051bT4xNjgxOTwvUmVjTnVtPjxEaXNwbGF5VGV4dD4oSGFycmlz
IGV0IGFsLiAyMDA1OyBCYXRlcyBldCBhbC4gMjAxODsgQnJpZ2h0b24gZXQgYWwuIDIwMTg7IEVj
Y2xlcyBldCBhbC4gMjAxODsgSGlsbCBldCBhbC4gMjAxOCk8L0Rpc3BsYXlUZXh0PjxyZWNvcmQ+
PHJlYy1udW1iZXI+MTY4MTk8L3JlYy1udW1iZXI+PGZvcmVpZ24ta2V5cz48a2V5IGFwcD0iRU4i
IGRiLWlkPSJlZGE5OWVzcjlhcnA1MmUyMHYycGZ0ejRycDVzOXgwZXZlZjUiIHRpbWVzdGFtcD0i
MTUzMDg5MzQyMyI+MTY4MTk8L2tleT48a2V5IGFwcD0iRU5XZWIiIGRiLWlkPSIiPjA8L2tleT48
L2ZvcmVpZ24ta2V5cz48cmVmLXR5cGUgbmFtZT0iSm91cm5hbCBBcnRpY2xlIj4xNzwvcmVmLXR5
cGU+PGNvbnRyaWJ1dG9ycz48YXV0aG9ycz48YXV0aG9yPkJyaWdodG9uLCBMaXNhIEphbmU8L2F1
dGhvcj48YXV0aG9yPlBhc2ssIFNvcGhpZTwvYXV0aG9yPjxhdXRob3I+QmVuYWxpYSwgSGFtaWQ8
L2F1dGhvcj48YXV0aG9yPkJhaWxleSwgU3lsdmlhPC9hdXRob3I+PGF1dGhvcj5TdW1lcmZpZWxk
LCBNYXJpb248L2F1dGhvcj48YXV0aG9yPldpdHQsIEphbmE8L2F1dGhvcj48YXV0aG9yPmRlIFdv
bGYtTGluZGVyLCBTdXNhbm5lPC9hdXRob3I+PGF1dGhvcj5FdGtpbmQsIFNpbW9uIE5vYWg8L2F1
dGhvcj48YXV0aG9yPk11cnRhZ2gsIEZsaXNzIEVNPC9hdXRob3I+PGF1dGhvcj5Lb2ZmbWFuLCBK
b25hdGhhbjwvYXV0aG9yPjwvYXV0aG9ycz48L2NvbnRyaWJ1dG9ycz48dGl0bGVzPjx0aXRsZT5U
YWtpbmcgcGF0aWVudCBhbmQgcHVibGljIGludm9sdmVtZW50IG9ubGluZTogcXVhbGl0YXRpdmUg
ZXZhbHVhdGlvbiBvZiBhbiBvbmxpbmUgZm9ydW0gZm9yIHBhbGxpYXRpdmUgY2FyZSBhbmQgcmVo
YWJpbGl0YXRpb24gcmVzZWFyY2g8L3RpdGxlPjxzZWNvbmRhcnktdGl0bGU+UmVzZWFyY2ggSW52
b2x2ZW1lbnQgYW5kIEVuZ2FnZW1lbnQ8L3NlY29uZGFyeS10aXRsZT48L3RpdGxlcz48cGVyaW9k
aWNhbD48ZnVsbC10aXRsZT5SZXNlYXJjaCBJbnZvbHZlbWVudCBhbmQgRW5nYWdlbWVudDwvZnVs
bC10aXRsZT48YWJici0xPlJlcyBJbnZvbHYgRW5nYWdlbTwvYWJici0xPjwvcGVyaW9kaWNhbD48
dm9sdW1lPjQ8L3ZvbHVtZT48bnVtYmVyPjE0PC9udW1iZXI+PHJlcHJpbnQtZWRpdGlvbj5pbiBm
aWxlPC9yZXByaW50LWVkaXRpb24+PGRhdGVzPjx5ZWFyPjIwMTg8L3llYXI+PC9kYXRlcz48aXNi
bj4yMDU2LTc1Mjk8L2lzYm4+PHVybHM+PHJlbGF0ZWQtdXJscz48dXJsPmh0dHBzOi8vcmVzZWFy
Y2hpbnZvbHZlbWVudC5iaW9tZWRjZW50cmFsLmNvbS9hcnRpY2xlcy8xMC4xMTg2L3M0MDkwMC0w
MTgtMDA5Ny16PC91cmw+PC9yZWxhdGVkLXVybHM+PC91cmxzPjwvcmVjb3JkPjwvQ2l0ZT48Q2l0
ZT48UmVjTnVtPjE2OTE5PC9SZWNOdW0+PHJlY29yZD48cmVjLW51bWJlcj4xNjkxOTwvcmVjLW51
bWJlcj48Zm9yZWlnbi1rZXlzPjxrZXkgYXBwPSJFTiIgZGItaWQ9ImVkYTk5ZXNyOWFycDUyZTIw
djJwZnR6NHJwNXM5eDBldmVmNSIgdGltZXN0YW1wPSIxNTQ2Mjc1MzI5Ij4xNjkxOTwva2V5Pjxr
ZXkgYXBwPSJFTldlYiIgZGItaWQ9IiI+MDwva2V5PjwvZm9yZWlnbi1rZXlzPjxyZWYtdHlwZSBu
YW1lPSJSZXBvcnQiPjI3PC9yZWYtdHlwZT48Y29udHJpYnV0b3JzPjxhdXRob3JzPjxhdXRob3I+
SGFycmlzLCBGLk0uPC9hdXRob3I+PGF1dGhvcj5LZW5kYWxsIE0uPC9hdXRob3I+PGF1dGhvcj5X
b3J0aCBBLjwvYXV0aG9yPjxhdXRob3I+TXVycmF5IFMuQS48L2F1dGhvcj48YXV0aG9yPktlYXJu
ZXkgTi48L2F1dGhvcj48YXV0aG9yPlNoZWlraCBBLjwvYXV0aG9yPjxhdXRob3I+Qm95ZCBLLjwv
YXV0aG9yPjxhdXRob3I+TWFsbGluc29uIEkuPC9hdXRob3I+PC9hdXRob3JzPjx0ZXJ0aWFyeS1h
dXRob3JzPjxhdXRob3I+TWFjbWlsbGFuIENhbmNlciBSZWxpZWY8L2F1dGhvcj48L3RlcnRpYXJ5
LWF1dGhvcnM+PC9jb250cmlidXRvcnM+PHRpdGxlcz48dGl0bGU+V2hhdCBhcmUgdGhlIGJlc3Qg
d2F5cyB0byBzZWVrIHRoZSB2aWV3cyBvZiBwZW9wbGUgYWZmYWN0ZWQgYnkgY2FuY2VyIGFib3V0
IGVuZCBvZiBsaWZlIGlzc3Vlcz88L3RpdGxlPjwvdGl0bGVzPjxyZXByaW50LWVkaXRpb24+aW4g
ZmlsZTwvcmVwcmludC1lZGl0aW9uPjxkYXRlcz48eWVhcj4yMDA1PC95ZWFyPjwvZGF0ZXM+PHB1
Yi1sb2NhdGlvbj5TdGlybGluZzwvcHViLWxvY2F0aW9uPjxwdWJsaXNoZXI+VW5pdmVyc2l0eSBv
ZiBTdGlybGluZzwvcHVibGlzaGVyPjx1cmxzPjxyZWxhdGVkLXVybHM+PHVybD5odHRwczovL3d3
dy5zdGlyLmFjLnVrL3Jlc2VhcmNoL2h1Yi9wdWJsaWNhdGlvbi83MDY4MzY8L3VybD48L3JlbGF0
ZWQtdXJscz48L3VybHM+PC9yZWNvcmQ+PC9DaXRlPjxDaXRlPjxSZWNOdW0+MTY5MTE8L1JlY051
bT48cmVjb3JkPjxyZWMtbnVtYmVyPjE2OTExPC9yZWMtbnVtYmVyPjxmb3JlaWduLWtleXM+PGtl
eSBhcHA9IkVOIiBkYi1pZD0iZWRhOTllc3I5YXJwNTJlMjB2MnBmdHo0cnA1czl4MGV2ZWY1IiB0
aW1lc3RhbXA9IjE1NDQyNjcwNDUiPjE2OTExPC9rZXk+PGtleSBhcHA9IkVOV2ViIiBkYi1pZD0i
Ij4wPC9rZXk+PC9mb3JlaWduLWtleXM+PHJlZi10eXBlIG5hbWU9IkpvdXJuYWwgQXJ0aWNsZSI+
MTc8L3JlZi10eXBlPjxjb250cmlidXRvcnM+PGF1dGhvcnM+PGF1dGhvcj5IaWxsLCBLYXRlPC9h
dXRob3I+PGF1dGhvcj5Qb3J0bWFuLCBNYWdzPC9hdXRob3I+PGF1dGhvcj5UYWJpLCBac3V6c2Fu
bmE8L2F1dGhvcj48L2F1dGhvcnM+PC9jb250cmlidXRvcnM+PHRpdGxlcz48dGl0bGU+TWVldCB0
aGUgcmVzZWFyY2hlcnM6IGFuIGFsdGVybmF0aXZlIG1ldGhvZCBvZiBlbmdhZ2luZyBwYXRpZW50
cyB3aXRoIHJlc2VhcmNoIGluIG1lc290aGVsaW9tYTwvdGl0bGU+PHNlY29uZGFyeS10aXRsZT5S
ZXNlYXJjaCBJbnZvbHZlbWVudCBhbmQgRW5nYWdlbWVudDwvc2Vjb25kYXJ5LXRpdGxlPjwvdGl0
bGVzPjxwZXJpb2RpY2FsPjxmdWxsLXRpdGxlPlJlc2VhcmNoIEludm9sdmVtZW50IGFuZCBFbmdh
Z2VtZW50PC9mdWxsLXRpdGxlPjxhYmJyLTE+UmVzIEludm9sdiBFbmdhZ2VtPC9hYmJyLTE+PC9w
ZXJpb2RpY2FsPjxwYWdlcz4xLTk8L3BhZ2VzPjx2b2x1bWU+NDwvdm9sdW1lPjxudW1iZXI+MzM8
L251bWJlcj48cmVwcmludC1lZGl0aW9uPmluIGZpbGU8L3JlcHJpbnQtZWRpdGlvbj48ZGF0ZXM+
PHllYXI+MjAxODwveWVhcj48L2RhdGVzPjxpc2JuPjIwNTYtNzUyOTwvaXNibj48dXJscz48cmVs
YXRlZC11cmxzPjx1cmw+aHR0cHM6Ly9yZXNlYXJjaGludm9sdmVtZW50LmJpb21lZGNlbnRyYWwu
Y29tL2FydGljbGVzLzEwLjExODYvczQwOTAwLTAxOC0wMTE5LXg8L3VybD48L3JlbGF0ZWQtdXJs
cz48L3VybHM+PC9yZWNvcmQ+PC9DaXRlPjxDaXRlPjxSZWNOdW0+MTY5MDg8L1JlY051bT48cmVj
b3JkPjxyZWMtbnVtYmVyPjE2OTA4PC9yZWMtbnVtYmVyPjxmb3JlaWduLWtleXM+PGtleSBhcHA9
IkVOIiBkYi1pZD0iZWRhOTllc3I5YXJwNTJlMjB2MnBmdHo0cnA1czl4MGV2ZWY1IiB0aW1lc3Rh
bXA9IjE1NDQyNjcxMTMiPjE2OTA4PC9rZXk+PGtleSBhcHA9IkVOV2ViIiBkYi1pZD0iIj4wPC9r
ZXk+PC9mb3JlaWduLWtleXM+PHJlZi10eXBlIG5hbWU9IkpvdXJuYWwgQXJ0aWNsZSI+MTc8L3Jl
Zi10eXBlPjxjb250cmlidXRvcnM+PGF1dGhvcnM+PGF1dGhvcj5FY2NsZXMsIEFiaTwvYXV0aG9y
PjxhdXRob3I+QnJ5Y2UsIENhcm9sPC9hdXRob3I+PGF1dGhvcj5UdXJrLCBBbWFkZWE8L2F1dGhv
cj48YXV0aG9yPkF0aGVydG9uLCBIZWxlbjwvYXV0aG9yPjwvYXV0aG9ycz48L2NvbnRyaWJ1dG9y
cz48dGl0bGVzPjx0aXRsZT5QYXRpZW50IGFuZCBwdWJsaWMgaW52b2x2ZW1lbnQgbW9iaWxlIHdv
cmtzaG9wc+KAk2NvbnZlbmllbnQgaW52b2x2ZW1lbnQgZm9yIHRoZSB1bi11c3VhbCBzdXNwZWN0
czwvdGl0bGU+PHNlY29uZGFyeS10aXRsZT5SZXNlYXJjaCBJbnZvbHZlbWVudCBhbmQgRW5nYWdl
bWVudDwvc2Vjb25kYXJ5LXRpdGxlPjwvdGl0bGVzPjxwZXJpb2RpY2FsPjxmdWxsLXRpdGxlPlJl
c2VhcmNoIEludm9sdmVtZW50IGFuZCBFbmdhZ2VtZW50PC9mdWxsLXRpdGxlPjxhYmJyLTE+UmVz
IEludm9sdiBFbmdhZ2VtPC9hYmJyLTE+PC9wZXJpb2RpY2FsPjxwYWdlcz4xLTc8L3BhZ2VzPjx2
b2x1bWU+NDwvdm9sdW1lPjxudW1iZXI+Mzg8L251bWJlcj48cmVwcmludC1lZGl0aW9uPmluIGZp
bGU8L3JlcHJpbnQtZWRpdGlvbj48ZGF0ZXM+PHllYXI+MjAxODwveWVhcj48L2RhdGVzPjxpc2Ju
PjIwNTYtNzUyOTwvaXNibj48dXJscz48cmVsYXRlZC11cmxzPjx1cmw+aHR0cHM6Ly9yZXNlYXJj
aGludm9sdmVtZW50LmJpb21lZGNlbnRyYWwuY29tL2FydGljbGVzLzEwLjExODYvczQwOTAwLTAx
OC0wMTIzLTE8L3VybD48L3JlbGF0ZWQtdXJscz48L3VybHM+PC9yZWNvcmQ+PC9DaXRlPjxDaXRl
PjxSZWNOdW0+MTY3NjQ8L1JlY051bT48cmVjb3JkPjxyZWMtbnVtYmVyPjE2NzY0PC9yZWMtbnVt
YmVyPjxmb3JlaWduLWtleXM+PGtleSBhcHA9IkVOIiBkYi1pZD0iZWRhOTllc3I5YXJwNTJlMjB2
MnBmdHo0cnA1czl4MGV2ZWY1IiB0aW1lc3RhbXA9IjE1MjUyNjc1MTMiPjE2NzY0PC9rZXk+PGtl
eSBhcHA9IkVOV2ViIiBkYi1pZD0iIj4wPC9rZXk+PC9mb3JlaWduLWtleXM+PHJlZi10eXBlIG5h
bWU9IkpvdXJuYWwgQXJ0aWNsZSI+MTc8L3JlZi10eXBlPjxjb250cmlidXRvcnM+PGF1dGhvcnM+
PGF1dGhvcj5CYXRlcywgTWF5YSBKYW5lPC9hdXRob3I+PGF1dGhvcj5BcmRyZXksIEphbmU8L2F1
dGhvcj48YXV0aG9yPk1waHdhdGl3YSwgVHJlemE8L2F1dGhvcj48YXV0aG9yPlNxdWlyZSwgU3Rl
cGhlbiBCZXJ0ZWw8L2F1dGhvcj48YXV0aG9yPk5pZXNzZW4sIExvdWlzIFdpbGxlbTwvYXV0aG9y
PjwvYXV0aG9ycz48L2NvbnRyaWJ1dG9ycz48dGl0bGVzPjx0aXRsZT5FbmhhbmNlZCBwYXRpZW50
IHJlc2VhcmNoIHBhcnRpY2lwYXRpb246IGEgUGhvdG92b2ljZSBzdHVkeSBpbiBCbGFudHlyZSBN
YWxhd2k8L3RpdGxlPjxzZWNvbmRhcnktdGl0bGU+Qk1KIFN1cHBvcnRpdmUgJmFtcDsgUGFsbGlh
dGl2ZSBDYXJlPC9zZWNvbmRhcnktdGl0bGU+PC90aXRsZXM+PHBlcmlvZGljYWw+PGZ1bGwtdGl0
bGU+Qk1KIFN1cHBvcnRpdmUgJmFtcDsgUGFsbGlhdGl2ZSBDYXJlPC9mdWxsLXRpdGxlPjxhYmJy
LTE+Qk1KIFN1cHBvcnQgUGFsbGlhdCBDYXJlPC9hYmJyLTE+PC9wZXJpb2RpY2FsPjxwYWdlcz4x
NzEtMTc0PC9wYWdlcz48bnVtYmVyPjg8L251bWJlcj48cmVwcmludC1lZGl0aW9uPmluIGZpbGU8
L3JlcHJpbnQtZWRpdGlvbj48ZGF0ZXM+PHllYXI+MjAxODwveWVhcj48L2RhdGVzPjxpc2JuPjIw
NDUtNDM1WDwvaXNibj48dXJscz48cmVsYXRlZC11cmxzPjx1cmw+aHR0cDovL3NwY2FyZS5ibWou
Y29tL2NvbnRlbnQvZWFybHkvMjAxOC8wMi8wMS9ibWpzcGNhcmUtMjAxNy0wMDE0MzkuYWJzdHJh
Y3Q8L3VybD48L3JlbGF0ZWQtdXJscz48L3VybHM+PC9yZWNvcmQ+PC9DaXRlPjwvRW5kTm90ZT4A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gxOTwvUmVjTnVtPjxEaXNwbGF5VGV4dD4oSGFycmlz
IGV0IGFsLiAyMDA1OyBCYXRlcyBldCBhbC4gMjAxODsgQnJpZ2h0b24gZXQgYWwuIDIwMTg7IEVj
Y2xlcyBldCBhbC4gMjAxODsgSGlsbCBldCBhbC4gMjAxOCk8L0Rpc3BsYXlUZXh0PjxyZWNvcmQ+
PHJlYy1udW1iZXI+MTY4MTk8L3JlYy1udW1iZXI+PGZvcmVpZ24ta2V5cz48a2V5IGFwcD0iRU4i
IGRiLWlkPSJlZGE5OWVzcjlhcnA1MmUyMHYycGZ0ejRycDVzOXgwZXZlZjUiIHRpbWVzdGFtcD0i
MTUzMDg5MzQyMyI+MTY4MTk8L2tleT48a2V5IGFwcD0iRU5XZWIiIGRiLWlkPSIiPjA8L2tleT48
L2ZvcmVpZ24ta2V5cz48cmVmLXR5cGUgbmFtZT0iSm91cm5hbCBBcnRpY2xlIj4xNzwvcmVmLXR5
cGU+PGNvbnRyaWJ1dG9ycz48YXV0aG9ycz48YXV0aG9yPkJyaWdodG9uLCBMaXNhIEphbmU8L2F1
dGhvcj48YXV0aG9yPlBhc2ssIFNvcGhpZTwvYXV0aG9yPjxhdXRob3I+QmVuYWxpYSwgSGFtaWQ8
L2F1dGhvcj48YXV0aG9yPkJhaWxleSwgU3lsdmlhPC9hdXRob3I+PGF1dGhvcj5TdW1lcmZpZWxk
LCBNYXJpb248L2F1dGhvcj48YXV0aG9yPldpdHQsIEphbmE8L2F1dGhvcj48YXV0aG9yPmRlIFdv
bGYtTGluZGVyLCBTdXNhbm5lPC9hdXRob3I+PGF1dGhvcj5FdGtpbmQsIFNpbW9uIE5vYWg8L2F1
dGhvcj48YXV0aG9yPk11cnRhZ2gsIEZsaXNzIEVNPC9hdXRob3I+PGF1dGhvcj5Lb2ZmbWFuLCBK
b25hdGhhbjwvYXV0aG9yPjwvYXV0aG9ycz48L2NvbnRyaWJ1dG9ycz48dGl0bGVzPjx0aXRsZT5U
YWtpbmcgcGF0aWVudCBhbmQgcHVibGljIGludm9sdmVtZW50IG9ubGluZTogcXVhbGl0YXRpdmUg
ZXZhbHVhdGlvbiBvZiBhbiBvbmxpbmUgZm9ydW0gZm9yIHBhbGxpYXRpdmUgY2FyZSBhbmQgcmVo
YWJpbGl0YXRpb24gcmVzZWFyY2g8L3RpdGxlPjxzZWNvbmRhcnktdGl0bGU+UmVzZWFyY2ggSW52
b2x2ZW1lbnQgYW5kIEVuZ2FnZW1lbnQ8L3NlY29uZGFyeS10aXRsZT48L3RpdGxlcz48cGVyaW9k
aWNhbD48ZnVsbC10aXRsZT5SZXNlYXJjaCBJbnZvbHZlbWVudCBhbmQgRW5nYWdlbWVudDwvZnVs
bC10aXRsZT48YWJici0xPlJlcyBJbnZvbHYgRW5nYWdlbTwvYWJici0xPjwvcGVyaW9kaWNhbD48
dm9sdW1lPjQ8L3ZvbHVtZT48bnVtYmVyPjE0PC9udW1iZXI+PHJlcHJpbnQtZWRpdGlvbj5pbiBm
aWxlPC9yZXByaW50LWVkaXRpb24+PGRhdGVzPjx5ZWFyPjIwMTg8L3llYXI+PC9kYXRlcz48aXNi
bj4yMDU2LTc1Mjk8L2lzYm4+PHVybHM+PHJlbGF0ZWQtdXJscz48dXJsPmh0dHBzOi8vcmVzZWFy
Y2hpbnZvbHZlbWVudC5iaW9tZWRjZW50cmFsLmNvbS9hcnRpY2xlcy8xMC4xMTg2L3M0MDkwMC0w
MTgtMDA5Ny16PC91cmw+PC9yZWxhdGVkLXVybHM+PC91cmxzPjwvcmVjb3JkPjwvQ2l0ZT48Q2l0
ZT48UmVjTnVtPjE2OTE5PC9SZWNOdW0+PHJlY29yZD48cmVjLW51bWJlcj4xNjkxOTwvcmVjLW51
bWJlcj48Zm9yZWlnbi1rZXlzPjxrZXkgYXBwPSJFTiIgZGItaWQ9ImVkYTk5ZXNyOWFycDUyZTIw
djJwZnR6NHJwNXM5eDBldmVmNSIgdGltZXN0YW1wPSIxNTQ2Mjc1MzI5Ij4xNjkxOTwva2V5Pjxr
ZXkgYXBwPSJFTldlYiIgZGItaWQ9IiI+MDwva2V5PjwvZm9yZWlnbi1rZXlzPjxyZWYtdHlwZSBu
YW1lPSJSZXBvcnQiPjI3PC9yZWYtdHlwZT48Y29udHJpYnV0b3JzPjxhdXRob3JzPjxhdXRob3I+
SGFycmlzLCBGLk0uPC9hdXRob3I+PGF1dGhvcj5LZW5kYWxsIE0uPC9hdXRob3I+PGF1dGhvcj5X
b3J0aCBBLjwvYXV0aG9yPjxhdXRob3I+TXVycmF5IFMuQS48L2F1dGhvcj48YXV0aG9yPktlYXJu
ZXkgTi48L2F1dGhvcj48YXV0aG9yPlNoZWlraCBBLjwvYXV0aG9yPjxhdXRob3I+Qm95ZCBLLjwv
YXV0aG9yPjxhdXRob3I+TWFsbGluc29uIEkuPC9hdXRob3I+PC9hdXRob3JzPjx0ZXJ0aWFyeS1h
dXRob3JzPjxhdXRob3I+TWFjbWlsbGFuIENhbmNlciBSZWxpZWY8L2F1dGhvcj48L3RlcnRpYXJ5
LWF1dGhvcnM+PC9jb250cmlidXRvcnM+PHRpdGxlcz48dGl0bGU+V2hhdCBhcmUgdGhlIGJlc3Qg
d2F5cyB0byBzZWVrIHRoZSB2aWV3cyBvZiBwZW9wbGUgYWZmYWN0ZWQgYnkgY2FuY2VyIGFib3V0
IGVuZCBvZiBsaWZlIGlzc3Vlcz88L3RpdGxlPjwvdGl0bGVzPjxyZXByaW50LWVkaXRpb24+aW4g
ZmlsZTwvcmVwcmludC1lZGl0aW9uPjxkYXRlcz48eWVhcj4yMDA1PC95ZWFyPjwvZGF0ZXM+PHB1
Yi1sb2NhdGlvbj5TdGlybGluZzwvcHViLWxvY2F0aW9uPjxwdWJsaXNoZXI+VW5pdmVyc2l0eSBv
ZiBTdGlybGluZzwvcHVibGlzaGVyPjx1cmxzPjxyZWxhdGVkLXVybHM+PHVybD5odHRwczovL3d3
dy5zdGlyLmFjLnVrL3Jlc2VhcmNoL2h1Yi9wdWJsaWNhdGlvbi83MDY4MzY8L3VybD48L3JlbGF0
ZWQtdXJscz48L3VybHM+PC9yZWNvcmQ+PC9DaXRlPjxDaXRlPjxSZWNOdW0+MTY5MTE8L1JlY051
bT48cmVjb3JkPjxyZWMtbnVtYmVyPjE2OTExPC9yZWMtbnVtYmVyPjxmb3JlaWduLWtleXM+PGtl
eSBhcHA9IkVOIiBkYi1pZD0iZWRhOTllc3I5YXJwNTJlMjB2MnBmdHo0cnA1czl4MGV2ZWY1IiB0
aW1lc3RhbXA9IjE1NDQyNjcwNDUiPjE2OTExPC9rZXk+PGtleSBhcHA9IkVOV2ViIiBkYi1pZD0i
Ij4wPC9rZXk+PC9mb3JlaWduLWtleXM+PHJlZi10eXBlIG5hbWU9IkpvdXJuYWwgQXJ0aWNsZSI+
MTc8L3JlZi10eXBlPjxjb250cmlidXRvcnM+PGF1dGhvcnM+PGF1dGhvcj5IaWxsLCBLYXRlPC9h
dXRob3I+PGF1dGhvcj5Qb3J0bWFuLCBNYWdzPC9hdXRob3I+PGF1dGhvcj5UYWJpLCBac3V6c2Fu
bmE8L2F1dGhvcj48L2F1dGhvcnM+PC9jb250cmlidXRvcnM+PHRpdGxlcz48dGl0bGU+TWVldCB0
aGUgcmVzZWFyY2hlcnM6IGFuIGFsdGVybmF0aXZlIG1ldGhvZCBvZiBlbmdhZ2luZyBwYXRpZW50
cyB3aXRoIHJlc2VhcmNoIGluIG1lc290aGVsaW9tYTwvdGl0bGU+PHNlY29uZGFyeS10aXRsZT5S
ZXNlYXJjaCBJbnZvbHZlbWVudCBhbmQgRW5nYWdlbWVudDwvc2Vjb25kYXJ5LXRpdGxlPjwvdGl0
bGVzPjxwZXJpb2RpY2FsPjxmdWxsLXRpdGxlPlJlc2VhcmNoIEludm9sdmVtZW50IGFuZCBFbmdh
Z2VtZW50PC9mdWxsLXRpdGxlPjxhYmJyLTE+UmVzIEludm9sdiBFbmdhZ2VtPC9hYmJyLTE+PC9w
ZXJpb2RpY2FsPjxwYWdlcz4xLTk8L3BhZ2VzPjx2b2x1bWU+NDwvdm9sdW1lPjxudW1iZXI+MzM8
L251bWJlcj48cmVwcmludC1lZGl0aW9uPmluIGZpbGU8L3JlcHJpbnQtZWRpdGlvbj48ZGF0ZXM+
PHllYXI+MjAxODwveWVhcj48L2RhdGVzPjxpc2JuPjIwNTYtNzUyOTwvaXNibj48dXJscz48cmVs
YXRlZC11cmxzPjx1cmw+aHR0cHM6Ly9yZXNlYXJjaGludm9sdmVtZW50LmJpb21lZGNlbnRyYWwu
Y29tL2FydGljbGVzLzEwLjExODYvczQwOTAwLTAxOC0wMTE5LXg8L3VybD48L3JlbGF0ZWQtdXJs
cz48L3VybHM+PC9yZWNvcmQ+PC9DaXRlPjxDaXRlPjxSZWNOdW0+MTY5MDg8L1JlY051bT48cmVj
b3JkPjxyZWMtbnVtYmVyPjE2OTA4PC9yZWMtbnVtYmVyPjxmb3JlaWduLWtleXM+PGtleSBhcHA9
IkVOIiBkYi1pZD0iZWRhOTllc3I5YXJwNTJlMjB2MnBmdHo0cnA1czl4MGV2ZWY1IiB0aW1lc3Rh
bXA9IjE1NDQyNjcxMTMiPjE2OTA4PC9rZXk+PGtleSBhcHA9IkVOV2ViIiBkYi1pZD0iIj4wPC9r
ZXk+PC9mb3JlaWduLWtleXM+PHJlZi10eXBlIG5hbWU9IkpvdXJuYWwgQXJ0aWNsZSI+MTc8L3Jl
Zi10eXBlPjxjb250cmlidXRvcnM+PGF1dGhvcnM+PGF1dGhvcj5FY2NsZXMsIEFiaTwvYXV0aG9y
PjxhdXRob3I+QnJ5Y2UsIENhcm9sPC9hdXRob3I+PGF1dGhvcj5UdXJrLCBBbWFkZWE8L2F1dGhv
cj48YXV0aG9yPkF0aGVydG9uLCBIZWxlbjwvYXV0aG9yPjwvYXV0aG9ycz48L2NvbnRyaWJ1dG9y
cz48dGl0bGVzPjx0aXRsZT5QYXRpZW50IGFuZCBwdWJsaWMgaW52b2x2ZW1lbnQgbW9iaWxlIHdv
cmtzaG9wc+KAk2NvbnZlbmllbnQgaW52b2x2ZW1lbnQgZm9yIHRoZSB1bi11c3VhbCBzdXNwZWN0
czwvdGl0bGU+PHNlY29uZGFyeS10aXRsZT5SZXNlYXJjaCBJbnZvbHZlbWVudCBhbmQgRW5nYWdl
bWVudDwvc2Vjb25kYXJ5LXRpdGxlPjwvdGl0bGVzPjxwZXJpb2RpY2FsPjxmdWxsLXRpdGxlPlJl
c2VhcmNoIEludm9sdmVtZW50IGFuZCBFbmdhZ2VtZW50PC9mdWxsLXRpdGxlPjxhYmJyLTE+UmVz
IEludm9sdiBFbmdhZ2VtPC9hYmJyLTE+PC9wZXJpb2RpY2FsPjxwYWdlcz4xLTc8L3BhZ2VzPjx2
b2x1bWU+NDwvdm9sdW1lPjxudW1iZXI+Mzg8L251bWJlcj48cmVwcmludC1lZGl0aW9uPmluIGZp
bGU8L3JlcHJpbnQtZWRpdGlvbj48ZGF0ZXM+PHllYXI+MjAxODwveWVhcj48L2RhdGVzPjxpc2Ju
PjIwNTYtNzUyOTwvaXNibj48dXJscz48cmVsYXRlZC11cmxzPjx1cmw+aHR0cHM6Ly9yZXNlYXJj
aGludm9sdmVtZW50LmJpb21lZGNlbnRyYWwuY29tL2FydGljbGVzLzEwLjExODYvczQwOTAwLTAx
OC0wMTIzLTE8L3VybD48L3JlbGF0ZWQtdXJscz48L3VybHM+PC9yZWNvcmQ+PC9DaXRlPjxDaXRl
PjxSZWNOdW0+MTY3NjQ8L1JlY051bT48cmVjb3JkPjxyZWMtbnVtYmVyPjE2NzY0PC9yZWMtbnVt
YmVyPjxmb3JlaWduLWtleXM+PGtleSBhcHA9IkVOIiBkYi1pZD0iZWRhOTllc3I5YXJwNTJlMjB2
MnBmdHo0cnA1czl4MGV2ZWY1IiB0aW1lc3RhbXA9IjE1MjUyNjc1MTMiPjE2NzY0PC9rZXk+PGtl
eSBhcHA9IkVOV2ViIiBkYi1pZD0iIj4wPC9rZXk+PC9mb3JlaWduLWtleXM+PHJlZi10eXBlIG5h
bWU9IkpvdXJuYWwgQXJ0aWNsZSI+MTc8L3JlZi10eXBlPjxjb250cmlidXRvcnM+PGF1dGhvcnM+
PGF1dGhvcj5CYXRlcywgTWF5YSBKYW5lPC9hdXRob3I+PGF1dGhvcj5BcmRyZXksIEphbmU8L2F1
dGhvcj48YXV0aG9yPk1waHdhdGl3YSwgVHJlemE8L2F1dGhvcj48YXV0aG9yPlNxdWlyZSwgU3Rl
cGhlbiBCZXJ0ZWw8L2F1dGhvcj48YXV0aG9yPk5pZXNzZW4sIExvdWlzIFdpbGxlbTwvYXV0aG9y
PjwvYXV0aG9ycz48L2NvbnRyaWJ1dG9ycz48dGl0bGVzPjx0aXRsZT5FbmhhbmNlZCBwYXRpZW50
IHJlc2VhcmNoIHBhcnRpY2lwYXRpb246IGEgUGhvdG92b2ljZSBzdHVkeSBpbiBCbGFudHlyZSBN
YWxhd2k8L3RpdGxlPjxzZWNvbmRhcnktdGl0bGU+Qk1KIFN1cHBvcnRpdmUgJmFtcDsgUGFsbGlh
dGl2ZSBDYXJlPC9zZWNvbmRhcnktdGl0bGU+PC90aXRsZXM+PHBlcmlvZGljYWw+PGZ1bGwtdGl0
bGU+Qk1KIFN1cHBvcnRpdmUgJmFtcDsgUGFsbGlhdGl2ZSBDYXJlPC9mdWxsLXRpdGxlPjxhYmJy
LTE+Qk1KIFN1cHBvcnQgUGFsbGlhdCBDYXJlPC9hYmJyLTE+PC9wZXJpb2RpY2FsPjxwYWdlcz4x
NzEtMTc0PC9wYWdlcz48bnVtYmVyPjg8L251bWJlcj48cmVwcmludC1lZGl0aW9uPmluIGZpbGU8
L3JlcHJpbnQtZWRpdGlvbj48ZGF0ZXM+PHllYXI+MjAxODwveWVhcj48L2RhdGVzPjxpc2JuPjIw
NDUtNDM1WDwvaXNibj48dXJscz48cmVsYXRlZC11cmxzPjx1cmw+aHR0cDovL3NwY2FyZS5ibWou
Y29tL2NvbnRlbnQvZWFybHkvMjAxOC8wMi8wMS9ibWpzcGNhcmUtMjAxNy0wMDE0MzkuYWJzdHJh
Y3Q8L3VybD48L3JlbGF0ZWQtdXJscz48L3VybHM+PC9yZWNvcmQ+PC9DaXRlPjwvRW5kTm90ZT4A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Harris et al. 2005; Bates et al. 2018; Brighton et al. 2018; Eccles et al. 2018; Hill et al. 2018)</w:t>
      </w:r>
      <w:r w:rsidR="00C445FA">
        <w:rPr>
          <w:rFonts w:ascii="Calibri" w:hAnsi="Calibri" w:cs="Calibri"/>
          <w:sz w:val="24"/>
          <w:szCs w:val="24"/>
        </w:rPr>
        <w:fldChar w:fldCharType="end"/>
      </w:r>
      <w:r w:rsidRPr="005E2CF5">
        <w:rPr>
          <w:rFonts w:ascii="Calibri" w:hAnsi="Calibri" w:cs="Calibri"/>
          <w:sz w:val="24"/>
          <w:szCs w:val="24"/>
        </w:rPr>
        <w:t>.</w:t>
      </w:r>
    </w:p>
    <w:p w14:paraId="77BF98DC" w14:textId="77777777" w:rsidR="005E2CF5" w:rsidRPr="005E2CF5" w:rsidRDefault="005E2CF5" w:rsidP="005E2CF5">
      <w:pPr>
        <w:spacing w:after="0" w:line="240" w:lineRule="auto"/>
        <w:rPr>
          <w:rFonts w:ascii="Calibri" w:hAnsi="Calibri" w:cs="Calibri"/>
          <w:sz w:val="24"/>
          <w:szCs w:val="24"/>
        </w:rPr>
      </w:pPr>
    </w:p>
    <w:p w14:paraId="0C581527" w14:textId="2B564297"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A contrast was illustrated of how emotions were addressed from different perspectives. Public members were open in relaying both the positive impacts and often complex profound sentiments concerning their involvement, whereas few professionals reported emotional impacts, usually keeping any personal experiences of palliative care hidden </w:t>
      </w:r>
      <w:r w:rsidR="00C445FA">
        <w:rPr>
          <w:rFonts w:ascii="Calibri" w:hAnsi="Calibri" w:cs="Calibri"/>
          <w:sz w:val="24"/>
          <w:szCs w:val="24"/>
        </w:rPr>
        <w:fldChar w:fldCharType="begin">
          <w:fldData xml:space="preserve">PEVuZE5vdGU+PENpdGU+PFJlY051bT4xNjY1NTwvUmVjTnVtPjxEaXNwbGF5VGV4dD4oVHdvQ2Fu
IEFzc29jaWF0ZXMgMjAwNTsgQmVyZXNmb3JkIDIwMDc7IENvdHRlcmVsbCAyMDA3OyBLbmlnaHRp
bmcgZXQgYWwuIDIwMDc7IE1hcnNoIGV0IGFsLiAyMDE3KTwvRGlzcGxheVRleHQ+PHJlY29yZD48
cmVjLW51bWJlcj4xNjY1NTwvcmVjLW51bWJlcj48Zm9yZWlnbi1rZXlzPjxrZXkgYXBwPSJFTiIg
ZGItaWQ9ImVkYTk5ZXNyOWFycDUyZTIwdjJwZnR6NHJwNXM5eDBldmVmNSIgdGltZXN0YW1wPSIx
NTU0MzcxMjk5Ij4xNjY1NTwva2V5PjxrZXkgYXBwPSJFTldlYiIgZGItaWQ9IiI+MDwva2V5Pjwv
Zm9yZWlnbi1rZXlzPjxyZWYtdHlwZSBuYW1lPSJSZXBvcnQiPjI3PC9yZWYtdHlwZT48Y29udHJp
YnV0b3JzPjxhdXRob3JzPjxhdXRob3I+S25pZ2h0aW5nLCBLYXRoZXJpbmU8L2F1dGhvcj48YXV0
aG9yPkZvcmJhdCwgTGl6PC9hdXRob3I+PGF1dGhvcj5DYXlsZXNzLCBTYW5kaTwvYXV0aG9yPjxh
dXRob3I+S2Vhcm5leSwgTm9yYTwvYXV0aG9yPjwvYXV0aG9ycz48L2NvbnRyaWJ1dG9ycz48dGl0
bGVzPjx0aXRsZT5FbmFibGluZyBDaGFuZ2U6IFBhdGllbnQgRXhwZXJpZW5jZSBhcyBhIERyaXZl
ciBmb3IgU2VydmljZSBJbXByb3ZlbWVudC4gRmluYWwgUmVwb3J0PC90aXRsZT48L3RpdGxlcz48
cmVwcmludC1lZGl0aW9uPmluIGZpbGU8L3JlcHJpbnQtZWRpdGlvbj48ZGF0ZXM+PHllYXI+MjAw
NzwveWVhcj48L2RhdGVzPjxwdWItbG9jYXRpb24+U2NvdGxhbmQ8L3B1Yi1sb2NhdGlvbj48cHVi
bGlzaGVyPkNhbmNlciBDYXJlIFJlc2VhcmNoIENlbnRyZSwgVW5pdmVyc2l0eSBvZiBTdGlybGlu
ZzwvcHVibGlzaGVyPjx1cmxzPjxyZWxhdGVkLXVybHM+PHVybD5odHRwOi8vZHNwYWNlLnN0aXIu
YWMudWsvaGFuZGxlLzE4OTMvMzYxMCMuV2kxSzJEZHBGUFk8L3VybD48dXJsPmh0dHA6Ly9kc3Bh
Y2Uuc3Rpci5hYy51ay9iaXRzdHJlYW0vMTg5My8zNjEwLzEvRW5hYmxpbmclMjBDaGFuZ2UlMjBQ
YXRpZW50JTIwRXhwZXJpZW5jZSUyMGFzJTIwYSUyMERyaXZlciUyMGZvciUyMFNlcnZpY2UlMjBJ
bXByb3ZlbWVudCUyMCgyMDA3KS5wZGY8L3VybD48L3JlbGF0ZWQtdXJscz48L3VybHM+PHJlbW90
ZS1kYXRhYmFzZS1wcm92aWRlcj5BdXRob3I8L3JlbW90ZS1kYXRhYmFzZS1wcm92aWRlcj48L3Jl
Y29yZD48L0NpdGU+PENpdGU+PFJlY051bT4xNjQ0OTwvUmVjTnVtPjxyZWNvcmQ+PHJlYy1udW1i
ZXI+MTY0NDk8L3JlYy1udW1iZXI+PGZvcmVpZ24ta2V5cz48a2V5IGFwcD0iRU4iIGRiLWlkPSJl
ZGE5OWVzcjlhcnA1MmUyMHYycGZ0ejRycDVzOXgwZXZlZjUiIHRpbWVzdGFtcD0iMTUwNTQ2NTQ5
MiI+MTY0NDk8L2tleT48L2ZvcmVpZ24ta2V5cz48cmVmLXR5cGUgbmFtZT0iSm91cm5hbCBBcnRp
Y2xlIj4xNzwvcmVmLXR5cGU+PGNvbnRyaWJ1dG9ycz48YXV0aG9ycz48YXV0aG9yPk1hcnNoLCBQ
YXVsaW5lPC9hdXRob3I+PGF1dGhvcj5HYXJ0cmVsbCwgR2FicmllbGxlPC9hdXRob3I+PGF1dGhv
cj5FZ2csIEd3ZW48L2F1dGhvcj48YXV0aG9yPk5vbGFuLCBBbmRyZXc8L2F1dGhvcj48YXV0aG9y
PkNyb3NzLCBNZXJ5bGluPC9hdXRob3I+PC9hdXRob3JzPjwvY29udHJpYnV0b3JzPjx0aXRsZXM+
PHRpdGxlPkVuZC1vZi1MaWZlIGNhcmUgaW4gYSBjb21tdW5pdHkgZ2FyZGVuOiBGaW5kaW5ncyBm
cm9tIGEgUGFydGljaXBhdG9yeSBBY3Rpb24gUmVzZWFyY2ggcHJvamVjdCBpbiByZWdpb25hbCBB
dXN0cmFsaWE8L3RpdGxlPjxzZWNvbmRhcnktdGl0bGU+SGVhbHRoICZhbXA7IFBsYWNlPC9zZWNv
bmRhcnktdGl0bGU+PC90aXRsZXM+PHBlcmlvZGljYWw+PGZ1bGwtdGl0bGU+SGVhbHRoICZhbXA7
IFBsYWNlPC9mdWxsLXRpdGxlPjxhYmJyLTE+SGVhbHRoIFBsYWNlPC9hYmJyLTE+PC9wZXJpb2Rp
Y2FsPjxwYWdlcz4xMTAtMTE2PC9wYWdlcz48dm9sdW1lPjQ1PC92b2x1bWU+PHJlcHJpbnQtZWRp
dGlvbj5pbiBmaWxlPC9yZXByaW50LWVkaXRpb24+PGRhdGVzPjx5ZWFyPjIwMTc8L3llYXI+PC9k
YXRlcz48aXNibj4xMzUzLTgyOTI8L2lzYm4+PHVybHM+PHJlbGF0ZWQtdXJscz48dXJsPmh0dHA6
Ly93d3cuc2NpZW5jZWRpcmVjdC5jb20vc2NpZW5jZS9hcnRpY2xlL3BpaS9TMTM1MzgyOTIxNjMw
Mjk2OTwvdXJsPjwvcmVsYXRlZC11cmxzPjwvdXJscz48cmVtb3RlLWRhdGFiYXNlLXByb3ZpZGVy
PkNJTkFITDwvcmVtb3RlLWRhdGFiYXNlLXByb3ZpZGVyPjwvcmVjb3JkPjwvQ2l0ZT48Q2l0ZT48
UmVjTnVtPjUwMDwvUmVjTnVtPjxyZWNvcmQ+PHJlYy1udW1iZXI+NTAwPC9yZWMtbnVtYmVyPjxm
b3JlaWduLWtleXM+PGtleSBhcHA9IkVOIiBkYi1pZD0iZWRhOTllc3I5YXJwNTJlMjB2MnBmdHo0
cnA1czl4MGV2ZWY1IiB0aW1lc3RhbXA9IjE1NTQzNzEyOTkiPjUwMDwva2V5PjxrZXkgYXBwPSJF
TldlYiIgZGItaWQ9IiI+MDwva2V5PjwvZm9yZWlnbi1rZXlzPjxyZWYtdHlwZSBuYW1lPSJSZXBv
cnQiPjI3PC9yZWYtdHlwZT48Y29udHJpYnV0b3JzPjxhdXRob3JzPjxhdXRob3I+VHdvQ2FuIEFz
c29jaWF0ZXMsPC9hdXRob3I+PC9hdXRob3JzPjx0ZXJ0aWFyeS1hdXRob3JzPjxhdXRob3I+VHdv
Q2FuIEFzc29jaWF0ZXMsPC9hdXRob3I+PC90ZXJ0aWFyeS1hdXRob3JzPjwvY29udHJpYnV0b3Jz
PjxhdXRoLWFkZHJlc3M+aW5mb0B0d29jYW5hc3NvY2lhdGVzLmNvLnVrPC9hdXRoLWFkZHJlc3M+
PHRpdGxlcz48dGl0bGU+RmluZGluZyBvdXQgYWJvdXQgdGhlIHByaW9yaXRpZXMgb2YgdXNlcnMg
YW5kIG1ha2luZyB0aGVtIGNvdW50OiBBIHJlcG9ydCBmb3IgTWFjbWlsbGFuIENhbmNlciBSZWxp
ZWY8L3RpdGxlPjwvdGl0bGVzPjxwYWdlcz4xLTQ1PC9wYWdlcz48cmVwcmludC1lZGl0aW9uPmlu
IGZpbGU8L3JlcHJpbnQtZWRpdGlvbj48a2V5d29yZHM+PGtleXdvcmQ+Y2FuY2VyPC9rZXl3b3Jk
PjxrZXl3b3JkPmNhcmU8L2tleXdvcmQ+PGtleXdvcmQ+RGVjaXNpb24gTWFraW5nPC9rZXl3b3Jk
PjxrZXl3b3JkPkhlYWx0aDwva2V5d29yZD48a2V5d29yZD5oZWFsdGggYW5kIHNvY2lhbCBjYXJl
PC9rZXl3b3JkPjxrZXl3b3JkPkludGVydmlld3M8L2tleXdvcmQ+PGtleXdvcmQ+TmVlZDwva2V5
d29yZD48a2V5d29yZD5OZWVkczwva2V5d29yZD48a2V5d29yZD5Qcm9qZWN0PC9rZXl3b3JkPjxr
ZXl3b3JkPlJlc2VhcmNoPC9rZXl3b3JkPjxrZXl3b3JkPlNlcnZpY2VzPC9rZXl3b3JkPjxrZXl3
b3JkPlNvY2lhbCBDYXJlPC9rZXl3b3JkPjxrZXl3b3JkPnVzZXI8L2tleXdvcmQ+PGtleXdvcmQ+
dXNlcnM8L2tleXdvcmQ+PC9rZXl3b3Jkcz48ZGF0ZXM+PHllYXI+MjAwNTwveWVhcj48cHViLWRh
dGVzPjxkYXRlPjEyLzIwMDU8L2RhdGU+PC9wdWItZGF0ZXM+PC9kYXRlcz48cHViLWxvY2F0aW9u
PkhlcmVmb3Jkc2hpcmU8L3B1Yi1sb2NhdGlvbj48bGFiZWw+NTUwRzwvbGFiZWw+PHVybHM+PHJl
bGF0ZWQtdXJscz48dXJsPjxzdHlsZSBmYWNlPSJ1bmRlcmxpbmUiIGZvbnQ9ImRlZmF1bHQiIHNp
emU9IjEwMCUiPmh0dHA6Ly93d3cudHdvY2FuYXNzb2NpYXRlcy5jby51ay9wZGZzL1VzZXJzLVBy
aW9yaXRpZXMtRmluYWwtUmVwb3J0LURlYy0yMDA1LnBkZjwvc3R5bGU+PC91cmw+PC9yZWxhdGVk
LXVybHM+PC91cmxzPjxyZW1vdGUtZGF0YWJhc2UtcHJvdmlkZXI+TUQ8L3JlbW90ZS1kYXRhYmFz
ZS1wcm92aWRlcj48L3JlY29yZD48L0NpdGU+PENpdGU+PFJlY051bT4xNjYwMzwvUmVjTnVtPjxy
ZWNvcmQ+PHJlYy1udW1iZXI+MTY2MDM8L3JlYy1udW1iZXI+PGZvcmVpZ24ta2V5cz48a2V5IGFw
cD0iRU4iIGRiLWlkPSJlZGE5OWVzcjlhcnA1MmUyMHYycGZ0ejRycDVzOXgwZXZlZjUiIHRpbWVz
dGFtcD0iMTU1NDM3MTI5OSI+MTY2MDM8L2tleT48a2V5IGFwcD0iRU5XZWIiIGRiLWlkPSIiPjA8
L2tleT48L2ZvcmVpZ24ta2V5cz48cmVmLXR5cGUgbmFtZT0iQ29uZmVyZW5jZSBQYXBlciI+NDc8
L3JlZi10eXBlPjxjb250cmlidXRvcnM+PGF1dGhvcnM+PGF1dGhvcj5Db3R0ZXJlbGwsIFAuPC9h
dXRob3I+PC9hdXRob3JzPjwvY29udHJpYnV0b3JzPjx0aXRsZXM+PHRpdGxlPlNlcnZpY2UgdXNl
ciBpbnZvbHZlbWVudCAtIEFuIG92ZXJ2aWV3PC90aXRsZT48c2Vjb25kYXJ5LXRpdGxlPkhlbHAg
dGhlIEhvc3BpY2VzLiBVc2VyIGludm9sdmVtZW50IC0gJmFwb3M7bm90aGluZyBhYm91dCB1cyB3
aXRob3V0IHVzJmFwb3M7PC9zZWNvbmRhcnktdGl0bGU+PC90aXRsZXM+PHJlcHJpbnQtZWRpdGlv
bj5pbiBmaWxlPC9yZXByaW50LWVkaXRpb24+PGRhdGVzPjx5ZWFyPjIwMDc8L3llYXI+PHB1Yi1k
YXRlcz48ZGF0ZT4yNSBBcHJpbCAyMDA3PC9kYXRlPjwvcHViLWRhdGVzPjwvZGF0ZXM+PHB1Yi1s
b2NhdGlvbj5VSzwvcHViLWxvY2F0aW9uPjx1cmxzPjwvdXJscz48cmVtb3RlLWRhdGFiYXNlLXBy
b3ZpZGVyPkUtY2xpbmljaWFuPC9yZW1vdGUtZGF0YWJhc2UtcHJvdmlkZXI+PC9yZWNvcmQ+PC9D
aXRlPjxDaXRlPjxSZWNOdW0+MTU3MTU8L1JlY051bT48cmVjb3JkPjxyZWMtbnVtYmVyPjE1NzE1
PC9yZWMtbnVtYmVyPjxmb3JlaWduLWtleXM+PGtleSBhcHA9IkVOIiBkYi1pZD0iZWRhOTllc3I5
YXJwNTJlMjB2MnBmdHo0cnA1czl4MGV2ZWY1IiB0aW1lc3RhbXA9IjE1NTQzNzEyOTkiPjE1NzE1
PC9rZXk+PGtleSBhcHA9IkVOV2ViIiBkYi1pZD0iIj4wPC9rZXk+PC9mb3JlaWduLWtleXM+PHJl
Zi10eXBlIG5hbWU9IkJvb2siPjY8L3JlZi10eXBlPjxjb250cmlidXRvcnM+PGF1dGhvcnM+PGF1
dGhvcj5CZXJlc2ZvcmQsIFAuOyBBZHNoZWFkLCBMLjsgQ3JvZnQsIFMuPC9hdXRob3I+PC9hdXRo
b3JzPjwvY29udHJpYnV0b3JzPjx0aXRsZXM+PHRpdGxlPlBhbGxpYXRpdmUgQ2FyZSwgU29jaWFs
IFdvcmsgYW5kIFNlcnZpY2UgVXNlcnM6IE1ha2luZyBMaWZlIFBvc3NpYmxlPC90aXRsZT48L3Rp
dGxlcz48cmVwcmludC1lZGl0aW9uPmluIGZpbGU8L3JlcHJpbnQtZWRpdGlvbj48ZGF0ZXM+PHll
YXI+MjAwNzwveWVhcj48L2RhdGVzPjxwdWItbG9jYXRpb24+TG9uZG9uPC9wdWItbG9jYXRpb24+
PHB1Ymxpc2hlcj5KZXNzaWNhIEtpbmdzbGV5IFB1Ymxpc2hlcnM8L3B1Ymxpc2hlcj48dXJscz48
cmVsYXRlZC11cmxzPjx1cmw+aHR0cHM6Ly93d3cuYW1hem9uLmNvLnVrL1BhbGxpYXRpdmUtQ2Fy
ZS1Tb2NpYWwtU2VydmljZS1Vc2Vycy9kcC8xODQzMTA0NjUyPC91cmw+PC9yZWxhdGVkLXVybHM+
PC91cmxzPjxyZW1vdGUtZGF0YWJhc2UtcHJvdmlkZXI+QVBDU1c8L3JlbW90ZS1kYXRhYmFzZS1w
cm92aWRlcj48L3JlY29yZD48L0NpdGU+PC9FbmROb3RlPgB=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Y1NTwvUmVjTnVtPjxEaXNwbGF5VGV4dD4oVHdvQ2Fu
IEFzc29jaWF0ZXMgMjAwNTsgQmVyZXNmb3JkIDIwMDc7IENvdHRlcmVsbCAyMDA3OyBLbmlnaHRp
bmcgZXQgYWwuIDIwMDc7IE1hcnNoIGV0IGFsLiAyMDE3KTwvRGlzcGxheVRleHQ+PHJlY29yZD48
cmVjLW51bWJlcj4xNjY1NTwvcmVjLW51bWJlcj48Zm9yZWlnbi1rZXlzPjxrZXkgYXBwPSJFTiIg
ZGItaWQ9ImVkYTk5ZXNyOWFycDUyZTIwdjJwZnR6NHJwNXM5eDBldmVmNSIgdGltZXN0YW1wPSIx
NTU0MzcxMjk5Ij4xNjY1NTwva2V5PjxrZXkgYXBwPSJFTldlYiIgZGItaWQ9IiI+MDwva2V5Pjwv
Zm9yZWlnbi1rZXlzPjxyZWYtdHlwZSBuYW1lPSJSZXBvcnQiPjI3PC9yZWYtdHlwZT48Y29udHJp
YnV0b3JzPjxhdXRob3JzPjxhdXRob3I+S25pZ2h0aW5nLCBLYXRoZXJpbmU8L2F1dGhvcj48YXV0
aG9yPkZvcmJhdCwgTGl6PC9hdXRob3I+PGF1dGhvcj5DYXlsZXNzLCBTYW5kaTwvYXV0aG9yPjxh
dXRob3I+S2Vhcm5leSwgTm9yYTwvYXV0aG9yPjwvYXV0aG9ycz48L2NvbnRyaWJ1dG9ycz48dGl0
bGVzPjx0aXRsZT5FbmFibGluZyBDaGFuZ2U6IFBhdGllbnQgRXhwZXJpZW5jZSBhcyBhIERyaXZl
ciBmb3IgU2VydmljZSBJbXByb3ZlbWVudC4gRmluYWwgUmVwb3J0PC90aXRsZT48L3RpdGxlcz48
cmVwcmludC1lZGl0aW9uPmluIGZpbGU8L3JlcHJpbnQtZWRpdGlvbj48ZGF0ZXM+PHllYXI+MjAw
NzwveWVhcj48L2RhdGVzPjxwdWItbG9jYXRpb24+U2NvdGxhbmQ8L3B1Yi1sb2NhdGlvbj48cHVi
bGlzaGVyPkNhbmNlciBDYXJlIFJlc2VhcmNoIENlbnRyZSwgVW5pdmVyc2l0eSBvZiBTdGlybGlu
ZzwvcHVibGlzaGVyPjx1cmxzPjxyZWxhdGVkLXVybHM+PHVybD5odHRwOi8vZHNwYWNlLnN0aXIu
YWMudWsvaGFuZGxlLzE4OTMvMzYxMCMuV2kxSzJEZHBGUFk8L3VybD48dXJsPmh0dHA6Ly9kc3Bh
Y2Uuc3Rpci5hYy51ay9iaXRzdHJlYW0vMTg5My8zNjEwLzEvRW5hYmxpbmclMjBDaGFuZ2UlMjBQ
YXRpZW50JTIwRXhwZXJpZW5jZSUyMGFzJTIwYSUyMERyaXZlciUyMGZvciUyMFNlcnZpY2UlMjBJ
bXByb3ZlbWVudCUyMCgyMDA3KS5wZGY8L3VybD48L3JlbGF0ZWQtdXJscz48L3VybHM+PHJlbW90
ZS1kYXRhYmFzZS1wcm92aWRlcj5BdXRob3I8L3JlbW90ZS1kYXRhYmFzZS1wcm92aWRlcj48L3Jl
Y29yZD48L0NpdGU+PENpdGU+PFJlY051bT4xNjQ0OTwvUmVjTnVtPjxyZWNvcmQ+PHJlYy1udW1i
ZXI+MTY0NDk8L3JlYy1udW1iZXI+PGZvcmVpZ24ta2V5cz48a2V5IGFwcD0iRU4iIGRiLWlkPSJl
ZGE5OWVzcjlhcnA1MmUyMHYycGZ0ejRycDVzOXgwZXZlZjUiIHRpbWVzdGFtcD0iMTUwNTQ2NTQ5
MiI+MTY0NDk8L2tleT48L2ZvcmVpZ24ta2V5cz48cmVmLXR5cGUgbmFtZT0iSm91cm5hbCBBcnRp
Y2xlIj4xNzwvcmVmLXR5cGU+PGNvbnRyaWJ1dG9ycz48YXV0aG9ycz48YXV0aG9yPk1hcnNoLCBQ
YXVsaW5lPC9hdXRob3I+PGF1dGhvcj5HYXJ0cmVsbCwgR2FicmllbGxlPC9hdXRob3I+PGF1dGhv
cj5FZ2csIEd3ZW48L2F1dGhvcj48YXV0aG9yPk5vbGFuLCBBbmRyZXc8L2F1dGhvcj48YXV0aG9y
PkNyb3NzLCBNZXJ5bGluPC9hdXRob3I+PC9hdXRob3JzPjwvY29udHJpYnV0b3JzPjx0aXRsZXM+
PHRpdGxlPkVuZC1vZi1MaWZlIGNhcmUgaW4gYSBjb21tdW5pdHkgZ2FyZGVuOiBGaW5kaW5ncyBm
cm9tIGEgUGFydGljaXBhdG9yeSBBY3Rpb24gUmVzZWFyY2ggcHJvamVjdCBpbiByZWdpb25hbCBB
dXN0cmFsaWE8L3RpdGxlPjxzZWNvbmRhcnktdGl0bGU+SGVhbHRoICZhbXA7IFBsYWNlPC9zZWNv
bmRhcnktdGl0bGU+PC90aXRsZXM+PHBlcmlvZGljYWw+PGZ1bGwtdGl0bGU+SGVhbHRoICZhbXA7
IFBsYWNlPC9mdWxsLXRpdGxlPjxhYmJyLTE+SGVhbHRoIFBsYWNlPC9hYmJyLTE+PC9wZXJpb2Rp
Y2FsPjxwYWdlcz4xMTAtMTE2PC9wYWdlcz48dm9sdW1lPjQ1PC92b2x1bWU+PHJlcHJpbnQtZWRp
dGlvbj5pbiBmaWxlPC9yZXByaW50LWVkaXRpb24+PGRhdGVzPjx5ZWFyPjIwMTc8L3llYXI+PC9k
YXRlcz48aXNibj4xMzUzLTgyOTI8L2lzYm4+PHVybHM+PHJlbGF0ZWQtdXJscz48dXJsPmh0dHA6
Ly93d3cuc2NpZW5jZWRpcmVjdC5jb20vc2NpZW5jZS9hcnRpY2xlL3BpaS9TMTM1MzgyOTIxNjMw
Mjk2OTwvdXJsPjwvcmVsYXRlZC11cmxzPjwvdXJscz48cmVtb3RlLWRhdGFiYXNlLXByb3ZpZGVy
PkNJTkFITDwvcmVtb3RlLWRhdGFiYXNlLXByb3ZpZGVyPjwvcmVjb3JkPjwvQ2l0ZT48Q2l0ZT48
UmVjTnVtPjUwMDwvUmVjTnVtPjxyZWNvcmQ+PHJlYy1udW1iZXI+NTAwPC9yZWMtbnVtYmVyPjxm
b3JlaWduLWtleXM+PGtleSBhcHA9IkVOIiBkYi1pZD0iZWRhOTllc3I5YXJwNTJlMjB2MnBmdHo0
cnA1czl4MGV2ZWY1IiB0aW1lc3RhbXA9IjE1NTQzNzEyOTkiPjUwMDwva2V5PjxrZXkgYXBwPSJF
TldlYiIgZGItaWQ9IiI+MDwva2V5PjwvZm9yZWlnbi1rZXlzPjxyZWYtdHlwZSBuYW1lPSJSZXBv
cnQiPjI3PC9yZWYtdHlwZT48Y29udHJpYnV0b3JzPjxhdXRob3JzPjxhdXRob3I+VHdvQ2FuIEFz
c29jaWF0ZXMsPC9hdXRob3I+PC9hdXRob3JzPjx0ZXJ0aWFyeS1hdXRob3JzPjxhdXRob3I+VHdv
Q2FuIEFzc29jaWF0ZXMsPC9hdXRob3I+PC90ZXJ0aWFyeS1hdXRob3JzPjwvY29udHJpYnV0b3Jz
PjxhdXRoLWFkZHJlc3M+aW5mb0B0d29jYW5hc3NvY2lhdGVzLmNvLnVrPC9hdXRoLWFkZHJlc3M+
PHRpdGxlcz48dGl0bGU+RmluZGluZyBvdXQgYWJvdXQgdGhlIHByaW9yaXRpZXMgb2YgdXNlcnMg
YW5kIG1ha2luZyB0aGVtIGNvdW50OiBBIHJlcG9ydCBmb3IgTWFjbWlsbGFuIENhbmNlciBSZWxp
ZWY8L3RpdGxlPjwvdGl0bGVzPjxwYWdlcz4xLTQ1PC9wYWdlcz48cmVwcmludC1lZGl0aW9uPmlu
IGZpbGU8L3JlcHJpbnQtZWRpdGlvbj48a2V5d29yZHM+PGtleXdvcmQ+Y2FuY2VyPC9rZXl3b3Jk
PjxrZXl3b3JkPmNhcmU8L2tleXdvcmQ+PGtleXdvcmQ+RGVjaXNpb24gTWFraW5nPC9rZXl3b3Jk
PjxrZXl3b3JkPkhlYWx0aDwva2V5d29yZD48a2V5d29yZD5oZWFsdGggYW5kIHNvY2lhbCBjYXJl
PC9rZXl3b3JkPjxrZXl3b3JkPkludGVydmlld3M8L2tleXdvcmQ+PGtleXdvcmQ+TmVlZDwva2V5
d29yZD48a2V5d29yZD5OZWVkczwva2V5d29yZD48a2V5d29yZD5Qcm9qZWN0PC9rZXl3b3JkPjxr
ZXl3b3JkPlJlc2VhcmNoPC9rZXl3b3JkPjxrZXl3b3JkPlNlcnZpY2VzPC9rZXl3b3JkPjxrZXl3
b3JkPlNvY2lhbCBDYXJlPC9rZXl3b3JkPjxrZXl3b3JkPnVzZXI8L2tleXdvcmQ+PGtleXdvcmQ+
dXNlcnM8L2tleXdvcmQ+PC9rZXl3b3Jkcz48ZGF0ZXM+PHllYXI+MjAwNTwveWVhcj48cHViLWRh
dGVzPjxkYXRlPjEyLzIwMDU8L2RhdGU+PC9wdWItZGF0ZXM+PC9kYXRlcz48cHViLWxvY2F0aW9u
PkhlcmVmb3Jkc2hpcmU8L3B1Yi1sb2NhdGlvbj48bGFiZWw+NTUwRzwvbGFiZWw+PHVybHM+PHJl
bGF0ZWQtdXJscz48dXJsPjxzdHlsZSBmYWNlPSJ1bmRlcmxpbmUiIGZvbnQ9ImRlZmF1bHQiIHNp
emU9IjEwMCUiPmh0dHA6Ly93d3cudHdvY2FuYXNzb2NpYXRlcy5jby51ay9wZGZzL1VzZXJzLVBy
aW9yaXRpZXMtRmluYWwtUmVwb3J0LURlYy0yMDA1LnBkZjwvc3R5bGU+PC91cmw+PC9yZWxhdGVk
LXVybHM+PC91cmxzPjxyZW1vdGUtZGF0YWJhc2UtcHJvdmlkZXI+TUQ8L3JlbW90ZS1kYXRhYmFz
ZS1wcm92aWRlcj48L3JlY29yZD48L0NpdGU+PENpdGU+PFJlY051bT4xNjYwMzwvUmVjTnVtPjxy
ZWNvcmQ+PHJlYy1udW1iZXI+MTY2MDM8L3JlYy1udW1iZXI+PGZvcmVpZ24ta2V5cz48a2V5IGFw
cD0iRU4iIGRiLWlkPSJlZGE5OWVzcjlhcnA1MmUyMHYycGZ0ejRycDVzOXgwZXZlZjUiIHRpbWVz
dGFtcD0iMTU1NDM3MTI5OSI+MTY2MDM8L2tleT48a2V5IGFwcD0iRU5XZWIiIGRiLWlkPSIiPjA8
L2tleT48L2ZvcmVpZ24ta2V5cz48cmVmLXR5cGUgbmFtZT0iQ29uZmVyZW5jZSBQYXBlciI+NDc8
L3JlZi10eXBlPjxjb250cmlidXRvcnM+PGF1dGhvcnM+PGF1dGhvcj5Db3R0ZXJlbGwsIFAuPC9h
dXRob3I+PC9hdXRob3JzPjwvY29udHJpYnV0b3JzPjx0aXRsZXM+PHRpdGxlPlNlcnZpY2UgdXNl
ciBpbnZvbHZlbWVudCAtIEFuIG92ZXJ2aWV3PC90aXRsZT48c2Vjb25kYXJ5LXRpdGxlPkhlbHAg
dGhlIEhvc3BpY2VzLiBVc2VyIGludm9sdmVtZW50IC0gJmFwb3M7bm90aGluZyBhYm91dCB1cyB3
aXRob3V0IHVzJmFwb3M7PC9zZWNvbmRhcnktdGl0bGU+PC90aXRsZXM+PHJlcHJpbnQtZWRpdGlv
bj5pbiBmaWxlPC9yZXByaW50LWVkaXRpb24+PGRhdGVzPjx5ZWFyPjIwMDc8L3llYXI+PHB1Yi1k
YXRlcz48ZGF0ZT4yNSBBcHJpbCAyMDA3PC9kYXRlPjwvcHViLWRhdGVzPjwvZGF0ZXM+PHB1Yi1s
b2NhdGlvbj5VSzwvcHViLWxvY2F0aW9uPjx1cmxzPjwvdXJscz48cmVtb3RlLWRhdGFiYXNlLXBy
b3ZpZGVyPkUtY2xpbmljaWFuPC9yZW1vdGUtZGF0YWJhc2UtcHJvdmlkZXI+PC9yZWNvcmQ+PC9D
aXRlPjxDaXRlPjxSZWNOdW0+MTU3MTU8L1JlY051bT48cmVjb3JkPjxyZWMtbnVtYmVyPjE1NzE1
PC9yZWMtbnVtYmVyPjxmb3JlaWduLWtleXM+PGtleSBhcHA9IkVOIiBkYi1pZD0iZWRhOTllc3I5
YXJwNTJlMjB2MnBmdHo0cnA1czl4MGV2ZWY1IiB0aW1lc3RhbXA9IjE1NTQzNzEyOTkiPjE1NzE1
PC9rZXk+PGtleSBhcHA9IkVOV2ViIiBkYi1pZD0iIj4wPC9rZXk+PC9mb3JlaWduLWtleXM+PHJl
Zi10eXBlIG5hbWU9IkJvb2siPjY8L3JlZi10eXBlPjxjb250cmlidXRvcnM+PGF1dGhvcnM+PGF1
dGhvcj5CZXJlc2ZvcmQsIFAuOyBBZHNoZWFkLCBMLjsgQ3JvZnQsIFMuPC9hdXRob3I+PC9hdXRo
b3JzPjwvY29udHJpYnV0b3JzPjx0aXRsZXM+PHRpdGxlPlBhbGxpYXRpdmUgQ2FyZSwgU29jaWFs
IFdvcmsgYW5kIFNlcnZpY2UgVXNlcnM6IE1ha2luZyBMaWZlIFBvc3NpYmxlPC90aXRsZT48L3Rp
dGxlcz48cmVwcmludC1lZGl0aW9uPmluIGZpbGU8L3JlcHJpbnQtZWRpdGlvbj48ZGF0ZXM+PHll
YXI+MjAwNzwveWVhcj48L2RhdGVzPjxwdWItbG9jYXRpb24+TG9uZG9uPC9wdWItbG9jYXRpb24+
PHB1Ymxpc2hlcj5KZXNzaWNhIEtpbmdzbGV5IFB1Ymxpc2hlcnM8L3B1Ymxpc2hlcj48dXJscz48
cmVsYXRlZC11cmxzPjx1cmw+aHR0cHM6Ly93d3cuYW1hem9uLmNvLnVrL1BhbGxpYXRpdmUtQ2Fy
ZS1Tb2NpYWwtU2VydmljZS1Vc2Vycy9kcC8xODQzMTA0NjUyPC91cmw+PC9yZWxhdGVkLXVybHM+
PC91cmxzPjxyZW1vdGUtZGF0YWJhc2UtcHJvdmlkZXI+QVBDU1c8L3JlbW90ZS1kYXRhYmFzZS1w
cm92aWRlcj48L3JlY29yZD48L0NpdGU+PC9FbmROb3RlPgB=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TwoCan Associates 2005; Beresford 2007; Cotterell 2007; Knighting et al. 2007; Marsh et al. 2017)</w:t>
      </w:r>
      <w:r w:rsidR="00C445FA">
        <w:rPr>
          <w:rFonts w:ascii="Calibri" w:hAnsi="Calibri" w:cs="Calibri"/>
          <w:sz w:val="24"/>
          <w:szCs w:val="24"/>
        </w:rPr>
        <w:fldChar w:fldCharType="end"/>
      </w:r>
      <w:r w:rsidRPr="005E2CF5">
        <w:rPr>
          <w:rFonts w:ascii="Calibri" w:hAnsi="Calibri" w:cs="Calibri"/>
          <w:sz w:val="24"/>
          <w:szCs w:val="24"/>
        </w:rPr>
        <w:t>.</w:t>
      </w:r>
    </w:p>
    <w:p w14:paraId="2A303BEE" w14:textId="77777777" w:rsidR="005E2CF5" w:rsidRPr="005E2CF5" w:rsidRDefault="005E2CF5" w:rsidP="005E2CF5">
      <w:pPr>
        <w:spacing w:after="0" w:line="240" w:lineRule="auto"/>
        <w:rPr>
          <w:rFonts w:ascii="Calibri" w:hAnsi="Calibri" w:cs="Calibri"/>
          <w:sz w:val="24"/>
          <w:szCs w:val="24"/>
        </w:rPr>
      </w:pPr>
    </w:p>
    <w:p w14:paraId="1777ED3C" w14:textId="280AE67B"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Finally, although the limited evidence found on impact is in line with reporting of involvement elsewhere </w:t>
      </w:r>
      <w:r w:rsidR="00C445FA">
        <w:rPr>
          <w:rFonts w:ascii="Calibri" w:hAnsi="Calibri" w:cs="Calibri"/>
          <w:sz w:val="24"/>
          <w:szCs w:val="24"/>
        </w:rPr>
        <w:fldChar w:fldCharType="begin">
          <w:fldData xml:space="preserve">PEVuZE5vdGU+PENpdGU+PFJlY051bT4xNzc4MzwvUmVjTnVtPjxEaXNwbGF5VGV4dD4oU25hcGUg
ZXQgYWwuIDIwMTRhOyBDcm9ja2VyIGV0IGFsLiAyMDE3OyBTdGFsZXkgZXQgYWwuIDIwMTc7IEhv
ZmZtYW5uIFBpaSBldCBhbC4gMjAxOSk8L0Rpc3BsYXlUZXh0PjxyZWNvcmQ+PHJlYy1udW1iZXI+
MTc3ODM8L3JlYy1udW1iZXI+PGZvcmVpZ24ta2V5cz48a2V5IGFwcD0iRU4iIGRiLWlkPSJlZGE5
OWVzcjlhcnA1MmUyMHYycGZ0ejRycDVzOXgwZXZlZjUiIHRpbWVzdGFtcD0iMTU1NDA0OTI2NiI+
MTc3ODM8L2tleT48L2ZvcmVpZ24ta2V5cz48cmVmLXR5cGUgbmFtZT0iSm91cm5hbCBBcnRpY2xl
Ij4xNzwvcmVmLXR5cGU+PGNvbnRyaWJ1dG9ycz48YXV0aG9ycz48YXV0aG9yPkhvZmZtYW5uIFBp
aSwgS2F0aHJpbmU8L2F1dGhvcj48YXV0aG9yPkxvbmUgSGVsbGUsIFNjaG91PC9hdXRob3I+PGF1
dGhvcj5QaWlsLCBLYXJpbjwvYXV0aG9yPjxhdXRob3I+SmFyZGVuLCBNYXJ5PC9hdXRob3I+PC9h
dXRob3JzPjwvY29udHJpYnV0b3JzPjxhdXRoLWFkZHJlc3M+SW5zdGl0dXRlIG9mIE51cnNpbmcg
YW5kIE51dHJpdGlvbiwgQ29wZWhhZ2VuIFVuaXZlcnNpdHkgQ29sbGVnZSwgQ29wZW5oYWdlbiwg
RGVubWFyayA7IERlcGFydG1lbnQgb2YgT25jb2xvZ3ksIENvcGVuaGFnZW4gVW5pdmVyc2l0eSBI
b3NwaXRhbCwgUmlnc2hvc3BpdGFsZXQgQ29wZW5oYWdlbiwgRGVubWFyazsgRGVwYXJ0bWVudCBv
ZiBQdWJsaWMgSGVhbHRoLCBBYXJodXMgVW5pdmVyc2l0eSwgRGVubWFyayA7IERlcGFydG1lbnQg
b2YgSGVtYXRvbG9neSwgQ29wZW5oYWdlbiBVbml2ZXJzaXR5IEhvc3BpdGFsLCBSaWdzaG9zcGl0
YWxldCwgQ29wZW5oYWdlbiwgRGVubWFyazsgRGVwYXJ0bWVudCBvZiBQdWJsaWMgSGVhbHRoLCBG
YWN1bHR5IG9mIEhlYWx0aCBhbmQgTWVkaWNhbCBTY2llbmNlcywgVW5pdmVyc2l0eSBvZiBDb3Bl
bmhhZ2VuLCBDb3BlbmhhZ2VuLCBEZW5tYXJrIDsgSW5zdGl0dXRlIG9mIE51cnNpbmcgYW5kIE51
dHJpdGlvbiwgQ29wZWhhZ2VuIFVuaXZlcnNpdHkgQ29sbGVnZSwgQ29wZW5oYWdlbiwgRGVubWFy
azwvYXV0aC1hZGRyZXNzPjx0aXRsZXM+PHRpdGxlPkN1cnJlbnQgdHJlbmRzIGluIHBhdGllbnQg
YW5kIHB1YmxpYyBpbnZvbHZlbWVudCBpbiBjYW5jZXIgcmVzZWFyY2g6IEEgc3lzdGVtYXRpYyBy
ZXZpZXc8L3RpdGxlPjxzZWNvbmRhcnktdGl0bGU+SGVhbHRoIEV4cGVjdGF0aW9uczwvc2Vjb25k
YXJ5LXRpdGxlPjwvdGl0bGVzPjxwZXJpb2RpY2FsPjxmdWxsLXRpdGxlPkhlYWx0aCBFeHBlY3Rh
dGlvbnM8L2Z1bGwtdGl0bGU+PGFiYnItMT5IZWFsdGggRXhwZWN0PC9hYmJyLTE+PC9wZXJpb2Rp
Y2FsPjxwYWdlcz4zLTIwPC9wYWdlcz48dm9sdW1lPjIyPC92b2x1bWU+PG51bWJlcj4xPC9udW1i
ZXI+PHJlcHJpbnQtZWRpdGlvbj5pbiBmaWxlPC9yZXByaW50LWVkaXRpb24+PGtleXdvcmRzPjxr
ZXl3b3JkPlB1YmxpYyBIZWFsdGggQW5kIFNhZmV0eTwva2V5d29yZD48a2V5d29yZD5jYW5jZXIg
cmVzZWFyY2g8L2tleXdvcmQ+PGtleXdvcmQ+cGF0aWVudCBhbmQgcHVibGljIGludm9sdmVtZW50
PC9rZXl3b3JkPjxrZXl3b3JkPnN5c3RlbWF0aWMgcmV2aWV3PC9rZXl3b3JkPjxrZXl3b3JkPkNh
bmNlcjwva2V5d29yZD48a2V5d29yZD5DaXRpemVuIHBhcnRpY2lwYXRpb248L2tleXdvcmQ+PGtl
eXdvcmQ+U3lzdGVtYXRpYyByZXZpZXdzPC9rZXl3b3JkPjxrZXl3b3JkPk1lZGljYWwgcmVzZWFy
Y2g8L2tleXdvcmQ+PGtleXdvcmQ+UmVjcnVpdG1lbnQ8L2tleXdvcmQ+PGtleXdvcmQ+TmVnYXRp
dmUgZXhwZXJpZW5jZXM8L2tleXdvcmQ+PGtleXdvcmQ+Q2FyZXJzPC9rZXl3b3JkPjwva2V5d29y
ZHM+PGRhdGVzPjx5ZWFyPjIwMTk8L3llYXI+PHB1Yi1kYXRlcz48ZGF0ZT5GZWIgMjAxOSYjeEQ7
MjAxOS0wMS0zMDwvZGF0ZT48L3B1Yi1kYXRlcz48L2RhdGVzPjxwdWItbG9jYXRpb24+T3hmb3Jk
PC9wdWItbG9jYXRpb24+PHB1Ymxpc2hlcj5XaWxleSBTdWJzY3JpcHRpb24gU2VydmljZXMsIElu
Yy48L3B1Ymxpc2hlcj48aXNibj4xMzY5LTY1MTM8L2lzYm4+PGFjY2Vzc2lvbi1udW0+MjE3MjQ1
OTEzNzwvYWNjZXNzaW9uLW51bT48dXJscz48cmVsYXRlZC11cmxzPjx1cmw+aHR0cHM6Ly9zZWFy
Y2gucHJvcXVlc3QuY29tL2RvY3ZpZXcvMjE3MjQ1OTEzNz9hY2NvdW50aWQ9MTM4Mjg8L3VybD48
dXJsPmh0dHA6Ly9maW5kLnNoZWYuYWMudWsvb3BlbnVybC80NFNGRC80NFNGRF9zZXJ2aWNlc19w
YWdlP3VybF92ZXI9WjM5Ljg4LTIwMDQmYW1wO3JmdF92YWxfZm10PWluZm86b2ZpL2ZtdDprZXY6
bXR4OmpvdXJuYWwmYW1wO2dlbnJlPWFydGljbGUmYW1wO3NpZD1Qcm9ROlByb1ElM0Fhc3NpYSZh
bXA7YXRpdGxlPUN1cnJlbnQrdHJlbmRzK2luK3BhdGllbnQrYW5kK3B1YmxpYytpbnZvbHZlbWVu
dCtpbitjYW5jZXIrcmVzZWFyY2glM0ErQStzeXN0ZW1hdGljK3JldmlldyZhbXA7dGl0bGU9SGVh
bHRoK0V4cGVjdGF0aW9ucyZhbXA7aXNzbj0xMzY5NjUxMyZhbXA7ZGF0ZT0yMDE5LTAyLTAxJmFt
cDt2b2x1bWU9MjImYW1wO2lzc3VlPTEmYW1wO3NwYWdlPTMmYW1wO2F1PUthdGhyaW5lK0hvZmZt
YW5uK1BpaSUzQkxvbmUrSGVsbGUrU2Nob3UlM0JQaWlsJTJDK0thcmluJTNCSmFyZGVuJTJDK01h
cnkmYW1wO2lzYm49JmFtcDtqdGl0bGU9SGVhbHRoK0V4cGVjdGF0aW9ucyZhbXA7YnRpdGxlPSZh
bXA7cmZ0X2lkPWluZm86ZXJpYy8mYW1wO3JmdF9pZD1pbmZvOmRvaS8xMC4xMTExJTJGaGV4LjEy
ODQxPC91cmw+PC9yZWxhdGVkLXVybHM+PC91cmxzPjxlbGVjdHJvbmljLXJlc291cmNlLW51bT5o
dHRwOi8vZHguZG9pLm9yZy8xMC4xMTExL2hleC4xMjg0MTwvZWxlY3Ryb25pYy1yZXNvdXJjZS1u
dW0+PHJlbW90ZS1kYXRhYmFzZS1uYW1lPkFwcGxpZWQgU29jaWFsIFNjaWVuY2VzIEluZGV4ICZh
bXA7IEFic3RyYWN0cyAoQVNTSUEpPC9yZW1vdGUtZGF0YWJhc2UtbmFtZT48cmVtb3RlLWRhdGFi
YXNlLXByb3ZpZGVyPkFTU0lBLCBNRDwvcmVtb3RlLWRhdGFiYXNlLXByb3ZpZGVyPjxsYW5ndWFn
ZT5FbmdsaXNoPC9sYW5ndWFnZT48L3JlY29yZD48L0NpdGU+PENpdGU+PFJlY051bT4xNTA3Mzwv
UmVjTnVtPjxyZWNvcmQ+PHJlYy1udW1iZXI+MTUwNzM8L3JlYy1udW1iZXI+PGZvcmVpZ24ta2V5
cz48a2V5IGFwcD0iRU4iIGRiLWlkPSJlZGE5OWVzcjlhcnA1MmUyMHYycGZ0ejRycDVzOXgwZXZl
ZjUiIHRpbWVzdGFtcD0iMTQ2OTU0NDUxMyI+MTUwNzM8L2tleT48a2V5IGFwcD0iRU5XZWIiIGRi
LWlkPSIiPjA8L2tleT48L2ZvcmVpZ24ta2V5cz48cmVmLXR5cGUgbmFtZT0iSm91cm5hbCBBcnRp
Y2xlIj4xNzwvcmVmLXR5cGU+PGNvbnRyaWJ1dG9ycz48YXV0aG9ycz48YXV0aG9yPlNuYXBlLCBE
ZWU8L2F1dGhvcj48YXV0aG9yPktpcmtoYW0sIEphbWllPC9hdXRob3I+PGF1dGhvcj5Ccml0dGVu
LCBOaWNreTwvYXV0aG9yPjxhdXRob3I+RnJvZ2dhdHQsIEthdGhlcmluZTwvYXV0aG9yPjxhdXRo
b3I+R3JhZGluZ2VyLCBGZWxpeDwvYXV0aG9yPjxhdXRob3I+TG9iYmFuLCBGaW9uYTwvYXV0aG9y
PjxhdXRob3I+UG9wYXksIEplbm5pZTwvYXV0aG9yPjxhdXRob3I+V3lhdHQsIEthdHJpbmE8L2F1
dGhvcj48YXV0aG9yPkphY29ieSwgQW5uPC9hdXRob3I+PC9hdXRob3JzPjwvY29udHJpYnV0b3Jz
Pjx0aXRsZXM+PHRpdGxlPkV4cGxvcmluZyBwZXJjZWl2ZWQgYmFycmllcnMsIGRyaXZlcnMsIGlt
cGFjdHMgYW5kIHRoZSBuZWVkIGZvciBldmFsdWF0aW9uIG9mIHB1YmxpYyBpbnZvbHZlbWVudCBp
biBoZWFsdGggYW5kIHNvY2lhbCBjYXJlIHJlc2VhcmNoOiBhIG1vZGlmaWVkIERlbHBoaSBzdHVk
eTwvdGl0bGU+PHNlY29uZGFyeS10aXRsZT5CTUogb3Blbjwvc2Vjb25kYXJ5LXRpdGxlPjwvdGl0
bGVzPjxwZXJpb2RpY2FsPjxmdWxsLXRpdGxlPkJNSiBvcGVuPC9mdWxsLXRpdGxlPjxhYmJyLTE+
Qk1KIE9wZW48L2FiYnItMT48L3BlcmlvZGljYWw+PHBhZ2VzPmUwMDQ5NDM8L3BhZ2VzPjx2b2x1
bWU+NDwvdm9sdW1lPjxudW1iZXI+NjwvbnVtYmVyPjxyZXByaW50LWVkaXRpb24+aW4gZmlsZTwv
cmVwcmludC1lZGl0aW9uPjxkYXRlcz48eWVhcj4yMDE0PC95ZWFyPjwvZGF0ZXM+PGlzYm4+MjA0
NC02MDU1PC9pc2JuPjx1cmxzPjxyZWxhdGVkLXVybHM+PHVybD5odHRwOi8vYm1qb3Blbi5ibWou
Y29tL2NvbnRlbnQvNC82L2UwMDQ5NDM8L3VybD48L3JlbGF0ZWQtdXJscz48L3VybHM+PHJlbW90
ZS1kYXRhYmFzZS1wcm92aWRlcj5NRDwvcmVtb3RlLWRhdGFiYXNlLXByb3ZpZGVyPjwvcmVjb3Jk
PjwvQ2l0ZT48Q2l0ZT48UmVjTnVtPjE2NzAwPC9SZWNOdW0+PHJlY29yZD48cmVjLW51bWJlcj4x
NjcwMDwvcmVjLW51bWJlcj48Zm9yZWlnbi1rZXlzPjxrZXkgYXBwPSJFTiIgZGItaWQ9ImVkYTk5
ZXNyOWFycDUyZTIwdjJwZnR6NHJwNXM5eDBldmVmNSIgdGltZXN0YW1wPSIxNTE2MDI5Mjk5Ij4x
NjcwMDwva2V5PjxrZXkgYXBwPSJFTldlYiIgZGItaWQ9IiI+MDwva2V5PjwvZm9yZWlnbi1rZXlz
PjxyZWYtdHlwZSBuYW1lPSJKb3VybmFsIEFydGljbGUiPjE3PC9yZWYtdHlwZT48Y29udHJpYnV0
b3JzPjxhdXRob3JzPjxhdXRob3I+U3RhbGV5LCBLcmlzdGluYTwvYXV0aG9yPjxhdXRob3I+QWJi
ZXktVml0YWwsIElzYWJlbGxlPC9hdXRob3I+PGF1dGhvcj5Ob2xhbiwgQ2xhaXJlPC9hdXRob3I+
PC9hdXRob3JzPjwvY29udHJpYnV0b3JzPjx0aXRsZXM+PHRpdGxlPlRoZSBpbXBhY3Qgb2YgaW52
b2x2ZW1lbnQgb24gcmVzZWFyY2hlcnM6IGEgbGVhcm5pbmcgZXhwZXJpZW5jZTwvdGl0bGU+PHNl
Y29uZGFyeS10aXRsZT5SZXNlYXJjaCBJbnZvbHZlbWVudCBhbmQgRW5nYWdlbWVudDwvc2Vjb25k
YXJ5LXRpdGxlPjwvdGl0bGVzPjxwZXJpb2RpY2FsPjxmdWxsLXRpdGxlPlJlc2VhcmNoIEludm9s
dmVtZW50IGFuZCBFbmdhZ2VtZW50PC9mdWxsLXRpdGxlPjxhYmJyLTE+UmVzIEludm9sdiBFbmdh
Z2VtPC9hYmJyLTE+PC9wZXJpb2RpY2FsPjx2b2x1bWU+Mzwvdm9sdW1lPjxudW1iZXI+MjA8L251
bWJlcj48cmVwcmludC1lZGl0aW9uPmluIGZpbGU8L3JlcHJpbnQtZWRpdGlvbj48ZGF0ZXM+PHll
YXI+MjAxNzwveWVhcj48L2RhdGVzPjxpc2JuPjIwNTYtNzUyOTwvaXNibj48dXJscz48cmVsYXRl
ZC11cmxzPjx1cmw+aHR0cHM6Ly93d3ctbmNiaS1ubG0tbmloLWdvdi5zaGVmZmllbGQuaWRtLm9j
bGMub3JnL3BtYy9hcnRpY2xlcy9QTUM1NjExNTgwLyA8L3VybD48L3JlbGF0ZWQtdXJscz48L3Vy
bHM+PC9yZWNvcmQ+PC9DaXRlPjxDaXRlPjxSZWNOdW0+MTY2NzM8L1JlY051bT48cmVjb3JkPjxy
ZWMtbnVtYmVyPjE2NjczPC9yZWMtbnVtYmVyPjxmb3JlaWduLWtleXM+PGtleSBhcHA9IkVOIiBk
Yi1pZD0iZWRhOTllc3I5YXJwNTJlMjB2MnBmdHo0cnA1czl4MGV2ZWY1IiB0aW1lc3RhbXA9IjE1
MTQ2NDgyMTQiPjE2NjczPC9rZXk+PGtleSBhcHA9IkVOV2ViIiBkYi1pZD0iIj4wPC9rZXk+PC9m
b3JlaWduLWtleXM+PHJlZi10eXBlIG5hbWU9IkpvdXJuYWwgQXJ0aWNsZSI+MTc8L3JlZi10eXBl
Pjxjb250cmlidXRvcnM+PGF1dGhvcnM+PGF1dGhvcj5Dcm9ja2VyLCBKb2FubmEgQzwvYXV0aG9y
PjxhdXRob3I+Qm95bGFuLCBBbm5l4oCQTWFyaWU8L2F1dGhvcj48YXV0aG9yPkJvc3RvY2ssIEpl
bm5pZmVyPC9hdXRob3I+PGF1dGhvcj5Mb2NvY2ssIExvdWlzZTwvYXV0aG9yPjwvYXV0aG9ycz48
L2NvbnRyaWJ1dG9ycz48dGl0bGVzPjx0aXRsZT5JcyBpdCB3b3J0aCBpdD8gUGF0aWVudCBhbmQg
cHVibGljIHZpZXdzIG9uIHRoZSBpbXBhY3Qgb2YgdGhlaXIgaW52b2x2ZW1lbnQgaW4gaGVhbHRo
IHJlc2VhcmNoIGFuZCBpdHMgYXNzZXNzbWVudDogYSBVS+KAkGJhc2VkIHF1YWxpdGF0aXZlIGlu
dGVydmlldyBzdHVkeTwvdGl0bGU+PHNlY29uZGFyeS10aXRsZT5IZWFsdGggRXhwZWN0YXRpb25z
PC9zZWNvbmRhcnktdGl0bGU+PC90aXRsZXM+PHBlcmlvZGljYWw+PGZ1bGwtdGl0bGU+SGVhbHRo
IEV4cGVjdGF0aW9uczwvZnVsbC10aXRsZT48YWJici0xPkhlYWx0aCBFeHBlY3Q8L2FiYnItMT48
L3BlcmlvZGljYWw+PHBhZ2VzPjUxOS01Mjg8L3BhZ2VzPjx2b2x1bWU+MjA8L3ZvbHVtZT48bnVt
YmVyPjM8L251bWJlcj48cmVwcmludC1lZGl0aW9uPmluIGZpbGU8L3JlcHJpbnQtZWRpdGlvbj48
ZGF0ZXM+PHllYXI+MjAxNzwveWVhcj48L2RhdGVzPjxpc2JuPjEzNjktNzYyNTwvaXNibj48dXJs
cz48cmVsYXRlZC11cmxzPjx1cmw+aHR0cDovL29ubGluZWxpYnJhcnkud2lsZXkuY29tL2RvaS8x
MC4xMTExL2hleC4xMjQ3OS9lcGRmPC91cmw+PC9yZWxhdGVkLXVybHM+PC91cmxzPjwvcmVjb3Jk
PjwvQ2l0ZT48L0VuZE5vdGU+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zc4MzwvUmVjTnVtPjxEaXNwbGF5VGV4dD4oU25hcGUg
ZXQgYWwuIDIwMTRhOyBDcm9ja2VyIGV0IGFsLiAyMDE3OyBTdGFsZXkgZXQgYWwuIDIwMTc7IEhv
ZmZtYW5uIFBpaSBldCBhbC4gMjAxOSk8L0Rpc3BsYXlUZXh0PjxyZWNvcmQ+PHJlYy1udW1iZXI+
MTc3ODM8L3JlYy1udW1iZXI+PGZvcmVpZ24ta2V5cz48a2V5IGFwcD0iRU4iIGRiLWlkPSJlZGE5
OWVzcjlhcnA1MmUyMHYycGZ0ejRycDVzOXgwZXZlZjUiIHRpbWVzdGFtcD0iMTU1NDA0OTI2NiI+
MTc3ODM8L2tleT48L2ZvcmVpZ24ta2V5cz48cmVmLXR5cGUgbmFtZT0iSm91cm5hbCBBcnRpY2xl
Ij4xNzwvcmVmLXR5cGU+PGNvbnRyaWJ1dG9ycz48YXV0aG9ycz48YXV0aG9yPkhvZmZtYW5uIFBp
aSwgS2F0aHJpbmU8L2F1dGhvcj48YXV0aG9yPkxvbmUgSGVsbGUsIFNjaG91PC9hdXRob3I+PGF1
dGhvcj5QaWlsLCBLYXJpbjwvYXV0aG9yPjxhdXRob3I+SmFyZGVuLCBNYXJ5PC9hdXRob3I+PC9h
dXRob3JzPjwvY29udHJpYnV0b3JzPjxhdXRoLWFkZHJlc3M+SW5zdGl0dXRlIG9mIE51cnNpbmcg
YW5kIE51dHJpdGlvbiwgQ29wZWhhZ2VuIFVuaXZlcnNpdHkgQ29sbGVnZSwgQ29wZW5oYWdlbiwg
RGVubWFyayA7IERlcGFydG1lbnQgb2YgT25jb2xvZ3ksIENvcGVuaGFnZW4gVW5pdmVyc2l0eSBI
b3NwaXRhbCwgUmlnc2hvc3BpdGFsZXQgQ29wZW5oYWdlbiwgRGVubWFyazsgRGVwYXJ0bWVudCBv
ZiBQdWJsaWMgSGVhbHRoLCBBYXJodXMgVW5pdmVyc2l0eSwgRGVubWFyayA7IERlcGFydG1lbnQg
b2YgSGVtYXRvbG9neSwgQ29wZW5oYWdlbiBVbml2ZXJzaXR5IEhvc3BpdGFsLCBSaWdzaG9zcGl0
YWxldCwgQ29wZW5oYWdlbiwgRGVubWFyazsgRGVwYXJ0bWVudCBvZiBQdWJsaWMgSGVhbHRoLCBG
YWN1bHR5IG9mIEhlYWx0aCBhbmQgTWVkaWNhbCBTY2llbmNlcywgVW5pdmVyc2l0eSBvZiBDb3Bl
bmhhZ2VuLCBDb3BlbmhhZ2VuLCBEZW5tYXJrIDsgSW5zdGl0dXRlIG9mIE51cnNpbmcgYW5kIE51
dHJpdGlvbiwgQ29wZWhhZ2VuIFVuaXZlcnNpdHkgQ29sbGVnZSwgQ29wZW5oYWdlbiwgRGVubWFy
azwvYXV0aC1hZGRyZXNzPjx0aXRsZXM+PHRpdGxlPkN1cnJlbnQgdHJlbmRzIGluIHBhdGllbnQg
YW5kIHB1YmxpYyBpbnZvbHZlbWVudCBpbiBjYW5jZXIgcmVzZWFyY2g6IEEgc3lzdGVtYXRpYyBy
ZXZpZXc8L3RpdGxlPjxzZWNvbmRhcnktdGl0bGU+SGVhbHRoIEV4cGVjdGF0aW9uczwvc2Vjb25k
YXJ5LXRpdGxlPjwvdGl0bGVzPjxwZXJpb2RpY2FsPjxmdWxsLXRpdGxlPkhlYWx0aCBFeHBlY3Rh
dGlvbnM8L2Z1bGwtdGl0bGU+PGFiYnItMT5IZWFsdGggRXhwZWN0PC9hYmJyLTE+PC9wZXJpb2Rp
Y2FsPjxwYWdlcz4zLTIwPC9wYWdlcz48dm9sdW1lPjIyPC92b2x1bWU+PG51bWJlcj4xPC9udW1i
ZXI+PHJlcHJpbnQtZWRpdGlvbj5pbiBmaWxlPC9yZXByaW50LWVkaXRpb24+PGtleXdvcmRzPjxr
ZXl3b3JkPlB1YmxpYyBIZWFsdGggQW5kIFNhZmV0eTwva2V5d29yZD48a2V5d29yZD5jYW5jZXIg
cmVzZWFyY2g8L2tleXdvcmQ+PGtleXdvcmQ+cGF0aWVudCBhbmQgcHVibGljIGludm9sdmVtZW50
PC9rZXl3b3JkPjxrZXl3b3JkPnN5c3RlbWF0aWMgcmV2aWV3PC9rZXl3b3JkPjxrZXl3b3JkPkNh
bmNlcjwva2V5d29yZD48a2V5d29yZD5DaXRpemVuIHBhcnRpY2lwYXRpb248L2tleXdvcmQ+PGtl
eXdvcmQ+U3lzdGVtYXRpYyByZXZpZXdzPC9rZXl3b3JkPjxrZXl3b3JkPk1lZGljYWwgcmVzZWFy
Y2g8L2tleXdvcmQ+PGtleXdvcmQ+UmVjcnVpdG1lbnQ8L2tleXdvcmQ+PGtleXdvcmQ+TmVnYXRp
dmUgZXhwZXJpZW5jZXM8L2tleXdvcmQ+PGtleXdvcmQ+Q2FyZXJzPC9rZXl3b3JkPjwva2V5d29y
ZHM+PGRhdGVzPjx5ZWFyPjIwMTk8L3llYXI+PHB1Yi1kYXRlcz48ZGF0ZT5GZWIgMjAxOSYjeEQ7
MjAxOS0wMS0zMDwvZGF0ZT48L3B1Yi1kYXRlcz48L2RhdGVzPjxwdWItbG9jYXRpb24+T3hmb3Jk
PC9wdWItbG9jYXRpb24+PHB1Ymxpc2hlcj5XaWxleSBTdWJzY3JpcHRpb24gU2VydmljZXMsIElu
Yy48L3B1Ymxpc2hlcj48aXNibj4xMzY5LTY1MTM8L2lzYm4+PGFjY2Vzc2lvbi1udW0+MjE3MjQ1
OTEzNzwvYWNjZXNzaW9uLW51bT48dXJscz48cmVsYXRlZC11cmxzPjx1cmw+aHR0cHM6Ly9zZWFy
Y2gucHJvcXVlc3QuY29tL2RvY3ZpZXcvMjE3MjQ1OTEzNz9hY2NvdW50aWQ9MTM4Mjg8L3VybD48
dXJsPmh0dHA6Ly9maW5kLnNoZWYuYWMudWsvb3BlbnVybC80NFNGRC80NFNGRF9zZXJ2aWNlc19w
YWdlP3VybF92ZXI9WjM5Ljg4LTIwMDQmYW1wO3JmdF92YWxfZm10PWluZm86b2ZpL2ZtdDprZXY6
bXR4OmpvdXJuYWwmYW1wO2dlbnJlPWFydGljbGUmYW1wO3NpZD1Qcm9ROlByb1ElM0Fhc3NpYSZh
bXA7YXRpdGxlPUN1cnJlbnQrdHJlbmRzK2luK3BhdGllbnQrYW5kK3B1YmxpYytpbnZvbHZlbWVu
dCtpbitjYW5jZXIrcmVzZWFyY2glM0ErQStzeXN0ZW1hdGljK3JldmlldyZhbXA7dGl0bGU9SGVh
bHRoK0V4cGVjdGF0aW9ucyZhbXA7aXNzbj0xMzY5NjUxMyZhbXA7ZGF0ZT0yMDE5LTAyLTAxJmFt
cDt2b2x1bWU9MjImYW1wO2lzc3VlPTEmYW1wO3NwYWdlPTMmYW1wO2F1PUthdGhyaW5lK0hvZmZt
YW5uK1BpaSUzQkxvbmUrSGVsbGUrU2Nob3UlM0JQaWlsJTJDK0thcmluJTNCSmFyZGVuJTJDK01h
cnkmYW1wO2lzYm49JmFtcDtqdGl0bGU9SGVhbHRoK0V4cGVjdGF0aW9ucyZhbXA7YnRpdGxlPSZh
bXA7cmZ0X2lkPWluZm86ZXJpYy8mYW1wO3JmdF9pZD1pbmZvOmRvaS8xMC4xMTExJTJGaGV4LjEy
ODQxPC91cmw+PC9yZWxhdGVkLXVybHM+PC91cmxzPjxlbGVjdHJvbmljLXJlc291cmNlLW51bT5o
dHRwOi8vZHguZG9pLm9yZy8xMC4xMTExL2hleC4xMjg0MTwvZWxlY3Ryb25pYy1yZXNvdXJjZS1u
dW0+PHJlbW90ZS1kYXRhYmFzZS1uYW1lPkFwcGxpZWQgU29jaWFsIFNjaWVuY2VzIEluZGV4ICZh
bXA7IEFic3RyYWN0cyAoQVNTSUEpPC9yZW1vdGUtZGF0YWJhc2UtbmFtZT48cmVtb3RlLWRhdGFi
YXNlLXByb3ZpZGVyPkFTU0lBLCBNRDwvcmVtb3RlLWRhdGFiYXNlLXByb3ZpZGVyPjxsYW5ndWFn
ZT5FbmdsaXNoPC9sYW5ndWFnZT48L3JlY29yZD48L0NpdGU+PENpdGU+PFJlY051bT4xNTA3Mzwv
UmVjTnVtPjxyZWNvcmQ+PHJlYy1udW1iZXI+MTUwNzM8L3JlYy1udW1iZXI+PGZvcmVpZ24ta2V5
cz48a2V5IGFwcD0iRU4iIGRiLWlkPSJlZGE5OWVzcjlhcnA1MmUyMHYycGZ0ejRycDVzOXgwZXZl
ZjUiIHRpbWVzdGFtcD0iMTQ2OTU0NDUxMyI+MTUwNzM8L2tleT48a2V5IGFwcD0iRU5XZWIiIGRi
LWlkPSIiPjA8L2tleT48L2ZvcmVpZ24ta2V5cz48cmVmLXR5cGUgbmFtZT0iSm91cm5hbCBBcnRp
Y2xlIj4xNzwvcmVmLXR5cGU+PGNvbnRyaWJ1dG9ycz48YXV0aG9ycz48YXV0aG9yPlNuYXBlLCBE
ZWU8L2F1dGhvcj48YXV0aG9yPktpcmtoYW0sIEphbWllPC9hdXRob3I+PGF1dGhvcj5Ccml0dGVu
LCBOaWNreTwvYXV0aG9yPjxhdXRob3I+RnJvZ2dhdHQsIEthdGhlcmluZTwvYXV0aG9yPjxhdXRo
b3I+R3JhZGluZ2VyLCBGZWxpeDwvYXV0aG9yPjxhdXRob3I+TG9iYmFuLCBGaW9uYTwvYXV0aG9y
PjxhdXRob3I+UG9wYXksIEplbm5pZTwvYXV0aG9yPjxhdXRob3I+V3lhdHQsIEthdHJpbmE8L2F1
dGhvcj48YXV0aG9yPkphY29ieSwgQW5uPC9hdXRob3I+PC9hdXRob3JzPjwvY29udHJpYnV0b3Jz
Pjx0aXRsZXM+PHRpdGxlPkV4cGxvcmluZyBwZXJjZWl2ZWQgYmFycmllcnMsIGRyaXZlcnMsIGlt
cGFjdHMgYW5kIHRoZSBuZWVkIGZvciBldmFsdWF0aW9uIG9mIHB1YmxpYyBpbnZvbHZlbWVudCBp
biBoZWFsdGggYW5kIHNvY2lhbCBjYXJlIHJlc2VhcmNoOiBhIG1vZGlmaWVkIERlbHBoaSBzdHVk
eTwvdGl0bGU+PHNlY29uZGFyeS10aXRsZT5CTUogb3Blbjwvc2Vjb25kYXJ5LXRpdGxlPjwvdGl0
bGVzPjxwZXJpb2RpY2FsPjxmdWxsLXRpdGxlPkJNSiBvcGVuPC9mdWxsLXRpdGxlPjxhYmJyLTE+
Qk1KIE9wZW48L2FiYnItMT48L3BlcmlvZGljYWw+PHBhZ2VzPmUwMDQ5NDM8L3BhZ2VzPjx2b2x1
bWU+NDwvdm9sdW1lPjxudW1iZXI+NjwvbnVtYmVyPjxyZXByaW50LWVkaXRpb24+aW4gZmlsZTwv
cmVwcmludC1lZGl0aW9uPjxkYXRlcz48eWVhcj4yMDE0PC95ZWFyPjwvZGF0ZXM+PGlzYm4+MjA0
NC02MDU1PC9pc2JuPjx1cmxzPjxyZWxhdGVkLXVybHM+PHVybD5odHRwOi8vYm1qb3Blbi5ibWou
Y29tL2NvbnRlbnQvNC82L2UwMDQ5NDM8L3VybD48L3JlbGF0ZWQtdXJscz48L3VybHM+PHJlbW90
ZS1kYXRhYmFzZS1wcm92aWRlcj5NRDwvcmVtb3RlLWRhdGFiYXNlLXByb3ZpZGVyPjwvcmVjb3Jk
PjwvQ2l0ZT48Q2l0ZT48UmVjTnVtPjE2NzAwPC9SZWNOdW0+PHJlY29yZD48cmVjLW51bWJlcj4x
NjcwMDwvcmVjLW51bWJlcj48Zm9yZWlnbi1rZXlzPjxrZXkgYXBwPSJFTiIgZGItaWQ9ImVkYTk5
ZXNyOWFycDUyZTIwdjJwZnR6NHJwNXM5eDBldmVmNSIgdGltZXN0YW1wPSIxNTE2MDI5Mjk5Ij4x
NjcwMDwva2V5PjxrZXkgYXBwPSJFTldlYiIgZGItaWQ9IiI+MDwva2V5PjwvZm9yZWlnbi1rZXlz
PjxyZWYtdHlwZSBuYW1lPSJKb3VybmFsIEFydGljbGUiPjE3PC9yZWYtdHlwZT48Y29udHJpYnV0
b3JzPjxhdXRob3JzPjxhdXRob3I+U3RhbGV5LCBLcmlzdGluYTwvYXV0aG9yPjxhdXRob3I+QWJi
ZXktVml0YWwsIElzYWJlbGxlPC9hdXRob3I+PGF1dGhvcj5Ob2xhbiwgQ2xhaXJlPC9hdXRob3I+
PC9hdXRob3JzPjwvY29udHJpYnV0b3JzPjx0aXRsZXM+PHRpdGxlPlRoZSBpbXBhY3Qgb2YgaW52
b2x2ZW1lbnQgb24gcmVzZWFyY2hlcnM6IGEgbGVhcm5pbmcgZXhwZXJpZW5jZTwvdGl0bGU+PHNl
Y29uZGFyeS10aXRsZT5SZXNlYXJjaCBJbnZvbHZlbWVudCBhbmQgRW5nYWdlbWVudDwvc2Vjb25k
YXJ5LXRpdGxlPjwvdGl0bGVzPjxwZXJpb2RpY2FsPjxmdWxsLXRpdGxlPlJlc2VhcmNoIEludm9s
dmVtZW50IGFuZCBFbmdhZ2VtZW50PC9mdWxsLXRpdGxlPjxhYmJyLTE+UmVzIEludm9sdiBFbmdh
Z2VtPC9hYmJyLTE+PC9wZXJpb2RpY2FsPjx2b2x1bWU+Mzwvdm9sdW1lPjxudW1iZXI+MjA8L251
bWJlcj48cmVwcmludC1lZGl0aW9uPmluIGZpbGU8L3JlcHJpbnQtZWRpdGlvbj48ZGF0ZXM+PHll
YXI+MjAxNzwveWVhcj48L2RhdGVzPjxpc2JuPjIwNTYtNzUyOTwvaXNibj48dXJscz48cmVsYXRl
ZC11cmxzPjx1cmw+aHR0cHM6Ly93d3ctbmNiaS1ubG0tbmloLWdvdi5zaGVmZmllbGQuaWRtLm9j
bGMub3JnL3BtYy9hcnRpY2xlcy9QTUM1NjExNTgwLyA8L3VybD48L3JlbGF0ZWQtdXJscz48L3Vy
bHM+PC9yZWNvcmQ+PC9DaXRlPjxDaXRlPjxSZWNOdW0+MTY2NzM8L1JlY051bT48cmVjb3JkPjxy
ZWMtbnVtYmVyPjE2NjczPC9yZWMtbnVtYmVyPjxmb3JlaWduLWtleXM+PGtleSBhcHA9IkVOIiBk
Yi1pZD0iZWRhOTllc3I5YXJwNTJlMjB2MnBmdHo0cnA1czl4MGV2ZWY1IiB0aW1lc3RhbXA9IjE1
MTQ2NDgyMTQiPjE2NjczPC9rZXk+PGtleSBhcHA9IkVOV2ViIiBkYi1pZD0iIj4wPC9rZXk+PC9m
b3JlaWduLWtleXM+PHJlZi10eXBlIG5hbWU9IkpvdXJuYWwgQXJ0aWNsZSI+MTc8L3JlZi10eXBl
Pjxjb250cmlidXRvcnM+PGF1dGhvcnM+PGF1dGhvcj5Dcm9ja2VyLCBKb2FubmEgQzwvYXV0aG9y
PjxhdXRob3I+Qm95bGFuLCBBbm5l4oCQTWFyaWU8L2F1dGhvcj48YXV0aG9yPkJvc3RvY2ssIEpl
bm5pZmVyPC9hdXRob3I+PGF1dGhvcj5Mb2NvY2ssIExvdWlzZTwvYXV0aG9yPjwvYXV0aG9ycz48
L2NvbnRyaWJ1dG9ycz48dGl0bGVzPjx0aXRsZT5JcyBpdCB3b3J0aCBpdD8gUGF0aWVudCBhbmQg
cHVibGljIHZpZXdzIG9uIHRoZSBpbXBhY3Qgb2YgdGhlaXIgaW52b2x2ZW1lbnQgaW4gaGVhbHRo
IHJlc2VhcmNoIGFuZCBpdHMgYXNzZXNzbWVudDogYSBVS+KAkGJhc2VkIHF1YWxpdGF0aXZlIGlu
dGVydmlldyBzdHVkeTwvdGl0bGU+PHNlY29uZGFyeS10aXRsZT5IZWFsdGggRXhwZWN0YXRpb25z
PC9zZWNvbmRhcnktdGl0bGU+PC90aXRsZXM+PHBlcmlvZGljYWw+PGZ1bGwtdGl0bGU+SGVhbHRo
IEV4cGVjdGF0aW9uczwvZnVsbC10aXRsZT48YWJici0xPkhlYWx0aCBFeHBlY3Q8L2FiYnItMT48
L3BlcmlvZGljYWw+PHBhZ2VzPjUxOS01Mjg8L3BhZ2VzPjx2b2x1bWU+MjA8L3ZvbHVtZT48bnVt
YmVyPjM8L251bWJlcj48cmVwcmludC1lZGl0aW9uPmluIGZpbGU8L3JlcHJpbnQtZWRpdGlvbj48
ZGF0ZXM+PHllYXI+MjAxNzwveWVhcj48L2RhdGVzPjxpc2JuPjEzNjktNzYyNTwvaXNibj48dXJs
cz48cmVsYXRlZC11cmxzPjx1cmw+aHR0cDovL29ubGluZWxpYnJhcnkud2lsZXkuY29tL2RvaS8x
MC4xMTExL2hleC4xMjQ3OS9lcGRmPC91cmw+PC9yZWxhdGVkLXVybHM+PC91cmxzPjwvcmVjb3Jk
PjwvQ2l0ZT48L0VuZE5vdGU+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Snape et al. 2014a; Crocker et al. 2017; Staley et al. 2017; Hoffmann Pii et al. 2019)</w:t>
      </w:r>
      <w:r w:rsidR="00C445FA">
        <w:rPr>
          <w:rFonts w:ascii="Calibri" w:hAnsi="Calibri" w:cs="Calibri"/>
          <w:sz w:val="24"/>
          <w:szCs w:val="24"/>
        </w:rPr>
        <w:fldChar w:fldCharType="end"/>
      </w:r>
      <w:r w:rsidRPr="005E2CF5">
        <w:rPr>
          <w:rFonts w:ascii="Calibri" w:hAnsi="Calibri" w:cs="Calibri"/>
          <w:sz w:val="24"/>
          <w:szCs w:val="24"/>
        </w:rPr>
        <w:t>, it is apparent that when involvement was carried out effectively, there were positive benefits for all concerned, including public members, clinicians and researchers. In addition, involvement improved the relevance and quality of research.</w:t>
      </w:r>
    </w:p>
    <w:p w14:paraId="6ED4CD1E" w14:textId="77777777" w:rsidR="005E2CF5" w:rsidRPr="005E2CF5" w:rsidRDefault="005E2CF5" w:rsidP="005E2CF5">
      <w:pPr>
        <w:spacing w:after="0" w:line="240" w:lineRule="auto"/>
        <w:rPr>
          <w:rFonts w:ascii="Calibri" w:hAnsi="Calibri" w:cs="Calibri"/>
          <w:sz w:val="24"/>
          <w:szCs w:val="24"/>
        </w:rPr>
      </w:pPr>
    </w:p>
    <w:p w14:paraId="74CDEC2F" w14:textId="606881C8" w:rsidR="005E2CF5" w:rsidRPr="005E2CF5" w:rsidRDefault="00362A05" w:rsidP="005E2CF5">
      <w:pPr>
        <w:spacing w:after="0" w:line="240" w:lineRule="auto"/>
        <w:rPr>
          <w:rFonts w:ascii="Calibri" w:hAnsi="Calibri" w:cs="Calibri"/>
          <w:b/>
          <w:sz w:val="24"/>
          <w:szCs w:val="24"/>
        </w:rPr>
      </w:pPr>
      <w:bookmarkStart w:id="78" w:name="Strengths251"/>
      <w:bookmarkEnd w:id="78"/>
      <w:r>
        <w:rPr>
          <w:rFonts w:ascii="Calibri" w:hAnsi="Calibri" w:cs="Calibri"/>
          <w:b/>
          <w:sz w:val="24"/>
          <w:szCs w:val="24"/>
        </w:rPr>
        <w:t xml:space="preserve">2.5.1 </w:t>
      </w:r>
      <w:r w:rsidR="005E2CF5" w:rsidRPr="005E2CF5">
        <w:rPr>
          <w:rFonts w:ascii="Calibri" w:hAnsi="Calibri" w:cs="Calibri"/>
          <w:b/>
          <w:sz w:val="24"/>
          <w:szCs w:val="24"/>
        </w:rPr>
        <w:t>Strengths and limitations</w:t>
      </w:r>
    </w:p>
    <w:p w14:paraId="1AEAC3AF" w14:textId="77777777" w:rsidR="005E2CF5" w:rsidRPr="005E2CF5" w:rsidRDefault="005E2CF5" w:rsidP="005E2CF5">
      <w:pPr>
        <w:spacing w:after="0" w:line="240" w:lineRule="auto"/>
        <w:rPr>
          <w:rFonts w:ascii="Calibri" w:hAnsi="Calibri" w:cs="Calibri"/>
          <w:b/>
          <w:sz w:val="24"/>
          <w:szCs w:val="24"/>
        </w:rPr>
      </w:pPr>
    </w:p>
    <w:p w14:paraId="3B61C6BF" w14:textId="52A9C2F6"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A major strength was the undertaking of an extensive search of a variety of sources including databases, websites and other grey literature. Diverse strategies were employed including checking reference lists, author searching and contacting experts. This comprehensive strategy, in </w:t>
      </w:r>
      <w:r w:rsidRPr="005E2CF5">
        <w:rPr>
          <w:rFonts w:ascii="Calibri" w:hAnsi="Calibri" w:cs="Calibri"/>
          <w:sz w:val="24"/>
          <w:szCs w:val="24"/>
        </w:rPr>
        <w:lastRenderedPageBreak/>
        <w:t>addition to the broad inclusion criteria, resulted in the identification of a significant amount of diverse evidence (</w:t>
      </w:r>
      <w:hyperlink w:anchor="Appendix5" w:history="1">
        <w:r w:rsidRPr="00635D01">
          <w:rPr>
            <w:rStyle w:val="Hyperlink"/>
            <w:rFonts w:ascii="Calibri" w:hAnsi="Calibri" w:cs="Calibri"/>
            <w:b/>
            <w:sz w:val="24"/>
            <w:szCs w:val="24"/>
          </w:rPr>
          <w:t xml:space="preserve">Appendix </w:t>
        </w:r>
        <w:r w:rsidR="00B42C48">
          <w:rPr>
            <w:rStyle w:val="Hyperlink"/>
            <w:rFonts w:ascii="Calibri" w:hAnsi="Calibri" w:cs="Calibri"/>
            <w:b/>
            <w:sz w:val="24"/>
            <w:szCs w:val="24"/>
          </w:rPr>
          <w:t>5</w:t>
        </w:r>
        <w:r w:rsidRPr="00635D01">
          <w:rPr>
            <w:rStyle w:val="Hyperlink"/>
            <w:rFonts w:ascii="Calibri" w:hAnsi="Calibri" w:cs="Calibri"/>
            <w:b/>
            <w:sz w:val="24"/>
            <w:szCs w:val="24"/>
          </w:rPr>
          <w:t>. Evidence characteristics</w:t>
        </w:r>
      </w:hyperlink>
      <w:r w:rsidRPr="005E2CF5">
        <w:rPr>
          <w:rFonts w:ascii="Calibri" w:hAnsi="Calibri" w:cs="Calibri"/>
          <w:sz w:val="24"/>
          <w:szCs w:val="24"/>
        </w:rPr>
        <w:t>). However, the exclusion of evidence in non-English languages or pertaining to non-high income populations or populations under 18, may have resulted in the omission of some evidence. An integrative approach enabled the evidence to be combined by using a common tool for data extraction (</w:t>
      </w:r>
      <w:hyperlink w:anchor="Appendix2" w:history="1">
        <w:r w:rsidRPr="00635D01">
          <w:rPr>
            <w:rStyle w:val="Hyperlink"/>
            <w:rFonts w:ascii="Calibri" w:hAnsi="Calibri" w:cs="Calibri"/>
            <w:b/>
            <w:sz w:val="24"/>
            <w:szCs w:val="24"/>
          </w:rPr>
          <w:t xml:space="preserve">Appendix </w:t>
        </w:r>
        <w:r w:rsidR="00B42C48">
          <w:rPr>
            <w:rStyle w:val="Hyperlink"/>
            <w:rFonts w:ascii="Calibri" w:hAnsi="Calibri" w:cs="Calibri"/>
            <w:b/>
            <w:sz w:val="24"/>
            <w:szCs w:val="24"/>
          </w:rPr>
          <w:t>2</w:t>
        </w:r>
        <w:r w:rsidRPr="00635D01">
          <w:rPr>
            <w:rStyle w:val="Hyperlink"/>
            <w:rFonts w:ascii="Calibri" w:hAnsi="Calibri" w:cs="Calibri"/>
            <w:b/>
            <w:sz w:val="24"/>
            <w:szCs w:val="24"/>
          </w:rPr>
          <w:t>. Data extraction form</w:t>
        </w:r>
      </w:hyperlink>
      <w:r w:rsidRPr="005E2CF5">
        <w:rPr>
          <w:rFonts w:ascii="Calibri" w:hAnsi="Calibri" w:cs="Calibri"/>
          <w:sz w:val="24"/>
          <w:szCs w:val="24"/>
        </w:rPr>
        <w:t xml:space="preserve">) and thematic synthesis allowed different perspectives and experiences of patients, carers and professionals to be explored, and the facilitators and barriers of involvement in different contexts to be identified.  </w:t>
      </w:r>
    </w:p>
    <w:p w14:paraId="311273BD" w14:textId="77777777" w:rsidR="005E2CF5" w:rsidRPr="005E2CF5" w:rsidRDefault="005E2CF5" w:rsidP="005E2CF5">
      <w:pPr>
        <w:spacing w:after="0" w:line="240" w:lineRule="auto"/>
        <w:rPr>
          <w:rFonts w:ascii="Calibri" w:hAnsi="Calibri" w:cs="Calibri"/>
          <w:sz w:val="24"/>
          <w:szCs w:val="24"/>
        </w:rPr>
      </w:pPr>
    </w:p>
    <w:p w14:paraId="2BEEF825" w14:textId="1D1BBFB9"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The involvement of public members at several key stages of the review widened the search terms and sources searched and identified grey literature in particular, thereby increasing the comprehensiveness of the review. Later, public members not only validated themes but also provided additional data not found in the review (</w:t>
      </w:r>
      <w:hyperlink w:anchor="Appendix3" w:history="1">
        <w:r w:rsidRPr="00635D01">
          <w:rPr>
            <w:rStyle w:val="Hyperlink"/>
            <w:rFonts w:ascii="Calibri" w:hAnsi="Calibri" w:cs="Calibri"/>
            <w:b/>
            <w:sz w:val="24"/>
            <w:szCs w:val="24"/>
          </w:rPr>
          <w:t xml:space="preserve">Appendix </w:t>
        </w:r>
        <w:r w:rsidR="00B42C48">
          <w:rPr>
            <w:rStyle w:val="Hyperlink"/>
            <w:rFonts w:ascii="Calibri" w:hAnsi="Calibri" w:cs="Calibri"/>
            <w:b/>
            <w:sz w:val="24"/>
            <w:szCs w:val="24"/>
          </w:rPr>
          <w:t>3</w:t>
        </w:r>
        <w:r w:rsidRPr="00635D01">
          <w:rPr>
            <w:rStyle w:val="Hyperlink"/>
            <w:rFonts w:ascii="Calibri" w:hAnsi="Calibri" w:cs="Calibri"/>
            <w:b/>
            <w:sz w:val="24"/>
            <w:szCs w:val="24"/>
          </w:rPr>
          <w:t>. Patient and carer involvement in the QES</w:t>
        </w:r>
        <w:r w:rsidRPr="00635D01">
          <w:rPr>
            <w:rStyle w:val="Hyperlink"/>
            <w:rFonts w:ascii="Calibri" w:hAnsi="Calibri" w:cs="Calibri"/>
            <w:sz w:val="24"/>
            <w:szCs w:val="24"/>
          </w:rPr>
          <w:t>).</w:t>
        </w:r>
      </w:hyperlink>
      <w:r w:rsidRPr="005E2CF5">
        <w:rPr>
          <w:rFonts w:ascii="Calibri" w:hAnsi="Calibri" w:cs="Calibri"/>
          <w:sz w:val="24"/>
          <w:szCs w:val="24"/>
        </w:rPr>
        <w:t xml:space="preserve"> It is recognised that increased collaborative involvement may have further strengthened the review.</w:t>
      </w:r>
    </w:p>
    <w:p w14:paraId="09B27F28" w14:textId="77777777" w:rsidR="005E2CF5" w:rsidRPr="005E2CF5" w:rsidRDefault="005E2CF5" w:rsidP="005E2CF5">
      <w:pPr>
        <w:spacing w:after="0" w:line="240" w:lineRule="auto"/>
        <w:rPr>
          <w:rFonts w:ascii="Calibri" w:hAnsi="Calibri" w:cs="Calibri"/>
          <w:sz w:val="24"/>
          <w:szCs w:val="24"/>
        </w:rPr>
      </w:pPr>
    </w:p>
    <w:p w14:paraId="1FC4E199" w14:textId="77777777"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The reliability was strengthened by a sample of the evidence being double-checked by supervisors, who carried out initial screening using the eligibility criteria and quality assessments. Agreement was reached on all evidence. Due to time limitations, it was not possible to undertake this for all the evidence, therefore it is possible selection bias may have occurred.</w:t>
      </w:r>
    </w:p>
    <w:p w14:paraId="5F0F69AC" w14:textId="77777777" w:rsidR="005E2CF5" w:rsidRPr="005E2CF5" w:rsidRDefault="005E2CF5" w:rsidP="005E2CF5">
      <w:pPr>
        <w:spacing w:after="0" w:line="240" w:lineRule="auto"/>
        <w:rPr>
          <w:rFonts w:ascii="Calibri" w:hAnsi="Calibri" w:cs="Calibri"/>
          <w:sz w:val="24"/>
          <w:szCs w:val="24"/>
        </w:rPr>
      </w:pPr>
    </w:p>
    <w:p w14:paraId="6D55C313" w14:textId="33042904"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Unclear definitions of both involvement and palliative care were evident throughout the review. This could be seen as a limitation; however, it is believed that the evidence still provides beneficial data on involvement in palliative care research and moreover simply reflects the blurred boundaries and intricacies often present in both involvement and palliative care </w:t>
      </w:r>
      <w:r w:rsidR="00C445FA">
        <w:rPr>
          <w:rFonts w:ascii="Calibri" w:hAnsi="Calibri" w:cs="Calibri"/>
          <w:sz w:val="24"/>
          <w:szCs w:val="24"/>
        </w:rPr>
        <w:fldChar w:fldCharType="begin">
          <w:fldData xml:space="preserve">PEVuZE5vdGU+PENpdGU+PFJlY051bT4xNjg3MDwvUmVjTnVtPjxEaXNwbGF5VGV4dD4oQWRkaW5n
dG9u4oCQSGFsbCAyMDAyOyBWYW4gTWVjaGVsZW4gZXQgYWwuIDIwMTM7IFNpZ3VyZGFyZG90dGly
IGV0IGFsLiAyMDE0OyBMaWFibyBldCBhbC4gMjAxOCk8L0Rpc3BsYXlUZXh0PjxyZWNvcmQ+PHJl
Yy1udW1iZXI+MTY4NzA8L3JlYy1udW1iZXI+PGZvcmVpZ24ta2V5cz48a2V5IGFwcD0iRU4iIGRi
LWlkPSJlZGE5OWVzcjlhcnA1MmUyMHYycGZ0ejRycDVzOXgwZXZlZjUiIHRpbWVzdGFtcD0iMTUz
NTQ1OTM5NyI+MTY4NzA8L2tleT48L2ZvcmVpZ24ta2V5cz48cmVmLXR5cGUgbmFtZT0iSm91cm5h
bCBBcnRpY2xlIj4xNzwvcmVmLXR5cGU+PGNvbnRyaWJ1dG9ycz48YXV0aG9ycz48YXV0aG9yPlZh
biBNZWNoZWxlbiwgV291dGVyPC9hdXRob3I+PGF1dGhvcj5BZXJ0Z2VlcnRzLCBCZXJ0PC9hdXRo
b3I+PGF1dGhvcj5EZSBDZXVsYWVyLCBLYXJvbGllbjwvYXV0aG9yPjxhdXRob3I+VGhvb25zZW4s
IEJyZWdqZTwvYXV0aG9yPjxhdXRob3I+VmVybWFuZGVyZSwgTWlla2U8L2F1dGhvcj48YXV0aG9y
Pldhcm1lbmhvdmVuLCBGcmFuY2E8L2F1dGhvcj48YXV0aG9yPlZhbiBSaWpzd2lqaywgRXJpYzwv
YXV0aG9yPjxhdXRob3I+RGUgTGVwZWxlaXJlLCBKYW48L2F1dGhvcj48L2F1dGhvcnM+PC9jb250
cmlidXRvcnM+PHRpdGxlcz48dGl0bGU+RGVmaW5pbmcgdGhlIHBhbGxpYXRpdmUgY2FyZSBwYXRp
ZW50OiBhIHN5c3RlbWF0aWMgcmV2aWV3PC90aXRsZT48c2Vjb25kYXJ5LXRpdGxlPlBhbGxpYXRp
dmUgbWVkaWNpbmU8L3NlY29uZGFyeS10aXRsZT48L3RpdGxlcz48cGVyaW9kaWNhbD48ZnVsbC10
aXRsZT5QYWxsaWF0aXZlIE1lZGljaW5lPC9mdWxsLXRpdGxlPjxhYmJyLTE+UGFsbGlhdCBNZWQ8
L2FiYnItMT48L3BlcmlvZGljYWw+PHBhZ2VzPjE5Ny0yMDg8L3BhZ2VzPjx2b2x1bWU+Mjc8L3Zv
bHVtZT48bnVtYmVyPjM8L251bWJlcj48cmVwcmludC1lZGl0aW9uPm5vdCBpbiBmaWxlPC9yZXBy
aW50LWVkaXRpb24+PGRhdGVzPjx5ZWFyPjIwMTM8L3llYXI+PC9kYXRlcz48aXNibj4wMjY5LTIx
NjM8L2lzYm4+PHVybHM+PHJlbGF0ZWQtdXJscz48dXJsPmh0dHA6Ly9qb3VybmFscy5zYWdlcHVi
LmNvbS9kb2kvYWJzLzEwLjExNzcvMDI2OTIxNjMxMTQzNTI2ODwvdXJsPjwvcmVsYXRlZC11cmxz
PjwvdXJscz48L3JlY29yZD48L0NpdGU+PENpdGU+PFJlY051bT4xNjg2OTwvUmVjTnVtPjxyZWNv
cmQ+PHJlYy1udW1iZXI+MTY4Njk8L3JlYy1udW1iZXI+PGZvcmVpZ24ta2V5cz48a2V5IGFwcD0i
RU4iIGRiLWlkPSJlZGE5OWVzcjlhcnA1MmUyMHYycGZ0ejRycDVzOXgwZXZlZjUiIHRpbWVzdGFt
cD0iMTUzNTQ1OTI2NyI+MTY4Njk8L2tleT48L2ZvcmVpZ24ta2V5cz48cmVmLXR5cGUgbmFtZT0i
Sm91cm5hbCBBcnRpY2xlIj4xNzwvcmVmLXR5cGU+PGNvbnRyaWJ1dG9ycz48YXV0aG9ycz48YXV0
aG9yPlNpZ3VyZGFyZG90dGlyLCBLYXRyaW4gUnV0aDwvYXV0aG9yPjxhdXRob3I+T2xkZXJ2b2xs
LCBMaW5lPC9hdXRob3I+PGF1dGhvcj5IamVybXN0YWQsIE1hcmlhbm5lIEplbnNlbjwvYXV0aG9y
PjxhdXRob3I+S2Fhc2EsIFN0ZWluPC9hdXRob3I+PGF1dGhvcj5LbnVkc2VuLCBBbm5lIEthcmk8
L2F1dGhvcj48YXV0aG9yPkzDuGhyZSwgRXJpayBUb3JiasO4cm48L2F1dGhvcj48YXV0aG9yPkxv
Z2UsIEpvbiBIw6V2YXJkPC9hdXRob3I+PGF1dGhvcj5IYXVnZW4sIERhZ255IEZha3N2w6VnPC9h
dXRob3I+PC9hdXRob3JzPjwvY29udHJpYnV0b3JzPjx0aXRsZXM+PHRpdGxlPkhvdyBhcmUgcGFs
bGlhdGl2ZSBjYXJlIGNhbmNlciBwb3B1bGF0aW9ucyBjaGFyYWN0ZXJpemVkIGluIHJhbmRvbWl6
ZWQgY29udHJvbGxlZCB0cmlhbHM/IEEgbGl0ZXJhdHVyZSByZXZpZXc8L3RpdGxlPjxzZWNvbmRh
cnktdGl0bGU+Sm91cm5hbCBvZiBwYWluIGFuZCBzeW1wdG9tIG1hbmFnZW1lbnQ8L3NlY29uZGFy
eS10aXRsZT48L3RpdGxlcz48cGVyaW9kaWNhbD48ZnVsbC10aXRsZT5Kb3VybmFsIG9mIFBhaW4g
YW5kIFN5bXB0b20gTWFuYWdlbWVudDwvZnVsbC10aXRsZT48YWJici0xPkogUGFpbiBTeW1wdG9t
IE1hbmFnZTwvYWJici0xPjwvcGVyaW9kaWNhbD48cGFnZXM+OTA2LTkxNC4gZTE3PC9wYWdlcz48
dm9sdW1lPjQ3PC92b2x1bWU+PG51bWJlcj41PC9udW1iZXI+PHJlcHJpbnQtZWRpdGlvbj5ub3Qg
aW4gZmlsZTwvcmVwcmludC1lZGl0aW9uPjxkYXRlcz48eWVhcj4yMDE0PC95ZWFyPjwvZGF0ZXM+
PGlzYm4+MDg4NS0zOTI0PC9pc2JuPjx1cmxzPjxyZWxhdGVkLXVybHM+PHVybD5odHRwczovL3d3
dy5zY2llbmNlZGlyZWN0LmNvbS9zY2llbmNlL2FydGljbGUvcGlpL1MwODg1MzkyNDEzMDAzOTA0
PC91cmw+PC9yZWxhdGVkLXVybHM+PC91cmxzPjwvcmVjb3JkPjwvQ2l0ZT48Q2l0ZT48UmVjTnVt
PjE2ODY4PC9SZWNOdW0+PHJlY29yZD48cmVjLW51bWJlcj4xNjg2ODwvcmVjLW51bWJlcj48Zm9y
ZWlnbi1rZXlzPjxrZXkgYXBwPSJFTiIgZGItaWQ9ImVkYTk5ZXNyOWFycDUyZTIwdjJwZnR6NHJw
NXM5eDBldmVmNSIgdGltZXN0YW1wPSIxNTM1NDU3OTc5Ij4xNjg2ODwva2V5PjwvZm9yZWlnbi1r
ZXlzPjxyZWYtdHlwZSBuYW1lPSJKb3VybmFsIEFydGljbGUiPjE3PC9yZWYtdHlwZT48Y29udHJp
YnV0b3JzPjxhdXRob3JzPjxhdXRob3I+QWRkaW5ndG9u4oCQSGFsbCwgSjwvYXV0aG9yPjwvYXV0
aG9ycz48L2NvbnRyaWJ1dG9ycz48dGl0bGVzPjx0aXRsZT5SZXNlYXJjaCBzZW5zaXRpdml0aWVz
IHRvIHBhbGxpYXRpdmUgY2FyZSBwYXRpZW50czwvdGl0bGU+PHNlY29uZGFyeS10aXRsZT5FdXJv
cGVhbiBqb3VybmFsIG9mIGNhbmNlciBjYXJlPC9zZWNvbmRhcnktdGl0bGU+PC90aXRsZXM+PHBl
cmlvZGljYWw+PGZ1bGwtdGl0bGU+RXVyb3BlYW4gSm91cm5hbCBvZiBDYW5jZXIgQ2FyZTwvZnVs
bC10aXRsZT48YWJici0xPkV1ciBKIENhbmNlciBDYXJlIChFbmdsKTwvYWJici0xPjwvcGVyaW9k
aWNhbD48cGFnZXM+MjIwLTIyNDwvcGFnZXM+PHZvbHVtZT4xMTwvdm9sdW1lPjxudW1iZXI+Mzwv
bnVtYmVyPjxyZXByaW50LWVkaXRpb24+bm90IGluIGZpbGU8L3JlcHJpbnQtZWRpdGlvbj48ZGF0
ZXM+PHllYXI+MjAwMjwveWVhcj48L2RhdGVzPjxpc2JuPjEzNjUtMjM1NDwvaXNibj48dXJscz48
cmVsYXRlZC11cmxzPjx1cmw+aHR0cHM6Ly9vYmd5bi5vbmxpbmVsaWJyYXJ5LndpbGV5LmNvbS9k
b2kvZnVsbC8xMC4xMDQ2L2ouMTM2NS0yMzU0LjIwMDIuMDAzNDMueDwvdXJsPjwvcmVsYXRlZC11
cmxzPjwvdXJscz48L3JlY29yZD48L0NpdGU+PENpdGU+PFJlY051bT4xNjg3MTwvUmVjTnVtPjxy
ZWNvcmQ+PHJlYy1udW1iZXI+MTY4NzE8L3JlYy1udW1iZXI+PGZvcmVpZ24ta2V5cz48a2V5IGFw
cD0iRU4iIGRiLWlkPSJlZGE5OWVzcjlhcnA1MmUyMHYycGZ0ejRycDVzOXgwZXZlZjUiIHRpbWVz
dGFtcD0iMTUzNTQ2MDQ5OSI+MTY4NzE8L2tleT48L2ZvcmVpZ24ta2V5cz48cmVmLXR5cGUgbmFt
ZT0iSm91cm5hbCBBcnRpY2xlIj4xNzwvcmVmLXR5cGU+PGNvbnRyaWJ1dG9ycz48YXV0aG9ycz48
YXV0aG9yPkxpYWJvLCBLcmlzdGluPC9hdXRob3I+PGF1dGhvcj5Cb2RkeSwgS2F0ZTwvYXV0aG9y
PjxhdXRob3I+QnVyY2htb3JlLCBIZWxlbjwvYXV0aG9yPjxhdXRob3I+Q29ja2Nyb2Z0LCBFbW1h
PC9hdXRob3I+PGF1dGhvcj5Ccml0dGVuLCBOaWNreTwvYXV0aG9yPjwvYXV0aG9ycz48L2NvbnRy
aWJ1dG9ycz48dGl0bGVzPjx0aXRsZT5DbGFyaWZ5aW5nIHRoZSByb2xlcyBvZiBwYXRpZW50cyBp
biByZXNlYXJjaDwvdGl0bGU+PHNlY29uZGFyeS10aXRsZT5CTUo8L3NlY29uZGFyeS10aXRsZT48
L3RpdGxlcz48cGVyaW9kaWNhbD48ZnVsbC10aXRsZT5CTUo8L2Z1bGwtdGl0bGU+PC9wZXJpb2Rp
Y2FsPjxwYWdlcz5rMTQ2MzwvcGFnZXM+PG51bWJlcj4zNjE8L251bWJlcj48cmVwcmludC1lZGl0
aW9uPm5vdCBpbiBmaWxlPC9yZXByaW50LWVkaXRpb24+PGRhdGVzPjx5ZWFyPjIwMTg8L3llYXI+
PC9kYXRlcz48aXNibj4wOTU5LTgxMzg8L2lzYm4+PHVybHM+PHJlbGF0ZWQtdXJscz48dXJsPmh0
dHBzOi8vd3d3LmJtai5jb20vY29udGVudC9ibWovMzYxL2Jtai5rMTQ2My5mdWxsLnBkZjwvdXJs
PjwvcmVsYXRlZC11cmxzPjwvdXJscz48ZWxlY3Ryb25pYy1yZXNvdXJjZS1udW0+MTAuMTEzNi9i
bWouazE0NjM8L2VsZWN0cm9uaWMtcmVzb3VyY2UtbnVtPjwvcmVjb3JkPjwvQ2l0ZT48L0VuZE5v
dGU+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g3MDwvUmVjTnVtPjxEaXNwbGF5VGV4dD4oQWRkaW5n
dG9u4oCQSGFsbCAyMDAyOyBWYW4gTWVjaGVsZW4gZXQgYWwuIDIwMTM7IFNpZ3VyZGFyZG90dGly
IGV0IGFsLiAyMDE0OyBMaWFibyBldCBhbC4gMjAxOCk8L0Rpc3BsYXlUZXh0PjxyZWNvcmQ+PHJl
Yy1udW1iZXI+MTY4NzA8L3JlYy1udW1iZXI+PGZvcmVpZ24ta2V5cz48a2V5IGFwcD0iRU4iIGRi
LWlkPSJlZGE5OWVzcjlhcnA1MmUyMHYycGZ0ejRycDVzOXgwZXZlZjUiIHRpbWVzdGFtcD0iMTUz
NTQ1OTM5NyI+MTY4NzA8L2tleT48L2ZvcmVpZ24ta2V5cz48cmVmLXR5cGUgbmFtZT0iSm91cm5h
bCBBcnRpY2xlIj4xNzwvcmVmLXR5cGU+PGNvbnRyaWJ1dG9ycz48YXV0aG9ycz48YXV0aG9yPlZh
biBNZWNoZWxlbiwgV291dGVyPC9hdXRob3I+PGF1dGhvcj5BZXJ0Z2VlcnRzLCBCZXJ0PC9hdXRo
b3I+PGF1dGhvcj5EZSBDZXVsYWVyLCBLYXJvbGllbjwvYXV0aG9yPjxhdXRob3I+VGhvb25zZW4s
IEJyZWdqZTwvYXV0aG9yPjxhdXRob3I+VmVybWFuZGVyZSwgTWlla2U8L2F1dGhvcj48YXV0aG9y
Pldhcm1lbmhvdmVuLCBGcmFuY2E8L2F1dGhvcj48YXV0aG9yPlZhbiBSaWpzd2lqaywgRXJpYzwv
YXV0aG9yPjxhdXRob3I+RGUgTGVwZWxlaXJlLCBKYW48L2F1dGhvcj48L2F1dGhvcnM+PC9jb250
cmlidXRvcnM+PHRpdGxlcz48dGl0bGU+RGVmaW5pbmcgdGhlIHBhbGxpYXRpdmUgY2FyZSBwYXRp
ZW50OiBhIHN5c3RlbWF0aWMgcmV2aWV3PC90aXRsZT48c2Vjb25kYXJ5LXRpdGxlPlBhbGxpYXRp
dmUgbWVkaWNpbmU8L3NlY29uZGFyeS10aXRsZT48L3RpdGxlcz48cGVyaW9kaWNhbD48ZnVsbC10
aXRsZT5QYWxsaWF0aXZlIE1lZGljaW5lPC9mdWxsLXRpdGxlPjxhYmJyLTE+UGFsbGlhdCBNZWQ8
L2FiYnItMT48L3BlcmlvZGljYWw+PHBhZ2VzPjE5Ny0yMDg8L3BhZ2VzPjx2b2x1bWU+Mjc8L3Zv
bHVtZT48bnVtYmVyPjM8L251bWJlcj48cmVwcmludC1lZGl0aW9uPm5vdCBpbiBmaWxlPC9yZXBy
aW50LWVkaXRpb24+PGRhdGVzPjx5ZWFyPjIwMTM8L3llYXI+PC9kYXRlcz48aXNibj4wMjY5LTIx
NjM8L2lzYm4+PHVybHM+PHJlbGF0ZWQtdXJscz48dXJsPmh0dHA6Ly9qb3VybmFscy5zYWdlcHVi
LmNvbS9kb2kvYWJzLzEwLjExNzcvMDI2OTIxNjMxMTQzNTI2ODwvdXJsPjwvcmVsYXRlZC11cmxz
PjwvdXJscz48L3JlY29yZD48L0NpdGU+PENpdGU+PFJlY051bT4xNjg2OTwvUmVjTnVtPjxyZWNv
cmQ+PHJlYy1udW1iZXI+MTY4Njk8L3JlYy1udW1iZXI+PGZvcmVpZ24ta2V5cz48a2V5IGFwcD0i
RU4iIGRiLWlkPSJlZGE5OWVzcjlhcnA1MmUyMHYycGZ0ejRycDVzOXgwZXZlZjUiIHRpbWVzdGFt
cD0iMTUzNTQ1OTI2NyI+MTY4Njk8L2tleT48L2ZvcmVpZ24ta2V5cz48cmVmLXR5cGUgbmFtZT0i
Sm91cm5hbCBBcnRpY2xlIj4xNzwvcmVmLXR5cGU+PGNvbnRyaWJ1dG9ycz48YXV0aG9ycz48YXV0
aG9yPlNpZ3VyZGFyZG90dGlyLCBLYXRyaW4gUnV0aDwvYXV0aG9yPjxhdXRob3I+T2xkZXJ2b2xs
LCBMaW5lPC9hdXRob3I+PGF1dGhvcj5IamVybXN0YWQsIE1hcmlhbm5lIEplbnNlbjwvYXV0aG9y
PjxhdXRob3I+S2Fhc2EsIFN0ZWluPC9hdXRob3I+PGF1dGhvcj5LbnVkc2VuLCBBbm5lIEthcmk8
L2F1dGhvcj48YXV0aG9yPkzDuGhyZSwgRXJpayBUb3JiasO4cm48L2F1dGhvcj48YXV0aG9yPkxv
Z2UsIEpvbiBIw6V2YXJkPC9hdXRob3I+PGF1dGhvcj5IYXVnZW4sIERhZ255IEZha3N2w6VnPC9h
dXRob3I+PC9hdXRob3JzPjwvY29udHJpYnV0b3JzPjx0aXRsZXM+PHRpdGxlPkhvdyBhcmUgcGFs
bGlhdGl2ZSBjYXJlIGNhbmNlciBwb3B1bGF0aW9ucyBjaGFyYWN0ZXJpemVkIGluIHJhbmRvbWl6
ZWQgY29udHJvbGxlZCB0cmlhbHM/IEEgbGl0ZXJhdHVyZSByZXZpZXc8L3RpdGxlPjxzZWNvbmRh
cnktdGl0bGU+Sm91cm5hbCBvZiBwYWluIGFuZCBzeW1wdG9tIG1hbmFnZW1lbnQ8L3NlY29uZGFy
eS10aXRsZT48L3RpdGxlcz48cGVyaW9kaWNhbD48ZnVsbC10aXRsZT5Kb3VybmFsIG9mIFBhaW4g
YW5kIFN5bXB0b20gTWFuYWdlbWVudDwvZnVsbC10aXRsZT48YWJici0xPkogUGFpbiBTeW1wdG9t
IE1hbmFnZTwvYWJici0xPjwvcGVyaW9kaWNhbD48cGFnZXM+OTA2LTkxNC4gZTE3PC9wYWdlcz48
dm9sdW1lPjQ3PC92b2x1bWU+PG51bWJlcj41PC9udW1iZXI+PHJlcHJpbnQtZWRpdGlvbj5ub3Qg
aW4gZmlsZTwvcmVwcmludC1lZGl0aW9uPjxkYXRlcz48eWVhcj4yMDE0PC95ZWFyPjwvZGF0ZXM+
PGlzYm4+MDg4NS0zOTI0PC9pc2JuPjx1cmxzPjxyZWxhdGVkLXVybHM+PHVybD5odHRwczovL3d3
dy5zY2llbmNlZGlyZWN0LmNvbS9zY2llbmNlL2FydGljbGUvcGlpL1MwODg1MzkyNDEzMDAzOTA0
PC91cmw+PC9yZWxhdGVkLXVybHM+PC91cmxzPjwvcmVjb3JkPjwvQ2l0ZT48Q2l0ZT48UmVjTnVt
PjE2ODY4PC9SZWNOdW0+PHJlY29yZD48cmVjLW51bWJlcj4xNjg2ODwvcmVjLW51bWJlcj48Zm9y
ZWlnbi1rZXlzPjxrZXkgYXBwPSJFTiIgZGItaWQ9ImVkYTk5ZXNyOWFycDUyZTIwdjJwZnR6NHJw
NXM5eDBldmVmNSIgdGltZXN0YW1wPSIxNTM1NDU3OTc5Ij4xNjg2ODwva2V5PjwvZm9yZWlnbi1r
ZXlzPjxyZWYtdHlwZSBuYW1lPSJKb3VybmFsIEFydGljbGUiPjE3PC9yZWYtdHlwZT48Y29udHJp
YnV0b3JzPjxhdXRob3JzPjxhdXRob3I+QWRkaW5ndG9u4oCQSGFsbCwgSjwvYXV0aG9yPjwvYXV0
aG9ycz48L2NvbnRyaWJ1dG9ycz48dGl0bGVzPjx0aXRsZT5SZXNlYXJjaCBzZW5zaXRpdml0aWVz
IHRvIHBhbGxpYXRpdmUgY2FyZSBwYXRpZW50czwvdGl0bGU+PHNlY29uZGFyeS10aXRsZT5FdXJv
cGVhbiBqb3VybmFsIG9mIGNhbmNlciBjYXJlPC9zZWNvbmRhcnktdGl0bGU+PC90aXRsZXM+PHBl
cmlvZGljYWw+PGZ1bGwtdGl0bGU+RXVyb3BlYW4gSm91cm5hbCBvZiBDYW5jZXIgQ2FyZTwvZnVs
bC10aXRsZT48YWJici0xPkV1ciBKIENhbmNlciBDYXJlIChFbmdsKTwvYWJici0xPjwvcGVyaW9k
aWNhbD48cGFnZXM+MjIwLTIyNDwvcGFnZXM+PHZvbHVtZT4xMTwvdm9sdW1lPjxudW1iZXI+Mzwv
bnVtYmVyPjxyZXByaW50LWVkaXRpb24+bm90IGluIGZpbGU8L3JlcHJpbnQtZWRpdGlvbj48ZGF0
ZXM+PHllYXI+MjAwMjwveWVhcj48L2RhdGVzPjxpc2JuPjEzNjUtMjM1NDwvaXNibj48dXJscz48
cmVsYXRlZC11cmxzPjx1cmw+aHR0cHM6Ly9vYmd5bi5vbmxpbmVsaWJyYXJ5LndpbGV5LmNvbS9k
b2kvZnVsbC8xMC4xMDQ2L2ouMTM2NS0yMzU0LjIwMDIuMDAzNDMueDwvdXJsPjwvcmVsYXRlZC11
cmxzPjwvdXJscz48L3JlY29yZD48L0NpdGU+PENpdGU+PFJlY051bT4xNjg3MTwvUmVjTnVtPjxy
ZWNvcmQ+PHJlYy1udW1iZXI+MTY4NzE8L3JlYy1udW1iZXI+PGZvcmVpZ24ta2V5cz48a2V5IGFw
cD0iRU4iIGRiLWlkPSJlZGE5OWVzcjlhcnA1MmUyMHYycGZ0ejRycDVzOXgwZXZlZjUiIHRpbWVz
dGFtcD0iMTUzNTQ2MDQ5OSI+MTY4NzE8L2tleT48L2ZvcmVpZ24ta2V5cz48cmVmLXR5cGUgbmFt
ZT0iSm91cm5hbCBBcnRpY2xlIj4xNzwvcmVmLXR5cGU+PGNvbnRyaWJ1dG9ycz48YXV0aG9ycz48
YXV0aG9yPkxpYWJvLCBLcmlzdGluPC9hdXRob3I+PGF1dGhvcj5Cb2RkeSwgS2F0ZTwvYXV0aG9y
PjxhdXRob3I+QnVyY2htb3JlLCBIZWxlbjwvYXV0aG9yPjxhdXRob3I+Q29ja2Nyb2Z0LCBFbW1h
PC9hdXRob3I+PGF1dGhvcj5Ccml0dGVuLCBOaWNreTwvYXV0aG9yPjwvYXV0aG9ycz48L2NvbnRy
aWJ1dG9ycz48dGl0bGVzPjx0aXRsZT5DbGFyaWZ5aW5nIHRoZSByb2xlcyBvZiBwYXRpZW50cyBp
biByZXNlYXJjaDwvdGl0bGU+PHNlY29uZGFyeS10aXRsZT5CTUo8L3NlY29uZGFyeS10aXRsZT48
L3RpdGxlcz48cGVyaW9kaWNhbD48ZnVsbC10aXRsZT5CTUo8L2Z1bGwtdGl0bGU+PC9wZXJpb2Rp
Y2FsPjxwYWdlcz5rMTQ2MzwvcGFnZXM+PG51bWJlcj4zNjE8L251bWJlcj48cmVwcmludC1lZGl0
aW9uPm5vdCBpbiBmaWxlPC9yZXByaW50LWVkaXRpb24+PGRhdGVzPjx5ZWFyPjIwMTg8L3llYXI+
PC9kYXRlcz48aXNibj4wOTU5LTgxMzg8L2lzYm4+PHVybHM+PHJlbGF0ZWQtdXJscz48dXJsPmh0
dHBzOi8vd3d3LmJtai5jb20vY29udGVudC9ibWovMzYxL2Jtai5rMTQ2My5mdWxsLnBkZjwvdXJs
PjwvcmVsYXRlZC11cmxzPjwvdXJscz48ZWxlY3Ryb25pYy1yZXNvdXJjZS1udW0+MTAuMTEzNi9i
bWouazE0NjM8L2VsZWN0cm9uaWMtcmVzb3VyY2UtbnVtPjwvcmVjb3JkPjwvQ2l0ZT48L0VuZE5v
dGU+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Addington‐Hall 2002; Van Mechelen et al. 2013; Sigurdardottir et al. 2014; Liabo et al. 2018)</w:t>
      </w:r>
      <w:r w:rsidR="00C445FA">
        <w:rPr>
          <w:rFonts w:ascii="Calibri" w:hAnsi="Calibri" w:cs="Calibri"/>
          <w:sz w:val="24"/>
          <w:szCs w:val="24"/>
        </w:rPr>
        <w:fldChar w:fldCharType="end"/>
      </w:r>
      <w:r w:rsidRPr="005E2CF5">
        <w:rPr>
          <w:rFonts w:ascii="Calibri" w:hAnsi="Calibri" w:cs="Calibri"/>
          <w:sz w:val="24"/>
          <w:szCs w:val="24"/>
        </w:rPr>
        <w:t>.</w:t>
      </w:r>
    </w:p>
    <w:p w14:paraId="0E2996B5" w14:textId="77777777" w:rsidR="005E2CF5" w:rsidRPr="005E2CF5" w:rsidRDefault="005E2CF5" w:rsidP="005E2CF5">
      <w:pPr>
        <w:spacing w:after="0" w:line="240" w:lineRule="auto"/>
        <w:rPr>
          <w:rFonts w:ascii="Calibri" w:hAnsi="Calibri" w:cs="Calibri"/>
          <w:sz w:val="24"/>
          <w:szCs w:val="24"/>
        </w:rPr>
      </w:pPr>
    </w:p>
    <w:p w14:paraId="1870B39D" w14:textId="5F62627F" w:rsidR="00030CFD" w:rsidRDefault="00362A05" w:rsidP="00030CFD">
      <w:pPr>
        <w:spacing w:after="0" w:line="240" w:lineRule="auto"/>
        <w:rPr>
          <w:rFonts w:ascii="Calibri" w:hAnsi="Calibri" w:cs="Calibri"/>
          <w:b/>
          <w:sz w:val="24"/>
          <w:szCs w:val="24"/>
        </w:rPr>
      </w:pPr>
      <w:bookmarkStart w:id="79" w:name="Implications252"/>
      <w:bookmarkStart w:id="80" w:name="_Hlk524017635"/>
      <w:bookmarkEnd w:id="79"/>
      <w:r>
        <w:rPr>
          <w:rFonts w:ascii="Calibri" w:hAnsi="Calibri" w:cs="Calibri"/>
          <w:b/>
          <w:sz w:val="24"/>
          <w:szCs w:val="24"/>
        </w:rPr>
        <w:t xml:space="preserve">2.5.2 </w:t>
      </w:r>
      <w:r w:rsidR="005E2CF5" w:rsidRPr="005E2CF5">
        <w:rPr>
          <w:rFonts w:ascii="Calibri" w:hAnsi="Calibri" w:cs="Calibri"/>
          <w:b/>
          <w:sz w:val="24"/>
          <w:szCs w:val="24"/>
        </w:rPr>
        <w:t>Implications for future research and development</w:t>
      </w:r>
    </w:p>
    <w:p w14:paraId="489B5D25" w14:textId="77777777" w:rsidR="00030CFD" w:rsidRDefault="00030CFD" w:rsidP="00030CFD">
      <w:pPr>
        <w:spacing w:after="0" w:line="240" w:lineRule="auto"/>
        <w:rPr>
          <w:rFonts w:ascii="Calibri" w:hAnsi="Calibri" w:cs="Calibri"/>
          <w:b/>
          <w:sz w:val="24"/>
          <w:szCs w:val="24"/>
        </w:rPr>
      </w:pPr>
    </w:p>
    <w:p w14:paraId="14BB25FE" w14:textId="316893DC" w:rsidR="00030CFD" w:rsidRPr="005E2CF5" w:rsidRDefault="00030CFD" w:rsidP="00030CFD">
      <w:pPr>
        <w:keepNext/>
        <w:keepLines/>
        <w:spacing w:after="0" w:line="240" w:lineRule="auto"/>
        <w:outlineLvl w:val="1"/>
        <w:rPr>
          <w:rFonts w:ascii="Calibri" w:eastAsiaTheme="majorEastAsia" w:hAnsi="Calibri" w:cs="Calibri"/>
          <w:sz w:val="24"/>
          <w:szCs w:val="24"/>
        </w:rPr>
      </w:pPr>
      <w:r w:rsidRPr="005E2CF5">
        <w:rPr>
          <w:rFonts w:ascii="Calibri" w:eastAsiaTheme="majorEastAsia" w:hAnsi="Calibri" w:cs="Calibri"/>
          <w:sz w:val="24"/>
          <w:szCs w:val="24"/>
        </w:rPr>
        <w:t xml:space="preserve">There has been little evaluation of the processes and methods used for involvement in palliative care research and in particular, there are no specific guidelines for public involvement in this field. In the wider literature, guidelines exist for involvement in palliative care service delivery </w:t>
      </w:r>
      <w:r w:rsidR="00BC508B">
        <w:rPr>
          <w:rFonts w:ascii="Calibri" w:eastAsiaTheme="majorEastAsia" w:hAnsi="Calibri" w:cs="Calibri"/>
          <w:sz w:val="24"/>
          <w:szCs w:val="24"/>
        </w:rPr>
        <w:fldChar w:fldCharType="begin">
          <w:fldData xml:space="preserve">PEVuZE5vdGU+PENpdGU+PFJlY051bT45MTwvUmVjTnVtPjxEaXNwbGF5VGV4dD4oTmF0aW9uYWwg
Q291bmNpbCBmb3IgUGFsbGlhdGl2ZSBDYXJlIDIwMDQ7IEJsYWNrIDIwMDg7IE5hdGlvbmFsIENv
dW5jaWwgZm9yIFBhbGxpYXRpdmUgQ2FyZSBhbmQgTkhTIENlbnRyZSBmb3IgSW52b2x2ZW1lbnQg
MjAwOSk8L0Rpc3BsYXlUZXh0PjxyZWNvcmQ+PHJlYy1udW1iZXI+OTE8L3JlYy1udW1iZXI+PGZv
cmVpZ24ta2V5cz48a2V5IGFwcD0iRU4iIGRiLWlkPSJlZGE5OWVzcjlhcnA1MmUyMHYycGZ0ejRy
cDVzOXgwZXZlZjUiIHRpbWVzdGFtcD0iMTU1NDM3MTI5OSI+OTE8L2tleT48a2V5IGFwcD0iRU5X
ZWIiIGRiLWlkPSIiPjA8L2tleT48L2ZvcmVpZ24ta2V5cz48cmVmLXR5cGUgbmFtZT0iUmVwb3J0
Ij4yNzwvcmVmLXR5cGU+PGNvbnRyaWJ1dG9ycz48YXV0aG9ycz48YXV0aG9yPk5hdGlvbmFsIENv
dW5jaWwgZm9yIFBhbGxpYXRpdmUgQ2FyZSw8L2F1dGhvcj48YXV0aG9yPk5IUyBDZW50cmUgZm9y
IEludm9sdmVtZW50LDwvYXV0aG9yPjwvYXV0aG9ycz48dGVydGlhcnktYXV0aG9ycz48YXV0aG9y
Pk5DUEMsIDwvYXV0aG9yPjxhdXRob3I+TkhTIENlbnRyZSBmb3IgSW52b2x2ZW1lbnQsPC9hdXRo
b3I+PC90ZXJ0aWFyeS1hdXRob3JzPjwvY29udHJpYnV0b3JzPjx0aXRsZXM+PHRpdGxlPkEgR3Vp
ZGUgdG8gSW52b2x2aW5nIHBhdGllbnRzLCBjYXJlcnMgYW5kIHRoZSBwdWJsaWMgaW4gcGFsbGlh
dGl2ZSBjYXJlIGFuZCBlbmQgb2YgbGlmZSBjYXJlIHNlcnZpY2VzPC90aXRsZT48L3RpdGxlcz48
cGFnZXM+MS01NDwvcGFnZXM+PHJlcHJpbnQtZWRpdGlvbj5pbiBmaWxlPC9yZXByaW50LWVkaXRp
b24+PGtleXdvcmRzPjxrZXl3b3JkPlBhdGllbnRzPC9rZXl3b3JkPjxrZXl3b3JkPlBhdGllbnQ8
L2tleXdvcmQ+PGtleXdvcmQ+Y2FyZXJzPC9rZXl3b3JkPjxrZXl3b3JkPlBhbGxpYXRpdmUgQ2Fy
ZTwva2V5d29yZD48a2V5d29yZD5jYXJlPC9rZXl3b3JkPjwva2V5d29yZHM+PGRhdGVzPjx5ZWFy
PjIwMDk8L3llYXI+PHB1Yi1kYXRlcz48ZGF0ZT4yMDA5PC9kYXRlPjwvcHViLWRhdGVzPjwvZGF0
ZXM+PHB1Yi1sb2NhdGlvbj5Mb25kb248L3B1Yi1sb2NhdGlvbj48cHVibGlzaGVyPk5DUEM8L3B1
Ymxpc2hlcj48bGFiZWw+Nzk5RzwvbGFiZWw+PHVybHM+PHJlbGF0ZWQtdXJscz48dXJsPmh0dHA6
Ly93d3cubmNwYy5vcmcudWsvcHVibGljYXRpb24vZ3VpZGUtaW52b2x2aW5nLXBhdGllbnRzLWNh
cmVycy1hbmQtcHVibGljLXBhbGxpYXRpdmUtY2FyZS1hbmQtZW5kLWxpZmUtY2FyZS1zZXJ2aWNl
czwvdXJsPjwvcmVsYXRlZC11cmxzPjwvdXJscz48cmVtb3RlLWRhdGFiYXNlLXByb3ZpZGVyPk5D
UEM8L3JlbW90ZS1kYXRhYmFzZS1wcm92aWRlcj48L3JlY29yZD48L0NpdGU+PENpdGU+PFJlY051
bT4xNTIzMjwvUmVjTnVtPjxyZWNvcmQ+PHJlYy1udW1iZXI+MTUyMzI8L3JlYy1udW1iZXI+PGZv
cmVpZ24ta2V5cz48a2V5IGFwcD0iRU4iIGRiLWlkPSJlZGE5OWVzcjlhcnA1MmUyMHYycGZ0ejRy
cDVzOXgwZXZlZjUiIHRpbWVzdGFtcD0iMTU1NDM3MTI5OSI+MTUyMzI8L2tleT48a2V5IGFwcD0i
RU5XZWIiIGRiLWlkPSIiPjA8L2tleT48L2ZvcmVpZ24ta2V5cz48cmVmLXR5cGUgbmFtZT0iUmVw
b3J0Ij4yNzwvcmVmLXR5cGU+PGNvbnRyaWJ1dG9ycz48YXV0aG9ycz48YXV0aG9yPk5hdGlvbmFs
IENvdW5jaWwgZm9yIFBhbGxpYXRpdmUgQ2FyZSw8L2F1dGhvcj48L2F1dGhvcnM+PHRlcnRpYXJ5
LWF1dGhvcnM+PGF1dGhvcj5OQ1BDPC9hdXRob3I+PC90ZXJ0aWFyeS1hdXRob3JzPjwvY29udHJp
YnV0b3JzPjx0aXRsZXM+PHRpdGxlPkxpc3RlbmluZyBUbyBVc2VyczogSGVscGluZyBwcm9mZXNz
aW9uYWxzIGFkZHJlc3MgdXNlciBpbnZvbHZlbWVudCBpbiBQYWxsaWF0aXZlIENhcmU8L3RpdGxl
PjwvdGl0bGVzPjxyZXByaW50LWVkaXRpb24+aW4gZmlsZSwgZnJvbSBTb05NIGZ1bmQ8L3JlcHJp
bnQtZWRpdGlvbj48ZGF0ZXM+PHllYXI+MjAwNDwveWVhcj48L2RhdGVzPjxwdWItbG9jYXRpb24+
TG9uZG9uPC9wdWItbG9jYXRpb24+PHB1Ymxpc2hlcj5OQ1BDPC9wdWJsaXNoZXI+PHVybHM+PHJl
bGF0ZWQtdXJscz48dXJsPmh0dHBzOi8vc2hvcC5ob3NwaWNldWsub3JnL2NvbGxlY3Rpb25zL2hv
c3BpY2UtdWstcHVibGljYXRpb25zLWFuZC1yZXNvdXJjZXMvcHJvZHVjdHMvbGlzdGVuaW5nLXRv
LXVzZXJzPC91cmw+PC9yZWxhdGVkLXVybHM+PC91cmxzPjxyZW1vdGUtZGF0YWJhc2UtcHJvdmlk
ZXI+TkNQQzwvcmVtb3RlLWRhdGFiYXNlLXByb3ZpZGVyPjwvcmVjb3JkPjwvQ2l0ZT48Q2l0ZT48
UmVjTnVtPjE0ODwvUmVjTnVtPjxyZWNvcmQ+PHJlYy1udW1iZXI+MTQ4PC9yZWMtbnVtYmVyPjxm
b3JlaWduLWtleXM+PGtleSBhcHA9IkVOIiBkYi1pZD0iZWRhOTllc3I5YXJwNTJlMjB2MnBmdHo0
cnA1czl4MGV2ZWY1IiB0aW1lc3RhbXA9IjE1NTQzNzEyOTkiPjE0ODwva2V5PjxrZXkgYXBwPSJF
TldlYiIgZGItaWQ9IiI+MDwva2V5PjwvZm9yZWlnbi1rZXlzPjxyZWYtdHlwZSBuYW1lPSJKb3Vy
bmFsIEFydGljbGUiPjE3PC9yZWYtdHlwZT48Y29udHJpYnV0b3JzPjxhdXRob3JzPjxhdXRob3I+
QmxhY2ssIEouPC9hdXRob3I+PC9hdXRob3JzPjwvY29udHJpYnV0b3JzPjx0aXRsZXM+PHRpdGxl
PlVzZXIgaW52b2x2ZW1lbnQgaW4gRW9MQzogaG93IGludm9sdmVkIGNhbiBwYXRpZW50cy9jYXJl
cnMgYmU/PC90aXRsZT48c2Vjb25kYXJ5LXRpdGxlPkVuZCBvZiBMaWZlIENhcmU8L3NlY29uZGFy
eS10aXRsZT48L3RpdGxlcz48cGVyaW9kaWNhbD48ZnVsbC10aXRsZT5FbmQgb2YgTGlmZSBDYXJl
PC9mdWxsLXRpdGxlPjwvcGVyaW9kaWNhbD48cGFnZXM+NjQtNjk8L3BhZ2VzPjx2b2x1bWU+Mjwv
dm9sdW1lPjxudW1iZXI+NDwvbnVtYmVyPjxyZXByaW50LWVkaXRpb24+aW4gZmlsZTwvcmVwcmlu
dC1lZGl0aW9uPjxrZXl3b3Jkcz48a2V5d29yZD5pbnZvbHZlbWVudDwva2V5d29yZD48a2V5d29y
ZD51c2VyPC9rZXl3b3JkPjxrZXl3b3JkPnVzZXIgaW52b2x2ZW1lbnQ8L2tleXdvcmQ+PC9rZXl3
b3Jkcz48ZGF0ZXM+PHllYXI+MjAwODwveWVhcj48cHViLWRhdGVzPjxkYXRlPjIwMDg8L2RhdGU+
PC9wdWItZGF0ZXM+PC9kYXRlcz48aXNibj4yMDQ3LTYzNjE8L2lzYm4+PGxhYmVsPjc5MEc8L2xh
YmVsPjx1cmxzPjwvdXJscz48cmVtb3RlLWRhdGFiYXNlLXByb3ZpZGVyPk1EPC9yZW1vdGUtZGF0
YWJhc2UtcHJvdmlkZXI+PC9yZWNvcmQ+PC9DaXRlPjwvRW5kTm90ZT5=
</w:fldData>
        </w:fldChar>
      </w:r>
      <w:r w:rsidR="00BC508B">
        <w:rPr>
          <w:rFonts w:ascii="Calibri" w:eastAsiaTheme="majorEastAsia" w:hAnsi="Calibri" w:cs="Calibri"/>
          <w:sz w:val="24"/>
          <w:szCs w:val="24"/>
        </w:rPr>
        <w:instrText xml:space="preserve"> ADDIN EN.CITE </w:instrText>
      </w:r>
      <w:r w:rsidR="00BC508B">
        <w:rPr>
          <w:rFonts w:ascii="Calibri" w:eastAsiaTheme="majorEastAsia" w:hAnsi="Calibri" w:cs="Calibri"/>
          <w:sz w:val="24"/>
          <w:szCs w:val="24"/>
        </w:rPr>
        <w:fldChar w:fldCharType="begin">
          <w:fldData xml:space="preserve">PEVuZE5vdGU+PENpdGU+PFJlY051bT45MTwvUmVjTnVtPjxEaXNwbGF5VGV4dD4oTmF0aW9uYWwg
Q291bmNpbCBmb3IgUGFsbGlhdGl2ZSBDYXJlIDIwMDQ7IEJsYWNrIDIwMDg7IE5hdGlvbmFsIENv
dW5jaWwgZm9yIFBhbGxpYXRpdmUgQ2FyZSBhbmQgTkhTIENlbnRyZSBmb3IgSW52b2x2ZW1lbnQg
MjAwOSk8L0Rpc3BsYXlUZXh0PjxyZWNvcmQ+PHJlYy1udW1iZXI+OTE8L3JlYy1udW1iZXI+PGZv
cmVpZ24ta2V5cz48a2V5IGFwcD0iRU4iIGRiLWlkPSJlZGE5OWVzcjlhcnA1MmUyMHYycGZ0ejRy
cDVzOXgwZXZlZjUiIHRpbWVzdGFtcD0iMTU1NDM3MTI5OSI+OTE8L2tleT48a2V5IGFwcD0iRU5X
ZWIiIGRiLWlkPSIiPjA8L2tleT48L2ZvcmVpZ24ta2V5cz48cmVmLXR5cGUgbmFtZT0iUmVwb3J0
Ij4yNzwvcmVmLXR5cGU+PGNvbnRyaWJ1dG9ycz48YXV0aG9ycz48YXV0aG9yPk5hdGlvbmFsIENv
dW5jaWwgZm9yIFBhbGxpYXRpdmUgQ2FyZSw8L2F1dGhvcj48YXV0aG9yPk5IUyBDZW50cmUgZm9y
IEludm9sdmVtZW50LDwvYXV0aG9yPjwvYXV0aG9ycz48dGVydGlhcnktYXV0aG9ycz48YXV0aG9y
Pk5DUEMsIDwvYXV0aG9yPjxhdXRob3I+TkhTIENlbnRyZSBmb3IgSW52b2x2ZW1lbnQsPC9hdXRo
b3I+PC90ZXJ0aWFyeS1hdXRob3JzPjwvY29udHJpYnV0b3JzPjx0aXRsZXM+PHRpdGxlPkEgR3Vp
ZGUgdG8gSW52b2x2aW5nIHBhdGllbnRzLCBjYXJlcnMgYW5kIHRoZSBwdWJsaWMgaW4gcGFsbGlh
dGl2ZSBjYXJlIGFuZCBlbmQgb2YgbGlmZSBjYXJlIHNlcnZpY2VzPC90aXRsZT48L3RpdGxlcz48
cGFnZXM+MS01NDwvcGFnZXM+PHJlcHJpbnQtZWRpdGlvbj5pbiBmaWxlPC9yZXByaW50LWVkaXRp
b24+PGtleXdvcmRzPjxrZXl3b3JkPlBhdGllbnRzPC9rZXl3b3JkPjxrZXl3b3JkPlBhdGllbnQ8
L2tleXdvcmQ+PGtleXdvcmQ+Y2FyZXJzPC9rZXl3b3JkPjxrZXl3b3JkPlBhbGxpYXRpdmUgQ2Fy
ZTwva2V5d29yZD48a2V5d29yZD5jYXJlPC9rZXl3b3JkPjwva2V5d29yZHM+PGRhdGVzPjx5ZWFy
PjIwMDk8L3llYXI+PHB1Yi1kYXRlcz48ZGF0ZT4yMDA5PC9kYXRlPjwvcHViLWRhdGVzPjwvZGF0
ZXM+PHB1Yi1sb2NhdGlvbj5Mb25kb248L3B1Yi1sb2NhdGlvbj48cHVibGlzaGVyPk5DUEM8L3B1
Ymxpc2hlcj48bGFiZWw+Nzk5RzwvbGFiZWw+PHVybHM+PHJlbGF0ZWQtdXJscz48dXJsPmh0dHA6
Ly93d3cubmNwYy5vcmcudWsvcHVibGljYXRpb24vZ3VpZGUtaW52b2x2aW5nLXBhdGllbnRzLWNh
cmVycy1hbmQtcHVibGljLXBhbGxpYXRpdmUtY2FyZS1hbmQtZW5kLWxpZmUtY2FyZS1zZXJ2aWNl
czwvdXJsPjwvcmVsYXRlZC11cmxzPjwvdXJscz48cmVtb3RlLWRhdGFiYXNlLXByb3ZpZGVyPk5D
UEM8L3JlbW90ZS1kYXRhYmFzZS1wcm92aWRlcj48L3JlY29yZD48L0NpdGU+PENpdGU+PFJlY051
bT4xNTIzMjwvUmVjTnVtPjxyZWNvcmQ+PHJlYy1udW1iZXI+MTUyMzI8L3JlYy1udW1iZXI+PGZv
cmVpZ24ta2V5cz48a2V5IGFwcD0iRU4iIGRiLWlkPSJlZGE5OWVzcjlhcnA1MmUyMHYycGZ0ejRy
cDVzOXgwZXZlZjUiIHRpbWVzdGFtcD0iMTU1NDM3MTI5OSI+MTUyMzI8L2tleT48a2V5IGFwcD0i
RU5XZWIiIGRiLWlkPSIiPjA8L2tleT48L2ZvcmVpZ24ta2V5cz48cmVmLXR5cGUgbmFtZT0iUmVw
b3J0Ij4yNzwvcmVmLXR5cGU+PGNvbnRyaWJ1dG9ycz48YXV0aG9ycz48YXV0aG9yPk5hdGlvbmFs
IENvdW5jaWwgZm9yIFBhbGxpYXRpdmUgQ2FyZSw8L2F1dGhvcj48L2F1dGhvcnM+PHRlcnRpYXJ5
LWF1dGhvcnM+PGF1dGhvcj5OQ1BDPC9hdXRob3I+PC90ZXJ0aWFyeS1hdXRob3JzPjwvY29udHJp
YnV0b3JzPjx0aXRsZXM+PHRpdGxlPkxpc3RlbmluZyBUbyBVc2VyczogSGVscGluZyBwcm9mZXNz
aW9uYWxzIGFkZHJlc3MgdXNlciBpbnZvbHZlbWVudCBpbiBQYWxsaWF0aXZlIENhcmU8L3RpdGxl
PjwvdGl0bGVzPjxyZXByaW50LWVkaXRpb24+aW4gZmlsZSwgZnJvbSBTb05NIGZ1bmQ8L3JlcHJp
bnQtZWRpdGlvbj48ZGF0ZXM+PHllYXI+MjAwNDwveWVhcj48L2RhdGVzPjxwdWItbG9jYXRpb24+
TG9uZG9uPC9wdWItbG9jYXRpb24+PHB1Ymxpc2hlcj5OQ1BDPC9wdWJsaXNoZXI+PHVybHM+PHJl
bGF0ZWQtdXJscz48dXJsPmh0dHBzOi8vc2hvcC5ob3NwaWNldWsub3JnL2NvbGxlY3Rpb25zL2hv
c3BpY2UtdWstcHVibGljYXRpb25zLWFuZC1yZXNvdXJjZXMvcHJvZHVjdHMvbGlzdGVuaW5nLXRv
LXVzZXJzPC91cmw+PC9yZWxhdGVkLXVybHM+PC91cmxzPjxyZW1vdGUtZGF0YWJhc2UtcHJvdmlk
ZXI+TkNQQzwvcmVtb3RlLWRhdGFiYXNlLXByb3ZpZGVyPjwvcmVjb3JkPjwvQ2l0ZT48Q2l0ZT48
UmVjTnVtPjE0ODwvUmVjTnVtPjxyZWNvcmQ+PHJlYy1udW1iZXI+MTQ4PC9yZWMtbnVtYmVyPjxm
b3JlaWduLWtleXM+PGtleSBhcHA9IkVOIiBkYi1pZD0iZWRhOTllc3I5YXJwNTJlMjB2MnBmdHo0
cnA1czl4MGV2ZWY1IiB0aW1lc3RhbXA9IjE1NTQzNzEyOTkiPjE0ODwva2V5PjxrZXkgYXBwPSJF
TldlYiIgZGItaWQ9IiI+MDwva2V5PjwvZm9yZWlnbi1rZXlzPjxyZWYtdHlwZSBuYW1lPSJKb3Vy
bmFsIEFydGljbGUiPjE3PC9yZWYtdHlwZT48Y29udHJpYnV0b3JzPjxhdXRob3JzPjxhdXRob3I+
QmxhY2ssIEouPC9hdXRob3I+PC9hdXRob3JzPjwvY29udHJpYnV0b3JzPjx0aXRsZXM+PHRpdGxl
PlVzZXIgaW52b2x2ZW1lbnQgaW4gRW9MQzogaG93IGludm9sdmVkIGNhbiBwYXRpZW50cy9jYXJl
cnMgYmU/PC90aXRsZT48c2Vjb25kYXJ5LXRpdGxlPkVuZCBvZiBMaWZlIENhcmU8L3NlY29uZGFy
eS10aXRsZT48L3RpdGxlcz48cGVyaW9kaWNhbD48ZnVsbC10aXRsZT5FbmQgb2YgTGlmZSBDYXJl
PC9mdWxsLXRpdGxlPjwvcGVyaW9kaWNhbD48cGFnZXM+NjQtNjk8L3BhZ2VzPjx2b2x1bWU+Mjwv
dm9sdW1lPjxudW1iZXI+NDwvbnVtYmVyPjxyZXByaW50LWVkaXRpb24+aW4gZmlsZTwvcmVwcmlu
dC1lZGl0aW9uPjxrZXl3b3Jkcz48a2V5d29yZD5pbnZvbHZlbWVudDwva2V5d29yZD48a2V5d29y
ZD51c2VyPC9rZXl3b3JkPjxrZXl3b3JkPnVzZXIgaW52b2x2ZW1lbnQ8L2tleXdvcmQ+PC9rZXl3
b3Jkcz48ZGF0ZXM+PHllYXI+MjAwODwveWVhcj48cHViLWRhdGVzPjxkYXRlPjIwMDg8L2RhdGU+
PC9wdWItZGF0ZXM+PC9kYXRlcz48aXNibj4yMDQ3LTYzNjE8L2lzYm4+PGxhYmVsPjc5MEc8L2xh
YmVsPjx1cmxzPjwvdXJscz48cmVtb3RlLWRhdGFiYXNlLXByb3ZpZGVyPk1EPC9yZW1vdGUtZGF0
YWJhc2UtcHJvdmlkZXI+PC9yZWNvcmQ+PC9DaXRlPjwvRW5kTm90ZT5=
</w:fldData>
        </w:fldChar>
      </w:r>
      <w:r w:rsidR="00BC508B">
        <w:rPr>
          <w:rFonts w:ascii="Calibri" w:eastAsiaTheme="majorEastAsia" w:hAnsi="Calibri" w:cs="Calibri"/>
          <w:sz w:val="24"/>
          <w:szCs w:val="24"/>
        </w:rPr>
        <w:instrText xml:space="preserve"> ADDIN EN.CITE.DATA </w:instrText>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end"/>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National Council for Palliative Care 2004; Black 2008; National Council for Palliative Care and NHS Centre for Involvement 2009)</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 xml:space="preserve">, involvement in palliative care education </w:t>
      </w:r>
      <w:r w:rsidR="00BC508B">
        <w:rPr>
          <w:rFonts w:ascii="Calibri" w:eastAsiaTheme="majorEastAsia" w:hAnsi="Calibri" w:cs="Calibri"/>
          <w:sz w:val="24"/>
          <w:szCs w:val="24"/>
        </w:rPr>
        <w:fldChar w:fldCharType="begin">
          <w:fldData xml:space="preserve">PEVuZE5vdGU+PENpdGU+PFJlY051bT4xNTE4MDwvUmVjTnVtPjxEaXNwbGF5VGV4dD4oSGFycmlz
IGV0IGFsLiAyMDE1KTwvRGlzcGxheVRleHQ+PHJlY29yZD48cmVjLW51bWJlcj4xNTE4MDwvcmVj
LW51bWJlcj48Zm9yZWlnbi1rZXlzPjxrZXkgYXBwPSJFTiIgZGItaWQ9ImVkYTk5ZXNyOWFycDUy
ZTIwdjJwZnR6NHJwNXM5eDBldmVmNSIgdGltZXN0YW1wPSIxNDg3MDkxNjMyIj4xNTE4MDwva2V5
PjwvZm9yZWlnbi1rZXlzPjxyZWYtdHlwZSBuYW1lPSJKb3VybmFsIEFydGljbGUiPjE3PC9yZWYt
dHlwZT48Y29udHJpYnV0b3JzPjxhdXRob3JzPjxhdXRob3I+SGFycmlzLCBELiBHLjwvYXV0aG9y
PjxhdXRob3I+Q29sZXMsIEIuPC9hdXRob3I+PGF1dGhvcj5XaWxsb3VnaGJ5LCBILiBNLjwvYXV0
aG9yPjwvYXV0aG9ycz48L2NvbnRyaWJ1dG9ycz48YXV0aC1hZGRyZXNzPkRlcGFydG1lbnQgb2Yg
UGFsbGlhdGl2ZSBDYXJlLCBQcmluY2UgQ2hhcmxlcyBIb3NwaXRhbCwgTWVydGh5ciBUeWRmaWws
IFVLLiYjeEQ7RGVwYXJ0bWVudCBvZiBJbmZvcm1hdGlvbiBTZXJ2aWNlcywgQ2FyZGlmZiBVbml2
ZXJzaXR5LCBWZWxpbmRyZSBIb3NwaXRhbCwgQ2FyZGlmZiwgVUsuJiN4RDtEZXBhcnRtZW50IG9m
IFBvc3RncmFkdWF0ZSBHZW5lcmFsIFByYWN0aWNlIEVkdWNhdGlvbiwgQ2FyZGlmZiBVbml2ZXJz
aXR5IFNjaG9vbCBvZiBNZWRpY2luZSwgQ2FyZGlmZiwgVUsuPC9hdXRoLWFkZHJlc3M+PHRpdGxl
cz48dGl0bGU+U2hvdWxkIHdlIGludm9sdmUgdGVybWluYWxseSBpbGwgcGF0aWVudHMgaW4gdGVh
Y2hpbmcgbWVkaWNhbCBzdHVkZW50cz8gQSBzeXN0ZW1hdGljIHJldmlldyBvZiBwYXRpZW50JmFw
b3M7cyB2aWV3czwvdGl0bGU+PHNlY29uZGFyeS10aXRsZT5CTUogU3VwcG9ydCBQYWxsaWF0IENh
cmU8L3NlY29uZGFyeS10aXRsZT48YWx0LXRpdGxlPkJNSiBzdXBwb3J0aXZlICZhbXA7IHBhbGxp
YXRpdmUgY2FyZTwvYWx0LXRpdGxlPjwvdGl0bGVzPjxwZXJpb2RpY2FsPjxmdWxsLXRpdGxlPkJN
SiBTdXBwb3J0aXZlICZhbXA7IFBhbGxpYXRpdmUgQ2FyZTwvZnVsbC10aXRsZT48YWJici0xPkJN
SiBTdXBwb3J0IFBhbGxpYXQgQ2FyZTwvYWJici0xPjwvcGVyaW9kaWNhbD48YWx0LXBlcmlvZGlj
YWw+PGZ1bGwtdGl0bGU+Qk1KIFN1cHBvcnRpdmUgJmFtcDsgUGFsbGlhdGl2ZSBDYXJlPC9mdWxs
LXRpdGxlPjxhYmJyLTE+Qk1KIFN1cHBvcnQgUGFsbGlhdCBDYXJlPC9hYmJyLTE+PC9hbHQtcGVy
aW9kaWNhbD48cGFnZXM+NTIyLTMwPC9wYWdlcz48dm9sdW1lPjU8L3ZvbHVtZT48bnVtYmVyPjU8
L251bWJlcj48ZWRpdGlvbj4yMDE0LzAzLzIwPC9lZGl0aW9uPjxyZXByaW50LWVkaXRpb24+aW4g
ZmlsZTwvcmVwcmludC1lZGl0aW9uPjxrZXl3b3Jkcz48a2V5d29yZD5BZHVsdDwva2V5d29yZD48
a2V5d29yZD5FZHVjYXRpb24sIE1lZGljYWwvKm1ldGhvZHM8L2tleXdvcmQ+PGtleXdvcmQ+RmVt
YWxlPC9rZXl3b3JkPjxrZXl3b3JkPkhvc3BpY2UgQ2FyZS9wc3ljaG9sb2d5PC9rZXl3b3JkPjxr
ZXl3b3JkPkh1bWFuczwva2V5d29yZD48a2V5d29yZD5NYWxlPC9rZXl3b3JkPjxrZXl3b3JkPk1p
ZGRsZSBBZ2VkPC9rZXl3b3JkPjxrZXl3b3JkPlBhdGllbnQgUGFydGljaXBhdGlvbi9tZXRob2Rz
Lypwc3ljaG9sb2d5PC9rZXl3b3JkPjxrZXl3b3JkPlF1YWxpdGF0aXZlIFJlc2VhcmNoPC9rZXl3
b3JkPjxrZXl3b3JkPlRlYWNoaW5nLyptZXRob2RzPC9rZXl3b3JkPjxrZXl3b3JkPlRlcm1pbmFs
bHkgSWxsLypwc3ljaG9sb2d5PC9rZXl3b3JkPjxrZXl3b3JkPkNvbW11bmljYXRpb248L2tleXdv
cmQ+PGtleXdvcmQ+RWR1Y2F0aW9uIGFuZCB0cmFpbmluZzwva2V5d29yZD48a2V5d29yZD5UZXJt
aW5hbCBjYXJlPC9rZXl3b3JkPjwva2V5d29yZHM+PGRhdGVzPjx5ZWFyPjIwMTU8L3llYXI+PHB1
Yi1kYXRlcz48ZGF0ZT5EZWM8L2RhdGU+PC9wdWItZGF0ZXM+PC9kYXRlcz48aXNibj4yMDQ1LTQz
NXg8L2lzYm4+PGFjY2Vzc2lvbi1udW0+MjQ2NDQyMDM8L2FjY2Vzc2lvbi1udW0+PHVybHM+PC91
cmxzPjxlbGVjdHJvbmljLXJlc291cmNlLW51bT4xMC4xMTM2L2JtanNwY2FyZS0yMDEzLTAwMDUz
NTwvZWxlY3Ryb25pYy1yZXNvdXJjZS1udW0+PHJlbW90ZS1kYXRhYmFzZS1wcm92aWRlcj5NRDwv
cmVtb3RlLWRhdGFiYXNlLXByb3ZpZGVyPjxsYW5ndWFnZT5lbmc8L2xhbmd1YWdlPjwvcmVjb3Jk
PjwvQ2l0ZT48L0VuZE5vdGU+AG==
</w:fldData>
        </w:fldChar>
      </w:r>
      <w:r w:rsidR="00BC508B">
        <w:rPr>
          <w:rFonts w:ascii="Calibri" w:eastAsiaTheme="majorEastAsia" w:hAnsi="Calibri" w:cs="Calibri"/>
          <w:sz w:val="24"/>
          <w:szCs w:val="24"/>
        </w:rPr>
        <w:instrText xml:space="preserve"> ADDIN EN.CITE </w:instrText>
      </w:r>
      <w:r w:rsidR="00BC508B">
        <w:rPr>
          <w:rFonts w:ascii="Calibri" w:eastAsiaTheme="majorEastAsia" w:hAnsi="Calibri" w:cs="Calibri"/>
          <w:sz w:val="24"/>
          <w:szCs w:val="24"/>
        </w:rPr>
        <w:fldChar w:fldCharType="begin">
          <w:fldData xml:space="preserve">PEVuZE5vdGU+PENpdGU+PFJlY051bT4xNTE4MDwvUmVjTnVtPjxEaXNwbGF5VGV4dD4oSGFycmlz
IGV0IGFsLiAyMDE1KTwvRGlzcGxheVRleHQ+PHJlY29yZD48cmVjLW51bWJlcj4xNTE4MDwvcmVj
LW51bWJlcj48Zm9yZWlnbi1rZXlzPjxrZXkgYXBwPSJFTiIgZGItaWQ9ImVkYTk5ZXNyOWFycDUy
ZTIwdjJwZnR6NHJwNXM5eDBldmVmNSIgdGltZXN0YW1wPSIxNDg3MDkxNjMyIj4xNTE4MDwva2V5
PjwvZm9yZWlnbi1rZXlzPjxyZWYtdHlwZSBuYW1lPSJKb3VybmFsIEFydGljbGUiPjE3PC9yZWYt
dHlwZT48Y29udHJpYnV0b3JzPjxhdXRob3JzPjxhdXRob3I+SGFycmlzLCBELiBHLjwvYXV0aG9y
PjxhdXRob3I+Q29sZXMsIEIuPC9hdXRob3I+PGF1dGhvcj5XaWxsb3VnaGJ5LCBILiBNLjwvYXV0
aG9yPjwvYXV0aG9ycz48L2NvbnRyaWJ1dG9ycz48YXV0aC1hZGRyZXNzPkRlcGFydG1lbnQgb2Yg
UGFsbGlhdGl2ZSBDYXJlLCBQcmluY2UgQ2hhcmxlcyBIb3NwaXRhbCwgTWVydGh5ciBUeWRmaWws
IFVLLiYjeEQ7RGVwYXJ0bWVudCBvZiBJbmZvcm1hdGlvbiBTZXJ2aWNlcywgQ2FyZGlmZiBVbml2
ZXJzaXR5LCBWZWxpbmRyZSBIb3NwaXRhbCwgQ2FyZGlmZiwgVUsuJiN4RDtEZXBhcnRtZW50IG9m
IFBvc3RncmFkdWF0ZSBHZW5lcmFsIFByYWN0aWNlIEVkdWNhdGlvbiwgQ2FyZGlmZiBVbml2ZXJz
aXR5IFNjaG9vbCBvZiBNZWRpY2luZSwgQ2FyZGlmZiwgVUsuPC9hdXRoLWFkZHJlc3M+PHRpdGxl
cz48dGl0bGU+U2hvdWxkIHdlIGludm9sdmUgdGVybWluYWxseSBpbGwgcGF0aWVudHMgaW4gdGVh
Y2hpbmcgbWVkaWNhbCBzdHVkZW50cz8gQSBzeXN0ZW1hdGljIHJldmlldyBvZiBwYXRpZW50JmFw
b3M7cyB2aWV3czwvdGl0bGU+PHNlY29uZGFyeS10aXRsZT5CTUogU3VwcG9ydCBQYWxsaWF0IENh
cmU8L3NlY29uZGFyeS10aXRsZT48YWx0LXRpdGxlPkJNSiBzdXBwb3J0aXZlICZhbXA7IHBhbGxp
YXRpdmUgY2FyZTwvYWx0LXRpdGxlPjwvdGl0bGVzPjxwZXJpb2RpY2FsPjxmdWxsLXRpdGxlPkJN
SiBTdXBwb3J0aXZlICZhbXA7IFBhbGxpYXRpdmUgQ2FyZTwvZnVsbC10aXRsZT48YWJici0xPkJN
SiBTdXBwb3J0IFBhbGxpYXQgQ2FyZTwvYWJici0xPjwvcGVyaW9kaWNhbD48YWx0LXBlcmlvZGlj
YWw+PGZ1bGwtdGl0bGU+Qk1KIFN1cHBvcnRpdmUgJmFtcDsgUGFsbGlhdGl2ZSBDYXJlPC9mdWxs
LXRpdGxlPjxhYmJyLTE+Qk1KIFN1cHBvcnQgUGFsbGlhdCBDYXJlPC9hYmJyLTE+PC9hbHQtcGVy
aW9kaWNhbD48cGFnZXM+NTIyLTMwPC9wYWdlcz48dm9sdW1lPjU8L3ZvbHVtZT48bnVtYmVyPjU8
L251bWJlcj48ZWRpdGlvbj4yMDE0LzAzLzIwPC9lZGl0aW9uPjxyZXByaW50LWVkaXRpb24+aW4g
ZmlsZTwvcmVwcmludC1lZGl0aW9uPjxrZXl3b3Jkcz48a2V5d29yZD5BZHVsdDwva2V5d29yZD48
a2V5d29yZD5FZHVjYXRpb24sIE1lZGljYWwvKm1ldGhvZHM8L2tleXdvcmQ+PGtleXdvcmQ+RmVt
YWxlPC9rZXl3b3JkPjxrZXl3b3JkPkhvc3BpY2UgQ2FyZS9wc3ljaG9sb2d5PC9rZXl3b3JkPjxr
ZXl3b3JkPkh1bWFuczwva2V5d29yZD48a2V5d29yZD5NYWxlPC9rZXl3b3JkPjxrZXl3b3JkPk1p
ZGRsZSBBZ2VkPC9rZXl3b3JkPjxrZXl3b3JkPlBhdGllbnQgUGFydGljaXBhdGlvbi9tZXRob2Rz
Lypwc3ljaG9sb2d5PC9rZXl3b3JkPjxrZXl3b3JkPlF1YWxpdGF0aXZlIFJlc2VhcmNoPC9rZXl3
b3JkPjxrZXl3b3JkPlRlYWNoaW5nLyptZXRob2RzPC9rZXl3b3JkPjxrZXl3b3JkPlRlcm1pbmFs
bHkgSWxsLypwc3ljaG9sb2d5PC9rZXl3b3JkPjxrZXl3b3JkPkNvbW11bmljYXRpb248L2tleXdv
cmQ+PGtleXdvcmQ+RWR1Y2F0aW9uIGFuZCB0cmFpbmluZzwva2V5d29yZD48a2V5d29yZD5UZXJt
aW5hbCBjYXJlPC9rZXl3b3JkPjwva2V5d29yZHM+PGRhdGVzPjx5ZWFyPjIwMTU8L3llYXI+PHB1
Yi1kYXRlcz48ZGF0ZT5EZWM8L2RhdGU+PC9wdWItZGF0ZXM+PC9kYXRlcz48aXNibj4yMDQ1LTQz
NXg8L2lzYm4+PGFjY2Vzc2lvbi1udW0+MjQ2NDQyMDM8L2FjY2Vzc2lvbi1udW0+PHVybHM+PC91
cmxzPjxlbGVjdHJvbmljLXJlc291cmNlLW51bT4xMC4xMTM2L2JtanNwY2FyZS0yMDEzLTAwMDUz
NTwvZWxlY3Ryb25pYy1yZXNvdXJjZS1udW0+PHJlbW90ZS1kYXRhYmFzZS1wcm92aWRlcj5NRDwv
cmVtb3RlLWRhdGFiYXNlLXByb3ZpZGVyPjxsYW5ndWFnZT5lbmc8L2xhbmd1YWdlPjwvcmVjb3Jk
PjwvQ2l0ZT48L0VuZE5vdGU+AG==
</w:fldData>
        </w:fldChar>
      </w:r>
      <w:r w:rsidR="00BC508B">
        <w:rPr>
          <w:rFonts w:ascii="Calibri" w:eastAsiaTheme="majorEastAsia" w:hAnsi="Calibri" w:cs="Calibri"/>
          <w:sz w:val="24"/>
          <w:szCs w:val="24"/>
        </w:rPr>
        <w:instrText xml:space="preserve"> ADDIN EN.CITE.DATA </w:instrText>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end"/>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Harris et al. 2015)</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 xml:space="preserve"> and involvement in health and social care research more generally </w:t>
      </w:r>
      <w:r w:rsidR="00BC508B">
        <w:rPr>
          <w:rFonts w:ascii="Calibri" w:eastAsiaTheme="majorEastAsia" w:hAnsi="Calibri" w:cs="Calibri"/>
          <w:sz w:val="24"/>
          <w:szCs w:val="24"/>
        </w:rPr>
        <w:fldChar w:fldCharType="begin"/>
      </w:r>
      <w:r w:rsidR="00BC508B">
        <w:rPr>
          <w:rFonts w:ascii="Calibri" w:eastAsiaTheme="majorEastAsia" w:hAnsi="Calibri" w:cs="Calibri"/>
          <w:sz w:val="24"/>
          <w:szCs w:val="24"/>
        </w:rPr>
        <w:instrText xml:space="preserve"> ADDIN EN.CITE &lt;EndNote&gt;&lt;Cite&gt;&lt;RecNum&gt;6671&lt;/RecNum&gt;&lt;DisplayText&gt;(INVOLVE 2012a; INVOLVE 2015b)&lt;/DisplayText&gt;&lt;record&gt;&lt;rec-number&gt;6671&lt;/rec-number&gt;&lt;foreign-keys&gt;&lt;key app="EN" db-id="eda99esr9arp52e20v2pftz4rp5s9x0evef5" timestamp="1466079126"&gt;6671&lt;/key&gt;&lt;/foreign-keys&gt;&lt;ref-type name="Report"&gt;27&lt;/ref-type&gt;&lt;contributors&gt;&lt;authors&gt;&lt;author&gt;INVOLVE&lt;/author&gt;&lt;/authors&gt;&lt;tertiary-authors&gt;&lt;author&gt;INVOLVE&lt;/author&gt;&lt;author&gt;NIHR&lt;/author&gt;&lt;/tertiary-authors&gt;&lt;/contributors&gt;&lt;titles&gt;&lt;title&gt;Briefing notes for researchers: involving the public in NHS, public health and social care research&lt;/title&gt;&lt;/titles&gt;&lt;pages&gt;1-52&lt;/pages&gt;&lt;reprint-edition&gt;not in file&lt;/reprint-edition&gt;&lt;keywords&gt;&lt;keyword&gt;Public Health&lt;/keyword&gt;&lt;keyword&gt;Health&lt;/keyword&gt;&lt;keyword&gt;health and social care&lt;/keyword&gt;&lt;keyword&gt;Social Care&lt;/keyword&gt;&lt;keyword&gt;care&lt;/keyword&gt;&lt;keyword&gt;Research&lt;/keyword&gt;&lt;/keywords&gt;&lt;dates&gt;&lt;year&gt;2012&lt;/year&gt;&lt;/dates&gt;&lt;pub-location&gt;Southampton&lt;/pub-location&gt;&lt;publisher&gt;INVOLVE&lt;/publisher&gt;&lt;label&gt;1192R&lt;/label&gt;&lt;urls&gt;&lt;related-urls&gt;&lt;url&gt;&lt;style face="underline" font="default" size="100%"&gt;http://www.invo.org.uk/wp-content/uploads/2012/04/INVOLVEBriefingNotesApr2012.pdf&lt;/style&gt;&lt;/url&gt;&lt;/related-urls&gt;&lt;/urls&gt;&lt;/record&gt;&lt;/Cite&gt;&lt;Cite&gt;&lt;RecNum&gt;6673&lt;/RecNum&gt;&lt;record&gt;&lt;rec-number&gt;6673&lt;/rec-number&gt;&lt;foreign-keys&gt;&lt;key app="EN" db-id="eda99esr9arp52e20v2pftz4rp5s9x0evef5" timestamp="1466079126"&gt;6673&lt;/key&gt;&lt;/foreign-keys&gt;&lt;ref-type name="Report"&gt;27&lt;/ref-type&gt;&lt;contributors&gt;&lt;authors&gt;&lt;author&gt;INVOLVE&lt;/author&gt;&lt;/authors&gt;&lt;tertiary-authors&gt;&lt;author&gt;INVOLVE&lt;/author&gt;&lt;/tertiary-authors&gt;&lt;/contributors&gt;&lt;titles&gt;&lt;title&gt;Public involvement in research: values and principles framework.&lt;/title&gt;&lt;/titles&gt;&lt;reprint-edition&gt;not in file&lt;/reprint-edition&gt;&lt;keywords&gt;&lt;keyword&gt;involvement&lt;/keyword&gt;&lt;keyword&gt;Research&lt;/keyword&gt;&lt;keyword&gt;values&lt;/keyword&gt;&lt;keyword&gt;framework&lt;/keyword&gt;&lt;/keywords&gt;&lt;dates&gt;&lt;year&gt;2015&lt;/year&gt;&lt;pub-dates&gt;&lt;date&gt;10/2015&lt;/date&gt;&lt;/pub-dates&gt;&lt;/dates&gt;&lt;pub-location&gt;Eastleigh, Hampshire&lt;/pub-location&gt;&lt;label&gt;1204R&lt;/label&gt;&lt;urls&gt;&lt;/urls&gt;&lt;/record&gt;&lt;/Cite&gt;&lt;/EndNote&gt;</w:instrText>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INVOLVE 2012a; INVOLVE 2015b)</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 xml:space="preserve">. However, only preliminary work has been undertaken to explore good practice in involvement in palliative care research </w:t>
      </w:r>
      <w:r w:rsidR="00BC508B">
        <w:rPr>
          <w:rFonts w:ascii="Calibri" w:eastAsiaTheme="majorEastAsia" w:hAnsi="Calibri" w:cs="Calibri"/>
          <w:sz w:val="24"/>
          <w:szCs w:val="24"/>
        </w:rPr>
        <w:fldChar w:fldCharType="begin">
          <w:fldData xml:space="preserve">PEVuZE5vdGU+PENpdGU+PFJlY051bT40MTwvUmVjTnVtPjxEaXNwbGF5VGV4dD4oSGlnZ2luc29u
IGV0IGFsLiAyMDEzOyBEYXZlc29uIGV0IGFsLiAyMDE1OyBCcmVyZXRvbiBldCBhbC4gMjAxN2Ip
PC9EaXNwbGF5VGV4dD48cmVjb3JkPjxyZWMtbnVtYmVyPjQxPC9yZWMtbnVtYmVyPjxmb3JlaWdu
LWtleXM+PGtleSBhcHA9IkVOIiBkYi1pZD0iZWRhOTllc3I5YXJwNTJlMjB2MnBmdHo0cnA1czl4
MGV2ZWY1IiB0aW1lc3RhbXA9IjE1NTQzNzEyOTkiPjQxPC9rZXk+PGtleSBhcHA9IkVOV2ViIiBk
Yi1pZD0iIj4wPC9rZXk+PC9mb3JlaWduLWtleXM+PHJlZi10eXBlIG5hbWU9IkpvdXJuYWwgQXJ0
aWNsZSI+MTc8L3JlZi10eXBlPjxjb250cmlidXRvcnM+PGF1dGhvcnM+PGF1dGhvcj5IaWdnaW5z
b24sIEkuSi48L2F1dGhvcj48YXV0aG9yPkV2YW5zLCBDLkouPC9hdXRob3I+PGF1dGhvcj5HcmFu
ZGUsIEcuPC9hdXRob3I+PGF1dGhvcj5QcmVzdG9uLCBOLjwvYXV0aG9yPjxhdXRob3I+TW9yZ2Fu
LCBNLjwvYXV0aG9yPjxhdXRob3I+TWNDcm9uZSwgUC48L2F1dGhvcj48YXV0aG9yPkxld2lzLCBQ
LjwvYXV0aG9yPjxhdXRob3I+RmF5ZXJzLCBQLjwvYXV0aG9yPjxhdXRob3I+SGFyZGluZywgUi48
L2F1dGhvcj48YXV0aG9yPkhvdG9wZiwgTS48L2F1dGhvcj48L2F1dGhvcnM+PC9jb250cmlidXRv
cnM+PHRpdGxlcz48dGl0bGU+RXZhbHVhdGluZyBjb21wbGV4IGludGVydmVudGlvbnMgaW4gZW5k
IG9mIGxpZmUgY2FyZTogdGhlIE1PUkVDYXJlIHN0YXRlbWVudCBvbiBnb29kIHByYWN0aWNlIGdl
bmVyYXRlZCBieSBhIHN5bnRoZXNpcyBvZiB0cmFuc3BhcmVudCBleHBlcnQgY29uc3VsdGF0aW9u
cyBhbmQgc3lzdGVtYXRpYyByZXZpZXdzPC90aXRsZT48c2Vjb25kYXJ5LXRpdGxlPkJNQyBNZWRp
Y2luZTwvc2Vjb25kYXJ5LXRpdGxlPjwvdGl0bGVzPjxwZXJpb2RpY2FsPjxmdWxsLXRpdGxlPkJN
QyBtZWRpY2luZTwvZnVsbC10aXRsZT48L3BlcmlvZGljYWw+PHBhZ2VzPjExMS0xMjE8L3BhZ2Vz
Pjx2b2x1bWU+MTE8L3ZvbHVtZT48bnVtYmVyPjE8L251bWJlcj48cmVwcmludC1lZGl0aW9uPmlu
IGZpbGU8L3JlcHJpbnQtZWRpdGlvbj48a2V5d29yZHM+PGtleXdvcmQ+Y2FyZTwva2V5d29yZD48
a2V5d29yZD5jb21wbGV4IGludGVydmVudGlvbnM8L2tleXdvcmQ+PGtleXdvcmQ+Y29uc3VsdGF0
aW9uPC9rZXl3b3JkPjxrZXl3b3JkPmdvb2QgcHJhY3RpY2U8L2tleXdvcmQ+PGtleXdvcmQ+aW50
ZXJ2ZW50aW9uczwva2V5d29yZD48a2V5d29yZD5wcmFjdGljZTwva2V5d29yZD48a2V5d29yZD5y
ZXZpZXc8L2tleXdvcmQ+PGtleXdvcmQ+c3lzdGVtYXRpYyByZXZpZXc8L2tleXdvcmQ+PC9rZXl3
b3Jkcz48ZGF0ZXM+PHllYXI+MjAxMzwveWVhcj48cHViLWRhdGVzPjxkYXRlPjIwMTM8L2RhdGU+
PC9wdWItZGF0ZXM+PC9kYXRlcz48aXNibj4xNzQxLTcwMTU8L2lzYm4+PGxhYmVsPjc5N0c8L2xh
YmVsPjx1cmxzPjwvdXJscz48cmVtb3RlLWRhdGFiYXNlLXByb3ZpZGVyPk5Fb0xDSU48L3JlbW90
ZS1kYXRhYmFzZS1wcm92aWRlcj48L3JlY29yZD48L0NpdGU+PENpdGU+PEF1dGhvcj5EYXZlc29u
PC9BdXRob3I+PFllYXI+MjAxNTwvWWVhcj48UmVjTnVtPjIyPC9SZWNOdW0+PHJlY29yZD48cmVj
LW51bWJlcj4yMjwvcmVjLW51bWJlcj48Zm9yZWlnbi1rZXlzPjxrZXkgYXBwPSJFTiIgZGItaWQ9
ImVkYTk5ZXNyOWFycDUyZTIwdjJwZnR6NHJwNXM5eDBldmVmNSIgdGltZXN0YW1wPSIxNTUzOTQ0
NTE3Ij4yMjwva2V5PjxrZXkgYXBwPSJFTldlYiIgZGItaWQ9IiI+MDwva2V5PjwvZm9yZWlnbi1r
ZXlzPjxyZWYtdHlwZSBuYW1lPSJKb3VybmFsIEFydGljbGUiPjE3PC9yZWYtdHlwZT48Y29udHJp
YnV0b3JzPjxhdXRob3JzPjxhdXRob3I+RGF2ZXNvbiwgQi5BLjwvYXV0aG9yPjxhdXRob3I+ZGUg
V29sZi1MaW5kZXIsIFMuPC9hdXRob3I+PGF1dGhvcj5XaXR0LCBKLjwvYXV0aG9yPjxhdXRob3I+
TmV3c29uLCBLLjwvYXV0aG9yPjxhdXRob3I+TW9ycmlzLCBDLjwvYXV0aG9yPjxhdXRob3I+SGln
Z2luc29uLCBJLkouPC9hdXRob3I+PGF1dGhvcj5FdmFucywgQy5KLjwvYXV0aG9yPjwvYXV0aG9y
cz48L2NvbnRyaWJ1dG9ycz48dGl0bGVzPjx0aXRsZT5SZXN1bHRzIG9mIGEgdHJhbnNwYXJlbnQg
ZXhwZXJ0IGNvbnN1bHRhdGlvbiBvbiBwYXRpZW50IGFuZCBwdWJsaWMgaW52b2x2ZW1lbnQgaW4g
cGFsbGlhdGl2ZSBjYXJlIHJlc2VhcmNoPC90aXRsZT48c2Vjb25kYXJ5LXRpdGxlPlBhbGxpYXRp
dmUgTWVkaWNpbmU8L3NlY29uZGFyeS10aXRsZT48L3RpdGxlcz48cGVyaW9kaWNhbD48ZnVsbC10
aXRsZT5QYWxsaWF0aXZlIE1lZGljaW5lPC9mdWxsLXRpdGxlPjxhYmJyLTE+UGFsbGlhdCBNZWQ8
L2FiYnItMT48L3BlcmlvZGljYWw+PHBhZ2VzPjkzOS05NDk8L3BhZ2VzPjx2b2x1bWU+Mjk8L3Zv
bHVtZT48bnVtYmVyPjEwPC9udW1iZXI+PHJlcHJpbnQtZWRpdGlvbj5pbiBmaWxlPC9yZXByaW50
LWVkaXRpb24+PGtleXdvcmRzPjxrZXl3b3JkPmNhcmU8L2tleXdvcmQ+PGtleXdvcmQ+Y29uc3Vs
dGF0aW9uPC9rZXl3b3JkPjxrZXl3b3JkPmludm9sdmVtZW50PC9rZXl3b3JkPjxrZXl3b3JkPlBh
bGxpYXRpdmUgQ2FyZTwva2V5d29yZD48a2V5d29yZD5QYXRpZW50PC9rZXl3b3JkPjxrZXl3b3Jk
PlJlc2VhcmNoPC9rZXl3b3JkPjwva2V5d29yZHM+PGRhdGVzPjx5ZWFyPjIwMTU8L3llYXI+PHB1
Yi1kYXRlcz48ZGF0ZT4yMDE1PC9kYXRlPjwvcHViLWRhdGVzPjwvZGF0ZXM+PGlzYm4+MDI2OS0y
MTYzPC9pc2JuPjxsYWJlbD43ODJHPC9sYWJlbD48dXJscz48L3VybHM+PHJlbW90ZS1kYXRhYmFz
ZS1wcm92aWRlcj5JTlYsIENJTkFITCwgUElORk8sIE1FRCwgQVNTSUEsIFdPUzwvcmVtb3RlLWRh
dGFiYXNlLXByb3ZpZGVyPjwvcmVjb3JkPjwvQ2l0ZT48Q2l0ZT48UmVjTnVtPjE2NTIxPC9SZWNO
dW0+PHJlY29yZD48cmVjLW51bWJlcj4xNjUyMTwvcmVjLW51bWJlcj48Zm9yZWlnbi1rZXlzPjxr
ZXkgYXBwPSJFTiIgZGItaWQ9ImVkYTk5ZXNyOWFycDUyZTIwdjJwZnR6NHJwNXM5eDBldmVmNSIg
dGltZXN0YW1wPSIxNTU0MzcxMjk5Ij4xNjUyMTwva2V5PjxrZXkgYXBwPSJFTldlYiIgZGItaWQ9
IiI+MDwva2V5PjwvZm9yZWlnbi1rZXlzPjxyZWYtdHlwZSBuYW1lPSJKb3VybmFsIEFydGljbGUi
PjE3PC9yZWYtdHlwZT48Y29udHJpYnV0b3JzPjxhdXRob3JzPjxhdXRob3I+QnJlcmV0b24sIExv
dWlzZTwvYXV0aG9yPjxhdXRob3I+V2FobHN0ZXIsIFBoaWxpcDwvYXV0aG9yPjxhdXRob3I+TW96
eWdlbWJhLCBLYXRpPC9hdXRob3I+PGF1dGhvcj5MeXNkYWhsLCBLcmlzdGluIEJha2tlPC9hdXRo
b3I+PGF1dGhvcj5CdXJucywgSmFrZTwvYXV0aG9yPjxhdXRob3I+UG9sdXMsIFN0ZXBoYW5pZTwv
YXV0aG9yPjxhdXRob3I+VHVtbWVycywgTWFyY2lhPC9hdXRob3I+PGF1dGhvcj5SZWZvbG8sIFBp
ZXRybzwvYXV0aG9yPjxhdXRob3I+U2FjY2hpbmksIERhcmlvPC9hdXRob3I+PGF1dGhvcj5MZXBw
ZXJ0LCBXb2pjaWVjaDwvYXV0aG9yPjwvYXV0aG9ycz48L2NvbnRyaWJ1dG9ycz48dGl0bGVzPjx0
aXRsZT5TdGFrZWhvbGRlciBpbnZvbHZlbWVudCB0aHJvdWdob3V0IEhlYWx0aCBUZWNobm9sb2d5
IEFzc2Vzc21lbnQ6IEFuIGV4YW1wbGUgZnJvbSBwYWxsaWF0aXZlIGNhcmU8L3RpdGxlPjxzZWNv
bmRhcnktdGl0bGU+SW50ZXJuYXRpb25hbCBKb3VybmFsIG9mIFRlY2hub2xvZ3kgQXNzZXNzbWVu
dCBpbiBIZWFsdGggQ2FyZTwvc2Vjb25kYXJ5LXRpdGxlPjwvdGl0bGVzPjxwZXJpb2RpY2FsPjxm
dWxsLXRpdGxlPkludGVybmF0aW9uYWwgSm91cm5hbCBvZiBUZWNobm9sb2d5IEFzc2Vzc21lbnQg
aW4gSGVhbHRoIENhcmU8L2Z1bGwtdGl0bGU+PGFiYnItMT5JbnQgSiBUZWNobm9sIEFzc2VzcyBI
ZWFsdGggQ2FyZTwvYWJici0xPjwvcGVyaW9kaWNhbD48cGFnZXM+MS0xMDwvcGFnZXM+PHJlcHJp
bnQtZWRpdGlvbj5pbiBmaWxlPC9yZXByaW50LWVkaXRpb24+PGRhdGVzPjx5ZWFyPjIwMTc8L3ll
YXI+PC9kYXRlcz48aXNibj4wMjY2LTQ2MjM8L2lzYm4+PHVybHM+PHJlbGF0ZWQtdXJscz48dXJs
Pmh0dHBzOi8vd3d3LWNhbWJyaWRnZS1vcmcuc2hlZmZpZWxkLmlkbS5vY2xjLm9yZy9jb3JlL2pv
dXJuYWxzL2ludGVybmF0aW9uYWwtam91cm5hbC1vZi10ZWNobm9sb2d5LWFzc2Vzc21lbnQtaW4t
aGVhbHRoLWNhcmUvYXJ0aWNsZS9zdGFrZWhvbGRlci1pbnZvbHZlbWVudC10aHJvdWdob3V0LWhl
YWx0aC10ZWNobm9sb2d5LWFzc2Vzc21lbnQtYW4tZXhhbXBsZS1mcm9tLXBhbGxpYXRpdmUtY2Fy
ZS9DQjdCNTAzNDUyOTlEMjNEOUQwNDhFOERCOTY5OURCNzwvdXJsPjwvcmVsYXRlZC11cmxzPjwv
dXJscz48cmVtb3RlLWRhdGFiYXNlLXByb3ZpZGVyPk1EPC9yZW1vdGUtZGF0YWJhc2UtcHJvdmlk
ZXI+PC9yZWNvcmQ+PC9DaXRlPjwvRW5kTm90ZT4A
</w:fldData>
        </w:fldChar>
      </w:r>
      <w:r w:rsidR="00BC508B">
        <w:rPr>
          <w:rFonts w:ascii="Calibri" w:eastAsiaTheme="majorEastAsia" w:hAnsi="Calibri" w:cs="Calibri"/>
          <w:sz w:val="24"/>
          <w:szCs w:val="24"/>
        </w:rPr>
        <w:instrText xml:space="preserve"> ADDIN EN.CITE </w:instrText>
      </w:r>
      <w:r w:rsidR="00BC508B">
        <w:rPr>
          <w:rFonts w:ascii="Calibri" w:eastAsiaTheme="majorEastAsia" w:hAnsi="Calibri" w:cs="Calibri"/>
          <w:sz w:val="24"/>
          <w:szCs w:val="24"/>
        </w:rPr>
        <w:fldChar w:fldCharType="begin">
          <w:fldData xml:space="preserve">PEVuZE5vdGU+PENpdGU+PFJlY051bT40MTwvUmVjTnVtPjxEaXNwbGF5VGV4dD4oSGlnZ2luc29u
IGV0IGFsLiAyMDEzOyBEYXZlc29uIGV0IGFsLiAyMDE1OyBCcmVyZXRvbiBldCBhbC4gMjAxN2Ip
PC9EaXNwbGF5VGV4dD48cmVjb3JkPjxyZWMtbnVtYmVyPjQxPC9yZWMtbnVtYmVyPjxmb3JlaWdu
LWtleXM+PGtleSBhcHA9IkVOIiBkYi1pZD0iZWRhOTllc3I5YXJwNTJlMjB2MnBmdHo0cnA1czl4
MGV2ZWY1IiB0aW1lc3RhbXA9IjE1NTQzNzEyOTkiPjQxPC9rZXk+PGtleSBhcHA9IkVOV2ViIiBk
Yi1pZD0iIj4wPC9rZXk+PC9mb3JlaWduLWtleXM+PHJlZi10eXBlIG5hbWU9IkpvdXJuYWwgQXJ0
aWNsZSI+MTc8L3JlZi10eXBlPjxjb250cmlidXRvcnM+PGF1dGhvcnM+PGF1dGhvcj5IaWdnaW5z
b24sIEkuSi48L2F1dGhvcj48YXV0aG9yPkV2YW5zLCBDLkouPC9hdXRob3I+PGF1dGhvcj5HcmFu
ZGUsIEcuPC9hdXRob3I+PGF1dGhvcj5QcmVzdG9uLCBOLjwvYXV0aG9yPjxhdXRob3I+TW9yZ2Fu
LCBNLjwvYXV0aG9yPjxhdXRob3I+TWNDcm9uZSwgUC48L2F1dGhvcj48YXV0aG9yPkxld2lzLCBQ
LjwvYXV0aG9yPjxhdXRob3I+RmF5ZXJzLCBQLjwvYXV0aG9yPjxhdXRob3I+SGFyZGluZywgUi48
L2F1dGhvcj48YXV0aG9yPkhvdG9wZiwgTS48L2F1dGhvcj48L2F1dGhvcnM+PC9jb250cmlidXRv
cnM+PHRpdGxlcz48dGl0bGU+RXZhbHVhdGluZyBjb21wbGV4IGludGVydmVudGlvbnMgaW4gZW5k
IG9mIGxpZmUgY2FyZTogdGhlIE1PUkVDYXJlIHN0YXRlbWVudCBvbiBnb29kIHByYWN0aWNlIGdl
bmVyYXRlZCBieSBhIHN5bnRoZXNpcyBvZiB0cmFuc3BhcmVudCBleHBlcnQgY29uc3VsdGF0aW9u
cyBhbmQgc3lzdGVtYXRpYyByZXZpZXdzPC90aXRsZT48c2Vjb25kYXJ5LXRpdGxlPkJNQyBNZWRp
Y2luZTwvc2Vjb25kYXJ5LXRpdGxlPjwvdGl0bGVzPjxwZXJpb2RpY2FsPjxmdWxsLXRpdGxlPkJN
QyBtZWRpY2luZTwvZnVsbC10aXRsZT48L3BlcmlvZGljYWw+PHBhZ2VzPjExMS0xMjE8L3BhZ2Vz
Pjx2b2x1bWU+MTE8L3ZvbHVtZT48bnVtYmVyPjE8L251bWJlcj48cmVwcmludC1lZGl0aW9uPmlu
IGZpbGU8L3JlcHJpbnQtZWRpdGlvbj48a2V5d29yZHM+PGtleXdvcmQ+Y2FyZTwva2V5d29yZD48
a2V5d29yZD5jb21wbGV4IGludGVydmVudGlvbnM8L2tleXdvcmQ+PGtleXdvcmQ+Y29uc3VsdGF0
aW9uPC9rZXl3b3JkPjxrZXl3b3JkPmdvb2QgcHJhY3RpY2U8L2tleXdvcmQ+PGtleXdvcmQ+aW50
ZXJ2ZW50aW9uczwva2V5d29yZD48a2V5d29yZD5wcmFjdGljZTwva2V5d29yZD48a2V5d29yZD5y
ZXZpZXc8L2tleXdvcmQ+PGtleXdvcmQ+c3lzdGVtYXRpYyByZXZpZXc8L2tleXdvcmQ+PC9rZXl3
b3Jkcz48ZGF0ZXM+PHllYXI+MjAxMzwveWVhcj48cHViLWRhdGVzPjxkYXRlPjIwMTM8L2RhdGU+
PC9wdWItZGF0ZXM+PC9kYXRlcz48aXNibj4xNzQxLTcwMTU8L2lzYm4+PGxhYmVsPjc5N0c8L2xh
YmVsPjx1cmxzPjwvdXJscz48cmVtb3RlLWRhdGFiYXNlLXByb3ZpZGVyPk5Fb0xDSU48L3JlbW90
ZS1kYXRhYmFzZS1wcm92aWRlcj48L3JlY29yZD48L0NpdGU+PENpdGU+PEF1dGhvcj5EYXZlc29u
PC9BdXRob3I+PFllYXI+MjAxNTwvWWVhcj48UmVjTnVtPjIyPC9SZWNOdW0+PHJlY29yZD48cmVj
LW51bWJlcj4yMjwvcmVjLW51bWJlcj48Zm9yZWlnbi1rZXlzPjxrZXkgYXBwPSJFTiIgZGItaWQ9
ImVkYTk5ZXNyOWFycDUyZTIwdjJwZnR6NHJwNXM5eDBldmVmNSIgdGltZXN0YW1wPSIxNTUzOTQ0
NTE3Ij4yMjwva2V5PjxrZXkgYXBwPSJFTldlYiIgZGItaWQ9IiI+MDwva2V5PjwvZm9yZWlnbi1r
ZXlzPjxyZWYtdHlwZSBuYW1lPSJKb3VybmFsIEFydGljbGUiPjE3PC9yZWYtdHlwZT48Y29udHJp
YnV0b3JzPjxhdXRob3JzPjxhdXRob3I+RGF2ZXNvbiwgQi5BLjwvYXV0aG9yPjxhdXRob3I+ZGUg
V29sZi1MaW5kZXIsIFMuPC9hdXRob3I+PGF1dGhvcj5XaXR0LCBKLjwvYXV0aG9yPjxhdXRob3I+
TmV3c29uLCBLLjwvYXV0aG9yPjxhdXRob3I+TW9ycmlzLCBDLjwvYXV0aG9yPjxhdXRob3I+SGln
Z2luc29uLCBJLkouPC9hdXRob3I+PGF1dGhvcj5FdmFucywgQy5KLjwvYXV0aG9yPjwvYXV0aG9y
cz48L2NvbnRyaWJ1dG9ycz48dGl0bGVzPjx0aXRsZT5SZXN1bHRzIG9mIGEgdHJhbnNwYXJlbnQg
ZXhwZXJ0IGNvbnN1bHRhdGlvbiBvbiBwYXRpZW50IGFuZCBwdWJsaWMgaW52b2x2ZW1lbnQgaW4g
cGFsbGlhdGl2ZSBjYXJlIHJlc2VhcmNoPC90aXRsZT48c2Vjb25kYXJ5LXRpdGxlPlBhbGxpYXRp
dmUgTWVkaWNpbmU8L3NlY29uZGFyeS10aXRsZT48L3RpdGxlcz48cGVyaW9kaWNhbD48ZnVsbC10
aXRsZT5QYWxsaWF0aXZlIE1lZGljaW5lPC9mdWxsLXRpdGxlPjxhYmJyLTE+UGFsbGlhdCBNZWQ8
L2FiYnItMT48L3BlcmlvZGljYWw+PHBhZ2VzPjkzOS05NDk8L3BhZ2VzPjx2b2x1bWU+Mjk8L3Zv
bHVtZT48bnVtYmVyPjEwPC9udW1iZXI+PHJlcHJpbnQtZWRpdGlvbj5pbiBmaWxlPC9yZXByaW50
LWVkaXRpb24+PGtleXdvcmRzPjxrZXl3b3JkPmNhcmU8L2tleXdvcmQ+PGtleXdvcmQ+Y29uc3Vs
dGF0aW9uPC9rZXl3b3JkPjxrZXl3b3JkPmludm9sdmVtZW50PC9rZXl3b3JkPjxrZXl3b3JkPlBh
bGxpYXRpdmUgQ2FyZTwva2V5d29yZD48a2V5d29yZD5QYXRpZW50PC9rZXl3b3JkPjxrZXl3b3Jk
PlJlc2VhcmNoPC9rZXl3b3JkPjwva2V5d29yZHM+PGRhdGVzPjx5ZWFyPjIwMTU8L3llYXI+PHB1
Yi1kYXRlcz48ZGF0ZT4yMDE1PC9kYXRlPjwvcHViLWRhdGVzPjwvZGF0ZXM+PGlzYm4+MDI2OS0y
MTYzPC9pc2JuPjxsYWJlbD43ODJHPC9sYWJlbD48dXJscz48L3VybHM+PHJlbW90ZS1kYXRhYmFz
ZS1wcm92aWRlcj5JTlYsIENJTkFITCwgUElORk8sIE1FRCwgQVNTSUEsIFdPUzwvcmVtb3RlLWRh
dGFiYXNlLXByb3ZpZGVyPjwvcmVjb3JkPjwvQ2l0ZT48Q2l0ZT48UmVjTnVtPjE2NTIxPC9SZWNO
dW0+PHJlY29yZD48cmVjLW51bWJlcj4xNjUyMTwvcmVjLW51bWJlcj48Zm9yZWlnbi1rZXlzPjxr
ZXkgYXBwPSJFTiIgZGItaWQ9ImVkYTk5ZXNyOWFycDUyZTIwdjJwZnR6NHJwNXM5eDBldmVmNSIg
dGltZXN0YW1wPSIxNTU0MzcxMjk5Ij4xNjUyMTwva2V5PjxrZXkgYXBwPSJFTldlYiIgZGItaWQ9
IiI+MDwva2V5PjwvZm9yZWlnbi1rZXlzPjxyZWYtdHlwZSBuYW1lPSJKb3VybmFsIEFydGljbGUi
PjE3PC9yZWYtdHlwZT48Y29udHJpYnV0b3JzPjxhdXRob3JzPjxhdXRob3I+QnJlcmV0b24sIExv
dWlzZTwvYXV0aG9yPjxhdXRob3I+V2FobHN0ZXIsIFBoaWxpcDwvYXV0aG9yPjxhdXRob3I+TW96
eWdlbWJhLCBLYXRpPC9hdXRob3I+PGF1dGhvcj5MeXNkYWhsLCBLcmlzdGluIEJha2tlPC9hdXRo
b3I+PGF1dGhvcj5CdXJucywgSmFrZTwvYXV0aG9yPjxhdXRob3I+UG9sdXMsIFN0ZXBoYW5pZTwv
YXV0aG9yPjxhdXRob3I+VHVtbWVycywgTWFyY2lhPC9hdXRob3I+PGF1dGhvcj5SZWZvbG8sIFBp
ZXRybzwvYXV0aG9yPjxhdXRob3I+U2FjY2hpbmksIERhcmlvPC9hdXRob3I+PGF1dGhvcj5MZXBw
ZXJ0LCBXb2pjaWVjaDwvYXV0aG9yPjwvYXV0aG9ycz48L2NvbnRyaWJ1dG9ycz48dGl0bGVzPjx0
aXRsZT5TdGFrZWhvbGRlciBpbnZvbHZlbWVudCB0aHJvdWdob3V0IEhlYWx0aCBUZWNobm9sb2d5
IEFzc2Vzc21lbnQ6IEFuIGV4YW1wbGUgZnJvbSBwYWxsaWF0aXZlIGNhcmU8L3RpdGxlPjxzZWNv
bmRhcnktdGl0bGU+SW50ZXJuYXRpb25hbCBKb3VybmFsIG9mIFRlY2hub2xvZ3kgQXNzZXNzbWVu
dCBpbiBIZWFsdGggQ2FyZTwvc2Vjb25kYXJ5LXRpdGxlPjwvdGl0bGVzPjxwZXJpb2RpY2FsPjxm
dWxsLXRpdGxlPkludGVybmF0aW9uYWwgSm91cm5hbCBvZiBUZWNobm9sb2d5IEFzc2Vzc21lbnQg
aW4gSGVhbHRoIENhcmU8L2Z1bGwtdGl0bGU+PGFiYnItMT5JbnQgSiBUZWNobm9sIEFzc2VzcyBI
ZWFsdGggQ2FyZTwvYWJici0xPjwvcGVyaW9kaWNhbD48cGFnZXM+MS0xMDwvcGFnZXM+PHJlcHJp
bnQtZWRpdGlvbj5pbiBmaWxlPC9yZXByaW50LWVkaXRpb24+PGRhdGVzPjx5ZWFyPjIwMTc8L3ll
YXI+PC9kYXRlcz48aXNibj4wMjY2LTQ2MjM8L2lzYm4+PHVybHM+PHJlbGF0ZWQtdXJscz48dXJs
Pmh0dHBzOi8vd3d3LWNhbWJyaWRnZS1vcmcuc2hlZmZpZWxkLmlkbS5vY2xjLm9yZy9jb3JlL2pv
dXJuYWxzL2ludGVybmF0aW9uYWwtam91cm5hbC1vZi10ZWNobm9sb2d5LWFzc2Vzc21lbnQtaW4t
aGVhbHRoLWNhcmUvYXJ0aWNsZS9zdGFrZWhvbGRlci1pbnZvbHZlbWVudC10aHJvdWdob3V0LWhl
YWx0aC10ZWNobm9sb2d5LWFzc2Vzc21lbnQtYW4tZXhhbXBsZS1mcm9tLXBhbGxpYXRpdmUtY2Fy
ZS9DQjdCNTAzNDUyOTlEMjNEOUQwNDhFOERCOTY5OURCNzwvdXJsPjwvcmVsYXRlZC11cmxzPjwv
dXJscz48cmVtb3RlLWRhdGFiYXNlLXByb3ZpZGVyPk1EPC9yZW1vdGUtZGF0YWJhc2UtcHJvdmlk
ZXI+PC9yZWNvcmQ+PC9DaXRlPjwvRW5kTm90ZT4A
</w:fldData>
        </w:fldChar>
      </w:r>
      <w:r w:rsidR="00BC508B">
        <w:rPr>
          <w:rFonts w:ascii="Calibri" w:eastAsiaTheme="majorEastAsia" w:hAnsi="Calibri" w:cs="Calibri"/>
          <w:sz w:val="24"/>
          <w:szCs w:val="24"/>
        </w:rPr>
        <w:instrText xml:space="preserve"> ADDIN EN.CITE.DATA </w:instrText>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end"/>
      </w:r>
      <w:r w:rsidR="00BC508B">
        <w:rPr>
          <w:rFonts w:ascii="Calibri" w:eastAsiaTheme="majorEastAsia" w:hAnsi="Calibri" w:cs="Calibri"/>
          <w:sz w:val="24"/>
          <w:szCs w:val="24"/>
        </w:rPr>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Higginson et al. 2013; Daveson et al. 2015; Brereton et al. 2017b)</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 It would therefore be beneficial to explore this related guidance and adapt it for the purposes of involvement in palliative care research. This review forms the starting point for such research and identifies the significant themes that could be explored further, in particular the process issues that need to be addressed in order to move involvement from being consultative to something more participatory and collaborative.</w:t>
      </w:r>
    </w:p>
    <w:p w14:paraId="58C0AA84" w14:textId="77777777" w:rsidR="00030CFD" w:rsidRDefault="00030CFD" w:rsidP="00030CFD">
      <w:pPr>
        <w:spacing w:after="0" w:line="240" w:lineRule="auto"/>
        <w:rPr>
          <w:rFonts w:ascii="Calibri" w:hAnsi="Calibri" w:cs="Calibri"/>
          <w:b/>
          <w:sz w:val="24"/>
          <w:szCs w:val="24"/>
        </w:rPr>
      </w:pPr>
    </w:p>
    <w:p w14:paraId="6029062C" w14:textId="2D8C2D69" w:rsidR="00390389" w:rsidRDefault="00390389" w:rsidP="00030CFD">
      <w:pPr>
        <w:spacing w:after="0" w:line="240" w:lineRule="auto"/>
        <w:rPr>
          <w:rFonts w:ascii="Calibri" w:hAnsi="Calibri" w:cs="Calibri"/>
          <w:b/>
          <w:sz w:val="24"/>
          <w:szCs w:val="24"/>
        </w:rPr>
      </w:pPr>
      <w:r w:rsidRPr="005E2CF5">
        <w:rPr>
          <w:rFonts w:ascii="Calibri" w:eastAsiaTheme="majorEastAsia" w:hAnsi="Calibri" w:cs="Calibri"/>
          <w:sz w:val="24"/>
          <w:szCs w:val="24"/>
        </w:rPr>
        <w:t xml:space="preserve">Few organisations exist with a remit to assist with the development of involvement in this field. The NCPC </w:t>
      </w:r>
      <w:r>
        <w:rPr>
          <w:rFonts w:ascii="Calibri" w:eastAsiaTheme="majorEastAsia" w:hAnsi="Calibri" w:cs="Calibri"/>
          <w:sz w:val="24"/>
          <w:szCs w:val="24"/>
        </w:rPr>
        <w:fldChar w:fldCharType="begin"/>
      </w:r>
      <w:r>
        <w:rPr>
          <w:rFonts w:ascii="Calibri" w:eastAsiaTheme="majorEastAsia" w:hAnsi="Calibri" w:cs="Calibri"/>
          <w:sz w:val="24"/>
          <w:szCs w:val="24"/>
        </w:rPr>
        <w:instrText xml:space="preserve"> ADDIN EN.CITE &lt;EndNote&gt;&lt;Cite&gt;&lt;RecNum&gt;16859&lt;/RecNum&gt;&lt;DisplayText&gt;(National Council for Palliative Care 2018)&lt;/DisplayText&gt;&lt;record&gt;&lt;rec-number&gt;16859&lt;/rec-number&gt;&lt;foreign-keys&gt;&lt;key app="EN" db-id="eda99esr9arp52e20v2pftz4rp5s9x0evef5" timestamp="1535370750"&gt;16859&lt;/key&gt;&lt;/foreign-keys&gt;&lt;ref-type name="Web Page"&gt;12&lt;/ref-type&gt;&lt;contributors&gt;&lt;authors&gt;&lt;author&gt;National Council for Palliative Care,&lt;/author&gt;&lt;/authors&gt;&lt;/contributors&gt;&lt;titles&gt;&lt;title&gt;National Council for Palliative Care&lt;/title&gt;&lt;/titles&gt;&lt;number&gt;27 August 2018&lt;/number&gt;&lt;reprint-edition&gt;not in file&lt;/reprint-edition&gt;&lt;dates&gt;&lt;year&gt;2018&lt;/year&gt;&lt;/dates&gt;&lt;pub-location&gt;London&lt;/pub-location&gt;&lt;publisher&gt;NCPC&lt;/publisher&gt;&lt;urls&gt;&lt;related-urls&gt;&lt;url&gt;http://www.ncpc.org.uk/&lt;/url&gt;&lt;/related-urls&gt;&lt;/urls&gt;&lt;/record&gt;&lt;/Cite&gt;&lt;/EndNote&gt;</w:instrText>
      </w:r>
      <w:r>
        <w:rPr>
          <w:rFonts w:ascii="Calibri" w:eastAsiaTheme="majorEastAsia" w:hAnsi="Calibri" w:cs="Calibri"/>
          <w:sz w:val="24"/>
          <w:szCs w:val="24"/>
        </w:rPr>
        <w:fldChar w:fldCharType="separate"/>
      </w:r>
      <w:r>
        <w:rPr>
          <w:rFonts w:ascii="Calibri" w:eastAsiaTheme="majorEastAsia" w:hAnsi="Calibri" w:cs="Calibri"/>
          <w:noProof/>
          <w:sz w:val="24"/>
          <w:szCs w:val="24"/>
        </w:rPr>
        <w:t>(National Council for Palliative Care 2018)</w:t>
      </w:r>
      <w:r>
        <w:rPr>
          <w:rFonts w:ascii="Calibri" w:eastAsiaTheme="majorEastAsia" w:hAnsi="Calibri" w:cs="Calibri"/>
          <w:sz w:val="24"/>
          <w:szCs w:val="24"/>
        </w:rPr>
        <w:fldChar w:fldCharType="end"/>
      </w:r>
      <w:r w:rsidRPr="005E2CF5">
        <w:rPr>
          <w:rFonts w:ascii="Calibri" w:eastAsiaTheme="majorEastAsia" w:hAnsi="Calibri" w:cs="Calibri"/>
          <w:sz w:val="24"/>
          <w:szCs w:val="24"/>
        </w:rPr>
        <w:t xml:space="preserve"> and other palliative care organisations tend to focus on service provision; several international palliative care research organisations exist, for</w:t>
      </w:r>
      <w:r>
        <w:rPr>
          <w:rFonts w:ascii="Calibri" w:eastAsiaTheme="majorEastAsia" w:hAnsi="Calibri" w:cs="Calibri"/>
          <w:sz w:val="24"/>
          <w:szCs w:val="24"/>
        </w:rPr>
        <w:t xml:space="preserve"> </w:t>
      </w:r>
      <w:r w:rsidRPr="005E2CF5">
        <w:rPr>
          <w:rFonts w:ascii="Calibri" w:eastAsiaTheme="majorEastAsia" w:hAnsi="Calibri" w:cs="Calibri"/>
          <w:sz w:val="24"/>
          <w:szCs w:val="24"/>
        </w:rPr>
        <w:t xml:space="preserve">example the European Palliative Care Research Centre and </w:t>
      </w:r>
      <w:r w:rsidRPr="005E2CF5">
        <w:rPr>
          <w:rFonts w:ascii="Calibri" w:eastAsia="Times New Roman" w:hAnsi="Calibri" w:cs="Calibri"/>
          <w:bCs/>
          <w:sz w:val="24"/>
          <w:szCs w:val="24"/>
          <w:lang w:eastAsia="en-GB"/>
        </w:rPr>
        <w:t xml:space="preserve">the American National Palliative Care Research Center </w:t>
      </w:r>
      <w:r>
        <w:rPr>
          <w:rFonts w:ascii="Calibri" w:eastAsiaTheme="majorEastAsia" w:hAnsi="Calibri" w:cs="Calibri"/>
          <w:sz w:val="24"/>
          <w:szCs w:val="24"/>
        </w:rPr>
        <w:fldChar w:fldCharType="begin"/>
      </w:r>
      <w:r>
        <w:rPr>
          <w:rFonts w:ascii="Calibri" w:eastAsiaTheme="majorEastAsia" w:hAnsi="Calibri" w:cs="Calibri"/>
          <w:sz w:val="24"/>
          <w:szCs w:val="24"/>
        </w:rPr>
        <w:instrText xml:space="preserve"> ADDIN EN.CITE &lt;EndNote&gt;&lt;Cite&gt;&lt;RecNum&gt;16861&lt;/RecNum&gt;&lt;DisplayText&gt;(European Palliative Care Research Centre 2018; National Palliative Care Research Center 2018)&lt;/DisplayText&gt;&lt;record&gt;&lt;rec-number&gt;16861&lt;/rec-number&gt;&lt;foreign-keys&gt;&lt;key app="EN" db-id="eda99esr9arp52e20v2pftz4rp5s9x0evef5" timestamp="1535371181"&gt;16861&lt;/key&gt;&lt;/foreign-keys&gt;&lt;ref-type name="Web Page"&gt;12&lt;/ref-type&gt;&lt;contributors&gt;&lt;authors&gt;&lt;author&gt;European Palliative Care Research Centre,&lt;/author&gt;&lt;/authors&gt;&lt;/contributors&gt;&lt;titles&gt;&lt;title&gt;European Palliative Care Research Centre&lt;/title&gt;&lt;/titles&gt;&lt;number&gt;27 August 2018&lt;/number&gt;&lt;reprint-edition&gt;not in file&lt;/reprint-edition&gt;&lt;dates&gt;&lt;year&gt;2018&lt;/year&gt;&lt;/dates&gt;&lt;pub-location&gt;Oslo, Norway&lt;/pub-location&gt;&lt;publisher&gt;EPCRC&lt;/publisher&gt;&lt;urls&gt;&lt;related-urls&gt;&lt;url&gt;https://www.ntnu.edu/web/prc1/prc&lt;/url&gt;&lt;/related-urls&gt;&lt;/urls&gt;&lt;/record&gt;&lt;/Cite&gt;&lt;Cite&gt;&lt;RecNum&gt;16862&lt;/RecNum&gt;&lt;record&gt;&lt;rec-number&gt;16862&lt;/rec-number&gt;&lt;foreign-keys&gt;&lt;key app="EN" db-id="eda99esr9arp52e20v2pftz4rp5s9x0evef5" timestamp="1535371332"&gt;16862&lt;/key&gt;&lt;/foreign-keys&gt;&lt;ref-type name="Web Page"&gt;12&lt;/ref-type&gt;&lt;contributors&gt;&lt;authors&gt;&lt;author&gt;National Palliative Care Research Center,&lt;/author&gt;&lt;/authors&gt;&lt;/contributors&gt;&lt;titles&gt;&lt;title&gt;National Palliative Care Research Center&lt;/title&gt;&lt;/titles&gt;&lt;number&gt;27 August 2018&lt;/number&gt;&lt;reprint-edition&gt;not in file&lt;/reprint-edition&gt;&lt;dates&gt;&lt;year&gt;2018&lt;/year&gt;&lt;/dates&gt;&lt;pub-location&gt;New York, USA&lt;/pub-location&gt;&lt;publisher&gt;NPCRC&lt;/publisher&gt;&lt;urls&gt;&lt;related-urls&gt;&lt;url&gt;http://npcrc.org/&lt;/url&gt;&lt;/related-urls&gt;&lt;/urls&gt;&lt;/record&gt;&lt;/Cite&gt;&lt;/EndNote&gt;</w:instrText>
      </w:r>
      <w:r>
        <w:rPr>
          <w:rFonts w:ascii="Calibri" w:eastAsiaTheme="majorEastAsia" w:hAnsi="Calibri" w:cs="Calibri"/>
          <w:sz w:val="24"/>
          <w:szCs w:val="24"/>
        </w:rPr>
        <w:fldChar w:fldCharType="separate"/>
      </w:r>
      <w:r>
        <w:rPr>
          <w:rFonts w:ascii="Calibri" w:eastAsiaTheme="majorEastAsia" w:hAnsi="Calibri" w:cs="Calibri"/>
          <w:noProof/>
          <w:sz w:val="24"/>
          <w:szCs w:val="24"/>
        </w:rPr>
        <w:t>(European Palliative Care Research Centre 2018; National Palliative Care Research Center 2018)</w:t>
      </w:r>
      <w:r>
        <w:rPr>
          <w:rFonts w:ascii="Calibri" w:eastAsiaTheme="majorEastAsia" w:hAnsi="Calibri" w:cs="Calibri"/>
          <w:sz w:val="24"/>
          <w:szCs w:val="24"/>
        </w:rPr>
        <w:fldChar w:fldCharType="end"/>
      </w:r>
      <w:r w:rsidRPr="005E2CF5">
        <w:rPr>
          <w:rFonts w:ascii="Calibri" w:eastAsiaTheme="majorEastAsia" w:hAnsi="Calibri" w:cs="Calibri"/>
          <w:sz w:val="24"/>
          <w:szCs w:val="24"/>
        </w:rPr>
        <w:t>, however they haven’t yet explored involvement; and involvement orientated</w:t>
      </w:r>
      <w:r>
        <w:rPr>
          <w:rFonts w:ascii="Calibri" w:eastAsiaTheme="majorEastAsia" w:hAnsi="Calibri" w:cs="Calibri"/>
          <w:sz w:val="24"/>
          <w:szCs w:val="24"/>
        </w:rPr>
        <w:t xml:space="preserve"> </w:t>
      </w:r>
    </w:p>
    <w:p w14:paraId="4B8398E3" w14:textId="09847963" w:rsidR="00030CFD" w:rsidRPr="005E2CF5" w:rsidRDefault="00030CFD" w:rsidP="00030CFD">
      <w:pPr>
        <w:keepNext/>
        <w:keepLines/>
        <w:spacing w:after="0" w:line="240" w:lineRule="auto"/>
        <w:outlineLvl w:val="1"/>
        <w:rPr>
          <w:rFonts w:ascii="Calibri" w:eastAsiaTheme="majorEastAsia" w:hAnsi="Calibri" w:cs="Calibri"/>
          <w:sz w:val="24"/>
          <w:szCs w:val="24"/>
        </w:rPr>
      </w:pPr>
      <w:r w:rsidRPr="005E2CF5">
        <w:rPr>
          <w:rFonts w:ascii="Calibri" w:eastAsiaTheme="majorEastAsia" w:hAnsi="Calibri" w:cs="Calibri"/>
          <w:sz w:val="24"/>
          <w:szCs w:val="24"/>
        </w:rPr>
        <w:lastRenderedPageBreak/>
        <w:t xml:space="preserve">organisations, for example NIHR CED and PCORI </w:t>
      </w:r>
      <w:r w:rsidR="00BC508B">
        <w:rPr>
          <w:rFonts w:ascii="Calibri" w:eastAsiaTheme="majorEastAsia" w:hAnsi="Calibri" w:cs="Calibri"/>
          <w:sz w:val="24"/>
          <w:szCs w:val="24"/>
        </w:rPr>
        <w:fldChar w:fldCharType="begin"/>
      </w:r>
      <w:r w:rsidR="00BC508B">
        <w:rPr>
          <w:rFonts w:ascii="Calibri" w:eastAsiaTheme="majorEastAsia" w:hAnsi="Calibri" w:cs="Calibri"/>
          <w:sz w:val="24"/>
          <w:szCs w:val="24"/>
        </w:rPr>
        <w:instrText xml:space="preserve"> ADDIN EN.CITE &lt;EndNote&gt;&lt;Cite&gt;&lt;RecNum&gt;16863&lt;/RecNum&gt;&lt;DisplayText&gt;(Patient-Centered Outcomes Research Institute 2018; NIHR CED 2020)&lt;/DisplayText&gt;&lt;record&gt;&lt;rec-number&gt;16863&lt;/rec-number&gt;&lt;foreign-keys&gt;&lt;key app="EN" db-id="eda99esr9arp52e20v2pftz4rp5s9x0evef5" timestamp="1535372659"&gt;16863&lt;/key&gt;&lt;/foreign-keys&gt;&lt;ref-type name="Web Page"&gt;12&lt;/ref-type&gt;&lt;contributors&gt;&lt;authors&gt;&lt;author&gt;Patient-Centered Outcomes Research Institute,&lt;/author&gt;&lt;/authors&gt;&lt;/contributors&gt;&lt;titles&gt;&lt;title&gt;Engagement in Research&lt;/title&gt;&lt;/titles&gt;&lt;number&gt;27 August 2018&lt;/number&gt;&lt;reprint-edition&gt;not in file&lt;/reprint-edition&gt;&lt;dates&gt;&lt;year&gt;2018&lt;/year&gt;&lt;/dates&gt;&lt;pub-location&gt;Washington DC, USA&lt;/pub-location&gt;&lt;publisher&gt;PCORI&lt;/publisher&gt;&lt;urls&gt;&lt;related-urls&gt;&lt;url&gt;https://www.pcori.org/engagement&lt;/url&gt;&lt;/related-urls&gt;&lt;/urls&gt;&lt;/record&gt;&lt;/Cite&gt;&lt;Cite&gt;&lt;RecNum&gt;199362&lt;/RecNum&gt;&lt;record&gt;&lt;rec-number&gt;199362&lt;/rec-number&gt;&lt;foreign-keys&gt;&lt;key app="EN" db-id="eda99esr9arp52e20v2pftz4rp5s9x0evef5" timestamp="1642600962"&gt;199362&lt;/key&gt;&lt;/foreign-keys&gt;&lt;ref-type name="Web Page"&gt;12&lt;/ref-type&gt;&lt;contributors&gt;&lt;authors&gt;&lt;author&gt;NIHR CED,&lt;/author&gt;&lt;/authors&gt;&lt;/contributors&gt;&lt;titles&gt;&lt;title&gt;NIHR Our goverance&lt;/title&gt;&lt;/titles&gt;&lt;volume&gt;19 January 2022&lt;/volume&gt;&lt;reprint-edition&gt;not in file&lt;/reprint-edition&gt;&lt;dates&gt;&lt;year&gt;2020&lt;/year&gt;&lt;/dates&gt;&lt;pub-location&gt;Twickenham&lt;/pub-location&gt;&lt;publisher&gt;National Institute for Health Research&lt;/publisher&gt;&lt;urls&gt;&lt;related-urls&gt;&lt;url&gt;https://www.nihr.ac.uk/about-us/who-we-are/our-governance.htm#two&lt;/url&gt;&lt;/related-urls&gt;&lt;/urls&gt;&lt;/record&gt;&lt;/Cite&gt;&lt;/EndNote&gt;</w:instrText>
      </w:r>
      <w:r w:rsidR="00BC508B">
        <w:rPr>
          <w:rFonts w:ascii="Calibri" w:eastAsiaTheme="majorEastAsia" w:hAnsi="Calibri" w:cs="Calibri"/>
          <w:sz w:val="24"/>
          <w:szCs w:val="24"/>
        </w:rPr>
        <w:fldChar w:fldCharType="separate"/>
      </w:r>
      <w:r w:rsidR="00BC508B">
        <w:rPr>
          <w:rFonts w:ascii="Calibri" w:eastAsiaTheme="majorEastAsia" w:hAnsi="Calibri" w:cs="Calibri"/>
          <w:noProof/>
          <w:sz w:val="24"/>
          <w:szCs w:val="24"/>
        </w:rPr>
        <w:t>(Patient-Centered Outcomes Research Institute 2018; NIHR CED 2020)</w:t>
      </w:r>
      <w:r w:rsidR="00BC508B">
        <w:rPr>
          <w:rFonts w:ascii="Calibri" w:eastAsiaTheme="majorEastAsia" w:hAnsi="Calibri" w:cs="Calibri"/>
          <w:sz w:val="24"/>
          <w:szCs w:val="24"/>
        </w:rPr>
        <w:fldChar w:fldCharType="end"/>
      </w:r>
      <w:r w:rsidRPr="005E2CF5">
        <w:rPr>
          <w:rFonts w:ascii="Calibri" w:eastAsiaTheme="majorEastAsia" w:hAnsi="Calibri" w:cs="Calibri"/>
          <w:sz w:val="24"/>
          <w:szCs w:val="24"/>
        </w:rPr>
        <w:t>, have rarely considered the complexities of involvement in palliative care research. The need for the development of infrastructure, including support, training and networking opportunities for involvement in palliative care research, is therefore clear.</w:t>
      </w:r>
    </w:p>
    <w:bookmarkEnd w:id="80"/>
    <w:p w14:paraId="792056EC" w14:textId="77777777" w:rsidR="005E2CF5" w:rsidRDefault="005E2CF5" w:rsidP="005E2CF5">
      <w:pPr>
        <w:spacing w:after="0" w:line="240" w:lineRule="auto"/>
        <w:rPr>
          <w:rFonts w:ascii="Calibri" w:eastAsiaTheme="majorEastAsia" w:hAnsi="Calibri" w:cs="Calibri"/>
          <w:sz w:val="24"/>
          <w:szCs w:val="24"/>
        </w:rPr>
      </w:pPr>
    </w:p>
    <w:p w14:paraId="68B3A66D" w14:textId="3AA8FB8F" w:rsidR="005E2CF5" w:rsidRPr="005E2CF5" w:rsidRDefault="00362A05" w:rsidP="005E2CF5">
      <w:pPr>
        <w:spacing w:after="0" w:line="240" w:lineRule="auto"/>
        <w:rPr>
          <w:rFonts w:ascii="Calibri" w:hAnsi="Calibri" w:cs="Calibri"/>
          <w:b/>
          <w:sz w:val="24"/>
          <w:szCs w:val="24"/>
        </w:rPr>
      </w:pPr>
      <w:bookmarkStart w:id="81" w:name="Conclusion26"/>
      <w:bookmarkEnd w:id="81"/>
      <w:r>
        <w:rPr>
          <w:rFonts w:ascii="Calibri" w:hAnsi="Calibri" w:cs="Calibri"/>
          <w:b/>
          <w:sz w:val="24"/>
          <w:szCs w:val="24"/>
        </w:rPr>
        <w:t xml:space="preserve">2.6 </w:t>
      </w:r>
      <w:r w:rsidR="005E2CF5" w:rsidRPr="005E2CF5">
        <w:rPr>
          <w:rFonts w:ascii="Calibri" w:hAnsi="Calibri" w:cs="Calibri"/>
          <w:b/>
          <w:sz w:val="24"/>
          <w:szCs w:val="24"/>
        </w:rPr>
        <w:t>Conclusion</w:t>
      </w:r>
    </w:p>
    <w:p w14:paraId="4F0485D4" w14:textId="77777777" w:rsidR="005E2CF5" w:rsidRPr="005E2CF5" w:rsidRDefault="005E2CF5" w:rsidP="005E2CF5">
      <w:pPr>
        <w:keepNext/>
        <w:keepLines/>
        <w:spacing w:after="0" w:line="240" w:lineRule="auto"/>
        <w:outlineLvl w:val="1"/>
        <w:rPr>
          <w:rFonts w:ascii="Calibri" w:eastAsiaTheme="majorEastAsia" w:hAnsi="Calibri" w:cs="Calibri"/>
          <w:sz w:val="24"/>
          <w:szCs w:val="24"/>
        </w:rPr>
      </w:pPr>
    </w:p>
    <w:p w14:paraId="7B8EF4DF" w14:textId="77777777" w:rsidR="005E2CF5" w:rsidRPr="005E2CF5" w:rsidRDefault="005E2CF5" w:rsidP="005E2CF5">
      <w:pPr>
        <w:spacing w:after="0" w:line="240" w:lineRule="auto"/>
        <w:rPr>
          <w:rFonts w:ascii="Calibri" w:hAnsi="Calibri" w:cs="Calibri"/>
          <w:sz w:val="24"/>
          <w:szCs w:val="24"/>
        </w:rPr>
      </w:pPr>
      <w:r w:rsidRPr="005E2CF5">
        <w:rPr>
          <w:rFonts w:ascii="Calibri" w:hAnsi="Calibri" w:cs="Calibri"/>
          <w:sz w:val="24"/>
          <w:szCs w:val="24"/>
        </w:rPr>
        <w:t xml:space="preserve">This review is the first to synthesis evidence related to involvement in palliative care research and has identified several significant themes which need to be addressed to further the development of involvement in this field. Given the increase in the older population and resulting need for palliative care services, this is a growing topical concern. </w:t>
      </w:r>
    </w:p>
    <w:p w14:paraId="36550D91" w14:textId="77777777" w:rsidR="005E2CF5" w:rsidRPr="005E2CF5" w:rsidRDefault="005E2CF5" w:rsidP="005E2CF5">
      <w:pPr>
        <w:spacing w:after="0" w:line="240" w:lineRule="auto"/>
        <w:rPr>
          <w:rFonts w:ascii="Calibri" w:hAnsi="Calibri" w:cs="Calibri"/>
          <w:sz w:val="24"/>
          <w:szCs w:val="24"/>
        </w:rPr>
      </w:pPr>
    </w:p>
    <w:p w14:paraId="77F64592" w14:textId="759AA292" w:rsidR="00BA109A" w:rsidRDefault="005E2CF5" w:rsidP="005E2CF5">
      <w:pPr>
        <w:spacing w:after="0" w:line="240" w:lineRule="auto"/>
        <w:rPr>
          <w:rFonts w:ascii="Calibri" w:hAnsi="Calibri" w:cs="Calibri"/>
          <w:sz w:val="24"/>
          <w:szCs w:val="24"/>
        </w:rPr>
      </w:pPr>
      <w:r w:rsidRPr="005E2CF5">
        <w:rPr>
          <w:rFonts w:ascii="Calibri" w:hAnsi="Calibri" w:cs="Calibri"/>
          <w:sz w:val="24"/>
          <w:szCs w:val="24"/>
        </w:rPr>
        <w:t>The review suggests that at present many professionals feel reluctant or unable to undertake public involvement in a palliative care research context. Increased education or guidance, the development of  infrastructure, more involvement-friendly organisational cultures and a strengthening of  the evidence base would enable more effective involvement in palliative care research, thereby improving both research and service provision.</w:t>
      </w:r>
    </w:p>
    <w:p w14:paraId="485BAB22" w14:textId="77777777" w:rsidR="00BA109A" w:rsidRDefault="00BA109A">
      <w:pPr>
        <w:rPr>
          <w:rFonts w:ascii="Calibri" w:hAnsi="Calibri" w:cs="Calibri"/>
          <w:sz w:val="24"/>
          <w:szCs w:val="24"/>
        </w:rPr>
      </w:pPr>
      <w:r>
        <w:rPr>
          <w:rFonts w:ascii="Calibri" w:hAnsi="Calibri" w:cs="Calibri"/>
          <w:sz w:val="24"/>
          <w:szCs w:val="24"/>
        </w:rPr>
        <w:br w:type="page"/>
      </w:r>
    </w:p>
    <w:p w14:paraId="3CF096A7" w14:textId="77777777" w:rsidR="00B35582" w:rsidRPr="00B35582" w:rsidRDefault="00B35582" w:rsidP="00B35582">
      <w:pPr>
        <w:spacing w:after="0" w:line="240" w:lineRule="auto"/>
        <w:contextualSpacing/>
        <w:rPr>
          <w:rFonts w:cstheme="minorHAnsi"/>
          <w:b/>
          <w:bCs/>
          <w:kern w:val="2"/>
          <w:sz w:val="28"/>
          <w:szCs w:val="28"/>
          <w14:ligatures w14:val="standardContextual"/>
        </w:rPr>
      </w:pPr>
      <w:bookmarkStart w:id="82" w:name="Chapter3"/>
      <w:bookmarkStart w:id="83" w:name="_Toc524691540"/>
      <w:bookmarkEnd w:id="82"/>
      <w:r w:rsidRPr="00B35582">
        <w:rPr>
          <w:rFonts w:cstheme="minorHAnsi"/>
          <w:b/>
          <w:bCs/>
          <w:kern w:val="2"/>
          <w:sz w:val="28"/>
          <w:szCs w:val="28"/>
          <w14:ligatures w14:val="standardContextual"/>
        </w:rPr>
        <w:lastRenderedPageBreak/>
        <w:t>Chapter 3</w:t>
      </w:r>
      <w:r w:rsidRPr="00B35582">
        <w:rPr>
          <w:rFonts w:cstheme="minorHAnsi"/>
          <w:b/>
          <w:bCs/>
          <w:kern w:val="2"/>
          <w:sz w:val="28"/>
          <w:szCs w:val="28"/>
          <w14:ligatures w14:val="standardContextual"/>
        </w:rPr>
        <w:tab/>
        <w:t>Study stage 2: Methods of Case Study Approach</w:t>
      </w:r>
    </w:p>
    <w:p w14:paraId="74D055F6" w14:textId="77777777" w:rsidR="00B35582" w:rsidRPr="00B35582" w:rsidRDefault="00B35582" w:rsidP="00B35582">
      <w:pPr>
        <w:spacing w:after="0" w:line="240" w:lineRule="auto"/>
        <w:rPr>
          <w:rFonts w:cstheme="minorHAnsi"/>
          <w:sz w:val="24"/>
          <w:szCs w:val="24"/>
          <w:u w:color="000000"/>
          <w:lang w:val="en-US" w:eastAsia="en-GB"/>
        </w:rPr>
      </w:pPr>
    </w:p>
    <w:p w14:paraId="777EC1A3" w14:textId="1C90848D" w:rsidR="00B35582" w:rsidRPr="00B35582" w:rsidRDefault="00F00644" w:rsidP="00B35582">
      <w:pPr>
        <w:spacing w:after="0" w:line="240" w:lineRule="auto"/>
        <w:rPr>
          <w:rFonts w:cstheme="minorHAnsi"/>
          <w:b/>
          <w:bCs/>
          <w:sz w:val="24"/>
          <w:szCs w:val="24"/>
          <w:u w:color="000000"/>
          <w:lang w:val="en-US" w:eastAsia="en-GB"/>
        </w:rPr>
      </w:pPr>
      <w:bookmarkStart w:id="84" w:name="Introduction31"/>
      <w:bookmarkEnd w:id="84"/>
      <w:r>
        <w:rPr>
          <w:rFonts w:cstheme="minorHAnsi"/>
          <w:b/>
          <w:bCs/>
          <w:sz w:val="24"/>
          <w:szCs w:val="24"/>
          <w:u w:color="000000"/>
          <w:lang w:val="en-US" w:eastAsia="en-GB"/>
        </w:rPr>
        <w:t xml:space="preserve">3.1 </w:t>
      </w:r>
      <w:r w:rsidR="00B35582" w:rsidRPr="00B35582">
        <w:rPr>
          <w:rFonts w:cstheme="minorHAnsi"/>
          <w:b/>
          <w:bCs/>
          <w:sz w:val="24"/>
          <w:szCs w:val="24"/>
          <w:u w:color="000000"/>
          <w:lang w:val="en-US" w:eastAsia="en-GB"/>
        </w:rPr>
        <w:t>Introduction</w:t>
      </w:r>
    </w:p>
    <w:p w14:paraId="54D79368" w14:textId="77777777" w:rsidR="00B35582" w:rsidRPr="00B35582" w:rsidRDefault="00B35582" w:rsidP="00B35582">
      <w:pPr>
        <w:spacing w:after="0" w:line="240" w:lineRule="auto"/>
        <w:rPr>
          <w:rFonts w:cstheme="minorHAnsi"/>
          <w:sz w:val="24"/>
          <w:szCs w:val="24"/>
          <w:u w:color="000000"/>
          <w:lang w:val="en-US" w:eastAsia="en-GB"/>
        </w:rPr>
      </w:pPr>
    </w:p>
    <w:p w14:paraId="6D3EED19"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This chapter outlines the methods of the Case Study Approach (CSA), describing the two types of evidence used, documentary evidence and qualitative interviews. Public involvement and my personal reflections as a researcher are also included in this chapter.</w:t>
      </w:r>
    </w:p>
    <w:p w14:paraId="221ABCA3" w14:textId="77777777" w:rsidR="00B35582" w:rsidRPr="00B35582" w:rsidRDefault="00B35582" w:rsidP="00B35582">
      <w:pPr>
        <w:spacing w:after="0" w:line="240" w:lineRule="auto"/>
        <w:rPr>
          <w:rFonts w:cstheme="minorHAnsi"/>
          <w:sz w:val="24"/>
          <w:szCs w:val="24"/>
        </w:rPr>
      </w:pPr>
    </w:p>
    <w:p w14:paraId="76C38A0F" w14:textId="0915B09B" w:rsidR="00B35582" w:rsidRPr="00B35582" w:rsidRDefault="00B35582" w:rsidP="00B35582">
      <w:pPr>
        <w:spacing w:after="0" w:line="240" w:lineRule="auto"/>
        <w:rPr>
          <w:rFonts w:cstheme="minorHAnsi"/>
          <w:sz w:val="24"/>
          <w:szCs w:val="24"/>
          <w:lang w:val="en-US" w:eastAsia="en-GB"/>
        </w:rPr>
      </w:pPr>
      <w:r w:rsidRPr="00B35582">
        <w:rPr>
          <w:rFonts w:cstheme="minorHAnsi"/>
          <w:sz w:val="24"/>
          <w:szCs w:val="24"/>
          <w:u w:color="000000"/>
          <w:lang w:val="en-US" w:eastAsia="en-GB"/>
        </w:rPr>
        <w:t xml:space="preserve">The first stage of this study, a Qualitative Evidence Synthesis (QES), was undertaken to </w:t>
      </w:r>
      <w:r w:rsidRPr="00B35582">
        <w:rPr>
          <w:rFonts w:cstheme="minorHAnsi"/>
          <w:sz w:val="24"/>
          <w:szCs w:val="24"/>
          <w:lang w:val="en-US" w:eastAsia="en-GB"/>
        </w:rPr>
        <w:t xml:space="preserve">examine the available evidence regarding public involvement in palliative care research and to identify the facilitators, barriers and gaps in the evidence base that still needed to be addressed </w:t>
      </w:r>
      <w:r w:rsidR="00C445FA">
        <w:rPr>
          <w:rFonts w:cstheme="minorHAnsi"/>
          <w:sz w:val="24"/>
          <w:szCs w:val="24"/>
          <w:lang w:val="en-US" w:eastAsia="en-GB"/>
        </w:rPr>
        <w:fldChar w:fldCharType="begin"/>
      </w:r>
      <w:r w:rsidR="00C445FA">
        <w:rPr>
          <w:rFonts w:cstheme="minorHAnsi"/>
          <w:sz w:val="24"/>
          <w:szCs w:val="24"/>
          <w:lang w:val="en-US" w:eastAsia="en-GB"/>
        </w:rPr>
        <w:instrText xml:space="preserve"> ADDIN EN.CITE &lt;EndNote&gt;&lt;Cite&gt;&lt;RecNum&gt;25761&lt;/RecNum&gt;&lt;DisplayText&gt;(Chambers et al. 2019)&lt;/DisplayText&gt;&lt;record&gt;&lt;rec-number&gt;25761&lt;/rec-number&gt;&lt;foreign-keys&gt;&lt;key app="EN" db-id="eda99esr9arp52e20v2pftz4rp5s9x0evef5" timestamp="1570275598"&gt;25761&lt;/key&gt;&lt;key app="ENWeb" db-id=""&gt;0&lt;/key&gt;&lt;/foreign-keys&gt;&lt;ref-type name="Journal Article"&gt;17&lt;/ref-type&gt;&lt;contributors&gt;&lt;authors&gt;&lt;author&gt;Chambers, Eleni&lt;/author&gt;&lt;author&gt;Gardiner, Clare&lt;/author&gt;&lt;author&gt;Thompson, Jill&lt;/author&gt;&lt;author&gt;Seymour, Jane&lt;/author&gt;&lt;/authors&gt;&lt;/contributors&gt;&lt;titles&gt;&lt;title&gt;Patient and carer involvement in palliative care research: An integrative qualitative evidence synthesis review&lt;/title&gt;&lt;secondary-title&gt;Palliative Medicine&lt;/secondary-title&gt;&lt;/titles&gt;&lt;periodical&gt;&lt;full-title&gt;Palliative Medicine&lt;/full-title&gt;&lt;abbr-1&gt;Palliat Med&lt;/abbr-1&gt;&lt;/periodical&gt;&lt;pages&gt;969-984&lt;/pages&gt;&lt;volume&gt;33&lt;/volume&gt;&lt;number&gt;8&lt;/number&gt;&lt;reprint-edition&gt;not in file&lt;/reprint-edition&gt;&lt;dates&gt;&lt;year&gt;2019&lt;/year&gt;&lt;/dates&gt;&lt;isbn&gt;0269-2163&lt;/isbn&gt;&lt;urls&gt;&lt;related-urls&gt;&lt;url&gt;https://journals-sagepub-com.sheffield.idm.oclc.org/doi/full/10.1177/0269216319858247&lt;/url&gt;&lt;/related-urls&gt;&lt;/urls&gt;&lt;/record&gt;&lt;/Cite&gt;&lt;/EndNote&gt;</w:instrText>
      </w:r>
      <w:r w:rsidR="00C445FA">
        <w:rPr>
          <w:rFonts w:cstheme="minorHAnsi"/>
          <w:sz w:val="24"/>
          <w:szCs w:val="24"/>
          <w:lang w:val="en-US" w:eastAsia="en-GB"/>
        </w:rPr>
        <w:fldChar w:fldCharType="separate"/>
      </w:r>
      <w:r w:rsidR="00C445FA">
        <w:rPr>
          <w:rFonts w:cstheme="minorHAnsi"/>
          <w:noProof/>
          <w:sz w:val="24"/>
          <w:szCs w:val="24"/>
          <w:lang w:val="en-US" w:eastAsia="en-GB"/>
        </w:rPr>
        <w:t>(Chambers et al. 2019)</w:t>
      </w:r>
      <w:r w:rsidR="00C445FA">
        <w:rPr>
          <w:rFonts w:cstheme="minorHAnsi"/>
          <w:sz w:val="24"/>
          <w:szCs w:val="24"/>
          <w:lang w:val="en-US" w:eastAsia="en-GB"/>
        </w:rPr>
        <w:fldChar w:fldCharType="end"/>
      </w:r>
      <w:r w:rsidRPr="00B35582">
        <w:rPr>
          <w:rFonts w:cstheme="minorHAnsi"/>
          <w:sz w:val="24"/>
          <w:szCs w:val="24"/>
          <w:lang w:val="en-US" w:eastAsia="en-GB"/>
        </w:rPr>
        <w:t>. Eight main themes, mainly concerning facilitators and barriers, were identified:</w:t>
      </w:r>
    </w:p>
    <w:p w14:paraId="46946147" w14:textId="77777777" w:rsidR="00B35582" w:rsidRPr="00B35582" w:rsidRDefault="00B35582" w:rsidP="00B35582">
      <w:pPr>
        <w:spacing w:after="0" w:line="240" w:lineRule="auto"/>
        <w:rPr>
          <w:rFonts w:cstheme="minorHAnsi"/>
          <w:sz w:val="24"/>
          <w:szCs w:val="24"/>
          <w:lang w:val="en-US" w:eastAsia="en-GB"/>
        </w:rPr>
      </w:pPr>
    </w:p>
    <w:p w14:paraId="4564B623"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lang w:val="en-US" w:eastAsia="en-GB"/>
        </w:rPr>
        <w:t>Definitions and roles</w:t>
      </w:r>
    </w:p>
    <w:p w14:paraId="43AC3248"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rPr>
        <w:t>Values and principles</w:t>
      </w:r>
    </w:p>
    <w:p w14:paraId="4011DEA1"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rPr>
        <w:t>Organisations and culture</w:t>
      </w:r>
    </w:p>
    <w:p w14:paraId="0896A49A"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rPr>
        <w:t>Training and support</w:t>
      </w:r>
    </w:p>
    <w:p w14:paraId="163560D2"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rPr>
        <w:t>Networking and groups</w:t>
      </w:r>
    </w:p>
    <w:p w14:paraId="18D00699"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rPr>
        <w:t>Perspectives and diversity</w:t>
      </w:r>
    </w:p>
    <w:p w14:paraId="7F99D8CB"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rPr>
        <w:t>Relationships and communication</w:t>
      </w:r>
    </w:p>
    <w:p w14:paraId="4C1EF34F" w14:textId="77777777" w:rsidR="00B35582" w:rsidRPr="00B35582" w:rsidRDefault="00B35582" w:rsidP="00B35582">
      <w:pPr>
        <w:numPr>
          <w:ilvl w:val="0"/>
          <w:numId w:val="31"/>
        </w:numPr>
        <w:spacing w:after="0" w:line="240" w:lineRule="auto"/>
        <w:contextualSpacing/>
        <w:rPr>
          <w:rFonts w:cstheme="minorHAnsi"/>
          <w:sz w:val="24"/>
          <w:szCs w:val="24"/>
          <w:lang w:val="en-US" w:eastAsia="en-GB"/>
        </w:rPr>
      </w:pPr>
      <w:r w:rsidRPr="00B35582">
        <w:rPr>
          <w:rFonts w:cstheme="minorHAnsi"/>
          <w:sz w:val="24"/>
          <w:szCs w:val="24"/>
        </w:rPr>
        <w:t>Emotions and impact.</w:t>
      </w:r>
    </w:p>
    <w:p w14:paraId="5A68F870" w14:textId="77777777" w:rsidR="00B35582" w:rsidRPr="00B35582" w:rsidRDefault="00B35582" w:rsidP="00B35582">
      <w:pPr>
        <w:spacing w:after="0" w:line="240" w:lineRule="auto"/>
        <w:rPr>
          <w:rFonts w:cstheme="minorHAnsi"/>
          <w:sz w:val="24"/>
          <w:szCs w:val="24"/>
          <w:lang w:val="en-US" w:eastAsia="en-GB"/>
        </w:rPr>
      </w:pPr>
    </w:p>
    <w:p w14:paraId="080FB942" w14:textId="7FA31C1D" w:rsidR="00B35582" w:rsidRPr="00B35582" w:rsidRDefault="00B35582" w:rsidP="00B35582">
      <w:pPr>
        <w:spacing w:after="0" w:line="240" w:lineRule="auto"/>
        <w:rPr>
          <w:rFonts w:cstheme="minorHAnsi"/>
          <w:sz w:val="24"/>
          <w:szCs w:val="24"/>
          <w:lang w:val="en-US" w:eastAsia="en-GB"/>
        </w:rPr>
      </w:pPr>
      <w:r w:rsidRPr="00B35582">
        <w:rPr>
          <w:rFonts w:cstheme="minorHAnsi"/>
          <w:sz w:val="24"/>
          <w:szCs w:val="24"/>
          <w:lang w:val="en-US" w:eastAsia="en-GB"/>
        </w:rPr>
        <w:t xml:space="preserve">In particular, the QES </w:t>
      </w:r>
      <w:r w:rsidR="00C445FA">
        <w:rPr>
          <w:rFonts w:cstheme="minorHAnsi"/>
          <w:sz w:val="24"/>
          <w:szCs w:val="24"/>
          <w:lang w:val="en-US" w:eastAsia="en-GB"/>
        </w:rPr>
        <w:fldChar w:fldCharType="begin"/>
      </w:r>
      <w:r w:rsidR="00C445FA">
        <w:rPr>
          <w:rFonts w:cstheme="minorHAnsi"/>
          <w:sz w:val="24"/>
          <w:szCs w:val="24"/>
          <w:lang w:val="en-US" w:eastAsia="en-GB"/>
        </w:rPr>
        <w:instrText xml:space="preserve"> ADDIN EN.CITE &lt;EndNote&gt;&lt;Cite&gt;&lt;RecNum&gt;25761&lt;/RecNum&gt;&lt;DisplayText&gt;(Chambers et al. 2019)&lt;/DisplayText&gt;&lt;record&gt;&lt;rec-number&gt;25761&lt;/rec-number&gt;&lt;foreign-keys&gt;&lt;key app="EN" db-id="eda99esr9arp52e20v2pftz4rp5s9x0evef5" timestamp="1570275598"&gt;25761&lt;/key&gt;&lt;key app="ENWeb" db-id=""&gt;0&lt;/key&gt;&lt;/foreign-keys&gt;&lt;ref-type name="Journal Article"&gt;17&lt;/ref-type&gt;&lt;contributors&gt;&lt;authors&gt;&lt;author&gt;Chambers, Eleni&lt;/author&gt;&lt;author&gt;Gardiner, Clare&lt;/author&gt;&lt;author&gt;Thompson, Jill&lt;/author&gt;&lt;author&gt;Seymour, Jane&lt;/author&gt;&lt;/authors&gt;&lt;/contributors&gt;&lt;titles&gt;&lt;title&gt;Patient and carer involvement in palliative care research: An integrative qualitative evidence synthesis review&lt;/title&gt;&lt;secondary-title&gt;Palliative Medicine&lt;/secondary-title&gt;&lt;/titles&gt;&lt;periodical&gt;&lt;full-title&gt;Palliative Medicine&lt;/full-title&gt;&lt;abbr-1&gt;Palliat Med&lt;/abbr-1&gt;&lt;/periodical&gt;&lt;pages&gt;969-984&lt;/pages&gt;&lt;volume&gt;33&lt;/volume&gt;&lt;number&gt;8&lt;/number&gt;&lt;reprint-edition&gt;not in file&lt;/reprint-edition&gt;&lt;dates&gt;&lt;year&gt;2019&lt;/year&gt;&lt;/dates&gt;&lt;isbn&gt;0269-2163&lt;/isbn&gt;&lt;urls&gt;&lt;related-urls&gt;&lt;url&gt;https://journals-sagepub-com.sheffield.idm.oclc.org/doi/full/10.1177/0269216319858247&lt;/url&gt;&lt;/related-urls&gt;&lt;/urls&gt;&lt;/record&gt;&lt;/Cite&gt;&lt;/EndNote&gt;</w:instrText>
      </w:r>
      <w:r w:rsidR="00C445FA">
        <w:rPr>
          <w:rFonts w:cstheme="minorHAnsi"/>
          <w:sz w:val="24"/>
          <w:szCs w:val="24"/>
          <w:lang w:val="en-US" w:eastAsia="en-GB"/>
        </w:rPr>
        <w:fldChar w:fldCharType="separate"/>
      </w:r>
      <w:r w:rsidR="00C445FA">
        <w:rPr>
          <w:rFonts w:cstheme="minorHAnsi"/>
          <w:noProof/>
          <w:sz w:val="24"/>
          <w:szCs w:val="24"/>
          <w:lang w:val="en-US" w:eastAsia="en-GB"/>
        </w:rPr>
        <w:t>(Chambers et al. 2019)</w:t>
      </w:r>
      <w:r w:rsidR="00C445FA">
        <w:rPr>
          <w:rFonts w:cstheme="minorHAnsi"/>
          <w:sz w:val="24"/>
          <w:szCs w:val="24"/>
          <w:lang w:val="en-US" w:eastAsia="en-GB"/>
        </w:rPr>
        <w:fldChar w:fldCharType="end"/>
      </w:r>
      <w:r w:rsidRPr="00B35582">
        <w:rPr>
          <w:rFonts w:cstheme="minorHAnsi"/>
          <w:sz w:val="24"/>
          <w:szCs w:val="24"/>
          <w:lang w:val="en-US" w:eastAsia="en-GB"/>
        </w:rPr>
        <w:t xml:space="preserve"> highlighted four of these themes as prominent:</w:t>
      </w:r>
    </w:p>
    <w:p w14:paraId="5E42C0E9" w14:textId="77777777" w:rsidR="00B35582" w:rsidRPr="00B35582" w:rsidRDefault="00B35582" w:rsidP="00B35582">
      <w:pPr>
        <w:spacing w:after="0" w:line="240" w:lineRule="auto"/>
        <w:rPr>
          <w:rFonts w:cstheme="minorHAnsi"/>
          <w:sz w:val="24"/>
          <w:szCs w:val="24"/>
          <w:lang w:val="en-US" w:eastAsia="en-GB"/>
        </w:rPr>
      </w:pPr>
    </w:p>
    <w:p w14:paraId="41EFA3BB" w14:textId="77777777" w:rsidR="00B35582" w:rsidRPr="00B35582" w:rsidRDefault="00B35582" w:rsidP="00B35582">
      <w:pPr>
        <w:numPr>
          <w:ilvl w:val="0"/>
          <w:numId w:val="32"/>
        </w:numPr>
        <w:spacing w:after="0" w:line="240" w:lineRule="auto"/>
        <w:contextualSpacing/>
        <w:rPr>
          <w:rFonts w:cstheme="minorHAnsi"/>
          <w:sz w:val="24"/>
          <w:szCs w:val="24"/>
          <w:lang w:val="en-US" w:eastAsia="en-GB"/>
        </w:rPr>
      </w:pPr>
      <w:r w:rsidRPr="00B35582">
        <w:rPr>
          <w:rFonts w:cstheme="minorHAnsi"/>
          <w:sz w:val="24"/>
          <w:szCs w:val="24"/>
          <w:lang w:val="en-US" w:eastAsia="en-GB"/>
        </w:rPr>
        <w:t>Values and principles</w:t>
      </w:r>
    </w:p>
    <w:p w14:paraId="216904CB" w14:textId="77777777" w:rsidR="00B35582" w:rsidRPr="00B35582" w:rsidRDefault="00B35582" w:rsidP="00B35582">
      <w:pPr>
        <w:numPr>
          <w:ilvl w:val="0"/>
          <w:numId w:val="32"/>
        </w:numPr>
        <w:spacing w:after="0" w:line="240" w:lineRule="auto"/>
        <w:contextualSpacing/>
        <w:rPr>
          <w:rFonts w:cstheme="minorHAnsi"/>
          <w:sz w:val="24"/>
          <w:szCs w:val="24"/>
          <w:lang w:val="en-US" w:eastAsia="en-GB"/>
        </w:rPr>
      </w:pPr>
      <w:r w:rsidRPr="00B35582">
        <w:rPr>
          <w:rFonts w:cstheme="minorHAnsi"/>
          <w:sz w:val="24"/>
          <w:szCs w:val="24"/>
          <w:lang w:val="en-US" w:eastAsia="en-GB"/>
        </w:rPr>
        <w:t>Perspectives and diversity</w:t>
      </w:r>
    </w:p>
    <w:p w14:paraId="54E99AA4" w14:textId="77777777" w:rsidR="00B35582" w:rsidRPr="00B35582" w:rsidRDefault="00B35582" w:rsidP="00B35582">
      <w:pPr>
        <w:numPr>
          <w:ilvl w:val="0"/>
          <w:numId w:val="32"/>
        </w:numPr>
        <w:spacing w:after="0" w:line="240" w:lineRule="auto"/>
        <w:contextualSpacing/>
        <w:rPr>
          <w:rFonts w:cstheme="minorHAnsi"/>
          <w:sz w:val="24"/>
          <w:szCs w:val="24"/>
          <w:lang w:val="en-US" w:eastAsia="en-GB"/>
        </w:rPr>
      </w:pPr>
      <w:r w:rsidRPr="00B35582">
        <w:rPr>
          <w:rFonts w:cstheme="minorHAnsi"/>
          <w:sz w:val="24"/>
          <w:szCs w:val="24"/>
          <w:lang w:val="en-US" w:eastAsia="en-GB"/>
        </w:rPr>
        <w:t>Relationships and communication</w:t>
      </w:r>
    </w:p>
    <w:p w14:paraId="20DE5694" w14:textId="77777777" w:rsidR="00B35582" w:rsidRDefault="00B35582" w:rsidP="00B35582">
      <w:pPr>
        <w:numPr>
          <w:ilvl w:val="0"/>
          <w:numId w:val="32"/>
        </w:numPr>
        <w:spacing w:after="0" w:line="240" w:lineRule="auto"/>
        <w:contextualSpacing/>
        <w:rPr>
          <w:rFonts w:cstheme="minorHAnsi"/>
          <w:sz w:val="24"/>
          <w:szCs w:val="24"/>
          <w:lang w:val="en-US" w:eastAsia="en-GB"/>
        </w:rPr>
      </w:pPr>
      <w:r w:rsidRPr="00B35582">
        <w:rPr>
          <w:rFonts w:cstheme="minorHAnsi"/>
          <w:sz w:val="24"/>
          <w:szCs w:val="24"/>
          <w:lang w:val="en-US" w:eastAsia="en-GB"/>
        </w:rPr>
        <w:t>Emotions and impact.</w:t>
      </w:r>
    </w:p>
    <w:p w14:paraId="4447D533" w14:textId="77777777" w:rsidR="002920CE" w:rsidRDefault="002920CE" w:rsidP="002920CE">
      <w:pPr>
        <w:spacing w:after="0" w:line="240" w:lineRule="auto"/>
        <w:contextualSpacing/>
        <w:rPr>
          <w:rFonts w:cstheme="minorHAnsi"/>
          <w:sz w:val="24"/>
          <w:szCs w:val="24"/>
          <w:lang w:val="en-US" w:eastAsia="en-GB"/>
        </w:rPr>
      </w:pPr>
    </w:p>
    <w:p w14:paraId="094B98EE" w14:textId="7F4CB321" w:rsidR="002920CE" w:rsidRPr="00B35582" w:rsidRDefault="002920CE" w:rsidP="002920CE">
      <w:pPr>
        <w:spacing w:after="0" w:line="240" w:lineRule="auto"/>
        <w:contextualSpacing/>
        <w:rPr>
          <w:rFonts w:cstheme="minorHAnsi"/>
          <w:sz w:val="24"/>
          <w:szCs w:val="24"/>
          <w:lang w:val="en-US" w:eastAsia="en-GB"/>
        </w:rPr>
      </w:pPr>
      <w:r>
        <w:rPr>
          <w:rFonts w:cstheme="minorHAnsi"/>
          <w:sz w:val="24"/>
          <w:szCs w:val="24"/>
          <w:lang w:val="en-US" w:eastAsia="en-GB"/>
        </w:rPr>
        <w:t xml:space="preserve">These were identified by considering how common the theme was, whether it added to the understanding of involvement in palliative care research, and whether it conveyed something of importance. </w:t>
      </w:r>
    </w:p>
    <w:p w14:paraId="0CAC2CCF" w14:textId="77777777" w:rsidR="00B35582" w:rsidRPr="00B35582" w:rsidRDefault="00B35582" w:rsidP="00B35582">
      <w:pPr>
        <w:spacing w:after="0" w:line="240" w:lineRule="auto"/>
        <w:rPr>
          <w:rFonts w:cstheme="minorHAnsi"/>
          <w:sz w:val="24"/>
          <w:szCs w:val="24"/>
          <w:lang w:val="en-US" w:eastAsia="en-GB"/>
        </w:rPr>
      </w:pPr>
    </w:p>
    <w:p w14:paraId="443FA7CA" w14:textId="27C820AF" w:rsidR="00B35582" w:rsidRPr="00B35582" w:rsidRDefault="00F00644" w:rsidP="00B35582">
      <w:pPr>
        <w:spacing w:after="0" w:line="240" w:lineRule="auto"/>
        <w:rPr>
          <w:rFonts w:cstheme="minorHAnsi"/>
          <w:b/>
          <w:bCs/>
          <w:sz w:val="24"/>
          <w:szCs w:val="24"/>
          <w:u w:color="000000"/>
          <w:lang w:val="en-US" w:eastAsia="en-GB"/>
        </w:rPr>
      </w:pPr>
      <w:bookmarkStart w:id="85" w:name="Aim32"/>
      <w:bookmarkStart w:id="86" w:name="_Toc12807398"/>
      <w:bookmarkEnd w:id="85"/>
      <w:r>
        <w:rPr>
          <w:rFonts w:cstheme="minorHAnsi"/>
          <w:b/>
          <w:bCs/>
          <w:sz w:val="24"/>
          <w:szCs w:val="24"/>
          <w:u w:color="000000"/>
          <w:lang w:val="en-US" w:eastAsia="en-GB"/>
        </w:rPr>
        <w:t xml:space="preserve">3.2 </w:t>
      </w:r>
      <w:r w:rsidR="00B35582" w:rsidRPr="00B35582">
        <w:rPr>
          <w:rFonts w:cstheme="minorHAnsi"/>
          <w:b/>
          <w:bCs/>
          <w:sz w:val="24"/>
          <w:szCs w:val="24"/>
          <w:u w:color="000000"/>
          <w:lang w:val="en-US" w:eastAsia="en-GB"/>
        </w:rPr>
        <w:t>Aim</w:t>
      </w:r>
      <w:bookmarkEnd w:id="83"/>
      <w:bookmarkEnd w:id="86"/>
      <w:r w:rsidR="00B35582" w:rsidRPr="00B35582">
        <w:rPr>
          <w:rFonts w:cstheme="minorHAnsi"/>
          <w:b/>
          <w:bCs/>
          <w:sz w:val="24"/>
          <w:szCs w:val="24"/>
          <w:u w:color="000000"/>
          <w:lang w:val="en-US" w:eastAsia="en-GB"/>
        </w:rPr>
        <w:t xml:space="preserve"> and research questions</w:t>
      </w:r>
    </w:p>
    <w:p w14:paraId="5914B8C3" w14:textId="77777777" w:rsidR="00B35582" w:rsidRPr="00B35582" w:rsidRDefault="00B35582" w:rsidP="00B35582">
      <w:pPr>
        <w:spacing w:after="0" w:line="240" w:lineRule="auto"/>
        <w:rPr>
          <w:rFonts w:cstheme="minorHAnsi"/>
          <w:sz w:val="24"/>
          <w:szCs w:val="24"/>
          <w:u w:color="000000"/>
          <w:lang w:val="en-US" w:eastAsia="en-GB"/>
        </w:rPr>
      </w:pPr>
    </w:p>
    <w:p w14:paraId="0B00FC84"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This second stage of the study was informed by the QES. The aim was to undertake an in-depth exploration of exemplars of public involvement in palliative care research using a CSA, where each case study site (or site) was an example of involvement. The research questions, primary and secondary, were as follows:</w:t>
      </w:r>
    </w:p>
    <w:p w14:paraId="3FE4081B" w14:textId="77777777" w:rsidR="00B35582" w:rsidRPr="00B35582" w:rsidRDefault="00B35582" w:rsidP="00B35582">
      <w:pPr>
        <w:spacing w:after="0" w:line="240" w:lineRule="auto"/>
        <w:rPr>
          <w:rFonts w:cstheme="minorHAnsi"/>
          <w:sz w:val="24"/>
          <w:szCs w:val="24"/>
        </w:rPr>
      </w:pPr>
    </w:p>
    <w:p w14:paraId="2A17B778" w14:textId="77777777" w:rsidR="00B35582" w:rsidRPr="00B35582" w:rsidRDefault="00B35582" w:rsidP="00B35582">
      <w:pPr>
        <w:numPr>
          <w:ilvl w:val="0"/>
          <w:numId w:val="2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How can the effectiveness of public involvement in palliative care research be increased? </w:t>
      </w:r>
    </w:p>
    <w:p w14:paraId="6AE65141" w14:textId="77777777" w:rsidR="00B35582" w:rsidRPr="00B35582" w:rsidRDefault="00B35582" w:rsidP="00B35582">
      <w:pPr>
        <w:numPr>
          <w:ilvl w:val="0"/>
          <w:numId w:val="2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How have the themes, in particular those identified as prominent in the QES, been addressed in the sites?</w:t>
      </w:r>
    </w:p>
    <w:p w14:paraId="20C82293" w14:textId="77777777" w:rsidR="00B35582" w:rsidRPr="00B35582" w:rsidRDefault="00B35582" w:rsidP="00B35582">
      <w:pPr>
        <w:spacing w:after="0" w:line="240" w:lineRule="auto"/>
        <w:ind w:left="720"/>
        <w:contextualSpacing/>
        <w:rPr>
          <w:rFonts w:cstheme="minorHAnsi"/>
          <w:sz w:val="24"/>
          <w:szCs w:val="24"/>
          <w:u w:color="000000"/>
          <w:lang w:val="en-US" w:eastAsia="en-GB"/>
        </w:rPr>
      </w:pPr>
    </w:p>
    <w:p w14:paraId="38E333E6" w14:textId="12EF1D1D"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research questions provided focus and shape to facilitate analysis and understanding, however, they were not fixed as throughout the study they may have changed, or other questions may have arisen (see </w:t>
      </w:r>
      <w:hyperlink w:anchor="Impact313" w:history="1">
        <w:r w:rsidRPr="003A5FCD">
          <w:rPr>
            <w:rStyle w:val="Hyperlink"/>
            <w:rFonts w:cstheme="minorHAnsi"/>
            <w:b/>
            <w:bCs/>
            <w:sz w:val="24"/>
            <w:szCs w:val="24"/>
            <w:lang w:val="en-US" w:eastAsia="en-GB"/>
          </w:rPr>
          <w:t>Impact of Covid</w:t>
        </w:r>
      </w:hyperlink>
      <w:r w:rsidRPr="00B35582">
        <w:rPr>
          <w:rFonts w:cstheme="minorHAnsi"/>
          <w:sz w:val="24"/>
          <w:szCs w:val="24"/>
          <w:u w:color="000000"/>
          <w:lang w:val="en-US" w:eastAsia="en-GB"/>
        </w:rPr>
        <w:t>).</w:t>
      </w:r>
    </w:p>
    <w:p w14:paraId="7F4AD7DE" w14:textId="77777777" w:rsidR="00B35582" w:rsidRPr="00B35582" w:rsidRDefault="00B35582" w:rsidP="00B35582">
      <w:pPr>
        <w:spacing w:after="0" w:line="240" w:lineRule="auto"/>
        <w:rPr>
          <w:rFonts w:cstheme="minorHAnsi"/>
          <w:sz w:val="24"/>
          <w:szCs w:val="24"/>
          <w:u w:color="000000"/>
          <w:lang w:val="en-US" w:eastAsia="en-GB"/>
        </w:rPr>
      </w:pPr>
    </w:p>
    <w:p w14:paraId="75484D44" w14:textId="45305C02" w:rsidR="00B35582" w:rsidRPr="00B35582" w:rsidRDefault="00F00644" w:rsidP="00B35582">
      <w:pPr>
        <w:spacing w:after="0" w:line="240" w:lineRule="auto"/>
        <w:rPr>
          <w:rFonts w:cstheme="minorHAnsi"/>
          <w:b/>
          <w:bCs/>
          <w:sz w:val="24"/>
          <w:szCs w:val="24"/>
          <w:u w:color="000000"/>
          <w:lang w:val="en-US" w:eastAsia="en-GB"/>
        </w:rPr>
      </w:pPr>
      <w:bookmarkStart w:id="87" w:name="Epistemological33"/>
      <w:bookmarkEnd w:id="87"/>
      <w:r>
        <w:rPr>
          <w:rFonts w:cstheme="minorHAnsi"/>
          <w:b/>
          <w:bCs/>
          <w:sz w:val="24"/>
          <w:szCs w:val="24"/>
          <w:u w:color="000000"/>
          <w:lang w:val="en-US" w:eastAsia="en-GB"/>
        </w:rPr>
        <w:lastRenderedPageBreak/>
        <w:t xml:space="preserve">3.3 </w:t>
      </w:r>
      <w:r w:rsidR="00B35582" w:rsidRPr="00B35582">
        <w:rPr>
          <w:rFonts w:cstheme="minorHAnsi"/>
          <w:b/>
          <w:bCs/>
          <w:sz w:val="24"/>
          <w:szCs w:val="24"/>
          <w:u w:color="000000"/>
          <w:lang w:val="en-US" w:eastAsia="en-GB"/>
        </w:rPr>
        <w:t>Epistemological and theoretical influences of the Case Study Approach</w:t>
      </w:r>
    </w:p>
    <w:p w14:paraId="71C92003" w14:textId="77777777" w:rsidR="00B35582" w:rsidRPr="00B35582" w:rsidRDefault="00B35582" w:rsidP="00B35582">
      <w:pPr>
        <w:spacing w:after="0" w:line="240" w:lineRule="auto"/>
        <w:rPr>
          <w:rFonts w:cstheme="minorHAnsi"/>
          <w:sz w:val="24"/>
          <w:szCs w:val="24"/>
          <w:u w:color="000000"/>
          <w:lang w:val="en-US" w:eastAsia="en-GB"/>
        </w:rPr>
      </w:pPr>
    </w:p>
    <w:p w14:paraId="4BDE0C19" w14:textId="0E229AE4"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study was grounded in particular epistemological perspectives, notably those that can be described as ‘inclusive research’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6873&lt;/RecNum&gt;&lt;DisplayText&gt;(Nind 2014)&lt;/DisplayText&gt;&lt;record&gt;&lt;rec-number&gt;16873&lt;/rec-number&gt;&lt;foreign-keys&gt;&lt;key app="EN" db-id="eda99esr9arp52e20v2pftz4rp5s9x0evef5" timestamp="1536075001"&gt;16873&lt;/key&gt;&lt;/foreign-keys&gt;&lt;ref-type name="Book"&gt;6&lt;/ref-type&gt;&lt;contributors&gt;&lt;authors&gt;&lt;author&gt;Melanie Nind&lt;/author&gt;&lt;/authors&gt;&lt;/contributors&gt;&lt;titles&gt;&lt;title&gt;What is Inclusive Research?&lt;/title&gt;&lt;/titles&gt;&lt;reprint-edition&gt;in file&lt;/reprint-edition&gt;&lt;dates&gt;&lt;year&gt;2014&lt;/year&gt;&lt;/dates&gt;&lt;pub-location&gt;London&lt;/pub-location&gt;&lt;publisher&gt;Bloomsbury&lt;/publisher&gt;&lt;urls&gt;&lt;related-urls&gt;&lt;url&gt;https://www.bloomsbury.com/uk/what-is-inclusive-research-9781849668118/&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Nind 2014)</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These include a wide range of approaches that often overlap, but in this study included elements of both emancipatory and user-controlled research. Emancipatory research has been defined as “that sort of research which is controlled by those who are implicated by it, with the aim of empowerment of those participants through the research process and outcomes”</w:t>
      </w:r>
      <w:r w:rsidR="001F1549">
        <w:rPr>
          <w:rFonts w:cstheme="minorHAnsi"/>
          <w:sz w:val="24"/>
          <w:szCs w:val="24"/>
          <w:u w:color="000000"/>
          <w:lang w:val="en-US" w:eastAsia="en-GB"/>
        </w:rPr>
        <w:t xml:space="preserve"> </w:t>
      </w:r>
      <w:r w:rsidR="001D3CDE">
        <w:rPr>
          <w:rFonts w:cstheme="minorHAnsi"/>
          <w:sz w:val="24"/>
          <w:szCs w:val="24"/>
          <w:u w:color="000000"/>
          <w:lang w:val="en-US" w:eastAsia="en-GB"/>
        </w:rPr>
        <w:t>(Frankham 2009</w:t>
      </w:r>
      <w:r w:rsidR="00210C3C">
        <w:rPr>
          <w:rFonts w:cstheme="minorHAnsi"/>
          <w:sz w:val="24"/>
          <w:szCs w:val="24"/>
          <w:u w:color="000000"/>
          <w:lang w:val="en-US" w:eastAsia="en-GB"/>
        </w:rPr>
        <w:t>,</w:t>
      </w:r>
      <w:r w:rsidR="001D3CDE">
        <w:rPr>
          <w:rFonts w:cstheme="minorHAnsi"/>
          <w:sz w:val="24"/>
          <w:szCs w:val="24"/>
          <w:u w:color="000000"/>
          <w:lang w:val="en-US" w:eastAsia="en-GB"/>
        </w:rPr>
        <w:t xml:space="preserve"> </w:t>
      </w:r>
      <w:r w:rsidRPr="00B35582">
        <w:rPr>
          <w:rFonts w:cstheme="minorHAnsi"/>
          <w:sz w:val="24"/>
          <w:szCs w:val="24"/>
          <w:u w:color="000000"/>
          <w:lang w:val="en-US" w:eastAsia="en-GB"/>
        </w:rPr>
        <w:t>p</w:t>
      </w:r>
      <w:r w:rsidR="00210C3C">
        <w:rPr>
          <w:rFonts w:cstheme="minorHAnsi"/>
          <w:sz w:val="24"/>
          <w:szCs w:val="24"/>
          <w:u w:color="000000"/>
          <w:lang w:val="en-US" w:eastAsia="en-GB"/>
        </w:rPr>
        <w:t>.</w:t>
      </w:r>
      <w:r w:rsidR="001F1549">
        <w:rPr>
          <w:rFonts w:cstheme="minorHAnsi"/>
          <w:sz w:val="24"/>
          <w:szCs w:val="24"/>
          <w:u w:color="000000"/>
          <w:lang w:val="en-US" w:eastAsia="en-GB"/>
        </w:rPr>
        <w:t xml:space="preserve"> </w:t>
      </w:r>
      <w:r w:rsidRPr="00B35582">
        <w:rPr>
          <w:rFonts w:cstheme="minorHAnsi"/>
          <w:sz w:val="24"/>
          <w:szCs w:val="24"/>
          <w:u w:color="000000"/>
          <w:lang w:val="en-US" w:eastAsia="en-GB"/>
        </w:rPr>
        <w:t>3</w:t>
      </w:r>
      <w:r w:rsidR="00210C3C">
        <w:rPr>
          <w:rFonts w:cstheme="minorHAnsi"/>
          <w:sz w:val="24"/>
          <w:szCs w:val="24"/>
          <w:u w:color="000000"/>
          <w:lang w:val="en-US" w:eastAsia="en-GB"/>
        </w:rPr>
        <w:t>)</w:t>
      </w:r>
      <w:r w:rsidRPr="00B35582">
        <w:rPr>
          <w:rFonts w:cstheme="minorHAnsi"/>
          <w:sz w:val="24"/>
          <w:szCs w:val="24"/>
          <w:u w:color="000000"/>
          <w:lang w:val="en-US" w:eastAsia="en-GB"/>
        </w:rPr>
        <w:t xml:space="preserve">. It is described as a political approach, as a means to address social oppression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6910&lt;/RecNum&gt;&lt;DisplayText&gt;(Oliver 1992)&lt;/DisplayText&gt;&lt;record&gt;&lt;rec-number&gt;6910&lt;/rec-number&gt;&lt;foreign-keys&gt;&lt;key app="EN" db-id="eda99esr9arp52e20v2pftz4rp5s9x0evef5" timestamp="1466079126"&gt;6910&lt;/key&gt;&lt;/foreign-keys&gt;&lt;ref-type name="Journal Article"&gt;17&lt;/ref-type&gt;&lt;contributors&gt;&lt;authors&gt;&lt;author&gt;Oliver, M.&lt;/author&gt;&lt;/authors&gt;&lt;/contributors&gt;&lt;titles&gt;&lt;title&gt;Changing the Social Relations of Research Production?&lt;/title&gt;&lt;secondary-title&gt;Disability, Handicap and Society&lt;/secondary-title&gt;&lt;/titles&gt;&lt;periodical&gt;&lt;full-title&gt;Disability, Handicap and Society&lt;/full-title&gt;&lt;abbr-1&gt;Disabil Handicap Soc&lt;/abbr-1&gt;&lt;/periodical&gt;&lt;pages&gt;101-114&lt;/pages&gt;&lt;volume&gt;7&lt;/volume&gt;&lt;number&gt;2&lt;/number&gt;&lt;reprint-edition&gt;not in file&lt;/reprint-edition&gt;&lt;keywords&gt;&lt;keyword&gt;disability&lt;/keyword&gt;&lt;keyword&gt;policy&lt;/keyword&gt;&lt;keyword&gt;Research&lt;/keyword&gt;&lt;/keywords&gt;&lt;dates&gt;&lt;year&gt;1992&lt;/year&gt;&lt;pub-dates&gt;&lt;date&gt;1/1992&lt;/date&gt;&lt;/pub-dates&gt;&lt;/dates&gt;&lt;label&gt;319R&lt;/label&gt;&lt;urls&gt;&lt;related-urls&gt;&lt;url&gt;&lt;style face="underline" font="default" size="100%"&gt;http://taylorandfrancis.metapress.com/media/N49BCY7QQH0TYHA3EUA0/Contributions/T/L/T/N/TLTN4EEQLT1PMQTG.pdf&lt;/style&gt;&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Oliver 199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This more participatory and democratic type of approach takes more time and had to be considered in light of the different organisational cultures of each site (see </w:t>
      </w:r>
      <w:hyperlink w:anchor="Access39" w:history="1">
        <w:r w:rsidRPr="0044330A">
          <w:rPr>
            <w:rStyle w:val="Hyperlink"/>
            <w:rFonts w:cstheme="minorHAnsi"/>
            <w:b/>
            <w:bCs/>
            <w:sz w:val="24"/>
            <w:szCs w:val="24"/>
            <w:lang w:val="en-US" w:eastAsia="en-GB"/>
          </w:rPr>
          <w:t>Access to case study sites</w:t>
        </w:r>
      </w:hyperlink>
      <w:r w:rsidRPr="00B35582">
        <w:rPr>
          <w:rFonts w:cstheme="minorHAnsi"/>
          <w:sz w:val="24"/>
          <w:szCs w:val="24"/>
          <w:u w:color="000000"/>
          <w:lang w:val="en-US" w:eastAsia="en-GB"/>
        </w:rPr>
        <w:t>).</w:t>
      </w:r>
    </w:p>
    <w:p w14:paraId="20830269" w14:textId="77777777" w:rsidR="00B35582" w:rsidRPr="00B35582" w:rsidRDefault="00B35582" w:rsidP="00B35582">
      <w:pPr>
        <w:spacing w:after="0" w:line="240" w:lineRule="auto"/>
        <w:rPr>
          <w:rFonts w:cstheme="minorHAnsi"/>
          <w:sz w:val="24"/>
          <w:szCs w:val="24"/>
          <w:u w:color="000000"/>
          <w:lang w:val="en-US" w:eastAsia="en-GB"/>
        </w:rPr>
      </w:pPr>
    </w:p>
    <w:p w14:paraId="5D003C20" w14:textId="780BED20"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User-controlled research is noted as being very similar to emancipatory research, although is a more recent term and may have a greater emphasis on who is leading the research rather than the outcome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6873&lt;/RecNum&gt;&lt;DisplayText&gt;(Turner and Beresford 2005; Nind 2014)&lt;/DisplayText&gt;&lt;record&gt;&lt;rec-number&gt;16873&lt;/rec-number&gt;&lt;foreign-keys&gt;&lt;key app="EN" db-id="eda99esr9arp52e20v2pftz4rp5s9x0evef5" timestamp="1536075001"&gt;16873&lt;/key&gt;&lt;/foreign-keys&gt;&lt;ref-type name="Book"&gt;6&lt;/ref-type&gt;&lt;contributors&gt;&lt;authors&gt;&lt;author&gt;Melanie Nind&lt;/author&gt;&lt;/authors&gt;&lt;/contributors&gt;&lt;titles&gt;&lt;title&gt;What is Inclusive Research?&lt;/title&gt;&lt;/titles&gt;&lt;reprint-edition&gt;in file&lt;/reprint-edition&gt;&lt;dates&gt;&lt;year&gt;2014&lt;/year&gt;&lt;/dates&gt;&lt;pub-location&gt;London&lt;/pub-location&gt;&lt;publisher&gt;Bloomsbury&lt;/publisher&gt;&lt;urls&gt;&lt;related-urls&gt;&lt;url&gt;https://www.bloomsbury.com/uk/what-is-inclusive-research-9781849668118/&lt;/url&gt;&lt;/related-urls&gt;&lt;/urls&gt;&lt;/record&gt;&lt;/Cite&gt;&lt;Cite&gt;&lt;RecNum&gt;7215&lt;/RecNum&gt;&lt;record&gt;&lt;rec-number&gt;7215&lt;/rec-number&gt;&lt;foreign-keys&gt;&lt;key app="EN" db-id="eda99esr9arp52e20v2pftz4rp5s9x0evef5" timestamp="1466079126"&gt;7215&lt;/key&gt;&lt;/foreign-keys&gt;&lt;ref-type name="Report"&gt;27&lt;/ref-type&gt;&lt;contributors&gt;&lt;authors&gt;&lt;author&gt;Turner, M.&lt;/author&gt;&lt;author&gt;Beresford, P.&lt;/author&gt;&lt;/authors&gt;&lt;tertiary-authors&gt;&lt;author&gt;Involve&lt;/author&gt;&lt;/tertiary-authors&gt;&lt;/contributors&gt;&lt;auth-address&gt;INVOLVE&amp;#xD;Wessex House&amp;#xD;Upper Market Street&amp;#xD;Eastleigh, Hants, SO50 9FD&amp;#xD;Tel: 02380 651088&amp;#xD;Email: admin@invo.org.uk&lt;/auth-address&gt;&lt;titles&gt;&lt;title&gt;User Controlled Research: Its Meanings and Potential. Full Report&lt;/title&gt;&lt;/titles&gt;&lt;pages&gt;1-123&lt;/pages&gt;&lt;reprint-edition&gt;in file&lt;/reprint-edition&gt;&lt;keywords&gt;&lt;keyword&gt;analysis&lt;/keyword&gt;&lt;keyword&gt;evaluation&lt;/keyword&gt;&lt;keyword&gt;information&lt;/keyword&gt;&lt;keyword&gt;Interviews&lt;/keyword&gt;&lt;keyword&gt;Research&lt;/keyword&gt;&lt;keyword&gt;review&lt;/keyword&gt;&lt;keyword&gt;user&lt;/keyword&gt;&lt;keyword&gt;users&lt;/keyword&gt;&lt;/keywords&gt;&lt;dates&gt;&lt;year&gt;2005&lt;/year&gt;&lt;pub-dates&gt;&lt;date&gt;7/2005&lt;/date&gt;&lt;/pub-dates&gt;&lt;/dates&gt;&lt;pub-location&gt;Eastleigh&lt;/pub-location&gt;&lt;label&gt;353R&lt;/label&gt;&lt;urls&gt;&lt;related-urls&gt;&lt;url&gt;&lt;style face="underline" font="default" size="100%"&gt;http://invo.org.uk/pdfs/UserCon_Rptfinal%20web081205.pdf&lt;/style&gt;&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Turner and Beresford 2005; Nind 2014)</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It is used more widely amongst academic researchers whereas emancipatory research has its origins in grass roots disability activism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6910&lt;/RecNum&gt;&lt;DisplayText&gt;(Oliver 1992)&lt;/DisplayText&gt;&lt;record&gt;&lt;rec-number&gt;6910&lt;/rec-number&gt;&lt;foreign-keys&gt;&lt;key app="EN" db-id="eda99esr9arp52e20v2pftz4rp5s9x0evef5" timestamp="1466079126"&gt;6910&lt;/key&gt;&lt;/foreign-keys&gt;&lt;ref-type name="Journal Article"&gt;17&lt;/ref-type&gt;&lt;contributors&gt;&lt;authors&gt;&lt;author&gt;Oliver, M.&lt;/author&gt;&lt;/authors&gt;&lt;/contributors&gt;&lt;titles&gt;&lt;title&gt;Changing the Social Relations of Research Production?&lt;/title&gt;&lt;secondary-title&gt;Disability, Handicap and Society&lt;/secondary-title&gt;&lt;/titles&gt;&lt;periodical&gt;&lt;full-title&gt;Disability, Handicap and Society&lt;/full-title&gt;&lt;abbr-1&gt;Disabil Handicap Soc&lt;/abbr-1&gt;&lt;/periodical&gt;&lt;pages&gt;101-114&lt;/pages&gt;&lt;volume&gt;7&lt;/volume&gt;&lt;number&gt;2&lt;/number&gt;&lt;reprint-edition&gt;not in file&lt;/reprint-edition&gt;&lt;keywords&gt;&lt;keyword&gt;disability&lt;/keyword&gt;&lt;keyword&gt;policy&lt;/keyword&gt;&lt;keyword&gt;Research&lt;/keyword&gt;&lt;/keywords&gt;&lt;dates&gt;&lt;year&gt;1992&lt;/year&gt;&lt;pub-dates&gt;&lt;date&gt;1/1992&lt;/date&gt;&lt;/pub-dates&gt;&lt;/dates&gt;&lt;label&gt;319R&lt;/label&gt;&lt;urls&gt;&lt;related-urls&gt;&lt;url&gt;&lt;style face="underline" font="default" size="100%"&gt;http://taylorandfrancis.metapress.com/media/N49BCY7QQH0TYHA3EUA0/Contributions/T/L/T/N/TLTN4EEQLT1PMQTG.pdf&lt;/style&gt;&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Oliver 199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Recurring concepts in both definitions are an emphasis on power, authenticity, empowerment, accessibility and ethics – issues that are pertinent to the main themes found in the QE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6873&lt;/RecNum&gt;&lt;DisplayText&gt;(Turner and Beresford 2005; Nind 2014)&lt;/DisplayText&gt;&lt;record&gt;&lt;rec-number&gt;16873&lt;/rec-number&gt;&lt;foreign-keys&gt;&lt;key app="EN" db-id="eda99esr9arp52e20v2pftz4rp5s9x0evef5" timestamp="1536075001"&gt;16873&lt;/key&gt;&lt;/foreign-keys&gt;&lt;ref-type name="Book"&gt;6&lt;/ref-type&gt;&lt;contributors&gt;&lt;authors&gt;&lt;author&gt;Melanie Nind&lt;/author&gt;&lt;/authors&gt;&lt;/contributors&gt;&lt;titles&gt;&lt;title&gt;What is Inclusive Research?&lt;/title&gt;&lt;/titles&gt;&lt;reprint-edition&gt;in file&lt;/reprint-edition&gt;&lt;dates&gt;&lt;year&gt;2014&lt;/year&gt;&lt;/dates&gt;&lt;pub-location&gt;London&lt;/pub-location&gt;&lt;publisher&gt;Bloomsbury&lt;/publisher&gt;&lt;urls&gt;&lt;related-urls&gt;&lt;url&gt;https://www.bloomsbury.com/uk/what-is-inclusive-research-9781849668118/&lt;/url&gt;&lt;/related-urls&gt;&lt;/urls&gt;&lt;/record&gt;&lt;/Cite&gt;&lt;Cite&gt;&lt;RecNum&gt;7215&lt;/RecNum&gt;&lt;record&gt;&lt;rec-number&gt;7215&lt;/rec-number&gt;&lt;foreign-keys&gt;&lt;key app="EN" db-id="eda99esr9arp52e20v2pftz4rp5s9x0evef5" timestamp="1466079126"&gt;7215&lt;/key&gt;&lt;/foreign-keys&gt;&lt;ref-type name="Report"&gt;27&lt;/ref-type&gt;&lt;contributors&gt;&lt;authors&gt;&lt;author&gt;Turner, M.&lt;/author&gt;&lt;author&gt;Beresford, P.&lt;/author&gt;&lt;/authors&gt;&lt;tertiary-authors&gt;&lt;author&gt;Involve&lt;/author&gt;&lt;/tertiary-authors&gt;&lt;/contributors&gt;&lt;auth-address&gt;INVOLVE&amp;#xD;Wessex House&amp;#xD;Upper Market Street&amp;#xD;Eastleigh, Hants, SO50 9FD&amp;#xD;Tel: 02380 651088&amp;#xD;Email: admin@invo.org.uk&lt;/auth-address&gt;&lt;titles&gt;&lt;title&gt;User Controlled Research: Its Meanings and Potential. Full Report&lt;/title&gt;&lt;/titles&gt;&lt;pages&gt;1-123&lt;/pages&gt;&lt;reprint-edition&gt;in file&lt;/reprint-edition&gt;&lt;keywords&gt;&lt;keyword&gt;analysis&lt;/keyword&gt;&lt;keyword&gt;evaluation&lt;/keyword&gt;&lt;keyword&gt;information&lt;/keyword&gt;&lt;keyword&gt;Interviews&lt;/keyword&gt;&lt;keyword&gt;Research&lt;/keyword&gt;&lt;keyword&gt;review&lt;/keyword&gt;&lt;keyword&gt;user&lt;/keyword&gt;&lt;keyword&gt;users&lt;/keyword&gt;&lt;/keywords&gt;&lt;dates&gt;&lt;year&gt;2005&lt;/year&gt;&lt;pub-dates&gt;&lt;date&gt;7/2005&lt;/date&gt;&lt;/pub-dates&gt;&lt;/dates&gt;&lt;pub-location&gt;Eastleigh&lt;/pub-location&gt;&lt;label&gt;353R&lt;/label&gt;&lt;urls&gt;&lt;related-urls&gt;&lt;url&gt;&lt;style face="underline" font="default" size="100%"&gt;http://invo.org.uk/pdfs/UserCon_Rptfinal%20web081205.pdf&lt;/style&gt;&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Turner and Beresford 2005; Nind 2014)</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6D0F8A7D" w14:textId="77777777" w:rsidR="00B35582" w:rsidRPr="00B35582" w:rsidRDefault="00B35582" w:rsidP="00B35582">
      <w:pPr>
        <w:spacing w:after="0" w:line="240" w:lineRule="auto"/>
        <w:rPr>
          <w:rFonts w:cstheme="minorHAnsi"/>
          <w:sz w:val="24"/>
          <w:szCs w:val="24"/>
          <w:u w:color="000000"/>
          <w:lang w:val="en-US" w:eastAsia="en-GB"/>
        </w:rPr>
      </w:pPr>
    </w:p>
    <w:p w14:paraId="0840C8B6" w14:textId="1FABAC1B"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Using the definition of emancipatory research, it was unclear whether I, as the controller of the research, was also implicated by it. Certainly, many aspects of my reality, for example living with a chronic life-limiting health condition and being Disabled, were included within the broader definition of palliative care being used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5141&lt;/RecNum&gt;&lt;DisplayText&gt;(Connor 2020)&lt;/DisplayText&gt;&lt;record&gt;&lt;rec-number&gt;15141&lt;/rec-number&gt;&lt;foreign-keys&gt;&lt;key app="EN" db-id="eda99esr9arp52e20v2pftz4rp5s9x0evef5" timestamp="1479826074"&gt;15141&lt;/key&gt;&lt;/foreign-keys&gt;&lt;ref-type name="Report"&gt;27&lt;/ref-type&gt;&lt;contributors&gt;&lt;authors&gt;&lt;author&gt;Connor, S.R.&lt;/author&gt;&lt;/authors&gt;&lt;tertiary-authors&gt;&lt;author&gt;WHPCA,&lt;/author&gt;&lt;/tertiary-authors&gt;&lt;/contributors&gt;&lt;titles&gt;&lt;title&gt;Global Atlas of Palliative Care&lt;/title&gt;&lt;/titles&gt;&lt;edition&gt;2nd&lt;/edition&gt;&lt;reprint-edition&gt;not in file&lt;/reprint-edition&gt;&lt;dates&gt;&lt;year&gt;2020&lt;/year&gt;&lt;/dates&gt;&lt;pub-location&gt;London&lt;/pub-location&gt;&lt;publisher&gt;Worldwide Hospice Palliative Care Alliance, World Health Organization&lt;/publisher&gt;&lt;urls&gt;&lt;related-urls&gt;&lt;url&gt;http://www.thewhpca.org/resources/global-atlas-on-end-of-life-care&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Connor 2020)</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Also, many of the identified themes from the QES, for example, roles and values, were familiar to me and these too had implications for the conduct of the study (see </w:t>
      </w:r>
      <w:hyperlink w:anchor="Theresearcher37" w:history="1">
        <w:r w:rsidR="008918D2" w:rsidRPr="00DD7028">
          <w:rPr>
            <w:rStyle w:val="Hyperlink"/>
            <w:rFonts w:cstheme="minorHAnsi"/>
            <w:b/>
            <w:bCs/>
            <w:sz w:val="24"/>
            <w:szCs w:val="24"/>
            <w:lang w:val="en-US" w:eastAsia="en-GB"/>
          </w:rPr>
          <w:t>‘</w:t>
        </w:r>
        <w:r w:rsidRPr="00DD7028">
          <w:rPr>
            <w:rStyle w:val="Hyperlink"/>
            <w:rFonts w:cstheme="minorHAnsi"/>
            <w:b/>
            <w:bCs/>
            <w:sz w:val="24"/>
            <w:szCs w:val="24"/>
            <w:lang w:val="en-US" w:eastAsia="en-GB"/>
          </w:rPr>
          <w:t>The researcher self</w:t>
        </w:r>
        <w:r w:rsidR="008918D2" w:rsidRPr="00DD7028">
          <w:rPr>
            <w:rStyle w:val="Hyperlink"/>
            <w:rFonts w:cstheme="minorHAnsi"/>
            <w:b/>
            <w:bCs/>
            <w:sz w:val="24"/>
            <w:szCs w:val="24"/>
            <w:lang w:val="en-US" w:eastAsia="en-GB"/>
          </w:rPr>
          <w:t>’</w:t>
        </w:r>
      </w:hyperlink>
      <w:r w:rsidRPr="00B35582">
        <w:rPr>
          <w:rFonts w:cstheme="minorHAnsi"/>
          <w:sz w:val="24"/>
          <w:szCs w:val="24"/>
          <w:u w:color="000000"/>
          <w:lang w:val="en-US" w:eastAsia="en-GB"/>
        </w:rPr>
        <w:t>).</w:t>
      </w:r>
    </w:p>
    <w:p w14:paraId="3860A5CA" w14:textId="77777777" w:rsidR="00B35582" w:rsidRPr="00B35582" w:rsidRDefault="00B35582" w:rsidP="00B35582">
      <w:pPr>
        <w:spacing w:after="0" w:line="240" w:lineRule="auto"/>
        <w:rPr>
          <w:rFonts w:cstheme="minorHAnsi"/>
          <w:sz w:val="24"/>
          <w:szCs w:val="24"/>
          <w:u w:color="000000"/>
          <w:lang w:val="en-US" w:eastAsia="en-GB"/>
        </w:rPr>
      </w:pPr>
    </w:p>
    <w:p w14:paraId="6EC50EA5" w14:textId="73523D4B" w:rsidR="00B35582" w:rsidRPr="00B35582" w:rsidRDefault="00F00644" w:rsidP="00B35582">
      <w:pPr>
        <w:spacing w:after="0" w:line="240" w:lineRule="auto"/>
        <w:rPr>
          <w:rFonts w:eastAsiaTheme="majorEastAsia" w:cstheme="minorHAnsi"/>
          <w:b/>
          <w:bCs/>
          <w:sz w:val="24"/>
          <w:szCs w:val="24"/>
        </w:rPr>
      </w:pPr>
      <w:bookmarkStart w:id="88" w:name="Public34"/>
      <w:bookmarkStart w:id="89" w:name="_Toc524691542"/>
      <w:bookmarkStart w:id="90" w:name="_Toc12807400"/>
      <w:bookmarkStart w:id="91" w:name="_Toc524691545"/>
      <w:bookmarkStart w:id="92" w:name="_Toc12807401"/>
      <w:bookmarkEnd w:id="88"/>
      <w:r>
        <w:rPr>
          <w:rFonts w:eastAsiaTheme="majorEastAsia" w:cstheme="minorHAnsi"/>
          <w:b/>
          <w:bCs/>
          <w:sz w:val="24"/>
          <w:szCs w:val="24"/>
        </w:rPr>
        <w:t xml:space="preserve">3.4 </w:t>
      </w:r>
      <w:r w:rsidR="00B35582" w:rsidRPr="00B35582">
        <w:rPr>
          <w:rFonts w:eastAsiaTheme="majorEastAsia" w:cstheme="minorHAnsi"/>
          <w:b/>
          <w:bCs/>
          <w:sz w:val="24"/>
          <w:szCs w:val="24"/>
        </w:rPr>
        <w:t>Public involvement</w:t>
      </w:r>
      <w:bookmarkEnd w:id="89"/>
      <w:bookmarkEnd w:id="90"/>
      <w:r w:rsidR="00B35582" w:rsidRPr="00B35582">
        <w:rPr>
          <w:rFonts w:eastAsiaTheme="majorEastAsia" w:cstheme="minorHAnsi"/>
          <w:b/>
          <w:bCs/>
          <w:sz w:val="24"/>
          <w:szCs w:val="24"/>
        </w:rPr>
        <w:t xml:space="preserve"> in the Case Study Approach</w:t>
      </w:r>
    </w:p>
    <w:p w14:paraId="18CFCF19" w14:textId="77777777" w:rsidR="00B35582" w:rsidRPr="00B35582" w:rsidRDefault="00B35582" w:rsidP="00B35582">
      <w:pPr>
        <w:spacing w:after="0" w:line="240" w:lineRule="auto"/>
        <w:rPr>
          <w:rFonts w:eastAsiaTheme="majorEastAsia" w:cstheme="minorHAnsi"/>
          <w:b/>
          <w:bCs/>
          <w:sz w:val="24"/>
          <w:szCs w:val="24"/>
        </w:rPr>
      </w:pPr>
    </w:p>
    <w:p w14:paraId="7748AEFF" w14:textId="77777777" w:rsidR="00B35582" w:rsidRPr="00B35582" w:rsidRDefault="00B35582" w:rsidP="00B35582">
      <w:pPr>
        <w:spacing w:after="0" w:line="240" w:lineRule="auto"/>
        <w:rPr>
          <w:rFonts w:eastAsiaTheme="majorEastAsia" w:cstheme="minorHAnsi"/>
          <w:sz w:val="24"/>
          <w:szCs w:val="24"/>
        </w:rPr>
      </w:pPr>
      <w:r w:rsidRPr="00B35582">
        <w:rPr>
          <w:rFonts w:eastAsiaTheme="majorEastAsia" w:cstheme="minorHAnsi"/>
          <w:sz w:val="24"/>
          <w:szCs w:val="24"/>
        </w:rPr>
        <w:t xml:space="preserve">In addition to my own experiences as a patient I also wanted to embed public involvement throughout this part of the study – I felt it was important to have an independent group of patients and carers whose experiences and perspectives I could draw on as needed. However, I was aware that their involvement would be constrained for several reasons. </w:t>
      </w:r>
    </w:p>
    <w:p w14:paraId="3A6E6054" w14:textId="77777777" w:rsidR="00B35582" w:rsidRPr="00B35582" w:rsidRDefault="00B35582" w:rsidP="00B35582">
      <w:pPr>
        <w:spacing w:after="0" w:line="240" w:lineRule="auto"/>
        <w:rPr>
          <w:rFonts w:eastAsiaTheme="majorEastAsia" w:cstheme="minorHAnsi"/>
          <w:sz w:val="24"/>
          <w:szCs w:val="24"/>
        </w:rPr>
      </w:pPr>
    </w:p>
    <w:p w14:paraId="15FB73A3" w14:textId="5A203A46" w:rsidR="005F3017" w:rsidRDefault="00B35582" w:rsidP="00B35582">
      <w:pPr>
        <w:spacing w:after="0" w:line="240" w:lineRule="auto"/>
        <w:rPr>
          <w:rFonts w:eastAsiaTheme="majorEastAsia" w:cstheme="minorHAnsi"/>
          <w:sz w:val="24"/>
          <w:szCs w:val="24"/>
        </w:rPr>
      </w:pPr>
      <w:r w:rsidRPr="00B35582">
        <w:rPr>
          <w:rFonts w:eastAsiaTheme="majorEastAsia" w:cstheme="minorHAnsi"/>
          <w:sz w:val="24"/>
          <w:szCs w:val="24"/>
        </w:rPr>
        <w:t xml:space="preserve">First it was a PhD study, my PhD study, the requirements of which include independently conducting research and this limited how much I could engage in collaborative working with others. Second, the focus of the study had already been defined when I applied for the scholarship, so I was </w:t>
      </w:r>
      <w:r w:rsidR="005F3017">
        <w:rPr>
          <w:rFonts w:eastAsiaTheme="majorEastAsia" w:cstheme="minorHAnsi"/>
          <w:sz w:val="24"/>
          <w:szCs w:val="24"/>
        </w:rPr>
        <w:t xml:space="preserve">personally </w:t>
      </w:r>
      <w:r w:rsidRPr="00B35582">
        <w:rPr>
          <w:rFonts w:eastAsiaTheme="majorEastAsia" w:cstheme="minorHAnsi"/>
          <w:sz w:val="24"/>
          <w:szCs w:val="24"/>
        </w:rPr>
        <w:t xml:space="preserve">unable to undertake any involvement at an early priority setting stage. </w:t>
      </w:r>
      <w:r w:rsidR="005F3017">
        <w:rPr>
          <w:rFonts w:eastAsiaTheme="majorEastAsia" w:cstheme="minorHAnsi"/>
          <w:sz w:val="24"/>
          <w:szCs w:val="24"/>
        </w:rPr>
        <w:t xml:space="preserve">The idea for the scholarship was, however, generated from discussions with the Palliative Care Studies Advisory Group (PCSAG) </w:t>
      </w:r>
      <w:r w:rsidR="005F3017">
        <w:rPr>
          <w:rFonts w:cstheme="minorHAnsi"/>
          <w:sz w:val="24"/>
          <w:szCs w:val="24"/>
        </w:rPr>
        <w:fldChar w:fldCharType="begin"/>
      </w:r>
      <w:r w:rsidR="005F3017">
        <w:rPr>
          <w:rFonts w:cstheme="minorHAnsi"/>
          <w:sz w:val="24"/>
          <w:szCs w:val="24"/>
        </w:rPr>
        <w:instrText xml:space="preserve"> ADDIN EN.CITE &lt;EndNote&gt;&lt;Cite&gt;&lt;RecNum&gt;14&lt;/RecNum&gt;&lt;DisplayText&gt;(INVOLVE 2015a)&lt;/DisplayText&gt;&lt;record&gt;&lt;rec-number&gt;14&lt;/rec-number&gt;&lt;foreign-keys&gt;&lt;key app="EN" db-id="eda99esr9arp52e20v2pftz4rp5s9x0evef5" timestamp="1466078914"&gt;14&lt;/key&gt;&lt;/foreign-keys&gt;&lt;ref-type name="Web Page"&gt;12&lt;/ref-type&gt;&lt;contributors&gt;&lt;authors&gt;&lt;author&gt;INVOLVE&lt;/author&gt;&lt;/authors&gt;&lt;/contributors&gt;&lt;titles&gt;&lt;title&gt;Palliative Care Studies Advisory Group (PCSAG)&lt;/title&gt;&lt;/titles&gt;&lt;reprint-edition&gt;not in file&lt;/reprint-edition&gt;&lt;keywords&gt;&lt;keyword&gt;Palliative Care&lt;/keyword&gt;&lt;keyword&gt;care&lt;/keyword&gt;&lt;/keywords&gt;&lt;dates&gt;&lt;year&gt;2015&lt;/year&gt;&lt;pub-dates&gt;&lt;date&gt;2015&lt;/date&gt;&lt;/pub-dates&gt;&lt;/dates&gt;&lt;pub-location&gt;Eastleigh, Hampshire&lt;/pub-location&gt;&lt;publisher&gt;INVOLVE&lt;/publisher&gt;&lt;label&gt;786G&lt;/label&gt;&lt;urls&gt;&lt;related-urls&gt;&lt;url&gt;&lt;style face="underline" font="default" size="100%"&gt;http://www.invo.org.uk/find-out-more/invodirect-org/palliative-care-studies-advisory-group-pcsag/&lt;/style&gt;&lt;/url&gt;&lt;/related-urls&gt;&lt;/urls&gt;&lt;/record&gt;&lt;/Cite&gt;&lt;/EndNote&gt;</w:instrText>
      </w:r>
      <w:r w:rsidR="005F3017">
        <w:rPr>
          <w:rFonts w:cstheme="minorHAnsi"/>
          <w:sz w:val="24"/>
          <w:szCs w:val="24"/>
        </w:rPr>
        <w:fldChar w:fldCharType="separate"/>
      </w:r>
      <w:r w:rsidR="005F3017">
        <w:rPr>
          <w:rFonts w:cstheme="minorHAnsi"/>
          <w:noProof/>
          <w:sz w:val="24"/>
          <w:szCs w:val="24"/>
        </w:rPr>
        <w:t>(INVOLVE 2015a)</w:t>
      </w:r>
      <w:r w:rsidR="005F3017">
        <w:rPr>
          <w:rFonts w:cstheme="minorHAnsi"/>
          <w:sz w:val="24"/>
          <w:szCs w:val="24"/>
        </w:rPr>
        <w:fldChar w:fldCharType="end"/>
      </w:r>
      <w:r w:rsidR="005F3017" w:rsidRPr="005E2CF5">
        <w:rPr>
          <w:rFonts w:cstheme="minorHAnsi"/>
          <w:sz w:val="24"/>
          <w:szCs w:val="24"/>
        </w:rPr>
        <w:t>.</w:t>
      </w:r>
    </w:p>
    <w:p w14:paraId="2FE8C9C1" w14:textId="77777777" w:rsidR="005F3017" w:rsidRDefault="005F3017" w:rsidP="00B35582">
      <w:pPr>
        <w:spacing w:after="0" w:line="240" w:lineRule="auto"/>
        <w:rPr>
          <w:rFonts w:eastAsiaTheme="majorEastAsia" w:cstheme="minorHAnsi"/>
          <w:sz w:val="24"/>
          <w:szCs w:val="24"/>
        </w:rPr>
      </w:pPr>
    </w:p>
    <w:p w14:paraId="37723B60" w14:textId="6A8FF64D" w:rsidR="00B35582" w:rsidRPr="00B35582" w:rsidRDefault="00B35582" w:rsidP="00B35582">
      <w:pPr>
        <w:spacing w:after="0" w:line="240" w:lineRule="auto"/>
        <w:rPr>
          <w:rFonts w:eastAsiaTheme="majorEastAsia" w:cstheme="minorHAnsi"/>
          <w:sz w:val="24"/>
          <w:szCs w:val="24"/>
        </w:rPr>
      </w:pPr>
      <w:r w:rsidRPr="00B35582">
        <w:rPr>
          <w:rFonts w:eastAsiaTheme="majorEastAsia" w:cstheme="minorHAnsi"/>
          <w:sz w:val="24"/>
          <w:szCs w:val="24"/>
        </w:rPr>
        <w:t>Finally, resources were scarce, in terms of people, time and funding. There was only myself to carry out the work – no coordinator or administrator with whom to share tasks for example. As with all postgraduate research, there were deadlines and therefore little time available in which to develop relationships, an important factor in involvement. There were also no specific designated funds I could apply to for involvement in a PhD study – I used the department discretionary fund, which was useful but as it was available for students’ training needs (conferences, courses, books, etc) it didn’t stretch very far.</w:t>
      </w:r>
    </w:p>
    <w:p w14:paraId="345CA8F1" w14:textId="77777777" w:rsidR="00B35582" w:rsidRPr="00B35582" w:rsidRDefault="00B35582" w:rsidP="00B35582">
      <w:pPr>
        <w:spacing w:after="0" w:line="240" w:lineRule="auto"/>
        <w:rPr>
          <w:rFonts w:eastAsiaTheme="majorEastAsia" w:cstheme="minorHAnsi"/>
          <w:sz w:val="24"/>
          <w:szCs w:val="24"/>
        </w:rPr>
      </w:pPr>
    </w:p>
    <w:p w14:paraId="61CA01F0" w14:textId="7B227820" w:rsidR="00B35582" w:rsidRPr="00B35582" w:rsidRDefault="00B35582" w:rsidP="00B35582">
      <w:pPr>
        <w:spacing w:after="0" w:line="240" w:lineRule="auto"/>
        <w:rPr>
          <w:rFonts w:eastAsiaTheme="majorEastAsia" w:cstheme="minorHAnsi"/>
          <w:b/>
          <w:bCs/>
          <w:sz w:val="24"/>
          <w:szCs w:val="24"/>
        </w:rPr>
      </w:pPr>
      <w:r w:rsidRPr="00B35582">
        <w:rPr>
          <w:rFonts w:eastAsiaTheme="majorEastAsia" w:cstheme="minorHAnsi"/>
          <w:sz w:val="24"/>
          <w:szCs w:val="24"/>
        </w:rPr>
        <w:lastRenderedPageBreak/>
        <w:t xml:space="preserve">In addition, when I started the PhD there were no published accounts of involvement in doctoral research from which to draw on. Several have been published since, all of which raise similar challenges </w:t>
      </w:r>
      <w:r w:rsidR="00C445FA">
        <w:rPr>
          <w:rFonts w:eastAsiaTheme="majorEastAsia" w:cstheme="minorHAnsi"/>
          <w:sz w:val="24"/>
          <w:szCs w:val="24"/>
        </w:rPr>
        <w:fldChar w:fldCharType="begin">
          <w:fldData xml:space="preserve">PEVuZE5vdGU+PENpdGU+PFJlY051bT4yNTc4MDwvUmVjTnVtPjxEaXNwbGF5VGV4dD4oR29yZG9u
IGV0IGFsLiAyMDE3OyBDb3VwZSBhbmQgTWF0aGllc29uIDIwMTk7IERhd3NvbiBldCBhbC4gMjAy
MCk8L0Rpc3BsYXlUZXh0PjxyZWNvcmQ+PHJlYy1udW1iZXI+MjU3ODA8L3JlYy1udW1iZXI+PGZv
cmVpZ24ta2V5cz48a2V5IGFwcD0iRU4iIGRiLWlkPSJlZGE5OWVzcjlhcnA1MmUyMHYycGZ0ejRy
cDVzOXgwZXZlZjUiIHRpbWVzdGFtcD0iMTU3MTgzMDUxNCI+MjU3ODA8L2tleT48L2ZvcmVpZ24t
a2V5cz48cmVmLXR5cGUgbmFtZT0iSm91cm5hbCBBcnRpY2xlIj4xNzwvcmVmLXR5cGU+PGNvbnRy
aWJ1dG9ycz48YXV0aG9ycz48YXV0aG9yPkNvdXBlLCBOaWE8L2F1dGhvcj48YXV0aG9yPk1hdGhp
ZXNvbiwgQW15PC9hdXRob3I+PC9hdXRob3JzPjwvY29udHJpYnV0b3JzPjx0aXRsZXM+PHRpdGxl
PlBhdGllbnQgYW5kIHB1YmxpYyBpbnZvbHZlbWVudCBpbiBkb2N0b3JhbCByZXNlYXJjaDogSW1w
YWN0LCByZXNvdXJjZXMgYW5kIHJlY29tbWVuZGF0aW9uczwvdGl0bGU+PHNlY29uZGFyeS10aXRs
ZT5IZWFsdGggRXhwZWN0YXRpb25zPC9zZWNvbmRhcnktdGl0bGU+PC90aXRsZXM+PHBlcmlvZGlj
YWw+PGZ1bGwtdGl0bGU+SGVhbHRoIEV4cGVjdGF0aW9uczwvZnVsbC10aXRsZT48YWJici0xPkhl
YWx0aCBFeHBlY3Q8L2FiYnItMT48L3BlcmlvZGljYWw+PHBhZ2VzPjEtMTI8L3BhZ2VzPjx2b2x1
bWU+MDwvdm9sdW1lPjxudW1iZXI+MDwvbnVtYmVyPjxyZXByaW50LWVkaXRpb24+aW4gZmlsZTwv
cmVwcmludC1lZGl0aW9uPjxkYXRlcz48eWVhcj4yMDE5PC95ZWFyPjwvZGF0ZXM+PGlzYm4+MTM2
OS03NjI1PC9pc2JuPjx1cmxzPjxyZWxhdGVkLXVybHM+PHVybD5odHRwczovL29ubGluZWxpYnJh
cnkud2lsZXkuY29tL2RvaS9hYnMvMTAuMTExMS9oZXguMTI5NzY8L3VybD48L3JlbGF0ZWQtdXJs
cz48L3VybHM+PC9yZWNvcmQ+PC9DaXRlPjxDaXRlPjxSZWNOdW0+MTk5MzU2PC9SZWNOdW0+PHJl
Y29yZD48cmVjLW51bWJlcj4xOTkzNTY8L3JlYy1udW1iZXI+PGZvcmVpZ24ta2V5cz48a2V5IGFw
cD0iRU4iIGRiLWlkPSJlZGE5OWVzcjlhcnA1MmUyMHYycGZ0ejRycDVzOXgwZXZlZjUiIHRpbWVz
dGFtcD0iMTY0MDY5Mzk1MCI+MTk5MzU2PC9rZXk+PC9mb3JlaWduLWtleXM+PHJlZi10eXBlIG5h
bWU9IkpvdXJuYWwgQXJ0aWNsZSI+MTc8L3JlZi10eXBlPjxjb250cmlidXRvcnM+PGF1dGhvcnM+
PGF1dGhvcj5Hb3Jkb24sIExpbnppPC9hdXRob3I+PGF1dGhvcj5EaWNraW5zb24sIEFubmU8L2F1
dGhvcj48YXV0aG9yPk9mZnJlZHksIE08L2F1dGhvcj48YXV0aG9yPlNtaWRkeSwgSmFuZTwvYXV0
aG9yPjwvYXV0aG9ycz48L2NvbnRyaWJ1dG9ycz48dGl0bGVzPjx0aXRsZT5BIHJlc2VhcmNoIG5v
dGUgb24gdGhlIGJlbmVmaXQgb2YgcGF0aWVudCBhbmQgcHVibGljIGludm9sdmVtZW50IGluIHJl
c2VhcmNoOiB0aGUgZXhwZXJpZW5jZSBvZiBwcm9zdGF0ZSBjYW5jZXIgcGF0aWVudHMgcmVnYXJk
aW5nIGluZm9ybWF0aW9uIGluIHJhZGlvdGhlcmFweTwvdGl0bGU+PHNlY29uZGFyeS10aXRsZT5S
YWRpb2dyYXBoeTwvc2Vjb25kYXJ5LXRpdGxlPjwvdGl0bGVzPjxwZXJpb2RpY2FsPjxmdWxsLXRp
dGxlPlJhZGlvZ3JhcGh5PC9mdWxsLXRpdGxlPjwvcGVyaW9kaWNhbD48cGFnZXM+MTY3LTE3MDwv
cGFnZXM+PHZvbHVtZT4yMzwvdm9sdW1lPjxudW1iZXI+MjwvbnVtYmVyPjxyZXByaW50LWVkaXRp
b24+aW4gZmlsZTwvcmVwcmludC1lZGl0aW9uPjxkYXRlcz48eWVhcj4yMDE3PC95ZWFyPjwvZGF0
ZXM+PGlzYm4+MTA3OC04MTc0PC9pc2JuPjx1cmxzPjxyZWxhdGVkLXVybHM+PHVybD5odHRwczov
L3d3dy5zY2llbmNlZGlyZWN0LmNvbS9zY2llbmNlL2FydGljbGUvcGlpL1MxMDc4ODE3NDE3MzAw
MDkzPC91cmw+PC9yZWxhdGVkLXVybHM+PC91cmxzPjwvcmVjb3JkPjwvQ2l0ZT48Q2l0ZT48UmVj
TnVtPjI1ODU1PC9SZWNOdW0+PHJlY29yZD48cmVjLW51bWJlcj4yNTg1NTwvcmVjLW51bWJlcj48
Zm9yZWlnbi1rZXlzPjxrZXkgYXBwPSJFTiIgZGItaWQ9ImVkYTk5ZXNyOWFycDUyZTIwdjJwZnR6
NHJwNXM5eDBldmVmNSIgdGltZXN0YW1wPSIxNjA1ODgzMDI2Ij4yNTg1NTwva2V5PjwvZm9yZWln
bi1rZXlzPjxyZWYtdHlwZSBuYW1lPSJKb3VybmFsIEFydGljbGUiPjE3PC9yZWYtdHlwZT48Y29u
dHJpYnV0b3JzPjxhdXRob3JzPjxhdXRob3I+RGF3c29uLCBTLjwvYXV0aG9yPjxhdXRob3I+UnVk
ZG9jaywgQS48L2F1dGhvcj48YXV0aG9yPlBhcm1hciwgVi48L2F1dGhvcj48YXV0aG9yPk1vcnJp
cywgUi48L2F1dGhvcj48YXV0aG9yPkNoZXJhZ2hpLVNvaGksIFMuPC9hdXRob3I+PGF1dGhvcj5H
aWxlcywgUy48L2F1dGhvcj48YXV0aG9yPkNhbXBiZWxsLCBTLjwvYXV0aG9yPjwvYXV0aG9ycz48
L2NvbnRyaWJ1dG9ycz48dGl0bGVzPjx0aXRsZT5QYXRpZW50IGFuZCBwdWJsaWMgaW52b2x2ZW1l
bnQgaW4gZG9jdG9yYWwgcmVzZWFyY2g6IHJlZmxlY3Rpb25zIGFuZCBleHBlcmllbmNlcyBvZiB0
aGUgUFBJIGNvbnRyaWJ1dG9ycyBhbmQgcmVzZWFyY2hlcjwvdGl0bGU+PHNlY29uZGFyeS10aXRs
ZT5SZXNlYXJjaCBJbnZvbHZlbWVudCBhbmQgRW5nYWdlbWVudDwvc2Vjb25kYXJ5LXRpdGxlPjwv
dGl0bGVzPjxwZXJpb2RpY2FsPjxmdWxsLXRpdGxlPlJlc2VhcmNoIEludm9sdmVtZW50IGFuZCBF
bmdhZ2VtZW50PC9mdWxsLXRpdGxlPjxhYmJyLTE+UmVzIEludm9sdiBFbmdhZ2VtPC9hYmJyLTE+
PC9wZXJpb2RpY2FsPjxwYWdlcz4xLTEzPC9wYWdlcz48dm9sdW1lPjY8L3ZvbHVtZT48cmVwcmlu
dC1lZGl0aW9uPmluIGZpbGU8L3JlcHJpbnQtZWRpdGlvbj48ZGF0ZXM+PHllYXI+MjAyMDwveWVh
cj48L2RhdGVzPjx1cmxzPjxyZWxhdGVkLXVybHM+PHVybD5odHRwczovL3Jlc2VhcmNoaW52b2x2
ZW1lbnQuYmlvbWVkY2VudHJhbC5jb20vYXJ0aWNsZXMvMTAuMTE4Ni9zNDA5MDAtMDIwLTAwMjAx
LXc8L3VybD48L3JlbGF0ZWQtdXJscz48L3VybHM+PC9yZWNvcmQ+PC9DaXRlPjwvRW5kTm90ZT4A
</w:fldData>
        </w:fldChar>
      </w:r>
      <w:r w:rsidR="00C445FA">
        <w:rPr>
          <w:rFonts w:eastAsiaTheme="majorEastAsia" w:cstheme="minorHAnsi"/>
          <w:sz w:val="24"/>
          <w:szCs w:val="24"/>
        </w:rPr>
        <w:instrText xml:space="preserve"> ADDIN EN.CITE </w:instrText>
      </w:r>
      <w:r w:rsidR="00C445FA">
        <w:rPr>
          <w:rFonts w:eastAsiaTheme="majorEastAsia" w:cstheme="minorHAnsi"/>
          <w:sz w:val="24"/>
          <w:szCs w:val="24"/>
        </w:rPr>
        <w:fldChar w:fldCharType="begin">
          <w:fldData xml:space="preserve">PEVuZE5vdGU+PENpdGU+PFJlY051bT4yNTc4MDwvUmVjTnVtPjxEaXNwbGF5VGV4dD4oR29yZG9u
IGV0IGFsLiAyMDE3OyBDb3VwZSBhbmQgTWF0aGllc29uIDIwMTk7IERhd3NvbiBldCBhbC4gMjAy
MCk8L0Rpc3BsYXlUZXh0PjxyZWNvcmQ+PHJlYy1udW1iZXI+MjU3ODA8L3JlYy1udW1iZXI+PGZv
cmVpZ24ta2V5cz48a2V5IGFwcD0iRU4iIGRiLWlkPSJlZGE5OWVzcjlhcnA1MmUyMHYycGZ0ejRy
cDVzOXgwZXZlZjUiIHRpbWVzdGFtcD0iMTU3MTgzMDUxNCI+MjU3ODA8L2tleT48L2ZvcmVpZ24t
a2V5cz48cmVmLXR5cGUgbmFtZT0iSm91cm5hbCBBcnRpY2xlIj4xNzwvcmVmLXR5cGU+PGNvbnRy
aWJ1dG9ycz48YXV0aG9ycz48YXV0aG9yPkNvdXBlLCBOaWE8L2F1dGhvcj48YXV0aG9yPk1hdGhp
ZXNvbiwgQW15PC9hdXRob3I+PC9hdXRob3JzPjwvY29udHJpYnV0b3JzPjx0aXRsZXM+PHRpdGxl
PlBhdGllbnQgYW5kIHB1YmxpYyBpbnZvbHZlbWVudCBpbiBkb2N0b3JhbCByZXNlYXJjaDogSW1w
YWN0LCByZXNvdXJjZXMgYW5kIHJlY29tbWVuZGF0aW9uczwvdGl0bGU+PHNlY29uZGFyeS10aXRs
ZT5IZWFsdGggRXhwZWN0YXRpb25zPC9zZWNvbmRhcnktdGl0bGU+PC90aXRsZXM+PHBlcmlvZGlj
YWw+PGZ1bGwtdGl0bGU+SGVhbHRoIEV4cGVjdGF0aW9uczwvZnVsbC10aXRsZT48YWJici0xPkhl
YWx0aCBFeHBlY3Q8L2FiYnItMT48L3BlcmlvZGljYWw+PHBhZ2VzPjEtMTI8L3BhZ2VzPjx2b2x1
bWU+MDwvdm9sdW1lPjxudW1iZXI+MDwvbnVtYmVyPjxyZXByaW50LWVkaXRpb24+aW4gZmlsZTwv
cmVwcmludC1lZGl0aW9uPjxkYXRlcz48eWVhcj4yMDE5PC95ZWFyPjwvZGF0ZXM+PGlzYm4+MTM2
OS03NjI1PC9pc2JuPjx1cmxzPjxyZWxhdGVkLXVybHM+PHVybD5odHRwczovL29ubGluZWxpYnJh
cnkud2lsZXkuY29tL2RvaS9hYnMvMTAuMTExMS9oZXguMTI5NzY8L3VybD48L3JlbGF0ZWQtdXJs
cz48L3VybHM+PC9yZWNvcmQ+PC9DaXRlPjxDaXRlPjxSZWNOdW0+MTk5MzU2PC9SZWNOdW0+PHJl
Y29yZD48cmVjLW51bWJlcj4xOTkzNTY8L3JlYy1udW1iZXI+PGZvcmVpZ24ta2V5cz48a2V5IGFw
cD0iRU4iIGRiLWlkPSJlZGE5OWVzcjlhcnA1MmUyMHYycGZ0ejRycDVzOXgwZXZlZjUiIHRpbWVz
dGFtcD0iMTY0MDY5Mzk1MCI+MTk5MzU2PC9rZXk+PC9mb3JlaWduLWtleXM+PHJlZi10eXBlIG5h
bWU9IkpvdXJuYWwgQXJ0aWNsZSI+MTc8L3JlZi10eXBlPjxjb250cmlidXRvcnM+PGF1dGhvcnM+
PGF1dGhvcj5Hb3Jkb24sIExpbnppPC9hdXRob3I+PGF1dGhvcj5EaWNraW5zb24sIEFubmU8L2F1
dGhvcj48YXV0aG9yPk9mZnJlZHksIE08L2F1dGhvcj48YXV0aG9yPlNtaWRkeSwgSmFuZTwvYXV0
aG9yPjwvYXV0aG9ycz48L2NvbnRyaWJ1dG9ycz48dGl0bGVzPjx0aXRsZT5BIHJlc2VhcmNoIG5v
dGUgb24gdGhlIGJlbmVmaXQgb2YgcGF0aWVudCBhbmQgcHVibGljIGludm9sdmVtZW50IGluIHJl
c2VhcmNoOiB0aGUgZXhwZXJpZW5jZSBvZiBwcm9zdGF0ZSBjYW5jZXIgcGF0aWVudHMgcmVnYXJk
aW5nIGluZm9ybWF0aW9uIGluIHJhZGlvdGhlcmFweTwvdGl0bGU+PHNlY29uZGFyeS10aXRsZT5S
YWRpb2dyYXBoeTwvc2Vjb25kYXJ5LXRpdGxlPjwvdGl0bGVzPjxwZXJpb2RpY2FsPjxmdWxsLXRp
dGxlPlJhZGlvZ3JhcGh5PC9mdWxsLXRpdGxlPjwvcGVyaW9kaWNhbD48cGFnZXM+MTY3LTE3MDwv
cGFnZXM+PHZvbHVtZT4yMzwvdm9sdW1lPjxudW1iZXI+MjwvbnVtYmVyPjxyZXByaW50LWVkaXRp
b24+aW4gZmlsZTwvcmVwcmludC1lZGl0aW9uPjxkYXRlcz48eWVhcj4yMDE3PC95ZWFyPjwvZGF0
ZXM+PGlzYm4+MTA3OC04MTc0PC9pc2JuPjx1cmxzPjxyZWxhdGVkLXVybHM+PHVybD5odHRwczov
L3d3dy5zY2llbmNlZGlyZWN0LmNvbS9zY2llbmNlL2FydGljbGUvcGlpL1MxMDc4ODE3NDE3MzAw
MDkzPC91cmw+PC9yZWxhdGVkLXVybHM+PC91cmxzPjwvcmVjb3JkPjwvQ2l0ZT48Q2l0ZT48UmVj
TnVtPjI1ODU1PC9SZWNOdW0+PHJlY29yZD48cmVjLW51bWJlcj4yNTg1NTwvcmVjLW51bWJlcj48
Zm9yZWlnbi1rZXlzPjxrZXkgYXBwPSJFTiIgZGItaWQ9ImVkYTk5ZXNyOWFycDUyZTIwdjJwZnR6
NHJwNXM5eDBldmVmNSIgdGltZXN0YW1wPSIxNjA1ODgzMDI2Ij4yNTg1NTwva2V5PjwvZm9yZWln
bi1rZXlzPjxyZWYtdHlwZSBuYW1lPSJKb3VybmFsIEFydGljbGUiPjE3PC9yZWYtdHlwZT48Y29u
dHJpYnV0b3JzPjxhdXRob3JzPjxhdXRob3I+RGF3c29uLCBTLjwvYXV0aG9yPjxhdXRob3I+UnVk
ZG9jaywgQS48L2F1dGhvcj48YXV0aG9yPlBhcm1hciwgVi48L2F1dGhvcj48YXV0aG9yPk1vcnJp
cywgUi48L2F1dGhvcj48YXV0aG9yPkNoZXJhZ2hpLVNvaGksIFMuPC9hdXRob3I+PGF1dGhvcj5H
aWxlcywgUy48L2F1dGhvcj48YXV0aG9yPkNhbXBiZWxsLCBTLjwvYXV0aG9yPjwvYXV0aG9ycz48
L2NvbnRyaWJ1dG9ycz48dGl0bGVzPjx0aXRsZT5QYXRpZW50IGFuZCBwdWJsaWMgaW52b2x2ZW1l
bnQgaW4gZG9jdG9yYWwgcmVzZWFyY2g6IHJlZmxlY3Rpb25zIGFuZCBleHBlcmllbmNlcyBvZiB0
aGUgUFBJIGNvbnRyaWJ1dG9ycyBhbmQgcmVzZWFyY2hlcjwvdGl0bGU+PHNlY29uZGFyeS10aXRs
ZT5SZXNlYXJjaCBJbnZvbHZlbWVudCBhbmQgRW5nYWdlbWVudDwvc2Vjb25kYXJ5LXRpdGxlPjwv
dGl0bGVzPjxwZXJpb2RpY2FsPjxmdWxsLXRpdGxlPlJlc2VhcmNoIEludm9sdmVtZW50IGFuZCBF
bmdhZ2VtZW50PC9mdWxsLXRpdGxlPjxhYmJyLTE+UmVzIEludm9sdiBFbmdhZ2VtPC9hYmJyLTE+
PC9wZXJpb2RpY2FsPjxwYWdlcz4xLTEzPC9wYWdlcz48dm9sdW1lPjY8L3ZvbHVtZT48cmVwcmlu
dC1lZGl0aW9uPmluIGZpbGU8L3JlcHJpbnQtZWRpdGlvbj48ZGF0ZXM+PHllYXI+MjAyMDwveWVh
cj48L2RhdGVzPjx1cmxzPjxyZWxhdGVkLXVybHM+PHVybD5odHRwczovL3Jlc2VhcmNoaW52b2x2
ZW1lbnQuYmlvbWVkY2VudHJhbC5jb20vYXJ0aWNsZXMvMTAuMTE4Ni9zNDA5MDAtMDIwLTAwMjAx
LXc8L3VybD48L3JlbGF0ZWQtdXJscz48L3VybHM+PC9yZWNvcmQ+PC9DaXRlPjwvRW5kTm90ZT4A
</w:fldData>
        </w:fldChar>
      </w:r>
      <w:r w:rsidR="00C445FA">
        <w:rPr>
          <w:rFonts w:eastAsiaTheme="majorEastAsia" w:cstheme="minorHAnsi"/>
          <w:sz w:val="24"/>
          <w:szCs w:val="24"/>
        </w:rPr>
        <w:instrText xml:space="preserve"> ADDIN EN.CITE.DATA </w:instrText>
      </w:r>
      <w:r w:rsidR="00C445FA">
        <w:rPr>
          <w:rFonts w:eastAsiaTheme="majorEastAsia" w:cstheme="minorHAnsi"/>
          <w:sz w:val="24"/>
          <w:szCs w:val="24"/>
        </w:rPr>
      </w:r>
      <w:r w:rsidR="00C445FA">
        <w:rPr>
          <w:rFonts w:eastAsiaTheme="majorEastAsia" w:cstheme="minorHAnsi"/>
          <w:sz w:val="24"/>
          <w:szCs w:val="24"/>
        </w:rPr>
        <w:fldChar w:fldCharType="end"/>
      </w:r>
      <w:r w:rsidR="00C445FA">
        <w:rPr>
          <w:rFonts w:eastAsiaTheme="majorEastAsia" w:cstheme="minorHAnsi"/>
          <w:sz w:val="24"/>
          <w:szCs w:val="24"/>
        </w:rPr>
      </w:r>
      <w:r w:rsidR="00C445FA">
        <w:rPr>
          <w:rFonts w:eastAsiaTheme="majorEastAsia" w:cstheme="minorHAnsi"/>
          <w:sz w:val="24"/>
          <w:szCs w:val="24"/>
        </w:rPr>
        <w:fldChar w:fldCharType="separate"/>
      </w:r>
      <w:r w:rsidR="00C445FA">
        <w:rPr>
          <w:rFonts w:eastAsiaTheme="majorEastAsia" w:cstheme="minorHAnsi"/>
          <w:noProof/>
          <w:sz w:val="24"/>
          <w:szCs w:val="24"/>
        </w:rPr>
        <w:t>(Gordon et al. 2017; Coupe and Mathieson 2019; Dawson et al. 2020)</w:t>
      </w:r>
      <w:r w:rsidR="00C445FA">
        <w:rPr>
          <w:rFonts w:eastAsiaTheme="majorEastAsia" w:cstheme="minorHAnsi"/>
          <w:sz w:val="24"/>
          <w:szCs w:val="24"/>
        </w:rPr>
        <w:fldChar w:fldCharType="end"/>
      </w:r>
      <w:r w:rsidRPr="00B35582">
        <w:rPr>
          <w:rFonts w:eastAsiaTheme="majorEastAsia" w:cstheme="minorHAnsi"/>
          <w:sz w:val="24"/>
          <w:szCs w:val="24"/>
        </w:rPr>
        <w:t xml:space="preserve">. </w:t>
      </w:r>
    </w:p>
    <w:p w14:paraId="1DB92C9B" w14:textId="77777777" w:rsidR="00B35582" w:rsidRPr="00B35582" w:rsidRDefault="00B35582" w:rsidP="00B35582">
      <w:pPr>
        <w:spacing w:after="0" w:line="240" w:lineRule="auto"/>
        <w:rPr>
          <w:rFonts w:eastAsiaTheme="majorEastAsia" w:cstheme="minorHAnsi"/>
          <w:b/>
          <w:bCs/>
          <w:sz w:val="24"/>
          <w:szCs w:val="24"/>
        </w:rPr>
      </w:pPr>
    </w:p>
    <w:p w14:paraId="63F0F6AC" w14:textId="77777777" w:rsidR="00B35582" w:rsidRPr="00B35582" w:rsidRDefault="00B35582" w:rsidP="00B35582">
      <w:pPr>
        <w:spacing w:after="0" w:line="240" w:lineRule="auto"/>
        <w:rPr>
          <w:rFonts w:eastAsiaTheme="majorEastAsia" w:cstheme="minorHAnsi"/>
          <w:sz w:val="24"/>
          <w:szCs w:val="24"/>
        </w:rPr>
      </w:pPr>
      <w:r w:rsidRPr="00B35582">
        <w:rPr>
          <w:rFonts w:eastAsiaTheme="majorEastAsia" w:cstheme="minorHAnsi"/>
          <w:sz w:val="24"/>
          <w:szCs w:val="24"/>
        </w:rPr>
        <w:t xml:space="preserve">Despite this, a particular strength of this study is the extent to which I was able to undertake the involvement of patients and carers, including throughout the different stages of the study. This is still unusual in doctoral research, in particular when structural factors present barriers as described. I describe the involvement in detail below. </w:t>
      </w:r>
    </w:p>
    <w:p w14:paraId="2E33FF73" w14:textId="77777777" w:rsidR="00B35582" w:rsidRPr="00B35582" w:rsidRDefault="00B35582" w:rsidP="00B35582">
      <w:pPr>
        <w:spacing w:after="0" w:line="240" w:lineRule="auto"/>
        <w:rPr>
          <w:rFonts w:eastAsiaTheme="majorEastAsia" w:cstheme="minorHAnsi"/>
          <w:b/>
          <w:bCs/>
          <w:sz w:val="24"/>
          <w:szCs w:val="24"/>
        </w:rPr>
      </w:pPr>
    </w:p>
    <w:p w14:paraId="1BDBA5E3" w14:textId="7DA7CD11" w:rsidR="00B35582" w:rsidRPr="00B35582" w:rsidRDefault="00F00644" w:rsidP="00B35582">
      <w:pPr>
        <w:spacing w:after="0" w:line="240" w:lineRule="auto"/>
        <w:rPr>
          <w:rFonts w:eastAsiaTheme="majorEastAsia" w:cstheme="minorHAnsi"/>
          <w:b/>
          <w:bCs/>
          <w:sz w:val="24"/>
          <w:szCs w:val="24"/>
        </w:rPr>
      </w:pPr>
      <w:bookmarkStart w:id="93" w:name="Recruitment341"/>
      <w:bookmarkEnd w:id="93"/>
      <w:r>
        <w:rPr>
          <w:rFonts w:eastAsiaTheme="majorEastAsia" w:cstheme="minorHAnsi"/>
          <w:b/>
          <w:bCs/>
          <w:sz w:val="24"/>
          <w:szCs w:val="24"/>
        </w:rPr>
        <w:t xml:space="preserve">3.4.1 </w:t>
      </w:r>
      <w:r w:rsidR="00B35582" w:rsidRPr="00B35582">
        <w:rPr>
          <w:rFonts w:eastAsiaTheme="majorEastAsia" w:cstheme="minorHAnsi"/>
          <w:b/>
          <w:bCs/>
          <w:sz w:val="24"/>
          <w:szCs w:val="24"/>
        </w:rPr>
        <w:t>Recruitment of Patient and Carer Reference Group</w:t>
      </w:r>
    </w:p>
    <w:p w14:paraId="5477B767" w14:textId="77777777" w:rsidR="00B35582" w:rsidRPr="00B35582" w:rsidRDefault="00B35582" w:rsidP="00B35582">
      <w:pPr>
        <w:spacing w:after="0" w:line="240" w:lineRule="auto"/>
        <w:rPr>
          <w:rFonts w:eastAsiaTheme="majorEastAsia" w:cstheme="minorHAnsi"/>
          <w:b/>
          <w:bCs/>
          <w:sz w:val="24"/>
          <w:szCs w:val="24"/>
        </w:rPr>
      </w:pPr>
    </w:p>
    <w:p w14:paraId="0FC3BE44" w14:textId="5EDE72F4" w:rsidR="00B35582" w:rsidRPr="00B35582" w:rsidRDefault="00B35582" w:rsidP="00B35582">
      <w:pPr>
        <w:spacing w:after="0" w:line="240" w:lineRule="auto"/>
        <w:rPr>
          <w:rFonts w:cstheme="minorHAnsi"/>
          <w:kern w:val="36"/>
          <w:sz w:val="24"/>
          <w:szCs w:val="24"/>
          <w:u w:color="000000"/>
          <w:lang w:val="en-US" w:eastAsia="en-GB"/>
        </w:rPr>
      </w:pPr>
      <w:bookmarkStart w:id="94" w:name="_Toc524690243"/>
      <w:bookmarkStart w:id="95" w:name="_Toc524691543"/>
      <w:bookmarkStart w:id="96" w:name="_Toc12806657"/>
      <w:r w:rsidRPr="00B35582">
        <w:rPr>
          <w:rFonts w:cstheme="minorHAnsi"/>
          <w:sz w:val="24"/>
          <w:szCs w:val="24"/>
          <w:u w:color="000000"/>
          <w:lang w:val="en-US" w:eastAsia="en-GB"/>
        </w:rPr>
        <w:t xml:space="preserve">Previous public involvement in the QES had been limited by difficulties in contacting members of existing groups </w:t>
      </w:r>
      <w:r w:rsidR="00C445FA">
        <w:rPr>
          <w:rFonts w:cstheme="minorHAnsi"/>
          <w:sz w:val="24"/>
          <w:szCs w:val="24"/>
          <w:u w:color="000000"/>
          <w:lang w:val="en-US" w:eastAsia="en-GB"/>
        </w:rPr>
        <w:fldChar w:fldCharType="begin">
          <w:fldData xml:space="preserve">PEVuZE5vdGU+PENpdGU+PFJlY051bT4xNDwvUmVjTnVtPjxEaXNwbGF5VGV4dD4oSU5WT0xWRSAy
MDE1YTsgQ2xpbmljYWwgUmVzZWFyY2ggJmFtcDsgSW5ub3ZhdGlvbiBPZmZpY2UgMjAxOGI7IENs
aW5pY2FsIFJlc2VhcmNoICZhbXA7IElubm92YXRpb24gT2ZmaWNlIDIwMThhKTwvRGlzcGxheVRl
eHQ+PHJlY29yZD48cmVjLW51bWJlcj4xNDwvcmVjLW51bWJlcj48Zm9yZWlnbi1rZXlzPjxrZXkg
YXBwPSJFTiIgZGItaWQ9ImVkYTk5ZXNyOWFycDUyZTIwdjJwZnR6NHJwNXM5eDBldmVmNSIgdGlt
ZXN0YW1wPSIxNDY2MDc4OTE0Ij4xNDwva2V5PjwvZm9yZWlnbi1rZXlzPjxyZWYtdHlwZSBuYW1l
PSJXZWIgUGFnZSI+MTI8L3JlZi10eXBlPjxjb250cmlidXRvcnM+PGF1dGhvcnM+PGF1dGhvcj5J
TlZPTFZFPC9hdXRob3I+PC9hdXRob3JzPjwvY29udHJpYnV0b3JzPjx0aXRsZXM+PHRpdGxlPlBh
bGxpYXRpdmUgQ2FyZSBTdHVkaWVzIEFkdmlzb3J5IEdyb3VwIChQQ1NBRyk8L3RpdGxlPjwvdGl0
bGVzPjxyZXByaW50LWVkaXRpb24+bm90IGluIGZpbGU8L3JlcHJpbnQtZWRpdGlvbj48a2V5d29y
ZHM+PGtleXdvcmQ+UGFsbGlhdGl2ZSBDYXJlPC9rZXl3b3JkPjxrZXl3b3JkPmNhcmU8L2tleXdv
cmQ+PC9rZXl3b3Jkcz48ZGF0ZXM+PHllYXI+MjAxNTwveWVhcj48cHViLWRhdGVzPjxkYXRlPjIw
MTU8L2RhdGU+PC9wdWItZGF0ZXM+PC9kYXRlcz48cHViLWxvY2F0aW9uPkVhc3RsZWlnaCwgSGFt
cHNoaXJlPC9wdWItbG9jYXRpb24+PHB1Ymxpc2hlcj5JTlZPTFZFPC9wdWJsaXNoZXI+PGxhYmVs
Pjc4Nkc8L2xhYmVsPjx1cmxzPjxyZWxhdGVkLXVybHM+PHVybD48c3R5bGUgZmFjZT0idW5kZXJs
aW5lIiBmb250PSJkZWZhdWx0IiBzaXplPSIxMDAlIj5odHRwOi8vd3d3Lmludm8ub3JnLnVrL2Zp
bmQtb3V0LW1vcmUvaW52b2RpcmVjdC1vcmcvcGFsbGlhdGl2ZS1jYXJlLXN0dWRpZXMtYWR2aXNv
cnktZ3JvdXAtcGNzYWcvPC9zdHlsZT48L3VybD48L3JlbGF0ZWQtdXJscz48L3VybHM+PC9yZWNv
cmQ+PC9DaXRlPjxDaXRlPjxSZWNOdW0+MTY4Nzk8L1JlY051bT48cmVjb3JkPjxyZWMtbnVtYmVy
PjE2ODc5PC9yZWMtbnVtYmVyPjxmb3JlaWduLWtleXM+PGtleSBhcHA9IkVOIiBkYi1pZD0iZWRh
OTllc3I5YXJwNTJlMjB2MnBmdHo0cnA1czl4MGV2ZWY1IiB0aW1lc3RhbXA9IjE1MzYzMTU3MDMi
PjE2ODc5PC9rZXk+PC9mb3JlaWduLWtleXM+PHJlZi10eXBlIG5hbWU9IldlYiBQYWdlIj4xMjwv
cmVmLXR5cGU+PGNvbnRyaWJ1dG9ycz48YXV0aG9ycz48YXV0aG9yPkNsaW5pY2FsIFJlc2VhcmNo
ICZhbXA7IElubm92YXRpb24gT2ZmaWNlLDwvYXV0aG9yPjwvYXV0aG9ycz48L2NvbnRyaWJ1dG9y
cz48dGl0bGVzPjx0aXRsZT5Zb3Jrc2hpcmUgYW5kIEh1bWJlcnNpZGUgQ29uc3VtZXIgUmVzZWFy
Y2ggUGFuZWwsPC90aXRsZT48L3RpdGxlcz48bnVtYmVyPjcgU2VwdGVtYmVyIDIwMTg8L251bWJl
cj48cmVwcmludC1lZGl0aW9uPm5vdCBpbiBmaWxlPC9yZXByaW50LWVkaXRpb24+PGRhdGVzPjx5
ZWFyPjIwMTg8L3llYXI+PC9kYXRlcz48cHViLWxvY2F0aW9uPlNoZWZmaWVsZDwvcHViLWxvY2F0
aW9uPjxwdWJsaXNoZXI+U2hlZmZpZWxkIFRlYWNoaW5nIEhvc3BpdGFscyBOSFMgRm91bmRhdGlv
biBUcnVzdCwmI3hEO1VuaXZlcnNpdHkgb2YgU2hlZmZpZWxkLDwvcHVibGlzaGVyPjx1cmxzPjxy
ZWxhdGVkLXVybHM+PHVybD5odHRwczovL3d3dy5zaGVmZmllbGRjbGluaWNhbHJlc2VhcmNoLm9y
Zy9mb3ItcGF0aWVudHMtcHVibGljL2hvdy10by1nZXQtaW52b2x2ZWQvY2FuY2VyLXJlc2VhcmNo
LzwvdXJsPjwvcmVsYXRlZC11cmxzPjwvdXJscz48L3JlY29yZD48L0NpdGU+PENpdGU+PFJlY051
bT4xNjg4MDwvUmVjTnVtPjxyZWNvcmQ+PHJlYy1udW1iZXI+MTY4ODA8L3JlYy1udW1iZXI+PGZv
cmVpZ24ta2V5cz48a2V5IGFwcD0iRU4iIGRiLWlkPSJlZGE5OWVzcjlhcnA1MmUyMHYycGZ0ejRy
cDVzOXgwZXZlZjUiIHRpbWVzdGFtcD0iMTUzNjMxNTg5OCI+MTY4ODA8L2tleT48L2ZvcmVpZ24t
a2V5cz48cmVmLXR5cGUgbmFtZT0iV2ViIFBhZ2UiPjEyPC9yZWYtdHlwZT48Y29udHJpYnV0b3Jz
PjxhdXRob3JzPjxhdXRob3I+Q2xpbmljYWwgUmVzZWFyY2ggJmFtcDsgSW5ub3ZhdGlvbiBPZmZp
Y2UsPC9hdXRob3I+PC9hdXRob3JzPjwvY29udHJpYnV0b3JzPjx0aXRsZXM+PHRpdGxlPlRoZXJh
cGV1dGljcyAmYW1wOyBQYWxsaWF0aXZlIENhcmUgUGF0aWVudCAmYW1wOyBQdWJsaWMgSW52b2x2
ZW1lbnQgUGFuZWw8L3RpdGxlPjwvdGl0bGVzPjxudW1iZXI+OSBTZXB0ZW1iZXIgMjAxODwvbnVt
YmVyPjxyZXByaW50LWVkaXRpb24+bm90IGluIGZpbGU8L3JlcHJpbnQtZWRpdGlvbj48ZGF0ZXM+
PHllYXI+MjAxODwveWVhcj48L2RhdGVzPjxwdWItbG9jYXRpb24+U2hlZmZpZWxkPC9wdWItbG9j
YXRpb24+PHB1Ymxpc2hlcj5TaGVmZmllbGQgVGVhY2hpbmcgSG9zcGl0YWxzIE5IUyBGb3VuZGF0
aW9uIFRydXN0LCYjeEQ7VW5pdmVyc2l0eSBvZiBTaGVmZmllbGQsPC9wdWJsaXNoZXI+PHVybHM+
PHJlbGF0ZWQtdXJscz48dXJsPmh0dHBzOi8vd3d3LnNoZWZmaWVsZGNsaW5pY2FscmVzZWFyY2gu
b3JnL2Zvci1wYXRpZW50cy1wdWJsaWMvaG93LXRvLWdldC1pbnZvbHZlZC9wcGktaW4tdGhlcmFw
ZXV0aWNzLXBhbGxpYXRpdmUtY2FyZS88L3VybD48L3JlbGF0ZWQtdXJscz48L3VybHM+PC9yZWNv
cmQ+PC9DaXRlPjwvRW5kTm90ZT5=
</w:fldData>
        </w:fldChar>
      </w:r>
      <w:r w:rsidR="00C445FA">
        <w:rPr>
          <w:rFonts w:cstheme="minorHAnsi"/>
          <w:sz w:val="24"/>
          <w:szCs w:val="24"/>
          <w:u w:color="000000"/>
          <w:lang w:val="en-US" w:eastAsia="en-GB"/>
        </w:rPr>
        <w:instrText xml:space="preserve"> ADDIN EN.CITE </w:instrText>
      </w:r>
      <w:r w:rsidR="00C445FA">
        <w:rPr>
          <w:rFonts w:cstheme="minorHAnsi"/>
          <w:sz w:val="24"/>
          <w:szCs w:val="24"/>
          <w:u w:color="000000"/>
          <w:lang w:val="en-US" w:eastAsia="en-GB"/>
        </w:rPr>
        <w:fldChar w:fldCharType="begin">
          <w:fldData xml:space="preserve">PEVuZE5vdGU+PENpdGU+PFJlY051bT4xNDwvUmVjTnVtPjxEaXNwbGF5VGV4dD4oSU5WT0xWRSAy
MDE1YTsgQ2xpbmljYWwgUmVzZWFyY2ggJmFtcDsgSW5ub3ZhdGlvbiBPZmZpY2UgMjAxOGI7IENs
aW5pY2FsIFJlc2VhcmNoICZhbXA7IElubm92YXRpb24gT2ZmaWNlIDIwMThhKTwvRGlzcGxheVRl
eHQ+PHJlY29yZD48cmVjLW51bWJlcj4xNDwvcmVjLW51bWJlcj48Zm9yZWlnbi1rZXlzPjxrZXkg
YXBwPSJFTiIgZGItaWQ9ImVkYTk5ZXNyOWFycDUyZTIwdjJwZnR6NHJwNXM5eDBldmVmNSIgdGlt
ZXN0YW1wPSIxNDY2MDc4OTE0Ij4xNDwva2V5PjwvZm9yZWlnbi1rZXlzPjxyZWYtdHlwZSBuYW1l
PSJXZWIgUGFnZSI+MTI8L3JlZi10eXBlPjxjb250cmlidXRvcnM+PGF1dGhvcnM+PGF1dGhvcj5J
TlZPTFZFPC9hdXRob3I+PC9hdXRob3JzPjwvY29udHJpYnV0b3JzPjx0aXRsZXM+PHRpdGxlPlBh
bGxpYXRpdmUgQ2FyZSBTdHVkaWVzIEFkdmlzb3J5IEdyb3VwIChQQ1NBRyk8L3RpdGxlPjwvdGl0
bGVzPjxyZXByaW50LWVkaXRpb24+bm90IGluIGZpbGU8L3JlcHJpbnQtZWRpdGlvbj48a2V5d29y
ZHM+PGtleXdvcmQ+UGFsbGlhdGl2ZSBDYXJlPC9rZXl3b3JkPjxrZXl3b3JkPmNhcmU8L2tleXdv
cmQ+PC9rZXl3b3Jkcz48ZGF0ZXM+PHllYXI+MjAxNTwveWVhcj48cHViLWRhdGVzPjxkYXRlPjIw
MTU8L2RhdGU+PC9wdWItZGF0ZXM+PC9kYXRlcz48cHViLWxvY2F0aW9uPkVhc3RsZWlnaCwgSGFt
cHNoaXJlPC9wdWItbG9jYXRpb24+PHB1Ymxpc2hlcj5JTlZPTFZFPC9wdWJsaXNoZXI+PGxhYmVs
Pjc4Nkc8L2xhYmVsPjx1cmxzPjxyZWxhdGVkLXVybHM+PHVybD48c3R5bGUgZmFjZT0idW5kZXJs
aW5lIiBmb250PSJkZWZhdWx0IiBzaXplPSIxMDAlIj5odHRwOi8vd3d3Lmludm8ub3JnLnVrL2Zp
bmQtb3V0LW1vcmUvaW52b2RpcmVjdC1vcmcvcGFsbGlhdGl2ZS1jYXJlLXN0dWRpZXMtYWR2aXNv
cnktZ3JvdXAtcGNzYWcvPC9zdHlsZT48L3VybD48L3JlbGF0ZWQtdXJscz48L3VybHM+PC9yZWNv
cmQ+PC9DaXRlPjxDaXRlPjxSZWNOdW0+MTY4Nzk8L1JlY051bT48cmVjb3JkPjxyZWMtbnVtYmVy
PjE2ODc5PC9yZWMtbnVtYmVyPjxmb3JlaWduLWtleXM+PGtleSBhcHA9IkVOIiBkYi1pZD0iZWRh
OTllc3I5YXJwNTJlMjB2MnBmdHo0cnA1czl4MGV2ZWY1IiB0aW1lc3RhbXA9IjE1MzYzMTU3MDMi
PjE2ODc5PC9rZXk+PC9mb3JlaWduLWtleXM+PHJlZi10eXBlIG5hbWU9IldlYiBQYWdlIj4xMjwv
cmVmLXR5cGU+PGNvbnRyaWJ1dG9ycz48YXV0aG9ycz48YXV0aG9yPkNsaW5pY2FsIFJlc2VhcmNo
ICZhbXA7IElubm92YXRpb24gT2ZmaWNlLDwvYXV0aG9yPjwvYXV0aG9ycz48L2NvbnRyaWJ1dG9y
cz48dGl0bGVzPjx0aXRsZT5Zb3Jrc2hpcmUgYW5kIEh1bWJlcnNpZGUgQ29uc3VtZXIgUmVzZWFy
Y2ggUGFuZWwsPC90aXRsZT48L3RpdGxlcz48bnVtYmVyPjcgU2VwdGVtYmVyIDIwMTg8L251bWJl
cj48cmVwcmludC1lZGl0aW9uPm5vdCBpbiBmaWxlPC9yZXByaW50LWVkaXRpb24+PGRhdGVzPjx5
ZWFyPjIwMTg8L3llYXI+PC9kYXRlcz48cHViLWxvY2F0aW9uPlNoZWZmaWVsZDwvcHViLWxvY2F0
aW9uPjxwdWJsaXNoZXI+U2hlZmZpZWxkIFRlYWNoaW5nIEhvc3BpdGFscyBOSFMgRm91bmRhdGlv
biBUcnVzdCwmI3hEO1VuaXZlcnNpdHkgb2YgU2hlZmZpZWxkLDwvcHVibGlzaGVyPjx1cmxzPjxy
ZWxhdGVkLXVybHM+PHVybD5odHRwczovL3d3dy5zaGVmZmllbGRjbGluaWNhbHJlc2VhcmNoLm9y
Zy9mb3ItcGF0aWVudHMtcHVibGljL2hvdy10by1nZXQtaW52b2x2ZWQvY2FuY2VyLXJlc2VhcmNo
LzwvdXJsPjwvcmVsYXRlZC11cmxzPjwvdXJscz48L3JlY29yZD48L0NpdGU+PENpdGU+PFJlY051
bT4xNjg4MDwvUmVjTnVtPjxyZWNvcmQ+PHJlYy1udW1iZXI+MTY4ODA8L3JlYy1udW1iZXI+PGZv
cmVpZ24ta2V5cz48a2V5IGFwcD0iRU4iIGRiLWlkPSJlZGE5OWVzcjlhcnA1MmUyMHYycGZ0ejRy
cDVzOXgwZXZlZjUiIHRpbWVzdGFtcD0iMTUzNjMxNTg5OCI+MTY4ODA8L2tleT48L2ZvcmVpZ24t
a2V5cz48cmVmLXR5cGUgbmFtZT0iV2ViIFBhZ2UiPjEyPC9yZWYtdHlwZT48Y29udHJpYnV0b3Jz
PjxhdXRob3JzPjxhdXRob3I+Q2xpbmljYWwgUmVzZWFyY2ggJmFtcDsgSW5ub3ZhdGlvbiBPZmZp
Y2UsPC9hdXRob3I+PC9hdXRob3JzPjwvY29udHJpYnV0b3JzPjx0aXRsZXM+PHRpdGxlPlRoZXJh
cGV1dGljcyAmYW1wOyBQYWxsaWF0aXZlIENhcmUgUGF0aWVudCAmYW1wOyBQdWJsaWMgSW52b2x2
ZW1lbnQgUGFuZWw8L3RpdGxlPjwvdGl0bGVzPjxudW1iZXI+OSBTZXB0ZW1iZXIgMjAxODwvbnVt
YmVyPjxyZXByaW50LWVkaXRpb24+bm90IGluIGZpbGU8L3JlcHJpbnQtZWRpdGlvbj48ZGF0ZXM+
PHllYXI+MjAxODwveWVhcj48L2RhdGVzPjxwdWItbG9jYXRpb24+U2hlZmZpZWxkPC9wdWItbG9j
YXRpb24+PHB1Ymxpc2hlcj5TaGVmZmllbGQgVGVhY2hpbmcgSG9zcGl0YWxzIE5IUyBGb3VuZGF0
aW9uIFRydXN0LCYjeEQ7VW5pdmVyc2l0eSBvZiBTaGVmZmllbGQsPC9wdWJsaXNoZXI+PHVybHM+
PHJlbGF0ZWQtdXJscz48dXJsPmh0dHBzOi8vd3d3LnNoZWZmaWVsZGNsaW5pY2FscmVzZWFyY2gu
b3JnL2Zvci1wYXRpZW50cy1wdWJsaWMvaG93LXRvLWdldC1pbnZvbHZlZC9wcGktaW4tdGhlcmFw
ZXV0aWNzLXBhbGxpYXRpdmUtY2FyZS88L3VybD48L3JlbGF0ZWQtdXJscz48L3VybHM+PC9yZWNv
cmQ+PC9DaXRlPjwvRW5kTm90ZT5=
</w:fldData>
        </w:fldChar>
      </w:r>
      <w:r w:rsidR="00C445FA">
        <w:rPr>
          <w:rFonts w:cstheme="minorHAnsi"/>
          <w:sz w:val="24"/>
          <w:szCs w:val="24"/>
          <w:u w:color="000000"/>
          <w:lang w:val="en-US" w:eastAsia="en-GB"/>
        </w:rPr>
        <w:instrText xml:space="preserve"> ADDIN EN.CITE.DATA </w:instrText>
      </w:r>
      <w:r w:rsidR="00C445FA">
        <w:rPr>
          <w:rFonts w:cstheme="minorHAnsi"/>
          <w:sz w:val="24"/>
          <w:szCs w:val="24"/>
          <w:u w:color="000000"/>
          <w:lang w:val="en-US" w:eastAsia="en-GB"/>
        </w:rPr>
      </w:r>
      <w:r w:rsidR="00C445FA">
        <w:rPr>
          <w:rFonts w:cstheme="minorHAnsi"/>
          <w:sz w:val="24"/>
          <w:szCs w:val="24"/>
          <w:u w:color="000000"/>
          <w:lang w:val="en-US" w:eastAsia="en-GB"/>
        </w:rPr>
        <w:fldChar w:fldCharType="end"/>
      </w:r>
      <w:r w:rsidR="00C445FA">
        <w:rPr>
          <w:rFonts w:cstheme="minorHAnsi"/>
          <w:sz w:val="24"/>
          <w:szCs w:val="24"/>
          <w:u w:color="000000"/>
          <w:lang w:val="en-US" w:eastAsia="en-GB"/>
        </w:rPr>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INVOLVE 2015a; Clinical Research &amp; Innovation Office 2018b; Clinical Research &amp; Innovation Office 2018a)</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I therefore chose to recruit a specific group of patients and carers as a more pragmatic way forward. </w:t>
      </w:r>
      <w:r w:rsidRPr="00B35582">
        <w:rPr>
          <w:rFonts w:cstheme="minorHAnsi"/>
          <w:kern w:val="36"/>
          <w:sz w:val="24"/>
          <w:szCs w:val="24"/>
          <w:u w:color="000000"/>
          <w:lang w:val="en-US" w:eastAsia="en-GB"/>
        </w:rPr>
        <w:t xml:space="preserve">Such involvement is in line with good practice and recommendations for involvement in research more widely and has been noted to have a number of benefits including promoting increased recruitment to studies, more effective consideration of ethical issues and wider dissemination </w:t>
      </w:r>
      <w:r w:rsidR="00C445FA">
        <w:rPr>
          <w:rFonts w:cstheme="minorHAnsi"/>
          <w:kern w:val="36"/>
          <w:sz w:val="24"/>
          <w:szCs w:val="24"/>
          <w:u w:color="000000"/>
          <w:lang w:val="en-US" w:eastAsia="en-GB"/>
        </w:rPr>
        <w:fldChar w:fldCharType="begin">
          <w:fldData xml:space="preserve">PEVuZE5vdGU+PENpdGU+PFJlY051bT42NjcxPC9SZWNOdW0+PERpc3BsYXlUZXh0PihTdGFsZXkg
MjAwOTsgSU5WT0xWRSAyMDEyYTsgTklIUiBldCBhbC4gMjAxOSk8L0Rpc3BsYXlUZXh0PjxyZWNv
cmQ+PHJlYy1udW1iZXI+NjY3MTwvcmVjLW51bWJlcj48Zm9yZWlnbi1rZXlzPjxrZXkgYXBwPSJF
TiIgZGItaWQ9ImVkYTk5ZXNyOWFycDUyZTIwdjJwZnR6NHJwNXM5eDBldmVmNSIgdGltZXN0YW1w
PSIxNDY2MDc5MTI2Ij42NjcxPC9rZXk+PC9mb3JlaWduLWtleXM+PHJlZi10eXBlIG5hbWU9IlJl
cG9ydCI+Mjc8L3JlZi10eXBlPjxjb250cmlidXRvcnM+PGF1dGhvcnM+PGF1dGhvcj5JTlZPTFZF
PC9hdXRob3I+PC9hdXRob3JzPjx0ZXJ0aWFyeS1hdXRob3JzPjxhdXRob3I+SU5WT0xWRTwvYXV0
aG9yPjxhdXRob3I+TklIUjwvYXV0aG9yPjwvdGVydGlhcnktYXV0aG9ycz48L2NvbnRyaWJ1dG9y
cz48dGl0bGVzPjx0aXRsZT5CcmllZmluZyBub3RlcyBmb3IgcmVzZWFyY2hlcnM6IGludm9sdmlu
ZyB0aGUgcHVibGljIGluIE5IUywgcHVibGljIGhlYWx0aCBhbmQgc29jaWFsIGNhcmUgcmVzZWFy
Y2g8L3RpdGxlPjwvdGl0bGVzPjxwYWdlcz4xLTUyPC9wYWdlcz48cmVwcmludC1lZGl0aW9uPm5v
dCBpbiBmaWxlPC9yZXByaW50LWVkaXRpb24+PGtleXdvcmRzPjxrZXl3b3JkPlB1YmxpYyBIZWFs
dGg8L2tleXdvcmQ+PGtleXdvcmQ+SGVhbHRoPC9rZXl3b3JkPjxrZXl3b3JkPmhlYWx0aCBhbmQg
c29jaWFsIGNhcmU8L2tleXdvcmQ+PGtleXdvcmQ+U29jaWFsIENhcmU8L2tleXdvcmQ+PGtleXdv
cmQ+Y2FyZTwva2V5d29yZD48a2V5d29yZD5SZXNlYXJjaDwva2V5d29yZD48L2tleXdvcmRzPjxk
YXRlcz48eWVhcj4yMDEyPC95ZWFyPjwvZGF0ZXM+PHB1Yi1sb2NhdGlvbj5Tb3V0aGFtcHRvbjwv
cHViLWxvY2F0aW9uPjxwdWJsaXNoZXI+SU5WT0xWRTwvcHVibGlzaGVyPjxsYWJlbD4xMTkyUjwv
bGFiZWw+PHVybHM+PHJlbGF0ZWQtdXJscz48dXJsPjxzdHlsZSBmYWNlPSJ1bmRlcmxpbmUiIGZv
bnQ9ImRlZmF1bHQiIHNpemU9IjEwMCUiPmh0dHA6Ly93d3cuaW52by5vcmcudWsvd3AtY29udGVu
dC91cGxvYWRzLzIwMTIvMDQvSU5WT0xWRUJyaWVmaW5nTm90ZXNBcHIyMDEyLnBkZjwvc3R5bGU+
PC91cmw+PC9yZWxhdGVkLXVybHM+PC91cmxzPjwvcmVjb3JkPjwvQ2l0ZT48Q2l0ZT48UmVjTnVt
PjE2ODE3PC9SZWNOdW0+PHJlY29yZD48cmVjLW51bWJlcj4xNjgxNzwvcmVjLW51bWJlcj48Zm9y
ZWlnbi1rZXlzPjxrZXkgYXBwPSJFTiIgZGItaWQ9ImVkYTk5ZXNyOWFycDUyZTIwdjJwZnR6NHJw
NXM5eDBldmVmNSIgdGltZXN0YW1wPSIxNTMwODkzNTA1Ij4xNjgxNzwva2V5PjxrZXkgYXBwPSJF
TldlYiIgZGItaWQ9IiI+MDwva2V5PjwvZm9yZWlnbi1rZXlzPjxyZWYtdHlwZSBuYW1lPSJSZXBv
cnQiPjI3PC9yZWYtdHlwZT48Y29udHJpYnV0b3JzPjxhdXRob3JzPjxhdXRob3I+TklIUiw8L2F1
dGhvcj48YXV0aG9yPkNoaWVmIFNjaWVudGlzdCBPZmZpY2UsPC9hdXRob3I+PGF1dGhvcj5IZWFs
dGggYW5kIENhcmUgUmVzZWFyY2ggV2FsZXMsPC9hdXRob3I+PGF1dGhvcj5QdWJsaWMgSGVhbHRo
IEFnZW5jeSw8L2F1dGhvcj48L2F1dGhvcnM+PHRlcnRpYXJ5LWF1dGhvcnM+PGF1dGhvcj5OSUhS
PC9hdXRob3I+PC90ZXJ0aWFyeS1hdXRob3JzPjwvY29udHJpYnV0b3JzPjx0aXRsZXM+PHRpdGxl
PlVLIFN0YW5kYXJkcyBmb3IgUHVibGljIEludm9sdmVtZW50PC90aXRsZT48L3RpdGxlcz48cmVw
cmludC1lZGl0aW9uPmluIGZpbGU8L3JlcHJpbnQtZWRpdGlvbj48ZGF0ZXM+PHllYXI+MjAxOTwv
eWVhcj48L2RhdGVzPjxwdWItbG9jYXRpb24+TG9uZG9uPC9wdWItbG9jYXRpb24+PHB1Ymxpc2hl
cj5VSyBQdWJsaWMgSW52b2x2ZW1lbnQgU3RhbmRhcmRzIERldmVsb3BtZW50IFBhcnRuZXJzaGlw
PC9wdWJsaXNoZXI+PHVybHM+PHJlbGF0ZWQtdXJscz48dXJsPmh0dHBzOi8vc2l0ZXMuZ29vZ2xl
LmNvbS9uaWhyLmFjLnVrL3BpLXN0YW5kYXJkcy9ob21lPC91cmw+PC9yZWxhdGVkLXVybHM+PC91
cmxzPjwvcmVjb3JkPjwvQ2l0ZT48Q2l0ZT48UmVjTnVtPjcxMjM8L1JlY051bT48cmVjb3JkPjxy
ZWMtbnVtYmVyPjcxMjM8L3JlYy1udW1iZXI+PGZvcmVpZ24ta2V5cz48a2V5IGFwcD0iRU4iIGRi
LWlkPSJlZGE5OWVzcjlhcnA1MmUyMHYycGZ0ejRycDVzOXgwZXZlZjUiIHRpbWVzdGFtcD0iMTQ2
NjA3OTEyNiI+NzEyMzwva2V5PjwvZm9yZWlnbi1rZXlzPjxyZWYtdHlwZSBuYW1lPSJSZXBvcnQi
PjI3PC9yZWYtdHlwZT48Y29udHJpYnV0b3JzPjxhdXRob3JzPjxhdXRob3I+U3RhbGV5LCBLLjwv
YXV0aG9yPjwvYXV0aG9ycz48dGVydGlhcnktYXV0aG9ycz48YXV0aG9yPklOVk9MVkU8L2F1dGhv
cj48L3RlcnRpYXJ5LWF1dGhvcnM+PC9jb250cmlidXRvcnM+PHRpdGxlcz48dGl0bGU+RXhwbG9y
aW5nIEltcGFjdDogUHVibGljIGludm9sdmVtZW50IGluIE5IUywgcHVibGljIGhlYWx0aCBhbmQg
c29jaWFsIGNhcmUgcmVzZWFyY2guPC90aXRsZT48L3RpdGxlcz48cGFnZXM+MS0xMTY8L3BhZ2Vz
PjxyZXByaW50LWVkaXRpb24+aW4gZmlsZTwvcmVwcmludC1lZGl0aW9uPjxrZXl3b3Jkcz48a2V5
d29yZD5pbnZvbHZlbWVudDwva2V5d29yZD48a2V5d29yZD5QdWJsaWMgSGVhbHRoPC9rZXl3b3Jk
PjxrZXl3b3JkPkhlYWx0aDwva2V5d29yZD48a2V5d29yZD5oZWFsdGggYW5kIHNvY2lhbCBjYXJl
PC9rZXl3b3JkPjxrZXl3b3JkPlNvY2lhbCBDYXJlPC9rZXl3b3JkPjxrZXl3b3JkPmNhcmU8L2tl
eXdvcmQ+PGtleXdvcmQ+UmVzZWFyY2g8L2tleXdvcmQ+PGtleXdvcmQ+cmV2aWV3PC9rZXl3b3Jk
PjxrZXl3b3JkPmxpdGVyYXR1cmU8L2tleXdvcmQ+PGtleXdvcmQ+cXVhbGl0eTwva2V5d29yZD48
a2V5d29yZD5UcmlhbDwva2V5d29yZD48a2V5d29yZD5vdXRjb21lIG1lYXN1cmU8L2tleXdvcmQ+
PGtleXdvcmQ+bWVhc3VyZXM8L2tleXdvcmQ+PGtleXdvcmQ+cXVhbGl0YXRpdmU8L2tleXdvcmQ+
PGtleXdvcmQ+UXVhbGl0YXRpdmUgUmVzZWFyY2g8L2tleXdvcmQ+PC9rZXl3b3Jkcz48ZGF0ZXM+
PHllYXI+MjAwOTwveWVhcj48cHViLWRhdGVzPjxkYXRlPjEwLzIwMDk8L2RhdGU+PC9wdWItZGF0
ZXM+PC9kYXRlcz48cHViLWxvY2F0aW9uPkVhc3RsZWlnaDwvcHViLWxvY2F0aW9uPjxsYWJlbD4x
MDg1UjwvbGFiZWw+PHVybHM+PHJlbGF0ZWQtdXJscz48dXJsPmh0dHA6Ly93d3cuaW52by5vcmcu
dWsvcG9zdHR5cGVwdWJsaWNhdGlvbi9leHBsb3JpbmctaW1wYWN0LXB1YmxpYy1pbnZvbHZlbWVu
dC1pbi1uaHMtcHVibGljLWhlYWx0aC1hbmQtc29jaWFsLWNhcmUtcmVzZWFyY2gvPC91cmw+PC9y
ZWxhdGVkLXVybHM+PC91cmxzPjwvcmVjb3JkPjwvQ2l0ZT48L0VuZE5vdGU+
</w:fldData>
        </w:fldChar>
      </w:r>
      <w:r w:rsidR="00BC508B">
        <w:rPr>
          <w:rFonts w:cstheme="minorHAnsi"/>
          <w:kern w:val="36"/>
          <w:sz w:val="24"/>
          <w:szCs w:val="24"/>
          <w:u w:color="000000"/>
          <w:lang w:val="en-US" w:eastAsia="en-GB"/>
        </w:rPr>
        <w:instrText xml:space="preserve"> ADDIN EN.CITE </w:instrText>
      </w:r>
      <w:r w:rsidR="00BC508B">
        <w:rPr>
          <w:rFonts w:cstheme="minorHAnsi"/>
          <w:kern w:val="36"/>
          <w:sz w:val="24"/>
          <w:szCs w:val="24"/>
          <w:u w:color="000000"/>
          <w:lang w:val="en-US" w:eastAsia="en-GB"/>
        </w:rPr>
        <w:fldChar w:fldCharType="begin">
          <w:fldData xml:space="preserve">PEVuZE5vdGU+PENpdGU+PFJlY051bT42NjcxPC9SZWNOdW0+PERpc3BsYXlUZXh0PihTdGFsZXkg
MjAwOTsgSU5WT0xWRSAyMDEyYTsgTklIUiBldCBhbC4gMjAxOSk8L0Rpc3BsYXlUZXh0PjxyZWNv
cmQ+PHJlYy1udW1iZXI+NjY3MTwvcmVjLW51bWJlcj48Zm9yZWlnbi1rZXlzPjxrZXkgYXBwPSJF
TiIgZGItaWQ9ImVkYTk5ZXNyOWFycDUyZTIwdjJwZnR6NHJwNXM5eDBldmVmNSIgdGltZXN0YW1w
PSIxNDY2MDc5MTI2Ij42NjcxPC9rZXk+PC9mb3JlaWduLWtleXM+PHJlZi10eXBlIG5hbWU9IlJl
cG9ydCI+Mjc8L3JlZi10eXBlPjxjb250cmlidXRvcnM+PGF1dGhvcnM+PGF1dGhvcj5JTlZPTFZF
PC9hdXRob3I+PC9hdXRob3JzPjx0ZXJ0aWFyeS1hdXRob3JzPjxhdXRob3I+SU5WT0xWRTwvYXV0
aG9yPjxhdXRob3I+TklIUjwvYXV0aG9yPjwvdGVydGlhcnktYXV0aG9ycz48L2NvbnRyaWJ1dG9y
cz48dGl0bGVzPjx0aXRsZT5CcmllZmluZyBub3RlcyBmb3IgcmVzZWFyY2hlcnM6IGludm9sdmlu
ZyB0aGUgcHVibGljIGluIE5IUywgcHVibGljIGhlYWx0aCBhbmQgc29jaWFsIGNhcmUgcmVzZWFy
Y2g8L3RpdGxlPjwvdGl0bGVzPjxwYWdlcz4xLTUyPC9wYWdlcz48cmVwcmludC1lZGl0aW9uPm5v
dCBpbiBmaWxlPC9yZXByaW50LWVkaXRpb24+PGtleXdvcmRzPjxrZXl3b3JkPlB1YmxpYyBIZWFs
dGg8L2tleXdvcmQ+PGtleXdvcmQ+SGVhbHRoPC9rZXl3b3JkPjxrZXl3b3JkPmhlYWx0aCBhbmQg
c29jaWFsIGNhcmU8L2tleXdvcmQ+PGtleXdvcmQ+U29jaWFsIENhcmU8L2tleXdvcmQ+PGtleXdv
cmQ+Y2FyZTwva2V5d29yZD48a2V5d29yZD5SZXNlYXJjaDwva2V5d29yZD48L2tleXdvcmRzPjxk
YXRlcz48eWVhcj4yMDEyPC95ZWFyPjwvZGF0ZXM+PHB1Yi1sb2NhdGlvbj5Tb3V0aGFtcHRvbjwv
cHViLWxvY2F0aW9uPjxwdWJsaXNoZXI+SU5WT0xWRTwvcHVibGlzaGVyPjxsYWJlbD4xMTkyUjwv
bGFiZWw+PHVybHM+PHJlbGF0ZWQtdXJscz48dXJsPjxzdHlsZSBmYWNlPSJ1bmRlcmxpbmUiIGZv
bnQ9ImRlZmF1bHQiIHNpemU9IjEwMCUiPmh0dHA6Ly93d3cuaW52by5vcmcudWsvd3AtY29udGVu
dC91cGxvYWRzLzIwMTIvMDQvSU5WT0xWRUJyaWVmaW5nTm90ZXNBcHIyMDEyLnBkZjwvc3R5bGU+
PC91cmw+PC9yZWxhdGVkLXVybHM+PC91cmxzPjwvcmVjb3JkPjwvQ2l0ZT48Q2l0ZT48UmVjTnVt
PjE2ODE3PC9SZWNOdW0+PHJlY29yZD48cmVjLW51bWJlcj4xNjgxNzwvcmVjLW51bWJlcj48Zm9y
ZWlnbi1rZXlzPjxrZXkgYXBwPSJFTiIgZGItaWQ9ImVkYTk5ZXNyOWFycDUyZTIwdjJwZnR6NHJw
NXM5eDBldmVmNSIgdGltZXN0YW1wPSIxNTMwODkzNTA1Ij4xNjgxNzwva2V5PjxrZXkgYXBwPSJF
TldlYiIgZGItaWQ9IiI+MDwva2V5PjwvZm9yZWlnbi1rZXlzPjxyZWYtdHlwZSBuYW1lPSJSZXBv
cnQiPjI3PC9yZWYtdHlwZT48Y29udHJpYnV0b3JzPjxhdXRob3JzPjxhdXRob3I+TklIUiw8L2F1
dGhvcj48YXV0aG9yPkNoaWVmIFNjaWVudGlzdCBPZmZpY2UsPC9hdXRob3I+PGF1dGhvcj5IZWFs
dGggYW5kIENhcmUgUmVzZWFyY2ggV2FsZXMsPC9hdXRob3I+PGF1dGhvcj5QdWJsaWMgSGVhbHRo
IEFnZW5jeSw8L2F1dGhvcj48L2F1dGhvcnM+PHRlcnRpYXJ5LWF1dGhvcnM+PGF1dGhvcj5OSUhS
PC9hdXRob3I+PC90ZXJ0aWFyeS1hdXRob3JzPjwvY29udHJpYnV0b3JzPjx0aXRsZXM+PHRpdGxl
PlVLIFN0YW5kYXJkcyBmb3IgUHVibGljIEludm9sdmVtZW50PC90aXRsZT48L3RpdGxlcz48cmVw
cmludC1lZGl0aW9uPmluIGZpbGU8L3JlcHJpbnQtZWRpdGlvbj48ZGF0ZXM+PHllYXI+MjAxOTwv
eWVhcj48L2RhdGVzPjxwdWItbG9jYXRpb24+TG9uZG9uPC9wdWItbG9jYXRpb24+PHB1Ymxpc2hl
cj5VSyBQdWJsaWMgSW52b2x2ZW1lbnQgU3RhbmRhcmRzIERldmVsb3BtZW50IFBhcnRuZXJzaGlw
PC9wdWJsaXNoZXI+PHVybHM+PHJlbGF0ZWQtdXJscz48dXJsPmh0dHBzOi8vc2l0ZXMuZ29vZ2xl
LmNvbS9uaWhyLmFjLnVrL3BpLXN0YW5kYXJkcy9ob21lPC91cmw+PC9yZWxhdGVkLXVybHM+PC91
cmxzPjwvcmVjb3JkPjwvQ2l0ZT48Q2l0ZT48UmVjTnVtPjcxMjM8L1JlY051bT48cmVjb3JkPjxy
ZWMtbnVtYmVyPjcxMjM8L3JlYy1udW1iZXI+PGZvcmVpZ24ta2V5cz48a2V5IGFwcD0iRU4iIGRi
LWlkPSJlZGE5OWVzcjlhcnA1MmUyMHYycGZ0ejRycDVzOXgwZXZlZjUiIHRpbWVzdGFtcD0iMTQ2
NjA3OTEyNiI+NzEyMzwva2V5PjwvZm9yZWlnbi1rZXlzPjxyZWYtdHlwZSBuYW1lPSJSZXBvcnQi
PjI3PC9yZWYtdHlwZT48Y29udHJpYnV0b3JzPjxhdXRob3JzPjxhdXRob3I+U3RhbGV5LCBLLjwv
YXV0aG9yPjwvYXV0aG9ycz48dGVydGlhcnktYXV0aG9ycz48YXV0aG9yPklOVk9MVkU8L2F1dGhv
cj48L3RlcnRpYXJ5LWF1dGhvcnM+PC9jb250cmlidXRvcnM+PHRpdGxlcz48dGl0bGU+RXhwbG9y
aW5nIEltcGFjdDogUHVibGljIGludm9sdmVtZW50IGluIE5IUywgcHVibGljIGhlYWx0aCBhbmQg
c29jaWFsIGNhcmUgcmVzZWFyY2guPC90aXRsZT48L3RpdGxlcz48cGFnZXM+MS0xMTY8L3BhZ2Vz
PjxyZXByaW50LWVkaXRpb24+aW4gZmlsZTwvcmVwcmludC1lZGl0aW9uPjxrZXl3b3Jkcz48a2V5
d29yZD5pbnZvbHZlbWVudDwva2V5d29yZD48a2V5d29yZD5QdWJsaWMgSGVhbHRoPC9rZXl3b3Jk
PjxrZXl3b3JkPkhlYWx0aDwva2V5d29yZD48a2V5d29yZD5oZWFsdGggYW5kIHNvY2lhbCBjYXJl
PC9rZXl3b3JkPjxrZXl3b3JkPlNvY2lhbCBDYXJlPC9rZXl3b3JkPjxrZXl3b3JkPmNhcmU8L2tl
eXdvcmQ+PGtleXdvcmQ+UmVzZWFyY2g8L2tleXdvcmQ+PGtleXdvcmQ+cmV2aWV3PC9rZXl3b3Jk
PjxrZXl3b3JkPmxpdGVyYXR1cmU8L2tleXdvcmQ+PGtleXdvcmQ+cXVhbGl0eTwva2V5d29yZD48
a2V5d29yZD5UcmlhbDwva2V5d29yZD48a2V5d29yZD5vdXRjb21lIG1lYXN1cmU8L2tleXdvcmQ+
PGtleXdvcmQ+bWVhc3VyZXM8L2tleXdvcmQ+PGtleXdvcmQ+cXVhbGl0YXRpdmU8L2tleXdvcmQ+
PGtleXdvcmQ+UXVhbGl0YXRpdmUgUmVzZWFyY2g8L2tleXdvcmQ+PC9rZXl3b3Jkcz48ZGF0ZXM+
PHllYXI+MjAwOTwveWVhcj48cHViLWRhdGVzPjxkYXRlPjEwLzIwMDk8L2RhdGU+PC9wdWItZGF0
ZXM+PC9kYXRlcz48cHViLWxvY2F0aW9uPkVhc3RsZWlnaDwvcHViLWxvY2F0aW9uPjxsYWJlbD4x
MDg1UjwvbGFiZWw+PHVybHM+PHJlbGF0ZWQtdXJscz48dXJsPmh0dHA6Ly93d3cuaW52by5vcmcu
dWsvcG9zdHR5cGVwdWJsaWNhdGlvbi9leHBsb3JpbmctaW1wYWN0LXB1YmxpYy1pbnZvbHZlbWVu
dC1pbi1uaHMtcHVibGljLWhlYWx0aC1hbmQtc29jaWFsLWNhcmUtcmVzZWFyY2gvPC91cmw+PC9y
ZWxhdGVkLXVybHM+PC91cmxzPjwvcmVjb3JkPjwvQ2l0ZT48L0VuZE5vdGU+
</w:fldData>
        </w:fldChar>
      </w:r>
      <w:r w:rsidR="00BC508B">
        <w:rPr>
          <w:rFonts w:cstheme="minorHAnsi"/>
          <w:kern w:val="36"/>
          <w:sz w:val="24"/>
          <w:szCs w:val="24"/>
          <w:u w:color="000000"/>
          <w:lang w:val="en-US" w:eastAsia="en-GB"/>
        </w:rPr>
        <w:instrText xml:space="preserve"> ADDIN EN.CITE.DATA </w:instrText>
      </w:r>
      <w:r w:rsidR="00BC508B">
        <w:rPr>
          <w:rFonts w:cstheme="minorHAnsi"/>
          <w:kern w:val="36"/>
          <w:sz w:val="24"/>
          <w:szCs w:val="24"/>
          <w:u w:color="000000"/>
          <w:lang w:val="en-US" w:eastAsia="en-GB"/>
        </w:rPr>
      </w:r>
      <w:r w:rsidR="00BC508B">
        <w:rPr>
          <w:rFonts w:cstheme="minorHAnsi"/>
          <w:kern w:val="36"/>
          <w:sz w:val="24"/>
          <w:szCs w:val="24"/>
          <w:u w:color="000000"/>
          <w:lang w:val="en-US" w:eastAsia="en-GB"/>
        </w:rPr>
        <w:fldChar w:fldCharType="end"/>
      </w:r>
      <w:r w:rsidR="00C445FA">
        <w:rPr>
          <w:rFonts w:cstheme="minorHAnsi"/>
          <w:kern w:val="36"/>
          <w:sz w:val="24"/>
          <w:szCs w:val="24"/>
          <w:u w:color="000000"/>
          <w:lang w:val="en-US" w:eastAsia="en-GB"/>
        </w:rPr>
      </w:r>
      <w:r w:rsidR="00C445FA">
        <w:rPr>
          <w:rFonts w:cstheme="minorHAnsi"/>
          <w:kern w:val="36"/>
          <w:sz w:val="24"/>
          <w:szCs w:val="24"/>
          <w:u w:color="000000"/>
          <w:lang w:val="en-US" w:eastAsia="en-GB"/>
        </w:rPr>
        <w:fldChar w:fldCharType="separate"/>
      </w:r>
      <w:r w:rsidR="00BC508B">
        <w:rPr>
          <w:rFonts w:cstheme="minorHAnsi"/>
          <w:noProof/>
          <w:kern w:val="36"/>
          <w:sz w:val="24"/>
          <w:szCs w:val="24"/>
          <w:u w:color="000000"/>
          <w:lang w:val="en-US" w:eastAsia="en-GB"/>
        </w:rPr>
        <w:t>(Staley 2009; INVOLVE 2012a; NIHR et al. 2019)</w:t>
      </w:r>
      <w:r w:rsidR="00C445FA">
        <w:rPr>
          <w:rFonts w:cstheme="minorHAnsi"/>
          <w:kern w:val="36"/>
          <w:sz w:val="24"/>
          <w:szCs w:val="24"/>
          <w:u w:color="000000"/>
          <w:lang w:val="en-US" w:eastAsia="en-GB"/>
        </w:rPr>
        <w:fldChar w:fldCharType="end"/>
      </w:r>
      <w:r w:rsidRPr="00B35582">
        <w:rPr>
          <w:rFonts w:cstheme="minorHAnsi"/>
          <w:kern w:val="36"/>
          <w:sz w:val="24"/>
          <w:szCs w:val="24"/>
          <w:u w:color="000000"/>
          <w:lang w:val="en-US" w:eastAsia="en-GB"/>
        </w:rPr>
        <w:t xml:space="preserve">. </w:t>
      </w:r>
    </w:p>
    <w:p w14:paraId="6366F3FE" w14:textId="77777777" w:rsidR="00B35582" w:rsidRPr="00B35582" w:rsidRDefault="00B35582" w:rsidP="00B35582">
      <w:pPr>
        <w:spacing w:after="0" w:line="240" w:lineRule="auto"/>
        <w:rPr>
          <w:rFonts w:cstheme="minorHAnsi"/>
          <w:sz w:val="24"/>
          <w:szCs w:val="24"/>
          <w:u w:color="000000"/>
          <w:lang w:val="en-US" w:eastAsia="en-GB"/>
        </w:rPr>
      </w:pPr>
    </w:p>
    <w:p w14:paraId="7FAB4770"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Therefore, in February 2019 I contacted all patients and carers who had been previously involved in the QES to ask if they were interested in continuing their involvement on a more long-term basis. Everyone who was contacted responded positively, resulting in seven people joining the group, subsequently named the Patient and Carer Reference Group. All seven people had personal experience of, and/or a keen interest in, palliative care as patients or carers.</w:t>
      </w:r>
    </w:p>
    <w:p w14:paraId="68E090AA" w14:textId="77777777" w:rsidR="00B35582" w:rsidRPr="00B35582" w:rsidRDefault="00B35582" w:rsidP="00B35582">
      <w:pPr>
        <w:spacing w:after="0" w:line="240" w:lineRule="auto"/>
        <w:rPr>
          <w:rFonts w:cstheme="minorHAnsi"/>
          <w:sz w:val="24"/>
          <w:szCs w:val="24"/>
          <w:u w:color="000000"/>
          <w:lang w:val="en-US" w:eastAsia="en-GB"/>
        </w:rPr>
      </w:pPr>
    </w:p>
    <w:p w14:paraId="0A1AC911" w14:textId="68EDAEA7" w:rsidR="00B35582" w:rsidRPr="00B35582" w:rsidRDefault="00F00644" w:rsidP="00B35582">
      <w:pPr>
        <w:spacing w:after="0" w:line="240" w:lineRule="auto"/>
        <w:rPr>
          <w:rFonts w:cstheme="minorHAnsi"/>
          <w:b/>
          <w:bCs/>
          <w:sz w:val="24"/>
          <w:szCs w:val="24"/>
          <w:u w:color="000000"/>
          <w:lang w:val="en-US" w:eastAsia="en-GB"/>
        </w:rPr>
      </w:pPr>
      <w:bookmarkStart w:id="97" w:name="First342"/>
      <w:bookmarkEnd w:id="97"/>
      <w:r>
        <w:rPr>
          <w:rFonts w:cstheme="minorHAnsi"/>
          <w:b/>
          <w:bCs/>
          <w:sz w:val="24"/>
          <w:szCs w:val="24"/>
          <w:u w:color="000000"/>
          <w:lang w:val="en-US" w:eastAsia="en-GB"/>
        </w:rPr>
        <w:t xml:space="preserve">3.4.2 </w:t>
      </w:r>
      <w:r w:rsidR="00B35582" w:rsidRPr="00B35582">
        <w:rPr>
          <w:rFonts w:cstheme="minorHAnsi"/>
          <w:b/>
          <w:bCs/>
          <w:sz w:val="24"/>
          <w:szCs w:val="24"/>
          <w:u w:color="000000"/>
          <w:lang w:val="en-US" w:eastAsia="en-GB"/>
        </w:rPr>
        <w:t>First meeting</w:t>
      </w:r>
    </w:p>
    <w:p w14:paraId="40A03597" w14:textId="77777777" w:rsidR="00B35582" w:rsidRPr="00B35582" w:rsidRDefault="00B35582" w:rsidP="00B35582">
      <w:pPr>
        <w:spacing w:after="0" w:line="240" w:lineRule="auto"/>
        <w:rPr>
          <w:rFonts w:cstheme="minorHAnsi"/>
          <w:sz w:val="24"/>
          <w:szCs w:val="24"/>
          <w:u w:color="000000"/>
          <w:lang w:val="en-US" w:eastAsia="en-GB"/>
        </w:rPr>
      </w:pPr>
    </w:p>
    <w:bookmarkEnd w:id="94"/>
    <w:bookmarkEnd w:id="95"/>
    <w:bookmarkEnd w:id="96"/>
    <w:p w14:paraId="5D34C655"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The first face-to-face meeting of the Group was held in May 2019, with five people attending. The following were discussed:</w:t>
      </w:r>
    </w:p>
    <w:p w14:paraId="4CA99AF9" w14:textId="77777777" w:rsidR="00B35582" w:rsidRPr="00B35582" w:rsidRDefault="00B35582" w:rsidP="00B35582">
      <w:pPr>
        <w:tabs>
          <w:tab w:val="left" w:pos="284"/>
          <w:tab w:val="left" w:pos="426"/>
        </w:tabs>
        <w:spacing w:after="0" w:line="240" w:lineRule="auto"/>
        <w:rPr>
          <w:rFonts w:cstheme="minorHAnsi"/>
          <w:sz w:val="24"/>
          <w:szCs w:val="24"/>
        </w:rPr>
      </w:pPr>
    </w:p>
    <w:p w14:paraId="21AB121C" w14:textId="77777777" w:rsidR="00B35582" w:rsidRPr="00B35582" w:rsidRDefault="00B35582" w:rsidP="00B35582">
      <w:pPr>
        <w:numPr>
          <w:ilvl w:val="0"/>
          <w:numId w:val="45"/>
        </w:numPr>
        <w:spacing w:after="0" w:line="240" w:lineRule="auto"/>
        <w:contextualSpacing/>
        <w:rPr>
          <w:rFonts w:cstheme="minorHAnsi"/>
          <w:sz w:val="24"/>
          <w:szCs w:val="24"/>
        </w:rPr>
      </w:pPr>
      <w:r w:rsidRPr="00B35582">
        <w:rPr>
          <w:rFonts w:cstheme="minorHAnsi"/>
          <w:sz w:val="24"/>
          <w:szCs w:val="24"/>
        </w:rPr>
        <w:t>Summary of the PhD so far, including the systematic review, publications and next stages</w:t>
      </w:r>
    </w:p>
    <w:p w14:paraId="3AE272DF" w14:textId="77777777" w:rsidR="00B35582" w:rsidRPr="00B35582" w:rsidRDefault="00B35582" w:rsidP="00B35582">
      <w:pPr>
        <w:numPr>
          <w:ilvl w:val="0"/>
          <w:numId w:val="45"/>
        </w:numPr>
        <w:spacing w:after="0" w:line="240" w:lineRule="auto"/>
        <w:contextualSpacing/>
        <w:rPr>
          <w:rFonts w:cstheme="minorHAnsi"/>
          <w:sz w:val="24"/>
          <w:szCs w:val="24"/>
        </w:rPr>
      </w:pPr>
      <w:r w:rsidRPr="00B35582">
        <w:rPr>
          <w:rFonts w:cstheme="minorHAnsi"/>
          <w:sz w:val="24"/>
          <w:szCs w:val="24"/>
        </w:rPr>
        <w:t>Name for the PhD study and name for the Group</w:t>
      </w:r>
    </w:p>
    <w:p w14:paraId="1C5D9F6B" w14:textId="77777777" w:rsidR="00B35582" w:rsidRPr="00B35582" w:rsidRDefault="00B35582" w:rsidP="00B35582">
      <w:pPr>
        <w:numPr>
          <w:ilvl w:val="0"/>
          <w:numId w:val="45"/>
        </w:numPr>
        <w:spacing w:after="0" w:line="240" w:lineRule="auto"/>
        <w:contextualSpacing/>
        <w:rPr>
          <w:rFonts w:cstheme="minorHAnsi"/>
          <w:sz w:val="24"/>
          <w:szCs w:val="24"/>
        </w:rPr>
      </w:pPr>
      <w:r w:rsidRPr="00B35582">
        <w:rPr>
          <w:rFonts w:cstheme="minorHAnsi"/>
          <w:sz w:val="24"/>
          <w:szCs w:val="24"/>
        </w:rPr>
        <w:t>Involvement in the PhD, in particular how to increase this in the future and make it more collaborative</w:t>
      </w:r>
    </w:p>
    <w:p w14:paraId="4EB98D82" w14:textId="77777777" w:rsidR="00B35582" w:rsidRPr="00B35582" w:rsidRDefault="00B35582" w:rsidP="00B35582">
      <w:pPr>
        <w:numPr>
          <w:ilvl w:val="0"/>
          <w:numId w:val="45"/>
        </w:numPr>
        <w:spacing w:after="0" w:line="240" w:lineRule="auto"/>
        <w:contextualSpacing/>
        <w:rPr>
          <w:rFonts w:cstheme="minorHAnsi"/>
          <w:sz w:val="24"/>
          <w:szCs w:val="24"/>
        </w:rPr>
      </w:pPr>
      <w:r w:rsidRPr="00B35582">
        <w:rPr>
          <w:rFonts w:cstheme="minorHAnsi"/>
          <w:sz w:val="24"/>
          <w:szCs w:val="24"/>
        </w:rPr>
        <w:t>Practicalities, including where to meet, how often, confidentiality, payment, expenses.</w:t>
      </w:r>
    </w:p>
    <w:p w14:paraId="3F769290" w14:textId="77777777" w:rsidR="00B35582" w:rsidRPr="00B35582" w:rsidRDefault="00B35582" w:rsidP="00B35582">
      <w:pPr>
        <w:spacing w:after="0" w:line="240" w:lineRule="auto"/>
        <w:ind w:left="720"/>
        <w:contextualSpacing/>
        <w:rPr>
          <w:rFonts w:cstheme="minorHAnsi"/>
          <w:sz w:val="24"/>
          <w:szCs w:val="24"/>
        </w:rPr>
      </w:pPr>
    </w:p>
    <w:p w14:paraId="42E16C17" w14:textId="7DC32655" w:rsidR="00B35582" w:rsidRPr="00B35582" w:rsidRDefault="00B35582" w:rsidP="00B35582">
      <w:pPr>
        <w:spacing w:after="0" w:line="240" w:lineRule="auto"/>
        <w:rPr>
          <w:rFonts w:cstheme="minorHAnsi"/>
          <w:sz w:val="24"/>
          <w:szCs w:val="24"/>
        </w:rPr>
      </w:pPr>
      <w:r w:rsidRPr="00B35582">
        <w:rPr>
          <w:rFonts w:cstheme="minorHAnsi"/>
          <w:sz w:val="24"/>
          <w:szCs w:val="24"/>
        </w:rPr>
        <w:t xml:space="preserve">The issue of payment for Group members proved to be difficult throughout the study. I wanted to offer everyone the appropriate rate of pay as recommended by INVOLVE and other guidelines </w:t>
      </w:r>
      <w:r w:rsidR="00C445FA">
        <w:rPr>
          <w:rFonts w:cstheme="minorHAnsi"/>
          <w:sz w:val="24"/>
          <w:szCs w:val="24"/>
        </w:rPr>
        <w:fldChar w:fldCharType="begin">
          <w:fldData xml:space="preserve">PEVuZE5vdGU+PENpdGU+PFJlY051bT42NjcxPC9SZWNOdW0+PERpc3BsYXlUZXh0PihJTlZPTFZF
IDIwMTJhOyBOSUhSIGV0IGFsLiAyMDE5KTwvRGlzcGxheVRleHQ+PHJlY29yZD48cmVjLW51bWJl
cj42NjcxPC9yZWMtbnVtYmVyPjxmb3JlaWduLWtleXM+PGtleSBhcHA9IkVOIiBkYi1pZD0iZWRh
OTllc3I5YXJwNTJlMjB2MnBmdHo0cnA1czl4MGV2ZWY1IiB0aW1lc3RhbXA9IjE0NjYwNzkxMjYi
PjY2NzE8L2tleT48L2ZvcmVpZ24ta2V5cz48cmVmLXR5cGUgbmFtZT0iUmVwb3J0Ij4yNzwvcmVm
LXR5cGU+PGNvbnRyaWJ1dG9ycz48YXV0aG9ycz48YXV0aG9yPklOVk9MVkU8L2F1dGhvcj48L2F1
dGhvcnM+PHRlcnRpYXJ5LWF1dGhvcnM+PGF1dGhvcj5JTlZPTFZFPC9hdXRob3I+PGF1dGhvcj5O
SUhSPC9hdXRob3I+PC90ZXJ0aWFyeS1hdXRob3JzPjwvY29udHJpYnV0b3JzPjx0aXRsZXM+PHRp
dGxlPkJyaWVmaW5nIG5vdGVzIGZvciByZXNlYXJjaGVyczogaW52b2x2aW5nIHRoZSBwdWJsaWMg
aW4gTkhTLCBwdWJsaWMgaGVhbHRoIGFuZCBzb2NpYWwgY2FyZSByZXNlYXJjaDwvdGl0bGU+PC90
aXRsZXM+PHBhZ2VzPjEtNTI8L3BhZ2VzPjxyZXByaW50LWVkaXRpb24+bm90IGluIGZpbGU8L3Jl
cHJpbnQtZWRpdGlvbj48a2V5d29yZHM+PGtleXdvcmQ+UHVibGljIEhlYWx0aDwva2V5d29yZD48
a2V5d29yZD5IZWFsdGg8L2tleXdvcmQ+PGtleXdvcmQ+aGVhbHRoIGFuZCBzb2NpYWwgY2FyZTwv
a2V5d29yZD48a2V5d29yZD5Tb2NpYWwgQ2FyZTwva2V5d29yZD48a2V5d29yZD5jYXJlPC9rZXl3
b3JkPjxrZXl3b3JkPlJlc2VhcmNoPC9rZXl3b3JkPjwva2V5d29yZHM+PGRhdGVzPjx5ZWFyPjIw
MTI8L3llYXI+PC9kYXRlcz48cHViLWxvY2F0aW9uPlNvdXRoYW1wdG9uPC9wdWItbG9jYXRpb24+
PHB1Ymxpc2hlcj5JTlZPTFZFPC9wdWJsaXNoZXI+PGxhYmVsPjExOTJSPC9sYWJlbD48dXJscz48
cmVsYXRlZC11cmxzPjx1cmw+PHN0eWxlIGZhY2U9InVuZGVybGluZSIgZm9udD0iZGVmYXVsdCIg
c2l6ZT0iMTAwJSI+aHR0cDovL3d3dy5pbnZvLm9yZy51ay93cC1jb250ZW50L3VwbG9hZHMvMjAx
Mi8wNC9JTlZPTFZFQnJpZWZpbmdOb3Rlc0FwcjIwMTIucGRmPC9zdHlsZT48L3VybD48L3JlbGF0
ZWQtdXJscz48L3VybHM+PC9yZWNvcmQ+PC9DaXRlPjxDaXRlPjxSZWNOdW0+MTY4MTc8L1JlY051
bT48cmVjb3JkPjxyZWMtbnVtYmVyPjE2ODE3PC9yZWMtbnVtYmVyPjxmb3JlaWduLWtleXM+PGtl
eSBhcHA9IkVOIiBkYi1pZD0iZWRhOTllc3I5YXJwNTJlMjB2MnBmdHo0cnA1czl4MGV2ZWY1IiB0
aW1lc3RhbXA9IjE1MzA4OTM1MDUiPjE2ODE3PC9rZXk+PGtleSBhcHA9IkVOV2ViIiBkYi1pZD0i
Ij4wPC9rZXk+PC9mb3JlaWduLWtleXM+PHJlZi10eXBlIG5hbWU9IlJlcG9ydCI+Mjc8L3JlZi10
eXBlPjxjb250cmlidXRvcnM+PGF1dGhvcnM+PGF1dGhvcj5OSUhSLDwvYXV0aG9yPjxhdXRob3I+
Q2hpZWYgU2NpZW50aXN0IE9mZmljZSw8L2F1dGhvcj48YXV0aG9yPkhlYWx0aCBhbmQgQ2FyZSBS
ZXNlYXJjaCBXYWxlcyw8L2F1dGhvcj48YXV0aG9yPlB1YmxpYyBIZWFsdGggQWdlbmN5LDwvYXV0
aG9yPjwvYXV0aG9ycz48dGVydGlhcnktYXV0aG9ycz48YXV0aG9yPk5JSFI8L2F1dGhvcj48L3Rl
cnRpYXJ5LWF1dGhvcnM+PC9jb250cmlidXRvcnM+PHRpdGxlcz48dGl0bGU+VUsgU3RhbmRhcmRz
IGZvciBQdWJsaWMgSW52b2x2ZW1lbnQ8L3RpdGxlPjwvdGl0bGVzPjxyZXByaW50LWVkaXRpb24+
aW4gZmlsZTwvcmVwcmludC1lZGl0aW9uPjxkYXRlcz48eWVhcj4yMDE5PC95ZWFyPjwvZGF0ZXM+
PHB1Yi1sb2NhdGlvbj5Mb25kb248L3B1Yi1sb2NhdGlvbj48cHVibGlzaGVyPlVLIFB1YmxpYyBJ
bnZvbHZlbWVudCBTdGFuZGFyZHMgRGV2ZWxvcG1lbnQgUGFydG5lcnNoaXA8L3B1Ymxpc2hlcj48
dXJscz48cmVsYXRlZC11cmxzPjx1cmw+aHR0cHM6Ly9zaXRlcy5nb29nbGUuY29tL25paHIuYWMu
dWsvcGktc3RhbmRhcmRzL2hvbWU8L3VybD48L3JlbGF0ZWQtdXJscz48L3VybHM+PC9yZWNvcmQ+
PC9DaXRlPjwvRW5kTm90ZT4A
</w:fldData>
        </w:fldChar>
      </w:r>
      <w:r w:rsidR="00BC508B">
        <w:rPr>
          <w:rFonts w:cstheme="minorHAnsi"/>
          <w:sz w:val="24"/>
          <w:szCs w:val="24"/>
        </w:rPr>
        <w:instrText xml:space="preserve"> ADDIN EN.CITE </w:instrText>
      </w:r>
      <w:r w:rsidR="00BC508B">
        <w:rPr>
          <w:rFonts w:cstheme="minorHAnsi"/>
          <w:sz w:val="24"/>
          <w:szCs w:val="24"/>
        </w:rPr>
        <w:fldChar w:fldCharType="begin">
          <w:fldData xml:space="preserve">PEVuZE5vdGU+PENpdGU+PFJlY051bT42NjcxPC9SZWNOdW0+PERpc3BsYXlUZXh0PihJTlZPTFZF
IDIwMTJhOyBOSUhSIGV0IGFsLiAyMDE5KTwvRGlzcGxheVRleHQ+PHJlY29yZD48cmVjLW51bWJl
cj42NjcxPC9yZWMtbnVtYmVyPjxmb3JlaWduLWtleXM+PGtleSBhcHA9IkVOIiBkYi1pZD0iZWRh
OTllc3I5YXJwNTJlMjB2MnBmdHo0cnA1czl4MGV2ZWY1IiB0aW1lc3RhbXA9IjE0NjYwNzkxMjYi
PjY2NzE8L2tleT48L2ZvcmVpZ24ta2V5cz48cmVmLXR5cGUgbmFtZT0iUmVwb3J0Ij4yNzwvcmVm
LXR5cGU+PGNvbnRyaWJ1dG9ycz48YXV0aG9ycz48YXV0aG9yPklOVk9MVkU8L2F1dGhvcj48L2F1
dGhvcnM+PHRlcnRpYXJ5LWF1dGhvcnM+PGF1dGhvcj5JTlZPTFZFPC9hdXRob3I+PGF1dGhvcj5O
SUhSPC9hdXRob3I+PC90ZXJ0aWFyeS1hdXRob3JzPjwvY29udHJpYnV0b3JzPjx0aXRsZXM+PHRp
dGxlPkJyaWVmaW5nIG5vdGVzIGZvciByZXNlYXJjaGVyczogaW52b2x2aW5nIHRoZSBwdWJsaWMg
aW4gTkhTLCBwdWJsaWMgaGVhbHRoIGFuZCBzb2NpYWwgY2FyZSByZXNlYXJjaDwvdGl0bGU+PC90
aXRsZXM+PHBhZ2VzPjEtNTI8L3BhZ2VzPjxyZXByaW50LWVkaXRpb24+bm90IGluIGZpbGU8L3Jl
cHJpbnQtZWRpdGlvbj48a2V5d29yZHM+PGtleXdvcmQ+UHVibGljIEhlYWx0aDwva2V5d29yZD48
a2V5d29yZD5IZWFsdGg8L2tleXdvcmQ+PGtleXdvcmQ+aGVhbHRoIGFuZCBzb2NpYWwgY2FyZTwv
a2V5d29yZD48a2V5d29yZD5Tb2NpYWwgQ2FyZTwva2V5d29yZD48a2V5d29yZD5jYXJlPC9rZXl3
b3JkPjxrZXl3b3JkPlJlc2VhcmNoPC9rZXl3b3JkPjwva2V5d29yZHM+PGRhdGVzPjx5ZWFyPjIw
MTI8L3llYXI+PC9kYXRlcz48cHViLWxvY2F0aW9uPlNvdXRoYW1wdG9uPC9wdWItbG9jYXRpb24+
PHB1Ymxpc2hlcj5JTlZPTFZFPC9wdWJsaXNoZXI+PGxhYmVsPjExOTJSPC9sYWJlbD48dXJscz48
cmVsYXRlZC11cmxzPjx1cmw+PHN0eWxlIGZhY2U9InVuZGVybGluZSIgZm9udD0iZGVmYXVsdCIg
c2l6ZT0iMTAwJSI+aHR0cDovL3d3dy5pbnZvLm9yZy51ay93cC1jb250ZW50L3VwbG9hZHMvMjAx
Mi8wNC9JTlZPTFZFQnJpZWZpbmdOb3Rlc0FwcjIwMTIucGRmPC9zdHlsZT48L3VybD48L3JlbGF0
ZWQtdXJscz48L3VybHM+PC9yZWNvcmQ+PC9DaXRlPjxDaXRlPjxSZWNOdW0+MTY4MTc8L1JlY051
bT48cmVjb3JkPjxyZWMtbnVtYmVyPjE2ODE3PC9yZWMtbnVtYmVyPjxmb3JlaWduLWtleXM+PGtl
eSBhcHA9IkVOIiBkYi1pZD0iZWRhOTllc3I5YXJwNTJlMjB2MnBmdHo0cnA1czl4MGV2ZWY1IiB0
aW1lc3RhbXA9IjE1MzA4OTM1MDUiPjE2ODE3PC9rZXk+PGtleSBhcHA9IkVOV2ViIiBkYi1pZD0i
Ij4wPC9rZXk+PC9mb3JlaWduLWtleXM+PHJlZi10eXBlIG5hbWU9IlJlcG9ydCI+Mjc8L3JlZi10
eXBlPjxjb250cmlidXRvcnM+PGF1dGhvcnM+PGF1dGhvcj5OSUhSLDwvYXV0aG9yPjxhdXRob3I+
Q2hpZWYgU2NpZW50aXN0IE9mZmljZSw8L2F1dGhvcj48YXV0aG9yPkhlYWx0aCBhbmQgQ2FyZSBS
ZXNlYXJjaCBXYWxlcyw8L2F1dGhvcj48YXV0aG9yPlB1YmxpYyBIZWFsdGggQWdlbmN5LDwvYXV0
aG9yPjwvYXV0aG9ycz48dGVydGlhcnktYXV0aG9ycz48YXV0aG9yPk5JSFI8L2F1dGhvcj48L3Rl
cnRpYXJ5LWF1dGhvcnM+PC9jb250cmlidXRvcnM+PHRpdGxlcz48dGl0bGU+VUsgU3RhbmRhcmRz
IGZvciBQdWJsaWMgSW52b2x2ZW1lbnQ8L3RpdGxlPjwvdGl0bGVzPjxyZXByaW50LWVkaXRpb24+
aW4gZmlsZTwvcmVwcmludC1lZGl0aW9uPjxkYXRlcz48eWVhcj4yMDE5PC95ZWFyPjwvZGF0ZXM+
PHB1Yi1sb2NhdGlvbj5Mb25kb248L3B1Yi1sb2NhdGlvbj48cHVibGlzaGVyPlVLIFB1YmxpYyBJ
bnZvbHZlbWVudCBTdGFuZGFyZHMgRGV2ZWxvcG1lbnQgUGFydG5lcnNoaXA8L3B1Ymxpc2hlcj48
dXJscz48cmVsYXRlZC11cmxzPjx1cmw+aHR0cHM6Ly9zaXRlcy5nb29nbGUuY29tL25paHIuYWMu
dWsvcGktc3RhbmRhcmRzL2hvbWU8L3VybD48L3JlbGF0ZWQtdXJscz48L3VybHM+PC9yZWNvcmQ+
PC9DaXRlPjwvRW5kTm90ZT4A
</w:fldData>
        </w:fldChar>
      </w:r>
      <w:r w:rsidR="00BC508B">
        <w:rPr>
          <w:rFonts w:cstheme="minorHAnsi"/>
          <w:sz w:val="24"/>
          <w:szCs w:val="24"/>
        </w:rPr>
        <w:instrText xml:space="preserve"> ADDIN EN.CITE.DATA </w:instrText>
      </w:r>
      <w:r w:rsidR="00BC508B">
        <w:rPr>
          <w:rFonts w:cstheme="minorHAnsi"/>
          <w:sz w:val="24"/>
          <w:szCs w:val="24"/>
        </w:rPr>
      </w:r>
      <w:r w:rsidR="00BC508B">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BC508B">
        <w:rPr>
          <w:rFonts w:cstheme="minorHAnsi"/>
          <w:noProof/>
          <w:sz w:val="24"/>
          <w:szCs w:val="24"/>
        </w:rPr>
        <w:t>(INVOLVE 2012a; NIHR et al. 2019)</w:t>
      </w:r>
      <w:r w:rsidR="00C445FA">
        <w:rPr>
          <w:rFonts w:cstheme="minorHAnsi"/>
          <w:sz w:val="24"/>
          <w:szCs w:val="24"/>
        </w:rPr>
        <w:fldChar w:fldCharType="end"/>
      </w:r>
      <w:r w:rsidRPr="00B35582">
        <w:rPr>
          <w:rFonts w:cstheme="minorHAnsi"/>
          <w:sz w:val="24"/>
          <w:szCs w:val="24"/>
        </w:rPr>
        <w:t xml:space="preserve">, however I had limited access to funding as described. This was discussed at this first Reference Group meeting and the difficulties acknowledged. It was agreed that expenses only would be paid. </w:t>
      </w:r>
    </w:p>
    <w:p w14:paraId="5CFC76A9" w14:textId="77777777" w:rsidR="00B35582" w:rsidRPr="00B35582" w:rsidRDefault="00B35582" w:rsidP="00B35582">
      <w:pPr>
        <w:spacing w:after="0" w:line="240" w:lineRule="auto"/>
        <w:rPr>
          <w:rFonts w:cstheme="minorHAnsi"/>
          <w:sz w:val="24"/>
          <w:szCs w:val="24"/>
        </w:rPr>
      </w:pPr>
    </w:p>
    <w:p w14:paraId="5C611619" w14:textId="6651A5CB" w:rsidR="00B35582" w:rsidRPr="00B35582" w:rsidRDefault="00F00644" w:rsidP="00B35582">
      <w:pPr>
        <w:spacing w:after="0" w:line="240" w:lineRule="auto"/>
        <w:rPr>
          <w:rFonts w:cstheme="minorHAnsi"/>
          <w:b/>
          <w:bCs/>
          <w:sz w:val="24"/>
          <w:szCs w:val="24"/>
        </w:rPr>
      </w:pPr>
      <w:bookmarkStart w:id="98" w:name="Ethics343"/>
      <w:bookmarkEnd w:id="98"/>
      <w:r>
        <w:rPr>
          <w:rFonts w:cstheme="minorHAnsi"/>
          <w:b/>
          <w:bCs/>
          <w:sz w:val="24"/>
          <w:szCs w:val="24"/>
        </w:rPr>
        <w:t xml:space="preserve">3.4.3 </w:t>
      </w:r>
      <w:r w:rsidR="00B35582" w:rsidRPr="00B35582">
        <w:rPr>
          <w:rFonts w:cstheme="minorHAnsi"/>
          <w:b/>
          <w:bCs/>
          <w:sz w:val="24"/>
          <w:szCs w:val="24"/>
        </w:rPr>
        <w:t>Ethics application</w:t>
      </w:r>
    </w:p>
    <w:p w14:paraId="13999BB8" w14:textId="77777777" w:rsidR="00B35582" w:rsidRPr="00B35582" w:rsidRDefault="00B35582" w:rsidP="00B35582">
      <w:pPr>
        <w:spacing w:after="0" w:line="240" w:lineRule="auto"/>
        <w:rPr>
          <w:rFonts w:cstheme="minorHAnsi"/>
          <w:sz w:val="24"/>
          <w:szCs w:val="24"/>
        </w:rPr>
      </w:pPr>
    </w:p>
    <w:p w14:paraId="06F7A522"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During May and June 2019, prior to applying for ethical approval from the University of Sheffield, the Reference Group reviewed all the documentation for this stage of the study:</w:t>
      </w:r>
    </w:p>
    <w:p w14:paraId="6586C12C" w14:textId="77777777" w:rsidR="00B35582" w:rsidRPr="00B35582" w:rsidRDefault="00B35582" w:rsidP="00B35582">
      <w:pPr>
        <w:spacing w:after="0" w:line="240" w:lineRule="auto"/>
        <w:rPr>
          <w:rFonts w:cstheme="minorHAnsi"/>
          <w:sz w:val="24"/>
          <w:szCs w:val="24"/>
        </w:rPr>
      </w:pPr>
    </w:p>
    <w:p w14:paraId="7DAD9B2F"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t>Protocol for Stage 2 – CSA</w:t>
      </w:r>
    </w:p>
    <w:p w14:paraId="082750FD"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t>Case study site selection questionnaire</w:t>
      </w:r>
    </w:p>
    <w:p w14:paraId="675AB793"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lastRenderedPageBreak/>
        <w:t>Interview topic guide</w:t>
      </w:r>
    </w:p>
    <w:p w14:paraId="1E416F0D"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t>Demographic questionnaire</w:t>
      </w:r>
    </w:p>
    <w:p w14:paraId="4F4E07BC"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t>Interview consent form</w:t>
      </w:r>
    </w:p>
    <w:p w14:paraId="7F8B921B"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t>Interview participant information sheet</w:t>
      </w:r>
    </w:p>
    <w:p w14:paraId="28711BB5"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t>Useful organisations list</w:t>
      </w:r>
    </w:p>
    <w:p w14:paraId="1640B903" w14:textId="77777777" w:rsidR="00B35582" w:rsidRPr="00B35582" w:rsidRDefault="00B35582" w:rsidP="00B35582">
      <w:pPr>
        <w:numPr>
          <w:ilvl w:val="0"/>
          <w:numId w:val="46"/>
        </w:numPr>
        <w:spacing w:after="0" w:line="240" w:lineRule="auto"/>
        <w:contextualSpacing/>
        <w:rPr>
          <w:rFonts w:cstheme="minorHAnsi"/>
          <w:sz w:val="24"/>
          <w:szCs w:val="24"/>
        </w:rPr>
      </w:pPr>
      <w:r w:rsidRPr="00B35582">
        <w:rPr>
          <w:rFonts w:cstheme="minorHAnsi"/>
          <w:sz w:val="24"/>
          <w:szCs w:val="24"/>
        </w:rPr>
        <w:t>Confidentiality agreement form.</w:t>
      </w:r>
    </w:p>
    <w:p w14:paraId="4C065BCA" w14:textId="77777777" w:rsidR="00B35582" w:rsidRPr="00B35582" w:rsidRDefault="00B35582" w:rsidP="00B35582">
      <w:pPr>
        <w:spacing w:after="0" w:line="240" w:lineRule="auto"/>
        <w:ind w:left="720"/>
        <w:contextualSpacing/>
        <w:rPr>
          <w:rFonts w:cstheme="minorHAnsi"/>
          <w:sz w:val="24"/>
          <w:szCs w:val="24"/>
        </w:rPr>
      </w:pPr>
    </w:p>
    <w:p w14:paraId="2AFC3AF6"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Various amendments were made at the suggestion of Group members and the application submitted.</w:t>
      </w:r>
    </w:p>
    <w:p w14:paraId="296EBC65" w14:textId="77777777" w:rsidR="00B35582" w:rsidRPr="00B35582" w:rsidRDefault="00B35582" w:rsidP="00B35582">
      <w:pPr>
        <w:spacing w:after="0" w:line="240" w:lineRule="auto"/>
        <w:rPr>
          <w:rFonts w:cstheme="minorHAnsi"/>
          <w:sz w:val="24"/>
          <w:szCs w:val="24"/>
        </w:rPr>
      </w:pPr>
    </w:p>
    <w:p w14:paraId="183E3E0B"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One of the main items of feedback from the Ethics reviewers was a recommendation that the Reference Group have a terms of reference, which should include how people could leave the Group if they wanted and who they could complain to if needed. The Group were consulted fully on this issue and they all expressed a reluctance to develop such formal procedures, for example as one Group member said:</w:t>
      </w:r>
    </w:p>
    <w:p w14:paraId="26DEED30" w14:textId="77777777" w:rsidR="00B35582" w:rsidRPr="00B35582" w:rsidRDefault="00B35582" w:rsidP="00B35582">
      <w:pPr>
        <w:spacing w:after="0" w:line="240" w:lineRule="auto"/>
        <w:rPr>
          <w:rFonts w:cstheme="minorHAnsi"/>
          <w:sz w:val="24"/>
          <w:szCs w:val="24"/>
        </w:rPr>
      </w:pPr>
    </w:p>
    <w:p w14:paraId="513DFEF6" w14:textId="77777777" w:rsidR="00B35582" w:rsidRPr="00B35582" w:rsidRDefault="00B35582" w:rsidP="00B35582">
      <w:pPr>
        <w:spacing w:after="0" w:line="240" w:lineRule="auto"/>
        <w:ind w:left="720"/>
        <w:rPr>
          <w:rFonts w:cstheme="minorHAnsi"/>
          <w:sz w:val="24"/>
          <w:szCs w:val="24"/>
        </w:rPr>
      </w:pPr>
      <w:r w:rsidRPr="00B35582">
        <w:rPr>
          <w:rFonts w:cstheme="minorHAnsi"/>
          <w:sz w:val="24"/>
          <w:szCs w:val="24"/>
        </w:rPr>
        <w:t>I am quite happy the way things are at present. I personally do not feel the need for anything more formal, nor would I welcome it. I would agree that many members involved with PPI do not want unnecessary bureaucracy.</w:t>
      </w:r>
    </w:p>
    <w:p w14:paraId="526B09DE" w14:textId="77777777" w:rsidR="00B35582" w:rsidRPr="00B35582" w:rsidRDefault="00B35582" w:rsidP="00B35582">
      <w:pPr>
        <w:spacing w:after="0" w:line="240" w:lineRule="auto"/>
        <w:rPr>
          <w:rFonts w:cstheme="minorHAnsi"/>
          <w:sz w:val="24"/>
          <w:szCs w:val="24"/>
        </w:rPr>
      </w:pPr>
    </w:p>
    <w:p w14:paraId="6F667611"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So, despite the overwhelming response from the Group, a terms of reference was drafted and agreed by both Group members and Ethics. This highlighted a conflict between the formal processes of Ethical approval and the personal preferences of the Reference Group.</w:t>
      </w:r>
    </w:p>
    <w:p w14:paraId="48CC6402" w14:textId="77777777" w:rsidR="00B35582" w:rsidRPr="00B35582" w:rsidRDefault="00B35582" w:rsidP="00B35582">
      <w:pPr>
        <w:spacing w:after="0" w:line="240" w:lineRule="auto"/>
        <w:rPr>
          <w:rFonts w:cstheme="minorHAnsi"/>
          <w:sz w:val="24"/>
          <w:szCs w:val="24"/>
        </w:rPr>
      </w:pPr>
    </w:p>
    <w:p w14:paraId="6425880D" w14:textId="77777777" w:rsidR="00B35582" w:rsidRPr="00B35582" w:rsidRDefault="00B35582" w:rsidP="00B35582">
      <w:pPr>
        <w:spacing w:after="0" w:line="240" w:lineRule="auto"/>
        <w:rPr>
          <w:rFonts w:cstheme="minorHAnsi"/>
          <w:sz w:val="24"/>
          <w:szCs w:val="24"/>
        </w:rPr>
      </w:pPr>
      <w:r w:rsidRPr="00B35582">
        <w:rPr>
          <w:rFonts w:cstheme="minorHAnsi"/>
          <w:sz w:val="24"/>
          <w:szCs w:val="24"/>
        </w:rPr>
        <w:t>Other involvement during this time included one Group member taking part in a practice interview in order to pilot the topic guide. No major amendments were made after the pilot interview but it was noted that the topic guide was quite detailed and complex and that this level of detail may not be needed for the interviews.</w:t>
      </w:r>
    </w:p>
    <w:p w14:paraId="0EE14713" w14:textId="77777777" w:rsidR="00B35582" w:rsidRPr="00B35582" w:rsidRDefault="00B35582" w:rsidP="00B35582">
      <w:pPr>
        <w:spacing w:after="0" w:line="240" w:lineRule="auto"/>
        <w:rPr>
          <w:rFonts w:cstheme="minorHAnsi"/>
          <w:kern w:val="36"/>
          <w:sz w:val="24"/>
          <w:szCs w:val="24"/>
          <w:u w:color="000000"/>
          <w:lang w:val="en-US" w:eastAsia="en-GB"/>
        </w:rPr>
      </w:pPr>
    </w:p>
    <w:p w14:paraId="73704A0A" w14:textId="180159B9" w:rsidR="00B35582" w:rsidRPr="00B35582" w:rsidRDefault="00F00644" w:rsidP="00B35582">
      <w:pPr>
        <w:spacing w:after="0" w:line="240" w:lineRule="auto"/>
        <w:rPr>
          <w:rFonts w:cstheme="minorHAnsi"/>
          <w:b/>
          <w:bCs/>
          <w:kern w:val="36"/>
          <w:sz w:val="24"/>
          <w:szCs w:val="24"/>
          <w:u w:color="000000"/>
          <w:lang w:val="en-US" w:eastAsia="en-GB"/>
        </w:rPr>
      </w:pPr>
      <w:bookmarkStart w:id="99" w:name="Second344"/>
      <w:bookmarkEnd w:id="99"/>
      <w:r>
        <w:rPr>
          <w:rFonts w:cstheme="minorHAnsi"/>
          <w:b/>
          <w:bCs/>
          <w:kern w:val="36"/>
          <w:sz w:val="24"/>
          <w:szCs w:val="24"/>
          <w:u w:color="000000"/>
          <w:lang w:val="en-US" w:eastAsia="en-GB"/>
        </w:rPr>
        <w:t xml:space="preserve">3.4.4 </w:t>
      </w:r>
      <w:r w:rsidR="00B35582" w:rsidRPr="00B35582">
        <w:rPr>
          <w:rFonts w:cstheme="minorHAnsi"/>
          <w:b/>
          <w:bCs/>
          <w:kern w:val="36"/>
          <w:sz w:val="24"/>
          <w:szCs w:val="24"/>
          <w:u w:color="000000"/>
          <w:lang w:val="en-US" w:eastAsia="en-GB"/>
        </w:rPr>
        <w:t>Second meeting</w:t>
      </w:r>
    </w:p>
    <w:p w14:paraId="35D54CEE" w14:textId="77777777" w:rsidR="00B35582" w:rsidRPr="00B35582" w:rsidRDefault="00B35582" w:rsidP="00B35582">
      <w:pPr>
        <w:spacing w:after="0" w:line="240" w:lineRule="auto"/>
        <w:rPr>
          <w:rFonts w:cstheme="minorHAnsi"/>
          <w:kern w:val="36"/>
          <w:sz w:val="24"/>
          <w:szCs w:val="24"/>
          <w:u w:color="000000"/>
          <w:lang w:val="en-US" w:eastAsia="en-GB"/>
        </w:rPr>
      </w:pPr>
    </w:p>
    <w:p w14:paraId="52F5247F" w14:textId="4491A2D7" w:rsidR="00B35582" w:rsidRPr="00B35582" w:rsidRDefault="00B35582" w:rsidP="00B35582">
      <w:pPr>
        <w:spacing w:after="0" w:line="240" w:lineRule="auto"/>
        <w:rPr>
          <w:rFonts w:cstheme="minorHAnsi"/>
          <w:kern w:val="36"/>
          <w:sz w:val="24"/>
          <w:szCs w:val="24"/>
          <w:u w:color="000000"/>
          <w:lang w:val="en-US" w:eastAsia="en-GB"/>
        </w:rPr>
      </w:pPr>
      <w:r w:rsidRPr="00B35582">
        <w:rPr>
          <w:rFonts w:cstheme="minorHAnsi"/>
          <w:kern w:val="36"/>
          <w:sz w:val="24"/>
          <w:szCs w:val="24"/>
          <w:u w:color="000000"/>
          <w:lang w:val="en-US" w:eastAsia="en-GB"/>
        </w:rPr>
        <w:t xml:space="preserve">A second face-to-face meeting was held in February 2020 with the sole remit of selecting sites. Three Group members attended, and three others gave their views prior to the meeting. Group members were asked to read a brief write-up of each potential site and then choose their top three from a short list of seven sites. If members recognised any of the sites and had any affiliation with them, they were asked to declare this at the outset to prevent any conflicts of interest. Choices were scored and combined with the choices of both myself and my supervisors (see </w:t>
      </w:r>
      <w:hyperlink w:anchor="Selection38" w:history="1">
        <w:r w:rsidR="00DD7028" w:rsidRPr="00DD7028">
          <w:rPr>
            <w:rStyle w:val="Hyperlink"/>
            <w:rFonts w:cstheme="minorHAnsi"/>
            <w:b/>
            <w:bCs/>
            <w:kern w:val="36"/>
            <w:sz w:val="24"/>
            <w:szCs w:val="24"/>
            <w:lang w:val="en-US" w:eastAsia="en-GB"/>
          </w:rPr>
          <w:t>Selection of case study sites</w:t>
        </w:r>
      </w:hyperlink>
      <w:r w:rsidRPr="00B35582">
        <w:rPr>
          <w:rFonts w:cstheme="minorHAnsi"/>
          <w:kern w:val="36"/>
          <w:sz w:val="24"/>
          <w:szCs w:val="24"/>
          <w:u w:color="000000"/>
          <w:lang w:val="en-US" w:eastAsia="en-GB"/>
        </w:rPr>
        <w:t>).</w:t>
      </w:r>
    </w:p>
    <w:p w14:paraId="2185F468" w14:textId="77777777" w:rsidR="00B35582" w:rsidRPr="00B35582" w:rsidRDefault="00B35582" w:rsidP="00B35582">
      <w:pPr>
        <w:spacing w:after="0" w:line="240" w:lineRule="auto"/>
        <w:rPr>
          <w:rFonts w:cstheme="minorHAnsi"/>
          <w:kern w:val="36"/>
          <w:sz w:val="24"/>
          <w:szCs w:val="24"/>
          <w:u w:color="000000"/>
          <w:lang w:val="en-US" w:eastAsia="en-GB"/>
        </w:rPr>
      </w:pPr>
    </w:p>
    <w:p w14:paraId="2AFDEC36" w14:textId="33349895" w:rsidR="00B35582" w:rsidRPr="00B35582" w:rsidRDefault="00F00644" w:rsidP="00B35582">
      <w:pPr>
        <w:spacing w:after="0" w:line="240" w:lineRule="auto"/>
        <w:rPr>
          <w:rFonts w:cstheme="minorHAnsi"/>
          <w:b/>
          <w:bCs/>
          <w:kern w:val="36"/>
          <w:sz w:val="24"/>
          <w:szCs w:val="24"/>
          <w:u w:color="000000"/>
          <w:lang w:val="en-US" w:eastAsia="en-GB"/>
        </w:rPr>
      </w:pPr>
      <w:bookmarkStart w:id="100" w:name="Interview345"/>
      <w:bookmarkEnd w:id="100"/>
      <w:r>
        <w:rPr>
          <w:rFonts w:cstheme="minorHAnsi"/>
          <w:b/>
          <w:bCs/>
          <w:kern w:val="36"/>
          <w:sz w:val="24"/>
          <w:szCs w:val="24"/>
          <w:u w:color="000000"/>
          <w:lang w:val="en-US" w:eastAsia="en-GB"/>
        </w:rPr>
        <w:t xml:space="preserve">3.4.5 </w:t>
      </w:r>
      <w:r w:rsidR="00B35582" w:rsidRPr="00B35582">
        <w:rPr>
          <w:rFonts w:cstheme="minorHAnsi"/>
          <w:b/>
          <w:bCs/>
          <w:kern w:val="36"/>
          <w:sz w:val="24"/>
          <w:szCs w:val="24"/>
          <w:u w:color="000000"/>
          <w:lang w:val="en-US" w:eastAsia="en-GB"/>
        </w:rPr>
        <w:t>Interview analysis</w:t>
      </w:r>
    </w:p>
    <w:p w14:paraId="6A5B9075" w14:textId="77777777" w:rsidR="00B35582" w:rsidRPr="00B35582" w:rsidRDefault="00B35582" w:rsidP="00B35582">
      <w:pPr>
        <w:spacing w:after="0" w:line="240" w:lineRule="auto"/>
        <w:rPr>
          <w:rFonts w:cstheme="minorHAnsi"/>
          <w:kern w:val="36"/>
          <w:sz w:val="24"/>
          <w:szCs w:val="24"/>
          <w:u w:color="000000"/>
          <w:lang w:val="en-US" w:eastAsia="en-GB"/>
        </w:rPr>
      </w:pPr>
    </w:p>
    <w:p w14:paraId="55C1C539" w14:textId="2DA87DAC" w:rsidR="00B35582" w:rsidRPr="00B35582" w:rsidRDefault="00B35582" w:rsidP="00B35582">
      <w:pPr>
        <w:spacing w:after="0" w:line="240" w:lineRule="auto"/>
        <w:rPr>
          <w:rFonts w:cstheme="minorHAnsi"/>
          <w:kern w:val="36"/>
          <w:sz w:val="24"/>
          <w:szCs w:val="24"/>
          <w:u w:color="000000"/>
          <w:lang w:val="en-US" w:eastAsia="en-GB"/>
        </w:rPr>
      </w:pPr>
      <w:r w:rsidRPr="00B35582">
        <w:rPr>
          <w:rFonts w:cstheme="minorHAnsi"/>
          <w:kern w:val="36"/>
          <w:sz w:val="24"/>
          <w:szCs w:val="24"/>
          <w:u w:color="000000"/>
          <w:lang w:val="en-US" w:eastAsia="en-GB"/>
        </w:rPr>
        <w:t xml:space="preserve">Two Group members expressed an interest in becoming more involved in analysis of the interviews and undertook coding of two transcripts each (see </w:t>
      </w:r>
      <w:hyperlink w:anchor="Collaborative31016" w:history="1">
        <w:r w:rsidRPr="00DD7028">
          <w:rPr>
            <w:rStyle w:val="Hyperlink"/>
            <w:rFonts w:cstheme="minorHAnsi"/>
            <w:b/>
            <w:bCs/>
            <w:kern w:val="36"/>
            <w:sz w:val="24"/>
            <w:szCs w:val="24"/>
            <w:lang w:val="en-US" w:eastAsia="en-GB"/>
          </w:rPr>
          <w:t>Collaborative coding</w:t>
        </w:r>
      </w:hyperlink>
      <w:r w:rsidRPr="00B35582">
        <w:rPr>
          <w:rFonts w:cstheme="minorHAnsi"/>
          <w:kern w:val="36"/>
          <w:sz w:val="24"/>
          <w:szCs w:val="24"/>
          <w:u w:color="000000"/>
          <w:lang w:val="en-US" w:eastAsia="en-GB"/>
        </w:rPr>
        <w:t xml:space="preserve">). Similar approaches have been used in other studies using thematic analysis and other reflexive analytical methods such as IPA </w:t>
      </w:r>
      <w:r w:rsidR="00C445FA">
        <w:rPr>
          <w:rFonts w:cstheme="minorHAnsi"/>
          <w:kern w:val="36"/>
          <w:sz w:val="24"/>
          <w:szCs w:val="24"/>
          <w:u w:color="000000"/>
          <w:lang w:val="en-US" w:eastAsia="en-GB"/>
        </w:rPr>
        <w:fldChar w:fldCharType="begin">
          <w:fldData xml:space="preserve">PEVuZE5vdGU+PENpdGU+PFJlY051bT4xMDA4PC9SZWNOdW0+PERpc3BsYXlUZXh0PihDaGFtYmVy
cyBldCBhbC4gMjAxNTsgSGVtbWluZyBldCBhbC4gMjAyMSk8L0Rpc3BsYXlUZXh0PjxyZWNvcmQ+
PHJlYy1udW1iZXI+MTAwODwvcmVjLW51bWJlcj48Zm9yZWlnbi1rZXlzPjxrZXkgYXBwPSJFTiIg
ZGItaWQ9ImVkYTk5ZXNyOWFycDUyZTIwdjJwZnR6NHJwNXM5eDBldmVmNSIgdGltZXN0YW1wPSIx
NDY2MDc4OTc5Ij4xMDA4PC9rZXk+PC9mb3JlaWduLWtleXM+PHJlZi10eXBlIG5hbWU9IkpvdXJu
YWwgQXJ0aWNsZSI+MTc8L3JlZi10eXBlPjxjb250cmlidXRvcnM+PGF1dGhvcnM+PGF1dGhvcj5D
aGFtYmVycywgRS48L2F1dGhvcj48YXV0aG9yPkNvb2ssIFMuPC9hdXRob3I+PGF1dGhvcj5UaGFr
ZSwgQS48L2F1dGhvcj48YXV0aG9yPkZvc3RlciwgQS48L2F1dGhvcj48YXV0aG9yPlNoYXcsIFMu
PC9hdXRob3I+PGF1dGhvcj5IdXR0ZW4sIFIuPC9hdXRob3I+PGF1dGhvcj5QYXJyeSwgRy48L2F1
dGhvcj48YXV0aG9yPlJpY2tldHRzLCBULjwvYXV0aG9yPjwvYXV0aG9ycz48L2NvbnRyaWJ1dG9y
cz48dGl0bGVzPjx0aXRsZT5UaGUgc2VsZi1tYW5hZ2VtZW50IG9mIGxvbmdlci10ZXJtIGRlcHJl
c3Npb246IGxlYXJuaW5nIGZyb20gdGhlIHBhdGllbnQsIGEgcXVhbGl0YXRpdmUgc3R1ZHk8L3Rp
dGxlPjxzZWNvbmRhcnktdGl0bGU+Qk1DIHBzeWNoaWF0cnk8L3NlY29uZGFyeS10aXRsZT48L3Rp
dGxlcz48cGVyaW9kaWNhbD48ZnVsbC10aXRsZT5CTUMgcHN5Y2hpYXRyeTwvZnVsbC10aXRsZT48
L3BlcmlvZGljYWw+PHBhZ2VzPjE3Mi0xODY8L3BhZ2VzPjx2b2x1bWU+MTU8L3ZvbHVtZT48bnVt
YmVyPjE8L251bWJlcj48cmVwcmludC1lZGl0aW9uPmluIGZpbGU8L3JlcHJpbnQtZWRpdGlvbj48
a2V5d29yZHM+PGtleXdvcmQ+YW5hbHlzaXM8L2tleXdvcmQ+PGtleXdvcmQ+RGVwcmVzc2lvbjwv
a2V5d29yZD48a2V5d29yZD5FbnZpcm9ubWVudDwva2V5d29yZD48a2V5d29yZD5IZWFsdGg8L2tl
eXdvcmQ+PGtleXdvcmQ+aG9wZTwva2V5d29yZD48a2V5d29yZD5pbmZvcm1hdGlvbjwva2V5d29y
ZD48a2V5d29yZD5JbnRlcnZpZXdzPC9rZXl3b3JkPjxrZXl3b3JkPkxlYXJuaW5nPC9rZXl3b3Jk
PjxrZXl3b3JkPk1hbmFnZW1lbnQ8L2tleXdvcmQ+PGtleXdvcmQ+TWVudGFsLUhlYWx0aDwva2V5
d29yZD48a2V5d29yZD5NZW50YWwgSGVhbHRoPC9rZXl3b3JkPjxrZXl3b3JkPm1ldGhvZHM8L2tl
eXdvcmQ+PGtleXdvcmQ+TW9kZWw8L2tleXdvcmQ+PGtleXdvcmQ+bW90aXZhdGlvbjwva2V5d29y
ZD48a2V5d29yZD5QYXRpZW50PC9rZXl3b3JkPjxrZXl3b3JkPlBhdGllbnRzPC9rZXl3b3JkPjxr
ZXl3b3JkPlBlb3BsZTwva2V5d29yZD48a2V5d29yZD5QZXJzcGVjdGl2ZTwva2V5d29yZD48a2V5
d29yZD5xdWFsaXRhdGl2ZTwva2V5d29yZD48a2V5d29yZD5yZWNvdmVyeTwva2V5d29yZD48a2V5
d29yZD5zZXJ2aWNlIHVzZXJzPC9rZXl3b3JkPjxrZXl3b3JkPlNlcnZpY2VzPC9rZXl3b3JkPjxr
ZXl3b3JkPnNwaXJpdHVhbDwva2V5d29yZD48a2V5d29yZD5TdXBwb3J0PC9rZXl3b3JkPjxrZXl3
b3JkPnVzZXI8L2tleXdvcmQ+PGtleXdvcmQ+dXNlcnM8L2tleXdvcmQ+PC9rZXl3b3Jkcz48ZGF0
ZXM+PHllYXI+MjAxNTwveWVhcj48cHViLWRhdGVzPjxkYXRlPjIwMTU8L2RhdGU+PC9wdWItZGF0
ZXM+PC9kYXRlcz48aXNibj4xNDcxLTI0NFg8L2lzYm4+PGxhYmVsPjEzNTRNPC9sYWJlbD48dXJs
cz48cmVsYXRlZC11cmxzPjx1cmw+PHN0eWxlIGZhY2U9InVuZGVybGluZSIgZm9udD0iZGVmYXVs
dCIgc2l6ZT0iMTAwJSI+aHR0cDovL3d3dy5iaW9tZWRjZW50cmFsLmNvbS8xNDcxLTI0NFgvMTUv
MTcyPC9zdHlsZT48L3VybD48L3JlbGF0ZWQtdXJscz48L3VybHM+PC9yZWNvcmQ+PC9DaXRlPjxD
aXRlPjxSZWNOdW0+MjU5NTc8L1JlY051bT48cmVjb3JkPjxyZWMtbnVtYmVyPjI1OTU3PC9yZWMt
bnVtYmVyPjxmb3JlaWduLWtleXM+PGtleSBhcHA9IkVOIiBkYi1pZD0iZWRhOTllc3I5YXJwNTJl
MjB2MnBmdHo0cnA1czl4MGV2ZWY1IiB0aW1lc3RhbXA9IjE2MTc3OTEzMzEiPjI1OTU3PC9rZXk+
PC9mb3JlaWduLWtleXM+PHJlZi10eXBlIG5hbWU9IkpvdXJuYWwgQXJ0aWNsZSI+MTc8L3JlZi10
eXBlPjxjb250cmlidXRvcnM+PGF1dGhvcnM+PGF1dGhvcj5IZW1taW5nLCBMLjwvYXV0aG9yPjxh
dXRob3I+UHJhdHQsIEQuPC9hdXRob3I+PGF1dGhvcj5CaGF0dGksIFAuPC9hdXRob3I+PGF1dGhv
cj5TaGF3LCBKLjwvYXV0aG9yPjxhdXRob3I+SGFkZG9jaywgRy48L2F1dGhvcj48L2F1dGhvcnM+
PC9jb250cmlidXRvcnM+PHRpdGxlcz48dGl0bGU+SW52b2x2aW5nIGFuIGluZGl2aWR1YWwgd2l0
aCBsaXZlZOKAkGV4cGVyaWVuY2UgaW4gYSBjb+KAkGFuYWx5c2lzIG9mIHF1YWxpdGF0aXZlIGRh
dGE8L3RpdGxlPjxzZWNvbmRhcnktdGl0bGU+SGVhbHRoIEV4cGVjdGF0aW9uczwvc2Vjb25kYXJ5
LXRpdGxlPjwvdGl0bGVzPjxwZXJpb2RpY2FsPjxmdWxsLXRpdGxlPkhlYWx0aCBFeHBlY3RhdGlv
bnM8L2Z1bGwtdGl0bGU+PGFiYnItMT5IZWFsdGggRXhwZWN0PC9hYmJyLTE+PC9wZXJpb2RpY2Fs
PjxwYWdlcz4xLTEwPC9wYWdlcz48cmVwcmludC1lZGl0aW9uPmluIGZpbGU8L3JlcHJpbnQtZWRp
dGlvbj48ZGF0ZXM+PHllYXI+MjAyMTwveWVhcj48L2RhdGVzPjxpc2JuPjEzNjktNjUxMzwvaXNi
bj48dXJscz48cmVsYXRlZC11cmxzPjx1cmw+aHR0cHM6Ly9vbmxpbmVsaWJyYXJ5LndpbGV5LmNv
bS9kb2kvZnVsbC8xMC4xMTExL2hleC4xMzE4ODwvdXJsPjwvcmVsYXRlZC11cmxzPjwvdXJscz48
ZWxlY3Ryb25pYy1yZXNvdXJjZS1udW0+MTAuMTExMS9oZXguMTMxODg8L2VsZWN0cm9uaWMtcmVz
b3VyY2UtbnVtPjwvcmVjb3JkPjwvQ2l0ZT48L0VuZE5vdGU+AG==
</w:fldData>
        </w:fldChar>
      </w:r>
      <w:r w:rsidR="00C445FA">
        <w:rPr>
          <w:rFonts w:cstheme="minorHAnsi"/>
          <w:kern w:val="36"/>
          <w:sz w:val="24"/>
          <w:szCs w:val="24"/>
          <w:u w:color="000000"/>
          <w:lang w:val="en-US" w:eastAsia="en-GB"/>
        </w:rPr>
        <w:instrText xml:space="preserve"> ADDIN EN.CITE </w:instrText>
      </w:r>
      <w:r w:rsidR="00C445FA">
        <w:rPr>
          <w:rFonts w:cstheme="minorHAnsi"/>
          <w:kern w:val="36"/>
          <w:sz w:val="24"/>
          <w:szCs w:val="24"/>
          <w:u w:color="000000"/>
          <w:lang w:val="en-US" w:eastAsia="en-GB"/>
        </w:rPr>
        <w:fldChar w:fldCharType="begin">
          <w:fldData xml:space="preserve">PEVuZE5vdGU+PENpdGU+PFJlY051bT4xMDA4PC9SZWNOdW0+PERpc3BsYXlUZXh0PihDaGFtYmVy
cyBldCBhbC4gMjAxNTsgSGVtbWluZyBldCBhbC4gMjAyMSk8L0Rpc3BsYXlUZXh0PjxyZWNvcmQ+
PHJlYy1udW1iZXI+MTAwODwvcmVjLW51bWJlcj48Zm9yZWlnbi1rZXlzPjxrZXkgYXBwPSJFTiIg
ZGItaWQ9ImVkYTk5ZXNyOWFycDUyZTIwdjJwZnR6NHJwNXM5eDBldmVmNSIgdGltZXN0YW1wPSIx
NDY2MDc4OTc5Ij4xMDA4PC9rZXk+PC9mb3JlaWduLWtleXM+PHJlZi10eXBlIG5hbWU9IkpvdXJu
YWwgQXJ0aWNsZSI+MTc8L3JlZi10eXBlPjxjb250cmlidXRvcnM+PGF1dGhvcnM+PGF1dGhvcj5D
aGFtYmVycywgRS48L2F1dGhvcj48YXV0aG9yPkNvb2ssIFMuPC9hdXRob3I+PGF1dGhvcj5UaGFr
ZSwgQS48L2F1dGhvcj48YXV0aG9yPkZvc3RlciwgQS48L2F1dGhvcj48YXV0aG9yPlNoYXcsIFMu
PC9hdXRob3I+PGF1dGhvcj5IdXR0ZW4sIFIuPC9hdXRob3I+PGF1dGhvcj5QYXJyeSwgRy48L2F1
dGhvcj48YXV0aG9yPlJpY2tldHRzLCBULjwvYXV0aG9yPjwvYXV0aG9ycz48L2NvbnRyaWJ1dG9y
cz48dGl0bGVzPjx0aXRsZT5UaGUgc2VsZi1tYW5hZ2VtZW50IG9mIGxvbmdlci10ZXJtIGRlcHJl
c3Npb246IGxlYXJuaW5nIGZyb20gdGhlIHBhdGllbnQsIGEgcXVhbGl0YXRpdmUgc3R1ZHk8L3Rp
dGxlPjxzZWNvbmRhcnktdGl0bGU+Qk1DIHBzeWNoaWF0cnk8L3NlY29uZGFyeS10aXRsZT48L3Rp
dGxlcz48cGVyaW9kaWNhbD48ZnVsbC10aXRsZT5CTUMgcHN5Y2hpYXRyeTwvZnVsbC10aXRsZT48
L3BlcmlvZGljYWw+PHBhZ2VzPjE3Mi0xODY8L3BhZ2VzPjx2b2x1bWU+MTU8L3ZvbHVtZT48bnVt
YmVyPjE8L251bWJlcj48cmVwcmludC1lZGl0aW9uPmluIGZpbGU8L3JlcHJpbnQtZWRpdGlvbj48
a2V5d29yZHM+PGtleXdvcmQ+YW5hbHlzaXM8L2tleXdvcmQ+PGtleXdvcmQ+RGVwcmVzc2lvbjwv
a2V5d29yZD48a2V5d29yZD5FbnZpcm9ubWVudDwva2V5d29yZD48a2V5d29yZD5IZWFsdGg8L2tl
eXdvcmQ+PGtleXdvcmQ+aG9wZTwva2V5d29yZD48a2V5d29yZD5pbmZvcm1hdGlvbjwva2V5d29y
ZD48a2V5d29yZD5JbnRlcnZpZXdzPC9rZXl3b3JkPjxrZXl3b3JkPkxlYXJuaW5nPC9rZXl3b3Jk
PjxrZXl3b3JkPk1hbmFnZW1lbnQ8L2tleXdvcmQ+PGtleXdvcmQ+TWVudGFsLUhlYWx0aDwva2V5
d29yZD48a2V5d29yZD5NZW50YWwgSGVhbHRoPC9rZXl3b3JkPjxrZXl3b3JkPm1ldGhvZHM8L2tl
eXdvcmQ+PGtleXdvcmQ+TW9kZWw8L2tleXdvcmQ+PGtleXdvcmQ+bW90aXZhdGlvbjwva2V5d29y
ZD48a2V5d29yZD5QYXRpZW50PC9rZXl3b3JkPjxrZXl3b3JkPlBhdGllbnRzPC9rZXl3b3JkPjxr
ZXl3b3JkPlBlb3BsZTwva2V5d29yZD48a2V5d29yZD5QZXJzcGVjdGl2ZTwva2V5d29yZD48a2V5
d29yZD5xdWFsaXRhdGl2ZTwva2V5d29yZD48a2V5d29yZD5yZWNvdmVyeTwva2V5d29yZD48a2V5
d29yZD5zZXJ2aWNlIHVzZXJzPC9rZXl3b3JkPjxrZXl3b3JkPlNlcnZpY2VzPC9rZXl3b3JkPjxr
ZXl3b3JkPnNwaXJpdHVhbDwva2V5d29yZD48a2V5d29yZD5TdXBwb3J0PC9rZXl3b3JkPjxrZXl3
b3JkPnVzZXI8L2tleXdvcmQ+PGtleXdvcmQ+dXNlcnM8L2tleXdvcmQ+PC9rZXl3b3Jkcz48ZGF0
ZXM+PHllYXI+MjAxNTwveWVhcj48cHViLWRhdGVzPjxkYXRlPjIwMTU8L2RhdGU+PC9wdWItZGF0
ZXM+PC9kYXRlcz48aXNibj4xNDcxLTI0NFg8L2lzYm4+PGxhYmVsPjEzNTRNPC9sYWJlbD48dXJs
cz48cmVsYXRlZC11cmxzPjx1cmw+PHN0eWxlIGZhY2U9InVuZGVybGluZSIgZm9udD0iZGVmYXVs
dCIgc2l6ZT0iMTAwJSI+aHR0cDovL3d3dy5iaW9tZWRjZW50cmFsLmNvbS8xNDcxLTI0NFgvMTUv
MTcyPC9zdHlsZT48L3VybD48L3JlbGF0ZWQtdXJscz48L3VybHM+PC9yZWNvcmQ+PC9DaXRlPjxD
aXRlPjxSZWNOdW0+MjU5NTc8L1JlY051bT48cmVjb3JkPjxyZWMtbnVtYmVyPjI1OTU3PC9yZWMt
bnVtYmVyPjxmb3JlaWduLWtleXM+PGtleSBhcHA9IkVOIiBkYi1pZD0iZWRhOTllc3I5YXJwNTJl
MjB2MnBmdHo0cnA1czl4MGV2ZWY1IiB0aW1lc3RhbXA9IjE2MTc3OTEzMzEiPjI1OTU3PC9rZXk+
PC9mb3JlaWduLWtleXM+PHJlZi10eXBlIG5hbWU9IkpvdXJuYWwgQXJ0aWNsZSI+MTc8L3JlZi10
eXBlPjxjb250cmlidXRvcnM+PGF1dGhvcnM+PGF1dGhvcj5IZW1taW5nLCBMLjwvYXV0aG9yPjxh
dXRob3I+UHJhdHQsIEQuPC9hdXRob3I+PGF1dGhvcj5CaGF0dGksIFAuPC9hdXRob3I+PGF1dGhv
cj5TaGF3LCBKLjwvYXV0aG9yPjxhdXRob3I+SGFkZG9jaywgRy48L2F1dGhvcj48L2F1dGhvcnM+
PC9jb250cmlidXRvcnM+PHRpdGxlcz48dGl0bGU+SW52b2x2aW5nIGFuIGluZGl2aWR1YWwgd2l0
aCBsaXZlZOKAkGV4cGVyaWVuY2UgaW4gYSBjb+KAkGFuYWx5c2lzIG9mIHF1YWxpdGF0aXZlIGRh
dGE8L3RpdGxlPjxzZWNvbmRhcnktdGl0bGU+SGVhbHRoIEV4cGVjdGF0aW9uczwvc2Vjb25kYXJ5
LXRpdGxlPjwvdGl0bGVzPjxwZXJpb2RpY2FsPjxmdWxsLXRpdGxlPkhlYWx0aCBFeHBlY3RhdGlv
bnM8L2Z1bGwtdGl0bGU+PGFiYnItMT5IZWFsdGggRXhwZWN0PC9hYmJyLTE+PC9wZXJpb2RpY2Fs
PjxwYWdlcz4xLTEwPC9wYWdlcz48cmVwcmludC1lZGl0aW9uPmluIGZpbGU8L3JlcHJpbnQtZWRp
dGlvbj48ZGF0ZXM+PHllYXI+MjAyMTwveWVhcj48L2RhdGVzPjxpc2JuPjEzNjktNjUxMzwvaXNi
bj48dXJscz48cmVsYXRlZC11cmxzPjx1cmw+aHR0cHM6Ly9vbmxpbmVsaWJyYXJ5LndpbGV5LmNv
bS9kb2kvZnVsbC8xMC4xMTExL2hleC4xMzE4ODwvdXJsPjwvcmVsYXRlZC11cmxzPjwvdXJscz48
ZWxlY3Ryb25pYy1yZXNvdXJjZS1udW0+MTAuMTExMS9oZXguMTMxODg8L2VsZWN0cm9uaWMtcmVz
b3VyY2UtbnVtPjwvcmVjb3JkPjwvQ2l0ZT48L0VuZE5vdGU+AG==
</w:fldData>
        </w:fldChar>
      </w:r>
      <w:r w:rsidR="00C445FA">
        <w:rPr>
          <w:rFonts w:cstheme="minorHAnsi"/>
          <w:kern w:val="36"/>
          <w:sz w:val="24"/>
          <w:szCs w:val="24"/>
          <w:u w:color="000000"/>
          <w:lang w:val="en-US" w:eastAsia="en-GB"/>
        </w:rPr>
        <w:instrText xml:space="preserve"> ADDIN EN.CITE.DATA </w:instrText>
      </w:r>
      <w:r w:rsidR="00C445FA">
        <w:rPr>
          <w:rFonts w:cstheme="minorHAnsi"/>
          <w:kern w:val="36"/>
          <w:sz w:val="24"/>
          <w:szCs w:val="24"/>
          <w:u w:color="000000"/>
          <w:lang w:val="en-US" w:eastAsia="en-GB"/>
        </w:rPr>
      </w:r>
      <w:r w:rsidR="00C445FA">
        <w:rPr>
          <w:rFonts w:cstheme="minorHAnsi"/>
          <w:kern w:val="36"/>
          <w:sz w:val="24"/>
          <w:szCs w:val="24"/>
          <w:u w:color="000000"/>
          <w:lang w:val="en-US" w:eastAsia="en-GB"/>
        </w:rPr>
        <w:fldChar w:fldCharType="end"/>
      </w:r>
      <w:r w:rsidR="00C445FA">
        <w:rPr>
          <w:rFonts w:cstheme="minorHAnsi"/>
          <w:kern w:val="36"/>
          <w:sz w:val="24"/>
          <w:szCs w:val="24"/>
          <w:u w:color="000000"/>
          <w:lang w:val="en-US" w:eastAsia="en-GB"/>
        </w:rPr>
      </w:r>
      <w:r w:rsidR="00C445FA">
        <w:rPr>
          <w:rFonts w:cstheme="minorHAnsi"/>
          <w:kern w:val="36"/>
          <w:sz w:val="24"/>
          <w:szCs w:val="24"/>
          <w:u w:color="000000"/>
          <w:lang w:val="en-US" w:eastAsia="en-GB"/>
        </w:rPr>
        <w:fldChar w:fldCharType="separate"/>
      </w:r>
      <w:r w:rsidR="00C445FA">
        <w:rPr>
          <w:rFonts w:cstheme="minorHAnsi"/>
          <w:noProof/>
          <w:kern w:val="36"/>
          <w:sz w:val="24"/>
          <w:szCs w:val="24"/>
          <w:u w:color="000000"/>
          <w:lang w:val="en-US" w:eastAsia="en-GB"/>
        </w:rPr>
        <w:t>(Chambers et al. 2015; Hemming et al. 2021)</w:t>
      </w:r>
      <w:r w:rsidR="00C445FA">
        <w:rPr>
          <w:rFonts w:cstheme="minorHAnsi"/>
          <w:kern w:val="36"/>
          <w:sz w:val="24"/>
          <w:szCs w:val="24"/>
          <w:u w:color="000000"/>
          <w:lang w:val="en-US" w:eastAsia="en-GB"/>
        </w:rPr>
        <w:fldChar w:fldCharType="end"/>
      </w:r>
      <w:r w:rsidRPr="00B35582">
        <w:rPr>
          <w:rFonts w:cstheme="minorHAnsi"/>
          <w:kern w:val="36"/>
          <w:sz w:val="24"/>
          <w:szCs w:val="24"/>
          <w:u w:color="000000"/>
          <w:lang w:val="en-US" w:eastAsia="en-GB"/>
        </w:rPr>
        <w:t>.</w:t>
      </w:r>
    </w:p>
    <w:p w14:paraId="05B80B0E" w14:textId="77777777" w:rsidR="00B35582" w:rsidRPr="00B35582" w:rsidRDefault="00B35582" w:rsidP="00B35582">
      <w:pPr>
        <w:spacing w:after="0" w:line="240" w:lineRule="auto"/>
        <w:rPr>
          <w:rFonts w:cstheme="minorHAnsi"/>
          <w:kern w:val="36"/>
          <w:sz w:val="24"/>
          <w:szCs w:val="24"/>
          <w:u w:color="000000"/>
          <w:lang w:val="en-US" w:eastAsia="en-GB"/>
        </w:rPr>
      </w:pPr>
    </w:p>
    <w:p w14:paraId="4DF47D99" w14:textId="77777777" w:rsidR="00F417CB" w:rsidRDefault="00F417CB" w:rsidP="00B35582">
      <w:pPr>
        <w:spacing w:after="0" w:line="240" w:lineRule="auto"/>
        <w:rPr>
          <w:rFonts w:cstheme="minorHAnsi"/>
          <w:b/>
          <w:bCs/>
          <w:kern w:val="36"/>
          <w:sz w:val="24"/>
          <w:szCs w:val="24"/>
          <w:u w:color="000000"/>
          <w:lang w:val="en-US" w:eastAsia="en-GB"/>
        </w:rPr>
      </w:pPr>
    </w:p>
    <w:p w14:paraId="3DA37F64" w14:textId="77777777" w:rsidR="00F417CB" w:rsidRDefault="00F417CB" w:rsidP="00B35582">
      <w:pPr>
        <w:spacing w:after="0" w:line="240" w:lineRule="auto"/>
        <w:rPr>
          <w:rFonts w:cstheme="minorHAnsi"/>
          <w:b/>
          <w:bCs/>
          <w:kern w:val="36"/>
          <w:sz w:val="24"/>
          <w:szCs w:val="24"/>
          <w:u w:color="000000"/>
          <w:lang w:val="en-US" w:eastAsia="en-GB"/>
        </w:rPr>
      </w:pPr>
    </w:p>
    <w:p w14:paraId="713276FF" w14:textId="77777777" w:rsidR="00F417CB" w:rsidRDefault="00F417CB" w:rsidP="00B35582">
      <w:pPr>
        <w:spacing w:after="0" w:line="240" w:lineRule="auto"/>
        <w:rPr>
          <w:rFonts w:cstheme="minorHAnsi"/>
          <w:b/>
          <w:bCs/>
          <w:kern w:val="36"/>
          <w:sz w:val="24"/>
          <w:szCs w:val="24"/>
          <w:u w:color="000000"/>
          <w:lang w:val="en-US" w:eastAsia="en-GB"/>
        </w:rPr>
      </w:pPr>
    </w:p>
    <w:p w14:paraId="008CC86B" w14:textId="445AF9EB" w:rsidR="00B35582" w:rsidRPr="00B35582" w:rsidRDefault="00F00644" w:rsidP="00B35582">
      <w:pPr>
        <w:spacing w:after="0" w:line="240" w:lineRule="auto"/>
        <w:rPr>
          <w:rFonts w:cstheme="minorHAnsi"/>
          <w:b/>
          <w:bCs/>
          <w:kern w:val="36"/>
          <w:sz w:val="24"/>
          <w:szCs w:val="24"/>
          <w:u w:color="000000"/>
          <w:lang w:val="en-US" w:eastAsia="en-GB"/>
        </w:rPr>
      </w:pPr>
      <w:bookmarkStart w:id="101" w:name="Writing346"/>
      <w:r>
        <w:rPr>
          <w:rFonts w:cstheme="minorHAnsi"/>
          <w:b/>
          <w:bCs/>
          <w:kern w:val="36"/>
          <w:sz w:val="24"/>
          <w:szCs w:val="24"/>
          <w:u w:color="000000"/>
          <w:lang w:val="en-US" w:eastAsia="en-GB"/>
        </w:rPr>
        <w:lastRenderedPageBreak/>
        <w:t xml:space="preserve">3.4.6 </w:t>
      </w:r>
      <w:r w:rsidR="00B35582" w:rsidRPr="00B35582">
        <w:rPr>
          <w:rFonts w:cstheme="minorHAnsi"/>
          <w:b/>
          <w:bCs/>
          <w:kern w:val="36"/>
          <w:sz w:val="24"/>
          <w:szCs w:val="24"/>
          <w:u w:color="000000"/>
          <w:lang w:val="en-US" w:eastAsia="en-GB"/>
        </w:rPr>
        <w:t>Writing the thesis</w:t>
      </w:r>
    </w:p>
    <w:bookmarkEnd w:id="101"/>
    <w:p w14:paraId="33F16A6B" w14:textId="77777777" w:rsidR="00B35582" w:rsidRPr="00B35582" w:rsidRDefault="00B35582" w:rsidP="00B35582">
      <w:pPr>
        <w:spacing w:after="0" w:line="240" w:lineRule="auto"/>
        <w:rPr>
          <w:rFonts w:cstheme="minorHAnsi"/>
          <w:kern w:val="36"/>
          <w:sz w:val="24"/>
          <w:szCs w:val="24"/>
          <w:u w:color="000000"/>
          <w:lang w:val="en-US" w:eastAsia="en-GB"/>
        </w:rPr>
      </w:pPr>
    </w:p>
    <w:p w14:paraId="4F8C5187" w14:textId="77777777" w:rsidR="00B35582" w:rsidRPr="00B35582" w:rsidRDefault="00B35582" w:rsidP="00B35582">
      <w:pPr>
        <w:spacing w:after="0" w:line="240" w:lineRule="auto"/>
        <w:rPr>
          <w:rFonts w:cstheme="minorHAnsi"/>
          <w:kern w:val="36"/>
          <w:sz w:val="24"/>
          <w:szCs w:val="24"/>
          <w:u w:color="000000"/>
          <w:lang w:val="en-US" w:eastAsia="en-GB"/>
        </w:rPr>
      </w:pPr>
      <w:r w:rsidRPr="00B35582">
        <w:rPr>
          <w:rFonts w:cstheme="minorHAnsi"/>
          <w:kern w:val="36"/>
          <w:sz w:val="24"/>
          <w:szCs w:val="24"/>
          <w:u w:color="000000"/>
          <w:lang w:val="en-US" w:eastAsia="en-GB"/>
        </w:rPr>
        <w:t>Several Group members commented on sections of the thesis, notably the Introduction chapter, Involvement section of the Methods of the CSA chapter and diagrams in the Findings chapter. They also provided quotes based on their own experiences that were used throughout the Introduction.</w:t>
      </w:r>
    </w:p>
    <w:p w14:paraId="55209866" w14:textId="77777777" w:rsidR="00B35582" w:rsidRPr="00B35582" w:rsidRDefault="00B35582" w:rsidP="00B35582">
      <w:pPr>
        <w:spacing w:after="0" w:line="240" w:lineRule="auto"/>
        <w:rPr>
          <w:rFonts w:cstheme="minorHAnsi"/>
          <w:kern w:val="36"/>
          <w:sz w:val="24"/>
          <w:szCs w:val="24"/>
          <w:u w:color="000000"/>
          <w:lang w:val="en-US" w:eastAsia="en-GB"/>
        </w:rPr>
      </w:pPr>
    </w:p>
    <w:p w14:paraId="7C7A38E5" w14:textId="77777777" w:rsidR="00F00644" w:rsidRDefault="00F00644">
      <w:pPr>
        <w:rPr>
          <w:rFonts w:cstheme="minorHAnsi"/>
          <w:b/>
          <w:bCs/>
          <w:sz w:val="24"/>
          <w:szCs w:val="24"/>
          <w:u w:color="000000"/>
          <w:lang w:val="en-US" w:eastAsia="en-GB"/>
        </w:rPr>
      </w:pPr>
      <w:r>
        <w:rPr>
          <w:rFonts w:cstheme="minorHAnsi"/>
          <w:b/>
          <w:bCs/>
          <w:sz w:val="24"/>
          <w:szCs w:val="24"/>
          <w:u w:color="000000"/>
          <w:lang w:val="en-US" w:eastAsia="en-GB"/>
        </w:rPr>
        <w:br w:type="page"/>
      </w:r>
    </w:p>
    <w:p w14:paraId="5E8355DF" w14:textId="6E798D54" w:rsidR="00B35582" w:rsidRPr="00B35582" w:rsidRDefault="00F00644" w:rsidP="00B35582">
      <w:pPr>
        <w:spacing w:after="0" w:line="240" w:lineRule="auto"/>
        <w:rPr>
          <w:rFonts w:cstheme="minorHAnsi"/>
          <w:b/>
          <w:bCs/>
          <w:sz w:val="24"/>
          <w:szCs w:val="24"/>
          <w:u w:color="000000"/>
          <w:lang w:val="en-US" w:eastAsia="en-GB"/>
        </w:rPr>
      </w:pPr>
      <w:bookmarkStart w:id="102" w:name="Multi35"/>
      <w:bookmarkEnd w:id="102"/>
      <w:r>
        <w:rPr>
          <w:rFonts w:cstheme="minorHAnsi"/>
          <w:b/>
          <w:bCs/>
          <w:sz w:val="24"/>
          <w:szCs w:val="24"/>
          <w:u w:color="000000"/>
          <w:lang w:val="en-US" w:eastAsia="en-GB"/>
        </w:rPr>
        <w:lastRenderedPageBreak/>
        <w:t xml:space="preserve">3.5 </w:t>
      </w:r>
      <w:r w:rsidR="00B35582" w:rsidRPr="00B35582">
        <w:rPr>
          <w:rFonts w:cstheme="minorHAnsi"/>
          <w:b/>
          <w:bCs/>
          <w:sz w:val="24"/>
          <w:szCs w:val="24"/>
          <w:u w:color="000000"/>
          <w:lang w:val="en-US" w:eastAsia="en-GB"/>
        </w:rPr>
        <w:t>Multi-methods design</w:t>
      </w:r>
      <w:bookmarkEnd w:id="91"/>
      <w:bookmarkEnd w:id="92"/>
    </w:p>
    <w:p w14:paraId="6F823D87" w14:textId="77777777" w:rsidR="00B35582" w:rsidRPr="00B35582" w:rsidRDefault="00B35582" w:rsidP="00B35582">
      <w:pPr>
        <w:spacing w:after="0" w:line="240" w:lineRule="auto"/>
        <w:rPr>
          <w:rFonts w:cstheme="minorHAnsi"/>
          <w:sz w:val="24"/>
          <w:szCs w:val="24"/>
          <w:u w:color="000000"/>
          <w:lang w:val="en-US" w:eastAsia="en-GB"/>
        </w:rPr>
      </w:pPr>
    </w:p>
    <w:p w14:paraId="727F44FF" w14:textId="71493600" w:rsidR="00B35582" w:rsidRPr="00B35582" w:rsidRDefault="00B35582" w:rsidP="00B35582">
      <w:pPr>
        <w:spacing w:after="0" w:line="240" w:lineRule="auto"/>
        <w:rPr>
          <w:rFonts w:cstheme="minorHAnsi"/>
          <w:sz w:val="24"/>
          <w:szCs w:val="24"/>
          <w:u w:color="000000"/>
          <w:lang w:val="en-US" w:eastAsia="en-GB"/>
        </w:rPr>
      </w:pPr>
      <w:r w:rsidRPr="00B35582">
        <w:rPr>
          <w:rFonts w:cstheme="minorHAnsi"/>
          <w:noProof/>
          <w:sz w:val="24"/>
          <w:szCs w:val="24"/>
          <w:u w:color="000000"/>
          <w:lang w:val="en-US" w:eastAsia="en-GB"/>
        </w:rPr>
        <mc:AlternateContent>
          <mc:Choice Requires="wpg">
            <w:drawing>
              <wp:anchor distT="0" distB="0" distL="114300" distR="114300" simplePos="0" relativeHeight="251728896" behindDoc="0" locked="0" layoutInCell="1" allowOverlap="1" wp14:anchorId="00949AC9" wp14:editId="6002C565">
                <wp:simplePos x="0" y="0"/>
                <wp:positionH relativeFrom="column">
                  <wp:posOffset>3295650</wp:posOffset>
                </wp:positionH>
                <wp:positionV relativeFrom="paragraph">
                  <wp:posOffset>71755</wp:posOffset>
                </wp:positionV>
                <wp:extent cx="2743200" cy="2506980"/>
                <wp:effectExtent l="0" t="0" r="19050" b="7620"/>
                <wp:wrapSquare wrapText="bothSides"/>
                <wp:docPr id="389803518" name="Group 389803518"/>
                <wp:cNvGraphicFramePr/>
                <a:graphic xmlns:a="http://schemas.openxmlformats.org/drawingml/2006/main">
                  <a:graphicData uri="http://schemas.microsoft.com/office/word/2010/wordprocessingGroup">
                    <wpg:wgp>
                      <wpg:cNvGrpSpPr/>
                      <wpg:grpSpPr>
                        <a:xfrm>
                          <a:off x="0" y="0"/>
                          <a:ext cx="2743200" cy="2506980"/>
                          <a:chOff x="0" y="0"/>
                          <a:chExt cx="2743200" cy="2331720"/>
                        </a:xfrm>
                      </wpg:grpSpPr>
                      <wps:wsp>
                        <wps:cNvPr id="969318518" name="Text Box 969318518"/>
                        <wps:cNvSpPr txBox="1"/>
                        <wps:spPr>
                          <a:xfrm>
                            <a:off x="1737360" y="0"/>
                            <a:ext cx="1005840" cy="777240"/>
                          </a:xfrm>
                          <a:prstGeom prst="rect">
                            <a:avLst/>
                          </a:prstGeom>
                          <a:solidFill>
                            <a:sysClr val="window" lastClr="FFFFFF"/>
                          </a:solidFill>
                          <a:ln w="6350">
                            <a:solidFill>
                              <a:prstClr val="black"/>
                            </a:solidFill>
                          </a:ln>
                        </wps:spPr>
                        <wps:txbx>
                          <w:txbxContent>
                            <w:p w14:paraId="40B5D039" w14:textId="77777777" w:rsidR="00B35582" w:rsidRDefault="00B35582" w:rsidP="00B35582">
                              <w:pPr>
                                <w:spacing w:after="0" w:line="240" w:lineRule="auto"/>
                                <w:jc w:val="center"/>
                                <w:rPr>
                                  <w:sz w:val="20"/>
                                  <w:szCs w:val="20"/>
                                </w:rPr>
                              </w:pPr>
                              <w:r w:rsidRPr="00EE0C6F">
                                <w:rPr>
                                  <w:b/>
                                  <w:bCs/>
                                  <w:sz w:val="20"/>
                                  <w:szCs w:val="20"/>
                                </w:rPr>
                                <w:t>Stage 2</w:t>
                              </w:r>
                              <w:r w:rsidRPr="007B5AED">
                                <w:rPr>
                                  <w:sz w:val="20"/>
                                  <w:szCs w:val="20"/>
                                </w:rPr>
                                <w:t xml:space="preserve"> – </w:t>
                              </w:r>
                            </w:p>
                            <w:p w14:paraId="1A01FC57" w14:textId="77777777" w:rsidR="00B35582" w:rsidRPr="007B5AED" w:rsidRDefault="00B35582" w:rsidP="00B35582">
                              <w:pPr>
                                <w:spacing w:after="0" w:line="240" w:lineRule="auto"/>
                                <w:jc w:val="center"/>
                                <w:rPr>
                                  <w:sz w:val="20"/>
                                  <w:szCs w:val="20"/>
                                </w:rPr>
                              </w:pPr>
                              <w:r>
                                <w:rPr>
                                  <w:sz w:val="20"/>
                                  <w:szCs w:val="20"/>
                                </w:rPr>
                                <w:t>Case Study Approach (C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6848486" name="Text Box 1926848486"/>
                        <wps:cNvSpPr txBox="1"/>
                        <wps:spPr>
                          <a:xfrm>
                            <a:off x="68580" y="0"/>
                            <a:ext cx="1059180" cy="777240"/>
                          </a:xfrm>
                          <a:prstGeom prst="rect">
                            <a:avLst/>
                          </a:prstGeom>
                          <a:solidFill>
                            <a:sysClr val="window" lastClr="FFFFFF"/>
                          </a:solidFill>
                          <a:ln w="6350">
                            <a:solidFill>
                              <a:prstClr val="black"/>
                            </a:solidFill>
                          </a:ln>
                        </wps:spPr>
                        <wps:txbx>
                          <w:txbxContent>
                            <w:p w14:paraId="2FF7EF6D" w14:textId="77777777" w:rsidR="00B35582" w:rsidRPr="007B5AED" w:rsidRDefault="00B35582" w:rsidP="00B35582">
                              <w:pPr>
                                <w:spacing w:after="0" w:line="240" w:lineRule="auto"/>
                                <w:jc w:val="center"/>
                                <w:rPr>
                                  <w:sz w:val="20"/>
                                  <w:szCs w:val="20"/>
                                </w:rPr>
                              </w:pPr>
                              <w:r w:rsidRPr="00EE0C6F">
                                <w:rPr>
                                  <w:b/>
                                  <w:bCs/>
                                  <w:sz w:val="20"/>
                                  <w:szCs w:val="20"/>
                                </w:rPr>
                                <w:t>Stage 1</w:t>
                              </w:r>
                              <w:r w:rsidRPr="007B5AED">
                                <w:rPr>
                                  <w:sz w:val="20"/>
                                  <w:szCs w:val="20"/>
                                </w:rPr>
                                <w:t xml:space="preserve"> – Qualitative </w:t>
                              </w:r>
                              <w:r>
                                <w:rPr>
                                  <w:sz w:val="20"/>
                                  <w:szCs w:val="20"/>
                                </w:rPr>
                                <w:t>E</w:t>
                              </w:r>
                              <w:r w:rsidRPr="007B5AED">
                                <w:rPr>
                                  <w:sz w:val="20"/>
                                  <w:szCs w:val="20"/>
                                </w:rPr>
                                <w:t xml:space="preserve">vidence </w:t>
                              </w:r>
                              <w:r>
                                <w:rPr>
                                  <w:sz w:val="20"/>
                                  <w:szCs w:val="20"/>
                                </w:rPr>
                                <w:t>S</w:t>
                              </w:r>
                              <w:r w:rsidRPr="007B5AED">
                                <w:rPr>
                                  <w:sz w:val="20"/>
                                  <w:szCs w:val="20"/>
                                </w:rPr>
                                <w:t>ynthesis (Q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5626543" name="Straight Arrow Connector 1495626543"/>
                        <wps:cNvCnPr/>
                        <wps:spPr>
                          <a:xfrm>
                            <a:off x="1127760" y="373380"/>
                            <a:ext cx="609600" cy="0"/>
                          </a:xfrm>
                          <a:prstGeom prst="straightConnector1">
                            <a:avLst/>
                          </a:prstGeom>
                          <a:noFill/>
                          <a:ln w="6350" cap="flat" cmpd="sng" algn="ctr">
                            <a:solidFill>
                              <a:sysClr val="windowText" lastClr="000000">
                                <a:lumMod val="95000"/>
                                <a:lumOff val="5000"/>
                              </a:sysClr>
                            </a:solidFill>
                            <a:prstDash val="solid"/>
                            <a:miter lim="800000"/>
                            <a:tailEnd type="triangle"/>
                          </a:ln>
                          <a:effectLst/>
                        </wps:spPr>
                        <wps:bodyPr/>
                      </wps:wsp>
                      <wps:wsp>
                        <wps:cNvPr id="2143924571" name="Text Box 2143924571"/>
                        <wps:cNvSpPr txBox="1"/>
                        <wps:spPr>
                          <a:xfrm>
                            <a:off x="906780" y="1280160"/>
                            <a:ext cx="1074420" cy="662940"/>
                          </a:xfrm>
                          <a:prstGeom prst="rect">
                            <a:avLst/>
                          </a:prstGeom>
                          <a:solidFill>
                            <a:sysClr val="window" lastClr="FFFFFF"/>
                          </a:solidFill>
                          <a:ln w="6350">
                            <a:solidFill>
                              <a:prstClr val="black"/>
                            </a:solidFill>
                          </a:ln>
                        </wps:spPr>
                        <wps:txbx>
                          <w:txbxContent>
                            <w:p w14:paraId="4E28C75F" w14:textId="77777777" w:rsidR="00B35582" w:rsidRPr="00F65B0A" w:rsidRDefault="00B35582" w:rsidP="00B35582">
                              <w:pPr>
                                <w:spacing w:after="0" w:line="240" w:lineRule="auto"/>
                                <w:jc w:val="center"/>
                                <w:rPr>
                                  <w:sz w:val="20"/>
                                  <w:szCs w:val="20"/>
                                </w:rPr>
                              </w:pPr>
                              <w:r>
                                <w:rPr>
                                  <w:sz w:val="20"/>
                                  <w:szCs w:val="20"/>
                                </w:rPr>
                                <w:t>Discussion</w:t>
                              </w:r>
                              <w:r w:rsidRPr="00F65B0A">
                                <w:rPr>
                                  <w:sz w:val="20"/>
                                  <w:szCs w:val="20"/>
                                </w:rPr>
                                <w:t xml:space="preserve"> &amp; Co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1583009" name="Straight Arrow Connector 661583009"/>
                        <wps:cNvCnPr/>
                        <wps:spPr>
                          <a:xfrm>
                            <a:off x="594360" y="777240"/>
                            <a:ext cx="845820" cy="502920"/>
                          </a:xfrm>
                          <a:prstGeom prst="straightConnector1">
                            <a:avLst/>
                          </a:prstGeom>
                          <a:noFill/>
                          <a:ln w="6350" cap="flat" cmpd="sng" algn="ctr">
                            <a:solidFill>
                              <a:sysClr val="windowText" lastClr="000000">
                                <a:lumMod val="95000"/>
                                <a:lumOff val="5000"/>
                              </a:sysClr>
                            </a:solidFill>
                            <a:prstDash val="solid"/>
                            <a:miter lim="800000"/>
                            <a:tailEnd type="triangle"/>
                          </a:ln>
                          <a:effectLst/>
                        </wps:spPr>
                        <wps:bodyPr/>
                      </wps:wsp>
                      <wps:wsp>
                        <wps:cNvPr id="2125824802" name="Straight Arrow Connector 2125824802"/>
                        <wps:cNvCnPr/>
                        <wps:spPr>
                          <a:xfrm flipH="1">
                            <a:off x="1436370" y="777240"/>
                            <a:ext cx="784860" cy="502920"/>
                          </a:xfrm>
                          <a:prstGeom prst="straightConnector1">
                            <a:avLst/>
                          </a:prstGeom>
                          <a:noFill/>
                          <a:ln w="6350" cap="flat" cmpd="sng" algn="ctr">
                            <a:solidFill>
                              <a:sysClr val="windowText" lastClr="000000">
                                <a:lumMod val="95000"/>
                                <a:lumOff val="5000"/>
                              </a:sysClr>
                            </a:solidFill>
                            <a:prstDash val="solid"/>
                            <a:miter lim="800000"/>
                            <a:tailEnd type="triangle"/>
                          </a:ln>
                          <a:effectLst/>
                        </wps:spPr>
                        <wps:bodyPr/>
                      </wps:wsp>
                      <wps:wsp>
                        <wps:cNvPr id="1321117331" name="Text Box 1321117331"/>
                        <wps:cNvSpPr txBox="1"/>
                        <wps:spPr>
                          <a:xfrm>
                            <a:off x="0" y="2034540"/>
                            <a:ext cx="2583180" cy="297180"/>
                          </a:xfrm>
                          <a:prstGeom prst="rect">
                            <a:avLst/>
                          </a:prstGeom>
                          <a:solidFill>
                            <a:sysClr val="window" lastClr="FFFFFF"/>
                          </a:solidFill>
                          <a:ln w="6350">
                            <a:noFill/>
                          </a:ln>
                        </wps:spPr>
                        <wps:txbx>
                          <w:txbxContent>
                            <w:p w14:paraId="69DFB9FB" w14:textId="77777777" w:rsidR="00B35582" w:rsidRPr="00144B7C" w:rsidRDefault="00B35582" w:rsidP="00B35582">
                              <w:pPr>
                                <w:rPr>
                                  <w:b/>
                                  <w:bCs/>
                                  <w:sz w:val="20"/>
                                  <w:szCs w:val="20"/>
                                </w:rPr>
                              </w:pPr>
                              <w:bookmarkStart w:id="103" w:name="Figure4"/>
                              <w:bookmarkEnd w:id="103"/>
                              <w:r w:rsidRPr="00144B7C">
                                <w:rPr>
                                  <w:b/>
                                  <w:bCs/>
                                  <w:sz w:val="20"/>
                                  <w:szCs w:val="20"/>
                                </w:rPr>
                                <w:t>Figure</w:t>
                              </w:r>
                              <w:r>
                                <w:rPr>
                                  <w:b/>
                                  <w:bCs/>
                                  <w:sz w:val="20"/>
                                  <w:szCs w:val="20"/>
                                </w:rPr>
                                <w:t xml:space="preserve"> 4</w:t>
                              </w:r>
                              <w:r w:rsidRPr="00144B7C">
                                <w:rPr>
                                  <w:b/>
                                  <w:bCs/>
                                  <w:sz w:val="20"/>
                                  <w:szCs w:val="20"/>
                                </w:rPr>
                                <w:t xml:space="preserve">. Sequence of </w:t>
                              </w:r>
                              <w:r>
                                <w:rPr>
                                  <w:b/>
                                  <w:bCs/>
                                  <w:sz w:val="20"/>
                                  <w:szCs w:val="20"/>
                                </w:rPr>
                                <w:t>m</w:t>
                              </w:r>
                              <w:r w:rsidRPr="00144B7C">
                                <w:rPr>
                                  <w:b/>
                                  <w:bCs/>
                                  <w:sz w:val="20"/>
                                  <w:szCs w:val="20"/>
                                </w:rPr>
                                <w:t>eth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0949AC9" id="Group 389803518" o:spid="_x0000_s1062" style="position:absolute;margin-left:259.5pt;margin-top:5.65pt;width:3in;height:197.4pt;z-index:251728896;mso-height-relative:margin" coordsize="27432,233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bqAsQQAAAcXAAAOAAAAZHJzL2Uyb0RvYy54bWzsWG1P5DYQ/l6p/8HK97Kx874inOhy0Er0&#10;Dgmq+2zyshvVsV3bS5b++o6dZLPLwqHj1BcBixQcjz0eP56ZZ+LjD5uWobtK6Ubw3MNHvocqXoiy&#10;4cvc+/3m/KfUQ9pQXlImeJV795X2Ppz8+MNxJ+cVESvBykohUML1vJO5tzJGzmczXayqluojISsO&#10;wlqolhp4VctZqWgH2ls2I74fzzqhSqlEUWkNvWe90Dtx+uu6KsznutaVQSz3wDbjnso9b+1zdnJM&#10;50tF5aopBjPoC6xoacNh0a2qM2ooWqvmQFXbFEpoUZujQrQzUddNUbk9wG6w/2A3F0qspdvLct4t&#10;5RYmgPYBTi9WW3y6u1DyWl4pQKKTS8DCvdm9bGrV2v9gJdo4yO63kFUbgwroJEkYwDl4qAAZifw4&#10;SwdQixUgfzCvWH18dGYQ4IS4mbNx4dmeOZ0EB9ETBvr7MLheUVk5aPUcMLhSqClzL4uzAKcRBqfl&#10;tAV3vbH7/Fls0CRxOLlJFjVkNiAGz7eeZG3U0PkIeDgJkiAGnA4hxL4fpeEAYZIkBNqgbIsDnUul&#10;zUUlWmQbuafAq52z0btLbfqh4xC7tBasKc8bxtzLvV4whe4oBADETSk6DzGqDXTm3rn7DavtTWMc&#10;dbkXB5HvVtqT2bW2Om8ZLf441ADWMw6bmCCxLbO53TigCRnxuhXlPcCoRB+aWhbnDei/BBOvqIJY&#10;BGAgv5jP8KiZAKPE0PLQSqi/Huu348E9QOqhDmI79/Sfa6oq2PmvHBwnw6HF27iXMLKOh9Su5HZX&#10;wtftQgB6GDKZLFzTjjdsbNZKtF8gDZ3aVUFEeQFr515h1PiyMH3OgURWVKenbhgkAEnNJb+WhVVu&#10;D8sie7P5QpUcjtqA/30So7PS+YMT78famVycro2oG+cOFuoe1+EEIHB67/zHIwhnJE5D+IsPQmhH&#10;9LIYitMIksujERRl2IpsEnorERS8R9DrjKAwi2ISR2EwRtC1UbRZrgw6VUp0aCE4BwYQCuFp6BRR&#10;Cz5w+dNchEmSDFwErBSMjD1yeuxn8Ujpz1CRHkzb2tTnsQdpynJXn6QsK4Gplhy2/IIKm6FrRg0E&#10;cCtLyNZ8CYmTLaGitDnUjt8jIH3AaZand3jNdz83ka3b30TZ818WQb8NG1h/3dryxNHi2Auc1Wt2&#10;5Lu3ok3MZ1Sv+glO1OtpGwP1K2va3Ev7RZ16Qxv2kZfI3EuoIoxqKF+yyk4ZiJHOK1edDgS+T5N9&#10;7raDbf+/l7wJDoOMACEC1T2of3ZEYJc1C6qmbymAMj9OhuyNSepj8D+H1Oh02E/C0BKxzeFxTLK3&#10;UAWFFoOJrd+roFdSBcUxjtLA97Mxjp5M4dPIKayez+BRFo4fE1O5Ayll+LRKwygdQynySQZt0P70&#10;B8V7Fn9dWZzA8YepT571PoK3Q591P1SzRv4yfqkMdwJAGHGQ9EX5Y56Y2C+BIam/e+L0Vf426gkc&#10;EIzh5iM4rCd2RJPnfUs90fsc8YMw6iuFKf2BT8MtzuB1JEts+6v57z+4UOFiKIWfuyiJ3kCJAKV7&#10;f2ey+B9ck7hrR7htdYQ53Azb69zdd1eZT/fXJ38DAAD//wMAUEsDBBQABgAIAAAAIQAF4ya24AAA&#10;AAoBAAAPAAAAZHJzL2Rvd25yZXYueG1sTI/BTsMwEETvSPyDtUjcqGNKKhriVFUFnCokWiTEzY23&#10;SdR4HcVukv49y4ked2Y0+yZfTa4VA/ah8aRBzRIQSKW3DVUavvZvD88gQjRkTesJNVwwwKq4vclN&#10;Zv1InzjsYiW4hEJmNNQxdpmUoazRmTDzHRJ7R987E/nsK2l7M3K5a+VjkiykMw3xh9p0uKmxPO3O&#10;TsP7aMb1XL0O29Nxc/nZpx/fW4Va399N6xcQEaf4H4Y/fEaHgpkO/kw2iFZDqpa8JbKh5iA4sEwV&#10;CwcNT8lCgSxyeT2h+AUAAP//AwBQSwECLQAUAAYACAAAACEAtoM4kv4AAADhAQAAEwAAAAAAAAAA&#10;AAAAAAAAAAAAW0NvbnRlbnRfVHlwZXNdLnhtbFBLAQItABQABgAIAAAAIQA4/SH/1gAAAJQBAAAL&#10;AAAAAAAAAAAAAAAAAC8BAABfcmVscy8ucmVsc1BLAQItABQABgAIAAAAIQAY0bqAsQQAAAcXAAAO&#10;AAAAAAAAAAAAAAAAAC4CAABkcnMvZTJvRG9jLnhtbFBLAQItABQABgAIAAAAIQAF4ya24AAAAAoB&#10;AAAPAAAAAAAAAAAAAAAAAAsHAABkcnMvZG93bnJldi54bWxQSwUGAAAAAAQABADzAAAAGAgAAAAA&#10;">
                <v:shape id="Text Box 969318518" o:spid="_x0000_s1063" type="#_x0000_t202" style="position:absolute;left:17373;width:10059;height:7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P8EyAAAAOIAAAAPAAAAZHJzL2Rvd25yZXYueG1sRE/PS8Mw&#10;FL4L/g/hCd5c2hW3tls2xkBw4mXr8Pxonk1Z89I1sav+9eYgePz4fq+3k+3ESINvHStIZwkI4trp&#10;lhsF5+rlKQfhA7LGzjEp+CYP28393RpL7W58pPEUGhFD2JeowITQl1L62pBFP3M9ceQ+3WAxRDg0&#10;Ug94i+G2k/MkWUiLLccGgz3tDdWX05dVsAzmrfiZdgc/fx+r6vCRX7PMK/X4MO1WIAJN4V/8537V&#10;CopFkaX5cxo3x0vxDsjNLwAAAP//AwBQSwECLQAUAAYACAAAACEA2+H2y+4AAACFAQAAEwAAAAAA&#10;AAAAAAAAAAAAAAAAW0NvbnRlbnRfVHlwZXNdLnhtbFBLAQItABQABgAIAAAAIQBa9CxbvwAAABUB&#10;AAALAAAAAAAAAAAAAAAAAB8BAABfcmVscy8ucmVsc1BLAQItABQABgAIAAAAIQCY5P8EyAAAAOIA&#10;AAAPAAAAAAAAAAAAAAAAAAcCAABkcnMvZG93bnJldi54bWxQSwUGAAAAAAMAAwC3AAAA/AIAAAAA&#10;" fillcolor="window" strokeweight=".5pt">
                  <v:textbox>
                    <w:txbxContent>
                      <w:p w14:paraId="40B5D039" w14:textId="77777777" w:rsidR="00B35582" w:rsidRDefault="00B35582" w:rsidP="00B35582">
                        <w:pPr>
                          <w:spacing w:after="0" w:line="240" w:lineRule="auto"/>
                          <w:jc w:val="center"/>
                          <w:rPr>
                            <w:sz w:val="20"/>
                            <w:szCs w:val="20"/>
                          </w:rPr>
                        </w:pPr>
                        <w:r w:rsidRPr="00EE0C6F">
                          <w:rPr>
                            <w:b/>
                            <w:bCs/>
                            <w:sz w:val="20"/>
                            <w:szCs w:val="20"/>
                          </w:rPr>
                          <w:t>Stage 2</w:t>
                        </w:r>
                        <w:r w:rsidRPr="007B5AED">
                          <w:rPr>
                            <w:sz w:val="20"/>
                            <w:szCs w:val="20"/>
                          </w:rPr>
                          <w:t xml:space="preserve"> – </w:t>
                        </w:r>
                      </w:p>
                      <w:p w14:paraId="1A01FC57" w14:textId="77777777" w:rsidR="00B35582" w:rsidRPr="007B5AED" w:rsidRDefault="00B35582" w:rsidP="00B35582">
                        <w:pPr>
                          <w:spacing w:after="0" w:line="240" w:lineRule="auto"/>
                          <w:jc w:val="center"/>
                          <w:rPr>
                            <w:sz w:val="20"/>
                            <w:szCs w:val="20"/>
                          </w:rPr>
                        </w:pPr>
                        <w:r>
                          <w:rPr>
                            <w:sz w:val="20"/>
                            <w:szCs w:val="20"/>
                          </w:rPr>
                          <w:t>Case Study Approach (CSA)</w:t>
                        </w:r>
                      </w:p>
                    </w:txbxContent>
                  </v:textbox>
                </v:shape>
                <v:shape id="Text Box 1926848486" o:spid="_x0000_s1064" type="#_x0000_t202" style="position:absolute;left:685;width:10592;height:7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Y86ygAAAOMAAAAPAAAAZHJzL2Rvd25yZXYueG1sRE/RasJA&#10;EHwv+A/HFvqml0ZJY+opUihU6Yum9HnJbXOhub2Yu8bUr/cKQpmn3dmZ2VltRtuKgXrfOFbwOEtA&#10;EFdON1wr+ChfpzkIH5A1to5JwS952KwndysstDvzgYZjqEU0YV+gAhNCV0jpK0MW/cx1xJH7cr3F&#10;EMe+lrrHczS3rUyTJJMWG44JBjt6MVR9H3+sgqdg9svLuN359H0oy91nfprPvVIP9+P2GUSgMfwf&#10;39RvOr6/TLN8EZHBX6e4ALm+AgAA//8DAFBLAQItABQABgAIAAAAIQDb4fbL7gAAAIUBAAATAAAA&#10;AAAAAAAAAAAAAAAAAABbQ29udGVudF9UeXBlc10ueG1sUEsBAi0AFAAGAAgAAAAhAFr0LFu/AAAA&#10;FQEAAAsAAAAAAAAAAAAAAAAAHwEAAF9yZWxzLy5yZWxzUEsBAi0AFAAGAAgAAAAhACkRjzrKAAAA&#10;4wAAAA8AAAAAAAAAAAAAAAAABwIAAGRycy9kb3ducmV2LnhtbFBLBQYAAAAAAwADALcAAAD+AgAA&#10;AAA=&#10;" fillcolor="window" strokeweight=".5pt">
                  <v:textbox>
                    <w:txbxContent>
                      <w:p w14:paraId="2FF7EF6D" w14:textId="77777777" w:rsidR="00B35582" w:rsidRPr="007B5AED" w:rsidRDefault="00B35582" w:rsidP="00B35582">
                        <w:pPr>
                          <w:spacing w:after="0" w:line="240" w:lineRule="auto"/>
                          <w:jc w:val="center"/>
                          <w:rPr>
                            <w:sz w:val="20"/>
                            <w:szCs w:val="20"/>
                          </w:rPr>
                        </w:pPr>
                        <w:r w:rsidRPr="00EE0C6F">
                          <w:rPr>
                            <w:b/>
                            <w:bCs/>
                            <w:sz w:val="20"/>
                            <w:szCs w:val="20"/>
                          </w:rPr>
                          <w:t>Stage 1</w:t>
                        </w:r>
                        <w:r w:rsidRPr="007B5AED">
                          <w:rPr>
                            <w:sz w:val="20"/>
                            <w:szCs w:val="20"/>
                          </w:rPr>
                          <w:t xml:space="preserve"> – Qualitative </w:t>
                        </w:r>
                        <w:r>
                          <w:rPr>
                            <w:sz w:val="20"/>
                            <w:szCs w:val="20"/>
                          </w:rPr>
                          <w:t>E</w:t>
                        </w:r>
                        <w:r w:rsidRPr="007B5AED">
                          <w:rPr>
                            <w:sz w:val="20"/>
                            <w:szCs w:val="20"/>
                          </w:rPr>
                          <w:t xml:space="preserve">vidence </w:t>
                        </w:r>
                        <w:r>
                          <w:rPr>
                            <w:sz w:val="20"/>
                            <w:szCs w:val="20"/>
                          </w:rPr>
                          <w:t>S</w:t>
                        </w:r>
                        <w:r w:rsidRPr="007B5AED">
                          <w:rPr>
                            <w:sz w:val="20"/>
                            <w:szCs w:val="20"/>
                          </w:rPr>
                          <w:t>ynthesis (QES)</w:t>
                        </w:r>
                      </w:p>
                    </w:txbxContent>
                  </v:textbox>
                </v:shape>
                <v:shape id="Straight Arrow Connector 1495626543" o:spid="_x0000_s1065" type="#_x0000_t32" style="position:absolute;left:11277;top:3733;width:6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sHzyQAAAOMAAAAPAAAAZHJzL2Rvd25yZXYueG1sRE9fa8Iw&#10;EH8X9h3CDXyRmU7bop1RhlAmDBxzfoCjubXdmktpYu389EYY+Hi//7faDKYRPXWutqzgeRqBIC6s&#10;rrlUcPzKnxYgnEfW2FgmBX/kYLN+GK0w0/bMn9QffClCCLsMFVTet5mUrqjIoJvaljhw37Yz6MPZ&#10;lVJ3eA7hppGzKEqlwZpDQ4UtbSsqfg8no8At3uKP/JS8X+b5zvj+sm/xZ6LU+HF4fQHhafB38b97&#10;p8P8eJmkszSJ53D7KQAg11cAAAD//wMAUEsBAi0AFAAGAAgAAAAhANvh9svuAAAAhQEAABMAAAAA&#10;AAAAAAAAAAAAAAAAAFtDb250ZW50X1R5cGVzXS54bWxQSwECLQAUAAYACAAAACEAWvQsW78AAAAV&#10;AQAACwAAAAAAAAAAAAAAAAAfAQAAX3JlbHMvLnJlbHNQSwECLQAUAAYACAAAACEAA8bB88kAAADj&#10;AAAADwAAAAAAAAAAAAAAAAAHAgAAZHJzL2Rvd25yZXYueG1sUEsFBgAAAAADAAMAtwAAAP0CAAAA&#10;AA==&#10;" strokecolor="#0d0d0d" strokeweight=".5pt">
                  <v:stroke endarrow="block" joinstyle="miter"/>
                </v:shape>
                <v:shape id="Text Box 2143924571" o:spid="_x0000_s1066" type="#_x0000_t202" style="position:absolute;left:9067;top:12801;width:10745;height:6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n6zAAAAOMAAAAPAAAAZHJzL2Rvd25yZXYueG1sRI9PS8NA&#10;FMTvQr/D8gre7OZPtW3abSmCYMWLjXh+ZF+zodm3aXZNo5/eFQSPw8z8htnsRtuKgXrfOFaQzhIQ&#10;xJXTDdcK3sunuyUIH5A1to5JwRd52G0nNxsstLvyGw3HUIsIYV+gAhNCV0jpK0MW/cx1xNE7ud5i&#10;iLKvpe7xGuG2lVmSPEiLDccFgx09GqrOx0+rYBHMy+p73B989jqU5eFjeclzr9TtdNyvQQQaw3/4&#10;r/2sFWTpPF9l8/tFCr+f4h+Q2x8AAAD//wMAUEsBAi0AFAAGAAgAAAAhANvh9svuAAAAhQEAABMA&#10;AAAAAAAAAAAAAAAAAAAAAFtDb250ZW50X1R5cGVzXS54bWxQSwECLQAUAAYACAAAACEAWvQsW78A&#10;AAAVAQAACwAAAAAAAAAAAAAAAAAfAQAAX3JlbHMvLnJlbHNQSwECLQAUAAYACAAAACEAA/lJ+swA&#10;AADjAAAADwAAAAAAAAAAAAAAAAAHAgAAZHJzL2Rvd25yZXYueG1sUEsFBgAAAAADAAMAtwAAAAAD&#10;AAAAAA==&#10;" fillcolor="window" strokeweight=".5pt">
                  <v:textbox>
                    <w:txbxContent>
                      <w:p w14:paraId="4E28C75F" w14:textId="77777777" w:rsidR="00B35582" w:rsidRPr="00F65B0A" w:rsidRDefault="00B35582" w:rsidP="00B35582">
                        <w:pPr>
                          <w:spacing w:after="0" w:line="240" w:lineRule="auto"/>
                          <w:jc w:val="center"/>
                          <w:rPr>
                            <w:sz w:val="20"/>
                            <w:szCs w:val="20"/>
                          </w:rPr>
                        </w:pPr>
                        <w:r>
                          <w:rPr>
                            <w:sz w:val="20"/>
                            <w:szCs w:val="20"/>
                          </w:rPr>
                          <w:t>Discussion</w:t>
                        </w:r>
                        <w:r w:rsidRPr="00F65B0A">
                          <w:rPr>
                            <w:sz w:val="20"/>
                            <w:szCs w:val="20"/>
                          </w:rPr>
                          <w:t xml:space="preserve"> &amp; Conclusion</w:t>
                        </w:r>
                      </w:p>
                    </w:txbxContent>
                  </v:textbox>
                </v:shape>
                <v:shape id="Straight Arrow Connector 661583009" o:spid="_x0000_s1067" type="#_x0000_t32" style="position:absolute;left:5943;top:7772;width:8458;height:50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aOyywAAAOIAAAAPAAAAZHJzL2Rvd25yZXYueG1sRI/dSsNA&#10;FITvBd9hOUJvxO72L8TYbZFCaEGoGH2AQ/aYRLNnQ3abxj69KxS8HGbmG2a9HW0rBup941jDbKpA&#10;EJfONFxp+HjPH1IQPiAbbB2Thh/ysN3c3qwxM+7MbzQUoRIRwj5DDXUIXSalL2uy6KeuI47ep+st&#10;hij7SpoezxFuWzlXKpEWG44LNXa0q6n8Lk5Wg0/3y9f8tHq5LPKDDcPl2OHXvdaTu/H5CUSgMfyH&#10;r+2D0ZAks1W6UOoR/i7FOyA3vwAAAP//AwBQSwECLQAUAAYACAAAACEA2+H2y+4AAACFAQAAEwAA&#10;AAAAAAAAAAAAAAAAAAAAW0NvbnRlbnRfVHlwZXNdLnhtbFBLAQItABQABgAIAAAAIQBa9CxbvwAA&#10;ABUBAAALAAAAAAAAAAAAAAAAAB8BAABfcmVscy8ucmVsc1BLAQItABQABgAIAAAAIQAjhaOyywAA&#10;AOIAAAAPAAAAAAAAAAAAAAAAAAcCAABkcnMvZG93bnJldi54bWxQSwUGAAAAAAMAAwC3AAAA/wIA&#10;AAAA&#10;" strokecolor="#0d0d0d" strokeweight=".5pt">
                  <v:stroke endarrow="block" joinstyle="miter"/>
                </v:shape>
                <v:shape id="Straight Arrow Connector 2125824802" o:spid="_x0000_s1068" type="#_x0000_t32" style="position:absolute;left:14363;top:7772;width:7849;height:50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8ABygAAAOMAAAAPAAAAZHJzL2Rvd25yZXYueG1sRI9BS8NA&#10;FITvgv9heYIXsZsuVULstoggBi/S6EFvj+wzCWbfht1nm/rrXUHocZiZb5j1dvaj2lNMQ2ALy0UB&#10;irgNbuDOwtvr43UJKgmywzEwWThSgu3m/GyNlQsH3tG+kU5lCKcKLfQiU6V1anvymBZhIs7eZ4ge&#10;JcvYaRfxkOF+1KYobrXHgfNCjxM99NR+Nd/ewkvbrOr33fFJPzdXdfyJEj68WHt5Md/fgRKa5RT+&#10;b9fOglmam9KsysLA36f8B/TmFwAA//8DAFBLAQItABQABgAIAAAAIQDb4fbL7gAAAIUBAAATAAAA&#10;AAAAAAAAAAAAAAAAAABbQ29udGVudF9UeXBlc10ueG1sUEsBAi0AFAAGAAgAAAAhAFr0LFu/AAAA&#10;FQEAAAsAAAAAAAAAAAAAAAAAHwEAAF9yZWxzLy5yZWxzUEsBAi0AFAAGAAgAAAAhAKi7wAHKAAAA&#10;4wAAAA8AAAAAAAAAAAAAAAAABwIAAGRycy9kb3ducmV2LnhtbFBLBQYAAAAAAwADALcAAAD+AgAA&#10;AAA=&#10;" strokecolor="#0d0d0d" strokeweight=".5pt">
                  <v:stroke endarrow="block" joinstyle="miter"/>
                </v:shape>
                <v:shape id="Text Box 1321117331" o:spid="_x0000_s1069" type="#_x0000_t202" style="position:absolute;top:20345;width:25831;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3UgyAAAAOMAAAAPAAAAZHJzL2Rvd25yZXYueG1sRE9fS8Mw&#10;EH8X/A7hBN9cmhVUumVDRHEDy7QOfD2as602l5LEte7Tm4Hg4/3+33I92V4cyIfOsQY1y0AQ1850&#10;3GjYvz1e3YIIEdlg75g0/FCA9er8bImFcSO/0qGKjUghHArU0MY4FFKGuiWLYeYG4sR9OG8xptM3&#10;0ngcU7jt5TzLrqXFjlNDiwPdt1R/Vd9Ww/tYPfnddvv5MmzK4+5Ylc/0UGp9eTHdLUBEmuK/+M+9&#10;MWl+PldK3eS5gtNPCQC5+gUAAP//AwBQSwECLQAUAAYACAAAACEA2+H2y+4AAACFAQAAEwAAAAAA&#10;AAAAAAAAAAAAAAAAW0NvbnRlbnRfVHlwZXNdLnhtbFBLAQItABQABgAIAAAAIQBa9CxbvwAAABUB&#10;AAALAAAAAAAAAAAAAAAAAB8BAABfcmVscy8ucmVsc1BLAQItABQABgAIAAAAIQBJ93UgyAAAAOMA&#10;AAAPAAAAAAAAAAAAAAAAAAcCAABkcnMvZG93bnJldi54bWxQSwUGAAAAAAMAAwC3AAAA/AIAAAAA&#10;" fillcolor="window" stroked="f" strokeweight=".5pt">
                  <v:textbox>
                    <w:txbxContent>
                      <w:p w14:paraId="69DFB9FB" w14:textId="77777777" w:rsidR="00B35582" w:rsidRPr="00144B7C" w:rsidRDefault="00B35582" w:rsidP="00B35582">
                        <w:pPr>
                          <w:rPr>
                            <w:b/>
                            <w:bCs/>
                            <w:sz w:val="20"/>
                            <w:szCs w:val="20"/>
                          </w:rPr>
                        </w:pPr>
                        <w:bookmarkStart w:id="104" w:name="Figure4"/>
                        <w:bookmarkEnd w:id="104"/>
                        <w:r w:rsidRPr="00144B7C">
                          <w:rPr>
                            <w:b/>
                            <w:bCs/>
                            <w:sz w:val="20"/>
                            <w:szCs w:val="20"/>
                          </w:rPr>
                          <w:t>Figure</w:t>
                        </w:r>
                        <w:r>
                          <w:rPr>
                            <w:b/>
                            <w:bCs/>
                            <w:sz w:val="20"/>
                            <w:szCs w:val="20"/>
                          </w:rPr>
                          <w:t xml:space="preserve"> 4</w:t>
                        </w:r>
                        <w:r w:rsidRPr="00144B7C">
                          <w:rPr>
                            <w:b/>
                            <w:bCs/>
                            <w:sz w:val="20"/>
                            <w:szCs w:val="20"/>
                          </w:rPr>
                          <w:t xml:space="preserve">. Sequence of </w:t>
                        </w:r>
                        <w:r>
                          <w:rPr>
                            <w:b/>
                            <w:bCs/>
                            <w:sz w:val="20"/>
                            <w:szCs w:val="20"/>
                          </w:rPr>
                          <w:t>m</w:t>
                        </w:r>
                        <w:r w:rsidRPr="00144B7C">
                          <w:rPr>
                            <w:b/>
                            <w:bCs/>
                            <w:sz w:val="20"/>
                            <w:szCs w:val="20"/>
                          </w:rPr>
                          <w:t>ethods</w:t>
                        </w:r>
                      </w:p>
                    </w:txbxContent>
                  </v:textbox>
                </v:shape>
                <w10:wrap type="square"/>
              </v:group>
            </w:pict>
          </mc:Fallback>
        </mc:AlternateContent>
      </w:r>
      <w:r w:rsidRPr="00B35582">
        <w:rPr>
          <w:rFonts w:cstheme="minorHAnsi"/>
          <w:sz w:val="24"/>
          <w:szCs w:val="24"/>
          <w:u w:color="000000"/>
          <w:lang w:val="en-US" w:eastAsia="en-GB"/>
        </w:rPr>
        <w:t>A multi-methods design was used which had the advantage of addressing the research questions more comprehensively and providing a sequential process throughout the study. The sequential use of methods is shown, with the QES informing the CSA and both stages informing the discussion and conclusion (</w:t>
      </w:r>
      <w:hyperlink w:anchor="Figure4" w:history="1">
        <w:r w:rsidRPr="00D67A12">
          <w:rPr>
            <w:rStyle w:val="Hyperlink"/>
            <w:rFonts w:cstheme="minorHAnsi"/>
            <w:b/>
            <w:bCs/>
            <w:sz w:val="24"/>
            <w:szCs w:val="24"/>
            <w:lang w:val="en-US" w:eastAsia="en-GB"/>
          </w:rPr>
          <w:t>Figure 4. Sequence of methods</w:t>
        </w:r>
      </w:hyperlink>
      <w:r w:rsidRPr="00B35582">
        <w:rPr>
          <w:rFonts w:cstheme="minorHAnsi"/>
          <w:sz w:val="24"/>
          <w:szCs w:val="24"/>
          <w:u w:color="000000"/>
          <w:lang w:val="en-US" w:eastAsia="en-GB"/>
        </w:rPr>
        <w:t>).</w:t>
      </w:r>
    </w:p>
    <w:p w14:paraId="1786ECA4" w14:textId="77777777" w:rsidR="00B35582" w:rsidRPr="00B35582" w:rsidRDefault="00B35582" w:rsidP="00B35582">
      <w:pPr>
        <w:spacing w:after="0" w:line="240" w:lineRule="auto"/>
        <w:rPr>
          <w:rFonts w:cstheme="minorHAnsi"/>
          <w:sz w:val="24"/>
          <w:szCs w:val="24"/>
          <w:u w:color="000000"/>
          <w:lang w:val="en-US" w:eastAsia="en-GB"/>
        </w:rPr>
      </w:pPr>
    </w:p>
    <w:p w14:paraId="2E3108C0" w14:textId="64DC9A22" w:rsidR="00B35582" w:rsidRPr="00B35582" w:rsidRDefault="00B35582" w:rsidP="00B35582">
      <w:pPr>
        <w:rPr>
          <w:rFonts w:cstheme="minorHAnsi"/>
          <w:sz w:val="24"/>
          <w:szCs w:val="24"/>
        </w:rPr>
      </w:pPr>
      <w:r w:rsidRPr="00B35582">
        <w:rPr>
          <w:rFonts w:cstheme="minorHAnsi"/>
          <w:sz w:val="24"/>
          <w:szCs w:val="24"/>
        </w:rPr>
        <w:t xml:space="preserve">The QES assisted with identifying sampling factors </w:t>
      </w:r>
      <w:r w:rsidR="0036415F">
        <w:rPr>
          <w:rFonts w:cstheme="minorHAnsi"/>
          <w:sz w:val="24"/>
          <w:szCs w:val="24"/>
        </w:rPr>
        <w:t xml:space="preserve">of significance for a sampling frame for the CSA </w:t>
      </w:r>
      <w:r w:rsidRPr="00B35582">
        <w:rPr>
          <w:rFonts w:cstheme="minorHAnsi"/>
          <w:sz w:val="24"/>
          <w:szCs w:val="24"/>
        </w:rPr>
        <w:t xml:space="preserve">and informed the methods used, for example, interviews and documentary analysis, thereby increasing the effectiveness of the CSA. </w:t>
      </w:r>
    </w:p>
    <w:p w14:paraId="2A2977EE" w14:textId="75828C3E"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In addition, the study stages complemented each other, by elaborating findings from the previous stage. This developmental and complementary use of methods has been found to be effective for complex research topics such as this, particularly those that have applied uses in practice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6876&lt;/RecNum&gt;&lt;DisplayText&gt;(Stake 1995; Creswell and Creswell 2018)&lt;/DisplayText&gt;&lt;record&gt;&lt;rec-number&gt;16876&lt;/rec-number&gt;&lt;foreign-keys&gt;&lt;key app="EN" db-id="eda99esr9arp52e20v2pftz4rp5s9x0evef5" timestamp="1536165377"&gt;16876&lt;/key&gt;&lt;/foreign-keys&gt;&lt;ref-type name="Book"&gt;6&lt;/ref-type&gt;&lt;contributors&gt;&lt;authors&gt;&lt;author&gt;Creswell, J.W.&lt;/author&gt;&lt;author&gt;Creswell, J.D.&lt;/author&gt;&lt;/authors&gt;&lt;/contributors&gt;&lt;titles&gt;&lt;title&gt;Research Design. Qualitative, Quantitative, and Mixed Methods Approaches&lt;/title&gt;&lt;/titles&gt;&lt;edition&gt;5th&lt;/edition&gt;&lt;reprint-edition&gt;not in file&lt;/reprint-edition&gt;&lt;dates&gt;&lt;year&gt;2018&lt;/year&gt;&lt;/dates&gt;&lt;pub-location&gt;California&lt;/pub-location&gt;&lt;publisher&gt;Sage&lt;/publisher&gt;&lt;urls&gt;&lt;related-urls&gt;&lt;url&gt;https://uk.sagepub.com/en-gb/eur/research-design/book258102&lt;/url&gt;&lt;/related-urls&gt;&lt;/urls&gt;&lt;/record&gt;&lt;/Cite&gt;&lt;Cite&gt;&lt;RecNum&gt;25728&lt;/RecNum&gt;&lt;record&gt;&lt;rec-number&gt;25728&lt;/rec-number&gt;&lt;foreign-keys&gt;&lt;key app="EN" db-id="eda99esr9arp52e20v2pftz4rp5s9x0evef5" timestamp="1557398746"&gt;25728&lt;/key&gt;&lt;/foreign-keys&gt;&lt;ref-type name="Book"&gt;6&lt;/ref-type&gt;&lt;contributors&gt;&lt;authors&gt;&lt;author&gt;Stake, Robert E&lt;/author&gt;&lt;/authors&gt;&lt;/contributors&gt;&lt;titles&gt;&lt;title&gt;The art of case study research&lt;/title&gt;&lt;/titles&gt;&lt;reprint-edition&gt;in file&lt;/reprint-edition&gt;&lt;dates&gt;&lt;year&gt;1995&lt;/year&gt;&lt;/dates&gt;&lt;pub-location&gt;London&lt;/pub-location&gt;&lt;publisher&gt;Sage&lt;/publisher&gt;&lt;isbn&gt;080395767X&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take 1995; Creswell and Creswell 2018)</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13EAB88F" w14:textId="77777777" w:rsidR="00B35582" w:rsidRPr="00B35582" w:rsidRDefault="00B35582" w:rsidP="00B35582">
      <w:pPr>
        <w:spacing w:after="0" w:line="240" w:lineRule="auto"/>
        <w:rPr>
          <w:rFonts w:cstheme="minorHAnsi"/>
          <w:sz w:val="24"/>
          <w:szCs w:val="24"/>
          <w:u w:color="000000"/>
          <w:lang w:val="en-US" w:eastAsia="en-GB"/>
        </w:rPr>
      </w:pPr>
    </w:p>
    <w:p w14:paraId="2EB70A49" w14:textId="3DF140E0" w:rsidR="00B35582" w:rsidRPr="00B35582" w:rsidRDefault="00F00644" w:rsidP="00B35582">
      <w:pPr>
        <w:spacing w:after="0" w:line="240" w:lineRule="auto"/>
        <w:rPr>
          <w:rFonts w:cstheme="minorHAnsi"/>
          <w:b/>
          <w:bCs/>
          <w:sz w:val="24"/>
          <w:szCs w:val="24"/>
          <w:u w:color="000000"/>
          <w:lang w:val="en-US" w:eastAsia="en-GB"/>
        </w:rPr>
      </w:pPr>
      <w:bookmarkStart w:id="105" w:name="Thecase36"/>
      <w:bookmarkStart w:id="106" w:name="_Toc524691546"/>
      <w:bookmarkStart w:id="107" w:name="_Toc12807402"/>
      <w:bookmarkEnd w:id="105"/>
      <w:r>
        <w:rPr>
          <w:rFonts w:cstheme="minorHAnsi"/>
          <w:b/>
          <w:bCs/>
          <w:sz w:val="24"/>
          <w:szCs w:val="24"/>
          <w:u w:color="000000"/>
          <w:lang w:val="en-US" w:eastAsia="en-GB"/>
        </w:rPr>
        <w:t xml:space="preserve">3.6 </w:t>
      </w:r>
      <w:r w:rsidR="00B35582" w:rsidRPr="00B35582">
        <w:rPr>
          <w:rFonts w:cstheme="minorHAnsi"/>
          <w:b/>
          <w:bCs/>
          <w:sz w:val="24"/>
          <w:szCs w:val="24"/>
          <w:u w:color="000000"/>
          <w:lang w:val="en-US" w:eastAsia="en-GB"/>
        </w:rPr>
        <w:t>The Case Study Approach</w:t>
      </w:r>
      <w:bookmarkEnd w:id="106"/>
      <w:bookmarkEnd w:id="107"/>
    </w:p>
    <w:p w14:paraId="3F125F2C" w14:textId="77777777" w:rsidR="00B35582" w:rsidRPr="00B35582" w:rsidRDefault="00B35582" w:rsidP="00B35582">
      <w:pPr>
        <w:spacing w:after="0" w:line="240" w:lineRule="auto"/>
        <w:rPr>
          <w:rFonts w:cstheme="minorHAnsi"/>
          <w:sz w:val="24"/>
          <w:szCs w:val="24"/>
          <w:u w:color="000000"/>
          <w:lang w:val="en-US" w:eastAsia="en-GB"/>
        </w:rPr>
      </w:pPr>
    </w:p>
    <w:p w14:paraId="3ED9EDDB" w14:textId="73D6C3C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CSA is defined as “the study of the particularity and complexity of a single case, coming to understand its activity within important circumstances” </w:t>
      </w:r>
      <w:r w:rsidR="001C2EDF">
        <w:rPr>
          <w:rFonts w:cstheme="minorHAnsi"/>
          <w:sz w:val="24"/>
          <w:szCs w:val="24"/>
          <w:u w:color="000000"/>
          <w:lang w:val="en-US" w:eastAsia="en-GB"/>
        </w:rPr>
        <w:t xml:space="preserve">(Stake 1995, </w:t>
      </w:r>
      <w:r w:rsidRPr="00B35582">
        <w:rPr>
          <w:rFonts w:cstheme="minorHAnsi"/>
          <w:sz w:val="24"/>
          <w:szCs w:val="24"/>
          <w:u w:color="000000"/>
          <w:lang w:val="en-US" w:eastAsia="en-GB"/>
        </w:rPr>
        <w:t>p</w:t>
      </w:r>
      <w:r w:rsidR="001C2EDF">
        <w:rPr>
          <w:rFonts w:cstheme="minorHAnsi"/>
          <w:sz w:val="24"/>
          <w:szCs w:val="24"/>
          <w:u w:color="000000"/>
          <w:lang w:val="en-US" w:eastAsia="en-GB"/>
        </w:rPr>
        <w:t xml:space="preserve">. </w:t>
      </w:r>
      <w:r w:rsidRPr="00B35582">
        <w:rPr>
          <w:rFonts w:cstheme="minorHAnsi"/>
          <w:sz w:val="24"/>
          <w:szCs w:val="24"/>
          <w:u w:color="000000"/>
          <w:lang w:val="en-US" w:eastAsia="en-GB"/>
        </w:rPr>
        <w:t>xi</w:t>
      </w:r>
      <w:r w:rsidR="001C2EDF">
        <w:rPr>
          <w:rFonts w:cstheme="minorHAnsi"/>
          <w:sz w:val="24"/>
          <w:szCs w:val="24"/>
          <w:u w:color="000000"/>
          <w:lang w:val="en-US" w:eastAsia="en-GB"/>
        </w:rPr>
        <w:t>)</w:t>
      </w:r>
      <w:r w:rsidRPr="00B35582">
        <w:rPr>
          <w:rFonts w:cstheme="minorHAnsi"/>
          <w:sz w:val="24"/>
          <w:szCs w:val="24"/>
          <w:u w:color="000000"/>
          <w:lang w:val="en-US" w:eastAsia="en-GB"/>
        </w:rPr>
        <w:t xml:space="preserve">. It enables the researcher to look at the case from different directions, to obtain a rounded more balanced complete picture: </w:t>
      </w:r>
    </w:p>
    <w:p w14:paraId="4986C05A" w14:textId="77777777" w:rsidR="00B35582" w:rsidRPr="00B35582" w:rsidRDefault="00B35582" w:rsidP="00B35582">
      <w:pPr>
        <w:spacing w:after="0" w:line="240" w:lineRule="auto"/>
        <w:rPr>
          <w:rFonts w:cstheme="minorHAnsi"/>
          <w:sz w:val="24"/>
          <w:szCs w:val="24"/>
          <w:u w:color="000000"/>
          <w:lang w:val="en-US" w:eastAsia="en-GB"/>
        </w:rPr>
      </w:pPr>
    </w:p>
    <w:p w14:paraId="518E15B6" w14:textId="77777777" w:rsidR="00B35582" w:rsidRPr="00B35582" w:rsidRDefault="00B35582" w:rsidP="00B35582">
      <w:pPr>
        <w:spacing w:after="0" w:line="240" w:lineRule="auto"/>
        <w:ind w:left="720"/>
        <w:rPr>
          <w:rFonts w:cstheme="minorHAnsi"/>
          <w:sz w:val="24"/>
          <w:szCs w:val="24"/>
          <w:u w:color="000000"/>
          <w:lang w:val="en-US" w:eastAsia="en-GB"/>
        </w:rPr>
      </w:pPr>
      <w:r w:rsidRPr="00B35582">
        <w:rPr>
          <w:rFonts w:cstheme="minorHAnsi"/>
          <w:sz w:val="24"/>
          <w:szCs w:val="24"/>
          <w:u w:color="000000"/>
          <w:lang w:val="en-US" w:eastAsia="en-GB"/>
        </w:rPr>
        <w:t>Case studies are analyses</w:t>
      </w:r>
      <w:r w:rsidRPr="00B35582">
        <w:rPr>
          <w:rFonts w:cstheme="minorHAnsi"/>
          <w:sz w:val="24"/>
          <w:szCs w:val="24"/>
        </w:rPr>
        <w:t xml:space="preserve"> of persons, events, decisions, periods, projects, policies, institutions or other systems which are studied holistically by one or more methods (Thomas 2011, p. 23)</w:t>
      </w:r>
    </w:p>
    <w:p w14:paraId="52E3B8DD" w14:textId="77777777" w:rsidR="00B35582" w:rsidRPr="00B35582" w:rsidRDefault="00B35582" w:rsidP="00B35582">
      <w:pPr>
        <w:spacing w:after="0" w:line="240" w:lineRule="auto"/>
        <w:rPr>
          <w:rFonts w:cstheme="minorHAnsi"/>
          <w:sz w:val="24"/>
          <w:szCs w:val="24"/>
          <w:u w:color="000000"/>
          <w:lang w:val="en-US" w:eastAsia="en-GB"/>
        </w:rPr>
      </w:pPr>
    </w:p>
    <w:p w14:paraId="0537D6A6" w14:textId="4DB4DA42"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ypes of case studies have been defined in numerous ways by different authors </w:t>
      </w:r>
      <w:r w:rsidR="00C445FA">
        <w:rPr>
          <w:rFonts w:cstheme="minorHAnsi"/>
          <w:sz w:val="24"/>
          <w:szCs w:val="24"/>
          <w:u w:color="000000"/>
          <w:lang w:val="en-US" w:eastAsia="en-GB"/>
        </w:rPr>
        <w:fldChar w:fldCharType="begin">
          <w:fldData xml:space="preserve">PEVuZE5vdGU+PENpdGU+PFJlY051bT4yNTcyODwvUmVjTnVtPjxEaXNwbGF5VGV4dD4oU3Rha2Ug
MTk5NTsgR2lsbGhhbSAyMDAwOyBZaW4gMjAwMzsgU2ltb25zIDIwMDkpPC9EaXNwbGF5VGV4dD48
cmVjb3JkPjxyZWMtbnVtYmVyPjI1NzI4PC9yZWMtbnVtYmVyPjxmb3JlaWduLWtleXM+PGtleSBh
cHA9IkVOIiBkYi1pZD0iZWRhOTllc3I5YXJwNTJlMjB2MnBmdHo0cnA1czl4MGV2ZWY1IiB0aW1l
c3RhbXA9IjE1NTczOTg3NDYiPjI1NzI4PC9rZXk+PC9mb3JlaWduLWtleXM+PHJlZi10eXBlIG5h
bWU9IkJvb2siPjY8L3JlZi10eXBlPjxjb250cmlidXRvcnM+PGF1dGhvcnM+PGF1dGhvcj5TdGFr
ZSwgUm9iZXJ0IEU8L2F1dGhvcj48L2F1dGhvcnM+PC9jb250cmlidXRvcnM+PHRpdGxlcz48dGl0
bGU+VGhlIGFydCBvZiBjYXNlIHN0dWR5IHJlc2VhcmNoPC90aXRsZT48L3RpdGxlcz48cmVwcmlu
dC1lZGl0aW9uPmluIGZpbGU8L3JlcHJpbnQtZWRpdGlvbj48ZGF0ZXM+PHllYXI+MTk5NTwveWVh
cj48L2RhdGVzPjxwdWItbG9jYXRpb24+TG9uZG9uPC9wdWItbG9jYXRpb24+PHB1Ymxpc2hlcj5T
YWdlPC9wdWJsaXNoZXI+PGlzYm4+MDgwMzk1NzY3WDwvaXNibj48dXJscz48L3VybHM+PC9yZWNv
cmQ+PC9DaXRlPjxDaXRlPjxSZWNOdW0+MjU3MjY8L1JlY051bT48cmVjb3JkPjxyZWMtbnVtYmVy
PjI1NzI2PC9yZWMtbnVtYmVyPjxmb3JlaWduLWtleXM+PGtleSBhcHA9IkVOIiBkYi1pZD0iZWRh
OTllc3I5YXJwNTJlMjB2MnBmdHo0cnA1czl4MGV2ZWY1IiB0aW1lc3RhbXA9IjE1NTczOTg1NDEi
PjI1NzI2PC9rZXk+PC9mb3JlaWduLWtleXM+PHJlZi10eXBlIG5hbWU9IkJvb2siPjY8L3JlZi10
eXBlPjxjb250cmlidXRvcnM+PGF1dGhvcnM+PGF1dGhvcj5TaW1vbnMsIEhlbGVuPC9hdXRob3I+
PC9hdXRob3JzPjwvY29udHJpYnV0b3JzPjx0aXRsZXM+PHRpdGxlPkNhc2Ugc3R1ZHkgcmVzZWFy
Y2ggaW4gcHJhY3RpY2U8L3RpdGxlPjwvdGl0bGVzPjxyZXByaW50LWVkaXRpb24+bm90IGluIGZp
bGU8L3JlcHJpbnQtZWRpdGlvbj48ZGF0ZXM+PHllYXI+MjAwOTwveWVhcj48L2RhdGVzPjxwdWIt
bG9jYXRpb24+TG9uZG9uPC9wdWItbG9jYXRpb24+PHB1Ymxpc2hlcj5TQUdFPC9wdWJsaXNoZXI+
PGlzYm4+MDc2MTk2NDI0WDwvaXNibj48dXJscz48L3VybHM+PC9yZWNvcmQ+PC9DaXRlPjxDaXRl
PjxSZWNOdW0+MjU3Mjc8L1JlY051bT48cmVjb3JkPjxyZWMtbnVtYmVyPjI1NzI3PC9yZWMtbnVt
YmVyPjxmb3JlaWduLWtleXM+PGtleSBhcHA9IkVOIiBkYi1pZD0iZWRhOTllc3I5YXJwNTJlMjB2
MnBmdHo0cnA1czl4MGV2ZWY1IiB0aW1lc3RhbXA9IjE1NTczOTg2NjEiPjI1NzI3PC9rZXk+PC9m
b3JlaWduLWtleXM+PHJlZi10eXBlIG5hbWU9IkJvb2siPjY8L3JlZi10eXBlPjxjb250cmlidXRv
cnM+PGF1dGhvcnM+PGF1dGhvcj5HaWxsaGFtLCBCaWxsPC9hdXRob3I+PC9hdXRob3JzPjwvY29u
dHJpYnV0b3JzPjx0aXRsZXM+PHRpdGxlPkNhc2Ugc3R1ZHkgcmVzZWFyY2ggbWV0aG9kczwvdGl0
bGU+PC90aXRsZXM+PHJlcHJpbnQtZWRpdGlvbj5pbiBmaWxlPC9yZXByaW50LWVkaXRpb24+PGRh
dGVzPjx5ZWFyPjIwMDA8L3llYXI+PC9kYXRlcz48cHViLWxvY2F0aW9uPkxvbmRvbjwvcHViLWxv
Y2F0aW9uPjxwdWJsaXNoZXI+Q29udGludXVtPC9wdWJsaXNoZXI+PGlzYm4+MDgyNjQ0Nzk2MTwv
aXNibj48dXJscz48L3VybHM+PC9yZWNvcmQ+PC9DaXRlPjxDaXRlPjxSZWNOdW0+NzI4NTwvUmVj
TnVtPjxyZWNvcmQ+PHJlYy1udW1iZXI+NzI4NTwvcmVjLW51bWJlcj48Zm9yZWlnbi1rZXlzPjxr
ZXkgYXBwPSJFTiIgZGItaWQ9ImVkYTk5ZXNyOWFycDUyZTIwdjJwZnR6NHJwNXM5eDBldmVmNSIg
dGltZXN0YW1wPSIxNDY2MDc5MTI2Ij43Mjg1PC9rZXk+PC9mb3JlaWduLWtleXM+PHJlZi10eXBl
IG5hbWU9IkJvb2siPjY8L3JlZi10eXBlPjxjb250cmlidXRvcnM+PGF1dGhvcnM+PGF1dGhvcj5Z
aW4sIFIuPC9hdXRob3I+PC9hdXRob3JzPjwvY29udHJpYnV0b3JzPjx0aXRsZXM+PHRpdGxlPkNh
c2UgU3R1ZHkgUmVzZWFyY2guIERlc2lnbiBhbmQgTWV0aG9kcy48L3RpdGxlPjwvdGl0bGVzPjxl
ZGl0aW9uPjNyZDwvZWRpdGlvbj48cmVwcmludC1lZGl0aW9uPm5vdCBpbiBmaWxlPC9yZXByaW50
LWVkaXRpb24+PGtleXdvcmRzPjxrZXl3b3JkPmFuYWx5c2lzPC9rZXl3b3JkPjxrZXl3b3JkPmNh
c2Ugc3R1ZHk8L2tleXdvcmQ+PGtleXdvcmQ+RGF0YSBDb2xsZWN0aW9uPC9rZXl3b3JkPjxrZXl3
b3JkPmVkdWNhdGlvbjwva2V5d29yZD48a2V5d29yZD5oaXN0b3J5PC9rZXl3b3JkPjxrZXl3b3Jk
Pk1hbmFnZW1lbnQ8L2tleXdvcmQ+PGtleXdvcmQ+bWV0aG9kczwva2V5d29yZD48a2V5d29yZD5w
bGFubmluZzwva2V5d29yZD48a2V5d29yZD5wc3ljaG9sb2d5PC9rZXl3b3JkPjxrZXl3b3JkPlJl
c2VhcmNoPC9rZXl3b3JkPjxrZXl3b3JkPlNvY2lhbCBXb3JrPC9rZXl3b3JkPjxrZXl3b3JkPlNv
Y2lvbG9neTwva2V5d29yZD48a2V5d29yZD5UcmlhbDwva2V5d29yZD48a2V5d29yZD5Xb3JrPC9r
ZXl3b3JkPjwva2V5d29yZHM+PGRhdGVzPjx5ZWFyPjIwMDM8L3llYXI+PHB1Yi1kYXRlcz48ZGF0
ZT4yMDAzPC9kYXRlPjwvcHViLWRhdGVzPjwvZGF0ZXM+PHB1Yi1sb2NhdGlvbj5UaG91c2FuZCBP
YWtzLCBDYWxpZm9ybmlhPC9wdWItbG9jYXRpb24+PHB1Ymxpc2hlcj5TYWdlIFB1YmxpY2F0aW9u
czwvcHVibGlzaGVyPjxsYWJlbD45NjdSPC9sYWJlbD48dXJscz48L3VybHM+PC9yZWNvcmQ+PC9D
aXRlPjwvRW5kTm90ZT4A
</w:fldData>
        </w:fldChar>
      </w:r>
      <w:r w:rsidR="00C445FA">
        <w:rPr>
          <w:rFonts w:cstheme="minorHAnsi"/>
          <w:sz w:val="24"/>
          <w:szCs w:val="24"/>
          <w:u w:color="000000"/>
          <w:lang w:val="en-US" w:eastAsia="en-GB"/>
        </w:rPr>
        <w:instrText xml:space="preserve"> ADDIN EN.CITE </w:instrText>
      </w:r>
      <w:r w:rsidR="00C445FA">
        <w:rPr>
          <w:rFonts w:cstheme="minorHAnsi"/>
          <w:sz w:val="24"/>
          <w:szCs w:val="24"/>
          <w:u w:color="000000"/>
          <w:lang w:val="en-US" w:eastAsia="en-GB"/>
        </w:rPr>
        <w:fldChar w:fldCharType="begin">
          <w:fldData xml:space="preserve">PEVuZE5vdGU+PENpdGU+PFJlY051bT4yNTcyODwvUmVjTnVtPjxEaXNwbGF5VGV4dD4oU3Rha2Ug
MTk5NTsgR2lsbGhhbSAyMDAwOyBZaW4gMjAwMzsgU2ltb25zIDIwMDkpPC9EaXNwbGF5VGV4dD48
cmVjb3JkPjxyZWMtbnVtYmVyPjI1NzI4PC9yZWMtbnVtYmVyPjxmb3JlaWduLWtleXM+PGtleSBh
cHA9IkVOIiBkYi1pZD0iZWRhOTllc3I5YXJwNTJlMjB2MnBmdHo0cnA1czl4MGV2ZWY1IiB0aW1l
c3RhbXA9IjE1NTczOTg3NDYiPjI1NzI4PC9rZXk+PC9mb3JlaWduLWtleXM+PHJlZi10eXBlIG5h
bWU9IkJvb2siPjY8L3JlZi10eXBlPjxjb250cmlidXRvcnM+PGF1dGhvcnM+PGF1dGhvcj5TdGFr
ZSwgUm9iZXJ0IEU8L2F1dGhvcj48L2F1dGhvcnM+PC9jb250cmlidXRvcnM+PHRpdGxlcz48dGl0
bGU+VGhlIGFydCBvZiBjYXNlIHN0dWR5IHJlc2VhcmNoPC90aXRsZT48L3RpdGxlcz48cmVwcmlu
dC1lZGl0aW9uPmluIGZpbGU8L3JlcHJpbnQtZWRpdGlvbj48ZGF0ZXM+PHllYXI+MTk5NTwveWVh
cj48L2RhdGVzPjxwdWItbG9jYXRpb24+TG9uZG9uPC9wdWItbG9jYXRpb24+PHB1Ymxpc2hlcj5T
YWdlPC9wdWJsaXNoZXI+PGlzYm4+MDgwMzk1NzY3WDwvaXNibj48dXJscz48L3VybHM+PC9yZWNv
cmQ+PC9DaXRlPjxDaXRlPjxSZWNOdW0+MjU3MjY8L1JlY051bT48cmVjb3JkPjxyZWMtbnVtYmVy
PjI1NzI2PC9yZWMtbnVtYmVyPjxmb3JlaWduLWtleXM+PGtleSBhcHA9IkVOIiBkYi1pZD0iZWRh
OTllc3I5YXJwNTJlMjB2MnBmdHo0cnA1czl4MGV2ZWY1IiB0aW1lc3RhbXA9IjE1NTczOTg1NDEi
PjI1NzI2PC9rZXk+PC9mb3JlaWduLWtleXM+PHJlZi10eXBlIG5hbWU9IkJvb2siPjY8L3JlZi10
eXBlPjxjb250cmlidXRvcnM+PGF1dGhvcnM+PGF1dGhvcj5TaW1vbnMsIEhlbGVuPC9hdXRob3I+
PC9hdXRob3JzPjwvY29udHJpYnV0b3JzPjx0aXRsZXM+PHRpdGxlPkNhc2Ugc3R1ZHkgcmVzZWFy
Y2ggaW4gcHJhY3RpY2U8L3RpdGxlPjwvdGl0bGVzPjxyZXByaW50LWVkaXRpb24+bm90IGluIGZp
bGU8L3JlcHJpbnQtZWRpdGlvbj48ZGF0ZXM+PHllYXI+MjAwOTwveWVhcj48L2RhdGVzPjxwdWIt
bG9jYXRpb24+TG9uZG9uPC9wdWItbG9jYXRpb24+PHB1Ymxpc2hlcj5TQUdFPC9wdWJsaXNoZXI+
PGlzYm4+MDc2MTk2NDI0WDwvaXNibj48dXJscz48L3VybHM+PC9yZWNvcmQ+PC9DaXRlPjxDaXRl
PjxSZWNOdW0+MjU3Mjc8L1JlY051bT48cmVjb3JkPjxyZWMtbnVtYmVyPjI1NzI3PC9yZWMtbnVt
YmVyPjxmb3JlaWduLWtleXM+PGtleSBhcHA9IkVOIiBkYi1pZD0iZWRhOTllc3I5YXJwNTJlMjB2
MnBmdHo0cnA1czl4MGV2ZWY1IiB0aW1lc3RhbXA9IjE1NTczOTg2NjEiPjI1NzI3PC9rZXk+PC9m
b3JlaWduLWtleXM+PHJlZi10eXBlIG5hbWU9IkJvb2siPjY8L3JlZi10eXBlPjxjb250cmlidXRv
cnM+PGF1dGhvcnM+PGF1dGhvcj5HaWxsaGFtLCBCaWxsPC9hdXRob3I+PC9hdXRob3JzPjwvY29u
dHJpYnV0b3JzPjx0aXRsZXM+PHRpdGxlPkNhc2Ugc3R1ZHkgcmVzZWFyY2ggbWV0aG9kczwvdGl0
bGU+PC90aXRsZXM+PHJlcHJpbnQtZWRpdGlvbj5pbiBmaWxlPC9yZXByaW50LWVkaXRpb24+PGRh
dGVzPjx5ZWFyPjIwMDA8L3llYXI+PC9kYXRlcz48cHViLWxvY2F0aW9uPkxvbmRvbjwvcHViLWxv
Y2F0aW9uPjxwdWJsaXNoZXI+Q29udGludXVtPC9wdWJsaXNoZXI+PGlzYm4+MDgyNjQ0Nzk2MTwv
aXNibj48dXJscz48L3VybHM+PC9yZWNvcmQ+PC9DaXRlPjxDaXRlPjxSZWNOdW0+NzI4NTwvUmVj
TnVtPjxyZWNvcmQ+PHJlYy1udW1iZXI+NzI4NTwvcmVjLW51bWJlcj48Zm9yZWlnbi1rZXlzPjxr
ZXkgYXBwPSJFTiIgZGItaWQ9ImVkYTk5ZXNyOWFycDUyZTIwdjJwZnR6NHJwNXM5eDBldmVmNSIg
dGltZXN0YW1wPSIxNDY2MDc5MTI2Ij43Mjg1PC9rZXk+PC9mb3JlaWduLWtleXM+PHJlZi10eXBl
IG5hbWU9IkJvb2siPjY8L3JlZi10eXBlPjxjb250cmlidXRvcnM+PGF1dGhvcnM+PGF1dGhvcj5Z
aW4sIFIuPC9hdXRob3I+PC9hdXRob3JzPjwvY29udHJpYnV0b3JzPjx0aXRsZXM+PHRpdGxlPkNh
c2UgU3R1ZHkgUmVzZWFyY2guIERlc2lnbiBhbmQgTWV0aG9kcy48L3RpdGxlPjwvdGl0bGVzPjxl
ZGl0aW9uPjNyZDwvZWRpdGlvbj48cmVwcmludC1lZGl0aW9uPm5vdCBpbiBmaWxlPC9yZXByaW50
LWVkaXRpb24+PGtleXdvcmRzPjxrZXl3b3JkPmFuYWx5c2lzPC9rZXl3b3JkPjxrZXl3b3JkPmNh
c2Ugc3R1ZHk8L2tleXdvcmQ+PGtleXdvcmQ+RGF0YSBDb2xsZWN0aW9uPC9rZXl3b3JkPjxrZXl3
b3JkPmVkdWNhdGlvbjwva2V5d29yZD48a2V5d29yZD5oaXN0b3J5PC9rZXl3b3JkPjxrZXl3b3Jk
Pk1hbmFnZW1lbnQ8L2tleXdvcmQ+PGtleXdvcmQ+bWV0aG9kczwva2V5d29yZD48a2V5d29yZD5w
bGFubmluZzwva2V5d29yZD48a2V5d29yZD5wc3ljaG9sb2d5PC9rZXl3b3JkPjxrZXl3b3JkPlJl
c2VhcmNoPC9rZXl3b3JkPjxrZXl3b3JkPlNvY2lhbCBXb3JrPC9rZXl3b3JkPjxrZXl3b3JkPlNv
Y2lvbG9neTwva2V5d29yZD48a2V5d29yZD5UcmlhbDwva2V5d29yZD48a2V5d29yZD5Xb3JrPC9r
ZXl3b3JkPjwva2V5d29yZHM+PGRhdGVzPjx5ZWFyPjIwMDM8L3llYXI+PHB1Yi1kYXRlcz48ZGF0
ZT4yMDAzPC9kYXRlPjwvcHViLWRhdGVzPjwvZGF0ZXM+PHB1Yi1sb2NhdGlvbj5UaG91c2FuZCBP
YWtzLCBDYWxpZm9ybmlhPC9wdWItbG9jYXRpb24+PHB1Ymxpc2hlcj5TYWdlIFB1YmxpY2F0aW9u
czwvcHVibGlzaGVyPjxsYWJlbD45NjdSPC9sYWJlbD48dXJscz48L3VybHM+PC9yZWNvcmQ+PC9D
aXRlPjwvRW5kTm90ZT4A
</w:fldData>
        </w:fldChar>
      </w:r>
      <w:r w:rsidR="00C445FA">
        <w:rPr>
          <w:rFonts w:cstheme="minorHAnsi"/>
          <w:sz w:val="24"/>
          <w:szCs w:val="24"/>
          <w:u w:color="000000"/>
          <w:lang w:val="en-US" w:eastAsia="en-GB"/>
        </w:rPr>
        <w:instrText xml:space="preserve"> ADDIN EN.CITE.DATA </w:instrText>
      </w:r>
      <w:r w:rsidR="00C445FA">
        <w:rPr>
          <w:rFonts w:cstheme="minorHAnsi"/>
          <w:sz w:val="24"/>
          <w:szCs w:val="24"/>
          <w:u w:color="000000"/>
          <w:lang w:val="en-US" w:eastAsia="en-GB"/>
        </w:rPr>
      </w:r>
      <w:r w:rsidR="00C445FA">
        <w:rPr>
          <w:rFonts w:cstheme="minorHAnsi"/>
          <w:sz w:val="24"/>
          <w:szCs w:val="24"/>
          <w:u w:color="000000"/>
          <w:lang w:val="en-US" w:eastAsia="en-GB"/>
        </w:rPr>
        <w:fldChar w:fldCharType="end"/>
      </w:r>
      <w:r w:rsidR="00C445FA">
        <w:rPr>
          <w:rFonts w:cstheme="minorHAnsi"/>
          <w:sz w:val="24"/>
          <w:szCs w:val="24"/>
          <w:u w:color="000000"/>
          <w:lang w:val="en-US" w:eastAsia="en-GB"/>
        </w:rPr>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take 1995; Gillham 2000; Yin 2003; Simons 2009)</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however Thomas usefully describes a classification based on subject, purpose, approach and proces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9&lt;/RecNum&gt;&lt;DisplayText&gt;(Thomas 2011)&lt;/DisplayText&gt;&lt;record&gt;&lt;rec-number&gt;25729&lt;/rec-number&gt;&lt;foreign-keys&gt;&lt;key app="EN" db-id="eda99esr9arp52e20v2pftz4rp5s9x0evef5" timestamp="1557398805"&gt;25729&lt;/key&gt;&lt;/foreign-keys&gt;&lt;ref-type name="Book"&gt;6&lt;/ref-type&gt;&lt;contributors&gt;&lt;authors&gt;&lt;author&gt;Thomas, Gary&lt;/author&gt;&lt;/authors&gt;&lt;/contributors&gt;&lt;titles&gt;&lt;title&gt;How to do your case study. A guide for students and researchers.&lt;/title&gt;&lt;/titles&gt;&lt;reprint-edition&gt;in file&lt;/reprint-edition&gt;&lt;dates&gt;&lt;year&gt;2011&lt;/year&gt;&lt;/dates&gt;&lt;pub-location&gt;Lonson&lt;/pub-location&gt;&lt;publisher&gt;Sage&lt;/publisher&gt;&lt;isbn&gt;1473943612&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Thomas 2011)</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This can be applied to this case study as follows:</w:t>
      </w:r>
    </w:p>
    <w:p w14:paraId="4A32420C" w14:textId="77777777" w:rsidR="00B35582" w:rsidRPr="00B35582" w:rsidRDefault="00B35582" w:rsidP="00B35582">
      <w:pPr>
        <w:spacing w:after="0" w:line="240" w:lineRule="auto"/>
        <w:rPr>
          <w:rFonts w:cstheme="minorHAnsi"/>
          <w:sz w:val="24"/>
          <w:szCs w:val="24"/>
          <w:u w:color="000000"/>
          <w:lang w:val="en-US" w:eastAsia="en-GB"/>
        </w:rPr>
      </w:pPr>
    </w:p>
    <w:p w14:paraId="051C927E"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noProof/>
          <w:sz w:val="24"/>
          <w:szCs w:val="24"/>
          <w:u w:color="000000"/>
          <w:lang w:val="en-US" w:eastAsia="en-GB"/>
        </w:rPr>
        <mc:AlternateContent>
          <mc:Choice Requires="wpg">
            <w:drawing>
              <wp:anchor distT="0" distB="0" distL="114300" distR="114300" simplePos="0" relativeHeight="251729920" behindDoc="0" locked="0" layoutInCell="1" allowOverlap="1" wp14:anchorId="655B8C42" wp14:editId="042099BF">
                <wp:simplePos x="0" y="0"/>
                <wp:positionH relativeFrom="column">
                  <wp:posOffset>-49530</wp:posOffset>
                </wp:positionH>
                <wp:positionV relativeFrom="paragraph">
                  <wp:posOffset>103505</wp:posOffset>
                </wp:positionV>
                <wp:extent cx="5685805" cy="1104900"/>
                <wp:effectExtent l="0" t="0" r="10160" b="0"/>
                <wp:wrapNone/>
                <wp:docPr id="1528267657" name="Group 1528267657"/>
                <wp:cNvGraphicFramePr/>
                <a:graphic xmlns:a="http://schemas.openxmlformats.org/drawingml/2006/main">
                  <a:graphicData uri="http://schemas.microsoft.com/office/word/2010/wordprocessingGroup">
                    <wpg:wgp>
                      <wpg:cNvGrpSpPr/>
                      <wpg:grpSpPr>
                        <a:xfrm>
                          <a:off x="0" y="0"/>
                          <a:ext cx="5685805" cy="1104900"/>
                          <a:chOff x="0" y="15240"/>
                          <a:chExt cx="5685805" cy="1104900"/>
                        </a:xfrm>
                      </wpg:grpSpPr>
                      <wps:wsp>
                        <wps:cNvPr id="437330174" name="Text Box 2"/>
                        <wps:cNvSpPr txBox="1">
                          <a:spLocks noChangeArrowheads="1"/>
                        </wps:cNvSpPr>
                        <wps:spPr bwMode="auto">
                          <a:xfrm>
                            <a:off x="4670605" y="30480"/>
                            <a:ext cx="1015200" cy="641220"/>
                          </a:xfrm>
                          <a:prstGeom prst="rect">
                            <a:avLst/>
                          </a:prstGeom>
                          <a:solidFill>
                            <a:srgbClr val="FFFFFF"/>
                          </a:solidFill>
                          <a:ln w="9525">
                            <a:solidFill>
                              <a:srgbClr val="000000"/>
                            </a:solidFill>
                            <a:miter lim="800000"/>
                            <a:headEnd/>
                            <a:tailEnd/>
                          </a:ln>
                        </wps:spPr>
                        <wps:txbx>
                          <w:txbxContent>
                            <w:p w14:paraId="4E050B72" w14:textId="77777777" w:rsidR="00B35582" w:rsidRPr="006D3349" w:rsidRDefault="00B35582" w:rsidP="00B35582">
                              <w:pPr>
                                <w:spacing w:after="0" w:line="240" w:lineRule="auto"/>
                                <w:jc w:val="center"/>
                                <w:rPr>
                                  <w:b/>
                                  <w:sz w:val="20"/>
                                  <w:szCs w:val="20"/>
                                </w:rPr>
                              </w:pPr>
                              <w:r w:rsidRPr="006D3349">
                                <w:rPr>
                                  <w:b/>
                                  <w:sz w:val="20"/>
                                  <w:szCs w:val="20"/>
                                </w:rPr>
                                <w:t>Process:</w:t>
                              </w:r>
                            </w:p>
                            <w:p w14:paraId="3294EE7B" w14:textId="77777777" w:rsidR="00B35582" w:rsidRPr="006D3349" w:rsidRDefault="00B35582" w:rsidP="00B35582">
                              <w:pPr>
                                <w:spacing w:after="0" w:line="240" w:lineRule="auto"/>
                                <w:jc w:val="center"/>
                                <w:rPr>
                                  <w:sz w:val="20"/>
                                  <w:szCs w:val="20"/>
                                </w:rPr>
                              </w:pPr>
                              <w:r w:rsidRPr="006D3349">
                                <w:rPr>
                                  <w:sz w:val="20"/>
                                  <w:szCs w:val="20"/>
                                </w:rPr>
                                <w:t>Multiple</w:t>
                              </w:r>
                            </w:p>
                            <w:p w14:paraId="168DA4E6" w14:textId="77777777" w:rsidR="00B35582" w:rsidRPr="00D340F1" w:rsidRDefault="00B35582" w:rsidP="00B35582">
                              <w:pPr>
                                <w:spacing w:after="0" w:line="240" w:lineRule="auto"/>
                                <w:jc w:val="center"/>
                                <w:rPr>
                                  <w:sz w:val="20"/>
                                  <w:szCs w:val="20"/>
                                </w:rPr>
                              </w:pPr>
                              <w:r w:rsidRPr="00D340F1">
                                <w:rPr>
                                  <w:sz w:val="20"/>
                                  <w:szCs w:val="20"/>
                                </w:rPr>
                                <w:t>Sequential</w:t>
                              </w:r>
                            </w:p>
                          </w:txbxContent>
                        </wps:txbx>
                        <wps:bodyPr rot="0" vert="horz" wrap="square" lIns="91440" tIns="45720" rIns="91440" bIns="45720" anchor="ctr" anchorCtr="0">
                          <a:noAutofit/>
                        </wps:bodyPr>
                      </wps:wsp>
                      <wps:wsp>
                        <wps:cNvPr id="999512697" name="Text Box 2"/>
                        <wps:cNvSpPr txBox="1">
                          <a:spLocks noChangeArrowheads="1"/>
                        </wps:cNvSpPr>
                        <wps:spPr bwMode="auto">
                          <a:xfrm>
                            <a:off x="3017520" y="30480"/>
                            <a:ext cx="1013460" cy="632460"/>
                          </a:xfrm>
                          <a:prstGeom prst="rect">
                            <a:avLst/>
                          </a:prstGeom>
                          <a:solidFill>
                            <a:srgbClr val="FFFFFF"/>
                          </a:solidFill>
                          <a:ln w="9525">
                            <a:solidFill>
                              <a:srgbClr val="000000"/>
                            </a:solidFill>
                            <a:miter lim="800000"/>
                            <a:headEnd/>
                            <a:tailEnd/>
                          </a:ln>
                        </wps:spPr>
                        <wps:txbx>
                          <w:txbxContent>
                            <w:p w14:paraId="22B09B7B" w14:textId="77777777" w:rsidR="00B35582" w:rsidRPr="006D3349" w:rsidRDefault="00B35582" w:rsidP="00B35582">
                              <w:pPr>
                                <w:spacing w:after="0" w:line="240" w:lineRule="auto"/>
                                <w:jc w:val="center"/>
                                <w:rPr>
                                  <w:b/>
                                  <w:sz w:val="20"/>
                                  <w:szCs w:val="20"/>
                                </w:rPr>
                              </w:pPr>
                              <w:r w:rsidRPr="006D3349">
                                <w:rPr>
                                  <w:b/>
                                  <w:sz w:val="20"/>
                                  <w:szCs w:val="20"/>
                                </w:rPr>
                                <w:t>Approach:</w:t>
                              </w:r>
                            </w:p>
                            <w:p w14:paraId="6C497EDE" w14:textId="77777777" w:rsidR="00B35582" w:rsidRPr="006D3349" w:rsidRDefault="00B35582" w:rsidP="00B35582">
                              <w:pPr>
                                <w:spacing w:after="0" w:line="240" w:lineRule="auto"/>
                                <w:jc w:val="center"/>
                                <w:rPr>
                                  <w:sz w:val="20"/>
                                  <w:szCs w:val="20"/>
                                </w:rPr>
                              </w:pPr>
                              <w:r w:rsidRPr="006D3349">
                                <w:rPr>
                                  <w:sz w:val="20"/>
                                  <w:szCs w:val="20"/>
                                </w:rPr>
                                <w:t>Interpretative</w:t>
                              </w:r>
                            </w:p>
                          </w:txbxContent>
                        </wps:txbx>
                        <wps:bodyPr rot="0" vert="horz" wrap="square" lIns="91440" tIns="45720" rIns="91440" bIns="45720" anchor="ctr" anchorCtr="0">
                          <a:noAutofit/>
                        </wps:bodyPr>
                      </wps:wsp>
                      <wps:wsp>
                        <wps:cNvPr id="330123343" name="Text Box 2"/>
                        <wps:cNvSpPr txBox="1">
                          <a:spLocks noChangeArrowheads="1"/>
                        </wps:cNvSpPr>
                        <wps:spPr bwMode="auto">
                          <a:xfrm>
                            <a:off x="1478280" y="38100"/>
                            <a:ext cx="1015200" cy="633600"/>
                          </a:xfrm>
                          <a:prstGeom prst="rect">
                            <a:avLst/>
                          </a:prstGeom>
                          <a:solidFill>
                            <a:srgbClr val="FFFFFF"/>
                          </a:solidFill>
                          <a:ln w="9525">
                            <a:solidFill>
                              <a:srgbClr val="000000"/>
                            </a:solidFill>
                            <a:miter lim="800000"/>
                            <a:headEnd/>
                            <a:tailEnd/>
                          </a:ln>
                        </wps:spPr>
                        <wps:txbx>
                          <w:txbxContent>
                            <w:p w14:paraId="22F65D22" w14:textId="77777777" w:rsidR="00B35582" w:rsidRPr="006D3349" w:rsidRDefault="00B35582" w:rsidP="00B35582">
                              <w:pPr>
                                <w:spacing w:after="0" w:line="240" w:lineRule="auto"/>
                                <w:jc w:val="center"/>
                                <w:rPr>
                                  <w:b/>
                                  <w:sz w:val="20"/>
                                  <w:szCs w:val="20"/>
                                </w:rPr>
                              </w:pPr>
                              <w:r w:rsidRPr="006D3349">
                                <w:rPr>
                                  <w:b/>
                                  <w:sz w:val="20"/>
                                  <w:szCs w:val="20"/>
                                </w:rPr>
                                <w:t>Purpose:</w:t>
                              </w:r>
                            </w:p>
                            <w:p w14:paraId="605FAE60" w14:textId="77777777" w:rsidR="00B35582" w:rsidRPr="006D3349" w:rsidRDefault="00B35582" w:rsidP="00B35582">
                              <w:pPr>
                                <w:spacing w:after="0" w:line="240" w:lineRule="auto"/>
                                <w:jc w:val="center"/>
                                <w:rPr>
                                  <w:sz w:val="20"/>
                                  <w:szCs w:val="20"/>
                                </w:rPr>
                              </w:pPr>
                              <w:r w:rsidRPr="006D3349">
                                <w:rPr>
                                  <w:sz w:val="20"/>
                                  <w:szCs w:val="20"/>
                                </w:rPr>
                                <w:t>Explanatory</w:t>
                              </w:r>
                            </w:p>
                          </w:txbxContent>
                        </wps:txbx>
                        <wps:bodyPr rot="0" vert="horz" wrap="square" lIns="91440" tIns="45720" rIns="91440" bIns="45720" anchor="ctr" anchorCtr="0">
                          <a:noAutofit/>
                        </wps:bodyPr>
                      </wps:wsp>
                      <wps:wsp>
                        <wps:cNvPr id="1045826857" name="Text Box 2"/>
                        <wps:cNvSpPr txBox="1">
                          <a:spLocks noChangeArrowheads="1"/>
                        </wps:cNvSpPr>
                        <wps:spPr bwMode="auto">
                          <a:xfrm>
                            <a:off x="0" y="15240"/>
                            <a:ext cx="1015200" cy="633600"/>
                          </a:xfrm>
                          <a:prstGeom prst="rect">
                            <a:avLst/>
                          </a:prstGeom>
                          <a:solidFill>
                            <a:srgbClr val="FFFFFF"/>
                          </a:solidFill>
                          <a:ln w="9525">
                            <a:solidFill>
                              <a:srgbClr val="000000"/>
                            </a:solidFill>
                            <a:miter lim="800000"/>
                            <a:headEnd/>
                            <a:tailEnd/>
                          </a:ln>
                        </wps:spPr>
                        <wps:txbx>
                          <w:txbxContent>
                            <w:p w14:paraId="23B7F80C" w14:textId="77777777" w:rsidR="00B35582" w:rsidRPr="006D3349" w:rsidRDefault="00B35582" w:rsidP="00B35582">
                              <w:pPr>
                                <w:spacing w:after="0" w:line="240" w:lineRule="auto"/>
                                <w:jc w:val="center"/>
                                <w:rPr>
                                  <w:b/>
                                  <w:sz w:val="20"/>
                                  <w:szCs w:val="20"/>
                                </w:rPr>
                              </w:pPr>
                              <w:r w:rsidRPr="006D3349">
                                <w:rPr>
                                  <w:b/>
                                  <w:sz w:val="20"/>
                                  <w:szCs w:val="20"/>
                                </w:rPr>
                                <w:t>Subject:</w:t>
                              </w:r>
                            </w:p>
                            <w:p w14:paraId="63B398E2" w14:textId="77777777" w:rsidR="00B35582" w:rsidRPr="006D3349" w:rsidRDefault="00B35582" w:rsidP="00B35582">
                              <w:pPr>
                                <w:spacing w:after="0" w:line="240" w:lineRule="auto"/>
                                <w:jc w:val="center"/>
                                <w:rPr>
                                  <w:sz w:val="20"/>
                                  <w:szCs w:val="20"/>
                                </w:rPr>
                              </w:pPr>
                              <w:r w:rsidRPr="006D3349">
                                <w:rPr>
                                  <w:sz w:val="20"/>
                                  <w:szCs w:val="20"/>
                                </w:rPr>
                                <w:t>Key case</w:t>
                              </w:r>
                            </w:p>
                          </w:txbxContent>
                        </wps:txbx>
                        <wps:bodyPr rot="0" vert="horz" wrap="square" lIns="91440" tIns="45720" rIns="91440" bIns="45720" anchor="ctr" anchorCtr="0">
                          <a:noAutofit/>
                        </wps:bodyPr>
                      </wps:wsp>
                      <wps:wsp>
                        <wps:cNvPr id="972358039" name="Straight Arrow Connector 972358039"/>
                        <wps:cNvCnPr/>
                        <wps:spPr>
                          <a:xfrm>
                            <a:off x="1013460" y="365760"/>
                            <a:ext cx="463550" cy="0"/>
                          </a:xfrm>
                          <a:prstGeom prst="straightConnector1">
                            <a:avLst/>
                          </a:prstGeom>
                          <a:noFill/>
                          <a:ln w="6350" cap="flat" cmpd="sng" algn="ctr">
                            <a:solidFill>
                              <a:sysClr val="windowText" lastClr="000000"/>
                            </a:solidFill>
                            <a:prstDash val="solid"/>
                            <a:miter lim="800000"/>
                            <a:tailEnd type="triangle"/>
                          </a:ln>
                          <a:effectLst/>
                        </wps:spPr>
                        <wps:bodyPr/>
                      </wps:wsp>
                      <wps:wsp>
                        <wps:cNvPr id="443729416" name="Straight Arrow Connector 443729416"/>
                        <wps:cNvCnPr/>
                        <wps:spPr>
                          <a:xfrm>
                            <a:off x="2491740" y="365760"/>
                            <a:ext cx="524510" cy="0"/>
                          </a:xfrm>
                          <a:prstGeom prst="straightConnector1">
                            <a:avLst/>
                          </a:prstGeom>
                          <a:noFill/>
                          <a:ln w="6350" cap="flat" cmpd="sng" algn="ctr">
                            <a:solidFill>
                              <a:sysClr val="windowText" lastClr="000000"/>
                            </a:solidFill>
                            <a:prstDash val="solid"/>
                            <a:miter lim="800000"/>
                            <a:tailEnd type="triangle"/>
                          </a:ln>
                          <a:effectLst/>
                        </wps:spPr>
                        <wps:bodyPr/>
                      </wps:wsp>
                      <wps:wsp>
                        <wps:cNvPr id="1496509288" name="Straight Arrow Connector 1496509288"/>
                        <wps:cNvCnPr/>
                        <wps:spPr>
                          <a:xfrm>
                            <a:off x="4030980" y="365760"/>
                            <a:ext cx="640080" cy="0"/>
                          </a:xfrm>
                          <a:prstGeom prst="straightConnector1">
                            <a:avLst/>
                          </a:prstGeom>
                          <a:noFill/>
                          <a:ln w="6350" cap="flat" cmpd="sng" algn="ctr">
                            <a:solidFill>
                              <a:sysClr val="windowText" lastClr="000000"/>
                            </a:solidFill>
                            <a:prstDash val="solid"/>
                            <a:miter lim="800000"/>
                            <a:tailEnd type="triangle"/>
                          </a:ln>
                          <a:effectLst/>
                        </wps:spPr>
                        <wps:bodyPr/>
                      </wps:wsp>
                      <wps:wsp>
                        <wps:cNvPr id="1592160326" name="Text Box 1592160326"/>
                        <wps:cNvSpPr txBox="1"/>
                        <wps:spPr>
                          <a:xfrm>
                            <a:off x="0" y="822960"/>
                            <a:ext cx="1848485" cy="297180"/>
                          </a:xfrm>
                          <a:prstGeom prst="rect">
                            <a:avLst/>
                          </a:prstGeom>
                          <a:noFill/>
                          <a:ln w="6350">
                            <a:noFill/>
                          </a:ln>
                        </wps:spPr>
                        <wps:txbx>
                          <w:txbxContent>
                            <w:p w14:paraId="33738C5E" w14:textId="77777777" w:rsidR="00B35582" w:rsidRPr="006141AF" w:rsidRDefault="00B35582" w:rsidP="00B35582">
                              <w:pPr>
                                <w:spacing w:after="0" w:line="240" w:lineRule="auto"/>
                                <w:rPr>
                                  <w:rFonts w:cstheme="minorHAnsi"/>
                                  <w:b/>
                                  <w:bCs/>
                                  <w:sz w:val="20"/>
                                  <w:szCs w:val="20"/>
                                  <w:u w:color="000000"/>
                                  <w:lang w:val="en-US"/>
                                </w:rPr>
                              </w:pPr>
                              <w:bookmarkStart w:id="108" w:name="Figure5"/>
                              <w:bookmarkEnd w:id="108"/>
                              <w:r w:rsidRPr="006D3349">
                                <w:rPr>
                                  <w:rFonts w:cstheme="minorHAnsi"/>
                                  <w:b/>
                                  <w:bCs/>
                                  <w:sz w:val="20"/>
                                  <w:szCs w:val="20"/>
                                  <w:u w:color="000000"/>
                                  <w:lang w:val="en-US" w:eastAsia="en-GB"/>
                                </w:rPr>
                                <w:t xml:space="preserve">Figure </w:t>
                              </w:r>
                              <w:r>
                                <w:rPr>
                                  <w:rFonts w:cstheme="minorHAnsi"/>
                                  <w:b/>
                                  <w:bCs/>
                                  <w:sz w:val="20"/>
                                  <w:szCs w:val="20"/>
                                  <w:u w:color="000000"/>
                                  <w:lang w:val="en-US" w:eastAsia="en-GB"/>
                                </w:rPr>
                                <w:t>5</w:t>
                              </w:r>
                              <w:r w:rsidRPr="006D3349">
                                <w:rPr>
                                  <w:rFonts w:cstheme="minorHAnsi"/>
                                  <w:b/>
                                  <w:bCs/>
                                  <w:sz w:val="20"/>
                                  <w:szCs w:val="20"/>
                                  <w:u w:color="000000"/>
                                  <w:lang w:val="en-US" w:eastAsia="en-GB"/>
                                </w:rPr>
                                <w:t xml:space="preserve">. The </w:t>
                              </w:r>
                              <w:r>
                                <w:rPr>
                                  <w:rFonts w:cstheme="minorHAnsi"/>
                                  <w:b/>
                                  <w:bCs/>
                                  <w:sz w:val="20"/>
                                  <w:szCs w:val="20"/>
                                  <w:u w:color="000000"/>
                                  <w:lang w:val="en-US" w:eastAsia="en-GB"/>
                                </w:rPr>
                                <w:t>t</w:t>
                              </w:r>
                              <w:r w:rsidRPr="006D3349">
                                <w:rPr>
                                  <w:rFonts w:cstheme="minorHAnsi"/>
                                  <w:b/>
                                  <w:bCs/>
                                  <w:sz w:val="20"/>
                                  <w:szCs w:val="20"/>
                                  <w:u w:color="000000"/>
                                  <w:lang w:val="en-US" w:eastAsia="en-GB"/>
                                </w:rPr>
                                <w:t xml:space="preserve">ype of </w:t>
                              </w:r>
                              <w:r>
                                <w:rPr>
                                  <w:rFonts w:cstheme="minorHAnsi"/>
                                  <w:b/>
                                  <w:bCs/>
                                  <w:sz w:val="20"/>
                                  <w:szCs w:val="20"/>
                                  <w:u w:color="000000"/>
                                  <w:lang w:val="en-US" w:eastAsia="en-GB"/>
                                </w:rPr>
                                <w:t>c</w:t>
                              </w:r>
                              <w:r w:rsidRPr="006D3349">
                                <w:rPr>
                                  <w:rFonts w:cstheme="minorHAnsi"/>
                                  <w:b/>
                                  <w:bCs/>
                                  <w:sz w:val="20"/>
                                  <w:szCs w:val="20"/>
                                  <w:u w:color="000000"/>
                                  <w:lang w:val="en-US" w:eastAsia="en-GB"/>
                                </w:rPr>
                                <w:t xml:space="preserve">ase </w:t>
                              </w:r>
                              <w:r>
                                <w:rPr>
                                  <w:rFonts w:cstheme="minorHAnsi"/>
                                  <w:b/>
                                  <w:bCs/>
                                  <w:sz w:val="20"/>
                                  <w:szCs w:val="20"/>
                                  <w:u w:color="000000"/>
                                  <w:lang w:val="en-US" w:eastAsia="en-GB"/>
                                </w:rPr>
                                <w:t>s</w:t>
                              </w:r>
                              <w:r w:rsidRPr="006D3349">
                                <w:rPr>
                                  <w:rFonts w:cstheme="minorHAnsi"/>
                                  <w:b/>
                                  <w:bCs/>
                                  <w:sz w:val="20"/>
                                  <w:szCs w:val="20"/>
                                  <w:u w:color="000000"/>
                                  <w:lang w:val="en-US" w:eastAsia="en-GB"/>
                                </w:rPr>
                                <w:t>tud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55B8C42" id="Group 1528267657" o:spid="_x0000_s1070" style="position:absolute;margin-left:-3.9pt;margin-top:8.15pt;width:447.7pt;height:87pt;z-index:251729920;mso-height-relative:margin" coordorigin=",152" coordsize="56858,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vkp4wQAAIMXAAAOAAAAZHJzL2Uyb0RvYy54bWzsWF1v2zYUfR+w/0DofbFEfVgSohSZ0xQD&#10;sjZAMvSZ1jcmkRzJRE5//S5JSXYcp+kybEhRO4BCiRR1eXl477nn9N2m79B9KWTLaOZ4J66DSpqz&#10;oqV15vxxe/lL7CCpCC1Ix2iZOQ+ldN6d/fzT6cDTErOGdUUpEExCZTrwzGmU4uliIfOm7Ik8Ybyk&#10;0Fkx0RMFt6JeFIIMMHvfLbDrRouBiYILlpdSwtML2+mcmfmrqszVp6qSpUJd5oBtylyFua71dXF2&#10;StJaEN60+WgGeYUVPWkpfHSe6oIogu5E+2Sqvs0Fk6xSJznrF6yq2rw0a4DVeO7eaj4IdsfNWup0&#10;qPnsJnDtnp9ePW3+8f6D4Df8WoAnBl6DL8ydXsumEr3+D1aijXHZw+yycqNQDg/DKA5jN3RQDn2e&#10;5waJOzo1b8Dz2/e8EAdzz/sX3l5MH188MmngABK59YP8d364aQgvjXtlCn64FqgtMifwl77vesvA&#10;QZT0ANlbvdZf2QZhjRZtAwzWHkNqA49h2WbnJb9i+Z8SUbZqCK3LcyHY0JSkACs9/SasZX7VziP1&#10;JOvhd1bAZ8idYmaiPbcH0dKNtIfBwb4bxKMTpw3wXPAs+NxsQBR4GJsBswdJyoVUH0rWI93IHAFn&#10;wnyH3F9Jpe3aDtG7LVnXFpdt15kbUa9XnUD3BM7PpfmZpewN6ygaMicJcWhd8ewUrvkdmqJvFQSC&#10;ru0zJ54HkVQ78D0twEySKtJ2tg0md3T0qHaidafarDdmC3E07dSaFQ/gY8HswYdABY2GiS8OGuDQ&#10;Z478646I0kHdbxT2KfECAClS5iYIl+BLJHZ71rs9hOYwVebkSjjI3qyUiS3aWsrOYUer1rhYb721&#10;ZbQaYGyN/s/xnCRJ6OEoWb4RPOuzBYj9Cp79IJrw7GPdtiCdzsUPiOflEc9zfNbBGft+4L8RPHvB&#10;MsYQlU18jr0p/R2Oz74f2QE/dnyOj3ie8QycKYwx0Ki3EqAtlHf42hHKX6EayRHKM5STJfahGvCT&#10;KTTfKEHaulHIkGG0YpQC+2QCbUdCbh958YqORYhMLaebioC5AgGua7mBpsJRuLTUgKQTQIPID8OR&#10;OrzAGuRo2WySJfHPcGLKNCE2JNRSXfiQ/o5mkFVHFDR7DrWDpDUwwa6GUliTwqd0+kHObBqK2IIN&#10;urgA9kmkgg6ormbqCwniERPXrOeCyMZScdOlkUfSZ4jzSJaReuBQXCjRQk3SlfqVkTyD20x9PBYB&#10;ehO2VNpyVT1YP///yGoA1RdOAi96EUHbkWDlNyMIBwlUdmOyPoAgKFJD74ggA6zvE0FekEShm+AY&#10;hCdbvz8bhHaG/hMMBa7vJhPhO4ChKHBd3a0VkWMUMiX7dxaFvDDBXuT6oCPsa0A7XVvM3DwSg8bn&#10;z+QwG3tijJP97OXFAfyNUhpOlp6Vel5fKRzOWlabGPPZmAtMlN9G/1lI8Q1+dXTdE1Ikzy9byEhX&#10;kLiuiQDJFNal1ZVPcKk6BmoQG1sO0nrLoedP1RgKGvHrtBh6168YaFQeyM08N02wSKhualaC9Z9B&#10;Kz7XChB0TeINZN9H0g0CrTkvz8/NINBoOVFX9Ibnk8yn8/Dt5jMRfNTTFGTwj2zSEkm6RyHs2G8U&#10;hIzcCUqvSdKjKq2l5N17k5O32vnZ3wAAAP//AwBQSwMEFAAGAAgAAAAhAKhUp9DgAAAACQEAAA8A&#10;AABkcnMvZG93bnJldi54bWxMj0FLw0AQhe+C/2EZwVu7icE0xmxKKeqpCLaCeNtmp0lodjZkt0n6&#10;7x1PenzvDe99U6xn24kRB986UhAvIxBIlTMt1Qo+D6+LDIQPmozuHKGCK3pYl7c3hc6Nm+gDx32o&#10;BZeQz7WCJoQ+l9JXDVrtl65H4uzkBqsDy6GWZtATl9tOPkRRKq1uiRca3eO2weq8v1gFb5OeNkn8&#10;Mu7Op+31+/D4/rWLUan7u3nzDCLgHP6O4Ref0aFkpqO7kPGiU7BYMXlgP01AcJ5lqxTEkY2nKAFZ&#10;FvL/B+UPAAAA//8DAFBLAQItABQABgAIAAAAIQC2gziS/gAAAOEBAAATAAAAAAAAAAAAAAAAAAAA&#10;AABbQ29udGVudF9UeXBlc10ueG1sUEsBAi0AFAAGAAgAAAAhADj9If/WAAAAlAEAAAsAAAAAAAAA&#10;AAAAAAAALwEAAF9yZWxzLy5yZWxzUEsBAi0AFAAGAAgAAAAhAB0u+SnjBAAAgxcAAA4AAAAAAAAA&#10;AAAAAAAALgIAAGRycy9lMm9Eb2MueG1sUEsBAi0AFAAGAAgAAAAhAKhUp9DgAAAACQEAAA8AAAAA&#10;AAAAAAAAAAAAPQcAAGRycy9kb3ducmV2LnhtbFBLBQYAAAAABAAEAPMAAABKCAAAAAA=&#10;">
                <v:shape id="_x0000_s1071" type="#_x0000_t202" style="position:absolute;left:46706;top:304;width:10152;height:6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HLvyAAAAOIAAAAPAAAAZHJzL2Rvd25yZXYueG1sRI9BSwMx&#10;FITvgv8hPMGbTeoWK2vTslQELxVsxfMjed3ddvMSkrhd/70RBI/DzHzDrDaTG8RIMfWeNcxnCgSx&#10;8bbnVsPH4eXuEUTKyBYHz6ThmxJs1tdXK6ytv/A7jfvcigLhVKOGLudQS5lMRw7TzAfi4h19dJiL&#10;jK20ES8F7gZ5r9SDdNhzWegw0LYjc95/OQ27ZrdVb3F0Tfg8ngYMxjyHpPXtzdQ8gcg05f/wX/vV&#10;alhUy6pS8+UCfi+VOyDXPwAAAP//AwBQSwECLQAUAAYACAAAACEA2+H2y+4AAACFAQAAEwAAAAAA&#10;AAAAAAAAAAAAAAAAW0NvbnRlbnRfVHlwZXNdLnhtbFBLAQItABQABgAIAAAAIQBa9CxbvwAAABUB&#10;AAALAAAAAAAAAAAAAAAAAB8BAABfcmVscy8ucmVsc1BLAQItABQABgAIAAAAIQDtGHLvyAAAAOIA&#10;AAAPAAAAAAAAAAAAAAAAAAcCAABkcnMvZG93bnJldi54bWxQSwUGAAAAAAMAAwC3AAAA/AIAAAAA&#10;">
                  <v:textbox>
                    <w:txbxContent>
                      <w:p w14:paraId="4E050B72" w14:textId="77777777" w:rsidR="00B35582" w:rsidRPr="006D3349" w:rsidRDefault="00B35582" w:rsidP="00B35582">
                        <w:pPr>
                          <w:spacing w:after="0" w:line="240" w:lineRule="auto"/>
                          <w:jc w:val="center"/>
                          <w:rPr>
                            <w:b/>
                            <w:sz w:val="20"/>
                            <w:szCs w:val="20"/>
                          </w:rPr>
                        </w:pPr>
                        <w:r w:rsidRPr="006D3349">
                          <w:rPr>
                            <w:b/>
                            <w:sz w:val="20"/>
                            <w:szCs w:val="20"/>
                          </w:rPr>
                          <w:t>Process:</w:t>
                        </w:r>
                      </w:p>
                      <w:p w14:paraId="3294EE7B" w14:textId="77777777" w:rsidR="00B35582" w:rsidRPr="006D3349" w:rsidRDefault="00B35582" w:rsidP="00B35582">
                        <w:pPr>
                          <w:spacing w:after="0" w:line="240" w:lineRule="auto"/>
                          <w:jc w:val="center"/>
                          <w:rPr>
                            <w:sz w:val="20"/>
                            <w:szCs w:val="20"/>
                          </w:rPr>
                        </w:pPr>
                        <w:r w:rsidRPr="006D3349">
                          <w:rPr>
                            <w:sz w:val="20"/>
                            <w:szCs w:val="20"/>
                          </w:rPr>
                          <w:t>Multiple</w:t>
                        </w:r>
                      </w:p>
                      <w:p w14:paraId="168DA4E6" w14:textId="77777777" w:rsidR="00B35582" w:rsidRPr="00D340F1" w:rsidRDefault="00B35582" w:rsidP="00B35582">
                        <w:pPr>
                          <w:spacing w:after="0" w:line="240" w:lineRule="auto"/>
                          <w:jc w:val="center"/>
                          <w:rPr>
                            <w:sz w:val="20"/>
                            <w:szCs w:val="20"/>
                          </w:rPr>
                        </w:pPr>
                        <w:r w:rsidRPr="00D340F1">
                          <w:rPr>
                            <w:sz w:val="20"/>
                            <w:szCs w:val="20"/>
                          </w:rPr>
                          <w:t>Sequential</w:t>
                        </w:r>
                      </w:p>
                    </w:txbxContent>
                  </v:textbox>
                </v:shape>
                <v:shape id="_x0000_s1072" type="#_x0000_t202" style="position:absolute;left:30175;top:304;width:10134;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LxdyAAAAOIAAAAPAAAAZHJzL2Rvd25yZXYueG1sRI9BawIx&#10;FITvhf6H8Aq91axCrbs1yqIUerFQlZ4fyXN3dfMSkrhu/31TKPQ4zMw3zHI92l4MFGLnWMF0UoAg&#10;1s503Cg4Ht6eFiBiQjbYOyYF3xRhvbq/W2Jl3I0/adinRmQIxwoVtCn5SsqoW7IYJ84TZ+/kgsWU&#10;ZWikCXjLcNvLWVHMpcWO80KLnjYt6cv+ahXs6t2m+AiDrf3X6dyj13rro1KPD2P9CiLRmP7Df+13&#10;o6Asy+fpbF6+wO+lfAfk6gcAAP//AwBQSwECLQAUAAYACAAAACEA2+H2y+4AAACFAQAAEwAAAAAA&#10;AAAAAAAAAAAAAAAAW0NvbnRlbnRfVHlwZXNdLnhtbFBLAQItABQABgAIAAAAIQBa9CxbvwAAABUB&#10;AAALAAAAAAAAAAAAAAAAAB8BAABfcmVscy8ucmVsc1BLAQItABQABgAIAAAAIQDHQLxdyAAAAOIA&#10;AAAPAAAAAAAAAAAAAAAAAAcCAABkcnMvZG93bnJldi54bWxQSwUGAAAAAAMAAwC3AAAA/AIAAAAA&#10;">
                  <v:textbox>
                    <w:txbxContent>
                      <w:p w14:paraId="22B09B7B" w14:textId="77777777" w:rsidR="00B35582" w:rsidRPr="006D3349" w:rsidRDefault="00B35582" w:rsidP="00B35582">
                        <w:pPr>
                          <w:spacing w:after="0" w:line="240" w:lineRule="auto"/>
                          <w:jc w:val="center"/>
                          <w:rPr>
                            <w:b/>
                            <w:sz w:val="20"/>
                            <w:szCs w:val="20"/>
                          </w:rPr>
                        </w:pPr>
                        <w:r w:rsidRPr="006D3349">
                          <w:rPr>
                            <w:b/>
                            <w:sz w:val="20"/>
                            <w:szCs w:val="20"/>
                          </w:rPr>
                          <w:t>Approach:</w:t>
                        </w:r>
                      </w:p>
                      <w:p w14:paraId="6C497EDE" w14:textId="77777777" w:rsidR="00B35582" w:rsidRPr="006D3349" w:rsidRDefault="00B35582" w:rsidP="00B35582">
                        <w:pPr>
                          <w:spacing w:after="0" w:line="240" w:lineRule="auto"/>
                          <w:jc w:val="center"/>
                          <w:rPr>
                            <w:sz w:val="20"/>
                            <w:szCs w:val="20"/>
                          </w:rPr>
                        </w:pPr>
                        <w:r w:rsidRPr="006D3349">
                          <w:rPr>
                            <w:sz w:val="20"/>
                            <w:szCs w:val="20"/>
                          </w:rPr>
                          <w:t>Interpretative</w:t>
                        </w:r>
                      </w:p>
                    </w:txbxContent>
                  </v:textbox>
                </v:shape>
                <v:shape id="_x0000_s1073" type="#_x0000_t202" style="position:absolute;left:14782;top:381;width:10152;height:6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g2sxwAAAOIAAAAPAAAAZHJzL2Rvd25yZXYueG1sRI9BSwMx&#10;FITvgv8hPMGbTdqIyNq0LBXBSwVb8fxIXndXNy8hidv13xtB8DjMzDfMejv7UUyU8hDYwHKhQBDb&#10;4AbuDLwdn27uQeSC7HAMTAa+KcN2c3mxxsaFM7/SdCidqBDODRroS4mNlNn25DEvQiSu3ikkj6XK&#10;1EmX8FzhfpQrpe6kx4HrQo+Rdj3Zz8OXN7Bv9zv1kibfxvfTx4jR2seYjbm+mtsHEIXm8h/+az87&#10;A1qr5UrrWw2/l+odkJsfAAAA//8DAFBLAQItABQABgAIAAAAIQDb4fbL7gAAAIUBAAATAAAAAAAA&#10;AAAAAAAAAAAAAABbQ29udGVudF9UeXBlc10ueG1sUEsBAi0AFAAGAAgAAAAhAFr0LFu/AAAAFQEA&#10;AAsAAAAAAAAAAAAAAAAAHwEAAF9yZWxzLy5yZWxzUEsBAi0AFAAGAAgAAAAhANmeDazHAAAA4gAA&#10;AA8AAAAAAAAAAAAAAAAABwIAAGRycy9kb3ducmV2LnhtbFBLBQYAAAAAAwADALcAAAD7AgAAAAA=&#10;">
                  <v:textbox>
                    <w:txbxContent>
                      <w:p w14:paraId="22F65D22" w14:textId="77777777" w:rsidR="00B35582" w:rsidRPr="006D3349" w:rsidRDefault="00B35582" w:rsidP="00B35582">
                        <w:pPr>
                          <w:spacing w:after="0" w:line="240" w:lineRule="auto"/>
                          <w:jc w:val="center"/>
                          <w:rPr>
                            <w:b/>
                            <w:sz w:val="20"/>
                            <w:szCs w:val="20"/>
                          </w:rPr>
                        </w:pPr>
                        <w:r w:rsidRPr="006D3349">
                          <w:rPr>
                            <w:b/>
                            <w:sz w:val="20"/>
                            <w:szCs w:val="20"/>
                          </w:rPr>
                          <w:t>Purpose:</w:t>
                        </w:r>
                      </w:p>
                      <w:p w14:paraId="605FAE60" w14:textId="77777777" w:rsidR="00B35582" w:rsidRPr="006D3349" w:rsidRDefault="00B35582" w:rsidP="00B35582">
                        <w:pPr>
                          <w:spacing w:after="0" w:line="240" w:lineRule="auto"/>
                          <w:jc w:val="center"/>
                          <w:rPr>
                            <w:sz w:val="20"/>
                            <w:szCs w:val="20"/>
                          </w:rPr>
                        </w:pPr>
                        <w:r w:rsidRPr="006D3349">
                          <w:rPr>
                            <w:sz w:val="20"/>
                            <w:szCs w:val="20"/>
                          </w:rPr>
                          <w:t>Explanatory</w:t>
                        </w:r>
                      </w:p>
                    </w:txbxContent>
                  </v:textbox>
                </v:shape>
                <v:shape id="_x0000_s1074" type="#_x0000_t202" style="position:absolute;top:152;width:10152;height:6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n6FxgAAAOMAAAAPAAAAZHJzL2Rvd25yZXYueG1sRE/NSgMx&#10;EL4LvkMYwZtNLLYua9OyVAQvFWzF85BMd7fdTEISt+vbG0HwON//rDaTG8RIMfWeNdzPFAhi423P&#10;rYaPw8tdBSJlZIuDZ9LwTQk26+urFdbWX/idxn1uRQnhVKOGLudQS5lMRw7TzAfiwh19dJjLGVtp&#10;I15KuBvkXKmldNhzaegw0LYjc95/OQ27ZrdVb3F0Tfg8ngYMxjyHpPXtzdQ8gcg05X/xn/vVlvnq&#10;YVHNl9XiEX5/KgDI9Q8AAAD//wMAUEsBAi0AFAAGAAgAAAAhANvh9svuAAAAhQEAABMAAAAAAAAA&#10;AAAAAAAAAAAAAFtDb250ZW50X1R5cGVzXS54bWxQSwECLQAUAAYACAAAACEAWvQsW78AAAAVAQAA&#10;CwAAAAAAAAAAAAAAAAAfAQAAX3JlbHMvLnJlbHNQSwECLQAUAAYACAAAACEAMj5+hcYAAADjAAAA&#10;DwAAAAAAAAAAAAAAAAAHAgAAZHJzL2Rvd25yZXYueG1sUEsFBgAAAAADAAMAtwAAAPoCAAAAAA==&#10;">
                  <v:textbox>
                    <w:txbxContent>
                      <w:p w14:paraId="23B7F80C" w14:textId="77777777" w:rsidR="00B35582" w:rsidRPr="006D3349" w:rsidRDefault="00B35582" w:rsidP="00B35582">
                        <w:pPr>
                          <w:spacing w:after="0" w:line="240" w:lineRule="auto"/>
                          <w:jc w:val="center"/>
                          <w:rPr>
                            <w:b/>
                            <w:sz w:val="20"/>
                            <w:szCs w:val="20"/>
                          </w:rPr>
                        </w:pPr>
                        <w:r w:rsidRPr="006D3349">
                          <w:rPr>
                            <w:b/>
                            <w:sz w:val="20"/>
                            <w:szCs w:val="20"/>
                          </w:rPr>
                          <w:t>Subject:</w:t>
                        </w:r>
                      </w:p>
                      <w:p w14:paraId="63B398E2" w14:textId="77777777" w:rsidR="00B35582" w:rsidRPr="006D3349" w:rsidRDefault="00B35582" w:rsidP="00B35582">
                        <w:pPr>
                          <w:spacing w:after="0" w:line="240" w:lineRule="auto"/>
                          <w:jc w:val="center"/>
                          <w:rPr>
                            <w:sz w:val="20"/>
                            <w:szCs w:val="20"/>
                          </w:rPr>
                        </w:pPr>
                        <w:r w:rsidRPr="006D3349">
                          <w:rPr>
                            <w:sz w:val="20"/>
                            <w:szCs w:val="20"/>
                          </w:rPr>
                          <w:t>Key case</w:t>
                        </w:r>
                      </w:p>
                    </w:txbxContent>
                  </v:textbox>
                </v:shape>
                <v:shape id="Straight Arrow Connector 972358039" o:spid="_x0000_s1075" type="#_x0000_t32" style="position:absolute;left:10134;top:3657;width:46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bu0zAAAAOIAAAAPAAAAZHJzL2Rvd25yZXYueG1sRI9bawIx&#10;FITfC/6HcIS+lJqtS9VdjVJ6gb6Iui309bA5e8HNyTZJdfvvjVDo4zAz3zCrzWA6cSLnW8sKHiYJ&#10;COLS6pZrBZ8fb/cLED4ga+wsk4Jf8rBZj25WmGt75gOdilCLCGGfo4ImhD6X0pcNGfQT2xNHr7LO&#10;YIjS1VI7PEe46eQ0SWbSYMtxocGenhsqj8WPUSDrQ2q+Xqthtq1c9rK/2333xU6p2/HwtAQRaAj/&#10;4b/2u1aQzafp4yJJM7heindAri8AAAD//wMAUEsBAi0AFAAGAAgAAAAhANvh9svuAAAAhQEAABMA&#10;AAAAAAAAAAAAAAAAAAAAAFtDb250ZW50X1R5cGVzXS54bWxQSwECLQAUAAYACAAAACEAWvQsW78A&#10;AAAVAQAACwAAAAAAAAAAAAAAAAAfAQAAX3JlbHMvLnJlbHNQSwECLQAUAAYACAAAACEAibW7tMwA&#10;AADiAAAADwAAAAAAAAAAAAAAAAAHAgAAZHJzL2Rvd25yZXYueG1sUEsFBgAAAAADAAMAtwAAAAAD&#10;AAAAAA==&#10;" strokecolor="windowText" strokeweight=".5pt">
                  <v:stroke endarrow="block" joinstyle="miter"/>
                </v:shape>
                <v:shape id="Straight Arrow Connector 443729416" o:spid="_x0000_s1076" type="#_x0000_t32" style="position:absolute;left:24917;top:3657;width:52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oByzAAAAOIAAAAPAAAAZHJzL2Rvd25yZXYueG1sRI9bawIx&#10;FITfC/0P4RT6UjSrLqtujVJ6AV+KdRV8PWzOXujmZJukuv33plDo4zAz3zCrzWA6cSbnW8sKJuME&#10;BHFpdcu1guPhbbQA4QOyxs4yKfghD5v17c0Kc20vvKdzEWoRIexzVNCE0OdS+rIhg35se+LoVdYZ&#10;DFG6WmqHlwg3nZwmSSYNthwXGuzpuaHys/g2CmS9n5nTazVk75Vbvnw87L76YqfU/d3w9Agi0BD+&#10;w3/trVaQprP5dJlOMvi9FO+AXF8BAAD//wMAUEsBAi0AFAAGAAgAAAAhANvh9svuAAAAhQEAABMA&#10;AAAAAAAAAAAAAAAAAAAAAFtDb250ZW50X1R5cGVzXS54bWxQSwECLQAUAAYACAAAACEAWvQsW78A&#10;AAAVAQAACwAAAAAAAAAAAAAAAAAfAQAAX3JlbHMvLnJlbHNQSwECLQAUAAYACAAAACEAHyKAcswA&#10;AADiAAAADwAAAAAAAAAAAAAAAAAHAgAAZHJzL2Rvd25yZXYueG1sUEsFBgAAAAADAAMAtwAAAAAD&#10;AAAAAA==&#10;" strokecolor="windowText" strokeweight=".5pt">
                  <v:stroke endarrow="block" joinstyle="miter"/>
                </v:shape>
                <v:shape id="Straight Arrow Connector 1496509288" o:spid="_x0000_s1077" type="#_x0000_t32" style="position:absolute;left:40309;top:3657;width:64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EmRzAAAAOMAAAAPAAAAZHJzL2Rvd25yZXYueG1sRI9LT8Mw&#10;EITvSPwHa5G4IOpQIGpC3QrxkLhUpWklrqt48xDxOtimDf+ePSBx3J3ZmW+X68kN6kgh9p4N3Mwy&#10;UMS1tz23Bg771+sFqJiQLQ6eycAPRVivzs+WWFp/4h0dq9QqCeFYooEupbHUOtYdOYwzPxKL1vjg&#10;MMkYWm0DniTcDXqeZbl22LM0dDjSU0f1Z/XtDOh2d+s+Xpop3zSheH6/2n6N1daYy4vp8QFUoin9&#10;m/+u36zg3xX5fVbMFwItP8kC9OoXAAD//wMAUEsBAi0AFAAGAAgAAAAhANvh9svuAAAAhQEAABMA&#10;AAAAAAAAAAAAAAAAAAAAAFtDb250ZW50X1R5cGVzXS54bWxQSwECLQAUAAYACAAAACEAWvQsW78A&#10;AAAVAQAACwAAAAAAAAAAAAAAAAAfAQAAX3JlbHMvLnJlbHNQSwECLQAUAAYACAAAACEA2GBJkcwA&#10;AADjAAAADwAAAAAAAAAAAAAAAAAHAgAAZHJzL2Rvd25yZXYueG1sUEsFBgAAAAADAAMAtwAAAAAD&#10;AAAAAA==&#10;" strokecolor="windowText" strokeweight=".5pt">
                  <v:stroke endarrow="block" joinstyle="miter"/>
                </v:shape>
                <v:shape id="Text Box 1592160326" o:spid="_x0000_s1078" type="#_x0000_t202" style="position:absolute;top:8229;width:18484;height:29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0oyQAAAOMAAAAPAAAAZHJzL2Rvd25yZXYueG1sRE9fS8Mw&#10;EH8X/A7hBF9kS1axzLpsqKAMmYqbyB6P5mzKmktJsq379kYQfLzf/5stBteJA4XYetYwGSsQxLU3&#10;LTcaPjdPoymImJANdp5Jw4kiLObnZzOsjD/yBx3WqRE5hGOFGmxKfSVlrC05jGPfE2fu2weHKZ+h&#10;kSbgMYe7ThZKldJhy7nBYk+Plurdeu807OzL1bt6fn34Kpen8LbZ+21YbbW+vBju70AkGtK/+M+9&#10;NHn+zW0xKdV1UcLvTxkAOf8BAAD//wMAUEsBAi0AFAAGAAgAAAAhANvh9svuAAAAhQEAABMAAAAA&#10;AAAAAAAAAAAAAAAAAFtDb250ZW50X1R5cGVzXS54bWxQSwECLQAUAAYACAAAACEAWvQsW78AAAAV&#10;AQAACwAAAAAAAAAAAAAAAAAfAQAAX3JlbHMvLnJlbHNQSwECLQAUAAYACAAAACEABBgNKMkAAADj&#10;AAAADwAAAAAAAAAAAAAAAAAHAgAAZHJzL2Rvd25yZXYueG1sUEsFBgAAAAADAAMAtwAAAP0CAAAA&#10;AA==&#10;" filled="f" stroked="f" strokeweight=".5pt">
                  <v:textbox>
                    <w:txbxContent>
                      <w:p w14:paraId="33738C5E" w14:textId="77777777" w:rsidR="00B35582" w:rsidRPr="006141AF" w:rsidRDefault="00B35582" w:rsidP="00B35582">
                        <w:pPr>
                          <w:spacing w:after="0" w:line="240" w:lineRule="auto"/>
                          <w:rPr>
                            <w:rFonts w:cstheme="minorHAnsi"/>
                            <w:b/>
                            <w:bCs/>
                            <w:sz w:val="20"/>
                            <w:szCs w:val="20"/>
                            <w:u w:color="000000"/>
                            <w:lang w:val="en-US"/>
                          </w:rPr>
                        </w:pPr>
                        <w:bookmarkStart w:id="109" w:name="Figure5"/>
                        <w:bookmarkEnd w:id="109"/>
                        <w:r w:rsidRPr="006D3349">
                          <w:rPr>
                            <w:rFonts w:cstheme="minorHAnsi"/>
                            <w:b/>
                            <w:bCs/>
                            <w:sz w:val="20"/>
                            <w:szCs w:val="20"/>
                            <w:u w:color="000000"/>
                            <w:lang w:val="en-US" w:eastAsia="en-GB"/>
                          </w:rPr>
                          <w:t xml:space="preserve">Figure </w:t>
                        </w:r>
                        <w:r>
                          <w:rPr>
                            <w:rFonts w:cstheme="minorHAnsi"/>
                            <w:b/>
                            <w:bCs/>
                            <w:sz w:val="20"/>
                            <w:szCs w:val="20"/>
                            <w:u w:color="000000"/>
                            <w:lang w:val="en-US" w:eastAsia="en-GB"/>
                          </w:rPr>
                          <w:t>5</w:t>
                        </w:r>
                        <w:r w:rsidRPr="006D3349">
                          <w:rPr>
                            <w:rFonts w:cstheme="minorHAnsi"/>
                            <w:b/>
                            <w:bCs/>
                            <w:sz w:val="20"/>
                            <w:szCs w:val="20"/>
                            <w:u w:color="000000"/>
                            <w:lang w:val="en-US" w:eastAsia="en-GB"/>
                          </w:rPr>
                          <w:t xml:space="preserve">. The </w:t>
                        </w:r>
                        <w:r>
                          <w:rPr>
                            <w:rFonts w:cstheme="minorHAnsi"/>
                            <w:b/>
                            <w:bCs/>
                            <w:sz w:val="20"/>
                            <w:szCs w:val="20"/>
                            <w:u w:color="000000"/>
                            <w:lang w:val="en-US" w:eastAsia="en-GB"/>
                          </w:rPr>
                          <w:t>t</w:t>
                        </w:r>
                        <w:r w:rsidRPr="006D3349">
                          <w:rPr>
                            <w:rFonts w:cstheme="minorHAnsi"/>
                            <w:b/>
                            <w:bCs/>
                            <w:sz w:val="20"/>
                            <w:szCs w:val="20"/>
                            <w:u w:color="000000"/>
                            <w:lang w:val="en-US" w:eastAsia="en-GB"/>
                          </w:rPr>
                          <w:t xml:space="preserve">ype of </w:t>
                        </w:r>
                        <w:r>
                          <w:rPr>
                            <w:rFonts w:cstheme="minorHAnsi"/>
                            <w:b/>
                            <w:bCs/>
                            <w:sz w:val="20"/>
                            <w:szCs w:val="20"/>
                            <w:u w:color="000000"/>
                            <w:lang w:val="en-US" w:eastAsia="en-GB"/>
                          </w:rPr>
                          <w:t>c</w:t>
                        </w:r>
                        <w:r w:rsidRPr="006D3349">
                          <w:rPr>
                            <w:rFonts w:cstheme="minorHAnsi"/>
                            <w:b/>
                            <w:bCs/>
                            <w:sz w:val="20"/>
                            <w:szCs w:val="20"/>
                            <w:u w:color="000000"/>
                            <w:lang w:val="en-US" w:eastAsia="en-GB"/>
                          </w:rPr>
                          <w:t xml:space="preserve">ase </w:t>
                        </w:r>
                        <w:r>
                          <w:rPr>
                            <w:rFonts w:cstheme="minorHAnsi"/>
                            <w:b/>
                            <w:bCs/>
                            <w:sz w:val="20"/>
                            <w:szCs w:val="20"/>
                            <w:u w:color="000000"/>
                            <w:lang w:val="en-US" w:eastAsia="en-GB"/>
                          </w:rPr>
                          <w:t>s</w:t>
                        </w:r>
                        <w:r w:rsidRPr="006D3349">
                          <w:rPr>
                            <w:rFonts w:cstheme="minorHAnsi"/>
                            <w:b/>
                            <w:bCs/>
                            <w:sz w:val="20"/>
                            <w:szCs w:val="20"/>
                            <w:u w:color="000000"/>
                            <w:lang w:val="en-US" w:eastAsia="en-GB"/>
                          </w:rPr>
                          <w:t>tudy</w:t>
                        </w:r>
                      </w:p>
                    </w:txbxContent>
                  </v:textbox>
                </v:shape>
              </v:group>
            </w:pict>
          </mc:Fallback>
        </mc:AlternateContent>
      </w:r>
      <w:r w:rsidRPr="00B35582">
        <w:rPr>
          <w:rFonts w:cstheme="minorHAnsi"/>
          <w:sz w:val="24"/>
          <w:szCs w:val="24"/>
          <w:u w:color="000000"/>
          <w:lang w:val="en-US" w:eastAsia="en-GB"/>
        </w:rPr>
        <w:tab/>
      </w:r>
    </w:p>
    <w:p w14:paraId="342C8DDE" w14:textId="77777777" w:rsidR="00B35582" w:rsidRPr="00B35582" w:rsidRDefault="00B35582" w:rsidP="00B35582">
      <w:pPr>
        <w:spacing w:after="0" w:line="240" w:lineRule="auto"/>
        <w:rPr>
          <w:rFonts w:cstheme="minorHAnsi"/>
          <w:sz w:val="24"/>
          <w:szCs w:val="24"/>
          <w:u w:color="000000"/>
          <w:lang w:val="en-US" w:eastAsia="en-GB"/>
        </w:rPr>
      </w:pPr>
    </w:p>
    <w:p w14:paraId="2C4B49ED" w14:textId="77777777" w:rsidR="00B35582" w:rsidRPr="00B35582" w:rsidRDefault="00B35582" w:rsidP="00B35582">
      <w:pPr>
        <w:spacing w:after="0" w:line="240" w:lineRule="auto"/>
        <w:rPr>
          <w:rFonts w:cstheme="minorHAnsi"/>
          <w:sz w:val="24"/>
          <w:szCs w:val="24"/>
          <w:u w:color="000000"/>
          <w:lang w:val="en-US" w:eastAsia="en-GB"/>
        </w:rPr>
      </w:pPr>
    </w:p>
    <w:p w14:paraId="5F5FDF7D" w14:textId="77777777" w:rsidR="00B35582" w:rsidRPr="00B35582" w:rsidRDefault="00B35582" w:rsidP="00B35582">
      <w:pPr>
        <w:spacing w:after="0" w:line="240" w:lineRule="auto"/>
        <w:rPr>
          <w:rFonts w:cstheme="minorHAnsi"/>
          <w:sz w:val="24"/>
          <w:szCs w:val="24"/>
          <w:u w:color="000000"/>
          <w:lang w:val="en-US" w:eastAsia="en-GB"/>
        </w:rPr>
      </w:pPr>
    </w:p>
    <w:p w14:paraId="7C0DA8CE" w14:textId="77777777" w:rsidR="00B35582" w:rsidRPr="00B35582" w:rsidRDefault="00B35582" w:rsidP="00B35582">
      <w:pPr>
        <w:spacing w:after="0" w:line="240" w:lineRule="auto"/>
        <w:rPr>
          <w:rFonts w:cstheme="minorHAnsi"/>
          <w:sz w:val="24"/>
          <w:szCs w:val="24"/>
          <w:u w:color="000000"/>
          <w:lang w:val="en-US" w:eastAsia="en-GB"/>
        </w:rPr>
      </w:pPr>
    </w:p>
    <w:p w14:paraId="3311E458" w14:textId="77777777" w:rsidR="00B35582" w:rsidRPr="00B35582" w:rsidRDefault="00B35582" w:rsidP="00B35582">
      <w:pPr>
        <w:spacing w:after="0" w:line="240" w:lineRule="auto"/>
        <w:rPr>
          <w:rFonts w:cstheme="minorHAnsi"/>
          <w:sz w:val="24"/>
          <w:szCs w:val="24"/>
          <w:u w:color="000000"/>
          <w:lang w:val="en-US" w:eastAsia="en-GB"/>
        </w:rPr>
      </w:pPr>
    </w:p>
    <w:p w14:paraId="5071C109" w14:textId="77777777" w:rsidR="00B35582" w:rsidRPr="00B35582" w:rsidRDefault="00B35582" w:rsidP="00B35582">
      <w:pPr>
        <w:spacing w:after="0" w:line="240" w:lineRule="auto"/>
        <w:rPr>
          <w:rFonts w:cstheme="minorHAnsi"/>
          <w:sz w:val="24"/>
          <w:szCs w:val="24"/>
          <w:u w:color="000000"/>
          <w:lang w:val="en-US" w:eastAsia="en-GB"/>
        </w:rPr>
      </w:pPr>
    </w:p>
    <w:p w14:paraId="37075188" w14:textId="6021846E"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First, cases were chosen because they were special or different in some way – they were a good example of something, classic or exemplary, a key case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9&lt;/RecNum&gt;&lt;DisplayText&gt;(Thomas 2011)&lt;/DisplayText&gt;&lt;record&gt;&lt;rec-number&gt;25729&lt;/rec-number&gt;&lt;foreign-keys&gt;&lt;key app="EN" db-id="eda99esr9arp52e20v2pftz4rp5s9x0evef5" timestamp="1557398805"&gt;25729&lt;/key&gt;&lt;/foreign-keys&gt;&lt;ref-type name="Book"&gt;6&lt;/ref-type&gt;&lt;contributors&gt;&lt;authors&gt;&lt;author&gt;Thomas, Gary&lt;/author&gt;&lt;/authors&gt;&lt;/contributors&gt;&lt;titles&gt;&lt;title&gt;How to do your case study. A guide for students and researchers.&lt;/title&gt;&lt;/titles&gt;&lt;reprint-edition&gt;in file&lt;/reprint-edition&gt;&lt;dates&gt;&lt;year&gt;2011&lt;/year&gt;&lt;/dates&gt;&lt;pub-location&gt;Lonson&lt;/pub-location&gt;&lt;publisher&gt;Sage&lt;/publisher&gt;&lt;isbn&gt;1473943612&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Thomas 2011)</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2ECFB163" w14:textId="77777777" w:rsidR="00B35582" w:rsidRPr="00B35582" w:rsidRDefault="00B35582" w:rsidP="00B35582">
      <w:pPr>
        <w:spacing w:after="0" w:line="240" w:lineRule="auto"/>
        <w:rPr>
          <w:rFonts w:cstheme="minorHAnsi"/>
          <w:sz w:val="24"/>
          <w:szCs w:val="24"/>
          <w:u w:color="000000"/>
          <w:lang w:val="en-US" w:eastAsia="en-GB"/>
        </w:rPr>
      </w:pPr>
    </w:p>
    <w:p w14:paraId="70D4FAC7"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lastRenderedPageBreak/>
        <w:t>The purpose was explanatory, to understand how and why something might have happened. This included the way one aspect of a case related to another and explanations were made based on these interrelationships.</w:t>
      </w:r>
    </w:p>
    <w:p w14:paraId="35A5A000" w14:textId="77777777" w:rsidR="00B35582" w:rsidRPr="00B35582" w:rsidRDefault="00B35582" w:rsidP="00B35582">
      <w:pPr>
        <w:spacing w:after="0" w:line="240" w:lineRule="auto"/>
        <w:rPr>
          <w:rFonts w:cstheme="minorHAnsi"/>
          <w:sz w:val="24"/>
          <w:szCs w:val="24"/>
          <w:u w:color="000000"/>
          <w:lang w:val="en-US" w:eastAsia="en-GB"/>
        </w:rPr>
      </w:pPr>
    </w:p>
    <w:p w14:paraId="2DF7F5A5" w14:textId="311C0D4E" w:rsidR="00B35582" w:rsidRPr="00B35582" w:rsidRDefault="00B35582" w:rsidP="00B35582">
      <w:pPr>
        <w:spacing w:after="0" w:line="240" w:lineRule="auto"/>
        <w:rPr>
          <w:rFonts w:cstheme="minorHAnsi"/>
          <w:sz w:val="24"/>
          <w:szCs w:val="24"/>
        </w:rPr>
      </w:pPr>
      <w:r w:rsidRPr="00B35582">
        <w:rPr>
          <w:rFonts w:cstheme="minorHAnsi"/>
          <w:sz w:val="24"/>
          <w:szCs w:val="24"/>
          <w:u w:color="000000"/>
          <w:lang w:val="en-US" w:eastAsia="en-GB"/>
        </w:rPr>
        <w:t xml:space="preserve">An interpretative approach assumes “an in-depth understanding and deep immersion in the environment of the subject” (Thomas 2011, p. 124). It acknowledges the subjectiveness of the researcher, the importance of the researcher engaging in reflexivity and their role in meaning-making (see </w:t>
      </w:r>
      <w:hyperlink w:anchor="Epistemological33" w:history="1">
        <w:r w:rsidRPr="004F29D1">
          <w:rPr>
            <w:rStyle w:val="Hyperlink"/>
            <w:rFonts w:cstheme="minorHAnsi"/>
            <w:b/>
            <w:bCs/>
            <w:sz w:val="24"/>
            <w:szCs w:val="24"/>
            <w:lang w:val="en-US" w:eastAsia="en-GB"/>
          </w:rPr>
          <w:t>Epistemological and theoretical influences of Case Study Approach</w:t>
        </w:r>
      </w:hyperlink>
      <w:r w:rsidRPr="00B35582">
        <w:rPr>
          <w:rFonts w:cstheme="minorHAnsi"/>
          <w:b/>
          <w:bCs/>
          <w:sz w:val="24"/>
          <w:szCs w:val="24"/>
          <w:u w:color="000000"/>
          <w:lang w:val="en-US" w:eastAsia="en-GB"/>
        </w:rPr>
        <w:t xml:space="preserve"> </w:t>
      </w:r>
      <w:r w:rsidRPr="00B35582">
        <w:rPr>
          <w:rFonts w:cstheme="minorHAnsi"/>
          <w:sz w:val="24"/>
          <w:szCs w:val="24"/>
          <w:u w:color="000000"/>
          <w:lang w:val="en-US" w:eastAsia="en-GB"/>
        </w:rPr>
        <w:t>and</w:t>
      </w:r>
      <w:r w:rsidRPr="00B35582">
        <w:rPr>
          <w:rFonts w:cstheme="minorHAnsi"/>
          <w:b/>
          <w:bCs/>
          <w:sz w:val="24"/>
          <w:szCs w:val="24"/>
          <w:u w:color="000000"/>
          <w:lang w:val="en-US" w:eastAsia="en-GB"/>
        </w:rPr>
        <w:t xml:space="preserve"> </w:t>
      </w:r>
      <w:hyperlink w:anchor="Theresearcher37" w:history="1">
        <w:r w:rsidR="008918D2" w:rsidRPr="004F29D1">
          <w:rPr>
            <w:rStyle w:val="Hyperlink"/>
            <w:rFonts w:cstheme="minorHAnsi"/>
            <w:b/>
            <w:bCs/>
            <w:sz w:val="24"/>
            <w:szCs w:val="24"/>
            <w:lang w:val="en-US" w:eastAsia="en-GB"/>
          </w:rPr>
          <w:t>‘</w:t>
        </w:r>
        <w:r w:rsidRPr="004F29D1">
          <w:rPr>
            <w:rStyle w:val="Hyperlink"/>
            <w:rFonts w:cstheme="minorHAnsi"/>
            <w:b/>
            <w:bCs/>
            <w:sz w:val="24"/>
            <w:szCs w:val="24"/>
            <w:lang w:val="en-US" w:eastAsia="en-GB"/>
          </w:rPr>
          <w:t>The researcher self</w:t>
        </w:r>
        <w:r w:rsidR="008918D2" w:rsidRPr="004F29D1">
          <w:rPr>
            <w:rStyle w:val="Hyperlink"/>
            <w:rFonts w:cstheme="minorHAnsi"/>
            <w:b/>
            <w:bCs/>
            <w:sz w:val="24"/>
            <w:szCs w:val="24"/>
            <w:lang w:val="en-US" w:eastAsia="en-GB"/>
          </w:rPr>
          <w:t>’</w:t>
        </w:r>
      </w:hyperlink>
      <w:r w:rsidRPr="00B35582">
        <w:rPr>
          <w:rFonts w:cstheme="minorHAnsi"/>
          <w:sz w:val="24"/>
          <w:szCs w:val="24"/>
          <w:u w:color="000000"/>
          <w:lang w:val="en-US" w:eastAsia="en-GB"/>
        </w:rPr>
        <w:t xml:space="preserve">). </w:t>
      </w:r>
    </w:p>
    <w:p w14:paraId="1C978606" w14:textId="77777777" w:rsidR="00B35582" w:rsidRPr="00B35582" w:rsidRDefault="00B35582" w:rsidP="00B35582">
      <w:pPr>
        <w:spacing w:after="0" w:line="240" w:lineRule="auto"/>
        <w:rPr>
          <w:rFonts w:cstheme="minorHAnsi"/>
          <w:sz w:val="24"/>
          <w:szCs w:val="24"/>
          <w:u w:color="000000"/>
          <w:lang w:val="en-US" w:eastAsia="en-GB"/>
        </w:rPr>
      </w:pPr>
    </w:p>
    <w:p w14:paraId="7BFD47CD" w14:textId="345F294F"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study was structured as a multiple case study design with two case study sites and conducted sequentially – I worked with one site initially and then moved on to the second. Comparisons were made between the different sites which enabled both common patterns and divergences to be explored. Usually important meanings come from patterns, although a single instance may provide a significant meaning also. The multiple case study design provided a collective understanding of the issue and increased the robustness of the study; however, it is acknowledged that greater resources could have been useful. Furthermore, what happened in the first site influenced what happened in the second. For example, initial themes developed after work with the first site influenced the selection of participants in the second and the interview topic guide was also further developed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8&lt;/RecNum&gt;&lt;DisplayText&gt;(Stake 1995)&lt;/DisplayText&gt;&lt;record&gt;&lt;rec-number&gt;25728&lt;/rec-number&gt;&lt;foreign-keys&gt;&lt;key app="EN" db-id="eda99esr9arp52e20v2pftz4rp5s9x0evef5" timestamp="1557398746"&gt;25728&lt;/key&gt;&lt;/foreign-keys&gt;&lt;ref-type name="Book"&gt;6&lt;/ref-type&gt;&lt;contributors&gt;&lt;authors&gt;&lt;author&gt;Stake, Robert E&lt;/author&gt;&lt;/authors&gt;&lt;/contributors&gt;&lt;titles&gt;&lt;title&gt;The art of case study research&lt;/title&gt;&lt;/titles&gt;&lt;reprint-edition&gt;in file&lt;/reprint-edition&gt;&lt;dates&gt;&lt;year&gt;1995&lt;/year&gt;&lt;/dates&gt;&lt;pub-location&gt;London&lt;/pub-location&gt;&lt;publisher&gt;Sage&lt;/publisher&gt;&lt;isbn&gt;080395767X&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take 1995)</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3EB88972" w14:textId="77777777" w:rsidR="00B35582" w:rsidRPr="00B35582" w:rsidRDefault="00B35582" w:rsidP="00B35582">
      <w:pPr>
        <w:spacing w:after="0" w:line="240" w:lineRule="auto"/>
        <w:rPr>
          <w:rFonts w:cstheme="minorHAnsi"/>
          <w:sz w:val="24"/>
          <w:szCs w:val="24"/>
          <w:u w:color="000000"/>
          <w:lang w:val="en-US" w:eastAsia="en-GB"/>
        </w:rPr>
      </w:pPr>
    </w:p>
    <w:p w14:paraId="487DAB90" w14:textId="55D3C8C9"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CSA is useful for combining data from multiple sources, allowing methodological triangulation to be used. Therefore, a number of qualitative methods were used (see </w:t>
      </w:r>
      <w:hyperlink w:anchor="Qualitative310" w:history="1">
        <w:r w:rsidRPr="004F29D1">
          <w:rPr>
            <w:rStyle w:val="Hyperlink"/>
            <w:rFonts w:cstheme="minorHAnsi"/>
            <w:b/>
            <w:bCs/>
            <w:sz w:val="24"/>
            <w:szCs w:val="24"/>
            <w:lang w:val="en-US" w:eastAsia="en-GB"/>
          </w:rPr>
          <w:t>Qualitative methods</w:t>
        </w:r>
      </w:hyperlink>
      <w:r w:rsidRPr="00B35582">
        <w:rPr>
          <w:rFonts w:cstheme="minorHAnsi"/>
          <w:sz w:val="24"/>
          <w:szCs w:val="24"/>
          <w:u w:color="000000"/>
          <w:lang w:val="en-US" w:eastAsia="en-GB"/>
        </w:rPr>
        <w:t>). This too required increased resources, so it was important to focus on the most significant data. The methods were used for several purposes:</w:t>
      </w:r>
    </w:p>
    <w:p w14:paraId="182B824A" w14:textId="77777777" w:rsidR="00B35582" w:rsidRPr="00B35582" w:rsidRDefault="00B35582" w:rsidP="00B35582">
      <w:pPr>
        <w:spacing w:after="0" w:line="240" w:lineRule="auto"/>
        <w:rPr>
          <w:rFonts w:cstheme="minorHAnsi"/>
          <w:sz w:val="24"/>
          <w:szCs w:val="24"/>
          <w:u w:color="000000"/>
          <w:lang w:val="en-US" w:eastAsia="en-GB"/>
        </w:rPr>
      </w:pPr>
    </w:p>
    <w:p w14:paraId="58321597" w14:textId="77777777" w:rsidR="00B35582" w:rsidRPr="00B35582" w:rsidRDefault="00B35582" w:rsidP="00B35582">
      <w:pPr>
        <w:numPr>
          <w:ilvl w:val="0"/>
          <w:numId w:val="41"/>
        </w:numPr>
        <w:spacing w:after="0" w:line="240" w:lineRule="auto"/>
        <w:contextualSpacing/>
        <w:rPr>
          <w:rFonts w:cstheme="minorHAnsi"/>
          <w:snapToGrid w:val="0"/>
          <w:sz w:val="24"/>
          <w:szCs w:val="24"/>
        </w:rPr>
      </w:pPr>
      <w:r w:rsidRPr="00B35582">
        <w:rPr>
          <w:rFonts w:cstheme="minorHAnsi"/>
          <w:snapToGrid w:val="0"/>
          <w:sz w:val="24"/>
          <w:szCs w:val="24"/>
        </w:rPr>
        <w:t xml:space="preserve">Triangulation – corroboration </w:t>
      </w:r>
      <w:r w:rsidRPr="00B35582">
        <w:rPr>
          <w:rFonts w:cstheme="minorHAnsi"/>
          <w:sz w:val="24"/>
          <w:szCs w:val="24"/>
        </w:rPr>
        <w:t>or enhancing evidence from multiple sources</w:t>
      </w:r>
    </w:p>
    <w:p w14:paraId="1473315A" w14:textId="77777777" w:rsidR="00B35582" w:rsidRPr="00B35582" w:rsidRDefault="00B35582" w:rsidP="00B35582">
      <w:pPr>
        <w:numPr>
          <w:ilvl w:val="0"/>
          <w:numId w:val="41"/>
        </w:numPr>
        <w:spacing w:after="0" w:line="240" w:lineRule="auto"/>
        <w:contextualSpacing/>
        <w:rPr>
          <w:rFonts w:cstheme="minorHAnsi"/>
          <w:snapToGrid w:val="0"/>
          <w:sz w:val="24"/>
          <w:szCs w:val="24"/>
        </w:rPr>
      </w:pPr>
      <w:r w:rsidRPr="00B35582">
        <w:rPr>
          <w:rFonts w:cstheme="minorHAnsi"/>
          <w:snapToGrid w:val="0"/>
          <w:sz w:val="24"/>
          <w:szCs w:val="24"/>
        </w:rPr>
        <w:t>Informing other methods of data collection to be used, for example interviews</w:t>
      </w:r>
    </w:p>
    <w:p w14:paraId="223907F6" w14:textId="77777777" w:rsidR="00B35582" w:rsidRPr="00B35582" w:rsidRDefault="00B35582" w:rsidP="00B35582">
      <w:pPr>
        <w:numPr>
          <w:ilvl w:val="0"/>
          <w:numId w:val="41"/>
        </w:numPr>
        <w:spacing w:after="0" w:line="240" w:lineRule="auto"/>
        <w:contextualSpacing/>
        <w:rPr>
          <w:rFonts w:cstheme="minorHAnsi"/>
          <w:sz w:val="24"/>
          <w:szCs w:val="24"/>
        </w:rPr>
      </w:pPr>
      <w:r w:rsidRPr="00B35582">
        <w:rPr>
          <w:rFonts w:cstheme="minorHAnsi"/>
          <w:snapToGrid w:val="0"/>
          <w:sz w:val="24"/>
          <w:szCs w:val="24"/>
        </w:rPr>
        <w:t xml:space="preserve">Making inferences, that would be treated </w:t>
      </w:r>
      <w:r w:rsidRPr="00B35582">
        <w:rPr>
          <w:rFonts w:cstheme="minorHAnsi"/>
          <w:sz w:val="24"/>
          <w:szCs w:val="24"/>
        </w:rPr>
        <w:t>as additional leads that require further investigation rather than definitive findings.</w:t>
      </w:r>
    </w:p>
    <w:p w14:paraId="00F3400A" w14:textId="77777777" w:rsidR="00B35582" w:rsidRPr="00B35582" w:rsidRDefault="00B35582" w:rsidP="00B35582">
      <w:pPr>
        <w:spacing w:after="0" w:line="240" w:lineRule="auto"/>
        <w:rPr>
          <w:rFonts w:cstheme="minorHAnsi"/>
          <w:sz w:val="24"/>
          <w:szCs w:val="24"/>
          <w:u w:color="000000"/>
          <w:lang w:val="en-US" w:eastAsia="en-GB"/>
        </w:rPr>
      </w:pPr>
    </w:p>
    <w:p w14:paraId="0EEC60AE"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The CSA has a number of strengths:</w:t>
      </w:r>
    </w:p>
    <w:p w14:paraId="1D45AAA9" w14:textId="77777777" w:rsidR="00B35582" w:rsidRPr="00B35582" w:rsidRDefault="00B35582" w:rsidP="00B35582">
      <w:pPr>
        <w:spacing w:after="0" w:line="240" w:lineRule="auto"/>
        <w:rPr>
          <w:rFonts w:cstheme="minorHAnsi"/>
          <w:sz w:val="24"/>
          <w:szCs w:val="24"/>
          <w:u w:color="000000"/>
          <w:lang w:val="en-US" w:eastAsia="en-GB"/>
        </w:rPr>
      </w:pPr>
    </w:p>
    <w:p w14:paraId="14B0E442" w14:textId="77777777" w:rsidR="00B35582" w:rsidRPr="00B35582" w:rsidRDefault="00B35582" w:rsidP="00B35582">
      <w:pPr>
        <w:numPr>
          <w:ilvl w:val="0"/>
          <w:numId w:val="3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Experiences and complexities of activities can be studied in depth and interpreted in the precise contexts in which they occur – possible contexts include historical, political, social, cultural, economic, personal or temporal</w:t>
      </w:r>
    </w:p>
    <w:p w14:paraId="6131856A" w14:textId="77777777" w:rsidR="00B35582" w:rsidRPr="00B35582" w:rsidRDefault="00B35582" w:rsidP="00B35582">
      <w:pPr>
        <w:numPr>
          <w:ilvl w:val="0"/>
          <w:numId w:val="3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Multiple perspectives can be explored and documented, contested viewpoints examined and interactions observed</w:t>
      </w:r>
    </w:p>
    <w:p w14:paraId="43D81600" w14:textId="77777777" w:rsidR="00B35582" w:rsidRPr="00B35582" w:rsidRDefault="00B35582" w:rsidP="00B35582">
      <w:pPr>
        <w:numPr>
          <w:ilvl w:val="0"/>
          <w:numId w:val="3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The process and dynamics of change can be explored, with events documented as they happen, often revealing the factors that are important for change</w:t>
      </w:r>
    </w:p>
    <w:p w14:paraId="53D0E21A" w14:textId="405726F0" w:rsidR="00B35582" w:rsidRPr="00B35582" w:rsidRDefault="00B35582" w:rsidP="00B35582">
      <w:pPr>
        <w:numPr>
          <w:ilvl w:val="0"/>
          <w:numId w:val="3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The approach is very flexible, not constrained by time or method or boundaries of the case, and additional unplanned sources of evidence can be used as appropriate – called an open or emergent design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imons 2009)</w:t>
      </w:r>
      <w:r w:rsidR="00C445FA">
        <w:rPr>
          <w:rFonts w:cstheme="minorHAnsi"/>
          <w:sz w:val="24"/>
          <w:szCs w:val="24"/>
          <w:u w:color="000000"/>
          <w:lang w:val="en-US" w:eastAsia="en-GB"/>
        </w:rPr>
        <w:fldChar w:fldCharType="end"/>
      </w:r>
    </w:p>
    <w:p w14:paraId="0F7EF310" w14:textId="77777777" w:rsidR="00B35582" w:rsidRPr="00B35582" w:rsidRDefault="00B35582" w:rsidP="00B35582">
      <w:pPr>
        <w:numPr>
          <w:ilvl w:val="0"/>
          <w:numId w:val="3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Case study reports are also flexible and can be written in different formats </w:t>
      </w:r>
    </w:p>
    <w:p w14:paraId="143F6AB5" w14:textId="0FA16B4E" w:rsidR="00B35582" w:rsidRPr="00B35582" w:rsidRDefault="00B35582" w:rsidP="00B35582">
      <w:pPr>
        <w:numPr>
          <w:ilvl w:val="0"/>
          <w:numId w:val="3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There is an opportunity for the researcher to engage in self-reflection, to both understand the case and themself (see </w:t>
      </w:r>
      <w:hyperlink w:anchor="Theresearcher37" w:history="1">
        <w:r w:rsidR="008918D2" w:rsidRPr="004F29D1">
          <w:rPr>
            <w:rStyle w:val="Hyperlink"/>
            <w:rFonts w:cstheme="minorHAnsi"/>
            <w:b/>
            <w:bCs/>
            <w:sz w:val="24"/>
            <w:szCs w:val="24"/>
            <w:lang w:val="en-US" w:eastAsia="en-GB"/>
          </w:rPr>
          <w:t>‘</w:t>
        </w:r>
        <w:r w:rsidRPr="004F29D1">
          <w:rPr>
            <w:rStyle w:val="Hyperlink"/>
            <w:rFonts w:cstheme="minorHAnsi"/>
            <w:b/>
            <w:bCs/>
            <w:sz w:val="24"/>
            <w:szCs w:val="24"/>
            <w:lang w:val="en-US" w:eastAsia="en-GB"/>
          </w:rPr>
          <w:t>The researcher self</w:t>
        </w:r>
        <w:r w:rsidR="008918D2" w:rsidRPr="004F29D1">
          <w:rPr>
            <w:rStyle w:val="Hyperlink"/>
            <w:rFonts w:cstheme="minorHAnsi"/>
            <w:b/>
            <w:bCs/>
            <w:sz w:val="24"/>
            <w:szCs w:val="24"/>
            <w:lang w:val="en-US" w:eastAsia="en-GB"/>
          </w:rPr>
          <w:t>’</w:t>
        </w:r>
      </w:hyperlink>
      <w:r w:rsidRPr="00B35582">
        <w:rPr>
          <w:rFonts w:cstheme="minorHAnsi"/>
          <w:sz w:val="24"/>
          <w:szCs w:val="24"/>
          <w:u w:color="000000"/>
          <w:lang w:val="en-US" w:eastAsia="en-GB"/>
        </w:rPr>
        <w:t>)</w:t>
      </w:r>
    </w:p>
    <w:p w14:paraId="5FED5694" w14:textId="67B5F9F1" w:rsidR="00B35582" w:rsidRPr="00B35582" w:rsidRDefault="00B35582" w:rsidP="00B35582">
      <w:pPr>
        <w:numPr>
          <w:ilvl w:val="0"/>
          <w:numId w:val="3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lastRenderedPageBreak/>
        <w:t xml:space="preserve">The CSA is able to engage participants more fully in the research process, it acknowledges power and “recognises the importance of co-constructing perceived reality through the relationships and joint understandings we create in the field” </w:t>
      </w:r>
      <w:r w:rsidR="00C445FA">
        <w:rPr>
          <w:rFonts w:cstheme="minorHAnsi"/>
          <w:sz w:val="24"/>
          <w:szCs w:val="24"/>
          <w:u w:color="000000"/>
          <w:lang w:val="en-US" w:eastAsia="en-GB"/>
        </w:rPr>
        <w:fldChar w:fldCharType="begin"/>
      </w:r>
      <w:r w:rsidR="00BC508B">
        <w:rPr>
          <w:rFonts w:cstheme="minorHAnsi"/>
          <w:sz w:val="24"/>
          <w:szCs w:val="24"/>
          <w:u w:color="000000"/>
          <w:lang w:val="en-US"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720C20">
        <w:rPr>
          <w:rFonts w:cstheme="minorHAnsi"/>
          <w:sz w:val="24"/>
          <w:szCs w:val="24"/>
          <w:u w:color="000000"/>
          <w:lang w:val="en-US" w:eastAsia="en-GB"/>
        </w:rPr>
        <w:fldChar w:fldCharType="separate"/>
      </w:r>
      <w:r w:rsidR="00C445FA">
        <w:rPr>
          <w:rFonts w:cstheme="minorHAnsi"/>
          <w:sz w:val="24"/>
          <w:szCs w:val="24"/>
          <w:u w:color="000000"/>
          <w:lang w:val="en-US" w:eastAsia="en-GB"/>
        </w:rPr>
        <w:fldChar w:fldCharType="end"/>
      </w:r>
      <w:r w:rsidR="00140992">
        <w:rPr>
          <w:rFonts w:cstheme="minorHAnsi"/>
          <w:sz w:val="24"/>
          <w:szCs w:val="24"/>
          <w:u w:color="000000"/>
          <w:lang w:val="en-US" w:eastAsia="en-GB"/>
        </w:rPr>
        <w:t xml:space="preserve">(Simons 2009, </w:t>
      </w:r>
      <w:r w:rsidRPr="00B35582">
        <w:rPr>
          <w:rFonts w:cstheme="minorHAnsi"/>
          <w:sz w:val="24"/>
          <w:szCs w:val="24"/>
          <w:u w:color="000000"/>
          <w:lang w:val="en-US" w:eastAsia="en-GB"/>
        </w:rPr>
        <w:t>p</w:t>
      </w:r>
      <w:r w:rsidR="00140992">
        <w:rPr>
          <w:rFonts w:cstheme="minorHAnsi"/>
          <w:sz w:val="24"/>
          <w:szCs w:val="24"/>
          <w:u w:color="000000"/>
          <w:lang w:val="en-US" w:eastAsia="en-GB"/>
        </w:rPr>
        <w:t xml:space="preserve">. </w:t>
      </w:r>
      <w:r w:rsidRPr="00B35582">
        <w:rPr>
          <w:rFonts w:cstheme="minorHAnsi"/>
          <w:sz w:val="24"/>
          <w:szCs w:val="24"/>
          <w:u w:color="000000"/>
          <w:lang w:val="en-US" w:eastAsia="en-GB"/>
        </w:rPr>
        <w:t>23</w:t>
      </w:r>
      <w:r w:rsidR="00140992">
        <w:rPr>
          <w:rFonts w:cstheme="minorHAnsi"/>
          <w:sz w:val="24"/>
          <w:szCs w:val="24"/>
          <w:u w:color="000000"/>
          <w:lang w:val="en-US" w:eastAsia="en-GB"/>
        </w:rPr>
        <w:t>)</w:t>
      </w:r>
      <w:r w:rsidRPr="00B35582">
        <w:rPr>
          <w:rFonts w:cstheme="minorHAnsi"/>
          <w:sz w:val="24"/>
          <w:szCs w:val="24"/>
          <w:u w:color="000000"/>
          <w:lang w:val="en-US" w:eastAsia="en-GB"/>
        </w:rPr>
        <w:t xml:space="preserve">.  </w:t>
      </w:r>
    </w:p>
    <w:p w14:paraId="2F1F47C7" w14:textId="77777777" w:rsidR="00B35582" w:rsidRPr="00B35582" w:rsidRDefault="00B35582" w:rsidP="00B35582">
      <w:pPr>
        <w:spacing w:after="0" w:line="240" w:lineRule="auto"/>
        <w:rPr>
          <w:rFonts w:cstheme="minorHAnsi"/>
          <w:sz w:val="24"/>
          <w:szCs w:val="24"/>
          <w:u w:color="000000"/>
          <w:lang w:val="en-US" w:eastAsia="en-GB"/>
        </w:rPr>
      </w:pPr>
    </w:p>
    <w:p w14:paraId="5E11793A"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Possible weaknesses or limitations in the approach include:</w:t>
      </w:r>
    </w:p>
    <w:p w14:paraId="5F64A167" w14:textId="77777777" w:rsidR="00B35582" w:rsidRPr="00B35582" w:rsidRDefault="00B35582" w:rsidP="00B35582">
      <w:pPr>
        <w:spacing w:after="0" w:line="240" w:lineRule="auto"/>
        <w:rPr>
          <w:rFonts w:cstheme="minorHAnsi"/>
          <w:sz w:val="24"/>
          <w:szCs w:val="24"/>
          <w:u w:color="000000"/>
          <w:lang w:val="en-US" w:eastAsia="en-GB"/>
        </w:rPr>
      </w:pPr>
    </w:p>
    <w:p w14:paraId="3290C582" w14:textId="77777777" w:rsidR="00B35582" w:rsidRPr="00B35582" w:rsidRDefault="00B35582" w:rsidP="00B35582">
      <w:pPr>
        <w:numPr>
          <w:ilvl w:val="0"/>
          <w:numId w:val="3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Difficulties in processing and analysing extensive amounts of data</w:t>
      </w:r>
    </w:p>
    <w:p w14:paraId="76F5E4F0" w14:textId="77777777" w:rsidR="00B35582" w:rsidRPr="00B35582" w:rsidRDefault="00B35582" w:rsidP="00B35582">
      <w:pPr>
        <w:numPr>
          <w:ilvl w:val="0"/>
          <w:numId w:val="3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ersonal involvement or subjectivity of the researcher</w:t>
      </w:r>
    </w:p>
    <w:p w14:paraId="525CCDC9" w14:textId="152E59CF" w:rsidR="00B35582" w:rsidRPr="00B35582" w:rsidRDefault="00B35582" w:rsidP="00B35582">
      <w:pPr>
        <w:numPr>
          <w:ilvl w:val="0"/>
          <w:numId w:val="3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The manner in which inferences are made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imons 2009)</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4D4F88F0"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ab/>
      </w:r>
    </w:p>
    <w:p w14:paraId="7F452EC2" w14:textId="2B4E57DA" w:rsidR="00B35582" w:rsidRPr="00B35582" w:rsidRDefault="00B35582" w:rsidP="00B35582">
      <w:pPr>
        <w:spacing w:after="0" w:line="240" w:lineRule="auto"/>
        <w:rPr>
          <w:rFonts w:cstheme="minorHAnsi"/>
          <w:sz w:val="24"/>
          <w:szCs w:val="24"/>
          <w:lang w:val="en-US" w:eastAsia="en-GB"/>
        </w:rPr>
      </w:pPr>
      <w:r w:rsidRPr="00B35582">
        <w:rPr>
          <w:rFonts w:cstheme="minorHAnsi"/>
          <w:sz w:val="24"/>
          <w:szCs w:val="24"/>
          <w:lang w:val="en-US" w:eastAsia="en-GB"/>
        </w:rPr>
        <w:t xml:space="preserve">The CSA requires significant planning, for example, in what determines how to choose a case? What kind of relationship will the researcher have with the participants? What is needed to ensure the researcher gets off to a good start in the field? What resources will be needed? </w:t>
      </w:r>
      <w:r w:rsidR="00C445FA">
        <w:rPr>
          <w:rFonts w:cstheme="minorHAnsi"/>
          <w:sz w:val="24"/>
          <w:szCs w:val="24"/>
          <w:lang w:val="en-US" w:eastAsia="en-GB"/>
        </w:rPr>
        <w:fldChar w:fldCharType="begin"/>
      </w:r>
      <w:r w:rsidR="00C445FA">
        <w:rPr>
          <w:rFonts w:cstheme="minorHAnsi"/>
          <w:sz w:val="24"/>
          <w:szCs w:val="24"/>
          <w:lang w:val="en-US"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C445FA">
        <w:rPr>
          <w:rFonts w:cstheme="minorHAnsi"/>
          <w:sz w:val="24"/>
          <w:szCs w:val="24"/>
          <w:lang w:val="en-US" w:eastAsia="en-GB"/>
        </w:rPr>
        <w:fldChar w:fldCharType="separate"/>
      </w:r>
      <w:r w:rsidR="00C445FA">
        <w:rPr>
          <w:rFonts w:cstheme="minorHAnsi"/>
          <w:noProof/>
          <w:sz w:val="24"/>
          <w:szCs w:val="24"/>
          <w:lang w:val="en-US" w:eastAsia="en-GB"/>
        </w:rPr>
        <w:t>(Simons 2009)</w:t>
      </w:r>
      <w:r w:rsidR="00C445FA">
        <w:rPr>
          <w:rFonts w:cstheme="minorHAnsi"/>
          <w:sz w:val="24"/>
          <w:szCs w:val="24"/>
          <w:lang w:val="en-US" w:eastAsia="en-GB"/>
        </w:rPr>
        <w:fldChar w:fldCharType="end"/>
      </w:r>
      <w:r w:rsidRPr="00B35582">
        <w:rPr>
          <w:rFonts w:cstheme="minorHAnsi"/>
          <w:sz w:val="24"/>
          <w:szCs w:val="24"/>
          <w:lang w:val="en-US" w:eastAsia="en-GB"/>
        </w:rPr>
        <w:t xml:space="preserve"> These issues are addressed below.</w:t>
      </w:r>
    </w:p>
    <w:p w14:paraId="1C1FC4EF" w14:textId="77777777" w:rsidR="00B35582" w:rsidRPr="00B35582" w:rsidRDefault="00B35582" w:rsidP="00B35582">
      <w:pPr>
        <w:spacing w:after="0" w:line="240" w:lineRule="auto"/>
        <w:rPr>
          <w:rFonts w:cstheme="minorHAnsi"/>
          <w:sz w:val="24"/>
          <w:szCs w:val="24"/>
        </w:rPr>
      </w:pPr>
    </w:p>
    <w:p w14:paraId="09D2D36D" w14:textId="6DAAE845" w:rsidR="00B35582" w:rsidRPr="00B35582" w:rsidRDefault="00F00644" w:rsidP="00B35582">
      <w:pPr>
        <w:spacing w:after="0" w:line="240" w:lineRule="auto"/>
        <w:rPr>
          <w:rFonts w:cstheme="minorHAnsi"/>
          <w:b/>
          <w:bCs/>
          <w:sz w:val="24"/>
          <w:szCs w:val="24"/>
          <w:u w:color="000000"/>
          <w:lang w:val="en-US" w:eastAsia="en-GB"/>
        </w:rPr>
      </w:pPr>
      <w:bookmarkStart w:id="110" w:name="Theresearcher37"/>
      <w:bookmarkStart w:id="111" w:name="_Toc12807403"/>
      <w:bookmarkEnd w:id="110"/>
      <w:r>
        <w:rPr>
          <w:rFonts w:cstheme="minorHAnsi"/>
          <w:b/>
          <w:bCs/>
          <w:sz w:val="24"/>
          <w:szCs w:val="24"/>
          <w:u w:color="000000"/>
          <w:lang w:val="en-US" w:eastAsia="en-GB"/>
        </w:rPr>
        <w:t xml:space="preserve">3.7 </w:t>
      </w:r>
      <w:r w:rsidR="008918D2">
        <w:rPr>
          <w:rFonts w:cstheme="minorHAnsi"/>
          <w:b/>
          <w:bCs/>
          <w:sz w:val="24"/>
          <w:szCs w:val="24"/>
          <w:u w:color="000000"/>
          <w:lang w:val="en-US" w:eastAsia="en-GB"/>
        </w:rPr>
        <w:t>‘</w:t>
      </w:r>
      <w:r w:rsidR="00B35582" w:rsidRPr="00B35582">
        <w:rPr>
          <w:rFonts w:cstheme="minorHAnsi"/>
          <w:b/>
          <w:bCs/>
          <w:sz w:val="24"/>
          <w:szCs w:val="24"/>
          <w:u w:color="000000"/>
          <w:lang w:val="en-US" w:eastAsia="en-GB"/>
        </w:rPr>
        <w:t>The researcher self</w:t>
      </w:r>
      <w:bookmarkEnd w:id="111"/>
      <w:r w:rsidR="008918D2">
        <w:rPr>
          <w:rFonts w:cstheme="minorHAnsi"/>
          <w:b/>
          <w:bCs/>
          <w:sz w:val="24"/>
          <w:szCs w:val="24"/>
          <w:u w:color="000000"/>
          <w:lang w:val="en-US" w:eastAsia="en-GB"/>
        </w:rPr>
        <w:t>’</w:t>
      </w:r>
    </w:p>
    <w:p w14:paraId="7805C4D3" w14:textId="77777777" w:rsidR="00B35582" w:rsidRPr="00B35582" w:rsidRDefault="00B35582" w:rsidP="00B35582">
      <w:pPr>
        <w:spacing w:after="0" w:line="240" w:lineRule="auto"/>
        <w:rPr>
          <w:rFonts w:cstheme="minorHAnsi"/>
          <w:sz w:val="24"/>
          <w:szCs w:val="24"/>
          <w:u w:color="000000"/>
          <w:lang w:val="en-US" w:eastAsia="en-GB"/>
        </w:rPr>
      </w:pPr>
    </w:p>
    <w:p w14:paraId="105CD6C1" w14:textId="2C0AE5DC"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In the CSA the researcher is the main instrument of data collection, interpretation and reporting. Whilst this is true in all forms of research, the researcher role is more significant in this approach, and it was therefore important to consider the impact of myself throughout the research process. It is said that a good case study researcher is patient, reflective, willing to see multiple  views of the case and is both sensitive and sceptical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8&lt;/RecNum&gt;&lt;DisplayText&gt;(Stake 1995)&lt;/DisplayText&gt;&lt;record&gt;&lt;rec-number&gt;25728&lt;/rec-number&gt;&lt;foreign-keys&gt;&lt;key app="EN" db-id="eda99esr9arp52e20v2pftz4rp5s9x0evef5" timestamp="1557398746"&gt;25728&lt;/key&gt;&lt;/foreign-keys&gt;&lt;ref-type name="Book"&gt;6&lt;/ref-type&gt;&lt;contributors&gt;&lt;authors&gt;&lt;author&gt;Stake, Robert E&lt;/author&gt;&lt;/authors&gt;&lt;/contributors&gt;&lt;titles&gt;&lt;title&gt;The art of case study research&lt;/title&gt;&lt;/titles&gt;&lt;reprint-edition&gt;in file&lt;/reprint-edition&gt;&lt;dates&gt;&lt;year&gt;1995&lt;/year&gt;&lt;/dates&gt;&lt;pub-location&gt;London&lt;/pub-location&gt;&lt;publisher&gt;Sage&lt;/publisher&gt;&lt;isbn&gt;080395767X&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take 1995)</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Such expertise comes from reflexive practice, which includes how the researcher’s personal values, emotions and judgements influence data gathering, interpretation and reporting the portrayal of others. This is described as “situating oneself in the research process” </w:t>
      </w:r>
      <w:r w:rsidR="00C445FA">
        <w:rPr>
          <w:rFonts w:cstheme="minorHAnsi"/>
          <w:sz w:val="24"/>
          <w:szCs w:val="24"/>
          <w:u w:color="000000"/>
          <w:lang w:val="en-US" w:eastAsia="en-GB"/>
        </w:rPr>
        <w:fldChar w:fldCharType="begin"/>
      </w:r>
      <w:r w:rsidR="00BC508B">
        <w:rPr>
          <w:rFonts w:cstheme="minorHAnsi"/>
          <w:sz w:val="24"/>
          <w:szCs w:val="24"/>
          <w:u w:color="000000"/>
          <w:lang w:val="en-US"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720C20">
        <w:rPr>
          <w:rFonts w:cstheme="minorHAnsi"/>
          <w:sz w:val="24"/>
          <w:szCs w:val="24"/>
          <w:u w:color="000000"/>
          <w:lang w:val="en-US" w:eastAsia="en-GB"/>
        </w:rPr>
        <w:fldChar w:fldCharType="separate"/>
      </w:r>
      <w:r w:rsidR="00C445FA">
        <w:rPr>
          <w:rFonts w:cstheme="minorHAnsi"/>
          <w:sz w:val="24"/>
          <w:szCs w:val="24"/>
          <w:u w:color="000000"/>
          <w:lang w:val="en-US" w:eastAsia="en-GB"/>
        </w:rPr>
        <w:fldChar w:fldCharType="end"/>
      </w:r>
      <w:r w:rsidR="0079261A">
        <w:rPr>
          <w:rFonts w:cstheme="minorHAnsi"/>
          <w:sz w:val="24"/>
          <w:szCs w:val="24"/>
          <w:u w:color="000000"/>
          <w:lang w:val="en-US" w:eastAsia="en-GB"/>
        </w:rPr>
        <w:t xml:space="preserve">(Simons 2009, </w:t>
      </w:r>
      <w:r w:rsidRPr="00B35582">
        <w:rPr>
          <w:rFonts w:cstheme="minorHAnsi"/>
          <w:sz w:val="24"/>
          <w:szCs w:val="24"/>
          <w:u w:color="000000"/>
          <w:lang w:val="en-US" w:eastAsia="en-GB"/>
        </w:rPr>
        <w:t>p</w:t>
      </w:r>
      <w:r w:rsidR="0079261A">
        <w:rPr>
          <w:rFonts w:cstheme="minorHAnsi"/>
          <w:sz w:val="24"/>
          <w:szCs w:val="24"/>
          <w:u w:color="000000"/>
          <w:lang w:val="en-US" w:eastAsia="en-GB"/>
        </w:rPr>
        <w:t xml:space="preserve">. </w:t>
      </w:r>
      <w:r w:rsidRPr="00B35582">
        <w:rPr>
          <w:rFonts w:cstheme="minorHAnsi"/>
          <w:sz w:val="24"/>
          <w:szCs w:val="24"/>
          <w:u w:color="000000"/>
          <w:lang w:val="en-US" w:eastAsia="en-GB"/>
        </w:rPr>
        <w:t>81</w:t>
      </w:r>
      <w:r w:rsidR="0079261A">
        <w:rPr>
          <w:rFonts w:cstheme="minorHAnsi"/>
          <w:sz w:val="24"/>
          <w:szCs w:val="24"/>
          <w:u w:color="000000"/>
          <w:lang w:val="en-US" w:eastAsia="en-GB"/>
        </w:rPr>
        <w:t>)</w:t>
      </w:r>
      <w:r w:rsidRPr="00B35582">
        <w:rPr>
          <w:rFonts w:cstheme="minorHAnsi"/>
          <w:sz w:val="24"/>
          <w:szCs w:val="24"/>
          <w:u w:color="000000"/>
          <w:lang w:val="en-US" w:eastAsia="en-GB"/>
        </w:rPr>
        <w:t xml:space="preserve">. </w:t>
      </w:r>
    </w:p>
    <w:p w14:paraId="54A76694" w14:textId="77777777" w:rsidR="00B35582" w:rsidRPr="00B35582" w:rsidRDefault="00B35582" w:rsidP="00B35582">
      <w:pPr>
        <w:spacing w:after="0" w:line="240" w:lineRule="auto"/>
        <w:rPr>
          <w:rFonts w:cstheme="minorHAnsi"/>
          <w:sz w:val="24"/>
          <w:szCs w:val="24"/>
          <w:u w:color="000000"/>
          <w:lang w:val="en-US" w:eastAsia="en-GB"/>
        </w:rPr>
      </w:pPr>
    </w:p>
    <w:p w14:paraId="35172C02" w14:textId="116FD64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refore, it was also necessary to learn about myself: “what right do we have, in fact, to study others if we do not also study ourselves?” </w:t>
      </w:r>
      <w:r w:rsidR="00C445FA">
        <w:rPr>
          <w:rFonts w:cstheme="minorHAnsi"/>
          <w:sz w:val="24"/>
          <w:szCs w:val="24"/>
          <w:u w:color="000000"/>
          <w:lang w:val="en-US" w:eastAsia="en-GB"/>
        </w:rPr>
        <w:fldChar w:fldCharType="begin"/>
      </w:r>
      <w:r w:rsidR="00BC508B">
        <w:rPr>
          <w:rFonts w:cstheme="minorHAnsi"/>
          <w:sz w:val="24"/>
          <w:szCs w:val="24"/>
          <w:u w:color="000000"/>
          <w:lang w:val="en-US"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720C20">
        <w:rPr>
          <w:rFonts w:cstheme="minorHAnsi"/>
          <w:sz w:val="24"/>
          <w:szCs w:val="24"/>
          <w:u w:color="000000"/>
          <w:lang w:val="en-US" w:eastAsia="en-GB"/>
        </w:rPr>
        <w:fldChar w:fldCharType="separate"/>
      </w:r>
      <w:r w:rsidR="00C445FA">
        <w:rPr>
          <w:rFonts w:cstheme="minorHAnsi"/>
          <w:sz w:val="24"/>
          <w:szCs w:val="24"/>
          <w:u w:color="000000"/>
          <w:lang w:val="en-US" w:eastAsia="en-GB"/>
        </w:rPr>
        <w:fldChar w:fldCharType="end"/>
      </w:r>
      <w:r w:rsidR="00C04C70">
        <w:rPr>
          <w:rFonts w:cstheme="minorHAnsi"/>
          <w:sz w:val="24"/>
          <w:szCs w:val="24"/>
          <w:u w:color="000000"/>
          <w:lang w:val="en-US" w:eastAsia="en-GB"/>
        </w:rPr>
        <w:t xml:space="preserve">(Simons 2009, </w:t>
      </w:r>
      <w:r w:rsidRPr="00B35582">
        <w:rPr>
          <w:rFonts w:cstheme="minorHAnsi"/>
          <w:sz w:val="24"/>
          <w:szCs w:val="24"/>
          <w:u w:color="000000"/>
          <w:lang w:val="en-US" w:eastAsia="en-GB"/>
        </w:rPr>
        <w:t>p</w:t>
      </w:r>
      <w:r w:rsidR="00C04C70">
        <w:rPr>
          <w:rFonts w:cstheme="minorHAnsi"/>
          <w:sz w:val="24"/>
          <w:szCs w:val="24"/>
          <w:u w:color="000000"/>
          <w:lang w:val="en-US" w:eastAsia="en-GB"/>
        </w:rPr>
        <w:t xml:space="preserve">. </w:t>
      </w:r>
      <w:r w:rsidRPr="00B35582">
        <w:rPr>
          <w:rFonts w:cstheme="minorHAnsi"/>
          <w:sz w:val="24"/>
          <w:szCs w:val="24"/>
          <w:u w:color="000000"/>
          <w:lang w:val="en-US" w:eastAsia="en-GB"/>
        </w:rPr>
        <w:t>185</w:t>
      </w:r>
      <w:r w:rsidR="00C04C70">
        <w:rPr>
          <w:rFonts w:cstheme="minorHAnsi"/>
          <w:sz w:val="24"/>
          <w:szCs w:val="24"/>
          <w:u w:color="000000"/>
          <w:lang w:val="en-US" w:eastAsia="en-GB"/>
        </w:rPr>
        <w:t>)</w:t>
      </w:r>
      <w:r w:rsidRPr="00B35582">
        <w:rPr>
          <w:rFonts w:cstheme="minorHAnsi"/>
          <w:sz w:val="24"/>
          <w:szCs w:val="24"/>
          <w:u w:color="000000"/>
          <w:lang w:val="en-US" w:eastAsia="en-GB"/>
        </w:rPr>
        <w:t xml:space="preserve">. There are different and changing aspects of ‘self’ and it was important for me as the researcher to explore when and how these multiple selves exist and in relation to what agendas. At the start of a study researchers usually enter the field with some knowledge of the topic to be researched – this concept has been described as </w:t>
      </w:r>
      <w:r w:rsidR="0085103B">
        <w:rPr>
          <w:rFonts w:cstheme="minorHAnsi"/>
          <w:sz w:val="24"/>
          <w:szCs w:val="24"/>
          <w:u w:color="000000"/>
          <w:lang w:val="en-US" w:eastAsia="en-GB"/>
        </w:rPr>
        <w:t>‘</w:t>
      </w:r>
      <w:r w:rsidRPr="00B35582">
        <w:rPr>
          <w:rFonts w:cstheme="minorHAnsi"/>
          <w:sz w:val="24"/>
          <w:szCs w:val="24"/>
          <w:u w:color="000000"/>
          <w:lang w:val="en-US" w:eastAsia="en-GB"/>
        </w:rPr>
        <w:t xml:space="preserve">foreshadowed issue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imons 2009)</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In addition, it is likely that foreshadowed issues may change as data is collected and knowledge of the field increases. Reflexive Thematic Analysis, my chosen method of data analysis, also requires researchers to engage in critical reflection on their role as a researcher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99353&lt;/RecNum&gt;&lt;DisplayText&gt;(Braun et al. 2021; Braun and Clarke 2022)&lt;/DisplayText&gt;&lt;record&gt;&lt;rec-number&gt;199353&lt;/rec-number&gt;&lt;foreign-keys&gt;&lt;key app="EN" db-id="eda99esr9arp52e20v2pftz4rp5s9x0evef5" timestamp="1640523087"&gt;199353&lt;/key&gt;&lt;/foreign-keys&gt;&lt;ref-type name="Edited Book"&gt;28&lt;/ref-type&gt;&lt;contributors&gt;&lt;authors&gt;&lt;author&gt;Braun, V.&lt;/author&gt;&lt;author&gt;Clarke, V.&lt;/author&gt;&lt;/authors&gt;&lt;/contributors&gt;&lt;titles&gt;&lt;title&gt;Thematic Analysis. A Practical Guide&lt;/title&gt;&lt;/titles&gt;&lt;reprint-edition&gt;in file&lt;/reprint-edition&gt;&lt;dates&gt;&lt;year&gt;2022&lt;/year&gt;&lt;/dates&gt;&lt;pub-location&gt;London&lt;/pub-location&gt;&lt;publisher&gt;SAGE&lt;/publisher&gt;&lt;urls&gt;&lt;/urls&gt;&lt;/record&gt;&lt;/Cite&gt;&lt;Cite&gt;&lt;RecNum&gt;25884&lt;/RecNum&gt;&lt;record&gt;&lt;rec-number&gt;25884&lt;/rec-number&gt;&lt;foreign-keys&gt;&lt;key app="EN" db-id="eda99esr9arp52e20v2pftz4rp5s9x0evef5" timestamp="1612356794"&gt;25884&lt;/key&gt;&lt;/foreign-keys&gt;&lt;ref-type name="Web Page"&gt;12&lt;/ref-type&gt;&lt;contributors&gt;&lt;authors&gt;&lt;author&gt;Braun, V.&lt;/author&gt;&lt;author&gt;Clarke, V.&lt;/author&gt;&lt;author&gt;Hayfield, N.&lt;/author&gt;&lt;author&gt;Terry, G.&lt;/author&gt;&lt;/authors&gt;&lt;/contributors&gt;&lt;titles&gt;&lt;title&gt;Thematic analysis: a reflexive approach&lt;/title&gt;&lt;/titles&gt;&lt;number&gt;03/02/2021&lt;/number&gt;&lt;reprint-edition&gt;not in file&lt;/reprint-edition&gt;&lt;dates&gt;&lt;year&gt;2021&lt;/year&gt;&lt;/dates&gt;&lt;pub-location&gt;Auckland, New Zealand&lt;/pub-location&gt;&lt;publisher&gt;University of Auckland&lt;/publisher&gt;&lt;urls&gt;&lt;related-urls&gt;&lt;url&gt;https://www.psych.auckland.ac.nz/en/about/thematic-analysis.html&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et al. 2021; 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55002650" w14:textId="77777777" w:rsidR="00B35582" w:rsidRPr="00B35582" w:rsidRDefault="00B35582" w:rsidP="00B35582">
      <w:pPr>
        <w:spacing w:after="0" w:line="240" w:lineRule="auto"/>
        <w:rPr>
          <w:rFonts w:cstheme="minorHAnsi"/>
          <w:sz w:val="24"/>
          <w:szCs w:val="24"/>
          <w:u w:color="000000"/>
          <w:lang w:val="en-US" w:eastAsia="en-GB"/>
        </w:rPr>
      </w:pPr>
    </w:p>
    <w:p w14:paraId="01CA9FE3"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 I therefore used a number of reflexive activities throughout the study:</w:t>
      </w:r>
    </w:p>
    <w:p w14:paraId="55646C41" w14:textId="77777777" w:rsidR="00B35582" w:rsidRPr="00B35582" w:rsidRDefault="00B35582" w:rsidP="00B35582">
      <w:pPr>
        <w:spacing w:after="0" w:line="240" w:lineRule="auto"/>
        <w:rPr>
          <w:rFonts w:cstheme="minorHAnsi"/>
          <w:sz w:val="24"/>
          <w:szCs w:val="24"/>
          <w:u w:color="000000"/>
          <w:lang w:val="en-US" w:eastAsia="en-GB"/>
        </w:rPr>
      </w:pPr>
    </w:p>
    <w:p w14:paraId="0899DA94" w14:textId="75FFF6CA" w:rsidR="00B35582" w:rsidRPr="00B35582" w:rsidRDefault="00B35582" w:rsidP="00B35582">
      <w:pPr>
        <w:numPr>
          <w:ilvl w:val="0"/>
          <w:numId w:val="35"/>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A research diary was kept by the researcher, combining both a field diary and personal reflection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6469&lt;/RecNum&gt;&lt;DisplayText&gt;(Finlay and Gough 2003; Braun and Clarke 2022)&lt;/DisplayText&gt;&lt;record&gt;&lt;rec-number&gt;6469&lt;/rec-number&gt;&lt;foreign-keys&gt;&lt;key app="EN" db-id="eda99esr9arp52e20v2pftz4rp5s9x0evef5" timestamp="1466079126"&gt;6469&lt;/key&gt;&lt;/foreign-keys&gt;&lt;ref-type name="Book"&gt;6&lt;/ref-type&gt;&lt;contributors&gt;&lt;authors&gt;&lt;author&gt;Finlay, L.&lt;/author&gt;&lt;author&gt;Gough, B.&lt;/author&gt;&lt;/authors&gt;&lt;/contributors&gt;&lt;titles&gt;&lt;title&gt;Reflexivity: a practical guide for researchers in health and social sciences&lt;/title&gt;&lt;/titles&gt;&lt;reprint-edition&gt;in file&lt;/reprint-edition&gt;&lt;keywords&gt;&lt;keyword&gt;Health&lt;/keyword&gt;&lt;keyword&gt;reflexivity&lt;/keyword&gt;&lt;keyword&gt;Science&lt;/keyword&gt;&lt;/keywords&gt;&lt;dates&gt;&lt;year&gt;2003&lt;/year&gt;&lt;pub-dates&gt;&lt;date&gt;2003&lt;/date&gt;&lt;/pub-dates&gt;&lt;/dates&gt;&lt;pub-location&gt;Oxford&lt;/pub-location&gt;&lt;publisher&gt;Blackwell Science&lt;/publisher&gt;&lt;label&gt;461R&lt;/label&gt;&lt;urls&gt;&lt;/urls&gt;&lt;/record&gt;&lt;/Cite&gt;&lt;Cite&gt;&lt;RecNum&gt;199353&lt;/RecNum&gt;&lt;record&gt;&lt;rec-number&gt;199353&lt;/rec-number&gt;&lt;foreign-keys&gt;&lt;key app="EN" db-id="eda99esr9arp52e20v2pftz4rp5s9x0evef5" timestamp="1640523087"&gt;199353&lt;/key&gt;&lt;/foreign-keys&gt;&lt;ref-type name="Edited Book"&gt;28&lt;/ref-type&gt;&lt;contributors&gt;&lt;authors&gt;&lt;author&gt;Braun, V.&lt;/author&gt;&lt;author&gt;Clarke, V.&lt;/author&gt;&lt;/authors&gt;&lt;/contributors&gt;&lt;titles&gt;&lt;title&gt;Thematic Analysis. A Practical Guide&lt;/title&gt;&lt;/titles&gt;&lt;reprint-edition&gt;in file&lt;/reprint-edition&gt;&lt;dates&gt;&lt;year&gt;2022&lt;/year&gt;&lt;/dates&gt;&lt;pub-location&gt;London&lt;/pub-location&gt;&lt;publisher&gt;SAGE&lt;/publisher&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Finlay and Gough 2003; Braun and Clarke 2022)</w:t>
      </w:r>
      <w:r w:rsidR="00C445FA">
        <w:rPr>
          <w:rFonts w:cstheme="minorHAnsi"/>
          <w:sz w:val="24"/>
          <w:szCs w:val="24"/>
          <w:u w:color="000000"/>
          <w:lang w:val="en-US" w:eastAsia="en-GB"/>
        </w:rPr>
        <w:fldChar w:fldCharType="end"/>
      </w:r>
    </w:p>
    <w:p w14:paraId="11630588" w14:textId="5C6B3B55" w:rsidR="00B35582" w:rsidRPr="00B35582" w:rsidRDefault="00B35582" w:rsidP="00B35582">
      <w:pPr>
        <w:numPr>
          <w:ilvl w:val="0"/>
          <w:numId w:val="35"/>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Reflexive exercises, including those recommended by Simons </w:t>
      </w:r>
      <w:r w:rsidR="0085103B">
        <w:rPr>
          <w:rFonts w:cstheme="minorHAnsi"/>
          <w:sz w:val="24"/>
          <w:szCs w:val="24"/>
          <w:u w:color="000000"/>
          <w:lang w:val="en-US" w:eastAsia="en-GB"/>
        </w:rPr>
        <w:t>(2009),</w:t>
      </w:r>
      <w:r w:rsidRPr="00B35582">
        <w:rPr>
          <w:rFonts w:cstheme="minorHAnsi"/>
          <w:sz w:val="24"/>
          <w:szCs w:val="24"/>
          <w:u w:color="000000"/>
          <w:lang w:val="en-US" w:eastAsia="en-GB"/>
        </w:rPr>
        <w:t xml:space="preserve"> and Finlay and Gough </w:t>
      </w:r>
      <w:r w:rsidR="0085103B">
        <w:rPr>
          <w:rFonts w:cstheme="minorHAnsi"/>
          <w:sz w:val="24"/>
          <w:szCs w:val="24"/>
          <w:u w:color="000000"/>
          <w:lang w:val="en-US" w:eastAsia="en-GB"/>
        </w:rPr>
        <w:t>(2003)</w:t>
      </w:r>
      <w:r w:rsidRPr="00B35582">
        <w:rPr>
          <w:rFonts w:cstheme="minorHAnsi"/>
          <w:sz w:val="24"/>
          <w:szCs w:val="24"/>
          <w:u w:color="000000"/>
          <w:lang w:val="en-US" w:eastAsia="en-GB"/>
        </w:rPr>
        <w:t xml:space="preserve">, were carried out to explore personal beliefs and experiences connected to both palliative care, involvement and other relevant issues. </w:t>
      </w:r>
    </w:p>
    <w:p w14:paraId="1ED7FADD" w14:textId="77777777" w:rsidR="00B35582" w:rsidRPr="00B35582" w:rsidRDefault="00B35582" w:rsidP="00B35582">
      <w:pPr>
        <w:spacing w:after="0" w:line="240" w:lineRule="auto"/>
        <w:ind w:left="720"/>
        <w:contextualSpacing/>
        <w:rPr>
          <w:rFonts w:cstheme="minorHAnsi"/>
          <w:sz w:val="24"/>
          <w:szCs w:val="24"/>
          <w:u w:color="000000"/>
          <w:lang w:val="en-US" w:eastAsia="en-GB"/>
        </w:rPr>
      </w:pPr>
    </w:p>
    <w:p w14:paraId="5EBFBC90"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One such exercise was undertaken in March 2021, with two members of the Reference Group, those who were carrying out coding of transcripts. It entailed us all considering the following questions and then discussing them as a group, prior to us starting any coding:</w:t>
      </w:r>
    </w:p>
    <w:p w14:paraId="7CB1B6B4" w14:textId="77777777" w:rsidR="00B35582" w:rsidRPr="00B35582" w:rsidRDefault="00B35582" w:rsidP="00B35582">
      <w:pPr>
        <w:spacing w:after="0" w:line="240" w:lineRule="auto"/>
        <w:rPr>
          <w:rFonts w:cstheme="minorHAnsi"/>
          <w:sz w:val="24"/>
          <w:szCs w:val="24"/>
          <w:u w:color="000000"/>
          <w:lang w:val="en-US" w:eastAsia="en-GB"/>
        </w:rPr>
      </w:pPr>
    </w:p>
    <w:p w14:paraId="48BB01CA" w14:textId="77777777" w:rsidR="00B35582" w:rsidRPr="00B35582" w:rsidRDefault="00B35582" w:rsidP="00B35582">
      <w:pPr>
        <w:numPr>
          <w:ilvl w:val="0"/>
          <w:numId w:val="36"/>
        </w:numPr>
        <w:spacing w:after="0" w:line="240" w:lineRule="auto"/>
        <w:contextualSpacing/>
        <w:rPr>
          <w:rFonts w:cstheme="minorHAnsi"/>
          <w:sz w:val="24"/>
          <w:szCs w:val="24"/>
        </w:rPr>
      </w:pPr>
      <w:r w:rsidRPr="00B35582">
        <w:rPr>
          <w:rFonts w:cstheme="minorHAnsi"/>
          <w:sz w:val="24"/>
          <w:szCs w:val="24"/>
        </w:rPr>
        <w:lastRenderedPageBreak/>
        <w:t>What experience have I had with palliative care or related research?</w:t>
      </w:r>
    </w:p>
    <w:p w14:paraId="49407986" w14:textId="77777777" w:rsidR="00B35582" w:rsidRPr="00B35582" w:rsidRDefault="00B35582" w:rsidP="00B35582">
      <w:pPr>
        <w:numPr>
          <w:ilvl w:val="0"/>
          <w:numId w:val="36"/>
        </w:numPr>
        <w:spacing w:after="0" w:line="240" w:lineRule="auto"/>
        <w:contextualSpacing/>
        <w:rPr>
          <w:rFonts w:cstheme="minorHAnsi"/>
          <w:sz w:val="24"/>
          <w:szCs w:val="24"/>
        </w:rPr>
      </w:pPr>
      <w:r w:rsidRPr="00B35582">
        <w:rPr>
          <w:rFonts w:cstheme="minorHAnsi"/>
          <w:sz w:val="24"/>
          <w:szCs w:val="24"/>
        </w:rPr>
        <w:t>What experience have I had with qualitative research?</w:t>
      </w:r>
    </w:p>
    <w:p w14:paraId="4982ED09" w14:textId="77777777" w:rsidR="00B35582" w:rsidRPr="00B35582" w:rsidRDefault="00B35582" w:rsidP="00B35582">
      <w:pPr>
        <w:numPr>
          <w:ilvl w:val="0"/>
          <w:numId w:val="36"/>
        </w:numPr>
        <w:spacing w:after="0" w:line="240" w:lineRule="auto"/>
        <w:contextualSpacing/>
        <w:rPr>
          <w:rFonts w:cstheme="minorHAnsi"/>
          <w:sz w:val="24"/>
          <w:szCs w:val="24"/>
        </w:rPr>
      </w:pPr>
      <w:r w:rsidRPr="00B35582">
        <w:rPr>
          <w:rFonts w:cstheme="minorHAnsi"/>
          <w:sz w:val="24"/>
          <w:szCs w:val="24"/>
        </w:rPr>
        <w:t>What is my stake in the research? ie. What is my interest or involvement in the research?  What do I hope to get out of it?</w:t>
      </w:r>
    </w:p>
    <w:p w14:paraId="3ECC4690" w14:textId="77777777" w:rsidR="00B35582" w:rsidRPr="00B35582" w:rsidRDefault="00B35582" w:rsidP="00B35582">
      <w:pPr>
        <w:numPr>
          <w:ilvl w:val="0"/>
          <w:numId w:val="36"/>
        </w:numPr>
        <w:spacing w:after="0" w:line="240" w:lineRule="auto"/>
        <w:contextualSpacing/>
        <w:rPr>
          <w:rFonts w:cstheme="minorHAnsi"/>
          <w:sz w:val="24"/>
          <w:szCs w:val="24"/>
        </w:rPr>
      </w:pPr>
      <w:r w:rsidRPr="00B35582">
        <w:rPr>
          <w:rFonts w:cstheme="minorHAnsi"/>
          <w:sz w:val="24"/>
          <w:szCs w:val="24"/>
        </w:rPr>
        <w:t>What are my beliefs and values concerning involvement in palliative care research?</w:t>
      </w:r>
    </w:p>
    <w:p w14:paraId="3DBBE96A" w14:textId="77777777" w:rsidR="00B35582" w:rsidRPr="00B35582" w:rsidRDefault="00B35582" w:rsidP="00B35582">
      <w:pPr>
        <w:numPr>
          <w:ilvl w:val="0"/>
          <w:numId w:val="36"/>
        </w:numPr>
        <w:spacing w:after="0" w:line="240" w:lineRule="auto"/>
        <w:contextualSpacing/>
        <w:rPr>
          <w:rFonts w:cstheme="minorHAnsi"/>
          <w:sz w:val="24"/>
          <w:szCs w:val="24"/>
        </w:rPr>
      </w:pPr>
      <w:r w:rsidRPr="00B35582">
        <w:rPr>
          <w:rFonts w:cstheme="minorHAnsi"/>
          <w:sz w:val="24"/>
          <w:szCs w:val="24"/>
        </w:rPr>
        <w:t>In what ways might my experiences and views colour my involvement in this research study?</w:t>
      </w:r>
    </w:p>
    <w:p w14:paraId="6CF65EF2" w14:textId="77777777" w:rsidR="00B35582" w:rsidRPr="00B35582" w:rsidRDefault="00B35582" w:rsidP="00B35582">
      <w:pPr>
        <w:numPr>
          <w:ilvl w:val="0"/>
          <w:numId w:val="36"/>
        </w:numPr>
        <w:spacing w:after="0" w:line="240" w:lineRule="auto"/>
        <w:contextualSpacing/>
        <w:rPr>
          <w:rFonts w:cstheme="minorHAnsi"/>
          <w:sz w:val="24"/>
          <w:szCs w:val="24"/>
        </w:rPr>
      </w:pPr>
      <w:r w:rsidRPr="00B35582">
        <w:rPr>
          <w:rFonts w:cstheme="minorHAnsi"/>
          <w:sz w:val="24"/>
          <w:szCs w:val="24"/>
        </w:rPr>
        <w:t>What are my fears, related to being involved in the research?</w:t>
      </w:r>
    </w:p>
    <w:p w14:paraId="42A56924" w14:textId="77777777" w:rsidR="00B35582" w:rsidRPr="00B35582" w:rsidRDefault="00B35582" w:rsidP="00B35582">
      <w:pPr>
        <w:numPr>
          <w:ilvl w:val="0"/>
          <w:numId w:val="36"/>
        </w:numPr>
        <w:spacing w:after="0" w:line="240" w:lineRule="auto"/>
        <w:contextualSpacing/>
        <w:rPr>
          <w:rFonts w:cstheme="minorHAnsi"/>
          <w:sz w:val="24"/>
          <w:szCs w:val="24"/>
          <w:u w:color="000000"/>
          <w:lang w:val="en-US" w:eastAsia="en-GB"/>
        </w:rPr>
      </w:pPr>
      <w:r w:rsidRPr="00B35582">
        <w:rPr>
          <w:rFonts w:cstheme="minorHAnsi"/>
          <w:sz w:val="24"/>
          <w:szCs w:val="24"/>
        </w:rPr>
        <w:t>What results do I expect to come out of the study?</w:t>
      </w:r>
    </w:p>
    <w:p w14:paraId="5EBF7466" w14:textId="77777777" w:rsidR="00B35582" w:rsidRPr="00B35582" w:rsidRDefault="00B35582" w:rsidP="00B35582">
      <w:pPr>
        <w:spacing w:after="0" w:line="240" w:lineRule="auto"/>
        <w:rPr>
          <w:rFonts w:cstheme="minorHAnsi"/>
          <w:sz w:val="24"/>
          <w:szCs w:val="24"/>
          <w:u w:color="000000"/>
          <w:lang w:val="en-US" w:eastAsia="en-GB"/>
        </w:rPr>
      </w:pPr>
    </w:p>
    <w:p w14:paraId="71E16397"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Beliefs and values were prominent in our discussion and the Reference Group members made the following points:</w:t>
      </w:r>
    </w:p>
    <w:p w14:paraId="6EB67F54" w14:textId="77777777" w:rsidR="00B35582" w:rsidRPr="00B35582" w:rsidRDefault="00B35582" w:rsidP="00B35582">
      <w:pPr>
        <w:spacing w:after="0" w:line="240" w:lineRule="auto"/>
        <w:rPr>
          <w:rFonts w:cstheme="minorHAnsi"/>
          <w:sz w:val="24"/>
          <w:szCs w:val="24"/>
          <w:u w:color="000000"/>
          <w:lang w:val="en-US" w:eastAsia="en-GB"/>
        </w:rPr>
      </w:pPr>
    </w:p>
    <w:p w14:paraId="6A3FB3DF" w14:textId="77777777" w:rsidR="00B35582" w:rsidRPr="00B35582" w:rsidRDefault="00B35582" w:rsidP="00B35582">
      <w:pPr>
        <w:spacing w:after="0" w:line="240" w:lineRule="auto"/>
        <w:ind w:left="720"/>
        <w:rPr>
          <w:rFonts w:eastAsia="Times New Roman" w:cstheme="minorHAnsi"/>
          <w:color w:val="000000"/>
          <w:sz w:val="24"/>
          <w:szCs w:val="24"/>
          <w:lang w:eastAsia="en-GB"/>
        </w:rPr>
      </w:pPr>
      <w:r w:rsidRPr="00B35582">
        <w:rPr>
          <w:rFonts w:eastAsia="Times New Roman" w:cstheme="minorHAnsi"/>
          <w:color w:val="000000"/>
          <w:sz w:val="24"/>
          <w:szCs w:val="24"/>
          <w:lang w:eastAsia="en-GB"/>
        </w:rPr>
        <w:t>I just think that we have assumptions, we make assumptions and I found very early on that they don’t hold. People, assuming that, you know, that because someone is facing a very bad dire situation that they don’t want to talk about it; they do. (Group member 1)</w:t>
      </w:r>
    </w:p>
    <w:p w14:paraId="28E463AE" w14:textId="77777777" w:rsidR="00B35582" w:rsidRPr="00B35582" w:rsidRDefault="00B35582" w:rsidP="00B35582">
      <w:pPr>
        <w:spacing w:after="0" w:line="240" w:lineRule="auto"/>
        <w:rPr>
          <w:rFonts w:eastAsia="Times New Roman" w:cstheme="minorHAnsi"/>
          <w:color w:val="000000"/>
          <w:sz w:val="24"/>
          <w:szCs w:val="24"/>
          <w:lang w:eastAsia="en-GB"/>
        </w:rPr>
      </w:pPr>
    </w:p>
    <w:p w14:paraId="5CD0D2BD" w14:textId="77777777" w:rsidR="00B35582" w:rsidRPr="00B35582" w:rsidRDefault="00B35582" w:rsidP="00B35582">
      <w:pPr>
        <w:spacing w:after="0" w:line="240" w:lineRule="auto"/>
        <w:ind w:left="720"/>
        <w:rPr>
          <w:rFonts w:cstheme="minorHAnsi"/>
          <w:sz w:val="24"/>
          <w:szCs w:val="24"/>
          <w:u w:color="000000"/>
          <w:lang w:val="en-US" w:eastAsia="en-GB"/>
        </w:rPr>
      </w:pPr>
      <w:r w:rsidRPr="00B35582">
        <w:rPr>
          <w:rFonts w:eastAsia="Times New Roman" w:cstheme="minorHAnsi"/>
          <w:color w:val="000000"/>
          <w:sz w:val="24"/>
          <w:szCs w:val="24"/>
          <w:lang w:eastAsia="en-GB"/>
        </w:rPr>
        <w:t>One of my very strong beliefs is that involvement will bring about improvement and that is something I am continually looking for but my second point relates to what we've just been talking about is that I find that people, and that’s patients and carers, generally they do want to talk. (Group member 2)</w:t>
      </w:r>
    </w:p>
    <w:p w14:paraId="52319645" w14:textId="77777777" w:rsidR="00B35582" w:rsidRPr="00B35582" w:rsidRDefault="00B35582" w:rsidP="00B35582">
      <w:pPr>
        <w:spacing w:after="0" w:line="240" w:lineRule="auto"/>
        <w:rPr>
          <w:rFonts w:cstheme="minorHAnsi"/>
          <w:sz w:val="24"/>
          <w:szCs w:val="24"/>
          <w:u w:color="000000"/>
          <w:lang w:val="en-US" w:eastAsia="en-GB"/>
        </w:rPr>
      </w:pPr>
    </w:p>
    <w:p w14:paraId="535EA756" w14:textId="2F7BF8DB" w:rsidR="00B35582" w:rsidRPr="00B35582" w:rsidRDefault="00720C20" w:rsidP="00B35582">
      <w:pPr>
        <w:spacing w:after="0" w:line="240" w:lineRule="auto"/>
        <w:rPr>
          <w:rFonts w:cstheme="minorHAnsi"/>
          <w:sz w:val="24"/>
          <w:szCs w:val="24"/>
          <w:u w:color="000000"/>
          <w:lang w:val="en-US" w:eastAsia="en-GB"/>
        </w:rPr>
      </w:pPr>
      <w:hyperlink w:anchor="Appendix6" w:history="1">
        <w:r w:rsidR="00B35582" w:rsidRPr="00635D01">
          <w:rPr>
            <w:rStyle w:val="Hyperlink"/>
            <w:rFonts w:cstheme="minorHAnsi"/>
            <w:b/>
            <w:bCs/>
            <w:sz w:val="24"/>
            <w:szCs w:val="24"/>
            <w:lang w:val="en-US" w:eastAsia="en-GB"/>
          </w:rPr>
          <w:t xml:space="preserve">Appendix </w:t>
        </w:r>
        <w:r w:rsidR="00B42C48">
          <w:rPr>
            <w:rStyle w:val="Hyperlink"/>
            <w:rFonts w:cstheme="minorHAnsi"/>
            <w:b/>
            <w:bCs/>
            <w:sz w:val="24"/>
            <w:szCs w:val="24"/>
            <w:lang w:val="en-US" w:eastAsia="en-GB"/>
          </w:rPr>
          <w:t>6</w:t>
        </w:r>
        <w:r w:rsidR="00B35582" w:rsidRPr="00635D01">
          <w:rPr>
            <w:rStyle w:val="Hyperlink"/>
            <w:rFonts w:cstheme="minorHAnsi"/>
            <w:b/>
            <w:bCs/>
            <w:sz w:val="24"/>
            <w:szCs w:val="24"/>
            <w:lang w:val="en-US" w:eastAsia="en-GB"/>
          </w:rPr>
          <w:t>. Reflexive exercise</w:t>
        </w:r>
      </w:hyperlink>
      <w:r w:rsidR="00B35582" w:rsidRPr="00B35582">
        <w:rPr>
          <w:rFonts w:cstheme="minorHAnsi"/>
          <w:b/>
          <w:bCs/>
          <w:sz w:val="24"/>
          <w:szCs w:val="24"/>
          <w:u w:color="000000"/>
          <w:lang w:val="en-US" w:eastAsia="en-GB"/>
        </w:rPr>
        <w:t xml:space="preserve"> </w:t>
      </w:r>
      <w:r w:rsidR="00B35582" w:rsidRPr="00B35582">
        <w:rPr>
          <w:rFonts w:cstheme="minorHAnsi"/>
          <w:sz w:val="24"/>
          <w:szCs w:val="24"/>
          <w:u w:color="000000"/>
          <w:lang w:val="en-US" w:eastAsia="en-GB"/>
        </w:rPr>
        <w:t>provides my responses to the questions in this exercise. I also carried out an additional individual exercise in December 2021, as shown below. In addition, elements of the reflexive process are discussed throughout this thesis.</w:t>
      </w:r>
    </w:p>
    <w:p w14:paraId="71467903" w14:textId="77777777" w:rsidR="00B35582" w:rsidRPr="00B35582" w:rsidRDefault="00B35582" w:rsidP="00B35582">
      <w:pPr>
        <w:spacing w:after="0" w:line="240" w:lineRule="auto"/>
        <w:rPr>
          <w:rFonts w:cstheme="minorHAnsi"/>
          <w:sz w:val="24"/>
          <w:szCs w:val="24"/>
          <w:u w:color="000000"/>
          <w:lang w:val="en-US" w:eastAsia="en-GB"/>
        </w:rPr>
      </w:pPr>
    </w:p>
    <w:p w14:paraId="379D6213" w14:textId="76AFBA52" w:rsidR="00B35582" w:rsidRPr="00B35582" w:rsidRDefault="00F00644" w:rsidP="00B35582">
      <w:pPr>
        <w:spacing w:after="0" w:line="240" w:lineRule="auto"/>
        <w:rPr>
          <w:rFonts w:eastAsiaTheme="majorEastAsia" w:cstheme="minorHAnsi"/>
          <w:b/>
          <w:bCs/>
          <w:sz w:val="24"/>
          <w:szCs w:val="24"/>
          <w:lang w:eastAsia="en-GB"/>
        </w:rPr>
      </w:pPr>
      <w:bookmarkStart w:id="112" w:name="Reflexive371"/>
      <w:bookmarkEnd w:id="112"/>
      <w:r>
        <w:rPr>
          <w:rFonts w:eastAsiaTheme="majorEastAsia" w:cstheme="minorHAnsi"/>
          <w:b/>
          <w:bCs/>
          <w:sz w:val="24"/>
          <w:szCs w:val="24"/>
          <w:lang w:eastAsia="en-GB"/>
        </w:rPr>
        <w:t xml:space="preserve">3.7.1 </w:t>
      </w:r>
      <w:r w:rsidR="00B35582" w:rsidRPr="00B35582">
        <w:rPr>
          <w:rFonts w:eastAsiaTheme="majorEastAsia" w:cstheme="minorHAnsi"/>
          <w:b/>
          <w:bCs/>
          <w:sz w:val="24"/>
          <w:szCs w:val="24"/>
          <w:lang w:eastAsia="en-GB"/>
        </w:rPr>
        <w:t>Reflexive exercise, Identifying my subjective selves</w:t>
      </w:r>
    </w:p>
    <w:p w14:paraId="2BC841A7" w14:textId="77777777" w:rsidR="00B35582" w:rsidRPr="00B35582" w:rsidRDefault="00B35582" w:rsidP="00B35582">
      <w:pPr>
        <w:spacing w:after="0" w:line="240" w:lineRule="auto"/>
        <w:rPr>
          <w:rFonts w:eastAsiaTheme="majorEastAsia" w:cstheme="minorHAnsi"/>
          <w:sz w:val="24"/>
          <w:szCs w:val="24"/>
          <w:lang w:eastAsia="en-GB"/>
        </w:rPr>
      </w:pPr>
    </w:p>
    <w:p w14:paraId="3C8B79D6" w14:textId="168D90A6" w:rsidR="00B35582" w:rsidRPr="00B35582" w:rsidRDefault="00B35582" w:rsidP="00B35582">
      <w:pPr>
        <w:spacing w:after="0" w:line="240" w:lineRule="auto"/>
        <w:rPr>
          <w:rFonts w:eastAsiaTheme="majorEastAsia" w:cstheme="minorHAnsi"/>
          <w:sz w:val="24"/>
          <w:szCs w:val="24"/>
          <w:lang w:eastAsia="en-GB"/>
        </w:rPr>
      </w:pPr>
      <w:r w:rsidRPr="00B35582">
        <w:rPr>
          <w:rFonts w:eastAsiaTheme="majorEastAsia" w:cstheme="minorHAnsi"/>
          <w:sz w:val="24"/>
          <w:szCs w:val="24"/>
          <w:lang w:eastAsia="en-GB"/>
        </w:rPr>
        <w:t xml:space="preserve">I spent some time thinking about and discussing these issues at several points throughout the PhD and carried out this exercise part way through data collection in December 2021. I used the exercise on identifying subjective selves as a template </w:t>
      </w:r>
      <w:r w:rsidR="00C445FA">
        <w:rPr>
          <w:rFonts w:eastAsiaTheme="majorEastAsia" w:cstheme="minorHAnsi"/>
          <w:sz w:val="24"/>
          <w:szCs w:val="24"/>
          <w:lang w:eastAsia="en-GB"/>
        </w:rPr>
        <w:fldChar w:fldCharType="begin"/>
      </w:r>
      <w:r w:rsidR="00C445FA">
        <w:rPr>
          <w:rFonts w:eastAsiaTheme="majorEastAsia" w:cstheme="minorHAnsi"/>
          <w:sz w:val="24"/>
          <w:szCs w:val="24"/>
          <w:lang w:eastAsia="en-GB"/>
        </w:rPr>
        <w:instrText xml:space="preserve"> ADDIN EN.CITE &lt;EndNote&gt;&lt;Cite&gt;&lt;RecNum&gt;25726&lt;/RecNum&gt;&lt;DisplayText&gt;(Simons 2009)&lt;/DisplayText&gt;&lt;record&gt;&lt;rec-number&gt;25726&lt;/rec-number&gt;&lt;foreign-keys&gt;&lt;key app="EN" db-id="eda99esr9arp52e20v2pftz4rp5s9x0evef5" timestamp="1557398541"&gt;25726&lt;/key&gt;&lt;/foreign-keys&gt;&lt;ref-type name="Book"&gt;6&lt;/ref-type&gt;&lt;contributors&gt;&lt;authors&gt;&lt;author&gt;Simons, Helen&lt;/author&gt;&lt;/authors&gt;&lt;/contributors&gt;&lt;titles&gt;&lt;title&gt;Case study research in practice&lt;/title&gt;&lt;/titles&gt;&lt;reprint-edition&gt;not in file&lt;/reprint-edition&gt;&lt;dates&gt;&lt;year&gt;2009&lt;/year&gt;&lt;/dates&gt;&lt;pub-location&gt;London&lt;/pub-location&gt;&lt;publisher&gt;SAGE&lt;/publisher&gt;&lt;isbn&gt;076196424X&lt;/isbn&gt;&lt;urls&gt;&lt;/urls&gt;&lt;/record&gt;&lt;/Cite&gt;&lt;/EndNote&gt;</w:instrText>
      </w:r>
      <w:r w:rsidR="00C445FA">
        <w:rPr>
          <w:rFonts w:eastAsiaTheme="majorEastAsia" w:cstheme="minorHAnsi"/>
          <w:sz w:val="24"/>
          <w:szCs w:val="24"/>
          <w:lang w:eastAsia="en-GB"/>
        </w:rPr>
        <w:fldChar w:fldCharType="separate"/>
      </w:r>
      <w:r w:rsidR="00C445FA">
        <w:rPr>
          <w:rFonts w:eastAsiaTheme="majorEastAsia" w:cstheme="minorHAnsi"/>
          <w:noProof/>
          <w:sz w:val="24"/>
          <w:szCs w:val="24"/>
          <w:lang w:eastAsia="en-GB"/>
        </w:rPr>
        <w:t>(Simons 2009)</w:t>
      </w:r>
      <w:r w:rsidR="00C445FA">
        <w:rPr>
          <w:rFonts w:eastAsiaTheme="majorEastAsia" w:cstheme="minorHAnsi"/>
          <w:sz w:val="24"/>
          <w:szCs w:val="24"/>
          <w:lang w:eastAsia="en-GB"/>
        </w:rPr>
        <w:fldChar w:fldCharType="end"/>
      </w:r>
      <w:r w:rsidRPr="00B35582">
        <w:rPr>
          <w:rFonts w:eastAsiaTheme="majorEastAsia" w:cstheme="minorHAnsi"/>
          <w:sz w:val="24"/>
          <w:szCs w:val="24"/>
          <w:lang w:eastAsia="en-GB"/>
        </w:rPr>
        <w:t xml:space="preserve"> but was flexible and introduced other elements, including discussing actual events that happened throughout the study taken from my research diary and references to reading that resonated with me. I considered what identities I held that were relevant to the PhD and weaved in these other elements. </w:t>
      </w:r>
    </w:p>
    <w:p w14:paraId="4DCDDC3C" w14:textId="77777777" w:rsidR="00B35582" w:rsidRPr="00B35582" w:rsidRDefault="00B35582" w:rsidP="00B35582">
      <w:pPr>
        <w:spacing w:after="0" w:line="240" w:lineRule="auto"/>
        <w:rPr>
          <w:rFonts w:eastAsiaTheme="majorEastAsia" w:cstheme="minorHAnsi"/>
          <w:sz w:val="24"/>
          <w:szCs w:val="24"/>
          <w:lang w:eastAsia="en-GB"/>
        </w:rPr>
      </w:pPr>
    </w:p>
    <w:p w14:paraId="6D86CD4D" w14:textId="56E8F2C7" w:rsidR="00B35582" w:rsidRPr="00B35582" w:rsidRDefault="00F00644" w:rsidP="00B35582">
      <w:pPr>
        <w:spacing w:after="0" w:line="240" w:lineRule="auto"/>
        <w:rPr>
          <w:rFonts w:eastAsiaTheme="majorEastAsia" w:cstheme="minorHAnsi"/>
          <w:b/>
          <w:bCs/>
          <w:sz w:val="24"/>
          <w:szCs w:val="24"/>
          <w:lang w:eastAsia="en-GB"/>
        </w:rPr>
      </w:pPr>
      <w:bookmarkStart w:id="113" w:name="Patient3711"/>
      <w:bookmarkEnd w:id="113"/>
      <w:r>
        <w:rPr>
          <w:rFonts w:eastAsiaTheme="majorEastAsia" w:cstheme="minorHAnsi"/>
          <w:b/>
          <w:bCs/>
          <w:sz w:val="24"/>
          <w:szCs w:val="24"/>
          <w:lang w:eastAsia="en-GB"/>
        </w:rPr>
        <w:t xml:space="preserve">3.7.1.1 </w:t>
      </w:r>
      <w:r w:rsidR="00B35582" w:rsidRPr="00B35582">
        <w:rPr>
          <w:rFonts w:eastAsiaTheme="majorEastAsia" w:cstheme="minorHAnsi"/>
          <w:b/>
          <w:bCs/>
          <w:sz w:val="24"/>
          <w:szCs w:val="24"/>
          <w:lang w:eastAsia="en-GB"/>
        </w:rPr>
        <w:t>Patient and disabled person</w:t>
      </w:r>
    </w:p>
    <w:p w14:paraId="677EE534" w14:textId="77777777" w:rsidR="00B35582" w:rsidRPr="00B35582" w:rsidRDefault="00B35582" w:rsidP="00B35582">
      <w:pPr>
        <w:spacing w:after="0" w:line="240" w:lineRule="auto"/>
        <w:rPr>
          <w:rFonts w:eastAsiaTheme="majorEastAsia" w:cstheme="minorHAnsi"/>
          <w:sz w:val="24"/>
          <w:szCs w:val="24"/>
          <w:lang w:eastAsia="en-GB"/>
        </w:rPr>
      </w:pPr>
    </w:p>
    <w:p w14:paraId="0A2BDAD4" w14:textId="77777777"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 xml:space="preserve">My first identity is as a Disabled person, which in a University environment is no easy matter. There are support systems in place, Disabled Students Allowance for example, but they don’t work well all the time and there are many gaps to fall through. I joined several networks and groups both within the University and more widely and it was useful to engage in mutual support, however, ultimately there was only me to sort out problems when something went wrong, and it often did. </w:t>
      </w:r>
    </w:p>
    <w:p w14:paraId="4F76AFD0" w14:textId="77777777" w:rsidR="00B35582" w:rsidRPr="00B35582" w:rsidRDefault="00B35582" w:rsidP="00B35582">
      <w:pPr>
        <w:spacing w:after="0" w:line="240" w:lineRule="auto"/>
        <w:rPr>
          <w:rFonts w:eastAsiaTheme="majorEastAsia" w:cstheme="minorHAnsi"/>
          <w:sz w:val="24"/>
          <w:szCs w:val="24"/>
          <w:lang w:eastAsia="en-GB"/>
        </w:rPr>
      </w:pPr>
    </w:p>
    <w:p w14:paraId="17438C44" w14:textId="77777777" w:rsidR="00B35582" w:rsidRPr="00B35582" w:rsidRDefault="00B35582" w:rsidP="00B35582">
      <w:pPr>
        <w:spacing w:after="0" w:line="240" w:lineRule="auto"/>
        <w:rPr>
          <w:rFonts w:eastAsiaTheme="majorEastAsia" w:cstheme="minorHAnsi"/>
          <w:sz w:val="24"/>
          <w:szCs w:val="24"/>
          <w:lang w:eastAsia="en-GB"/>
        </w:rPr>
      </w:pPr>
      <w:r w:rsidRPr="00B35582">
        <w:rPr>
          <w:rFonts w:eastAsiaTheme="majorEastAsia" w:cstheme="minorHAnsi"/>
          <w:sz w:val="24"/>
          <w:szCs w:val="24"/>
          <w:lang w:eastAsia="en-GB"/>
        </w:rPr>
        <w:t xml:space="preserve">This identity therefore featured strongly, fairly constantly – partly because I have a very obvious visible impairment – I’m a bilateral above knee amputee and permanent wheelchair user. When I was recruiting potential sites, before the Covid lockdown, I attended a meeting of an involvement </w:t>
      </w:r>
      <w:r w:rsidRPr="00B35582">
        <w:rPr>
          <w:rFonts w:eastAsiaTheme="majorEastAsia" w:cstheme="minorHAnsi"/>
          <w:sz w:val="24"/>
          <w:szCs w:val="24"/>
          <w:lang w:eastAsia="en-GB"/>
        </w:rPr>
        <w:lastRenderedPageBreak/>
        <w:t>group to see if they would be interested in participating in my study. While we were chatting, waiting for the group to start formally, I was asked by a group member ‘have you come to join us?’ – she had assumed because of my impairment that I was a new group member! I contrast this to using Zoom for interviews where no one could tell I was a wheelchair user or Disabled. I wonder what difference it would have made, if any, had the interviews been face-to-face?</w:t>
      </w:r>
    </w:p>
    <w:p w14:paraId="1568CE0B" w14:textId="77777777" w:rsidR="00B35582" w:rsidRPr="00B35582" w:rsidRDefault="00B35582" w:rsidP="00B35582">
      <w:pPr>
        <w:spacing w:after="0" w:line="240" w:lineRule="auto"/>
        <w:rPr>
          <w:rFonts w:eastAsia="Times New Roman" w:cstheme="minorHAnsi"/>
          <w:sz w:val="24"/>
          <w:szCs w:val="24"/>
          <w:lang w:eastAsia="en-GB"/>
        </w:rPr>
      </w:pPr>
    </w:p>
    <w:p w14:paraId="70B53E74" w14:textId="5E846D53"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 xml:space="preserve">I was continually surprised at the University’s stance on issues related to Disability or ill health. For example, when I applied to Ethics I received many queries and comments from the reviewers concerning the participants because of their ill health but there was no consideration given to ethical issues pertaining to me as a researcher because of my ill health. The participants were perceived to be ‘vulnerable’ but I most definitely wasn’t. What about my wellbeing as a researcher or any possible risks to me? Didn’t the Ethics reviewers want to be assured that I was aware of and able to manage my vulnerabilities? When I raised this issue with the reviewers I was told to contact the University Disability support unit, which of course couldn’t at all assist with ethical issues. Unfortunately, such experiences are not uncommon and there are many examples of ableism in higher education </w:t>
      </w:r>
      <w:r w:rsidR="00C445FA">
        <w:rPr>
          <w:rFonts w:eastAsia="Times New Roman" w:cstheme="minorHAnsi"/>
          <w:sz w:val="24"/>
          <w:szCs w:val="24"/>
          <w:lang w:eastAsia="en-GB"/>
        </w:rPr>
        <w:fldChar w:fldCharType="begin"/>
      </w:r>
      <w:r w:rsidR="00C445FA">
        <w:rPr>
          <w:rFonts w:eastAsia="Times New Roman" w:cstheme="minorHAnsi"/>
          <w:sz w:val="24"/>
          <w:szCs w:val="24"/>
          <w:lang w:eastAsia="en-GB"/>
        </w:rPr>
        <w:instrText xml:space="preserve"> ADDIN EN.CITE &lt;EndNote&gt;&lt;Cite&gt;&lt;RecNum&gt;25960&lt;/RecNum&gt;&lt;DisplayText&gt;(Hannam-Swain 2018; Brown and Leigh 2020)&lt;/DisplayText&gt;&lt;record&gt;&lt;rec-number&gt;25960&lt;/rec-number&gt;&lt;foreign-keys&gt;&lt;key app="EN" db-id="eda99esr9arp52e20v2pftz4rp5s9x0evef5" timestamp="1617793744"&gt;25960&lt;/key&gt;&lt;/foreign-keys&gt;&lt;ref-type name="Journal Article"&gt;17&lt;/ref-type&gt;&lt;contributors&gt;&lt;authors&gt;&lt;author&gt;Hannam-Swain, S.&lt;/author&gt;&lt;/authors&gt;&lt;/contributors&gt;&lt;titles&gt;&lt;title&gt;The additional labour of a disabled PhD student&lt;/title&gt;&lt;secondary-title&gt;Disability &amp;amp; Society&lt;/secondary-title&gt;&lt;/titles&gt;&lt;periodical&gt;&lt;full-title&gt;Disability &amp;amp; Society&lt;/full-title&gt;&lt;/periodical&gt;&lt;pages&gt;138-142&lt;/pages&gt;&lt;volume&gt;33&lt;/volume&gt;&lt;number&gt;1&lt;/number&gt;&lt;dates&gt;&lt;year&gt;2018&lt;/year&gt;&lt;/dates&gt;&lt;isbn&gt;0968-7599&lt;/isbn&gt;&lt;urls&gt;&lt;related-urls&gt;&lt;url&gt;https://www-tandfonline-com.sheffield.idm.oclc.org/doi/full/10.1080/09687599.2017.1375698&lt;/url&gt;&lt;/related-urls&gt;&lt;/urls&gt;&lt;/record&gt;&lt;/Cite&gt;&lt;Cite&gt;&lt;RecNum&gt;199360&lt;/RecNum&gt;&lt;record&gt;&lt;rec-number&gt;199360&lt;/rec-number&gt;&lt;foreign-keys&gt;&lt;key app="EN" db-id="eda99esr9arp52e20v2pftz4rp5s9x0evef5" timestamp="1640880931"&gt;199360&lt;/key&gt;&lt;/foreign-keys&gt;&lt;ref-type name="Edited Book"&gt;28&lt;/ref-type&gt;&lt;contributors&gt;&lt;authors&gt;&lt;author&gt;Brown, L&lt;/author&gt;&lt;author&gt;Leigh, J&lt;/author&gt;&lt;/authors&gt;&lt;tertiary-authors&gt;&lt;author&gt;Brown, L&lt;/author&gt;&lt;author&gt;Leigh, J&lt;/author&gt;&lt;/tertiary-authors&gt;&lt;/contributors&gt;&lt;titles&gt;&lt;title&gt;Ableism in Academia. Theorising experiences of disabilities and chronic illnesses in higher education&lt;/title&gt;&lt;/titles&gt;&lt;reprint-edition&gt;in file&lt;/reprint-edition&gt;&lt;dates&gt;&lt;year&gt;2020&lt;/year&gt;&lt;/dates&gt;&lt;pub-location&gt;London&lt;/pub-location&gt;&lt;publisher&gt;UCL Press&lt;/publisher&gt;&lt;isbn&gt;9781787354975&lt;/isbn&gt;&lt;urls&gt;&lt;/urls&gt;&lt;/record&gt;&lt;/Cite&gt;&lt;/EndNote&gt;</w:instrText>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Hannam-Swain 2018; Brown and Leigh 2020)</w:t>
      </w:r>
      <w:r w:rsidR="00C445FA">
        <w:rPr>
          <w:rFonts w:eastAsia="Times New Roman" w:cstheme="minorHAnsi"/>
          <w:sz w:val="24"/>
          <w:szCs w:val="24"/>
          <w:lang w:eastAsia="en-GB"/>
        </w:rPr>
        <w:fldChar w:fldCharType="end"/>
      </w:r>
      <w:r w:rsidRPr="00B35582">
        <w:rPr>
          <w:rFonts w:eastAsia="Times New Roman" w:cstheme="minorHAnsi"/>
          <w:sz w:val="24"/>
          <w:szCs w:val="24"/>
          <w:lang w:eastAsia="en-GB"/>
        </w:rPr>
        <w:t>.</w:t>
      </w:r>
    </w:p>
    <w:p w14:paraId="7429ECC3" w14:textId="77777777" w:rsidR="00B35582" w:rsidRPr="00B35582" w:rsidRDefault="00B35582" w:rsidP="00B35582">
      <w:pPr>
        <w:spacing w:after="0" w:line="240" w:lineRule="auto"/>
        <w:rPr>
          <w:rFonts w:eastAsia="Times New Roman" w:cstheme="minorHAnsi"/>
          <w:sz w:val="24"/>
          <w:szCs w:val="24"/>
          <w:lang w:eastAsia="en-GB"/>
        </w:rPr>
      </w:pPr>
    </w:p>
    <w:p w14:paraId="076CE22A" w14:textId="5C171024"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 xml:space="preserve">I was therefore left with unanswered questions. What influence does my having a life limiting health condition have on this research? Was I addressing ethical issues differently because of my greater awareness of living with such a condition? Was I behaving differently as a researcher because the study had this particular focus? Perhaps when interviewing I would probe more on sensitive issues because I was familiar with them? Or during analysis would I not think certain themes were relevant because there weren’t so for me? I really hadn’t a clue! These and related issues have been raised for some time but are rarely addressed </w:t>
      </w:r>
      <w:r w:rsidR="00C445FA">
        <w:rPr>
          <w:rFonts w:eastAsia="Times New Roman" w:cstheme="minorHAnsi"/>
          <w:sz w:val="24"/>
          <w:szCs w:val="24"/>
          <w:lang w:eastAsia="en-GB"/>
        </w:rPr>
        <w:fldChar w:fldCharType="begin">
          <w:fldData xml:space="preserve">PEVuZE5vdGU+PENpdGU+PFJlY051bT42MTE5PC9SZWNOdW0+PERpc3BsYXlUZXh0PihBbGxtYXJr
IGV0IGFsLiAyMDA5OyBUcmFpbm9yIGFuZCBCdW5kb24gMjAyMSk8L0Rpc3BsYXlUZXh0PjxyZWNv
cmQ+PHJlYy1udW1iZXI+NjExOTwvcmVjLW51bWJlcj48Zm9yZWlnbi1rZXlzPjxrZXkgYXBwPSJF
TiIgZGItaWQ9ImVkYTk5ZXNyOWFycDUyZTIwdjJwZnR6NHJwNXM5eDBldmVmNSIgdGltZXN0YW1w
PSIxNDY2MDc5MTI1Ij42MTE5PC9rZXk+PC9mb3JlaWduLWtleXM+PHJlZi10eXBlIG5hbWU9Ikpv
dXJuYWwgQXJ0aWNsZSI+MTc8L3JlZi10eXBlPjxjb250cmlidXRvcnM+PGF1dGhvcnM+PGF1dGhv
cj5BbGxtYXJrLCBQLjwvYXV0aG9yPjxhdXRob3I+Qm9vdGUsIEouPC9hdXRob3I+PGF1dGhvcj5D
aGFtYmVycywgRS48L2F1dGhvcj48YXV0aG9yPkNsYXJrZSwgQS48L2F1dGhvcj48YXV0aG9yPk1j
RG9ubmVsbCwgQS48L2F1dGhvcj48YXV0aG9yPlRob21wc29uLCBBLjwvYXV0aG9yPjxhdXRob3I+
VG9kLCBBLjwvYXV0aG9yPjwvYXV0aG9ycz48L2NvbnRyaWJ1dG9ycz48dGl0bGVzPjx0aXRsZT5F
dGhpY2FsIGlzc3VlcyBpbiB0aGUgdXNlIG9mIGluLWRlcHRoIGludGVydmlld3M6IGxpdGVyYXR1
cmUgcmV2aWV3IGFuZCBkaXNjdXNzaW9uPC90aXRsZT48c2Vjb25kYXJ5LXRpdGxlPlJlc2VhcmNo
IEV0aGljcyBSZXZpZXc8L3NlY29uZGFyeS10aXRsZT48L3RpdGxlcz48cGVyaW9kaWNhbD48ZnVs
bC10aXRsZT5SZXNlYXJjaCBFdGhpY3MgUmV2aWV3PC9mdWxsLXRpdGxlPjwvcGVyaW9kaWNhbD48
cGFnZXM+NDgtNTQ8L3BhZ2VzPjx2b2x1bWU+NTwvdm9sdW1lPjxudW1iZXI+MjwvbnVtYmVyPjxy
ZXByaW50LWVkaXRpb24+aW4gZmlsZTwvcmVwcmludC1lZGl0aW9uPjxrZXl3b3Jkcz48a2V5d29y
ZD5Db25maWRlbnRpYWxpdHk8L2tleXdvcmQ+PGtleXdvcmQ+ZXRoaWNzPC9rZXl3b3JkPjxrZXl3
b3JkPmhhcm08L2tleXdvcmQ+PGtleXdvcmQ+aW5mb3JtYXRpb248L2tleXdvcmQ+PGtleXdvcmQ+
SW5mb3JtZWQgQ29uc2VudDwva2V5d29yZD48a2V5d29yZD5JbnRlcnZpZXdzPC9rZXl3b3JkPjxr
ZXl3b3JkPmxpdGVyYXR1cmU8L2tleXdvcmQ+PGtleXdvcmQ+TmVlZDwva2V5d29yZD48a2V5d29y
ZD5Qcml2YWN5PC9rZXl3b3JkPjxrZXl3b3JkPlJlc2VhcmNoPC9rZXl3b3JkPjxrZXl3b3JkPnJl
dmlldzwva2V5d29yZD48a2V5d29yZD5Sb2xlPC9rZXl3b3JkPjwva2V5d29yZHM+PGRhdGVzPjx5
ZWFyPjIwMDk8L3llYXI+PHB1Yi1kYXRlcz48ZGF0ZT4yMDA5PC9kYXRlPjwvcHViLWRhdGVzPjwv
ZGF0ZXM+PGxhYmVsPjEwNzZSPC9sYWJlbD48dXJscz48cmVsYXRlZC11cmxzPjx1cmw+PHN0eWxl
IGZhY2U9InVuZGVybGluZSIgZm9udD0iZGVmYXVsdCIgc2l6ZT0iMTAwJSI+aHR0cDovL3d3dy5y
ZXNlYXJjaC1ldGhpY3MtcmV2aWV3LmNvbS81XzIuaHRtbDwvc3R5bGU+PC91cmw+PC9yZWxhdGVk
LXVybHM+PC91cmxzPjwvcmVjb3JkPjwvQ2l0ZT48Q2l0ZT48UmVjTnVtPjE5OTMzNzwvUmVjTnVt
PjxyZWNvcmQ+PHJlYy1udW1iZXI+MTk5MzM3PC9yZWMtbnVtYmVyPjxmb3JlaWduLWtleXM+PGtl
eSBhcHA9IkVOIiBkYi1pZD0iZWRhOTllc3I5YXJwNTJlMjB2MnBmdHo0cnA1czl4MGV2ZWY1IiB0
aW1lc3RhbXA9IjE2MzkyMjg5OTEiPjE5OTMzNzwva2V5PjwvZm9yZWlnbi1rZXlzPjxyZWYtdHlw
ZSBuYW1lPSJKb3VybmFsIEFydGljbGUiPjE3PC9yZWYtdHlwZT48Y29udHJpYnV0b3JzPjxhdXRo
b3JzPjxhdXRob3I+VHJhaW5vciwgTGlzYSBSLjwvYXV0aG9yPjxhdXRob3I+QnVuZG9uLCBBbmRy
ZWE8L2F1dGhvcj48L2F1dGhvcnM+PC9jb250cmlidXRvcnM+PHRpdGxlcz48dGl0bGU+RGV2ZWxv
cGluZyB0aGUgY3JhZnQ6IHJlZmxleGl2ZSBhY2NvdW50cyBvZiBkb2luZyByZWZsZXhpdmUgdGhl
bWF0aWMgYW5hbHlzaXM8L3RpdGxlPjxzZWNvbmRhcnktdGl0bGU+UXVhbGl0YXRpdmUgUmVzZWFy
Y2ggaW4gU3BvcnQsIEV4ZXJjaXNlIGFuZCBIZWFsdGg8L3NlY29uZGFyeS10aXRsZT48L3RpdGxl
cz48cGVyaW9kaWNhbD48ZnVsbC10aXRsZT5RdWFsaXRhdGl2ZSBSZXNlYXJjaCBpbiBTcG9ydCwg
RXhlcmNpc2UgYW5kIEhlYWx0aDwvZnVsbC10aXRsZT48L3BlcmlvZGljYWw+PHBhZ2VzPjcwNS03
MjY8L3BhZ2VzPjx2b2x1bWU+MTM8L3ZvbHVtZT48bnVtYmVyPjU8L251bWJlcj48cmVwcmludC1l
ZGl0aW9uPkluIGZpbGU8L3JlcHJpbnQtZWRpdGlvbj48ZGF0ZXM+PHllYXI+MjAyMTwveWVhcj48
cHViLWRhdGVzPjxkYXRlPjIwMjEvMDkvMDM8L2RhdGU+PC9wdWItZGF0ZXM+PC9kYXRlcz48cHVi
bGlzaGVyPlJvdXRsZWRnZTwvcHVibGlzaGVyPjxpc2JuPjIxNTktNjc2WDwvaXNibj48dXJscz48
cmVsYXRlZC11cmxzPjx1cmw+aHR0cHM6Ly9kb2kub3JnLzEwLjEwODAvMjE1OTY3NlguMjAyMC4x
ODQwNDIzPC91cmw+PC9yZWxhdGVkLXVybHM+PC91cmxzPjxlbGVjdHJvbmljLXJlc291cmNlLW51
bT4xMC4xMDgwLzIxNTk2NzZYLjIwMjAuMTg0MDQyMzwvZWxlY3Ryb25pYy1yZXNvdXJjZS1udW0+
PC9yZWNvcmQ+PC9DaXRlPjwvRW5kTm90ZT4A
</w:fldData>
        </w:fldChar>
      </w:r>
      <w:r w:rsidR="00C445FA">
        <w:rPr>
          <w:rFonts w:eastAsia="Times New Roman" w:cstheme="minorHAnsi"/>
          <w:sz w:val="24"/>
          <w:szCs w:val="24"/>
          <w:lang w:eastAsia="en-GB"/>
        </w:rPr>
        <w:instrText xml:space="preserve"> ADDIN EN.CITE </w:instrText>
      </w:r>
      <w:r w:rsidR="00C445FA">
        <w:rPr>
          <w:rFonts w:eastAsia="Times New Roman" w:cstheme="minorHAnsi"/>
          <w:sz w:val="24"/>
          <w:szCs w:val="24"/>
          <w:lang w:eastAsia="en-GB"/>
        </w:rPr>
        <w:fldChar w:fldCharType="begin">
          <w:fldData xml:space="preserve">PEVuZE5vdGU+PENpdGU+PFJlY051bT42MTE5PC9SZWNOdW0+PERpc3BsYXlUZXh0PihBbGxtYXJr
IGV0IGFsLiAyMDA5OyBUcmFpbm9yIGFuZCBCdW5kb24gMjAyMSk8L0Rpc3BsYXlUZXh0PjxyZWNv
cmQ+PHJlYy1udW1iZXI+NjExOTwvcmVjLW51bWJlcj48Zm9yZWlnbi1rZXlzPjxrZXkgYXBwPSJF
TiIgZGItaWQ9ImVkYTk5ZXNyOWFycDUyZTIwdjJwZnR6NHJwNXM5eDBldmVmNSIgdGltZXN0YW1w
PSIxNDY2MDc5MTI1Ij42MTE5PC9rZXk+PC9mb3JlaWduLWtleXM+PHJlZi10eXBlIG5hbWU9Ikpv
dXJuYWwgQXJ0aWNsZSI+MTc8L3JlZi10eXBlPjxjb250cmlidXRvcnM+PGF1dGhvcnM+PGF1dGhv
cj5BbGxtYXJrLCBQLjwvYXV0aG9yPjxhdXRob3I+Qm9vdGUsIEouPC9hdXRob3I+PGF1dGhvcj5D
aGFtYmVycywgRS48L2F1dGhvcj48YXV0aG9yPkNsYXJrZSwgQS48L2F1dGhvcj48YXV0aG9yPk1j
RG9ubmVsbCwgQS48L2F1dGhvcj48YXV0aG9yPlRob21wc29uLCBBLjwvYXV0aG9yPjxhdXRob3I+
VG9kLCBBLjwvYXV0aG9yPjwvYXV0aG9ycz48L2NvbnRyaWJ1dG9ycz48dGl0bGVzPjx0aXRsZT5F
dGhpY2FsIGlzc3VlcyBpbiB0aGUgdXNlIG9mIGluLWRlcHRoIGludGVydmlld3M6IGxpdGVyYXR1
cmUgcmV2aWV3IGFuZCBkaXNjdXNzaW9uPC90aXRsZT48c2Vjb25kYXJ5LXRpdGxlPlJlc2VhcmNo
IEV0aGljcyBSZXZpZXc8L3NlY29uZGFyeS10aXRsZT48L3RpdGxlcz48cGVyaW9kaWNhbD48ZnVs
bC10aXRsZT5SZXNlYXJjaCBFdGhpY3MgUmV2aWV3PC9mdWxsLXRpdGxlPjwvcGVyaW9kaWNhbD48
cGFnZXM+NDgtNTQ8L3BhZ2VzPjx2b2x1bWU+NTwvdm9sdW1lPjxudW1iZXI+MjwvbnVtYmVyPjxy
ZXByaW50LWVkaXRpb24+aW4gZmlsZTwvcmVwcmludC1lZGl0aW9uPjxrZXl3b3Jkcz48a2V5d29y
ZD5Db25maWRlbnRpYWxpdHk8L2tleXdvcmQ+PGtleXdvcmQ+ZXRoaWNzPC9rZXl3b3JkPjxrZXl3
b3JkPmhhcm08L2tleXdvcmQ+PGtleXdvcmQ+aW5mb3JtYXRpb248L2tleXdvcmQ+PGtleXdvcmQ+
SW5mb3JtZWQgQ29uc2VudDwva2V5d29yZD48a2V5d29yZD5JbnRlcnZpZXdzPC9rZXl3b3JkPjxr
ZXl3b3JkPmxpdGVyYXR1cmU8L2tleXdvcmQ+PGtleXdvcmQ+TmVlZDwva2V5d29yZD48a2V5d29y
ZD5Qcml2YWN5PC9rZXl3b3JkPjxrZXl3b3JkPlJlc2VhcmNoPC9rZXl3b3JkPjxrZXl3b3JkPnJl
dmlldzwva2V5d29yZD48a2V5d29yZD5Sb2xlPC9rZXl3b3JkPjwva2V5d29yZHM+PGRhdGVzPjx5
ZWFyPjIwMDk8L3llYXI+PHB1Yi1kYXRlcz48ZGF0ZT4yMDA5PC9kYXRlPjwvcHViLWRhdGVzPjwv
ZGF0ZXM+PGxhYmVsPjEwNzZSPC9sYWJlbD48dXJscz48cmVsYXRlZC11cmxzPjx1cmw+PHN0eWxl
IGZhY2U9InVuZGVybGluZSIgZm9udD0iZGVmYXVsdCIgc2l6ZT0iMTAwJSI+aHR0cDovL3d3dy5y
ZXNlYXJjaC1ldGhpY3MtcmV2aWV3LmNvbS81XzIuaHRtbDwvc3R5bGU+PC91cmw+PC9yZWxhdGVk
LXVybHM+PC91cmxzPjwvcmVjb3JkPjwvQ2l0ZT48Q2l0ZT48UmVjTnVtPjE5OTMzNzwvUmVjTnVt
PjxyZWNvcmQ+PHJlYy1udW1iZXI+MTk5MzM3PC9yZWMtbnVtYmVyPjxmb3JlaWduLWtleXM+PGtl
eSBhcHA9IkVOIiBkYi1pZD0iZWRhOTllc3I5YXJwNTJlMjB2MnBmdHo0cnA1czl4MGV2ZWY1IiB0
aW1lc3RhbXA9IjE2MzkyMjg5OTEiPjE5OTMzNzwva2V5PjwvZm9yZWlnbi1rZXlzPjxyZWYtdHlw
ZSBuYW1lPSJKb3VybmFsIEFydGljbGUiPjE3PC9yZWYtdHlwZT48Y29udHJpYnV0b3JzPjxhdXRo
b3JzPjxhdXRob3I+VHJhaW5vciwgTGlzYSBSLjwvYXV0aG9yPjxhdXRob3I+QnVuZG9uLCBBbmRy
ZWE8L2F1dGhvcj48L2F1dGhvcnM+PC9jb250cmlidXRvcnM+PHRpdGxlcz48dGl0bGU+RGV2ZWxv
cGluZyB0aGUgY3JhZnQ6IHJlZmxleGl2ZSBhY2NvdW50cyBvZiBkb2luZyByZWZsZXhpdmUgdGhl
bWF0aWMgYW5hbHlzaXM8L3RpdGxlPjxzZWNvbmRhcnktdGl0bGU+UXVhbGl0YXRpdmUgUmVzZWFy
Y2ggaW4gU3BvcnQsIEV4ZXJjaXNlIGFuZCBIZWFsdGg8L3NlY29uZGFyeS10aXRsZT48L3RpdGxl
cz48cGVyaW9kaWNhbD48ZnVsbC10aXRsZT5RdWFsaXRhdGl2ZSBSZXNlYXJjaCBpbiBTcG9ydCwg
RXhlcmNpc2UgYW5kIEhlYWx0aDwvZnVsbC10aXRsZT48L3BlcmlvZGljYWw+PHBhZ2VzPjcwNS03
MjY8L3BhZ2VzPjx2b2x1bWU+MTM8L3ZvbHVtZT48bnVtYmVyPjU8L251bWJlcj48cmVwcmludC1l
ZGl0aW9uPkluIGZpbGU8L3JlcHJpbnQtZWRpdGlvbj48ZGF0ZXM+PHllYXI+MjAyMTwveWVhcj48
cHViLWRhdGVzPjxkYXRlPjIwMjEvMDkvMDM8L2RhdGU+PC9wdWItZGF0ZXM+PC9kYXRlcz48cHVi
bGlzaGVyPlJvdXRsZWRnZTwvcHVibGlzaGVyPjxpc2JuPjIxNTktNjc2WDwvaXNibj48dXJscz48
cmVsYXRlZC11cmxzPjx1cmw+aHR0cHM6Ly9kb2kub3JnLzEwLjEwODAvMjE1OTY3NlguMjAyMC4x
ODQwNDIzPC91cmw+PC9yZWxhdGVkLXVybHM+PC91cmxzPjxlbGVjdHJvbmljLXJlc291cmNlLW51
bT4xMC4xMDgwLzIxNTk2NzZYLjIwMjAuMTg0MDQyMzwvZWxlY3Ryb25pYy1yZXNvdXJjZS1udW0+
PC9yZWNvcmQ+PC9DaXRlPjwvRW5kTm90ZT4A
</w:fldData>
        </w:fldChar>
      </w:r>
      <w:r w:rsidR="00C445FA">
        <w:rPr>
          <w:rFonts w:eastAsia="Times New Roman" w:cstheme="minorHAnsi"/>
          <w:sz w:val="24"/>
          <w:szCs w:val="24"/>
          <w:lang w:eastAsia="en-GB"/>
        </w:rPr>
        <w:instrText xml:space="preserve"> ADDIN EN.CITE.DATA </w:instrText>
      </w:r>
      <w:r w:rsidR="00C445FA">
        <w:rPr>
          <w:rFonts w:eastAsia="Times New Roman" w:cstheme="minorHAnsi"/>
          <w:sz w:val="24"/>
          <w:szCs w:val="24"/>
          <w:lang w:eastAsia="en-GB"/>
        </w:rPr>
      </w:r>
      <w:r w:rsidR="00C445FA">
        <w:rPr>
          <w:rFonts w:eastAsia="Times New Roman" w:cstheme="minorHAnsi"/>
          <w:sz w:val="24"/>
          <w:szCs w:val="24"/>
          <w:lang w:eastAsia="en-GB"/>
        </w:rPr>
        <w:fldChar w:fldCharType="end"/>
      </w:r>
      <w:r w:rsidR="00C445FA">
        <w:rPr>
          <w:rFonts w:eastAsia="Times New Roman" w:cstheme="minorHAnsi"/>
          <w:sz w:val="24"/>
          <w:szCs w:val="24"/>
          <w:lang w:eastAsia="en-GB"/>
        </w:rPr>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Allmark et al. 2009; Trainor and Bundon 2021)</w:t>
      </w:r>
      <w:r w:rsidR="00C445FA">
        <w:rPr>
          <w:rFonts w:eastAsia="Times New Roman" w:cstheme="minorHAnsi"/>
          <w:sz w:val="24"/>
          <w:szCs w:val="24"/>
          <w:lang w:eastAsia="en-GB"/>
        </w:rPr>
        <w:fldChar w:fldCharType="end"/>
      </w:r>
      <w:r w:rsidRPr="00B35582">
        <w:rPr>
          <w:rFonts w:eastAsia="Times New Roman" w:cstheme="minorHAnsi"/>
          <w:sz w:val="24"/>
          <w:szCs w:val="24"/>
          <w:lang w:eastAsia="en-GB"/>
        </w:rPr>
        <w:t>.</w:t>
      </w:r>
    </w:p>
    <w:p w14:paraId="772D1954" w14:textId="77777777" w:rsidR="00B35582" w:rsidRPr="00B35582" w:rsidRDefault="00B35582" w:rsidP="00B35582">
      <w:pPr>
        <w:spacing w:after="0" w:line="240" w:lineRule="auto"/>
        <w:rPr>
          <w:rFonts w:eastAsia="Times New Roman" w:cstheme="minorHAnsi"/>
          <w:sz w:val="24"/>
          <w:szCs w:val="24"/>
          <w:lang w:eastAsia="en-GB"/>
        </w:rPr>
      </w:pPr>
    </w:p>
    <w:p w14:paraId="1831B4F0" w14:textId="5FAFF0B4" w:rsidR="00B35582" w:rsidRPr="00B35582" w:rsidRDefault="00F00644" w:rsidP="00B35582">
      <w:pPr>
        <w:spacing w:after="0" w:line="240" w:lineRule="auto"/>
        <w:rPr>
          <w:rFonts w:eastAsia="Times New Roman" w:cstheme="minorHAnsi"/>
          <w:b/>
          <w:bCs/>
          <w:sz w:val="24"/>
          <w:szCs w:val="24"/>
          <w:lang w:eastAsia="en-GB"/>
        </w:rPr>
      </w:pPr>
      <w:bookmarkStart w:id="114" w:name="Activist3712"/>
      <w:bookmarkEnd w:id="114"/>
      <w:r>
        <w:rPr>
          <w:rFonts w:eastAsia="Times New Roman" w:cstheme="minorHAnsi"/>
          <w:b/>
          <w:bCs/>
          <w:sz w:val="24"/>
          <w:szCs w:val="24"/>
          <w:lang w:eastAsia="en-GB"/>
        </w:rPr>
        <w:t xml:space="preserve">3.7.1.2 </w:t>
      </w:r>
      <w:r w:rsidR="00B35582" w:rsidRPr="00B35582">
        <w:rPr>
          <w:rFonts w:eastAsia="Times New Roman" w:cstheme="minorHAnsi"/>
          <w:b/>
          <w:bCs/>
          <w:sz w:val="24"/>
          <w:szCs w:val="24"/>
          <w:lang w:eastAsia="en-GB"/>
        </w:rPr>
        <w:t>Activist and involved person</w:t>
      </w:r>
    </w:p>
    <w:p w14:paraId="45F713C2" w14:textId="77777777" w:rsidR="00B35582" w:rsidRPr="00B35582" w:rsidRDefault="00B35582" w:rsidP="00B35582">
      <w:pPr>
        <w:spacing w:after="0" w:line="240" w:lineRule="auto"/>
        <w:rPr>
          <w:rFonts w:eastAsia="Times New Roman" w:cstheme="minorHAnsi"/>
          <w:sz w:val="24"/>
          <w:szCs w:val="24"/>
          <w:lang w:eastAsia="en-GB"/>
        </w:rPr>
      </w:pPr>
    </w:p>
    <w:p w14:paraId="32BDD8A3" w14:textId="77777777"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My second identity is as an activist with over 30 years’ experience of involvement in health and social care. I work for various organisations in different settings – education, service provision and research – with the aim of trying to bring about positive change. I am passionate about social justice and am particularly interested in involving those who aren’t often involved. Again, this identity is very pertinent to this study.</w:t>
      </w:r>
    </w:p>
    <w:p w14:paraId="382CB2EB" w14:textId="77777777" w:rsidR="00B35582" w:rsidRPr="00B35582" w:rsidRDefault="00B35582" w:rsidP="00B35582">
      <w:pPr>
        <w:spacing w:after="0" w:line="240" w:lineRule="auto"/>
        <w:rPr>
          <w:rFonts w:eastAsia="Times New Roman" w:cstheme="minorHAnsi"/>
          <w:sz w:val="24"/>
          <w:szCs w:val="24"/>
          <w:lang w:eastAsia="en-GB"/>
        </w:rPr>
      </w:pPr>
    </w:p>
    <w:p w14:paraId="25D8A2B6" w14:textId="77777777"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When recruiting participants, I recognised the names of several people – I have actually worked alongside some of the participants in other settings. This was a situation I am familiar with; it’s a small world and I find managing boundaries in different contexts like this relatively easy. However, would the participants also be used to this? Should I ask them how they feel? And would I treat such people differently when I interview them? Perhaps I would challenge them more because I already have a relationship with them?</w:t>
      </w:r>
    </w:p>
    <w:p w14:paraId="02E6E295" w14:textId="77777777" w:rsidR="00B35582" w:rsidRPr="00B35582" w:rsidRDefault="00B35582" w:rsidP="00B35582">
      <w:pPr>
        <w:spacing w:after="0" w:line="240" w:lineRule="auto"/>
        <w:rPr>
          <w:rFonts w:eastAsia="Times New Roman" w:cstheme="minorHAnsi"/>
          <w:sz w:val="24"/>
          <w:szCs w:val="24"/>
          <w:lang w:eastAsia="en-GB"/>
        </w:rPr>
      </w:pPr>
    </w:p>
    <w:p w14:paraId="6E8F2606" w14:textId="77777777"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 xml:space="preserve">What about those participants who don’t know me from elsewhere and are unaware of my health conditions or impairment? Should I tell such people? I asked others’ opinions on this. Reference Group members felt it may be appropriate to share a little initially and then say more if participants wanted to know more, but to also have in place my own personal boundaries. One Group member commented that as a participant they needed to know that researchers weren’t invulnerable: “they’re people as well”. </w:t>
      </w:r>
    </w:p>
    <w:p w14:paraId="04B2A15B" w14:textId="77777777" w:rsidR="00B35582" w:rsidRPr="00B35582" w:rsidRDefault="00B35582" w:rsidP="00B35582">
      <w:pPr>
        <w:spacing w:after="0" w:line="240" w:lineRule="auto"/>
        <w:rPr>
          <w:rFonts w:eastAsia="Times New Roman" w:cstheme="minorHAnsi"/>
          <w:sz w:val="24"/>
          <w:szCs w:val="24"/>
          <w:lang w:eastAsia="en-GB"/>
        </w:rPr>
      </w:pPr>
    </w:p>
    <w:p w14:paraId="53E4DD20" w14:textId="666C645C"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lastRenderedPageBreak/>
        <w:t xml:space="preserve">There was no mention of multiple roles and the possible implications for ethical issues from the reviewers either, although it’s clearly important to explore how multiple roles may impact on ethical issues </w:t>
      </w:r>
      <w:r w:rsidR="00C445FA">
        <w:rPr>
          <w:rFonts w:eastAsia="Times New Roman" w:cstheme="minorHAnsi"/>
          <w:sz w:val="24"/>
          <w:szCs w:val="24"/>
          <w:lang w:eastAsia="en-GB"/>
        </w:rPr>
        <w:fldChar w:fldCharType="begin">
          <w:fldData xml:space="preserve">PEVuZE5vdGU+PENpdGU+PFJlY051bT43MTg3PC9SZWNOdW0+PERpc3BsYXlUZXh0PihBbGxtYXJr
IGV0IGFsLiAyMDA5OyBUaG9tcHNvbiBhbmQgQ2hhbWJlcnMgMjAxMSk8L0Rpc3BsYXlUZXh0Pjxy
ZWNvcmQ+PHJlYy1udW1iZXI+NzE4NzwvcmVjLW51bWJlcj48Zm9yZWlnbi1rZXlzPjxrZXkgYXBw
PSJFTiIgZGItaWQ9ImVkYTk5ZXNyOWFycDUyZTIwdjJwZnR6NHJwNXM5eDBldmVmNSIgdGltZXN0
YW1wPSIxNDY2MDc5MTI2Ij43MTg3PC9rZXk+PC9mb3JlaWduLWtleXM+PHJlZi10eXBlIG5hbWU9
IkJvb2sgU2VjdGlvbiI+NTwvcmVmLXR5cGU+PGNvbnRyaWJ1dG9ycz48YXV0aG9ycz48YXV0aG9y
PlRob21wc29uLCBBLjwvYXV0aG9yPjxhdXRob3I+Q2hhbWJlcnMsIEUuPC9hdXRob3I+PC9hdXRo
b3JzPjxzZWNvbmRhcnktYXV0aG9ycz48YXV0aG9yPkhhcnBlciwgRC48L2F1dGhvcj48YXV0aG9y
PlRob21wc29uLCBBLjwvYXV0aG9yPjwvc2Vjb25kYXJ5LWF1dGhvcnM+PC9jb250cmlidXRvcnM+
PHRpdGxlcz48dGl0bGU+RXRoaWNhbCBJc3N1ZXMgaW4gUXVhbGl0YXRpdmUgTWVudGFsIEhlYWx0
aCBSZXNlYXJjaDwvdGl0bGU+PHNlY29uZGFyeS10aXRsZT5RdWFsaXRhdGl2ZSBSZXNlYXJjaCBN
ZXRob2RzIGluIE1lbnRhbCBIZWFsdGggYW5kIFBzeWNob3RoZXJhcHk6IEEgR3VpZGUgZm9yIFN0
dWRlbnRzIGFuZCBQcmFjdGl0aW9uZXJzPC9zZWNvbmRhcnktdGl0bGU+PC90aXRsZXM+PHBhZ2Vz
PjIzLTM3PC9wYWdlcz48c2VjdGlvbj4zPC9zZWN0aW9uPjxyZXByaW50LWVkaXRpb24+aW4gZmls
ZTwvcmVwcmludC1lZGl0aW9uPjxrZXl3b3Jkcz48a2V5d29yZD5xdWFsaXRhdGl2ZTwva2V5d29y
ZD48a2V5d29yZD5RdWFsaXRhdGl2ZSBSZXNlYXJjaDwva2V5d29yZD48a2V5d29yZD5SZXNlYXJj
aDwva2V5d29yZD48a2V5d29yZD5yZXNlYXJjaCBtZXRob2RzPC9rZXl3b3JkPjxrZXl3b3JkPm1l
dGhvZHM8L2tleXdvcmQ+PGtleXdvcmQ+TWVudGFsIEhlYWx0aDwva2V5d29yZD48a2V5d29yZD5N
ZW50YWwtSGVhbHRoPC9rZXl3b3JkPjxrZXl3b3JkPkhlYWx0aDwva2V5d29yZD48a2V5d29yZD5Q
c3ljaG90aGVyYXB5PC9rZXl3b3JkPjxrZXl3b3JkPlN0dWRlbnRzPC9rZXl3b3JkPjxrZXl3b3Jk
PnJldmlldzwva2V5d29yZD48a2V5d29yZD5saXRlcmF0dXJlPC9rZXl3b3JkPjxrZXl3b3JkPnVz
ZXJzPC9rZXl3b3JkPjxrZXl3b3JkPnVzZXI8L2tleXdvcmQ+PGtleXdvcmQ+cHJhY3RpY2U8L2tl
eXdvcmQ+PC9rZXl3b3Jkcz48ZGF0ZXM+PHllYXI+MjAxMTwveWVhcj48cHViLWRhdGVzPjxkYXRl
PjcvMS8yMDExPC9kYXRlPjwvcHViLWRhdGVzPjwvZGF0ZXM+PHB1Yi1sb2NhdGlvbj5Mb25kb248
L3B1Yi1sb2NhdGlvbj48cHVibGlzaGVyPldpbGV5LUJsYWNrd2VsbDwvcHVibGlzaGVyPjxsYWJl
bD4xMTMxUjwvbGFiZWw+PHVybHM+PHJlbGF0ZWQtdXJscz48dXJsPjxzdHlsZSBmYWNlPSJ1bmRl
cmxpbmUiIGZvbnQ9ImRlZmF1bHQiIHNpemU9IjEwMCUiPmh0dHA6Ly93d3cuYW1hem9uLmNvLnVr
L1F1YWxpdGF0aXZlLVJlc2VhcmNoLU1ldGhvZHMtTWVudGFsLVBzeWNob3RoZXJhcHkvZHAvMDQ3
MDY2MzcwNzwvc3R5bGU+PC91cmw+PC9yZWxhdGVkLXVybHM+PC91cmxzPjwvcmVjb3JkPjwvQ2l0
ZT48Q2l0ZT48UmVjTnVtPjYxMTk8L1JlY051bT48cmVjb3JkPjxyZWMtbnVtYmVyPjYxMTk8L3Jl
Yy1udW1iZXI+PGZvcmVpZ24ta2V5cz48a2V5IGFwcD0iRU4iIGRiLWlkPSJlZGE5OWVzcjlhcnA1
MmUyMHYycGZ0ejRycDVzOXgwZXZlZjUiIHRpbWVzdGFtcD0iMTQ2NjA3OTEyNSI+NjExOTwva2V5
PjwvZm9yZWlnbi1rZXlzPjxyZWYtdHlwZSBuYW1lPSJKb3VybmFsIEFydGljbGUiPjE3PC9yZWYt
dHlwZT48Y29udHJpYnV0b3JzPjxhdXRob3JzPjxhdXRob3I+QWxsbWFyaywgUC48L2F1dGhvcj48
YXV0aG9yPkJvb3RlLCBKLjwvYXV0aG9yPjxhdXRob3I+Q2hhbWJlcnMsIEUuPC9hdXRob3I+PGF1
dGhvcj5DbGFya2UsIEEuPC9hdXRob3I+PGF1dGhvcj5NY0Rvbm5lbGwsIEEuPC9hdXRob3I+PGF1
dGhvcj5UaG9tcHNvbiwgQS48L2F1dGhvcj48YXV0aG9yPlRvZCwgQS48L2F1dGhvcj48L2F1dGhv
cnM+PC9jb250cmlidXRvcnM+PHRpdGxlcz48dGl0bGU+RXRoaWNhbCBpc3N1ZXMgaW4gdGhlIHVz
ZSBvZiBpbi1kZXB0aCBpbnRlcnZpZXdzOiBsaXRlcmF0dXJlIHJldmlldyBhbmQgZGlzY3Vzc2lv
bjwvdGl0bGU+PHNlY29uZGFyeS10aXRsZT5SZXNlYXJjaCBFdGhpY3MgUmV2aWV3PC9zZWNvbmRh
cnktdGl0bGU+PC90aXRsZXM+PHBlcmlvZGljYWw+PGZ1bGwtdGl0bGU+UmVzZWFyY2ggRXRoaWNz
IFJldmlldzwvZnVsbC10aXRsZT48L3BlcmlvZGljYWw+PHBhZ2VzPjQ4LTU0PC9wYWdlcz48dm9s
dW1lPjU8L3ZvbHVtZT48bnVtYmVyPjI8L251bWJlcj48cmVwcmludC1lZGl0aW9uPmluIGZpbGU8
L3JlcHJpbnQtZWRpdGlvbj48a2V5d29yZHM+PGtleXdvcmQ+Q29uZmlkZW50aWFsaXR5PC9rZXl3
b3JkPjxrZXl3b3JkPmV0aGljczwva2V5d29yZD48a2V5d29yZD5oYXJtPC9rZXl3b3JkPjxrZXl3
b3JkPmluZm9ybWF0aW9uPC9rZXl3b3JkPjxrZXl3b3JkPkluZm9ybWVkIENvbnNlbnQ8L2tleXdv
cmQ+PGtleXdvcmQ+SW50ZXJ2aWV3czwva2V5d29yZD48a2V5d29yZD5saXRlcmF0dXJlPC9rZXl3
b3JkPjxrZXl3b3JkPk5lZWQ8L2tleXdvcmQ+PGtleXdvcmQ+UHJpdmFjeTwva2V5d29yZD48a2V5
d29yZD5SZXNlYXJjaDwva2V5d29yZD48a2V5d29yZD5yZXZpZXc8L2tleXdvcmQ+PGtleXdvcmQ+
Um9sZTwva2V5d29yZD48L2tleXdvcmRzPjxkYXRlcz48eWVhcj4yMDA5PC95ZWFyPjxwdWItZGF0
ZXM+PGRhdGU+MjAwOTwvZGF0ZT48L3B1Yi1kYXRlcz48L2RhdGVzPjxsYWJlbD4xMDc2UjwvbGFi
ZWw+PHVybHM+PHJlbGF0ZWQtdXJscz48dXJsPjxzdHlsZSBmYWNlPSJ1bmRlcmxpbmUiIGZvbnQ9
ImRlZmF1bHQiIHNpemU9IjEwMCUiPmh0dHA6Ly93d3cucmVzZWFyY2gtZXRoaWNzLXJldmlldy5j
b20vNV8yLmh0bWw8L3N0eWxlPjwvdXJsPjwvcmVsYXRlZC11cmxzPjwvdXJscz48L3JlY29yZD48
L0NpdGU+PC9FbmROb3RlPn==
</w:fldData>
        </w:fldChar>
      </w:r>
      <w:r w:rsidR="00C445FA">
        <w:rPr>
          <w:rFonts w:eastAsia="Times New Roman" w:cstheme="minorHAnsi"/>
          <w:sz w:val="24"/>
          <w:szCs w:val="24"/>
          <w:lang w:eastAsia="en-GB"/>
        </w:rPr>
        <w:instrText xml:space="preserve"> ADDIN EN.CITE </w:instrText>
      </w:r>
      <w:r w:rsidR="00C445FA">
        <w:rPr>
          <w:rFonts w:eastAsia="Times New Roman" w:cstheme="minorHAnsi"/>
          <w:sz w:val="24"/>
          <w:szCs w:val="24"/>
          <w:lang w:eastAsia="en-GB"/>
        </w:rPr>
        <w:fldChar w:fldCharType="begin">
          <w:fldData xml:space="preserve">PEVuZE5vdGU+PENpdGU+PFJlY051bT43MTg3PC9SZWNOdW0+PERpc3BsYXlUZXh0PihBbGxtYXJr
IGV0IGFsLiAyMDA5OyBUaG9tcHNvbiBhbmQgQ2hhbWJlcnMgMjAxMSk8L0Rpc3BsYXlUZXh0Pjxy
ZWNvcmQ+PHJlYy1udW1iZXI+NzE4NzwvcmVjLW51bWJlcj48Zm9yZWlnbi1rZXlzPjxrZXkgYXBw
PSJFTiIgZGItaWQ9ImVkYTk5ZXNyOWFycDUyZTIwdjJwZnR6NHJwNXM5eDBldmVmNSIgdGltZXN0
YW1wPSIxNDY2MDc5MTI2Ij43MTg3PC9rZXk+PC9mb3JlaWduLWtleXM+PHJlZi10eXBlIG5hbWU9
IkJvb2sgU2VjdGlvbiI+NTwvcmVmLXR5cGU+PGNvbnRyaWJ1dG9ycz48YXV0aG9ycz48YXV0aG9y
PlRob21wc29uLCBBLjwvYXV0aG9yPjxhdXRob3I+Q2hhbWJlcnMsIEUuPC9hdXRob3I+PC9hdXRo
b3JzPjxzZWNvbmRhcnktYXV0aG9ycz48YXV0aG9yPkhhcnBlciwgRC48L2F1dGhvcj48YXV0aG9y
PlRob21wc29uLCBBLjwvYXV0aG9yPjwvc2Vjb25kYXJ5LWF1dGhvcnM+PC9jb250cmlidXRvcnM+
PHRpdGxlcz48dGl0bGU+RXRoaWNhbCBJc3N1ZXMgaW4gUXVhbGl0YXRpdmUgTWVudGFsIEhlYWx0
aCBSZXNlYXJjaDwvdGl0bGU+PHNlY29uZGFyeS10aXRsZT5RdWFsaXRhdGl2ZSBSZXNlYXJjaCBN
ZXRob2RzIGluIE1lbnRhbCBIZWFsdGggYW5kIFBzeWNob3RoZXJhcHk6IEEgR3VpZGUgZm9yIFN0
dWRlbnRzIGFuZCBQcmFjdGl0aW9uZXJzPC9zZWNvbmRhcnktdGl0bGU+PC90aXRsZXM+PHBhZ2Vz
PjIzLTM3PC9wYWdlcz48c2VjdGlvbj4zPC9zZWN0aW9uPjxyZXByaW50LWVkaXRpb24+aW4gZmls
ZTwvcmVwcmludC1lZGl0aW9uPjxrZXl3b3Jkcz48a2V5d29yZD5xdWFsaXRhdGl2ZTwva2V5d29y
ZD48a2V5d29yZD5RdWFsaXRhdGl2ZSBSZXNlYXJjaDwva2V5d29yZD48a2V5d29yZD5SZXNlYXJj
aDwva2V5d29yZD48a2V5d29yZD5yZXNlYXJjaCBtZXRob2RzPC9rZXl3b3JkPjxrZXl3b3JkPm1l
dGhvZHM8L2tleXdvcmQ+PGtleXdvcmQ+TWVudGFsIEhlYWx0aDwva2V5d29yZD48a2V5d29yZD5N
ZW50YWwtSGVhbHRoPC9rZXl3b3JkPjxrZXl3b3JkPkhlYWx0aDwva2V5d29yZD48a2V5d29yZD5Q
c3ljaG90aGVyYXB5PC9rZXl3b3JkPjxrZXl3b3JkPlN0dWRlbnRzPC9rZXl3b3JkPjxrZXl3b3Jk
PnJldmlldzwva2V5d29yZD48a2V5d29yZD5saXRlcmF0dXJlPC9rZXl3b3JkPjxrZXl3b3JkPnVz
ZXJzPC9rZXl3b3JkPjxrZXl3b3JkPnVzZXI8L2tleXdvcmQ+PGtleXdvcmQ+cHJhY3RpY2U8L2tl
eXdvcmQ+PC9rZXl3b3Jkcz48ZGF0ZXM+PHllYXI+MjAxMTwveWVhcj48cHViLWRhdGVzPjxkYXRl
PjcvMS8yMDExPC9kYXRlPjwvcHViLWRhdGVzPjwvZGF0ZXM+PHB1Yi1sb2NhdGlvbj5Mb25kb248
L3B1Yi1sb2NhdGlvbj48cHVibGlzaGVyPldpbGV5LUJsYWNrd2VsbDwvcHVibGlzaGVyPjxsYWJl
bD4xMTMxUjwvbGFiZWw+PHVybHM+PHJlbGF0ZWQtdXJscz48dXJsPjxzdHlsZSBmYWNlPSJ1bmRl
cmxpbmUiIGZvbnQ9ImRlZmF1bHQiIHNpemU9IjEwMCUiPmh0dHA6Ly93d3cuYW1hem9uLmNvLnVr
L1F1YWxpdGF0aXZlLVJlc2VhcmNoLU1ldGhvZHMtTWVudGFsLVBzeWNob3RoZXJhcHkvZHAvMDQ3
MDY2MzcwNzwvc3R5bGU+PC91cmw+PC9yZWxhdGVkLXVybHM+PC91cmxzPjwvcmVjb3JkPjwvQ2l0
ZT48Q2l0ZT48UmVjTnVtPjYxMTk8L1JlY051bT48cmVjb3JkPjxyZWMtbnVtYmVyPjYxMTk8L3Jl
Yy1udW1iZXI+PGZvcmVpZ24ta2V5cz48a2V5IGFwcD0iRU4iIGRiLWlkPSJlZGE5OWVzcjlhcnA1
MmUyMHYycGZ0ejRycDVzOXgwZXZlZjUiIHRpbWVzdGFtcD0iMTQ2NjA3OTEyNSI+NjExOTwva2V5
PjwvZm9yZWlnbi1rZXlzPjxyZWYtdHlwZSBuYW1lPSJKb3VybmFsIEFydGljbGUiPjE3PC9yZWYt
dHlwZT48Y29udHJpYnV0b3JzPjxhdXRob3JzPjxhdXRob3I+QWxsbWFyaywgUC48L2F1dGhvcj48
YXV0aG9yPkJvb3RlLCBKLjwvYXV0aG9yPjxhdXRob3I+Q2hhbWJlcnMsIEUuPC9hdXRob3I+PGF1
dGhvcj5DbGFya2UsIEEuPC9hdXRob3I+PGF1dGhvcj5NY0Rvbm5lbGwsIEEuPC9hdXRob3I+PGF1
dGhvcj5UaG9tcHNvbiwgQS48L2F1dGhvcj48YXV0aG9yPlRvZCwgQS48L2F1dGhvcj48L2F1dGhv
cnM+PC9jb250cmlidXRvcnM+PHRpdGxlcz48dGl0bGU+RXRoaWNhbCBpc3N1ZXMgaW4gdGhlIHVz
ZSBvZiBpbi1kZXB0aCBpbnRlcnZpZXdzOiBsaXRlcmF0dXJlIHJldmlldyBhbmQgZGlzY3Vzc2lv
bjwvdGl0bGU+PHNlY29uZGFyeS10aXRsZT5SZXNlYXJjaCBFdGhpY3MgUmV2aWV3PC9zZWNvbmRh
cnktdGl0bGU+PC90aXRsZXM+PHBlcmlvZGljYWw+PGZ1bGwtdGl0bGU+UmVzZWFyY2ggRXRoaWNz
IFJldmlldzwvZnVsbC10aXRsZT48L3BlcmlvZGljYWw+PHBhZ2VzPjQ4LTU0PC9wYWdlcz48dm9s
dW1lPjU8L3ZvbHVtZT48bnVtYmVyPjI8L251bWJlcj48cmVwcmludC1lZGl0aW9uPmluIGZpbGU8
L3JlcHJpbnQtZWRpdGlvbj48a2V5d29yZHM+PGtleXdvcmQ+Q29uZmlkZW50aWFsaXR5PC9rZXl3
b3JkPjxrZXl3b3JkPmV0aGljczwva2V5d29yZD48a2V5d29yZD5oYXJtPC9rZXl3b3JkPjxrZXl3
b3JkPmluZm9ybWF0aW9uPC9rZXl3b3JkPjxrZXl3b3JkPkluZm9ybWVkIENvbnNlbnQ8L2tleXdv
cmQ+PGtleXdvcmQ+SW50ZXJ2aWV3czwva2V5d29yZD48a2V5d29yZD5saXRlcmF0dXJlPC9rZXl3
b3JkPjxrZXl3b3JkPk5lZWQ8L2tleXdvcmQ+PGtleXdvcmQ+UHJpdmFjeTwva2V5d29yZD48a2V5
d29yZD5SZXNlYXJjaDwva2V5d29yZD48a2V5d29yZD5yZXZpZXc8L2tleXdvcmQ+PGtleXdvcmQ+
Um9sZTwva2V5d29yZD48L2tleXdvcmRzPjxkYXRlcz48eWVhcj4yMDA5PC95ZWFyPjxwdWItZGF0
ZXM+PGRhdGU+MjAwOTwvZGF0ZT48L3B1Yi1kYXRlcz48L2RhdGVzPjxsYWJlbD4xMDc2UjwvbGFi
ZWw+PHVybHM+PHJlbGF0ZWQtdXJscz48dXJsPjxzdHlsZSBmYWNlPSJ1bmRlcmxpbmUiIGZvbnQ9
ImRlZmF1bHQiIHNpemU9IjEwMCUiPmh0dHA6Ly93d3cucmVzZWFyY2gtZXRoaWNzLXJldmlldy5j
b20vNV8yLmh0bWw8L3N0eWxlPjwvdXJsPjwvcmVsYXRlZC11cmxzPjwvdXJscz48L3JlY29yZD48
L0NpdGU+PC9FbmROb3RlPn==
</w:fldData>
        </w:fldChar>
      </w:r>
      <w:r w:rsidR="00C445FA">
        <w:rPr>
          <w:rFonts w:eastAsia="Times New Roman" w:cstheme="minorHAnsi"/>
          <w:sz w:val="24"/>
          <w:szCs w:val="24"/>
          <w:lang w:eastAsia="en-GB"/>
        </w:rPr>
        <w:instrText xml:space="preserve"> ADDIN EN.CITE.DATA </w:instrText>
      </w:r>
      <w:r w:rsidR="00C445FA">
        <w:rPr>
          <w:rFonts w:eastAsia="Times New Roman" w:cstheme="minorHAnsi"/>
          <w:sz w:val="24"/>
          <w:szCs w:val="24"/>
          <w:lang w:eastAsia="en-GB"/>
        </w:rPr>
      </w:r>
      <w:r w:rsidR="00C445FA">
        <w:rPr>
          <w:rFonts w:eastAsia="Times New Roman" w:cstheme="minorHAnsi"/>
          <w:sz w:val="24"/>
          <w:szCs w:val="24"/>
          <w:lang w:eastAsia="en-GB"/>
        </w:rPr>
        <w:fldChar w:fldCharType="end"/>
      </w:r>
      <w:r w:rsidR="00C445FA">
        <w:rPr>
          <w:rFonts w:eastAsia="Times New Roman" w:cstheme="minorHAnsi"/>
          <w:sz w:val="24"/>
          <w:szCs w:val="24"/>
          <w:lang w:eastAsia="en-GB"/>
        </w:rPr>
      </w:r>
      <w:r w:rsidR="00C445FA">
        <w:rPr>
          <w:rFonts w:eastAsia="Times New Roman" w:cstheme="minorHAnsi"/>
          <w:sz w:val="24"/>
          <w:szCs w:val="24"/>
          <w:lang w:eastAsia="en-GB"/>
        </w:rPr>
        <w:fldChar w:fldCharType="separate"/>
      </w:r>
      <w:r w:rsidR="00C445FA">
        <w:rPr>
          <w:rFonts w:eastAsia="Times New Roman" w:cstheme="minorHAnsi"/>
          <w:noProof/>
          <w:sz w:val="24"/>
          <w:szCs w:val="24"/>
          <w:lang w:eastAsia="en-GB"/>
        </w:rPr>
        <w:t>(Allmark et al. 2009; Thompson and Chambers 2011)</w:t>
      </w:r>
      <w:r w:rsidR="00C445FA">
        <w:rPr>
          <w:rFonts w:eastAsia="Times New Roman" w:cstheme="minorHAnsi"/>
          <w:sz w:val="24"/>
          <w:szCs w:val="24"/>
          <w:lang w:eastAsia="en-GB"/>
        </w:rPr>
        <w:fldChar w:fldCharType="end"/>
      </w:r>
      <w:r w:rsidRPr="00B35582">
        <w:rPr>
          <w:rFonts w:eastAsia="Times New Roman" w:cstheme="minorHAnsi"/>
          <w:sz w:val="24"/>
          <w:szCs w:val="24"/>
          <w:lang w:eastAsia="en-GB"/>
        </w:rPr>
        <w:t>.</w:t>
      </w:r>
    </w:p>
    <w:p w14:paraId="0E03EFE4" w14:textId="77777777" w:rsidR="00B35582" w:rsidRPr="00B35582" w:rsidRDefault="00B35582" w:rsidP="00B35582">
      <w:pPr>
        <w:spacing w:after="0" w:line="240" w:lineRule="auto"/>
        <w:rPr>
          <w:rFonts w:eastAsia="Times New Roman" w:cstheme="minorHAnsi"/>
          <w:sz w:val="24"/>
          <w:szCs w:val="24"/>
          <w:lang w:eastAsia="en-GB"/>
        </w:rPr>
      </w:pPr>
    </w:p>
    <w:p w14:paraId="4816BA72" w14:textId="63B14FBF" w:rsidR="00B35582" w:rsidRPr="00B35582" w:rsidRDefault="00F00644" w:rsidP="00B35582">
      <w:pPr>
        <w:spacing w:after="0" w:line="240" w:lineRule="auto"/>
        <w:rPr>
          <w:rFonts w:cstheme="minorHAnsi"/>
          <w:b/>
          <w:bCs/>
          <w:sz w:val="24"/>
          <w:szCs w:val="24"/>
          <w:u w:color="000000"/>
          <w:lang w:val="en-US" w:eastAsia="en-GB"/>
        </w:rPr>
      </w:pPr>
      <w:bookmarkStart w:id="115" w:name="Professional3713"/>
      <w:bookmarkEnd w:id="115"/>
      <w:r>
        <w:rPr>
          <w:rFonts w:cstheme="minorHAnsi"/>
          <w:b/>
          <w:bCs/>
          <w:sz w:val="24"/>
          <w:szCs w:val="24"/>
          <w:u w:color="000000"/>
          <w:lang w:val="en-US" w:eastAsia="en-GB"/>
        </w:rPr>
        <w:t xml:space="preserve">3.7.1.3 </w:t>
      </w:r>
      <w:r w:rsidR="00B35582" w:rsidRPr="00B35582">
        <w:rPr>
          <w:rFonts w:cstheme="minorHAnsi"/>
          <w:b/>
          <w:bCs/>
          <w:sz w:val="24"/>
          <w:szCs w:val="24"/>
          <w:u w:color="000000"/>
          <w:lang w:val="en-US" w:eastAsia="en-GB"/>
        </w:rPr>
        <w:t>Professional researcher</w:t>
      </w:r>
    </w:p>
    <w:p w14:paraId="2AFB7F3B" w14:textId="77777777" w:rsidR="00B35582" w:rsidRPr="00B35582" w:rsidRDefault="00B35582" w:rsidP="00B35582">
      <w:pPr>
        <w:spacing w:after="0" w:line="240" w:lineRule="auto"/>
        <w:rPr>
          <w:rFonts w:cstheme="minorHAnsi"/>
          <w:sz w:val="24"/>
          <w:szCs w:val="24"/>
          <w:u w:color="000000"/>
          <w:lang w:val="en-US" w:eastAsia="en-GB"/>
        </w:rPr>
      </w:pPr>
    </w:p>
    <w:p w14:paraId="0D4CCFC8" w14:textId="77777777"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This feels like the least significant identity to me – it doesn’t mean as much to me as the others, and even though I have more experience than the average PhD student it doesn’t seem relevant. I’ve actually worked in research off and on since the mid 1990’s, including working at my local University for nearly ten years as a Research Associate. I also have a Masters in Health Services Research, with distinction. However, my wish to be professional doesn’t stem from this experience or qualification – I’m simply a bit of a perfectionist and want to carry out my study conscientiously and studiously.</w:t>
      </w:r>
    </w:p>
    <w:p w14:paraId="56CBDADC" w14:textId="77777777" w:rsidR="00B35582" w:rsidRPr="00B35582" w:rsidRDefault="00B35582" w:rsidP="00B35582">
      <w:pPr>
        <w:spacing w:after="0" w:line="240" w:lineRule="auto"/>
        <w:rPr>
          <w:rFonts w:eastAsia="Times New Roman" w:cstheme="minorHAnsi"/>
          <w:sz w:val="24"/>
          <w:szCs w:val="24"/>
          <w:lang w:eastAsia="en-GB"/>
        </w:rPr>
      </w:pPr>
    </w:p>
    <w:p w14:paraId="65981465" w14:textId="77777777"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This is the identity I feel most comfortable sharing with other people – my supervisors, participants and others at the sites and members of the Patient and Carer Reference Group. In fact, I have purposefully kept many aspects of my other two identities hidden. Sometimes because I haven’t wanted to burden or worry people or because it has felt ‘unprofessional’ to share certain aspects.</w:t>
      </w:r>
    </w:p>
    <w:p w14:paraId="165344CE" w14:textId="77777777" w:rsidR="00B35582" w:rsidRPr="00B35582" w:rsidRDefault="00B35582" w:rsidP="00B35582">
      <w:pPr>
        <w:spacing w:after="0" w:line="240" w:lineRule="auto"/>
        <w:rPr>
          <w:rFonts w:eastAsia="Times New Roman" w:cstheme="minorHAnsi"/>
          <w:sz w:val="24"/>
          <w:szCs w:val="24"/>
          <w:lang w:eastAsia="en-GB"/>
        </w:rPr>
      </w:pPr>
    </w:p>
    <w:p w14:paraId="13834BB6" w14:textId="77777777" w:rsidR="00B35582" w:rsidRPr="00B35582" w:rsidRDefault="00B35582" w:rsidP="00B35582">
      <w:pPr>
        <w:spacing w:after="0" w:line="240" w:lineRule="auto"/>
        <w:rPr>
          <w:rFonts w:eastAsia="Times New Roman" w:cstheme="minorHAnsi"/>
          <w:sz w:val="24"/>
          <w:szCs w:val="24"/>
          <w:lang w:eastAsia="en-GB"/>
        </w:rPr>
      </w:pPr>
      <w:r w:rsidRPr="00B35582">
        <w:rPr>
          <w:rFonts w:eastAsia="Times New Roman" w:cstheme="minorHAnsi"/>
          <w:sz w:val="24"/>
          <w:szCs w:val="24"/>
          <w:lang w:eastAsia="en-GB"/>
        </w:rPr>
        <w:t>I don’t have answers to most of these questions beyond just carrying on doing what I am already doing – engage in reflexivity.</w:t>
      </w:r>
    </w:p>
    <w:p w14:paraId="2EFC336D" w14:textId="77777777" w:rsidR="00B35582" w:rsidRPr="00B35582" w:rsidRDefault="00B35582" w:rsidP="00B35582">
      <w:pPr>
        <w:spacing w:after="0" w:line="240" w:lineRule="auto"/>
        <w:rPr>
          <w:rFonts w:cstheme="minorHAnsi"/>
          <w:sz w:val="24"/>
          <w:szCs w:val="24"/>
          <w:u w:color="000000"/>
          <w:lang w:val="en-US" w:eastAsia="en-GB"/>
        </w:rPr>
      </w:pPr>
    </w:p>
    <w:p w14:paraId="1C4D99D1" w14:textId="0BEF5958" w:rsidR="00B35582" w:rsidRPr="00B35582" w:rsidRDefault="00F00644" w:rsidP="00B35582">
      <w:pPr>
        <w:spacing w:after="0" w:line="240" w:lineRule="auto"/>
        <w:rPr>
          <w:rFonts w:cstheme="minorHAnsi"/>
          <w:b/>
          <w:bCs/>
          <w:sz w:val="24"/>
          <w:szCs w:val="24"/>
          <w:u w:color="000000"/>
          <w:lang w:val="en-US" w:eastAsia="en-GB"/>
        </w:rPr>
      </w:pPr>
      <w:bookmarkStart w:id="116" w:name="Selection38"/>
      <w:bookmarkStart w:id="117" w:name="_Toc12807404"/>
      <w:bookmarkEnd w:id="116"/>
      <w:r>
        <w:rPr>
          <w:rFonts w:cstheme="minorHAnsi"/>
          <w:b/>
          <w:bCs/>
          <w:sz w:val="24"/>
          <w:szCs w:val="24"/>
          <w:u w:color="000000"/>
          <w:lang w:val="en-US" w:eastAsia="en-GB"/>
        </w:rPr>
        <w:t xml:space="preserve">3.8 </w:t>
      </w:r>
      <w:r w:rsidR="00B35582" w:rsidRPr="00B35582">
        <w:rPr>
          <w:rFonts w:cstheme="minorHAnsi"/>
          <w:b/>
          <w:bCs/>
          <w:sz w:val="24"/>
          <w:szCs w:val="24"/>
          <w:u w:color="000000"/>
          <w:lang w:val="en-US" w:eastAsia="en-GB"/>
        </w:rPr>
        <w:t>Selection of case study sites</w:t>
      </w:r>
      <w:bookmarkEnd w:id="117"/>
    </w:p>
    <w:p w14:paraId="6812A9C2" w14:textId="77777777" w:rsidR="00B35582" w:rsidRPr="00B35582" w:rsidRDefault="00B35582" w:rsidP="00B35582">
      <w:pPr>
        <w:spacing w:after="0" w:line="240" w:lineRule="auto"/>
        <w:rPr>
          <w:rFonts w:cstheme="minorHAnsi"/>
          <w:sz w:val="24"/>
          <w:szCs w:val="24"/>
          <w:u w:color="000000"/>
          <w:lang w:val="en-US" w:eastAsia="en-GB"/>
        </w:rPr>
      </w:pPr>
    </w:p>
    <w:p w14:paraId="2F077894"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Potential sites were identified from previous networking, </w:t>
      </w:r>
      <w:r w:rsidRPr="00B35582">
        <w:rPr>
          <w:rFonts w:cstheme="minorHAnsi"/>
          <w:sz w:val="24"/>
          <w:szCs w:val="24"/>
        </w:rPr>
        <w:t xml:space="preserve">website searches and from suggestions made by the Patient and Carer Reference Group and supervisors. </w:t>
      </w:r>
      <w:r w:rsidRPr="00B35582">
        <w:rPr>
          <w:rFonts w:cstheme="minorHAnsi"/>
          <w:sz w:val="24"/>
          <w:szCs w:val="24"/>
          <w:u w:color="000000"/>
          <w:lang w:val="en-US" w:eastAsia="en-GB"/>
        </w:rPr>
        <w:t>Due to limitations in terms of resources, the selection of cases was carefully considered to ensure both feasibility and rigour. Only those cases that would yield the greatest understanding or that were thought to be exemplary were chosen. Therefore, those that were most relevant to the prominent themes from the QES were selected. In addition, different cases were selected in terms of geographical area and length of time that involvement had been established. This was not to ensure representativeness but to explain patterns or differences. The aim was that this would enable an exploration of how involvement was carried out in each case, what difficulties may have been encountered and whether they could be attributed to differences in demography or organisational culture for example. The following inclusion criteria were therefore used:</w:t>
      </w:r>
    </w:p>
    <w:p w14:paraId="4CA99E55" w14:textId="77777777" w:rsidR="00B35582" w:rsidRPr="00B35582" w:rsidRDefault="00B35582" w:rsidP="00B35582">
      <w:pPr>
        <w:spacing w:after="0" w:line="240" w:lineRule="auto"/>
        <w:rPr>
          <w:rFonts w:cstheme="minorHAnsi"/>
          <w:sz w:val="24"/>
          <w:szCs w:val="24"/>
          <w:u w:color="000000"/>
          <w:lang w:val="en-US" w:eastAsia="en-GB"/>
        </w:rPr>
      </w:pPr>
    </w:p>
    <w:p w14:paraId="222BF12E" w14:textId="77777777" w:rsidR="00B35582" w:rsidRPr="00B35582" w:rsidRDefault="00B35582" w:rsidP="00B35582">
      <w:pPr>
        <w:numPr>
          <w:ilvl w:val="0"/>
          <w:numId w:val="4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alliative care research group</w:t>
      </w:r>
    </w:p>
    <w:p w14:paraId="0AD0446F" w14:textId="77777777" w:rsidR="00B35582" w:rsidRPr="00B35582" w:rsidRDefault="00B35582" w:rsidP="00B35582">
      <w:pPr>
        <w:numPr>
          <w:ilvl w:val="0"/>
          <w:numId w:val="4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UK based</w:t>
      </w:r>
    </w:p>
    <w:p w14:paraId="72DE1E2D" w14:textId="77777777" w:rsidR="00B35582" w:rsidRPr="00B35582" w:rsidRDefault="00B35582" w:rsidP="00B35582">
      <w:pPr>
        <w:numPr>
          <w:ilvl w:val="0"/>
          <w:numId w:val="4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Undertakes a range of involvement activities</w:t>
      </w:r>
    </w:p>
    <w:p w14:paraId="4E38ABF8" w14:textId="77777777" w:rsidR="00B35582" w:rsidRPr="00B35582" w:rsidRDefault="00B35582" w:rsidP="00B35582">
      <w:pPr>
        <w:numPr>
          <w:ilvl w:val="0"/>
          <w:numId w:val="4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ble and willing to take part in the study</w:t>
      </w:r>
    </w:p>
    <w:p w14:paraId="6F2A1A3D" w14:textId="77777777" w:rsidR="00B35582" w:rsidRPr="00B35582" w:rsidRDefault="00B35582" w:rsidP="00B35582">
      <w:pPr>
        <w:numPr>
          <w:ilvl w:val="0"/>
          <w:numId w:val="4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ble to provide interview participants and documentation</w:t>
      </w:r>
    </w:p>
    <w:p w14:paraId="3D3D8B80" w14:textId="77777777" w:rsidR="00B35582" w:rsidRPr="00B35582" w:rsidRDefault="00B35582" w:rsidP="00B35582">
      <w:pPr>
        <w:numPr>
          <w:ilvl w:val="0"/>
          <w:numId w:val="4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ble to address some of the prominent themes from the QES.</w:t>
      </w:r>
    </w:p>
    <w:p w14:paraId="7D1D725B" w14:textId="77777777" w:rsidR="00B35582" w:rsidRPr="00B35582" w:rsidRDefault="00B35582" w:rsidP="00B35582">
      <w:pPr>
        <w:spacing w:after="0" w:line="240" w:lineRule="auto"/>
        <w:ind w:left="720"/>
        <w:contextualSpacing/>
        <w:rPr>
          <w:rFonts w:cstheme="minorHAnsi"/>
          <w:sz w:val="24"/>
          <w:szCs w:val="24"/>
          <w:u w:color="000000"/>
          <w:lang w:val="en-US" w:eastAsia="en-GB"/>
        </w:rPr>
      </w:pPr>
    </w:p>
    <w:p w14:paraId="6DB90A7C" w14:textId="7BBC19FE"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Care was taken when approaching sites so as not to raise expectations. Initially sites were approached by email, with follow up discussions by telephone as appropriate. Some sites had previously been contacted regarding the QES, others were newly approached. Records were kept of contact details and ongoing communication. All potential sites were asked to complete a brief site selection questionnaire and accompanying discussions by telephone or email with key </w:t>
      </w:r>
      <w:r w:rsidRPr="00B35582">
        <w:rPr>
          <w:rFonts w:cstheme="minorHAnsi"/>
          <w:sz w:val="24"/>
          <w:szCs w:val="24"/>
          <w:u w:color="000000"/>
          <w:lang w:val="en-US" w:eastAsia="en-GB"/>
        </w:rPr>
        <w:lastRenderedPageBreak/>
        <w:t>stakeholders at sites were held to assist with completion of the questionnaires (</w:t>
      </w:r>
      <w:hyperlink w:anchor="Appendix7" w:history="1">
        <w:r w:rsidRPr="00635D01">
          <w:rPr>
            <w:rStyle w:val="Hyperlink"/>
            <w:rFonts w:cstheme="minorHAnsi"/>
            <w:b/>
            <w:bCs/>
            <w:sz w:val="24"/>
            <w:szCs w:val="24"/>
            <w:lang w:val="en-US" w:eastAsia="en-GB"/>
          </w:rPr>
          <w:t xml:space="preserve">Appendix </w:t>
        </w:r>
        <w:r w:rsidR="0034462A">
          <w:rPr>
            <w:rStyle w:val="Hyperlink"/>
            <w:rFonts w:cstheme="minorHAnsi"/>
            <w:b/>
            <w:bCs/>
            <w:sz w:val="24"/>
            <w:szCs w:val="24"/>
            <w:lang w:val="en-US" w:eastAsia="en-GB"/>
          </w:rPr>
          <w:t>7</w:t>
        </w:r>
        <w:r w:rsidRPr="00635D01">
          <w:rPr>
            <w:rStyle w:val="Hyperlink"/>
            <w:rFonts w:cstheme="minorHAnsi"/>
            <w:b/>
            <w:bCs/>
            <w:sz w:val="24"/>
            <w:szCs w:val="24"/>
            <w:lang w:val="en-US" w:eastAsia="en-GB"/>
          </w:rPr>
          <w:t>. Case study site selection questionnaire</w:t>
        </w:r>
        <w:r w:rsidRPr="0034462A">
          <w:rPr>
            <w:rStyle w:val="Hyperlink"/>
            <w:rFonts w:cstheme="minorHAnsi"/>
            <w:color w:val="auto"/>
            <w:sz w:val="24"/>
            <w:szCs w:val="24"/>
            <w:u w:val="none"/>
            <w:lang w:val="en-US" w:eastAsia="en-GB"/>
          </w:rPr>
          <w:t>).</w:t>
        </w:r>
      </w:hyperlink>
      <w:r w:rsidRPr="00B35582">
        <w:rPr>
          <w:rFonts w:cstheme="minorHAnsi"/>
          <w:sz w:val="24"/>
          <w:szCs w:val="24"/>
          <w:u w:color="000000"/>
          <w:lang w:val="en-US" w:eastAsia="en-GB"/>
        </w:rPr>
        <w:t xml:space="preserve"> These discussions were held with heads of departments, coordinators, or other researchers who volunteered to take on the role. In one case I was</w:t>
      </w:r>
      <w:r w:rsidR="004400D0">
        <w:rPr>
          <w:rFonts w:cstheme="minorHAnsi"/>
          <w:sz w:val="24"/>
          <w:szCs w:val="24"/>
          <w:u w:color="000000"/>
          <w:lang w:val="en-US" w:eastAsia="en-GB"/>
        </w:rPr>
        <w:t xml:space="preserve"> invited</w:t>
      </w:r>
      <w:r w:rsidRPr="00B35582">
        <w:rPr>
          <w:rFonts w:cstheme="minorHAnsi"/>
          <w:sz w:val="24"/>
          <w:szCs w:val="24"/>
          <w:u w:color="000000"/>
          <w:lang w:val="en-US" w:eastAsia="en-GB"/>
        </w:rPr>
        <w:t xml:space="preserve"> to a meeting of the Department involvement advisory group in order to provide further information about my study and gain the group members agreement. The questionnaires were then used to select the sites.</w:t>
      </w:r>
    </w:p>
    <w:p w14:paraId="6ED439F2" w14:textId="77777777" w:rsidR="00B35582" w:rsidRPr="00B35582" w:rsidRDefault="00B35582" w:rsidP="00B35582">
      <w:pPr>
        <w:spacing w:after="0" w:line="240" w:lineRule="auto"/>
        <w:rPr>
          <w:rFonts w:cstheme="minorHAnsi"/>
          <w:sz w:val="24"/>
          <w:szCs w:val="24"/>
          <w:u w:color="000000"/>
          <w:lang w:val="en-US" w:eastAsia="en-GB"/>
        </w:rPr>
      </w:pPr>
    </w:p>
    <w:p w14:paraId="5EBFDF57" w14:textId="77E136D2"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It was possible that chosen sites may have had to drop out due to unforeseen circumstances and others be selected to replace them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8&lt;/RecNum&gt;&lt;DisplayText&gt;(Stake 1995)&lt;/DisplayText&gt;&lt;record&gt;&lt;rec-number&gt;25728&lt;/rec-number&gt;&lt;foreign-keys&gt;&lt;key app="EN" db-id="eda99esr9arp52e20v2pftz4rp5s9x0evef5" timestamp="1557398746"&gt;25728&lt;/key&gt;&lt;/foreign-keys&gt;&lt;ref-type name="Book"&gt;6&lt;/ref-type&gt;&lt;contributors&gt;&lt;authors&gt;&lt;author&gt;Stake, Robert E&lt;/author&gt;&lt;/authors&gt;&lt;/contributors&gt;&lt;titles&gt;&lt;title&gt;The art of case study research&lt;/title&gt;&lt;/titles&gt;&lt;reprint-edition&gt;in file&lt;/reprint-edition&gt;&lt;dates&gt;&lt;year&gt;1995&lt;/year&gt;&lt;/dates&gt;&lt;pub-location&gt;London&lt;/pub-location&gt;&lt;publisher&gt;Sage&lt;/publisher&gt;&lt;isbn&gt;080395767X&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take 1995)</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therefore it was decided to recruit two sites and one reserve site. Only non-NHS sites were approached in line with Ethical approval.</w:t>
      </w:r>
    </w:p>
    <w:p w14:paraId="01E7F223" w14:textId="77777777" w:rsidR="00B35582" w:rsidRPr="00B35582" w:rsidRDefault="00B35582" w:rsidP="00B35582">
      <w:pPr>
        <w:spacing w:after="0" w:line="240" w:lineRule="auto"/>
        <w:rPr>
          <w:rFonts w:cstheme="minorHAnsi"/>
          <w:sz w:val="24"/>
          <w:szCs w:val="24"/>
          <w:u w:color="000000"/>
          <w:lang w:val="en-US" w:eastAsia="en-GB"/>
        </w:rPr>
      </w:pPr>
    </w:p>
    <w:p w14:paraId="3A40E0E9"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A long list of eight potential sites was initially drawn up, all with accompanying anonymised questionnaires. The questionnaires were considered independently by myself, the Patient and Carer Reference Group and my supervisors, and the results then collated. All groups of people selected the same three sites.</w:t>
      </w:r>
    </w:p>
    <w:p w14:paraId="66012D53" w14:textId="77777777" w:rsidR="00B35582" w:rsidRPr="00B35582" w:rsidRDefault="00B35582" w:rsidP="00B35582">
      <w:pPr>
        <w:spacing w:after="0" w:line="240" w:lineRule="auto"/>
        <w:rPr>
          <w:rFonts w:cstheme="minorHAnsi"/>
          <w:sz w:val="24"/>
          <w:szCs w:val="24"/>
          <w:u w:color="000000"/>
          <w:lang w:val="en-US" w:eastAsia="en-GB"/>
        </w:rPr>
      </w:pPr>
    </w:p>
    <w:p w14:paraId="5634C276" w14:textId="6D1C9ACD" w:rsidR="00B35582" w:rsidRPr="00B35582" w:rsidRDefault="00F00644" w:rsidP="00B35582">
      <w:pPr>
        <w:spacing w:after="0" w:line="240" w:lineRule="auto"/>
        <w:rPr>
          <w:rFonts w:cstheme="minorHAnsi"/>
          <w:b/>
          <w:bCs/>
          <w:sz w:val="24"/>
          <w:szCs w:val="24"/>
          <w:u w:color="000000"/>
          <w:lang w:val="en-US" w:eastAsia="en-GB"/>
        </w:rPr>
      </w:pPr>
      <w:bookmarkStart w:id="118" w:name="Access39"/>
      <w:bookmarkStart w:id="119" w:name="_Toc12807405"/>
      <w:bookmarkEnd w:id="118"/>
      <w:r>
        <w:rPr>
          <w:rFonts w:cstheme="minorHAnsi"/>
          <w:b/>
          <w:bCs/>
          <w:sz w:val="24"/>
          <w:szCs w:val="24"/>
          <w:u w:color="000000"/>
          <w:lang w:val="en-US" w:eastAsia="en-GB"/>
        </w:rPr>
        <w:t xml:space="preserve">3.9 </w:t>
      </w:r>
      <w:r w:rsidR="00B35582" w:rsidRPr="00B35582">
        <w:rPr>
          <w:rFonts w:cstheme="minorHAnsi"/>
          <w:b/>
          <w:bCs/>
          <w:sz w:val="24"/>
          <w:szCs w:val="24"/>
          <w:u w:color="000000"/>
          <w:lang w:val="en-US" w:eastAsia="en-GB"/>
        </w:rPr>
        <w:t>Access to case study sites</w:t>
      </w:r>
      <w:bookmarkEnd w:id="119"/>
    </w:p>
    <w:p w14:paraId="411505A1" w14:textId="77777777" w:rsidR="00B35582" w:rsidRPr="00B35582" w:rsidRDefault="00B35582" w:rsidP="00B35582">
      <w:pPr>
        <w:spacing w:after="0" w:line="240" w:lineRule="auto"/>
        <w:rPr>
          <w:rFonts w:cstheme="minorHAnsi"/>
          <w:sz w:val="24"/>
          <w:szCs w:val="24"/>
          <w:u w:color="000000"/>
          <w:lang w:val="en-US" w:eastAsia="en-GB"/>
        </w:rPr>
      </w:pPr>
    </w:p>
    <w:p w14:paraId="5E85C661"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It was important to establish positive relationships with key stakeholders and participants at the sites as this influenced their willingness to take part, therefore the following was carried out to facilitate access to the sites:</w:t>
      </w:r>
    </w:p>
    <w:p w14:paraId="4D186FB9" w14:textId="77777777" w:rsidR="00B35582" w:rsidRPr="00B35582" w:rsidRDefault="00B35582" w:rsidP="00B35582">
      <w:pPr>
        <w:spacing w:after="0" w:line="240" w:lineRule="auto"/>
        <w:rPr>
          <w:rFonts w:cstheme="minorHAnsi"/>
          <w:sz w:val="24"/>
          <w:szCs w:val="24"/>
          <w:u w:color="000000"/>
          <w:lang w:val="en-US" w:eastAsia="en-GB"/>
        </w:rPr>
      </w:pPr>
    </w:p>
    <w:p w14:paraId="3D82E90B"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introduced myself and explained my aims</w:t>
      </w:r>
    </w:p>
    <w:p w14:paraId="623326DB"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explained how and why the site was selected</w:t>
      </w:r>
    </w:p>
    <w:p w14:paraId="5F6693EC"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was explicit about the practicalities involved and what was required from the site</w:t>
      </w:r>
    </w:p>
    <w:p w14:paraId="7D45A1F1"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explained that I intended to be as unobtrusive as possible, however that it may still be a burden on the site to take part</w:t>
      </w:r>
    </w:p>
    <w:p w14:paraId="73629940"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offered to provide information sheets and other relevant information at an early stage</w:t>
      </w:r>
    </w:p>
    <w:p w14:paraId="289E3273"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discussed confidentiality, ethical issues, reports and dissemination</w:t>
      </w:r>
    </w:p>
    <w:p w14:paraId="5802258A"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was mindful of any apprehensions from preliminary discussions and tried to address them as soon as possible</w:t>
      </w:r>
    </w:p>
    <w:p w14:paraId="65670F13"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ensured follow-up emails, etc were timely</w:t>
      </w:r>
    </w:p>
    <w:p w14:paraId="3DBA33FA" w14:textId="77777777" w:rsidR="00B35582" w:rsidRPr="00B35582" w:rsidRDefault="00B35582" w:rsidP="00B35582">
      <w:pPr>
        <w:numPr>
          <w:ilvl w:val="0"/>
          <w:numId w:val="37"/>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was mindful to be open and straightforward, and sympathetic to the case sites endeavors.</w:t>
      </w:r>
    </w:p>
    <w:p w14:paraId="520FDE5C" w14:textId="77777777" w:rsidR="00856A09" w:rsidRDefault="00856A09" w:rsidP="0074614F">
      <w:pPr>
        <w:tabs>
          <w:tab w:val="left" w:pos="2907"/>
        </w:tabs>
        <w:spacing w:after="0" w:line="240" w:lineRule="auto"/>
        <w:rPr>
          <w:rFonts w:cstheme="minorHAnsi"/>
          <w:sz w:val="24"/>
          <w:szCs w:val="24"/>
          <w:lang w:val="en-US" w:eastAsia="en-GB"/>
        </w:rPr>
      </w:pPr>
      <w:bookmarkStart w:id="120" w:name="_Toc524691548"/>
    </w:p>
    <w:p w14:paraId="2B68E320" w14:textId="36E0210D" w:rsidR="00B35582" w:rsidRDefault="00856A09" w:rsidP="0074614F">
      <w:pPr>
        <w:tabs>
          <w:tab w:val="left" w:pos="2907"/>
        </w:tabs>
        <w:spacing w:after="0" w:line="240" w:lineRule="auto"/>
        <w:rPr>
          <w:rFonts w:cstheme="minorHAnsi"/>
          <w:sz w:val="24"/>
          <w:szCs w:val="24"/>
          <w:lang w:val="en-US" w:eastAsia="en-GB"/>
        </w:rPr>
      </w:pPr>
      <w:r>
        <w:rPr>
          <w:rFonts w:cstheme="minorHAnsi"/>
          <w:sz w:val="24"/>
          <w:szCs w:val="24"/>
          <w:lang w:val="en-US" w:eastAsia="en-GB"/>
        </w:rPr>
        <w:t>This was as expected and typical of case study research (Stake 1995).</w:t>
      </w:r>
    </w:p>
    <w:p w14:paraId="7766C877" w14:textId="77777777" w:rsidR="00856A09" w:rsidRPr="00B35582" w:rsidRDefault="00856A09" w:rsidP="0074614F">
      <w:pPr>
        <w:tabs>
          <w:tab w:val="left" w:pos="2907"/>
        </w:tabs>
        <w:spacing w:after="0" w:line="240" w:lineRule="auto"/>
        <w:rPr>
          <w:rFonts w:cstheme="minorHAnsi"/>
          <w:sz w:val="24"/>
          <w:szCs w:val="24"/>
          <w:lang w:val="en-US" w:eastAsia="en-GB"/>
        </w:rPr>
      </w:pPr>
    </w:p>
    <w:p w14:paraId="71DE0C47" w14:textId="19A68869" w:rsidR="00B35582" w:rsidRPr="00B35582" w:rsidRDefault="00365995" w:rsidP="00B35582">
      <w:pPr>
        <w:spacing w:after="0" w:line="240" w:lineRule="auto"/>
        <w:rPr>
          <w:rFonts w:cstheme="minorHAnsi"/>
          <w:b/>
          <w:bCs/>
          <w:sz w:val="24"/>
          <w:szCs w:val="24"/>
          <w:u w:color="000000"/>
          <w:lang w:val="en-US" w:eastAsia="en-GB"/>
        </w:rPr>
      </w:pPr>
      <w:bookmarkStart w:id="121" w:name="Qualitative310"/>
      <w:bookmarkStart w:id="122" w:name="_Toc12807406"/>
      <w:bookmarkEnd w:id="121"/>
      <w:r>
        <w:rPr>
          <w:rFonts w:cstheme="minorHAnsi"/>
          <w:b/>
          <w:bCs/>
          <w:sz w:val="24"/>
          <w:szCs w:val="24"/>
          <w:u w:color="000000"/>
          <w:lang w:val="en-US" w:eastAsia="en-GB"/>
        </w:rPr>
        <w:t xml:space="preserve">3.10 </w:t>
      </w:r>
      <w:r w:rsidR="00B35582" w:rsidRPr="00B35582">
        <w:rPr>
          <w:rFonts w:cstheme="minorHAnsi"/>
          <w:b/>
          <w:bCs/>
          <w:sz w:val="24"/>
          <w:szCs w:val="24"/>
          <w:u w:color="000000"/>
          <w:lang w:val="en-US" w:eastAsia="en-GB"/>
        </w:rPr>
        <w:t>Qualitative methods</w:t>
      </w:r>
      <w:bookmarkEnd w:id="120"/>
      <w:bookmarkEnd w:id="122"/>
    </w:p>
    <w:p w14:paraId="6E89EED6" w14:textId="77777777" w:rsidR="00B35582" w:rsidRPr="00B35582" w:rsidRDefault="00B35582" w:rsidP="00B35582">
      <w:pPr>
        <w:spacing w:after="0" w:line="240" w:lineRule="auto"/>
        <w:rPr>
          <w:rFonts w:cstheme="minorHAnsi"/>
          <w:sz w:val="24"/>
          <w:szCs w:val="24"/>
          <w:u w:color="000000"/>
          <w:lang w:val="en-US" w:eastAsia="en-GB"/>
        </w:rPr>
      </w:pPr>
    </w:p>
    <w:p w14:paraId="3C9C6913"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Several methods of data collection, or sources of evidence, were used and were selected according to the characteristics of each site. They included:</w:t>
      </w:r>
    </w:p>
    <w:p w14:paraId="5777D5F1" w14:textId="77777777" w:rsidR="00B35582" w:rsidRPr="00B35582" w:rsidRDefault="00B35582" w:rsidP="00B35582">
      <w:pPr>
        <w:spacing w:after="0" w:line="240" w:lineRule="auto"/>
        <w:rPr>
          <w:rFonts w:cstheme="minorHAnsi"/>
          <w:sz w:val="24"/>
          <w:szCs w:val="24"/>
          <w:u w:color="000000"/>
          <w:lang w:val="en-US" w:eastAsia="en-GB"/>
        </w:rPr>
      </w:pPr>
    </w:p>
    <w:p w14:paraId="2B5768CD" w14:textId="77777777" w:rsidR="00B35582" w:rsidRPr="00B35582" w:rsidRDefault="00B35582" w:rsidP="00B35582">
      <w:pPr>
        <w:numPr>
          <w:ilvl w:val="0"/>
          <w:numId w:val="3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ndividual or group interviews with patients/carers/public members, academics and others with experience of involvement</w:t>
      </w:r>
    </w:p>
    <w:p w14:paraId="535C49AD" w14:textId="77777777" w:rsidR="00B35582" w:rsidRPr="00B35582" w:rsidRDefault="00B35582" w:rsidP="00B35582">
      <w:pPr>
        <w:numPr>
          <w:ilvl w:val="0"/>
          <w:numId w:val="3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Documentary evidence (eg. reports, involvement strategies)</w:t>
      </w:r>
    </w:p>
    <w:p w14:paraId="16835D73" w14:textId="77777777" w:rsidR="00B35582" w:rsidRPr="00B35582" w:rsidRDefault="00B35582" w:rsidP="00B35582">
      <w:pPr>
        <w:numPr>
          <w:ilvl w:val="0"/>
          <w:numId w:val="3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Reflexive research diary and other reflexive activities of the researcher.</w:t>
      </w:r>
    </w:p>
    <w:p w14:paraId="48A4B1F5" w14:textId="77777777" w:rsidR="00B35582" w:rsidRPr="00B35582" w:rsidRDefault="00B35582" w:rsidP="00B35582">
      <w:pPr>
        <w:spacing w:after="0" w:line="240" w:lineRule="auto"/>
        <w:rPr>
          <w:rFonts w:cstheme="minorHAnsi"/>
          <w:sz w:val="24"/>
          <w:szCs w:val="24"/>
          <w:u w:color="000000"/>
          <w:lang w:val="en-US" w:eastAsia="en-GB"/>
        </w:rPr>
      </w:pPr>
      <w:bookmarkStart w:id="123" w:name="_Hlk8831564"/>
    </w:p>
    <w:p w14:paraId="44DE00B4" w14:textId="77777777" w:rsidR="00335371" w:rsidRDefault="00335371">
      <w:pPr>
        <w:rPr>
          <w:rFonts w:cstheme="minorHAnsi"/>
          <w:b/>
          <w:bCs/>
          <w:sz w:val="24"/>
          <w:szCs w:val="24"/>
          <w:u w:color="000000"/>
          <w:lang w:val="en-US" w:eastAsia="en-GB"/>
        </w:rPr>
      </w:pPr>
      <w:bookmarkStart w:id="124" w:name="_Toc524691549"/>
      <w:bookmarkStart w:id="125" w:name="_Toc12807407"/>
      <w:r>
        <w:rPr>
          <w:rFonts w:cstheme="minorHAnsi"/>
          <w:b/>
          <w:bCs/>
          <w:sz w:val="24"/>
          <w:szCs w:val="24"/>
          <w:u w:color="000000"/>
          <w:lang w:val="en-US" w:eastAsia="en-GB"/>
        </w:rPr>
        <w:br w:type="page"/>
      </w:r>
    </w:p>
    <w:p w14:paraId="714BF225" w14:textId="138CE736" w:rsidR="00B35582" w:rsidRPr="00B35582" w:rsidRDefault="00365995" w:rsidP="00B35582">
      <w:pPr>
        <w:spacing w:after="0" w:line="240" w:lineRule="auto"/>
        <w:rPr>
          <w:rFonts w:cstheme="minorHAnsi"/>
          <w:b/>
          <w:bCs/>
          <w:sz w:val="24"/>
          <w:szCs w:val="24"/>
          <w:u w:color="000000"/>
          <w:lang w:val="en-US" w:eastAsia="en-GB"/>
        </w:rPr>
      </w:pPr>
      <w:bookmarkStart w:id="126" w:name="Interviews3101"/>
      <w:bookmarkEnd w:id="126"/>
      <w:r>
        <w:rPr>
          <w:rFonts w:cstheme="minorHAnsi"/>
          <w:b/>
          <w:bCs/>
          <w:sz w:val="24"/>
          <w:szCs w:val="24"/>
          <w:u w:color="000000"/>
          <w:lang w:val="en-US" w:eastAsia="en-GB"/>
        </w:rPr>
        <w:lastRenderedPageBreak/>
        <w:t xml:space="preserve">3.10.1 </w:t>
      </w:r>
      <w:r w:rsidR="00B35582" w:rsidRPr="00B35582">
        <w:rPr>
          <w:rFonts w:cstheme="minorHAnsi"/>
          <w:b/>
          <w:bCs/>
          <w:sz w:val="24"/>
          <w:szCs w:val="24"/>
          <w:u w:color="000000"/>
          <w:lang w:val="en-US" w:eastAsia="en-GB"/>
        </w:rPr>
        <w:t>Interviews</w:t>
      </w:r>
    </w:p>
    <w:p w14:paraId="09957619" w14:textId="77777777" w:rsidR="00B35582" w:rsidRPr="00B35582" w:rsidRDefault="00B35582" w:rsidP="00B35582">
      <w:pPr>
        <w:spacing w:after="0" w:line="240" w:lineRule="auto"/>
        <w:rPr>
          <w:rFonts w:cstheme="minorHAnsi"/>
          <w:b/>
          <w:bCs/>
          <w:sz w:val="24"/>
          <w:szCs w:val="24"/>
          <w:u w:color="000000"/>
          <w:lang w:val="en-US" w:eastAsia="en-GB"/>
        </w:rPr>
      </w:pPr>
    </w:p>
    <w:p w14:paraId="45E04BEA" w14:textId="1F529031" w:rsidR="00B35582" w:rsidRPr="00B35582" w:rsidRDefault="00365995" w:rsidP="00B35582">
      <w:pPr>
        <w:spacing w:after="0" w:line="240" w:lineRule="auto"/>
        <w:rPr>
          <w:rFonts w:cstheme="minorHAnsi"/>
          <w:b/>
          <w:bCs/>
          <w:sz w:val="24"/>
          <w:szCs w:val="24"/>
          <w:u w:color="000000"/>
          <w:lang w:val="en-US" w:eastAsia="en-GB"/>
        </w:rPr>
      </w:pPr>
      <w:bookmarkStart w:id="127" w:name="Epistemological31011"/>
      <w:bookmarkStart w:id="128" w:name="_Hlk139106720"/>
      <w:bookmarkEnd w:id="127"/>
      <w:r>
        <w:rPr>
          <w:rFonts w:cstheme="minorHAnsi"/>
          <w:b/>
          <w:bCs/>
          <w:sz w:val="24"/>
          <w:szCs w:val="24"/>
          <w:u w:color="000000"/>
          <w:lang w:val="en-US" w:eastAsia="en-GB"/>
        </w:rPr>
        <w:t xml:space="preserve">3.10.1.1 </w:t>
      </w:r>
      <w:r w:rsidR="00B35582" w:rsidRPr="00B35582">
        <w:rPr>
          <w:rFonts w:cstheme="minorHAnsi"/>
          <w:b/>
          <w:bCs/>
          <w:sz w:val="24"/>
          <w:szCs w:val="24"/>
          <w:u w:color="000000"/>
          <w:lang w:val="en-US" w:eastAsia="en-GB"/>
        </w:rPr>
        <w:t xml:space="preserve">Epistemological and theoretical influences </w:t>
      </w:r>
      <w:bookmarkEnd w:id="124"/>
      <w:r w:rsidR="00B35582" w:rsidRPr="00B35582">
        <w:rPr>
          <w:rFonts w:cstheme="minorHAnsi"/>
          <w:b/>
          <w:bCs/>
          <w:sz w:val="24"/>
          <w:szCs w:val="24"/>
          <w:u w:color="000000"/>
          <w:lang w:val="en-US" w:eastAsia="en-GB"/>
        </w:rPr>
        <w:t xml:space="preserve">of </w:t>
      </w:r>
      <w:bookmarkEnd w:id="125"/>
      <w:r w:rsidR="00B35582" w:rsidRPr="00B35582">
        <w:rPr>
          <w:rFonts w:cstheme="minorHAnsi"/>
          <w:b/>
          <w:bCs/>
          <w:sz w:val="24"/>
          <w:szCs w:val="24"/>
          <w:u w:color="000000"/>
          <w:lang w:val="en-US" w:eastAsia="en-GB"/>
        </w:rPr>
        <w:t>interviews</w:t>
      </w:r>
    </w:p>
    <w:bookmarkEnd w:id="123"/>
    <w:bookmarkEnd w:id="128"/>
    <w:p w14:paraId="48CD17A4" w14:textId="77777777" w:rsidR="00B35582" w:rsidRPr="00B35582" w:rsidRDefault="00B35582" w:rsidP="00B35582">
      <w:pPr>
        <w:spacing w:after="0" w:line="240" w:lineRule="auto"/>
        <w:rPr>
          <w:rFonts w:cstheme="minorHAnsi"/>
          <w:sz w:val="24"/>
          <w:szCs w:val="24"/>
          <w:u w:color="000000"/>
          <w:lang w:val="en-US" w:eastAsia="en-GB"/>
        </w:rPr>
      </w:pPr>
    </w:p>
    <w:p w14:paraId="7F10BAED" w14:textId="65360DD5"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Reflexive Thematic Analysis was used to analyse the interview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99353&lt;/RecNum&gt;&lt;DisplayText&gt;(Braun and Clarke 2019a; Braun and Clarke 2022)&lt;/DisplayText&gt;&lt;record&gt;&lt;rec-number&gt;199353&lt;/rec-number&gt;&lt;foreign-keys&gt;&lt;key app="EN" db-id="eda99esr9arp52e20v2pftz4rp5s9x0evef5" timestamp="1640523087"&gt;199353&lt;/key&gt;&lt;/foreign-keys&gt;&lt;ref-type name="Edited Book"&gt;28&lt;/ref-type&gt;&lt;contributors&gt;&lt;authors&gt;&lt;author&gt;Braun, V.&lt;/author&gt;&lt;author&gt;Clarke, V.&lt;/author&gt;&lt;/authors&gt;&lt;/contributors&gt;&lt;titles&gt;&lt;title&gt;Thematic Analysis. A Practical Guide&lt;/title&gt;&lt;/titles&gt;&lt;reprint-edition&gt;in file&lt;/reprint-edition&gt;&lt;dates&gt;&lt;year&gt;2022&lt;/year&gt;&lt;/dates&gt;&lt;pub-location&gt;London&lt;/pub-location&gt;&lt;publisher&gt;SAGE&lt;/publisher&gt;&lt;urls&gt;&lt;/urls&gt;&lt;/record&gt;&lt;/Cite&gt;&lt;Cite&gt;&lt;RecNum&gt;25887&lt;/RecNum&gt;&lt;record&gt;&lt;rec-number&gt;25887&lt;/rec-number&gt;&lt;foreign-keys&gt;&lt;key app="EN" db-id="eda99esr9arp52e20v2pftz4rp5s9x0evef5" timestamp="1612524406"&gt;25887&lt;/key&gt;&lt;/foreign-keys&gt;&lt;ref-type name="Journal Article"&gt;17&lt;/ref-type&gt;&lt;contributors&gt;&lt;authors&gt;&lt;author&gt;Braun, V.&lt;/author&gt;&lt;author&gt;Clarke, V.&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reprint-edition&gt;in file&lt;/reprint-edition&gt;&lt;dates&gt;&lt;year&gt;2019&lt;/year&gt;&lt;/dates&gt;&lt;isbn&gt;2159-676X&lt;/isbn&gt;&lt;urls&gt;&lt;related-urls&gt;&lt;url&gt;https://www.tandfonline.com/doi/full/10.1080/2159676X.2019.1628806&lt;/url&gt;&lt;/related-urls&gt;&lt;/urls&gt;&lt;electronic-resource-num&gt;10.1080/2159676X.2019.1628806&lt;/electronic-resource-num&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and Clarke 2019a; 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It was important to use a reflexive approach because of the dependance of the CSA on myself as the researcher (see </w:t>
      </w:r>
      <w:hyperlink w:anchor="Theresearcher37" w:history="1">
        <w:r w:rsidR="008918D2" w:rsidRPr="005919B8">
          <w:rPr>
            <w:rStyle w:val="Hyperlink"/>
            <w:rFonts w:cstheme="minorHAnsi"/>
            <w:b/>
            <w:bCs/>
            <w:sz w:val="24"/>
            <w:szCs w:val="24"/>
            <w:lang w:val="en-US" w:eastAsia="en-GB"/>
          </w:rPr>
          <w:t>‘</w:t>
        </w:r>
        <w:r w:rsidRPr="005919B8">
          <w:rPr>
            <w:rStyle w:val="Hyperlink"/>
            <w:rFonts w:cstheme="minorHAnsi"/>
            <w:b/>
            <w:bCs/>
            <w:sz w:val="24"/>
            <w:szCs w:val="24"/>
            <w:lang w:val="en-US" w:eastAsia="en-GB"/>
          </w:rPr>
          <w:t>The researcher self</w:t>
        </w:r>
        <w:r w:rsidR="008918D2" w:rsidRPr="005919B8">
          <w:rPr>
            <w:rStyle w:val="Hyperlink"/>
            <w:rFonts w:cstheme="minorHAnsi"/>
            <w:b/>
            <w:bCs/>
            <w:sz w:val="24"/>
            <w:szCs w:val="24"/>
            <w:lang w:val="en-US" w:eastAsia="en-GB"/>
          </w:rPr>
          <w:t>’</w:t>
        </w:r>
      </w:hyperlink>
      <w:r w:rsidRPr="00B35582">
        <w:rPr>
          <w:rFonts w:cstheme="minorHAnsi"/>
          <w:sz w:val="24"/>
          <w:szCs w:val="24"/>
          <w:u w:color="000000"/>
          <w:lang w:val="en-US" w:eastAsia="en-GB"/>
        </w:rPr>
        <w:t xml:space="preserve">). Interpretative Phenomenological Analysis (IPA) was also considered, as another reflexive methodology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7109&lt;/RecNum&gt;&lt;DisplayText&gt;(Smith et al. 2009b)&lt;/DisplayText&gt;&lt;record&gt;&lt;rec-number&gt;7109&lt;/rec-number&gt;&lt;foreign-keys&gt;&lt;key app="EN" db-id="eda99esr9arp52e20v2pftz4rp5s9x0evef5" timestamp="1466079126"&gt;7109&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reprint-edition&gt;in file&lt;/reprint-edition&gt;&lt;keywords&gt;&lt;keyword&gt;analysis&lt;/keyword&gt;&lt;keyword&gt;Research&lt;/keyword&gt;&lt;keyword&gt;theory&lt;/keyword&gt;&lt;/keywords&gt;&lt;dates&gt;&lt;year&gt;2009&lt;/year&gt;&lt;pub-dates&gt;&lt;date&gt;2009&lt;/date&gt;&lt;/pub-dates&gt;&lt;/dates&gt;&lt;pub-location&gt;London&lt;/pub-location&gt;&lt;publisher&gt;Sage&lt;/publisher&gt;&lt;label&gt;1112R&lt;/label&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mith et al. 2009b)</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however, Reflexive Thematic Analysis was chosen because of the large sample size and the focus of both the research questions and analysis on other factors in addition to personal experiences, for example organisational and cultural influence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889&lt;/RecNum&gt;&lt;DisplayText&gt;(Braun and Clarke 2020a; Braun and Clarke 2022)&lt;/DisplayText&gt;&lt;record&gt;&lt;rec-number&gt;25889&lt;/rec-number&gt;&lt;foreign-keys&gt;&lt;key app="EN" db-id="eda99esr9arp52e20v2pftz4rp5s9x0evef5" timestamp="1612524843"&gt;25889&lt;/key&gt;&lt;/foreign-keys&gt;&lt;ref-type name="Journal Article"&gt;17&lt;/ref-type&gt;&lt;contributors&gt;&lt;authors&gt;&lt;author&gt;Braun, V.&lt;/author&gt;&lt;author&gt;Clarke, V.&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reprint-edition&gt;in file&lt;/reprint-edition&gt;&lt;dates&gt;&lt;year&gt;2020&lt;/year&gt;&lt;/dates&gt;&lt;isbn&gt;1473-3145&lt;/isbn&gt;&lt;urls&gt;&lt;related-urls&gt;&lt;url&gt;https://doi.org/10.1002/capr.12360&lt;/url&gt;&lt;/related-urls&gt;&lt;/urls&gt;&lt;/record&gt;&lt;/Cite&gt;&lt;Cite&gt;&lt;RecNum&gt;199353&lt;/RecNum&gt;&lt;record&gt;&lt;rec-number&gt;199353&lt;/rec-number&gt;&lt;foreign-keys&gt;&lt;key app="EN" db-id="eda99esr9arp52e20v2pftz4rp5s9x0evef5" timestamp="1640523087"&gt;199353&lt;/key&gt;&lt;/foreign-keys&gt;&lt;ref-type name="Edited Book"&gt;28&lt;/ref-type&gt;&lt;contributors&gt;&lt;authors&gt;&lt;author&gt;Braun, V.&lt;/author&gt;&lt;author&gt;Clarke, V.&lt;/author&gt;&lt;/authors&gt;&lt;/contributors&gt;&lt;titles&gt;&lt;title&gt;Thematic Analysis. A Practical Guide&lt;/title&gt;&lt;/titles&gt;&lt;reprint-edition&gt;in file&lt;/reprint-edition&gt;&lt;dates&gt;&lt;year&gt;2022&lt;/year&gt;&lt;/dates&gt;&lt;pub-location&gt;London&lt;/pub-location&gt;&lt;publisher&gt;SAGE&lt;/publisher&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and Clarke 2020a; 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3FE019D2" w14:textId="77777777" w:rsidR="00B35582" w:rsidRPr="00B35582" w:rsidRDefault="00B35582" w:rsidP="00B35582">
      <w:pPr>
        <w:spacing w:after="0" w:line="240" w:lineRule="auto"/>
        <w:rPr>
          <w:rFonts w:cstheme="minorHAnsi"/>
          <w:sz w:val="24"/>
          <w:szCs w:val="24"/>
          <w:u w:color="000000"/>
          <w:lang w:val="en-US" w:eastAsia="en-GB"/>
        </w:rPr>
      </w:pPr>
    </w:p>
    <w:p w14:paraId="134B73B8" w14:textId="432DB493" w:rsidR="00B35582" w:rsidRPr="00B35582" w:rsidRDefault="00B35582" w:rsidP="00B35582">
      <w:pPr>
        <w:spacing w:after="0" w:line="240" w:lineRule="auto"/>
        <w:rPr>
          <w:rFonts w:eastAsia="Arial Unicode MS" w:cstheme="minorHAnsi"/>
          <w:color w:val="000000"/>
          <w:sz w:val="24"/>
          <w:szCs w:val="24"/>
          <w:u w:color="000000"/>
          <w:lang w:val="en-US" w:eastAsia="en-GB"/>
        </w:rPr>
      </w:pPr>
      <w:r w:rsidRPr="00B35582">
        <w:rPr>
          <w:rFonts w:eastAsia="Arial Unicode MS" w:cstheme="minorHAnsi"/>
          <w:color w:val="000000"/>
          <w:sz w:val="24"/>
          <w:szCs w:val="24"/>
          <w:u w:color="000000"/>
          <w:lang w:val="en-US" w:eastAsia="en-GB"/>
        </w:rPr>
        <w:t xml:space="preserve">An inductive approach was undertaken that allowed the data to determine the themes rather than using preconceived themes. This acknowledged the importance of reflection on and engagement with the data, using organic and recursive coding processes </w:t>
      </w:r>
      <w:r w:rsidR="00C445FA">
        <w:rPr>
          <w:rFonts w:eastAsia="Arial Unicode MS" w:cstheme="minorHAnsi"/>
          <w:color w:val="000000"/>
          <w:sz w:val="24"/>
          <w:szCs w:val="24"/>
          <w:u w:color="000000"/>
          <w:lang w:val="en-US" w:eastAsia="en-GB"/>
        </w:rPr>
        <w:fldChar w:fldCharType="begin"/>
      </w:r>
      <w:r w:rsidR="00C445FA">
        <w:rPr>
          <w:rFonts w:eastAsia="Arial Unicode MS" w:cstheme="minorHAnsi"/>
          <w:color w:val="000000"/>
          <w:sz w:val="24"/>
          <w:szCs w:val="24"/>
          <w:u w:color="000000"/>
          <w:lang w:val="en-US" w:eastAsia="en-GB"/>
        </w:rPr>
        <w:instrText xml:space="preserve"> ADDIN EN.CITE &lt;EndNote&gt;&lt;Cite&gt;&lt;RecNum&gt;25887&lt;/RecNum&gt;&lt;DisplayText&gt;(Braun and Clarke 2019a; Braun and Clarke 2020a)&lt;/DisplayText&gt;&lt;record&gt;&lt;rec-number&gt;25887&lt;/rec-number&gt;&lt;foreign-keys&gt;&lt;key app="EN" db-id="eda99esr9arp52e20v2pftz4rp5s9x0evef5" timestamp="1612524406"&gt;25887&lt;/key&gt;&lt;/foreign-keys&gt;&lt;ref-type name="Journal Article"&gt;17&lt;/ref-type&gt;&lt;contributors&gt;&lt;authors&gt;&lt;author&gt;Braun, V.&lt;/author&gt;&lt;author&gt;Clarke, V.&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reprint-edition&gt;in file&lt;/reprint-edition&gt;&lt;dates&gt;&lt;year&gt;2019&lt;/year&gt;&lt;/dates&gt;&lt;isbn&gt;2159-676X&lt;/isbn&gt;&lt;urls&gt;&lt;related-urls&gt;&lt;url&gt;https://www.tandfonline.com/doi/full/10.1080/2159676X.2019.1628806&lt;/url&gt;&lt;/related-urls&gt;&lt;/urls&gt;&lt;electronic-resource-num&gt;10.1080/2159676X.2019.1628806&lt;/electronic-resource-num&gt;&lt;/record&gt;&lt;/Cite&gt;&lt;Cite&gt;&lt;RecNum&gt;25889&lt;/RecNum&gt;&lt;record&gt;&lt;rec-number&gt;25889&lt;/rec-number&gt;&lt;foreign-keys&gt;&lt;key app="EN" db-id="eda99esr9arp52e20v2pftz4rp5s9x0evef5" timestamp="1612524843"&gt;25889&lt;/key&gt;&lt;/foreign-keys&gt;&lt;ref-type name="Journal Article"&gt;17&lt;/ref-type&gt;&lt;contributors&gt;&lt;authors&gt;&lt;author&gt;Braun, V.&lt;/author&gt;&lt;author&gt;Clarke, V.&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reprint-edition&gt;in file&lt;/reprint-edition&gt;&lt;dates&gt;&lt;year&gt;2020&lt;/year&gt;&lt;/dates&gt;&lt;isbn&gt;1473-3145&lt;/isbn&gt;&lt;urls&gt;&lt;related-urls&gt;&lt;url&gt;https://doi.org/10.1002/capr.12360&lt;/url&gt;&lt;/related-urls&gt;&lt;/urls&gt;&lt;/record&gt;&lt;/Cite&gt;&lt;/EndNote&gt;</w:instrText>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Braun and Clarke 2019a; Braun and Clarke 2020a)</w:t>
      </w:r>
      <w:r w:rsidR="00C445FA">
        <w:rPr>
          <w:rFonts w:eastAsia="Arial Unicode MS" w:cstheme="minorHAnsi"/>
          <w:color w:val="000000"/>
          <w:sz w:val="24"/>
          <w:szCs w:val="24"/>
          <w:u w:color="000000"/>
          <w:lang w:val="en-US" w:eastAsia="en-GB"/>
        </w:rPr>
        <w:fldChar w:fldCharType="end"/>
      </w:r>
      <w:r w:rsidRPr="00B35582">
        <w:rPr>
          <w:rFonts w:eastAsia="Arial Unicode MS" w:cstheme="minorHAnsi"/>
          <w:color w:val="000000"/>
          <w:sz w:val="24"/>
          <w:szCs w:val="24"/>
          <w:u w:color="000000"/>
          <w:lang w:val="en-US" w:eastAsia="en-GB"/>
        </w:rPr>
        <w:t xml:space="preserve">. Therefore, the experiences of participants are not derived directly from their personal accounts of a phenomenon, but through a process of intersubjective meaning-making, with the researcher identifying and reflecting upon their own experiences and assumptions throughout the coding process (see </w:t>
      </w:r>
      <w:hyperlink w:anchor="Theresearcher37" w:history="1">
        <w:r w:rsidR="008918D2" w:rsidRPr="005919B8">
          <w:rPr>
            <w:rStyle w:val="Hyperlink"/>
            <w:rFonts w:eastAsia="Arial Unicode MS" w:cstheme="minorHAnsi"/>
            <w:b/>
            <w:bCs/>
            <w:sz w:val="24"/>
            <w:szCs w:val="24"/>
            <w:lang w:val="en-US" w:eastAsia="en-GB"/>
          </w:rPr>
          <w:t>‘</w:t>
        </w:r>
        <w:r w:rsidRPr="005919B8">
          <w:rPr>
            <w:rStyle w:val="Hyperlink"/>
            <w:rFonts w:eastAsia="Arial Unicode MS" w:cstheme="minorHAnsi"/>
            <w:b/>
            <w:bCs/>
            <w:sz w:val="24"/>
            <w:szCs w:val="24"/>
            <w:lang w:val="en-US" w:eastAsia="en-GB"/>
          </w:rPr>
          <w:t>The researcher self</w:t>
        </w:r>
        <w:r w:rsidR="008918D2" w:rsidRPr="005919B8">
          <w:rPr>
            <w:rStyle w:val="Hyperlink"/>
            <w:rFonts w:eastAsia="Arial Unicode MS" w:cstheme="minorHAnsi"/>
            <w:b/>
            <w:bCs/>
            <w:sz w:val="24"/>
            <w:szCs w:val="24"/>
            <w:lang w:val="en-US" w:eastAsia="en-GB"/>
          </w:rPr>
          <w:t>’</w:t>
        </w:r>
      </w:hyperlink>
      <w:r w:rsidRPr="00B35582">
        <w:rPr>
          <w:rFonts w:eastAsia="Arial Unicode MS" w:cstheme="minorHAnsi"/>
          <w:color w:val="000000"/>
          <w:sz w:val="24"/>
          <w:szCs w:val="24"/>
          <w:u w:color="000000"/>
          <w:lang w:val="en-US" w:eastAsia="en-GB"/>
        </w:rPr>
        <w:t>).</w:t>
      </w:r>
    </w:p>
    <w:p w14:paraId="50A318EF" w14:textId="77777777" w:rsidR="00B35582" w:rsidRPr="00B35582" w:rsidRDefault="00B35582" w:rsidP="00B35582">
      <w:pPr>
        <w:spacing w:after="0" w:line="240" w:lineRule="auto"/>
        <w:rPr>
          <w:rFonts w:eastAsia="Arial Unicode MS" w:cstheme="minorHAnsi"/>
          <w:color w:val="000000"/>
          <w:sz w:val="24"/>
          <w:szCs w:val="24"/>
          <w:u w:color="000000"/>
          <w:lang w:val="en-US" w:eastAsia="en-GB"/>
        </w:rPr>
      </w:pPr>
    </w:p>
    <w:p w14:paraId="1C00606B"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aim of the interviews was to understand the involvement activity from the perspective of those engaged with it, to examine the relationships between the people involved and to do this in the specific social, historical, political, and personal contexts of the case. This therefore led to an understanding of how contextual factors influenced the behaviour of people and the impact of these factors on both people and the case itself. </w:t>
      </w:r>
    </w:p>
    <w:p w14:paraId="557FA94F" w14:textId="77777777" w:rsidR="00B35582" w:rsidRPr="00B35582" w:rsidRDefault="00B35582" w:rsidP="00B35582">
      <w:pPr>
        <w:spacing w:after="0" w:line="240" w:lineRule="auto"/>
        <w:rPr>
          <w:rFonts w:cstheme="minorHAnsi"/>
          <w:sz w:val="24"/>
          <w:szCs w:val="24"/>
          <w:u w:color="000000"/>
          <w:lang w:val="en-US" w:eastAsia="en-GB"/>
        </w:rPr>
      </w:pPr>
    </w:p>
    <w:p w14:paraId="1D8F1DA2" w14:textId="52500605" w:rsidR="00B35582" w:rsidRPr="00B35582" w:rsidRDefault="00365995" w:rsidP="00B35582">
      <w:pPr>
        <w:spacing w:after="0" w:line="240" w:lineRule="auto"/>
        <w:rPr>
          <w:rFonts w:cstheme="minorHAnsi"/>
          <w:b/>
          <w:bCs/>
          <w:sz w:val="24"/>
          <w:szCs w:val="24"/>
          <w:u w:color="000000"/>
          <w:lang w:val="en-US" w:eastAsia="en-GB"/>
        </w:rPr>
      </w:pPr>
      <w:bookmarkStart w:id="129" w:name="Identification31012"/>
      <w:bookmarkStart w:id="130" w:name="_Hlk139106757"/>
      <w:bookmarkEnd w:id="129"/>
      <w:r>
        <w:rPr>
          <w:rFonts w:cstheme="minorHAnsi"/>
          <w:b/>
          <w:bCs/>
          <w:sz w:val="24"/>
          <w:szCs w:val="24"/>
          <w:u w:color="000000"/>
          <w:lang w:val="en-US" w:eastAsia="en-GB"/>
        </w:rPr>
        <w:t xml:space="preserve">3.10.1.2 </w:t>
      </w:r>
      <w:r w:rsidR="00B35582" w:rsidRPr="00B35582">
        <w:rPr>
          <w:rFonts w:cstheme="minorHAnsi"/>
          <w:b/>
          <w:bCs/>
          <w:sz w:val="24"/>
          <w:szCs w:val="24"/>
          <w:u w:color="000000"/>
          <w:lang w:val="en-US" w:eastAsia="en-GB"/>
        </w:rPr>
        <w:t>Identification and recruitment of participants</w:t>
      </w:r>
    </w:p>
    <w:bookmarkEnd w:id="130"/>
    <w:p w14:paraId="167092D7" w14:textId="77777777" w:rsidR="00B35582" w:rsidRPr="00B35582" w:rsidRDefault="00B35582" w:rsidP="00B35582">
      <w:pPr>
        <w:spacing w:after="0" w:line="240" w:lineRule="auto"/>
        <w:rPr>
          <w:rFonts w:cstheme="minorHAnsi"/>
          <w:sz w:val="24"/>
          <w:szCs w:val="24"/>
          <w:u w:color="000000"/>
          <w:lang w:val="en-US" w:eastAsia="en-GB"/>
        </w:rPr>
      </w:pPr>
    </w:p>
    <w:p w14:paraId="77BE046A"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Preliminary contact had already been established with key stakeholders at each site during site selection and liaison with these people was resumed. Initial publicity was carried out using several methods:</w:t>
      </w:r>
    </w:p>
    <w:p w14:paraId="4FBC4D32" w14:textId="77777777" w:rsidR="00B35582" w:rsidRPr="00B35582" w:rsidRDefault="00B35582" w:rsidP="00B35582">
      <w:pPr>
        <w:spacing w:after="0" w:line="240" w:lineRule="auto"/>
        <w:rPr>
          <w:rFonts w:cstheme="minorHAnsi"/>
          <w:sz w:val="24"/>
          <w:szCs w:val="24"/>
          <w:u w:color="000000"/>
          <w:lang w:val="en-US" w:eastAsia="en-GB"/>
        </w:rPr>
      </w:pPr>
    </w:p>
    <w:p w14:paraId="05EA4638" w14:textId="6E9F645B" w:rsidR="00B35582" w:rsidRPr="00B35582" w:rsidRDefault="00B35582" w:rsidP="00B35582">
      <w:pPr>
        <w:numPr>
          <w:ilvl w:val="0"/>
          <w:numId w:val="52"/>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Flyers aimed at patients/carers/public members and researchers were distributed using internal email lists (</w:t>
      </w:r>
      <w:hyperlink w:anchor="Appendix8" w:history="1">
        <w:r w:rsidRPr="00635D01">
          <w:rPr>
            <w:rStyle w:val="Hyperlink"/>
            <w:rFonts w:cstheme="minorHAnsi"/>
            <w:b/>
            <w:bCs/>
            <w:sz w:val="24"/>
            <w:szCs w:val="24"/>
            <w:lang w:val="en-US" w:eastAsia="en-GB"/>
          </w:rPr>
          <w:t xml:space="preserve">Appendix </w:t>
        </w:r>
        <w:r w:rsidR="0034462A">
          <w:rPr>
            <w:rStyle w:val="Hyperlink"/>
            <w:rFonts w:cstheme="minorHAnsi"/>
            <w:b/>
            <w:bCs/>
            <w:sz w:val="24"/>
            <w:szCs w:val="24"/>
            <w:lang w:val="en-US" w:eastAsia="en-GB"/>
          </w:rPr>
          <w:t>8</w:t>
        </w:r>
        <w:r w:rsidRPr="00635D01">
          <w:rPr>
            <w:rStyle w:val="Hyperlink"/>
            <w:rFonts w:cstheme="minorHAnsi"/>
            <w:b/>
            <w:bCs/>
            <w:sz w:val="24"/>
            <w:szCs w:val="24"/>
            <w:lang w:val="en-US" w:eastAsia="en-GB"/>
          </w:rPr>
          <w:t>. Public members, WPCRC flyer</w:t>
        </w:r>
      </w:hyperlink>
      <w:r w:rsidRPr="00B35582">
        <w:rPr>
          <w:rFonts w:cstheme="minorHAnsi"/>
          <w:b/>
          <w:bCs/>
          <w:sz w:val="24"/>
          <w:szCs w:val="24"/>
          <w:u w:color="000000"/>
          <w:lang w:val="en-US" w:eastAsia="en-GB"/>
        </w:rPr>
        <w:t xml:space="preserve">; </w:t>
      </w:r>
      <w:hyperlink w:anchor="Appendix9" w:history="1">
        <w:r w:rsidRPr="00635D01">
          <w:rPr>
            <w:rStyle w:val="Hyperlink"/>
            <w:rFonts w:cstheme="minorHAnsi"/>
            <w:b/>
            <w:bCs/>
            <w:sz w:val="24"/>
            <w:szCs w:val="24"/>
            <w:lang w:val="en-US" w:eastAsia="en-GB"/>
          </w:rPr>
          <w:t xml:space="preserve">Appendix </w:t>
        </w:r>
        <w:r w:rsidR="0034462A">
          <w:rPr>
            <w:rStyle w:val="Hyperlink"/>
            <w:rFonts w:cstheme="minorHAnsi"/>
            <w:b/>
            <w:bCs/>
            <w:sz w:val="24"/>
            <w:szCs w:val="24"/>
            <w:lang w:val="en-US" w:eastAsia="en-GB"/>
          </w:rPr>
          <w:t>9</w:t>
        </w:r>
        <w:r w:rsidRPr="00635D01">
          <w:rPr>
            <w:rStyle w:val="Hyperlink"/>
            <w:rFonts w:cstheme="minorHAnsi"/>
            <w:b/>
            <w:bCs/>
            <w:sz w:val="24"/>
            <w:szCs w:val="24"/>
            <w:lang w:val="en-US" w:eastAsia="en-GB"/>
          </w:rPr>
          <w:t>. Researchers, CSI flyer</w:t>
        </w:r>
      </w:hyperlink>
      <w:r w:rsidRPr="00B35582">
        <w:rPr>
          <w:rFonts w:cstheme="minorHAnsi"/>
          <w:sz w:val="24"/>
          <w:szCs w:val="24"/>
          <w:u w:color="000000"/>
          <w:lang w:val="en-US" w:eastAsia="en-GB"/>
        </w:rPr>
        <w:t>)</w:t>
      </w:r>
    </w:p>
    <w:p w14:paraId="079477A9" w14:textId="77777777" w:rsidR="00B35582" w:rsidRPr="00B35582" w:rsidRDefault="00B35582" w:rsidP="00B35582">
      <w:pPr>
        <w:numPr>
          <w:ilvl w:val="0"/>
          <w:numId w:val="52"/>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Key stakeholders raised awareness of the study throughout the sites, including ongoing liaison with heads of department</w:t>
      </w:r>
    </w:p>
    <w:p w14:paraId="65BF5367" w14:textId="77777777" w:rsidR="00B35582" w:rsidRPr="00B35582" w:rsidRDefault="00B35582" w:rsidP="00B35582">
      <w:pPr>
        <w:numPr>
          <w:ilvl w:val="0"/>
          <w:numId w:val="52"/>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 attended a Researcher Exchange event at one site.</w:t>
      </w:r>
    </w:p>
    <w:p w14:paraId="77EF7B6B" w14:textId="77777777" w:rsidR="00B35582" w:rsidRPr="00B35582" w:rsidRDefault="00B35582" w:rsidP="00B35582">
      <w:pPr>
        <w:spacing w:after="0" w:line="240" w:lineRule="auto"/>
        <w:ind w:left="720"/>
        <w:contextualSpacing/>
        <w:rPr>
          <w:rFonts w:cstheme="minorHAnsi"/>
          <w:sz w:val="24"/>
          <w:szCs w:val="24"/>
          <w:u w:color="000000"/>
          <w:lang w:val="en-US" w:eastAsia="en-GB"/>
        </w:rPr>
      </w:pPr>
    </w:p>
    <w:p w14:paraId="395EB261" w14:textId="49A718B9"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Ongoing discussions with key stakeholders were used to identify potential interview participants. Key stakeholders and others prominent within the sites were interviewed initially (see </w:t>
      </w:r>
      <w:hyperlink w:anchor="Data31014" w:history="1">
        <w:r w:rsidRPr="005919B8">
          <w:rPr>
            <w:rStyle w:val="Hyperlink"/>
            <w:rFonts w:cstheme="minorHAnsi"/>
            <w:b/>
            <w:bCs/>
            <w:sz w:val="24"/>
            <w:szCs w:val="24"/>
            <w:lang w:val="en-US" w:eastAsia="en-GB"/>
          </w:rPr>
          <w:t>Data collection</w:t>
        </w:r>
      </w:hyperlink>
      <w:r w:rsidRPr="00B35582">
        <w:rPr>
          <w:rFonts w:cstheme="minorHAnsi"/>
          <w:b/>
          <w:bCs/>
          <w:sz w:val="24"/>
          <w:szCs w:val="24"/>
          <w:u w:color="000000"/>
          <w:lang w:val="en-US" w:eastAsia="en-GB"/>
        </w:rPr>
        <w:t>),</w:t>
      </w:r>
      <w:r w:rsidRPr="00B35582">
        <w:rPr>
          <w:rFonts w:cstheme="minorHAnsi"/>
          <w:sz w:val="24"/>
          <w:szCs w:val="24"/>
          <w:u w:color="000000"/>
          <w:lang w:val="en-US" w:eastAsia="en-GB"/>
        </w:rPr>
        <w:t xml:space="preserve"> and all participants were asked to suggest names of other potential participants. Potential participants were also gained from documents, in particular articles, reports and minutes of meetings (see </w:t>
      </w:r>
      <w:hyperlink w:anchor="Documentary3102" w:history="1">
        <w:r w:rsidRPr="005919B8">
          <w:rPr>
            <w:rStyle w:val="Hyperlink"/>
            <w:rFonts w:cstheme="minorHAnsi"/>
            <w:b/>
            <w:bCs/>
            <w:sz w:val="24"/>
            <w:szCs w:val="24"/>
            <w:lang w:val="en-US" w:eastAsia="en-GB"/>
          </w:rPr>
          <w:t>Documentary evidence</w:t>
        </w:r>
      </w:hyperlink>
      <w:r w:rsidRPr="00B35582">
        <w:rPr>
          <w:rFonts w:cstheme="minorHAnsi"/>
          <w:sz w:val="24"/>
          <w:szCs w:val="24"/>
          <w:u w:color="000000"/>
          <w:lang w:val="en-US" w:eastAsia="en-GB"/>
        </w:rPr>
        <w:t>). This enabled a list of potential participants to be established for each site</w:t>
      </w:r>
      <w:r w:rsidR="0036415F">
        <w:rPr>
          <w:rFonts w:cstheme="minorHAnsi"/>
          <w:sz w:val="24"/>
          <w:szCs w:val="24"/>
          <w:u w:color="000000"/>
          <w:lang w:val="en-US" w:eastAsia="en-GB"/>
        </w:rPr>
        <w:t>, ie. a sampling frame</w:t>
      </w:r>
      <w:r w:rsidRPr="00B35582">
        <w:rPr>
          <w:rFonts w:cstheme="minorHAnsi"/>
          <w:sz w:val="24"/>
          <w:szCs w:val="24"/>
          <w:u w:color="000000"/>
          <w:lang w:val="en-US" w:eastAsia="en-GB"/>
        </w:rPr>
        <w:t>, which was continuously developed using a snowball method as further names were proposed.</w:t>
      </w:r>
      <w:r w:rsidR="00C66965">
        <w:rPr>
          <w:rFonts w:cstheme="minorHAnsi"/>
          <w:sz w:val="24"/>
          <w:szCs w:val="24"/>
          <w:u w:color="000000"/>
          <w:lang w:val="en-US" w:eastAsia="en-GB"/>
        </w:rPr>
        <w:t xml:space="preserve"> Purposeful sampling was then used to identify actual participants, as described below.</w:t>
      </w:r>
    </w:p>
    <w:p w14:paraId="00EE0C7B" w14:textId="77777777" w:rsidR="00B35582" w:rsidRPr="00B35582" w:rsidRDefault="00B35582" w:rsidP="00B35582">
      <w:pPr>
        <w:spacing w:after="0" w:line="240" w:lineRule="auto"/>
        <w:rPr>
          <w:rFonts w:cstheme="minorHAnsi"/>
          <w:sz w:val="24"/>
          <w:szCs w:val="24"/>
          <w:u w:color="000000"/>
          <w:lang w:val="en-US" w:eastAsia="en-GB"/>
        </w:rPr>
      </w:pPr>
    </w:p>
    <w:p w14:paraId="47618AF9" w14:textId="77608E3A"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lastRenderedPageBreak/>
        <w:t>I recruited academics and coordinators directly. Patients, carers and public members were approached via academics and coordinators using the flyer and passing on my contact details, to ensure confidentiality.</w:t>
      </w:r>
    </w:p>
    <w:p w14:paraId="041D4675" w14:textId="77777777" w:rsidR="00B35582" w:rsidRPr="00B35582" w:rsidRDefault="00B35582" w:rsidP="00B35582">
      <w:pPr>
        <w:spacing w:after="0" w:line="240" w:lineRule="auto"/>
        <w:rPr>
          <w:rFonts w:cstheme="minorHAnsi"/>
          <w:sz w:val="24"/>
          <w:szCs w:val="24"/>
          <w:u w:color="000000"/>
          <w:lang w:val="en-US" w:eastAsia="en-GB"/>
        </w:rPr>
      </w:pPr>
    </w:p>
    <w:p w14:paraId="7224A6D4"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Inclusion criteria were used as follows:</w:t>
      </w:r>
    </w:p>
    <w:p w14:paraId="0321194B" w14:textId="77777777" w:rsidR="00B35582" w:rsidRPr="00B35582" w:rsidRDefault="00B35582" w:rsidP="00B35582">
      <w:pPr>
        <w:spacing w:after="0" w:line="240" w:lineRule="auto"/>
        <w:rPr>
          <w:rFonts w:cstheme="minorHAnsi"/>
          <w:sz w:val="24"/>
          <w:szCs w:val="24"/>
          <w:u w:color="000000"/>
          <w:lang w:val="en-US" w:eastAsia="en-GB"/>
        </w:rPr>
      </w:pPr>
    </w:p>
    <w:p w14:paraId="27D3F28B" w14:textId="77777777" w:rsidR="00B35582" w:rsidRPr="00B35582" w:rsidRDefault="00B35582" w:rsidP="00B35582">
      <w:pPr>
        <w:numPr>
          <w:ilvl w:val="0"/>
          <w:numId w:val="5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atients, carers and public members undertaking involvement at the site or</w:t>
      </w:r>
    </w:p>
    <w:p w14:paraId="090C7CFE" w14:textId="77777777" w:rsidR="00B35582" w:rsidRPr="00B35582" w:rsidRDefault="00B35582" w:rsidP="00B35582">
      <w:pPr>
        <w:numPr>
          <w:ilvl w:val="0"/>
          <w:numId w:val="5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cademics employed at the site who were undertaking involvement or</w:t>
      </w:r>
    </w:p>
    <w:p w14:paraId="3F23D31F" w14:textId="77777777" w:rsidR="00B35582" w:rsidRPr="00B35582" w:rsidRDefault="00B35582" w:rsidP="00B35582">
      <w:pPr>
        <w:numPr>
          <w:ilvl w:val="0"/>
          <w:numId w:val="5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Coordinators at the site.</w:t>
      </w:r>
    </w:p>
    <w:p w14:paraId="5C67249A" w14:textId="77777777" w:rsidR="00B35582" w:rsidRPr="00B35582" w:rsidRDefault="00B35582" w:rsidP="00B35582">
      <w:pPr>
        <w:spacing w:after="0" w:line="240" w:lineRule="auto"/>
        <w:rPr>
          <w:rFonts w:cstheme="minorHAnsi"/>
          <w:sz w:val="24"/>
          <w:szCs w:val="24"/>
          <w:u w:color="000000"/>
          <w:lang w:val="en-US" w:eastAsia="en-GB"/>
        </w:rPr>
      </w:pPr>
    </w:p>
    <w:p w14:paraId="7BF407B3" w14:textId="535AD4F5" w:rsidR="00B35582" w:rsidRPr="00B35582" w:rsidRDefault="00365995" w:rsidP="00B35582">
      <w:pPr>
        <w:spacing w:after="0" w:line="240" w:lineRule="auto"/>
        <w:rPr>
          <w:rFonts w:cstheme="minorHAnsi"/>
          <w:b/>
          <w:bCs/>
          <w:sz w:val="24"/>
          <w:szCs w:val="24"/>
          <w:u w:color="000000"/>
          <w:lang w:val="en-US" w:eastAsia="en-GB"/>
        </w:rPr>
      </w:pPr>
      <w:bookmarkStart w:id="131" w:name="Sample31013"/>
      <w:bookmarkEnd w:id="131"/>
      <w:r>
        <w:rPr>
          <w:rFonts w:cstheme="minorHAnsi"/>
          <w:b/>
          <w:bCs/>
          <w:sz w:val="24"/>
          <w:szCs w:val="24"/>
          <w:u w:color="000000"/>
          <w:lang w:val="en-US" w:eastAsia="en-GB"/>
        </w:rPr>
        <w:t xml:space="preserve">3.10.1.3 </w:t>
      </w:r>
      <w:r w:rsidR="00B35582" w:rsidRPr="00B35582">
        <w:rPr>
          <w:rFonts w:cstheme="minorHAnsi"/>
          <w:b/>
          <w:bCs/>
          <w:sz w:val="24"/>
          <w:szCs w:val="24"/>
          <w:u w:color="000000"/>
          <w:lang w:val="en-US" w:eastAsia="en-GB"/>
        </w:rPr>
        <w:t>Sample</w:t>
      </w:r>
    </w:p>
    <w:p w14:paraId="5BD86379" w14:textId="77777777" w:rsidR="00B35582" w:rsidRPr="00B35582" w:rsidRDefault="00B35582" w:rsidP="00B35582">
      <w:pPr>
        <w:spacing w:after="0" w:line="240" w:lineRule="auto"/>
        <w:rPr>
          <w:rFonts w:cstheme="minorHAnsi"/>
          <w:sz w:val="24"/>
          <w:szCs w:val="24"/>
          <w:u w:color="000000"/>
          <w:lang w:val="en-US" w:eastAsia="en-GB"/>
        </w:rPr>
      </w:pPr>
    </w:p>
    <w:p w14:paraId="176D0621" w14:textId="509F1284"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Purposeful sampling was used to obtain a diverse range of participants with characteristics relevant to the aims of the study and as informed by the QES. A short demographic questionnaire (</w:t>
      </w:r>
      <w:hyperlink w:anchor="Appendix10" w:history="1">
        <w:r w:rsidRPr="00635D01">
          <w:rPr>
            <w:rStyle w:val="Hyperlink"/>
            <w:rFonts w:cstheme="minorHAnsi"/>
            <w:b/>
            <w:bCs/>
            <w:sz w:val="24"/>
            <w:szCs w:val="24"/>
            <w:lang w:val="en-US" w:eastAsia="en-GB"/>
          </w:rPr>
          <w:t xml:space="preserve">Appendix </w:t>
        </w:r>
        <w:r w:rsidR="0034462A">
          <w:rPr>
            <w:rStyle w:val="Hyperlink"/>
            <w:rFonts w:cstheme="minorHAnsi"/>
            <w:b/>
            <w:bCs/>
            <w:sz w:val="24"/>
            <w:szCs w:val="24"/>
            <w:lang w:val="en-US" w:eastAsia="en-GB"/>
          </w:rPr>
          <w:t>10</w:t>
        </w:r>
        <w:r w:rsidRPr="00635D01">
          <w:rPr>
            <w:rStyle w:val="Hyperlink"/>
            <w:rFonts w:cstheme="minorHAnsi"/>
            <w:b/>
            <w:bCs/>
            <w:sz w:val="24"/>
            <w:szCs w:val="24"/>
            <w:lang w:val="en-US" w:eastAsia="en-GB"/>
          </w:rPr>
          <w:t>. Demographic questionnaire</w:t>
        </w:r>
      </w:hyperlink>
      <w:r w:rsidRPr="00B35582">
        <w:rPr>
          <w:rFonts w:cstheme="minorHAnsi"/>
          <w:sz w:val="24"/>
          <w:szCs w:val="24"/>
          <w:u w:color="000000"/>
          <w:lang w:val="en-US" w:eastAsia="en-GB"/>
        </w:rPr>
        <w:t>) was used to collect this data from all participants in advance of their interview. Participants with a range of the following factors were recruited:</w:t>
      </w:r>
    </w:p>
    <w:p w14:paraId="4C90EC6A" w14:textId="77777777" w:rsidR="00B35582" w:rsidRPr="00B35582" w:rsidRDefault="00B35582" w:rsidP="00B35582">
      <w:pPr>
        <w:spacing w:after="0" w:line="240" w:lineRule="auto"/>
        <w:rPr>
          <w:rFonts w:cstheme="minorHAnsi"/>
          <w:sz w:val="24"/>
          <w:szCs w:val="24"/>
          <w:u w:color="000000"/>
          <w:lang w:val="en-US" w:eastAsia="en-GB"/>
        </w:rPr>
      </w:pPr>
    </w:p>
    <w:p w14:paraId="6ECA82D6" w14:textId="77777777" w:rsidR="00B35582" w:rsidRPr="00B35582" w:rsidRDefault="00B35582" w:rsidP="00B35582">
      <w:pPr>
        <w:numPr>
          <w:ilvl w:val="0"/>
          <w:numId w:val="39"/>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articipant role within the site (patient, carer, public member, coordinator, academic)</w:t>
      </w:r>
    </w:p>
    <w:p w14:paraId="6A0A2DE5" w14:textId="77777777" w:rsidR="00B35582" w:rsidRPr="00B35582" w:rsidRDefault="00B35582" w:rsidP="00B35582">
      <w:pPr>
        <w:numPr>
          <w:ilvl w:val="0"/>
          <w:numId w:val="39"/>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articipant demographic characteristics (type of health condition, academic level of responsibility, additional experience as a clinician)</w:t>
      </w:r>
    </w:p>
    <w:p w14:paraId="238FA899" w14:textId="77777777" w:rsidR="00B35582" w:rsidRPr="00B35582" w:rsidRDefault="00B35582" w:rsidP="00B35582">
      <w:pPr>
        <w:numPr>
          <w:ilvl w:val="0"/>
          <w:numId w:val="39"/>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Nature and extent of involvement (involvement method, length of time method established, experience of involvement).</w:t>
      </w:r>
    </w:p>
    <w:p w14:paraId="5943B977" w14:textId="77777777" w:rsidR="00B35582" w:rsidRPr="00B35582" w:rsidRDefault="00B35582" w:rsidP="00B35582">
      <w:pPr>
        <w:spacing w:after="0" w:line="240" w:lineRule="auto"/>
        <w:rPr>
          <w:rFonts w:cstheme="minorHAnsi"/>
          <w:sz w:val="24"/>
          <w:szCs w:val="24"/>
          <w:u w:color="000000"/>
          <w:lang w:val="en-US" w:eastAsia="en-GB"/>
        </w:rPr>
      </w:pPr>
    </w:p>
    <w:p w14:paraId="162EF9CD" w14:textId="2941A8B9"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aim was to recruit approximately the same number of patients, carers and public members and academics and coordinators. </w:t>
      </w:r>
      <w:r w:rsidRPr="00B35582">
        <w:rPr>
          <w:rFonts w:eastAsia="Arial Unicode MS" w:cstheme="minorHAnsi"/>
          <w:color w:val="000000"/>
          <w:sz w:val="24"/>
          <w:szCs w:val="24"/>
          <w:u w:color="000000"/>
          <w:lang w:val="en-US" w:eastAsia="en-GB"/>
        </w:rPr>
        <w:t xml:space="preserve">Saturation was not used to determine the number of interviews, as is often mentioned in qualitative studies </w:t>
      </w:r>
      <w:r w:rsidR="00C445FA">
        <w:rPr>
          <w:rFonts w:eastAsia="Arial Unicode MS" w:cstheme="minorHAnsi"/>
          <w:color w:val="000000"/>
          <w:sz w:val="24"/>
          <w:szCs w:val="24"/>
          <w:u w:color="000000"/>
          <w:lang w:val="en-US" w:eastAsia="en-GB"/>
        </w:rPr>
        <w:fldChar w:fldCharType="begin"/>
      </w:r>
      <w:r w:rsidR="00C445FA">
        <w:rPr>
          <w:rFonts w:eastAsia="Arial Unicode MS" w:cstheme="minorHAnsi"/>
          <w:color w:val="000000"/>
          <w:sz w:val="24"/>
          <w:szCs w:val="24"/>
          <w:u w:color="000000"/>
          <w:lang w:val="en-US" w:eastAsia="en-GB"/>
        </w:rPr>
        <w:instrText xml:space="preserve"> ADDIN EN.CITE &lt;EndNote&gt;&lt;Cite&gt;&lt;RecNum&gt;199351&lt;/RecNum&gt;&lt;DisplayText&gt;(Malterud et al. 2016; Braun and Clarke 2019b)&lt;/DisplayText&gt;&lt;record&gt;&lt;rec-number&gt;199351&lt;/rec-number&gt;&lt;foreign-keys&gt;&lt;key app="EN" db-id="eda99esr9arp52e20v2pftz4rp5s9x0evef5" timestamp="1640431723"&gt;199351&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reprint-edition&gt;in file&lt;/reprint-edition&gt;&lt;dates&gt;&lt;year&gt;2016&lt;/year&gt;&lt;/dates&gt;&lt;isbn&gt;1049-7323&lt;/isbn&gt;&lt;urls&gt;&lt;related-urls&gt;&lt;url&gt;https://journals.sagepub.com/doi/abs/10.1177/1049732315617444&lt;/url&gt;&lt;/related-urls&gt;&lt;/urls&gt;&lt;/record&gt;&lt;/Cite&gt;&lt;Cite&gt;&lt;RecNum&gt;25850&lt;/RecNum&gt;&lt;record&gt;&lt;rec-number&gt;25850&lt;/rec-number&gt;&lt;foreign-keys&gt;&lt;key app="EN" db-id="eda99esr9arp52e20v2pftz4rp5s9x0evef5" timestamp="1583925777"&gt;25850&lt;/key&gt;&lt;/foreign-keys&gt;&lt;ref-type name="Journal Article"&gt;17&lt;/ref-type&gt;&lt;contributors&gt;&lt;authors&gt;&lt;author&gt;Braun, V.&lt;/author&gt;&lt;author&gt;Clarke, V.&lt;/author&gt;&lt;/authors&gt;&lt;/contributors&gt;&lt;titles&gt;&lt;title&gt;To saturate or not to saturate? Questioning data saturation as a useful concept for thematic analysis and sample-size rationales&lt;/title&gt;&lt;secondary-title&gt;Qualitative Research in Sport, Exercise and Health&lt;/secondary-title&gt;&lt;/titles&gt;&lt;periodical&gt;&lt;full-title&gt;Qualitative Research in Sport, Exercise and Health&lt;/full-title&gt;&lt;/periodical&gt;&lt;pages&gt;1-16&lt;/pages&gt;&lt;reprint-edition&gt;in file&lt;/reprint-edition&gt;&lt;dates&gt;&lt;year&gt;2019&lt;/year&gt;&lt;/dates&gt;&lt;isbn&gt;2159-676X&lt;/isbn&gt;&lt;urls&gt;&lt;related-urls&gt;&lt;url&gt;https://www.tandfonline.com/doi/full/10.1080/2159676X.2019.1704846&lt;/url&gt;&lt;/related-urls&gt;&lt;/urls&gt;&lt;electronic-resource-num&gt;https://doi.org/10.1080/2159676X.2019.1704846&lt;/electronic-resource-num&gt;&lt;/record&gt;&lt;/Cite&gt;&lt;/EndNote&gt;</w:instrText>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Malterud et al. 2016; Braun and Clarke 2019b)</w:t>
      </w:r>
      <w:r w:rsidR="00C445FA">
        <w:rPr>
          <w:rFonts w:eastAsia="Arial Unicode MS" w:cstheme="minorHAnsi"/>
          <w:color w:val="000000"/>
          <w:sz w:val="24"/>
          <w:szCs w:val="24"/>
          <w:u w:color="000000"/>
          <w:lang w:val="en-US" w:eastAsia="en-GB"/>
        </w:rPr>
        <w:fldChar w:fldCharType="end"/>
      </w:r>
      <w:r w:rsidRPr="00B35582">
        <w:rPr>
          <w:rFonts w:eastAsia="Arial Unicode MS" w:cstheme="minorHAnsi"/>
          <w:color w:val="000000"/>
          <w:sz w:val="24"/>
          <w:szCs w:val="24"/>
          <w:u w:color="000000"/>
          <w:lang w:val="en-US" w:eastAsia="en-GB"/>
        </w:rPr>
        <w:t xml:space="preserve">. Instead, the concept of ‘information power’ was used to provide a guide for an appropriate study size </w:t>
      </w:r>
      <w:r w:rsidR="00C445FA">
        <w:rPr>
          <w:rFonts w:eastAsia="Arial Unicode MS" w:cstheme="minorHAnsi"/>
          <w:color w:val="000000"/>
          <w:sz w:val="24"/>
          <w:szCs w:val="24"/>
          <w:u w:color="000000"/>
          <w:lang w:val="en-US" w:eastAsia="en-GB"/>
        </w:rPr>
        <w:fldChar w:fldCharType="begin"/>
      </w:r>
      <w:r w:rsidR="00C445FA">
        <w:rPr>
          <w:rFonts w:eastAsia="Arial Unicode MS" w:cstheme="minorHAnsi"/>
          <w:color w:val="000000"/>
          <w:sz w:val="24"/>
          <w:szCs w:val="24"/>
          <w:u w:color="000000"/>
          <w:lang w:val="en-US" w:eastAsia="en-GB"/>
        </w:rPr>
        <w:instrText xml:space="preserve"> ADDIN EN.CITE &lt;EndNote&gt;&lt;Cite&gt;&lt;RecNum&gt;199351&lt;/RecNum&gt;&lt;DisplayText&gt;(Malterud et al. 2016; Braun and Clarke 2021)&lt;/DisplayText&gt;&lt;record&gt;&lt;rec-number&gt;199351&lt;/rec-number&gt;&lt;foreign-keys&gt;&lt;key app="EN" db-id="eda99esr9arp52e20v2pftz4rp5s9x0evef5" timestamp="1640431723"&gt;199351&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reprint-edition&gt;in file&lt;/reprint-edition&gt;&lt;dates&gt;&lt;year&gt;2016&lt;/year&gt;&lt;/dates&gt;&lt;isbn&gt;1049-7323&lt;/isbn&gt;&lt;urls&gt;&lt;related-urls&gt;&lt;url&gt;https://journals.sagepub.com/doi/abs/10.1177/1049732315617444&lt;/url&gt;&lt;/related-urls&gt;&lt;/urls&gt;&lt;/record&gt;&lt;/Cite&gt;&lt;Cite&gt;&lt;RecNum&gt;25976&lt;/RecNum&gt;&lt;record&gt;&lt;rec-number&gt;25976&lt;/rec-number&gt;&lt;foreign-keys&gt;&lt;key app="EN" db-id="eda99esr9arp52e20v2pftz4rp5s9x0evef5" timestamp="1622033659"&gt;25976&lt;/key&gt;&lt;/foreign-keys&gt;&lt;ref-type name="Journal Article"&gt;17&lt;/ref-type&gt;&lt;contributors&gt;&lt;authors&gt;&lt;author&gt;Braun, V.&lt;/author&gt;&lt;author&gt;Clarke, V.&lt;/author&gt;&lt;/authors&gt;&lt;/contributors&gt;&lt;titles&gt;&lt;title&gt;Conceptual and design thinking for thematic analysis&lt;/title&gt;&lt;secondary-title&gt;Qualitative Psychology&lt;/secondary-title&gt;&lt;/titles&gt;&lt;periodical&gt;&lt;full-title&gt;Qualitative Psychology&lt;/full-title&gt;&lt;/periodical&gt;&lt;pages&gt;1-24&lt;/pages&gt;&lt;reprint-edition&gt;in file&lt;/reprint-edition&gt;&lt;dates&gt;&lt;year&gt;2021&lt;/year&gt;&lt;/dates&gt;&lt;isbn&gt;2326-3598&lt;/isbn&gt;&lt;urls&gt;&lt;related-urls&gt;&lt;url&gt;https://doi.org/10.1037/qup0000196&lt;/url&gt;&lt;/related-urls&gt;&lt;/urls&gt;&lt;/record&gt;&lt;/Cite&gt;&lt;/EndNote&gt;</w:instrText>
      </w:r>
      <w:r w:rsidR="00C445FA">
        <w:rPr>
          <w:rFonts w:eastAsia="Arial Unicode MS" w:cstheme="minorHAnsi"/>
          <w:color w:val="000000"/>
          <w:sz w:val="24"/>
          <w:szCs w:val="24"/>
          <w:u w:color="000000"/>
          <w:lang w:val="en-US" w:eastAsia="en-GB"/>
        </w:rPr>
        <w:fldChar w:fldCharType="separate"/>
      </w:r>
      <w:r w:rsidR="00C445FA">
        <w:rPr>
          <w:rFonts w:eastAsia="Arial Unicode MS" w:cstheme="minorHAnsi"/>
          <w:noProof/>
          <w:color w:val="000000"/>
          <w:sz w:val="24"/>
          <w:szCs w:val="24"/>
          <w:u w:color="000000"/>
          <w:lang w:val="en-US" w:eastAsia="en-GB"/>
        </w:rPr>
        <w:t>(Malterud et al. 2016; Braun and Clarke 2021)</w:t>
      </w:r>
      <w:r w:rsidR="00C445FA">
        <w:rPr>
          <w:rFonts w:eastAsia="Arial Unicode MS" w:cstheme="minorHAnsi"/>
          <w:color w:val="000000"/>
          <w:sz w:val="24"/>
          <w:szCs w:val="24"/>
          <w:u w:color="000000"/>
          <w:lang w:val="en-US" w:eastAsia="en-GB"/>
        </w:rPr>
        <w:fldChar w:fldCharType="end"/>
      </w:r>
      <w:r w:rsidRPr="00B35582">
        <w:rPr>
          <w:rFonts w:eastAsia="Arial Unicode MS" w:cstheme="minorHAnsi"/>
          <w:color w:val="000000"/>
          <w:sz w:val="24"/>
          <w:szCs w:val="24"/>
          <w:u w:color="000000"/>
          <w:lang w:val="en-US" w:eastAsia="en-GB"/>
        </w:rPr>
        <w:t>. This considers five components which were assessed in this particular study as follows (</w:t>
      </w:r>
      <w:hyperlink w:anchor="Table3" w:history="1">
        <w:r w:rsidRPr="00D67A12">
          <w:rPr>
            <w:rStyle w:val="Hyperlink"/>
            <w:rFonts w:eastAsia="Arial Unicode MS" w:cstheme="minorHAnsi"/>
            <w:b/>
            <w:bCs/>
            <w:sz w:val="24"/>
            <w:szCs w:val="24"/>
            <w:lang w:val="en-US" w:eastAsia="en-GB"/>
          </w:rPr>
          <w:t>Table 3.</w:t>
        </w:r>
        <w:r w:rsidRPr="005919B8">
          <w:rPr>
            <w:rStyle w:val="Hyperlink"/>
            <w:rFonts w:eastAsia="Arial Unicode MS" w:cstheme="minorHAnsi"/>
            <w:b/>
            <w:bCs/>
            <w:sz w:val="24"/>
            <w:szCs w:val="24"/>
            <w:lang w:val="en-US" w:eastAsia="en-GB"/>
          </w:rPr>
          <w:t xml:space="preserve"> Information power</w:t>
        </w:r>
      </w:hyperlink>
      <w:r w:rsidRPr="00B35582">
        <w:rPr>
          <w:rFonts w:eastAsia="Arial Unicode MS" w:cstheme="minorHAnsi"/>
          <w:color w:val="000000"/>
          <w:sz w:val="24"/>
          <w:szCs w:val="24"/>
          <w:u w:color="000000"/>
          <w:lang w:val="en-US" w:eastAsia="en-GB"/>
        </w:rPr>
        <w:t>):</w:t>
      </w:r>
    </w:p>
    <w:p w14:paraId="2331F2B5" w14:textId="77777777" w:rsidR="00B35582" w:rsidRPr="00B35582" w:rsidRDefault="00B35582" w:rsidP="00B35582">
      <w:pPr>
        <w:spacing w:after="0" w:line="240" w:lineRule="auto"/>
        <w:rPr>
          <w:rFonts w:cstheme="minorHAnsi"/>
          <w:sz w:val="24"/>
          <w:szCs w:val="24"/>
          <w:u w:color="000000"/>
          <w:lang w:val="en-US" w:eastAsia="en-GB"/>
        </w:rPr>
      </w:pPr>
      <w:r w:rsidRPr="00B35582">
        <w:rPr>
          <w:rFonts w:eastAsia="Arial Unicode MS" w:cstheme="minorHAnsi"/>
          <w:noProof/>
          <w:color w:val="000000"/>
          <w:sz w:val="24"/>
          <w:szCs w:val="24"/>
          <w:u w:color="000000"/>
          <w:lang w:val="en-US" w:eastAsia="en-GB"/>
        </w:rPr>
        <mc:AlternateContent>
          <mc:Choice Requires="wpg">
            <w:drawing>
              <wp:anchor distT="0" distB="0" distL="114300" distR="114300" simplePos="0" relativeHeight="251731968" behindDoc="0" locked="0" layoutInCell="1" allowOverlap="1" wp14:anchorId="71B6D8B9" wp14:editId="0EA53516">
                <wp:simplePos x="0" y="0"/>
                <wp:positionH relativeFrom="column">
                  <wp:posOffset>-6985</wp:posOffset>
                </wp:positionH>
                <wp:positionV relativeFrom="paragraph">
                  <wp:posOffset>271780</wp:posOffset>
                </wp:positionV>
                <wp:extent cx="6173470" cy="3399790"/>
                <wp:effectExtent l="0" t="0" r="0" b="0"/>
                <wp:wrapSquare wrapText="bothSides"/>
                <wp:docPr id="691630183" name="Group 691630183"/>
                <wp:cNvGraphicFramePr/>
                <a:graphic xmlns:a="http://schemas.openxmlformats.org/drawingml/2006/main">
                  <a:graphicData uri="http://schemas.microsoft.com/office/word/2010/wordprocessingGroup">
                    <wpg:wgp>
                      <wpg:cNvGrpSpPr/>
                      <wpg:grpSpPr>
                        <a:xfrm>
                          <a:off x="0" y="0"/>
                          <a:ext cx="6173470" cy="3399790"/>
                          <a:chOff x="0" y="70500"/>
                          <a:chExt cx="6173470" cy="3146176"/>
                        </a:xfrm>
                      </wpg:grpSpPr>
                      <wps:wsp>
                        <wps:cNvPr id="890572327" name="Text Box 890572327"/>
                        <wps:cNvSpPr txBox="1"/>
                        <wps:spPr>
                          <a:xfrm>
                            <a:off x="78970" y="2963946"/>
                            <a:ext cx="1846811" cy="252730"/>
                          </a:xfrm>
                          <a:prstGeom prst="rect">
                            <a:avLst/>
                          </a:prstGeom>
                          <a:noFill/>
                          <a:ln w="6350">
                            <a:noFill/>
                          </a:ln>
                        </wps:spPr>
                        <wps:txbx>
                          <w:txbxContent>
                            <w:p w14:paraId="1A990573" w14:textId="77777777" w:rsidR="00B35582" w:rsidRPr="000C51B0" w:rsidRDefault="00B35582" w:rsidP="00B35582">
                              <w:pPr>
                                <w:spacing w:after="0" w:line="240" w:lineRule="auto"/>
                                <w:rPr>
                                  <w:rFonts w:eastAsia="Arial Unicode MS" w:cstheme="minorHAnsi"/>
                                  <w:b/>
                                  <w:bCs/>
                                  <w:color w:val="000000"/>
                                  <w:sz w:val="20"/>
                                  <w:szCs w:val="20"/>
                                  <w:u w:color="000000"/>
                                  <w:lang w:val="en-US"/>
                                </w:rPr>
                              </w:pPr>
                              <w:bookmarkStart w:id="132" w:name="Table3"/>
                              <w:bookmarkEnd w:id="132"/>
                              <w:r w:rsidRPr="00995413">
                                <w:rPr>
                                  <w:rFonts w:eastAsia="Arial Unicode MS" w:cstheme="minorHAnsi"/>
                                  <w:b/>
                                  <w:bCs/>
                                  <w:color w:val="000000"/>
                                  <w:sz w:val="20"/>
                                  <w:szCs w:val="20"/>
                                  <w:u w:color="000000"/>
                                  <w:lang w:val="en-US" w:eastAsia="en-GB"/>
                                </w:rPr>
                                <w:t>Table</w:t>
                              </w:r>
                              <w:r>
                                <w:rPr>
                                  <w:rFonts w:eastAsia="Arial Unicode MS" w:cstheme="minorHAnsi"/>
                                  <w:b/>
                                  <w:bCs/>
                                  <w:color w:val="000000"/>
                                  <w:sz w:val="20"/>
                                  <w:szCs w:val="20"/>
                                  <w:u w:color="000000"/>
                                  <w:lang w:val="en-US" w:eastAsia="en-GB"/>
                                </w:rPr>
                                <w:t xml:space="preserve"> 3.</w:t>
                              </w:r>
                              <w:r w:rsidRPr="00995413">
                                <w:rPr>
                                  <w:rFonts w:eastAsia="Arial Unicode MS" w:cstheme="minorHAnsi"/>
                                  <w:b/>
                                  <w:bCs/>
                                  <w:color w:val="000000"/>
                                  <w:sz w:val="20"/>
                                  <w:szCs w:val="20"/>
                                  <w:u w:color="000000"/>
                                  <w:lang w:val="en-US" w:eastAsia="en-GB"/>
                                </w:rPr>
                                <w:t xml:space="preserve"> Information 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0867391" name="Text Box 790867391"/>
                        <wps:cNvSpPr txBox="1"/>
                        <wps:spPr>
                          <a:xfrm>
                            <a:off x="0" y="70500"/>
                            <a:ext cx="6173470" cy="2941757"/>
                          </a:xfrm>
                          <a:prstGeom prst="rect">
                            <a:avLst/>
                          </a:prstGeom>
                          <a:solidFill>
                            <a:sysClr val="window" lastClr="FFFFFF"/>
                          </a:solidFill>
                          <a:ln w="6350">
                            <a:noFill/>
                          </a:ln>
                        </wps:spPr>
                        <wps:txbx>
                          <w:txbxContent>
                            <w:tbl>
                              <w:tblPr>
                                <w:tblStyle w:val="TableGrid"/>
                                <w:tblW w:w="0" w:type="auto"/>
                                <w:tblLook w:val="04A0" w:firstRow="1" w:lastRow="0" w:firstColumn="1" w:lastColumn="0" w:noHBand="0" w:noVBand="1"/>
                              </w:tblPr>
                              <w:tblGrid>
                                <w:gridCol w:w="2354"/>
                                <w:gridCol w:w="3939"/>
                                <w:gridCol w:w="3136"/>
                              </w:tblGrid>
                              <w:tr w:rsidR="00B35582" w14:paraId="6693D95E" w14:textId="77777777" w:rsidTr="000E305E">
                                <w:tc>
                                  <w:tcPr>
                                    <w:tcW w:w="2405" w:type="dxa"/>
                                  </w:tcPr>
                                  <w:p w14:paraId="7C5D4E3F" w14:textId="77777777" w:rsidR="00B35582" w:rsidRPr="00D649FA" w:rsidRDefault="00B35582" w:rsidP="00D641AC">
                                    <w:pPr>
                                      <w:rPr>
                                        <w:rFonts w:eastAsia="Arial Unicode MS" w:cstheme="minorHAnsi"/>
                                        <w:b/>
                                        <w:bCs/>
                                        <w:color w:val="000000"/>
                                        <w:sz w:val="20"/>
                                        <w:szCs w:val="20"/>
                                        <w:u w:color="000000"/>
                                        <w:lang w:val="en-US" w:eastAsia="en-GB"/>
                                      </w:rPr>
                                    </w:pPr>
                                    <w:r w:rsidRPr="00D649FA">
                                      <w:rPr>
                                        <w:rFonts w:eastAsia="Arial Unicode MS" w:cstheme="minorHAnsi"/>
                                        <w:b/>
                                        <w:bCs/>
                                        <w:color w:val="000000"/>
                                        <w:sz w:val="20"/>
                                        <w:szCs w:val="20"/>
                                        <w:u w:color="000000"/>
                                        <w:lang w:val="en-US" w:eastAsia="en-GB"/>
                                      </w:rPr>
                                      <w:t>Component</w:t>
                                    </w:r>
                                  </w:p>
                                </w:tc>
                                <w:tc>
                                  <w:tcPr>
                                    <w:tcW w:w="4013" w:type="dxa"/>
                                  </w:tcPr>
                                  <w:p w14:paraId="228FCC30" w14:textId="77777777" w:rsidR="00B35582" w:rsidRPr="00D649FA" w:rsidRDefault="00B35582" w:rsidP="00D641AC">
                                    <w:pPr>
                                      <w:rPr>
                                        <w:rFonts w:eastAsia="Arial Unicode MS" w:cstheme="minorHAnsi"/>
                                        <w:b/>
                                        <w:bCs/>
                                        <w:color w:val="000000"/>
                                        <w:sz w:val="20"/>
                                        <w:szCs w:val="20"/>
                                        <w:u w:color="000000"/>
                                        <w:lang w:val="en-US" w:eastAsia="en-GB"/>
                                      </w:rPr>
                                    </w:pPr>
                                    <w:r w:rsidRPr="00D649FA">
                                      <w:rPr>
                                        <w:rFonts w:eastAsia="Arial Unicode MS" w:cstheme="minorHAnsi"/>
                                        <w:b/>
                                        <w:bCs/>
                                        <w:color w:val="000000"/>
                                        <w:sz w:val="20"/>
                                        <w:szCs w:val="20"/>
                                        <w:u w:color="000000"/>
                                        <w:lang w:val="en-US" w:eastAsia="en-GB"/>
                                      </w:rPr>
                                      <w:t>Description/Explanation</w:t>
                                    </w:r>
                                  </w:p>
                                </w:tc>
                                <w:tc>
                                  <w:tcPr>
                                    <w:tcW w:w="3210" w:type="dxa"/>
                                  </w:tcPr>
                                  <w:p w14:paraId="01990650" w14:textId="77777777" w:rsidR="00B35582" w:rsidRPr="00D649FA" w:rsidRDefault="00B35582" w:rsidP="00D641AC">
                                    <w:pPr>
                                      <w:rPr>
                                        <w:rFonts w:eastAsia="Arial Unicode MS" w:cstheme="minorHAnsi"/>
                                        <w:b/>
                                        <w:bCs/>
                                        <w:color w:val="000000"/>
                                        <w:sz w:val="20"/>
                                        <w:szCs w:val="20"/>
                                        <w:u w:color="000000"/>
                                        <w:lang w:val="en-US" w:eastAsia="en-GB"/>
                                      </w:rPr>
                                    </w:pPr>
                                    <w:r w:rsidRPr="00D649FA">
                                      <w:rPr>
                                        <w:rFonts w:eastAsia="Arial Unicode MS" w:cstheme="minorHAnsi"/>
                                        <w:b/>
                                        <w:bCs/>
                                        <w:color w:val="000000"/>
                                        <w:sz w:val="20"/>
                                        <w:szCs w:val="20"/>
                                        <w:u w:color="000000"/>
                                        <w:lang w:val="en-US" w:eastAsia="en-GB"/>
                                      </w:rPr>
                                      <w:t>Implications</w:t>
                                    </w:r>
                                  </w:p>
                                </w:tc>
                              </w:tr>
                              <w:tr w:rsidR="00B35582" w14:paraId="0291C02D" w14:textId="77777777" w:rsidTr="000E305E">
                                <w:tc>
                                  <w:tcPr>
                                    <w:tcW w:w="2405" w:type="dxa"/>
                                  </w:tcPr>
                                  <w:p w14:paraId="5106CEBB"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tudy aim</w:t>
                                    </w:r>
                                  </w:p>
                                </w:tc>
                                <w:tc>
                                  <w:tcPr>
                                    <w:tcW w:w="4013" w:type="dxa"/>
                                  </w:tcPr>
                                  <w:p w14:paraId="0D35AA3D"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Broad or narrow? Broader study requires larger study size.</w:t>
                                    </w:r>
                                  </w:p>
                                </w:tc>
                                <w:tc>
                                  <w:tcPr>
                                    <w:tcW w:w="3210" w:type="dxa"/>
                                  </w:tcPr>
                                  <w:p w14:paraId="5ED09284"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Aims were broad but study was limited by resources. Group interviews were used to increase capacity.</w:t>
                                    </w:r>
                                  </w:p>
                                </w:tc>
                              </w:tr>
                              <w:tr w:rsidR="00B35582" w14:paraId="4A978917" w14:textId="77777777" w:rsidTr="000E305E">
                                <w:tc>
                                  <w:tcPr>
                                    <w:tcW w:w="2405" w:type="dxa"/>
                                  </w:tcPr>
                                  <w:p w14:paraId="2C86393E"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ample specificity</w:t>
                                    </w:r>
                                  </w:p>
                                </w:tc>
                                <w:tc>
                                  <w:tcPr>
                                    <w:tcW w:w="4013" w:type="dxa"/>
                                  </w:tcPr>
                                  <w:p w14:paraId="344ED086"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pecificity of experiences, knowledge or other properties related to participants? If participants are highly specific, then smaller study size can be used.</w:t>
                                    </w:r>
                                  </w:p>
                                </w:tc>
                                <w:tc>
                                  <w:tcPr>
                                    <w:tcW w:w="3210" w:type="dxa"/>
                                  </w:tcPr>
                                  <w:p w14:paraId="4EA27CB8"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Participants with specific characteristics were sampled purposefully, to allow a smaller study size</w:t>
                                    </w:r>
                                  </w:p>
                                </w:tc>
                              </w:tr>
                              <w:tr w:rsidR="00B35582" w14:paraId="78847C60" w14:textId="77777777" w:rsidTr="000E305E">
                                <w:tc>
                                  <w:tcPr>
                                    <w:tcW w:w="2405" w:type="dxa"/>
                                  </w:tcPr>
                                  <w:p w14:paraId="327326ED"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Use of established theory</w:t>
                                    </w:r>
                                  </w:p>
                                </w:tc>
                                <w:tc>
                                  <w:tcPr>
                                    <w:tcW w:w="4013" w:type="dxa"/>
                                  </w:tcPr>
                                  <w:p w14:paraId="06A91756"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Applied or not? Existing knowledge and theories can reduce study size.</w:t>
                                    </w:r>
                                  </w:p>
                                </w:tc>
                                <w:tc>
                                  <w:tcPr>
                                    <w:tcW w:w="3210" w:type="dxa"/>
                                  </w:tcPr>
                                  <w:p w14:paraId="1FF0EB6D"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Existing knowledge was used, notably that related to involvement more broadly.</w:t>
                                    </w:r>
                                  </w:p>
                                </w:tc>
                              </w:tr>
                              <w:tr w:rsidR="00B35582" w14:paraId="10B7521A" w14:textId="77777777" w:rsidTr="000E305E">
                                <w:tc>
                                  <w:tcPr>
                                    <w:tcW w:w="2405" w:type="dxa"/>
                                  </w:tcPr>
                                  <w:p w14:paraId="0DA46F88"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Quality of dialogue</w:t>
                                    </w:r>
                                  </w:p>
                                </w:tc>
                                <w:tc>
                                  <w:tcPr>
                                    <w:tcW w:w="4013" w:type="dxa"/>
                                  </w:tcPr>
                                  <w:p w14:paraId="7857633C"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trong or weak? Skilled interviewer or articulate participants can enable smaller size.</w:t>
                                    </w:r>
                                  </w:p>
                                </w:tc>
                                <w:tc>
                                  <w:tcPr>
                                    <w:tcW w:w="3210" w:type="dxa"/>
                                  </w:tcPr>
                                  <w:p w14:paraId="4B86E2CB"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The interviewer was knowledgeable in the topic and experienced, leading to mainly dialogues of strong quality.</w:t>
                                    </w:r>
                                  </w:p>
                                </w:tc>
                              </w:tr>
                              <w:tr w:rsidR="00B35582" w14:paraId="322743BE" w14:textId="77777777" w:rsidTr="000E305E">
                                <w:tc>
                                  <w:tcPr>
                                    <w:tcW w:w="2405" w:type="dxa"/>
                                  </w:tcPr>
                                  <w:p w14:paraId="63D56671"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Analysis strategy</w:t>
                                    </w:r>
                                  </w:p>
                                </w:tc>
                                <w:tc>
                                  <w:tcPr>
                                    <w:tcW w:w="4013" w:type="dxa"/>
                                  </w:tcPr>
                                  <w:p w14:paraId="0CC7E355"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Case or cross-case? Exploratory cross-case analysis needs larger size.</w:t>
                                    </w:r>
                                  </w:p>
                                </w:tc>
                                <w:tc>
                                  <w:tcPr>
                                    <w:tcW w:w="3210" w:type="dxa"/>
                                  </w:tcPr>
                                  <w:p w14:paraId="6B68E508"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In-depth analysis from purposefully selected participants allowed for smaller study size.</w:t>
                                    </w:r>
                                  </w:p>
                                </w:tc>
                              </w:tr>
                            </w:tbl>
                            <w:p w14:paraId="275E8FCA" w14:textId="77777777" w:rsidR="00B35582" w:rsidRDefault="00B35582" w:rsidP="00B35582"/>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wgp>
                  </a:graphicData>
                </a:graphic>
                <wp14:sizeRelV relativeFrom="margin">
                  <wp14:pctHeight>0</wp14:pctHeight>
                </wp14:sizeRelV>
              </wp:anchor>
            </w:drawing>
          </mc:Choice>
          <mc:Fallback>
            <w:pict>
              <v:group w14:anchorId="71B6D8B9" id="Group 691630183" o:spid="_x0000_s1079" style="position:absolute;margin-left:-.55pt;margin-top:21.4pt;width:486.1pt;height:267.7pt;z-index:251731968;mso-height-relative:margin" coordorigin=",705" coordsize="61734,3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Fno+gIAAJwIAAAOAAAAZHJzL2Uyb0RvYy54bWzclltv2yAUx98n7Tsg3ldfE8dWnSprl2pS&#10;1VZqpz4TjBNLNjAgsbNPvwOOc1tflmnStD64wOFyzu/8D+T6pmtqtGFKV4LnOLjyMWKciqLiyxx/&#10;e51/mmCkDeEFqQVnOd4yjW+mHz9ctzJjoViJumAKwSZcZ63M8coYmXmepivWEH0lJONgLIVqiIGu&#10;WnqFIi3s3tRe6PtjrxWqkEpQpjWM3vVGPHX7lyWj5qksNTOozjH4ZtxXue/Cfr3pNcmWishVRXdu&#10;kAu8aEjF4dD9VnfEELRW1S9bNRVVQovSXFHReKIsK8pcDBBN4J9Fc6/EWrpYllm7lHtMgPaM08Xb&#10;0sfNvZIv8lkBiVYugYXr2Vi6UjX2P3iJOodsu0fGOoMoDI6DJIoTIEvBFkVpmqQ7qHQF5A/rEn/k&#10;7y1f3l0dxLDb2KbEGw73TlxqJYhEHzjoP+PwsiKSObw6Aw7PClVFjiepP0rCKEww4qQByb7aWD+L&#10;Dh0sjpVbZMkh04EZ1G9dtz5qGHwHYDJJLSkAFabjKI1dqCQbUAaTeDwJgh5lOAqTyPHasyCZVNrc&#10;M9Eg28ixAnU70ZHNgzY9tmGKPZ6LeVXXME6ymqMWkhWNfLdgb4HNaw68D17blukWnWMR7UNaiGIL&#10;kSrRV5CWdF6BEw9Em2eioGQgMLgGzBN8ylrAYWLXwmgl1I/3xu18yCBYMWqhBHOsv6+JYhjVXznk&#10;Ng3i2Nas68SQFOioY8vi2MLXza2AKgeA4J1r2vmmHpqlEs0b3BYzeyqYCKdwdo7N0Lw1/cUAtw1l&#10;s5mbBFUqiXngL5LarS1Li/i1eyNK7vJgIIOPYlATyc7S0c/tEzJbG1FWLlcWdE91xx+U3cvnr0sc&#10;anQyTqIUUJ1J/GC5TOKAFeR9VOuDuE/uiTCNg2SUnFT6b6tbi7oqrMAtWb3Vt7VCGwICgNehEC2I&#10;CLQJgzmeu7/daSfLLi2LcKj0/7gsFv9SWbh3AJ5A9zTsnmv7xh73XRkdflRMfwIAAP//AwBQSwME&#10;FAAGAAgAAAAhAAmLNBXgAAAACQEAAA8AAABkcnMvZG93bnJldi54bWxMj0FPwkAQhe8m/ofNmHiD&#10;7VYRqJ0SQtQTMRFMDLelHdqG7mzTXdry711Oepz3Xt58L12NphE9da62jKCmEQji3BY1lwjf+/fJ&#10;AoTzmgvdWCaEKzlYZfd3qU4KO/AX9TtfilDCLtEIlfdtIqXLKzLaTW1LHLyT7Yz24exKWXR6COWm&#10;kXEUvUijaw4fKt3SpqL8vLsYhI9BD+sn9dZvz6fN9bCfff5sFSE+PozrVxCeRv8Xhht+QIcsMB3t&#10;hQsnGoSJUiGJ8ByHBcFfzm/CEWE2X8Qgs1T+X5D9AgAA//8DAFBLAQItABQABgAIAAAAIQC2gziS&#10;/gAAAOEBAAATAAAAAAAAAAAAAAAAAAAAAABbQ29udGVudF9UeXBlc10ueG1sUEsBAi0AFAAGAAgA&#10;AAAhADj9If/WAAAAlAEAAAsAAAAAAAAAAAAAAAAALwEAAF9yZWxzLy5yZWxzUEsBAi0AFAAGAAgA&#10;AAAhAHuAWej6AgAAnAgAAA4AAAAAAAAAAAAAAAAALgIAAGRycy9lMm9Eb2MueG1sUEsBAi0AFAAG&#10;AAgAAAAhAAmLNBXgAAAACQEAAA8AAAAAAAAAAAAAAAAAVAUAAGRycy9kb3ducmV2LnhtbFBLBQYA&#10;AAAABAAEAPMAAABhBgAAAAA=&#10;">
                <v:shape id="Text Box 890572327" o:spid="_x0000_s1080" type="#_x0000_t202" style="position:absolute;left:789;top:29639;width:18468;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7BqzAAAAOIAAAAPAAAAZHJzL2Rvd25yZXYueG1sRI9Ba8JA&#10;FITvBf/D8gRvdWPEGlNXkYC0lHowevH2zD6T0OzbmN1q2l/fLRR6HGbmG2a57k0jbtS52rKCyTgC&#10;QVxYXXOp4HjYPiYgnEfW2FgmBV/kYL0aPCwx1fbOe7rlvhQBwi5FBZX3bSqlKyoy6Ma2JQ7exXYG&#10;fZBdKXWH9wA3jYyj6EkarDksVNhSVlHxkX8aBW/Zdof7c2yS7yZ7eb9s2uvxNFNqNOw3zyA89f4/&#10;/Nd+1QqSRTSbx9N4Dr+Xwh2Qqx8AAAD//wMAUEsBAi0AFAAGAAgAAAAhANvh9svuAAAAhQEAABMA&#10;AAAAAAAAAAAAAAAAAAAAAFtDb250ZW50X1R5cGVzXS54bWxQSwECLQAUAAYACAAAACEAWvQsW78A&#10;AAAVAQAACwAAAAAAAAAAAAAAAAAfAQAAX3JlbHMvLnJlbHNQSwECLQAUAAYACAAAACEAyO+waswA&#10;AADiAAAADwAAAAAAAAAAAAAAAAAHAgAAZHJzL2Rvd25yZXYueG1sUEsFBgAAAAADAAMAtwAAAAAD&#10;AAAAAA==&#10;" filled="f" stroked="f" strokeweight=".5pt">
                  <v:textbox>
                    <w:txbxContent>
                      <w:p w14:paraId="1A990573" w14:textId="77777777" w:rsidR="00B35582" w:rsidRPr="000C51B0" w:rsidRDefault="00B35582" w:rsidP="00B35582">
                        <w:pPr>
                          <w:spacing w:after="0" w:line="240" w:lineRule="auto"/>
                          <w:rPr>
                            <w:rFonts w:eastAsia="Arial Unicode MS" w:cstheme="minorHAnsi"/>
                            <w:b/>
                            <w:bCs/>
                            <w:color w:val="000000"/>
                            <w:sz w:val="20"/>
                            <w:szCs w:val="20"/>
                            <w:u w:color="000000"/>
                            <w:lang w:val="en-US"/>
                          </w:rPr>
                        </w:pPr>
                        <w:bookmarkStart w:id="133" w:name="Table3"/>
                        <w:bookmarkEnd w:id="133"/>
                        <w:r w:rsidRPr="00995413">
                          <w:rPr>
                            <w:rFonts w:eastAsia="Arial Unicode MS" w:cstheme="minorHAnsi"/>
                            <w:b/>
                            <w:bCs/>
                            <w:color w:val="000000"/>
                            <w:sz w:val="20"/>
                            <w:szCs w:val="20"/>
                            <w:u w:color="000000"/>
                            <w:lang w:val="en-US" w:eastAsia="en-GB"/>
                          </w:rPr>
                          <w:t>Table</w:t>
                        </w:r>
                        <w:r>
                          <w:rPr>
                            <w:rFonts w:eastAsia="Arial Unicode MS" w:cstheme="minorHAnsi"/>
                            <w:b/>
                            <w:bCs/>
                            <w:color w:val="000000"/>
                            <w:sz w:val="20"/>
                            <w:szCs w:val="20"/>
                            <w:u w:color="000000"/>
                            <w:lang w:val="en-US" w:eastAsia="en-GB"/>
                          </w:rPr>
                          <w:t xml:space="preserve"> 3.</w:t>
                        </w:r>
                        <w:r w:rsidRPr="00995413">
                          <w:rPr>
                            <w:rFonts w:eastAsia="Arial Unicode MS" w:cstheme="minorHAnsi"/>
                            <w:b/>
                            <w:bCs/>
                            <w:color w:val="000000"/>
                            <w:sz w:val="20"/>
                            <w:szCs w:val="20"/>
                            <w:u w:color="000000"/>
                            <w:lang w:val="en-US" w:eastAsia="en-GB"/>
                          </w:rPr>
                          <w:t xml:space="preserve"> Information Power</w:t>
                        </w:r>
                      </w:p>
                    </w:txbxContent>
                  </v:textbox>
                </v:shape>
                <v:shape id="Text Box 790867391" o:spid="_x0000_s1081" type="#_x0000_t202" style="position:absolute;top:705;width:61734;height:2941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ZhXywAAAOIAAAAPAAAAZHJzL2Rvd25yZXYueG1sRI9Pa8JA&#10;FMTvQr/D8gq96cYK5k9dpQgRQTzUloq31+xrkpp9G7JbE799VxB6HGbmN8xiNZhGXKhztWUF00kE&#10;griwuuZSwcd7Pk5AOI+ssbFMCq7kYLV8GC0w07bnN7ocfCkChF2GCirv20xKV1Rk0E1sSxy8b9sZ&#10;9EF2pdQd9gFuGvkcRXNpsOawUGFL64qK8+HXKNjEyT7lfrc+J4xfn/kx/zltG6WeHofXFxCeBv8f&#10;vre3WkGcRsk8nqVTuF0Kd0Au/wAAAP//AwBQSwECLQAUAAYACAAAACEA2+H2y+4AAACFAQAAEwAA&#10;AAAAAAAAAAAAAAAAAAAAW0NvbnRlbnRfVHlwZXNdLnhtbFBLAQItABQABgAIAAAAIQBa9CxbvwAA&#10;ABUBAAALAAAAAAAAAAAAAAAAAB8BAABfcmVscy8ucmVsc1BLAQItABQABgAIAAAAIQAS7ZhXywAA&#10;AOIAAAAPAAAAAAAAAAAAAAAAAAcCAABkcnMvZG93bnJldi54bWxQSwUGAAAAAAMAAwC3AAAA/wIA&#10;AAAA&#10;" fillcolor="window" stroked="f" strokeweight=".5pt">
                  <v:textbox>
                    <w:txbxContent>
                      <w:tbl>
                        <w:tblPr>
                          <w:tblStyle w:val="TableGrid"/>
                          <w:tblW w:w="0" w:type="auto"/>
                          <w:tblLook w:val="04A0" w:firstRow="1" w:lastRow="0" w:firstColumn="1" w:lastColumn="0" w:noHBand="0" w:noVBand="1"/>
                        </w:tblPr>
                        <w:tblGrid>
                          <w:gridCol w:w="2354"/>
                          <w:gridCol w:w="3939"/>
                          <w:gridCol w:w="3136"/>
                        </w:tblGrid>
                        <w:tr w:rsidR="00B35582" w14:paraId="6693D95E" w14:textId="77777777" w:rsidTr="000E305E">
                          <w:tc>
                            <w:tcPr>
                              <w:tcW w:w="2405" w:type="dxa"/>
                            </w:tcPr>
                            <w:p w14:paraId="7C5D4E3F" w14:textId="77777777" w:rsidR="00B35582" w:rsidRPr="00D649FA" w:rsidRDefault="00B35582" w:rsidP="00D641AC">
                              <w:pPr>
                                <w:rPr>
                                  <w:rFonts w:eastAsia="Arial Unicode MS" w:cstheme="minorHAnsi"/>
                                  <w:b/>
                                  <w:bCs/>
                                  <w:color w:val="000000"/>
                                  <w:sz w:val="20"/>
                                  <w:szCs w:val="20"/>
                                  <w:u w:color="000000"/>
                                  <w:lang w:val="en-US" w:eastAsia="en-GB"/>
                                </w:rPr>
                              </w:pPr>
                              <w:r w:rsidRPr="00D649FA">
                                <w:rPr>
                                  <w:rFonts w:eastAsia="Arial Unicode MS" w:cstheme="minorHAnsi"/>
                                  <w:b/>
                                  <w:bCs/>
                                  <w:color w:val="000000"/>
                                  <w:sz w:val="20"/>
                                  <w:szCs w:val="20"/>
                                  <w:u w:color="000000"/>
                                  <w:lang w:val="en-US" w:eastAsia="en-GB"/>
                                </w:rPr>
                                <w:t>Component</w:t>
                              </w:r>
                            </w:p>
                          </w:tc>
                          <w:tc>
                            <w:tcPr>
                              <w:tcW w:w="4013" w:type="dxa"/>
                            </w:tcPr>
                            <w:p w14:paraId="228FCC30" w14:textId="77777777" w:rsidR="00B35582" w:rsidRPr="00D649FA" w:rsidRDefault="00B35582" w:rsidP="00D641AC">
                              <w:pPr>
                                <w:rPr>
                                  <w:rFonts w:eastAsia="Arial Unicode MS" w:cstheme="minorHAnsi"/>
                                  <w:b/>
                                  <w:bCs/>
                                  <w:color w:val="000000"/>
                                  <w:sz w:val="20"/>
                                  <w:szCs w:val="20"/>
                                  <w:u w:color="000000"/>
                                  <w:lang w:val="en-US" w:eastAsia="en-GB"/>
                                </w:rPr>
                              </w:pPr>
                              <w:r w:rsidRPr="00D649FA">
                                <w:rPr>
                                  <w:rFonts w:eastAsia="Arial Unicode MS" w:cstheme="minorHAnsi"/>
                                  <w:b/>
                                  <w:bCs/>
                                  <w:color w:val="000000"/>
                                  <w:sz w:val="20"/>
                                  <w:szCs w:val="20"/>
                                  <w:u w:color="000000"/>
                                  <w:lang w:val="en-US" w:eastAsia="en-GB"/>
                                </w:rPr>
                                <w:t>Description/Explanation</w:t>
                              </w:r>
                            </w:p>
                          </w:tc>
                          <w:tc>
                            <w:tcPr>
                              <w:tcW w:w="3210" w:type="dxa"/>
                            </w:tcPr>
                            <w:p w14:paraId="01990650" w14:textId="77777777" w:rsidR="00B35582" w:rsidRPr="00D649FA" w:rsidRDefault="00B35582" w:rsidP="00D641AC">
                              <w:pPr>
                                <w:rPr>
                                  <w:rFonts w:eastAsia="Arial Unicode MS" w:cstheme="minorHAnsi"/>
                                  <w:b/>
                                  <w:bCs/>
                                  <w:color w:val="000000"/>
                                  <w:sz w:val="20"/>
                                  <w:szCs w:val="20"/>
                                  <w:u w:color="000000"/>
                                  <w:lang w:val="en-US" w:eastAsia="en-GB"/>
                                </w:rPr>
                              </w:pPr>
                              <w:r w:rsidRPr="00D649FA">
                                <w:rPr>
                                  <w:rFonts w:eastAsia="Arial Unicode MS" w:cstheme="minorHAnsi"/>
                                  <w:b/>
                                  <w:bCs/>
                                  <w:color w:val="000000"/>
                                  <w:sz w:val="20"/>
                                  <w:szCs w:val="20"/>
                                  <w:u w:color="000000"/>
                                  <w:lang w:val="en-US" w:eastAsia="en-GB"/>
                                </w:rPr>
                                <w:t>Implications</w:t>
                              </w:r>
                            </w:p>
                          </w:tc>
                        </w:tr>
                        <w:tr w:rsidR="00B35582" w14:paraId="0291C02D" w14:textId="77777777" w:rsidTr="000E305E">
                          <w:tc>
                            <w:tcPr>
                              <w:tcW w:w="2405" w:type="dxa"/>
                            </w:tcPr>
                            <w:p w14:paraId="5106CEBB"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tudy aim</w:t>
                              </w:r>
                            </w:p>
                          </w:tc>
                          <w:tc>
                            <w:tcPr>
                              <w:tcW w:w="4013" w:type="dxa"/>
                            </w:tcPr>
                            <w:p w14:paraId="0D35AA3D"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Broad or narrow? Broader study requires larger study size.</w:t>
                              </w:r>
                            </w:p>
                          </w:tc>
                          <w:tc>
                            <w:tcPr>
                              <w:tcW w:w="3210" w:type="dxa"/>
                            </w:tcPr>
                            <w:p w14:paraId="5ED09284"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Aims were broad but study was limited by resources. Group interviews were used to increase capacity.</w:t>
                              </w:r>
                            </w:p>
                          </w:tc>
                        </w:tr>
                        <w:tr w:rsidR="00B35582" w14:paraId="4A978917" w14:textId="77777777" w:rsidTr="000E305E">
                          <w:tc>
                            <w:tcPr>
                              <w:tcW w:w="2405" w:type="dxa"/>
                            </w:tcPr>
                            <w:p w14:paraId="2C86393E"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ample specificity</w:t>
                              </w:r>
                            </w:p>
                          </w:tc>
                          <w:tc>
                            <w:tcPr>
                              <w:tcW w:w="4013" w:type="dxa"/>
                            </w:tcPr>
                            <w:p w14:paraId="344ED086"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pecificity of experiences, knowledge or other properties related to participants? If participants are highly specific, then smaller study size can be used.</w:t>
                              </w:r>
                            </w:p>
                          </w:tc>
                          <w:tc>
                            <w:tcPr>
                              <w:tcW w:w="3210" w:type="dxa"/>
                            </w:tcPr>
                            <w:p w14:paraId="4EA27CB8"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Participants with specific characteristics were sampled purposefully, to allow a smaller study size</w:t>
                              </w:r>
                            </w:p>
                          </w:tc>
                        </w:tr>
                        <w:tr w:rsidR="00B35582" w14:paraId="78847C60" w14:textId="77777777" w:rsidTr="000E305E">
                          <w:tc>
                            <w:tcPr>
                              <w:tcW w:w="2405" w:type="dxa"/>
                            </w:tcPr>
                            <w:p w14:paraId="327326ED"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Use of established theory</w:t>
                              </w:r>
                            </w:p>
                          </w:tc>
                          <w:tc>
                            <w:tcPr>
                              <w:tcW w:w="4013" w:type="dxa"/>
                            </w:tcPr>
                            <w:p w14:paraId="06A91756"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Applied or not? Existing knowledge and theories can reduce study size.</w:t>
                              </w:r>
                            </w:p>
                          </w:tc>
                          <w:tc>
                            <w:tcPr>
                              <w:tcW w:w="3210" w:type="dxa"/>
                            </w:tcPr>
                            <w:p w14:paraId="1FF0EB6D"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Existing knowledge was used, notably that related to involvement more broadly.</w:t>
                              </w:r>
                            </w:p>
                          </w:tc>
                        </w:tr>
                        <w:tr w:rsidR="00B35582" w14:paraId="10B7521A" w14:textId="77777777" w:rsidTr="000E305E">
                          <w:tc>
                            <w:tcPr>
                              <w:tcW w:w="2405" w:type="dxa"/>
                            </w:tcPr>
                            <w:p w14:paraId="0DA46F88"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Quality of dialogue</w:t>
                              </w:r>
                            </w:p>
                          </w:tc>
                          <w:tc>
                            <w:tcPr>
                              <w:tcW w:w="4013" w:type="dxa"/>
                            </w:tcPr>
                            <w:p w14:paraId="7857633C"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Strong or weak? Skilled interviewer or articulate participants can enable smaller size.</w:t>
                              </w:r>
                            </w:p>
                          </w:tc>
                          <w:tc>
                            <w:tcPr>
                              <w:tcW w:w="3210" w:type="dxa"/>
                            </w:tcPr>
                            <w:p w14:paraId="4B86E2CB"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The interviewer was knowledgeable in the topic and experienced, leading to mainly dialogues of strong quality.</w:t>
                              </w:r>
                            </w:p>
                          </w:tc>
                        </w:tr>
                        <w:tr w:rsidR="00B35582" w14:paraId="322743BE" w14:textId="77777777" w:rsidTr="000E305E">
                          <w:tc>
                            <w:tcPr>
                              <w:tcW w:w="2405" w:type="dxa"/>
                            </w:tcPr>
                            <w:p w14:paraId="63D56671"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Analysis strategy</w:t>
                              </w:r>
                            </w:p>
                          </w:tc>
                          <w:tc>
                            <w:tcPr>
                              <w:tcW w:w="4013" w:type="dxa"/>
                            </w:tcPr>
                            <w:p w14:paraId="0CC7E355"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Case or cross-case? Exploratory cross-case analysis needs larger size.</w:t>
                              </w:r>
                            </w:p>
                          </w:tc>
                          <w:tc>
                            <w:tcPr>
                              <w:tcW w:w="3210" w:type="dxa"/>
                            </w:tcPr>
                            <w:p w14:paraId="6B68E508" w14:textId="77777777" w:rsidR="00B35582" w:rsidRPr="00D649FA" w:rsidRDefault="00B35582" w:rsidP="00D641AC">
                              <w:pPr>
                                <w:rPr>
                                  <w:rFonts w:eastAsia="Arial Unicode MS" w:cstheme="minorHAnsi"/>
                                  <w:color w:val="000000"/>
                                  <w:sz w:val="20"/>
                                  <w:szCs w:val="20"/>
                                  <w:u w:color="000000"/>
                                  <w:lang w:val="en-US" w:eastAsia="en-GB"/>
                                </w:rPr>
                              </w:pPr>
                              <w:r>
                                <w:rPr>
                                  <w:rFonts w:eastAsia="Arial Unicode MS" w:cstheme="minorHAnsi"/>
                                  <w:color w:val="000000"/>
                                  <w:sz w:val="20"/>
                                  <w:szCs w:val="20"/>
                                  <w:u w:color="000000"/>
                                  <w:lang w:val="en-US" w:eastAsia="en-GB"/>
                                </w:rPr>
                                <w:t>In-depth analysis from purposefully selected participants allowed for smaller study size.</w:t>
                              </w:r>
                            </w:p>
                          </w:tc>
                        </w:tr>
                      </w:tbl>
                      <w:p w14:paraId="275E8FCA" w14:textId="77777777" w:rsidR="00B35582" w:rsidRDefault="00B35582" w:rsidP="00B35582"/>
                    </w:txbxContent>
                  </v:textbox>
                </v:shape>
                <w10:wrap type="square"/>
              </v:group>
            </w:pict>
          </mc:Fallback>
        </mc:AlternateContent>
      </w:r>
    </w:p>
    <w:p w14:paraId="768E9AC0" w14:textId="394B0914" w:rsidR="00B35582" w:rsidRPr="00B35582" w:rsidRDefault="00365995" w:rsidP="00B35582">
      <w:pPr>
        <w:spacing w:after="0" w:line="240" w:lineRule="auto"/>
        <w:rPr>
          <w:rFonts w:cstheme="minorHAnsi"/>
          <w:b/>
          <w:bCs/>
          <w:sz w:val="24"/>
          <w:szCs w:val="24"/>
          <w:u w:color="000000"/>
          <w:lang w:val="en-US" w:eastAsia="en-GB"/>
        </w:rPr>
      </w:pPr>
      <w:bookmarkStart w:id="134" w:name="Data31014"/>
      <w:bookmarkEnd w:id="134"/>
      <w:r>
        <w:rPr>
          <w:rFonts w:cstheme="minorHAnsi"/>
          <w:b/>
          <w:bCs/>
          <w:sz w:val="24"/>
          <w:szCs w:val="24"/>
          <w:u w:color="000000"/>
          <w:lang w:val="en-US" w:eastAsia="en-GB"/>
        </w:rPr>
        <w:lastRenderedPageBreak/>
        <w:t xml:space="preserve">3.10.1.4 </w:t>
      </w:r>
      <w:r w:rsidR="00B35582" w:rsidRPr="00B35582">
        <w:rPr>
          <w:rFonts w:cstheme="minorHAnsi"/>
          <w:b/>
          <w:bCs/>
          <w:sz w:val="24"/>
          <w:szCs w:val="24"/>
          <w:u w:color="000000"/>
          <w:lang w:val="en-US" w:eastAsia="en-GB"/>
        </w:rPr>
        <w:t>Data Collection</w:t>
      </w:r>
    </w:p>
    <w:p w14:paraId="57D3B867" w14:textId="77777777" w:rsidR="00B35582" w:rsidRPr="00B35582" w:rsidRDefault="00B35582" w:rsidP="00B35582">
      <w:pPr>
        <w:spacing w:after="0" w:line="240" w:lineRule="auto"/>
        <w:rPr>
          <w:rFonts w:cstheme="minorHAnsi"/>
          <w:sz w:val="24"/>
          <w:szCs w:val="24"/>
          <w:u w:color="000000"/>
          <w:lang w:val="en-US" w:eastAsia="en-GB"/>
        </w:rPr>
      </w:pPr>
    </w:p>
    <w:p w14:paraId="70561C9C" w14:textId="64606CAF"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The demographic questionnaires also provided historical and biographical data, to provide an understanding of the participant’s role and experience in the case, and to determine how these may have influenced the case (</w:t>
      </w:r>
      <w:hyperlink w:anchor="Appendix10" w:history="1">
        <w:r w:rsidRPr="00635D01">
          <w:rPr>
            <w:rStyle w:val="Hyperlink"/>
            <w:rFonts w:cstheme="minorHAnsi"/>
            <w:b/>
            <w:bCs/>
            <w:sz w:val="24"/>
            <w:szCs w:val="24"/>
            <w:lang w:val="en-US" w:eastAsia="en-GB"/>
          </w:rPr>
          <w:t xml:space="preserve">Appendix </w:t>
        </w:r>
        <w:r w:rsidR="0034462A">
          <w:rPr>
            <w:rStyle w:val="Hyperlink"/>
            <w:rFonts w:cstheme="minorHAnsi"/>
            <w:b/>
            <w:bCs/>
            <w:sz w:val="24"/>
            <w:szCs w:val="24"/>
            <w:lang w:val="en-US" w:eastAsia="en-GB"/>
          </w:rPr>
          <w:t>10</w:t>
        </w:r>
        <w:r w:rsidRPr="00635D01">
          <w:rPr>
            <w:rStyle w:val="Hyperlink"/>
            <w:rFonts w:cstheme="minorHAnsi"/>
            <w:b/>
            <w:bCs/>
            <w:sz w:val="24"/>
            <w:szCs w:val="24"/>
            <w:lang w:val="en-US" w:eastAsia="en-GB"/>
          </w:rPr>
          <w:t>. Demographic questionnaire</w:t>
        </w:r>
      </w:hyperlink>
      <w:r w:rsidRPr="00B35582">
        <w:rPr>
          <w:rFonts w:cstheme="minorHAnsi"/>
          <w:sz w:val="24"/>
          <w:szCs w:val="24"/>
          <w:u w:color="000000"/>
          <w:lang w:val="en-US" w:eastAsia="en-GB"/>
        </w:rPr>
        <w:t xml:space="preserve">). For example, it was important to know why key people were prominent, why they behaved in the way they did and what lay behind their judgement and perspectives. Similarly, data on the history and ethos of the case was required, in order to situate the role of individuals in contributing to the culture and evolution of the organisation. </w:t>
      </w:r>
    </w:p>
    <w:p w14:paraId="32947AAB" w14:textId="77777777" w:rsidR="00B35582" w:rsidRPr="00B35582" w:rsidRDefault="00B35582" w:rsidP="00B35582">
      <w:pPr>
        <w:spacing w:after="0" w:line="240" w:lineRule="auto"/>
        <w:rPr>
          <w:rFonts w:cstheme="minorHAnsi"/>
          <w:sz w:val="24"/>
          <w:szCs w:val="24"/>
          <w:u w:color="000000"/>
          <w:lang w:val="en-US" w:eastAsia="en-GB"/>
        </w:rPr>
      </w:pPr>
    </w:p>
    <w:p w14:paraId="0532BE7A" w14:textId="3798833C"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Key or ‘elite’ interview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7&lt;/RecNum&gt;&lt;DisplayText&gt;(Gillham 2000)&lt;/DisplayText&gt;&lt;record&gt;&lt;rec-number&gt;25727&lt;/rec-number&gt;&lt;foreign-keys&gt;&lt;key app="EN" db-id="eda99esr9arp52e20v2pftz4rp5s9x0evef5" timestamp="1557398661"&gt;25727&lt;/key&gt;&lt;/foreign-keys&gt;&lt;ref-type name="Book"&gt;6&lt;/ref-type&gt;&lt;contributors&gt;&lt;authors&gt;&lt;author&gt;Gillham, Bill&lt;/author&gt;&lt;/authors&gt;&lt;/contributors&gt;&lt;titles&gt;&lt;title&gt;Case study research methods&lt;/title&gt;&lt;/titles&gt;&lt;reprint-edition&gt;in file&lt;/reprint-edition&gt;&lt;dates&gt;&lt;year&gt;2000&lt;/year&gt;&lt;/dates&gt;&lt;pub-location&gt;London&lt;/pub-location&gt;&lt;publisher&gt;Continuum&lt;/publisher&gt;&lt;isbn&gt;0826447961&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Gillham 2000)</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were carried out at each site initially. These were with people who are in a position of authority or an expert and included the following:</w:t>
      </w:r>
    </w:p>
    <w:p w14:paraId="06C20552" w14:textId="77777777" w:rsidR="00B35582" w:rsidRPr="00B35582" w:rsidRDefault="00B35582" w:rsidP="00B35582">
      <w:pPr>
        <w:spacing w:after="0" w:line="240" w:lineRule="auto"/>
        <w:rPr>
          <w:rFonts w:cstheme="minorHAnsi"/>
          <w:sz w:val="24"/>
          <w:szCs w:val="24"/>
          <w:u w:color="000000"/>
          <w:lang w:val="en-US" w:eastAsia="en-GB"/>
        </w:rPr>
      </w:pPr>
    </w:p>
    <w:p w14:paraId="5C52DAB4" w14:textId="77777777" w:rsidR="00B35582" w:rsidRPr="00B35582" w:rsidRDefault="00B35582" w:rsidP="00B35582">
      <w:pPr>
        <w:numPr>
          <w:ilvl w:val="0"/>
          <w:numId w:val="5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atients, carers and public members with substantial involvement experience at the site</w:t>
      </w:r>
    </w:p>
    <w:p w14:paraId="719D02E7" w14:textId="77777777" w:rsidR="00B35582" w:rsidRPr="00B35582" w:rsidRDefault="00B35582" w:rsidP="00B35582">
      <w:pPr>
        <w:numPr>
          <w:ilvl w:val="0"/>
          <w:numId w:val="5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Coordinators</w:t>
      </w:r>
    </w:p>
    <w:p w14:paraId="2F855E1E" w14:textId="77777777" w:rsidR="00B35582" w:rsidRPr="00B35582" w:rsidRDefault="00B35582" w:rsidP="00B35582">
      <w:pPr>
        <w:numPr>
          <w:ilvl w:val="0"/>
          <w:numId w:val="5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Senior academics and heads of department. </w:t>
      </w:r>
    </w:p>
    <w:p w14:paraId="2A7864AA" w14:textId="77777777" w:rsidR="00B35582" w:rsidRPr="00B35582" w:rsidRDefault="00B35582" w:rsidP="00B35582">
      <w:pPr>
        <w:spacing w:after="0" w:line="240" w:lineRule="auto"/>
        <w:rPr>
          <w:rFonts w:cstheme="minorHAnsi"/>
          <w:sz w:val="24"/>
          <w:szCs w:val="24"/>
          <w:u w:color="000000"/>
          <w:lang w:val="en-US" w:eastAsia="en-GB"/>
        </w:rPr>
      </w:pPr>
    </w:p>
    <w:p w14:paraId="67BA9756" w14:textId="60A3CB2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y held extensive knowledge of the site and were particularly informative regarding documentary evidence and other potential interview participants. The heads of department and coordinators held some control over the research process, and a level of accountability and reporting back was discussed and agreed with some of them. Some, in particular the coordinators, were important facilitators or gatekeepers, and provided an ongoing consultative relationship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7&lt;/RecNum&gt;&lt;DisplayText&gt;(Gillham 2000)&lt;/DisplayText&gt;&lt;record&gt;&lt;rec-number&gt;25727&lt;/rec-number&gt;&lt;foreign-keys&gt;&lt;key app="EN" db-id="eda99esr9arp52e20v2pftz4rp5s9x0evef5" timestamp="1557398661"&gt;25727&lt;/key&gt;&lt;/foreign-keys&gt;&lt;ref-type name="Book"&gt;6&lt;/ref-type&gt;&lt;contributors&gt;&lt;authors&gt;&lt;author&gt;Gillham, Bill&lt;/author&gt;&lt;/authors&gt;&lt;/contributors&gt;&lt;titles&gt;&lt;title&gt;Case study research methods&lt;/title&gt;&lt;/titles&gt;&lt;reprint-edition&gt;in file&lt;/reprint-edition&gt;&lt;dates&gt;&lt;year&gt;2000&lt;/year&gt;&lt;/dates&gt;&lt;pub-location&gt;London&lt;/pub-location&gt;&lt;publisher&gt;Continuum&lt;/publisher&gt;&lt;isbn&gt;0826447961&lt;/isbn&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Gillham 2000)</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w:t>
      </w:r>
    </w:p>
    <w:p w14:paraId="7C4CA650" w14:textId="77777777" w:rsidR="00B35582" w:rsidRPr="00B35582" w:rsidRDefault="00B35582" w:rsidP="00B35582">
      <w:pPr>
        <w:spacing w:after="0" w:line="240" w:lineRule="auto"/>
        <w:rPr>
          <w:rFonts w:cstheme="minorHAnsi"/>
          <w:sz w:val="24"/>
          <w:szCs w:val="24"/>
          <w:u w:color="000000"/>
          <w:lang w:val="en-US" w:eastAsia="en-GB"/>
        </w:rPr>
      </w:pPr>
    </w:p>
    <w:p w14:paraId="239556BB"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A second tranche of interviews were then undertaken with less senior academics and other patients/carers/public members, who all had experience of involvement at the site.</w:t>
      </w:r>
    </w:p>
    <w:p w14:paraId="332D0D97" w14:textId="77777777" w:rsidR="00B35582" w:rsidRPr="00B35582" w:rsidRDefault="00B35582" w:rsidP="00B35582">
      <w:pPr>
        <w:spacing w:after="0" w:line="240" w:lineRule="auto"/>
        <w:rPr>
          <w:rFonts w:cstheme="minorHAnsi"/>
          <w:sz w:val="24"/>
          <w:szCs w:val="24"/>
          <w:u w:color="000000"/>
          <w:lang w:val="en-US" w:eastAsia="en-GB"/>
        </w:rPr>
      </w:pPr>
    </w:p>
    <w:p w14:paraId="626F2289" w14:textId="1E582F60"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Semi-structured in-depth interviews were conducted, using a topic guide informed by the QES (</w:t>
      </w:r>
      <w:hyperlink w:anchor="Appendix11" w:history="1">
        <w:r w:rsidRPr="00635D01">
          <w:rPr>
            <w:rStyle w:val="Hyperlink"/>
            <w:rFonts w:cstheme="minorHAnsi"/>
            <w:b/>
            <w:bCs/>
            <w:sz w:val="24"/>
            <w:szCs w:val="24"/>
            <w:lang w:val="en-US" w:eastAsia="en-GB"/>
          </w:rPr>
          <w:t>Appendix 1</w:t>
        </w:r>
        <w:r w:rsidR="00B4025D">
          <w:rPr>
            <w:rStyle w:val="Hyperlink"/>
            <w:rFonts w:cstheme="minorHAnsi"/>
            <w:b/>
            <w:bCs/>
            <w:sz w:val="24"/>
            <w:szCs w:val="24"/>
            <w:lang w:val="en-US" w:eastAsia="en-GB"/>
          </w:rPr>
          <w:t>1</w:t>
        </w:r>
        <w:r w:rsidRPr="00635D01">
          <w:rPr>
            <w:rStyle w:val="Hyperlink"/>
            <w:rFonts w:cstheme="minorHAnsi"/>
            <w:b/>
            <w:bCs/>
            <w:sz w:val="24"/>
            <w:szCs w:val="24"/>
            <w:lang w:val="en-US" w:eastAsia="en-GB"/>
          </w:rPr>
          <w:t>. Interview topic guide</w:t>
        </w:r>
      </w:hyperlink>
      <w:r w:rsidRPr="00B35582">
        <w:rPr>
          <w:rFonts w:cstheme="minorHAnsi"/>
          <w:sz w:val="24"/>
          <w:szCs w:val="24"/>
          <w:u w:color="000000"/>
          <w:lang w:val="en-US" w:eastAsia="en-GB"/>
        </w:rPr>
        <w:t>). The topic guide was piloted with a member of the Patient and Carer Reference Group to check for length, flow of questions, probes and prompts, etc – no changes were suggested however it was noted that the guide was quite detailed and complex. Participants were sent a brief summary of the topic guide in advance, to enable preparation for the interview.</w:t>
      </w:r>
    </w:p>
    <w:p w14:paraId="5C8CC2F3" w14:textId="77777777" w:rsidR="00B35582" w:rsidRPr="00B35582" w:rsidRDefault="00B35582" w:rsidP="00B35582">
      <w:pPr>
        <w:spacing w:after="0" w:line="240" w:lineRule="auto"/>
        <w:rPr>
          <w:rFonts w:cstheme="minorHAnsi"/>
          <w:sz w:val="24"/>
          <w:szCs w:val="24"/>
          <w:u w:color="000000"/>
          <w:lang w:val="en-US" w:eastAsia="en-GB"/>
        </w:rPr>
      </w:pPr>
    </w:p>
    <w:p w14:paraId="1F1FD4AC"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The same topic guide was used for all interviews, including key interviews, however the focus was on specific questions according to the participant’s role. For example, long-standing  senior academics were asked about leadership roles, the history and culture of departments and coordinators were asked about their particular role, the involvement culture and related involvement resources.</w:t>
      </w:r>
    </w:p>
    <w:p w14:paraId="232E8FA5" w14:textId="77777777" w:rsidR="00B35582" w:rsidRPr="00B35582" w:rsidRDefault="00B35582" w:rsidP="00B35582">
      <w:pPr>
        <w:spacing w:after="0" w:line="240" w:lineRule="auto"/>
        <w:rPr>
          <w:rFonts w:cstheme="minorHAnsi"/>
          <w:sz w:val="24"/>
          <w:szCs w:val="24"/>
          <w:u w:color="000000"/>
          <w:lang w:val="en-US" w:eastAsia="en-GB"/>
        </w:rPr>
      </w:pPr>
    </w:p>
    <w:p w14:paraId="4C497985"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Both individual and group interviews were held. Group interviews had a maximum of three people and were comprised of those with similar roles in order to minimise any power imbalances, for example all patients/carers/public members or all less senior academics. The use of group interviews maximised the use of resources and also enabled participants to comment on each other’s views. A flexible approach was taken to allow for repeat interviews if deemed to be beneficial in collecting additional data.</w:t>
      </w:r>
    </w:p>
    <w:p w14:paraId="39C7AF38" w14:textId="77777777" w:rsidR="00B35582" w:rsidRPr="00B35582" w:rsidRDefault="00B35582" w:rsidP="00B35582">
      <w:pPr>
        <w:spacing w:after="0" w:line="240" w:lineRule="auto"/>
        <w:rPr>
          <w:rFonts w:cstheme="minorHAnsi"/>
          <w:sz w:val="24"/>
          <w:szCs w:val="24"/>
          <w:u w:color="000000"/>
          <w:lang w:val="en-US" w:eastAsia="en-GB"/>
        </w:rPr>
      </w:pPr>
    </w:p>
    <w:p w14:paraId="3C99D142"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Interviews were either carried out online using Zoom software or by telephone. They were all audio-recorded and transcribed verbatim. At the transcribing stage the data was pseudo-</w:t>
      </w:r>
      <w:r w:rsidRPr="00B35582">
        <w:rPr>
          <w:rFonts w:cstheme="minorHAnsi"/>
          <w:sz w:val="24"/>
          <w:szCs w:val="24"/>
          <w:u w:color="000000"/>
          <w:lang w:val="en-US" w:eastAsia="en-GB"/>
        </w:rPr>
        <w:lastRenderedPageBreak/>
        <w:t xml:space="preserve">anonymised, </w:t>
      </w:r>
      <w:r w:rsidRPr="00B35582">
        <w:rPr>
          <w:rFonts w:cstheme="minorHAnsi"/>
          <w:sz w:val="24"/>
          <w:szCs w:val="24"/>
        </w:rPr>
        <w:t>so that all names, places (except the name of the site) and other main identifying features were replaced with pseudonyms or false names. All participants were offered a copy of their transcript to make amendments if they wished.</w:t>
      </w:r>
    </w:p>
    <w:p w14:paraId="73FDA99D" w14:textId="77777777" w:rsidR="00B35582" w:rsidRPr="00B35582" w:rsidRDefault="00B35582" w:rsidP="00B35582">
      <w:pPr>
        <w:spacing w:after="0" w:line="240" w:lineRule="auto"/>
        <w:rPr>
          <w:rFonts w:cstheme="minorHAnsi"/>
          <w:sz w:val="24"/>
          <w:szCs w:val="24"/>
          <w:u w:color="000000"/>
          <w:lang w:val="en-US" w:eastAsia="en-GB"/>
        </w:rPr>
      </w:pPr>
    </w:p>
    <w:p w14:paraId="6560E7AA" w14:textId="5D7240DB"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All patient, carer and public member participants were offered expenses, including a £5 gift voucher for online/printing costs, and a £20 gift voucher to thank them for their time – this is in line with good practice </w:t>
      </w:r>
      <w:r w:rsidR="00BC508B">
        <w:rPr>
          <w:rFonts w:cstheme="minorHAnsi"/>
          <w:sz w:val="24"/>
          <w:szCs w:val="24"/>
          <w:u w:color="000000"/>
          <w:lang w:val="en-US" w:eastAsia="en-GB"/>
        </w:rPr>
        <w:fldChar w:fldCharType="begin"/>
      </w:r>
      <w:r w:rsidR="00BC508B">
        <w:rPr>
          <w:rFonts w:cstheme="minorHAnsi"/>
          <w:sz w:val="24"/>
          <w:szCs w:val="24"/>
          <w:u w:color="000000"/>
          <w:lang w:val="en-US" w:eastAsia="en-GB"/>
        </w:rPr>
        <w:instrText xml:space="preserve"> ADDIN EN.CITE &lt;EndNote&gt;&lt;Cite&gt;&lt;RecNum&gt;199389&lt;/RecNum&gt;&lt;DisplayText&gt;(NIHR 2023)&lt;/DisplayText&gt;&lt;record&gt;&lt;rec-number&gt;199389&lt;/rec-number&gt;&lt;foreign-keys&gt;&lt;key app="EN" db-id="eda99esr9arp52e20v2pftz4rp5s9x0evef5" timestamp="1654864648"&gt;199389&lt;/key&gt;&lt;/foreign-keys&gt;&lt;ref-type name="Web Page"&gt;12&lt;/ref-type&gt;&lt;contributors&gt;&lt;authors&gt;&lt;author&gt;NIHR&lt;/author&gt;&lt;/authors&gt;&lt;tertiary-authors&gt;&lt;author&gt;National Research for Health and Care Research&lt;/author&gt;&lt;/tertiary-authors&gt;&lt;/contributors&gt;&lt;titles&gt;&lt;title&gt;Payment guidance for researchers and professionals&lt;/title&gt;&lt;/titles&gt;&lt;number&gt;28 November 2023&lt;/number&gt;&lt;reprint-edition&gt;not in file&lt;/reprint-edition&gt;&lt;dates&gt;&lt;year&gt;2023&lt;/year&gt;&lt;/dates&gt;&lt;pub-location&gt;UK&lt;/pub-location&gt;&lt;publisher&gt;National Research for Health and Care Research&lt;/publisher&gt;&lt;urls&gt;&lt;related-urls&gt;&lt;url&gt;https://www.nihr.ac.uk/documents/payment-guidance-for-researchers-and-professionals/27392&lt;/url&gt;&lt;/related-urls&gt;&lt;/urls&gt;&lt;/record&gt;&lt;/Cite&gt;&lt;/EndNote&gt;</w:instrText>
      </w:r>
      <w:r w:rsidR="00BC508B">
        <w:rPr>
          <w:rFonts w:cstheme="minorHAnsi"/>
          <w:sz w:val="24"/>
          <w:szCs w:val="24"/>
          <w:u w:color="000000"/>
          <w:lang w:val="en-US" w:eastAsia="en-GB"/>
        </w:rPr>
        <w:fldChar w:fldCharType="separate"/>
      </w:r>
      <w:r w:rsidR="00BC508B">
        <w:rPr>
          <w:rFonts w:cstheme="minorHAnsi"/>
          <w:noProof/>
          <w:sz w:val="24"/>
          <w:szCs w:val="24"/>
          <w:u w:color="000000"/>
          <w:lang w:val="en-US" w:eastAsia="en-GB"/>
        </w:rPr>
        <w:t>(NIHR 2023)</w:t>
      </w:r>
      <w:r w:rsidR="00BC508B">
        <w:rPr>
          <w:rFonts w:cstheme="minorHAnsi"/>
          <w:sz w:val="24"/>
          <w:szCs w:val="24"/>
          <w:u w:color="000000"/>
          <w:lang w:val="en-US" w:eastAsia="en-GB"/>
        </w:rPr>
        <w:fldChar w:fldCharType="end"/>
      </w:r>
      <w:r w:rsidRPr="00B35582">
        <w:rPr>
          <w:rFonts w:cstheme="minorHAnsi"/>
          <w:sz w:val="24"/>
          <w:szCs w:val="24"/>
          <w:u w:color="000000"/>
          <w:lang w:val="en-US" w:eastAsia="en-GB"/>
        </w:rPr>
        <w:t>. University procedures were followed to ensure vouchers were administered appropriately.</w:t>
      </w:r>
    </w:p>
    <w:p w14:paraId="51A459DF" w14:textId="77777777" w:rsidR="00B35582" w:rsidRPr="00B35582" w:rsidRDefault="00B35582" w:rsidP="00B35582">
      <w:pPr>
        <w:spacing w:after="0" w:line="240" w:lineRule="auto"/>
        <w:rPr>
          <w:rFonts w:cstheme="minorHAnsi"/>
          <w:sz w:val="24"/>
          <w:szCs w:val="24"/>
          <w:u w:color="000000"/>
          <w:lang w:val="en-US" w:eastAsia="en-GB"/>
        </w:rPr>
      </w:pPr>
    </w:p>
    <w:p w14:paraId="2918962E" w14:textId="38CA509B" w:rsidR="00B35582" w:rsidRPr="00B35582" w:rsidRDefault="00365995" w:rsidP="00B35582">
      <w:pPr>
        <w:spacing w:after="0" w:line="240" w:lineRule="auto"/>
        <w:rPr>
          <w:rFonts w:cstheme="minorHAnsi"/>
          <w:b/>
          <w:bCs/>
          <w:sz w:val="24"/>
          <w:szCs w:val="24"/>
          <w:u w:color="000000"/>
          <w:lang w:val="en-US" w:eastAsia="en-GB"/>
        </w:rPr>
      </w:pPr>
      <w:bookmarkStart w:id="135" w:name="Analysis31015"/>
      <w:bookmarkEnd w:id="135"/>
      <w:r>
        <w:rPr>
          <w:rFonts w:cstheme="minorHAnsi"/>
          <w:b/>
          <w:bCs/>
          <w:sz w:val="24"/>
          <w:szCs w:val="24"/>
          <w:u w:color="000000"/>
          <w:lang w:val="en-US" w:eastAsia="en-GB"/>
        </w:rPr>
        <w:t xml:space="preserve">3.10.1.5 </w:t>
      </w:r>
      <w:r w:rsidR="00B35582" w:rsidRPr="00B35582">
        <w:rPr>
          <w:rFonts w:cstheme="minorHAnsi"/>
          <w:b/>
          <w:bCs/>
          <w:sz w:val="24"/>
          <w:szCs w:val="24"/>
          <w:u w:color="000000"/>
          <w:lang w:val="en-US" w:eastAsia="en-GB"/>
        </w:rPr>
        <w:t>Analysis of interviews</w:t>
      </w:r>
    </w:p>
    <w:p w14:paraId="2F463835" w14:textId="77777777" w:rsidR="00B35582" w:rsidRPr="00B35582" w:rsidRDefault="00B35582" w:rsidP="00B35582">
      <w:pPr>
        <w:spacing w:after="0" w:line="240" w:lineRule="auto"/>
        <w:rPr>
          <w:rFonts w:cstheme="minorHAnsi"/>
          <w:sz w:val="24"/>
          <w:szCs w:val="24"/>
          <w:u w:color="000000"/>
          <w:lang w:val="en-US" w:eastAsia="en-GB"/>
        </w:rPr>
      </w:pPr>
    </w:p>
    <w:p w14:paraId="33E70665" w14:textId="16D2B2DB"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Reflexive Thematic Analysis was used for analysis </w:t>
      </w:r>
      <w:r w:rsidR="00C445FA">
        <w:rPr>
          <w:rFonts w:cstheme="minorHAnsi"/>
          <w:sz w:val="24"/>
          <w:szCs w:val="24"/>
          <w:u w:color="000000"/>
          <w:lang w:val="en-US" w:eastAsia="en-GB"/>
        </w:rPr>
        <w:fldChar w:fldCharType="begin">
          <w:fldData xml:space="preserve">PEVuZE5vdGU+PENpdGU+PFJlY051bT4yNTg4NzwvUmVjTnVtPjxEaXNwbGF5VGV4dD4oQnJhdW4g
YW5kIENsYXJrZSAyMDE5YTsgQnJhdW4gYW5kIENsYXJrZSAyMDIxOyBCcmF1biBhbmQgQ2xhcmtl
IDIwMjIpPC9EaXNwbGF5VGV4dD48cmVjb3JkPjxyZWMtbnVtYmVyPjI1ODg3PC9yZWMtbnVtYmVy
Pjxmb3JlaWduLWtleXM+PGtleSBhcHA9IkVOIiBkYi1pZD0iZWRhOTllc3I5YXJwNTJlMjB2MnBm
dHo0cnA1czl4MGV2ZWY1IiB0aW1lc3RhbXA9IjE2MTI1MjQ0MDYiPjI1ODg3PC9rZXk+PC9mb3Jl
aWduLWtleXM+PHJlZi10eXBlIG5hbWU9IkpvdXJuYWwgQXJ0aWNsZSI+MTc8L3JlZi10eXBlPjxj
b250cmlidXRvcnM+PGF1dGhvcnM+PGF1dGhvcj5CcmF1biwgVi48L2F1dGhvcj48YXV0aG9yPkNs
YXJrZSwgVi48L2F1dGhvcj48L2F1dGhvcnM+PC9jb250cmlidXRvcnM+PHRpdGxlcz48dGl0bGU+
UmVmbGVjdGluZyBvbiByZWZsZXhpdmUgdGhlbWF0aWMgYW5hbHlzaXM8L3RpdGxlPjxzZWNvbmRh
cnktdGl0bGU+UXVhbGl0YXRpdmUgUmVzZWFyY2ggaW4gU3BvcnQsIEV4ZXJjaXNlIGFuZCBIZWFs
dGg8L3NlY29uZGFyeS10aXRsZT48L3RpdGxlcz48cGVyaW9kaWNhbD48ZnVsbC10aXRsZT5RdWFs
aXRhdGl2ZSBSZXNlYXJjaCBpbiBTcG9ydCwgRXhlcmNpc2UgYW5kIEhlYWx0aDwvZnVsbC10aXRs
ZT48L3BlcmlvZGljYWw+PHBhZ2VzPjU4OS01OTc8L3BhZ2VzPjx2b2x1bWU+MTE8L3ZvbHVtZT48
bnVtYmVyPjQ8L251bWJlcj48cmVwcmludC1lZGl0aW9uPmluIGZpbGU8L3JlcHJpbnQtZWRpdGlv
bj48ZGF0ZXM+PHllYXI+MjAxOTwveWVhcj48L2RhdGVzPjxpc2JuPjIxNTktNjc2WDwvaXNibj48
dXJscz48cmVsYXRlZC11cmxzPjx1cmw+aHR0cHM6Ly93d3cudGFuZGZvbmxpbmUuY29tL2RvaS9m
dWxsLzEwLjEwODAvMjE1OTY3NlguMjAxOS4xNjI4ODA2PC91cmw+PC9yZWxhdGVkLXVybHM+PC91
cmxzPjxlbGVjdHJvbmljLXJlc291cmNlLW51bT4xMC4xMDgwLzIxNTk2NzZYLjIwMTkuMTYyODgw
NjwvZWxlY3Ryb25pYy1yZXNvdXJjZS1udW0+PC9yZWNvcmQ+PC9DaXRlPjxDaXRlPjxSZWNOdW0+
MjU5NzY8L1JlY051bT48cmVjb3JkPjxyZWMtbnVtYmVyPjI1OTc2PC9yZWMtbnVtYmVyPjxmb3Jl
aWduLWtleXM+PGtleSBhcHA9IkVOIiBkYi1pZD0iZWRhOTllc3I5YXJwNTJlMjB2MnBmdHo0cnA1
czl4MGV2ZWY1IiB0aW1lc3RhbXA9IjE2MjIwMzM2NTkiPjI1OTc2PC9rZXk+PC9mb3JlaWduLWtl
eXM+PHJlZi10eXBlIG5hbWU9IkpvdXJuYWwgQXJ0aWNsZSI+MTc8L3JlZi10eXBlPjxjb250cmli
dXRvcnM+PGF1dGhvcnM+PGF1dGhvcj5CcmF1biwgVi48L2F1dGhvcj48YXV0aG9yPkNsYXJrZSwg
Vi48L2F1dGhvcj48L2F1dGhvcnM+PC9jb250cmlidXRvcnM+PHRpdGxlcz48dGl0bGU+Q29uY2Vw
dHVhbCBhbmQgZGVzaWduIHRoaW5raW5nIGZvciB0aGVtYXRpYyBhbmFseXNpczwvdGl0bGU+PHNl
Y29uZGFyeS10aXRsZT5RdWFsaXRhdGl2ZSBQc3ljaG9sb2d5PC9zZWNvbmRhcnktdGl0bGU+PC90
aXRsZXM+PHBlcmlvZGljYWw+PGZ1bGwtdGl0bGU+UXVhbGl0YXRpdmUgUHN5Y2hvbG9neTwvZnVs
bC10aXRsZT48L3BlcmlvZGljYWw+PHBhZ2VzPjEtMjQ8L3BhZ2VzPjxyZXByaW50LWVkaXRpb24+
aW4gZmlsZTwvcmVwcmludC1lZGl0aW9uPjxkYXRlcz48eWVhcj4yMDIxPC95ZWFyPjwvZGF0ZXM+
PGlzYm4+MjMyNi0zNTk4PC9pc2JuPjx1cmxzPjxyZWxhdGVkLXVybHM+PHVybD5odHRwczovL2Rv
aS5vcmcvMTAuMTAzNy9xdXAwMDAwMTk2PC91cmw+PC9yZWxhdGVkLXVybHM+PC91cmxzPjwvcmVj
b3JkPjwvQ2l0ZT48Q2l0ZT48UmVjTnVtPjE5OTM1MzwvUmVjTnVtPjxyZWNvcmQ+PHJlYy1udW1i
ZXI+MTk5MzUzPC9yZWMtbnVtYmVyPjxmb3JlaWduLWtleXM+PGtleSBhcHA9IkVOIiBkYi1pZD0i
ZWRhOTllc3I5YXJwNTJlMjB2MnBmdHo0cnA1czl4MGV2ZWY1IiB0aW1lc3RhbXA9IjE2NDA1MjMw
ODciPjE5OTM1Mzwva2V5PjwvZm9yZWlnbi1rZXlzPjxyZWYtdHlwZSBuYW1lPSJFZGl0ZWQgQm9v
ayI+Mjg8L3JlZi10eXBlPjxjb250cmlidXRvcnM+PGF1dGhvcnM+PGF1dGhvcj5CcmF1biwgVi48
L2F1dGhvcj48YXV0aG9yPkNsYXJrZSwgVi48L2F1dGhvcj48L2F1dGhvcnM+PC9jb250cmlidXRv
cnM+PHRpdGxlcz48dGl0bGU+VGhlbWF0aWMgQW5hbHlzaXMuIEEgUHJhY3RpY2FsIEd1aWRlPC90
aXRsZT48L3RpdGxlcz48cmVwcmludC1lZGl0aW9uPmluIGZpbGU8L3JlcHJpbnQtZWRpdGlvbj48
ZGF0ZXM+PHllYXI+MjAyMjwveWVhcj48L2RhdGVzPjxwdWItbG9jYXRpb24+TG9uZG9uPC9wdWIt
bG9jYXRpb24+PHB1Ymxpc2hlcj5TQUdFPC9wdWJsaXNoZXI+PHVybHM+PC91cmxzPjwvcmVjb3Jk
PjwvQ2l0ZT48L0VuZE5vdGU+
</w:fldData>
        </w:fldChar>
      </w:r>
      <w:r w:rsidR="00C445FA">
        <w:rPr>
          <w:rFonts w:cstheme="minorHAnsi"/>
          <w:sz w:val="24"/>
          <w:szCs w:val="24"/>
          <w:u w:color="000000"/>
          <w:lang w:val="en-US" w:eastAsia="en-GB"/>
        </w:rPr>
        <w:instrText xml:space="preserve"> ADDIN EN.CITE </w:instrText>
      </w:r>
      <w:r w:rsidR="00C445FA">
        <w:rPr>
          <w:rFonts w:cstheme="minorHAnsi"/>
          <w:sz w:val="24"/>
          <w:szCs w:val="24"/>
          <w:u w:color="000000"/>
          <w:lang w:val="en-US" w:eastAsia="en-GB"/>
        </w:rPr>
        <w:fldChar w:fldCharType="begin">
          <w:fldData xml:space="preserve">PEVuZE5vdGU+PENpdGU+PFJlY051bT4yNTg4NzwvUmVjTnVtPjxEaXNwbGF5VGV4dD4oQnJhdW4g
YW5kIENsYXJrZSAyMDE5YTsgQnJhdW4gYW5kIENsYXJrZSAyMDIxOyBCcmF1biBhbmQgQ2xhcmtl
IDIwMjIpPC9EaXNwbGF5VGV4dD48cmVjb3JkPjxyZWMtbnVtYmVyPjI1ODg3PC9yZWMtbnVtYmVy
Pjxmb3JlaWduLWtleXM+PGtleSBhcHA9IkVOIiBkYi1pZD0iZWRhOTllc3I5YXJwNTJlMjB2MnBm
dHo0cnA1czl4MGV2ZWY1IiB0aW1lc3RhbXA9IjE2MTI1MjQ0MDYiPjI1ODg3PC9rZXk+PC9mb3Jl
aWduLWtleXM+PHJlZi10eXBlIG5hbWU9IkpvdXJuYWwgQXJ0aWNsZSI+MTc8L3JlZi10eXBlPjxj
b250cmlidXRvcnM+PGF1dGhvcnM+PGF1dGhvcj5CcmF1biwgVi48L2F1dGhvcj48YXV0aG9yPkNs
YXJrZSwgVi48L2F1dGhvcj48L2F1dGhvcnM+PC9jb250cmlidXRvcnM+PHRpdGxlcz48dGl0bGU+
UmVmbGVjdGluZyBvbiByZWZsZXhpdmUgdGhlbWF0aWMgYW5hbHlzaXM8L3RpdGxlPjxzZWNvbmRh
cnktdGl0bGU+UXVhbGl0YXRpdmUgUmVzZWFyY2ggaW4gU3BvcnQsIEV4ZXJjaXNlIGFuZCBIZWFs
dGg8L3NlY29uZGFyeS10aXRsZT48L3RpdGxlcz48cGVyaW9kaWNhbD48ZnVsbC10aXRsZT5RdWFs
aXRhdGl2ZSBSZXNlYXJjaCBpbiBTcG9ydCwgRXhlcmNpc2UgYW5kIEhlYWx0aDwvZnVsbC10aXRs
ZT48L3BlcmlvZGljYWw+PHBhZ2VzPjU4OS01OTc8L3BhZ2VzPjx2b2x1bWU+MTE8L3ZvbHVtZT48
bnVtYmVyPjQ8L251bWJlcj48cmVwcmludC1lZGl0aW9uPmluIGZpbGU8L3JlcHJpbnQtZWRpdGlv
bj48ZGF0ZXM+PHllYXI+MjAxOTwveWVhcj48L2RhdGVzPjxpc2JuPjIxNTktNjc2WDwvaXNibj48
dXJscz48cmVsYXRlZC11cmxzPjx1cmw+aHR0cHM6Ly93d3cudGFuZGZvbmxpbmUuY29tL2RvaS9m
dWxsLzEwLjEwODAvMjE1OTY3NlguMjAxOS4xNjI4ODA2PC91cmw+PC9yZWxhdGVkLXVybHM+PC91
cmxzPjxlbGVjdHJvbmljLXJlc291cmNlLW51bT4xMC4xMDgwLzIxNTk2NzZYLjIwMTkuMTYyODgw
NjwvZWxlY3Ryb25pYy1yZXNvdXJjZS1udW0+PC9yZWNvcmQ+PC9DaXRlPjxDaXRlPjxSZWNOdW0+
MjU5NzY8L1JlY051bT48cmVjb3JkPjxyZWMtbnVtYmVyPjI1OTc2PC9yZWMtbnVtYmVyPjxmb3Jl
aWduLWtleXM+PGtleSBhcHA9IkVOIiBkYi1pZD0iZWRhOTllc3I5YXJwNTJlMjB2MnBmdHo0cnA1
czl4MGV2ZWY1IiB0aW1lc3RhbXA9IjE2MjIwMzM2NTkiPjI1OTc2PC9rZXk+PC9mb3JlaWduLWtl
eXM+PHJlZi10eXBlIG5hbWU9IkpvdXJuYWwgQXJ0aWNsZSI+MTc8L3JlZi10eXBlPjxjb250cmli
dXRvcnM+PGF1dGhvcnM+PGF1dGhvcj5CcmF1biwgVi48L2F1dGhvcj48YXV0aG9yPkNsYXJrZSwg
Vi48L2F1dGhvcj48L2F1dGhvcnM+PC9jb250cmlidXRvcnM+PHRpdGxlcz48dGl0bGU+Q29uY2Vw
dHVhbCBhbmQgZGVzaWduIHRoaW5raW5nIGZvciB0aGVtYXRpYyBhbmFseXNpczwvdGl0bGU+PHNl
Y29uZGFyeS10aXRsZT5RdWFsaXRhdGl2ZSBQc3ljaG9sb2d5PC9zZWNvbmRhcnktdGl0bGU+PC90
aXRsZXM+PHBlcmlvZGljYWw+PGZ1bGwtdGl0bGU+UXVhbGl0YXRpdmUgUHN5Y2hvbG9neTwvZnVs
bC10aXRsZT48L3BlcmlvZGljYWw+PHBhZ2VzPjEtMjQ8L3BhZ2VzPjxyZXByaW50LWVkaXRpb24+
aW4gZmlsZTwvcmVwcmludC1lZGl0aW9uPjxkYXRlcz48eWVhcj4yMDIxPC95ZWFyPjwvZGF0ZXM+
PGlzYm4+MjMyNi0zNTk4PC9pc2JuPjx1cmxzPjxyZWxhdGVkLXVybHM+PHVybD5odHRwczovL2Rv
aS5vcmcvMTAuMTAzNy9xdXAwMDAwMTk2PC91cmw+PC9yZWxhdGVkLXVybHM+PC91cmxzPjwvcmVj
b3JkPjwvQ2l0ZT48Q2l0ZT48UmVjTnVtPjE5OTM1MzwvUmVjTnVtPjxyZWNvcmQ+PHJlYy1udW1i
ZXI+MTk5MzUzPC9yZWMtbnVtYmVyPjxmb3JlaWduLWtleXM+PGtleSBhcHA9IkVOIiBkYi1pZD0i
ZWRhOTllc3I5YXJwNTJlMjB2MnBmdHo0cnA1czl4MGV2ZWY1IiB0aW1lc3RhbXA9IjE2NDA1MjMw
ODciPjE5OTM1Mzwva2V5PjwvZm9yZWlnbi1rZXlzPjxyZWYtdHlwZSBuYW1lPSJFZGl0ZWQgQm9v
ayI+Mjg8L3JlZi10eXBlPjxjb250cmlidXRvcnM+PGF1dGhvcnM+PGF1dGhvcj5CcmF1biwgVi48
L2F1dGhvcj48YXV0aG9yPkNsYXJrZSwgVi48L2F1dGhvcj48L2F1dGhvcnM+PC9jb250cmlidXRv
cnM+PHRpdGxlcz48dGl0bGU+VGhlbWF0aWMgQW5hbHlzaXMuIEEgUHJhY3RpY2FsIEd1aWRlPC90
aXRsZT48L3RpdGxlcz48cmVwcmludC1lZGl0aW9uPmluIGZpbGU8L3JlcHJpbnQtZWRpdGlvbj48
ZGF0ZXM+PHllYXI+MjAyMjwveWVhcj48L2RhdGVzPjxwdWItbG9jYXRpb24+TG9uZG9uPC9wdWIt
bG9jYXRpb24+PHB1Ymxpc2hlcj5TQUdFPC9wdWJsaXNoZXI+PHVybHM+PC91cmxzPjwvcmVjb3Jk
PjwvQ2l0ZT48L0VuZE5vdGU+
</w:fldData>
        </w:fldChar>
      </w:r>
      <w:r w:rsidR="00C445FA">
        <w:rPr>
          <w:rFonts w:cstheme="minorHAnsi"/>
          <w:sz w:val="24"/>
          <w:szCs w:val="24"/>
          <w:u w:color="000000"/>
          <w:lang w:val="en-US" w:eastAsia="en-GB"/>
        </w:rPr>
        <w:instrText xml:space="preserve"> ADDIN EN.CITE.DATA </w:instrText>
      </w:r>
      <w:r w:rsidR="00C445FA">
        <w:rPr>
          <w:rFonts w:cstheme="minorHAnsi"/>
          <w:sz w:val="24"/>
          <w:szCs w:val="24"/>
          <w:u w:color="000000"/>
          <w:lang w:val="en-US" w:eastAsia="en-GB"/>
        </w:rPr>
      </w:r>
      <w:r w:rsidR="00C445FA">
        <w:rPr>
          <w:rFonts w:cstheme="minorHAnsi"/>
          <w:sz w:val="24"/>
          <w:szCs w:val="24"/>
          <w:u w:color="000000"/>
          <w:lang w:val="en-US" w:eastAsia="en-GB"/>
        </w:rPr>
        <w:fldChar w:fldCharType="end"/>
      </w:r>
      <w:r w:rsidR="00C445FA">
        <w:rPr>
          <w:rFonts w:cstheme="minorHAnsi"/>
          <w:sz w:val="24"/>
          <w:szCs w:val="24"/>
          <w:u w:color="000000"/>
          <w:lang w:val="en-US" w:eastAsia="en-GB"/>
        </w:rPr>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and Clarke 2019a; Braun and Clarke 2021; 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which entailed the following six stages:</w:t>
      </w:r>
    </w:p>
    <w:p w14:paraId="40ED32EC" w14:textId="77777777" w:rsidR="00B35582" w:rsidRPr="00B35582" w:rsidRDefault="00B35582" w:rsidP="00B35582">
      <w:pPr>
        <w:spacing w:after="0" w:line="240" w:lineRule="auto"/>
        <w:rPr>
          <w:rFonts w:eastAsia="ヒラギノ角ゴ Pro W3" w:cstheme="minorHAnsi"/>
          <w:snapToGrid w:val="0"/>
          <w:color w:val="000000"/>
          <w:sz w:val="24"/>
          <w:szCs w:val="24"/>
          <w:lang w:val="en-US" w:eastAsia="en-GB"/>
        </w:rPr>
      </w:pPr>
    </w:p>
    <w:p w14:paraId="66C76697" w14:textId="77777777" w:rsidR="00B35582" w:rsidRPr="00B35582" w:rsidRDefault="00B35582" w:rsidP="00B35582">
      <w:pPr>
        <w:numPr>
          <w:ilvl w:val="0"/>
          <w:numId w:val="40"/>
        </w:numPr>
        <w:spacing w:after="0" w:line="240" w:lineRule="auto"/>
        <w:contextualSpacing/>
        <w:rPr>
          <w:rFonts w:eastAsia="ヒラギノ角ゴ Pro W3" w:cstheme="minorHAnsi"/>
          <w:snapToGrid w:val="0"/>
          <w:color w:val="000000"/>
          <w:sz w:val="24"/>
          <w:szCs w:val="24"/>
          <w:lang w:val="en-US" w:eastAsia="en-GB"/>
        </w:rPr>
      </w:pPr>
      <w:r w:rsidRPr="00B35582">
        <w:rPr>
          <w:rFonts w:eastAsia="ヒラギノ角ゴ Pro W3" w:cstheme="minorHAnsi"/>
          <w:snapToGrid w:val="0"/>
          <w:color w:val="000000"/>
          <w:sz w:val="24"/>
          <w:szCs w:val="24"/>
          <w:lang w:val="en-US" w:eastAsia="en-GB"/>
        </w:rPr>
        <w:t>Familiarisation with the data – I read through each interview transcript several times to become familiar with the data and to gain a thorough overview.</w:t>
      </w:r>
    </w:p>
    <w:p w14:paraId="0AB7AD6A" w14:textId="1CAD86EC" w:rsidR="00B35582" w:rsidRPr="00B35582" w:rsidRDefault="00B35582" w:rsidP="00B35582">
      <w:pPr>
        <w:numPr>
          <w:ilvl w:val="0"/>
          <w:numId w:val="40"/>
        </w:numPr>
        <w:spacing w:after="0" w:line="240" w:lineRule="auto"/>
        <w:contextualSpacing/>
        <w:rPr>
          <w:rFonts w:eastAsia="Times New Roman" w:cstheme="minorHAnsi"/>
          <w:sz w:val="24"/>
          <w:szCs w:val="24"/>
          <w:lang w:eastAsia="en-GB"/>
        </w:rPr>
      </w:pPr>
      <w:r w:rsidRPr="00B35582">
        <w:rPr>
          <w:rFonts w:eastAsia="Times New Roman" w:cstheme="minorHAnsi"/>
          <w:sz w:val="24"/>
          <w:szCs w:val="24"/>
          <w:lang w:eastAsia="en-GB"/>
        </w:rPr>
        <w:t xml:space="preserve">Coding – I highlighted sections of the text and devised shorthand labels or codes to describe the text. I then collated the codes and corresponding data extracts together. Two Reference Group members were involved in these first two stages (see </w:t>
      </w:r>
      <w:hyperlink w:anchor="Collaborative31016" w:history="1">
        <w:r w:rsidRPr="007917C3">
          <w:rPr>
            <w:rStyle w:val="Hyperlink"/>
            <w:rFonts w:eastAsia="Times New Roman" w:cstheme="minorHAnsi"/>
            <w:b/>
            <w:bCs/>
            <w:sz w:val="24"/>
            <w:szCs w:val="24"/>
            <w:lang w:eastAsia="en-GB"/>
          </w:rPr>
          <w:t>Collaborative coding</w:t>
        </w:r>
      </w:hyperlink>
      <w:r w:rsidRPr="00B35582">
        <w:rPr>
          <w:rFonts w:eastAsia="Times New Roman" w:cstheme="minorHAnsi"/>
          <w:b/>
          <w:bCs/>
          <w:sz w:val="24"/>
          <w:szCs w:val="24"/>
          <w:lang w:eastAsia="en-GB"/>
        </w:rPr>
        <w:t>).</w:t>
      </w:r>
    </w:p>
    <w:p w14:paraId="438466F7" w14:textId="77777777" w:rsidR="00B35582" w:rsidRPr="00B35582" w:rsidRDefault="00B35582" w:rsidP="00B35582">
      <w:pPr>
        <w:numPr>
          <w:ilvl w:val="0"/>
          <w:numId w:val="4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Generating initial themes – I examined the collated codes to identify significant broader patterns of meaning (potential themes) and reviewed the viability of each candidate theme. I then collated all the coded data extracts relevant to each candidate theme.</w:t>
      </w:r>
    </w:p>
    <w:p w14:paraId="496EF90E" w14:textId="77777777" w:rsidR="00B35582" w:rsidRPr="00B35582" w:rsidRDefault="00B35582" w:rsidP="00B35582">
      <w:pPr>
        <w:numPr>
          <w:ilvl w:val="0"/>
          <w:numId w:val="4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Developing and reviewing themes – I then reviewed the themes against both the coded data extracts and the full dataset to ensure they told a convincing story of the data that answered the research questions. At this stage some themes were discarded, some were split and some combined.</w:t>
      </w:r>
    </w:p>
    <w:p w14:paraId="41557A6F" w14:textId="77777777" w:rsidR="00B35582" w:rsidRPr="00B35582" w:rsidRDefault="00B35582" w:rsidP="00B35582">
      <w:pPr>
        <w:numPr>
          <w:ilvl w:val="0"/>
          <w:numId w:val="4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Refining, defining and naming themes – I further developed the themes, including writing a brief summary of each theme and I also decided on a name for each.</w:t>
      </w:r>
    </w:p>
    <w:p w14:paraId="0746C0D4" w14:textId="77777777" w:rsidR="00B35582" w:rsidRPr="00B35582" w:rsidRDefault="00B35582" w:rsidP="00B35582">
      <w:pPr>
        <w:numPr>
          <w:ilvl w:val="0"/>
          <w:numId w:val="4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Writing up – Finally, I weaved together the analytic narrative and data extracts and </w:t>
      </w:r>
      <w:r w:rsidRPr="00B35582">
        <w:rPr>
          <w:rFonts w:cstheme="minorHAnsi"/>
          <w:color w:val="000000" w:themeColor="text1"/>
          <w:sz w:val="24"/>
          <w:szCs w:val="24"/>
          <w:u w:color="000000"/>
          <w:lang w:val="en-US" w:eastAsia="en-GB"/>
        </w:rPr>
        <w:t>contextualized the analysis in relation to existing literature.</w:t>
      </w:r>
    </w:p>
    <w:p w14:paraId="406049F3" w14:textId="77777777" w:rsidR="00B35582" w:rsidRPr="00B35582" w:rsidRDefault="00B35582" w:rsidP="00B35582">
      <w:pPr>
        <w:spacing w:after="0" w:line="240" w:lineRule="auto"/>
        <w:ind w:left="720"/>
        <w:contextualSpacing/>
        <w:rPr>
          <w:rFonts w:cstheme="minorHAnsi"/>
          <w:sz w:val="24"/>
          <w:szCs w:val="24"/>
          <w:u w:color="000000"/>
          <w:lang w:val="en-US" w:eastAsia="en-GB"/>
        </w:rPr>
      </w:pPr>
    </w:p>
    <w:p w14:paraId="4901CD50" w14:textId="67F62B2A"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 xml:space="preserve">Interviews from the two sites were coded separately, and then codes and data extracts were combined to produce one code/data set. For pragmatic purposes, I used Word tables to collate codes and text, and mind-mapping software to display the themes visually and to assist with generating and reviewing the theme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7116&lt;/RecNum&gt;&lt;DisplayText&gt;(Inspiration Software 2015)&lt;/DisplayText&gt;&lt;record&gt;&lt;rec-number&gt;7116&lt;/rec-number&gt;&lt;foreign-keys&gt;&lt;key app="EN" db-id="eda99esr9arp52e20v2pftz4rp5s9x0evef5" timestamp="1466079126"&gt;7116&lt;/key&gt;&lt;/foreign-keys&gt;&lt;ref-type name="Web Page"&gt;12&lt;/ref-type&gt;&lt;contributors&gt;&lt;authors&gt;&lt;author&gt;Inspiration Software,&lt;/author&gt;&lt;/authors&gt;&lt;/contributors&gt;&lt;titles&gt;&lt;title&gt;Inspiration&lt;/title&gt;&lt;/titles&gt;&lt;reprint-edition&gt;not in file&lt;/reprint-edition&gt;&lt;dates&gt;&lt;year&gt;2015&lt;/year&gt;&lt;pub-dates&gt;&lt;date&gt;2015&lt;/date&gt;&lt;/pub-dates&gt;&lt;/dates&gt;&lt;pub-location&gt;Portland, Oregon&lt;/pub-location&gt;&lt;publisher&gt;Inspiration Software&lt;/publisher&gt;&lt;label&gt;1209R&lt;/label&gt;&lt;urls&gt;&lt;related-urls&gt;&lt;url&gt;&lt;style face="underline" font="default" size="100%"&gt;http://www.inspiration.com/Inspiration&lt;/style&gt;&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Inspiration Software 2015)</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652E4E53" w14:textId="6541A223" w:rsidR="00B35582" w:rsidRPr="00B35582" w:rsidRDefault="00365995" w:rsidP="00B35582">
      <w:pPr>
        <w:rPr>
          <w:rFonts w:cstheme="minorHAnsi"/>
          <w:b/>
          <w:bCs/>
          <w:sz w:val="24"/>
          <w:szCs w:val="24"/>
          <w:u w:color="000000"/>
          <w:lang w:val="en-US" w:eastAsia="en-GB"/>
        </w:rPr>
      </w:pPr>
      <w:bookmarkStart w:id="136" w:name="Collaborative31016"/>
      <w:bookmarkEnd w:id="136"/>
      <w:r>
        <w:rPr>
          <w:rFonts w:cstheme="minorHAnsi"/>
          <w:b/>
          <w:bCs/>
          <w:sz w:val="24"/>
          <w:szCs w:val="24"/>
          <w:u w:color="000000"/>
          <w:lang w:val="en-US" w:eastAsia="en-GB"/>
        </w:rPr>
        <w:t xml:space="preserve">3.10.1.6 </w:t>
      </w:r>
      <w:r w:rsidR="00B35582" w:rsidRPr="00B35582">
        <w:rPr>
          <w:rFonts w:cstheme="minorHAnsi"/>
          <w:b/>
          <w:bCs/>
          <w:sz w:val="24"/>
          <w:szCs w:val="24"/>
          <w:u w:color="000000"/>
          <w:lang w:val="en-US" w:eastAsia="en-GB"/>
        </w:rPr>
        <w:t>Collaborative coding</w:t>
      </w:r>
    </w:p>
    <w:p w14:paraId="3C7FC54E" w14:textId="70D25DB6"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 xml:space="preserve">Two Patient and Carer Reference Group members undertook coding of transcripts alongside myself – the aim being not to reach a consensus on codes used but to enhance interpretation and reflexivity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99353&lt;/RecNum&gt;&lt;DisplayText&gt;(Braun and Clarke 2022)&lt;/DisplayText&gt;&lt;record&gt;&lt;rec-number&gt;199353&lt;/rec-number&gt;&lt;foreign-keys&gt;&lt;key app="EN" db-id="eda99esr9arp52e20v2pftz4rp5s9x0evef5" timestamp="1640523087"&gt;199353&lt;/key&gt;&lt;/foreign-keys&gt;&lt;ref-type name="Edited Book"&gt;28&lt;/ref-type&gt;&lt;contributors&gt;&lt;authors&gt;&lt;author&gt;Braun, V.&lt;/author&gt;&lt;author&gt;Clarke, V.&lt;/author&gt;&lt;/authors&gt;&lt;/contributors&gt;&lt;titles&gt;&lt;title&gt;Thematic Analysis. A Practical Guide&lt;/title&gt;&lt;/titles&gt;&lt;reprint-edition&gt;in file&lt;/reprint-edition&gt;&lt;dates&gt;&lt;year&gt;2022&lt;/year&gt;&lt;/dates&gt;&lt;pub-location&gt;London&lt;/pub-location&gt;&lt;publisher&gt;SAGE&lt;/publisher&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w:t>
      </w:r>
    </w:p>
    <w:p w14:paraId="0CC1248B" w14:textId="77777777"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 xml:space="preserve">I provided the group members with training and resources, which focussed on the first two stages of familiarisation with the data and coding. A short example of coding was provided with the acknowledgement that there were different ways of achieving this by using highlighting or underlining text for example. The Group members then practiced coding on a sample of a transcript from elsewhere which we met up to discuss. They then moved on to each code two transcripts from this study. We held several meetings to discuss each interview they had coded </w:t>
      </w:r>
      <w:r w:rsidRPr="00B35582">
        <w:rPr>
          <w:rFonts w:cstheme="minorHAnsi"/>
          <w:sz w:val="24"/>
          <w:szCs w:val="24"/>
          <w:u w:color="000000"/>
          <w:lang w:val="en-US" w:eastAsia="en-GB"/>
        </w:rPr>
        <w:lastRenderedPageBreak/>
        <w:t>and considered our assumptions and ideas about the interview text. I used these discussions and their coding as part of my reflexive work.</w:t>
      </w:r>
    </w:p>
    <w:p w14:paraId="68A3AEDA" w14:textId="77777777"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 xml:space="preserve">I was very familiar with the themes generated from the QES and found myself often replicating the same names of themes in my coding. I was initially concerned about this and raised the issue in one of our meetings – I wanted to find something new from the interview data not simply repeat what had gone before. The Group members challenged me to think why this was so and what the significance was: </w:t>
      </w:r>
    </w:p>
    <w:p w14:paraId="6A77D089" w14:textId="77777777" w:rsidR="00B35582" w:rsidRPr="00B35582" w:rsidRDefault="00B35582" w:rsidP="00B35582">
      <w:pPr>
        <w:spacing w:after="0" w:line="240" w:lineRule="auto"/>
        <w:ind w:left="720"/>
        <w:contextualSpacing/>
        <w:rPr>
          <w:rFonts w:cstheme="minorHAnsi"/>
          <w:sz w:val="24"/>
          <w:szCs w:val="24"/>
        </w:rPr>
      </w:pPr>
      <w:r w:rsidRPr="00B35582">
        <w:rPr>
          <w:rFonts w:cstheme="minorHAnsi"/>
          <w:sz w:val="24"/>
          <w:szCs w:val="24"/>
          <w:u w:color="000000"/>
          <w:lang w:val="en-US" w:eastAsia="en-GB"/>
        </w:rPr>
        <w:t>Why? Why is that? You’ve had two novices doing this…</w:t>
      </w:r>
      <w:r w:rsidRPr="00B35582">
        <w:rPr>
          <w:rFonts w:cstheme="minorHAnsi"/>
          <w:sz w:val="24"/>
          <w:szCs w:val="24"/>
        </w:rPr>
        <w:t>it would be interesting if we picked up the same sort of themes, not having read the literature…it would be interesting to see what is different and what is new from what we produced. (Group member 1)</w:t>
      </w:r>
    </w:p>
    <w:p w14:paraId="118814D4" w14:textId="77777777" w:rsidR="00B35582" w:rsidRPr="00B35582" w:rsidRDefault="00B35582" w:rsidP="00B35582">
      <w:pPr>
        <w:spacing w:after="0" w:line="240" w:lineRule="auto"/>
        <w:ind w:left="720"/>
        <w:contextualSpacing/>
        <w:rPr>
          <w:rFonts w:cstheme="minorHAnsi"/>
          <w:sz w:val="24"/>
          <w:szCs w:val="24"/>
        </w:rPr>
      </w:pPr>
    </w:p>
    <w:p w14:paraId="2C93C290" w14:textId="77777777"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 xml:space="preserve">We explored this further and explicitly examined the eight themes from the QES to see which had also arisen in our coding for this particular interview. We in fact found striking agreement between the three of us and moreover, we had in fact all used codes that were similar in meaning for much of the data, albeit with different names. </w:t>
      </w:r>
    </w:p>
    <w:p w14:paraId="3B9BD4F8" w14:textId="77777777"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There was another element also – the group members were of course involved in the study because of their experience and interest in palliative care, and they drew on these experiences, both from their personal lives and from involvement in other studies. They found that some of the data had strongly resonated with these previous experiences:</w:t>
      </w:r>
    </w:p>
    <w:p w14:paraId="644612F2" w14:textId="77777777" w:rsidR="00B35582" w:rsidRPr="00B35582" w:rsidRDefault="00B35582" w:rsidP="00B35582">
      <w:pPr>
        <w:spacing w:after="0" w:line="240" w:lineRule="auto"/>
        <w:ind w:left="720"/>
        <w:rPr>
          <w:rFonts w:cstheme="minorHAnsi"/>
          <w:sz w:val="24"/>
          <w:szCs w:val="24"/>
        </w:rPr>
      </w:pPr>
      <w:r w:rsidRPr="00B35582">
        <w:rPr>
          <w:rFonts w:cstheme="minorHAnsi"/>
          <w:sz w:val="24"/>
          <w:szCs w:val="24"/>
        </w:rPr>
        <w:t>I could recognise things that she was saying and thought I'm with you on this…it’s a reinforcement of something that, yeah, this has occurred before, you’re making sense. (Group member 2)</w:t>
      </w:r>
    </w:p>
    <w:p w14:paraId="6F51BA7C" w14:textId="77777777" w:rsidR="00B35582" w:rsidRPr="00B35582" w:rsidRDefault="00B35582" w:rsidP="00B35582">
      <w:pPr>
        <w:spacing w:after="0" w:line="240" w:lineRule="auto"/>
        <w:ind w:left="360"/>
        <w:rPr>
          <w:rFonts w:cstheme="minorHAnsi"/>
          <w:sz w:val="24"/>
          <w:szCs w:val="24"/>
        </w:rPr>
      </w:pPr>
    </w:p>
    <w:p w14:paraId="2D6C0875" w14:textId="33B1142A"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 xml:space="preserve">There was therefore much agreement – between the three of us, with the QES and with experiences from elsewhere. However, agreement wasn’t the aim, I wasn’t interested in demonstrating ‘intercoder agreement’ or using agreement to avoid ‘bias’, I was working with the Group members as part of my reflexive practice, seeking to learn more about myself and how I could increase my abilities as a researcher to produce knowledge </w:t>
      </w:r>
      <w:r w:rsidR="00C445FA">
        <w:rPr>
          <w:rFonts w:cstheme="minorHAnsi"/>
          <w:sz w:val="24"/>
          <w:szCs w:val="24"/>
          <w:u w:color="000000"/>
          <w:lang w:val="en-US" w:eastAsia="en-GB"/>
        </w:rPr>
        <w:fldChar w:fldCharType="begin">
          <w:fldData xml:space="preserve">PEVuZE5vdGU+PENpdGU+PFJlY051bT4yNTk3NjwvUmVjTnVtPjxEaXNwbGF5VGV4dD4oQnJhdW4g
YW5kIENsYXJrZSAyMDIwYjsgQnJhdW4gYW5kIENsYXJrZSAyMDIxOyBCcmF1biBhbmQgQ2xhcmtl
IDIwMjIpPC9EaXNwbGF5VGV4dD48cmVjb3JkPjxyZWMtbnVtYmVyPjI1OTc2PC9yZWMtbnVtYmVy
Pjxmb3JlaWduLWtleXM+PGtleSBhcHA9IkVOIiBkYi1pZD0iZWRhOTllc3I5YXJwNTJlMjB2MnBm
dHo0cnA1czl4MGV2ZWY1IiB0aW1lc3RhbXA9IjE2MjIwMzM2NTkiPjI1OTc2PC9rZXk+PC9mb3Jl
aWduLWtleXM+PHJlZi10eXBlIG5hbWU9IkpvdXJuYWwgQXJ0aWNsZSI+MTc8L3JlZi10eXBlPjxj
b250cmlidXRvcnM+PGF1dGhvcnM+PGF1dGhvcj5CcmF1biwgVi48L2F1dGhvcj48YXV0aG9yPkNs
YXJrZSwgVi48L2F1dGhvcj48L2F1dGhvcnM+PC9jb250cmlidXRvcnM+PHRpdGxlcz48dGl0bGU+
Q29uY2VwdHVhbCBhbmQgZGVzaWduIHRoaW5raW5nIGZvciB0aGVtYXRpYyBhbmFseXNpczwvdGl0
bGU+PHNlY29uZGFyeS10aXRsZT5RdWFsaXRhdGl2ZSBQc3ljaG9sb2d5PC9zZWNvbmRhcnktdGl0
bGU+PC90aXRsZXM+PHBlcmlvZGljYWw+PGZ1bGwtdGl0bGU+UXVhbGl0YXRpdmUgUHN5Y2hvbG9n
eTwvZnVsbC10aXRsZT48L3BlcmlvZGljYWw+PHBhZ2VzPjEtMjQ8L3BhZ2VzPjxyZXByaW50LWVk
aXRpb24+aW4gZmlsZTwvcmVwcmludC1lZGl0aW9uPjxkYXRlcz48eWVhcj4yMDIxPC95ZWFyPjwv
ZGF0ZXM+PGlzYm4+MjMyNi0zNTk4PC9pc2JuPjx1cmxzPjxyZWxhdGVkLXVybHM+PHVybD5odHRw
czovL2RvaS5vcmcvMTAuMTAzNy9xdXAwMDAwMTk2PC91cmw+PC9yZWxhdGVkLXVybHM+PC91cmxz
PjwvcmVjb3JkPjwvQ2l0ZT48Q2l0ZT48UmVjTnVtPjI1ODg4PC9SZWNOdW0+PHJlY29yZD48cmVj
LW51bWJlcj4yNTg4ODwvcmVjLW51bWJlcj48Zm9yZWlnbi1rZXlzPjxrZXkgYXBwPSJFTiIgZGIt
aWQ9ImVkYTk5ZXNyOWFycDUyZTIwdjJwZnR6NHJwNXM5eDBldmVmNSIgdGltZXN0YW1wPSIxNjEy
NTI0NjYwIj4yNTg4ODwva2V5PjwvZm9yZWlnbi1rZXlzPjxyZWYtdHlwZSBuYW1lPSJKb3VybmFs
IEFydGljbGUiPjE3PC9yZWYtdHlwZT48Y29udHJpYnV0b3JzPjxhdXRob3JzPjxhdXRob3I+QnJh
dW4sIFYuPC9hdXRob3I+PGF1dGhvcj5DbGFya2UsIFYuPC9hdXRob3I+PC9hdXRob3JzPjwvY29u
dHJpYnV0b3JzPjx0aXRsZXM+PHRpdGxlPk9uZSBzaXplIGZpdHMgYWxsPyBXaGF0IGNvdW50cyBh
cyBxdWFsaXR5IHByYWN0aWNlIGluIChyZWZsZXhpdmUpIHRoZW1hdGljIGFuYWx5c2lzPzwvdGl0
bGU+PHNlY29uZGFyeS10aXRsZT5RdWFsaXRhdGl2ZSBSZXNlYXJjaCBpbiBQc3ljaG9sb2d5PC9z
ZWNvbmRhcnktdGl0bGU+PC90aXRsZXM+PHBlcmlvZGljYWw+PGZ1bGwtdGl0bGU+UXVhbGl0YXRp
dmUgUmVzZWFyY2ggaW4gUHN5Y2hvbG9neTwvZnVsbC10aXRsZT48L3BlcmlvZGljYWw+PHBhZ2Vz
PjEtMjU8L3BhZ2VzPjxyZXByaW50LWVkaXRpb24+aW4gZmlsZTwvcmVwcmludC1lZGl0aW9uPjxk
YXRlcz48eWVhcj4yMDIwPC95ZWFyPjwvZGF0ZXM+PGlzYm4+MTQ3OC0wODg3PC9pc2JuPjx1cmxz
PjxyZWxhdGVkLXVybHM+PHVybD5odHRwczovL2RvaS5vcmcvMTAuMTA4MC8xNDc4MDg4Ny4yMDIw
LjE3NjkyMzg8L3VybD48L3JlbGF0ZWQtdXJscz48L3VybHM+PGVsZWN0cm9uaWMtcmVzb3VyY2Ut
bnVtPjEwLjEwODAvMTQ3ODA4ODcuMjAyMC4xNzY5MjM4PC9lbGVjdHJvbmljLXJlc291cmNlLW51
bT48L3JlY29yZD48L0NpdGU+PENpdGU+PFJlY051bT4xOTkzNTM8L1JlY051bT48cmVjb3JkPjxy
ZWMtbnVtYmVyPjE5OTM1MzwvcmVjLW51bWJlcj48Zm9yZWlnbi1rZXlzPjxrZXkgYXBwPSJFTiIg
ZGItaWQ9ImVkYTk5ZXNyOWFycDUyZTIwdjJwZnR6NHJwNXM5eDBldmVmNSIgdGltZXN0YW1wPSIx
NjQwNTIzMDg3Ij4xOTkzNTM8L2tleT48L2ZvcmVpZ24ta2V5cz48cmVmLXR5cGUgbmFtZT0iRWRp
dGVkIEJvb2siPjI4PC9yZWYtdHlwZT48Y29udHJpYnV0b3JzPjxhdXRob3JzPjxhdXRob3I+QnJh
dW4sIFYuPC9hdXRob3I+PGF1dGhvcj5DbGFya2UsIFYuPC9hdXRob3I+PC9hdXRob3JzPjwvY29u
dHJpYnV0b3JzPjx0aXRsZXM+PHRpdGxlPlRoZW1hdGljIEFuYWx5c2lzLiBBIFByYWN0aWNhbCBH
dWlkZTwvdGl0bGU+PC90aXRsZXM+PHJlcHJpbnQtZWRpdGlvbj5pbiBmaWxlPC9yZXByaW50LWVk
aXRpb24+PGRhdGVzPjx5ZWFyPjIwMjI8L3llYXI+PC9kYXRlcz48cHViLWxvY2F0aW9uPkxvbmRv
bjwvcHViLWxvY2F0aW9uPjxwdWJsaXNoZXI+U0FHRTwvcHVibGlzaGVyPjx1cmxzPjwvdXJscz48
L3JlY29yZD48L0NpdGU+PC9FbmROb3RlPn==
</w:fldData>
        </w:fldChar>
      </w:r>
      <w:r w:rsidR="00C445FA">
        <w:rPr>
          <w:rFonts w:cstheme="minorHAnsi"/>
          <w:sz w:val="24"/>
          <w:szCs w:val="24"/>
          <w:u w:color="000000"/>
          <w:lang w:val="en-US" w:eastAsia="en-GB"/>
        </w:rPr>
        <w:instrText xml:space="preserve"> ADDIN EN.CITE </w:instrText>
      </w:r>
      <w:r w:rsidR="00C445FA">
        <w:rPr>
          <w:rFonts w:cstheme="minorHAnsi"/>
          <w:sz w:val="24"/>
          <w:szCs w:val="24"/>
          <w:u w:color="000000"/>
          <w:lang w:val="en-US" w:eastAsia="en-GB"/>
        </w:rPr>
        <w:fldChar w:fldCharType="begin">
          <w:fldData xml:space="preserve">PEVuZE5vdGU+PENpdGU+PFJlY051bT4yNTk3NjwvUmVjTnVtPjxEaXNwbGF5VGV4dD4oQnJhdW4g
YW5kIENsYXJrZSAyMDIwYjsgQnJhdW4gYW5kIENsYXJrZSAyMDIxOyBCcmF1biBhbmQgQ2xhcmtl
IDIwMjIpPC9EaXNwbGF5VGV4dD48cmVjb3JkPjxyZWMtbnVtYmVyPjI1OTc2PC9yZWMtbnVtYmVy
Pjxmb3JlaWduLWtleXM+PGtleSBhcHA9IkVOIiBkYi1pZD0iZWRhOTllc3I5YXJwNTJlMjB2MnBm
dHo0cnA1czl4MGV2ZWY1IiB0aW1lc3RhbXA9IjE2MjIwMzM2NTkiPjI1OTc2PC9rZXk+PC9mb3Jl
aWduLWtleXM+PHJlZi10eXBlIG5hbWU9IkpvdXJuYWwgQXJ0aWNsZSI+MTc8L3JlZi10eXBlPjxj
b250cmlidXRvcnM+PGF1dGhvcnM+PGF1dGhvcj5CcmF1biwgVi48L2F1dGhvcj48YXV0aG9yPkNs
YXJrZSwgVi48L2F1dGhvcj48L2F1dGhvcnM+PC9jb250cmlidXRvcnM+PHRpdGxlcz48dGl0bGU+
Q29uY2VwdHVhbCBhbmQgZGVzaWduIHRoaW5raW5nIGZvciB0aGVtYXRpYyBhbmFseXNpczwvdGl0
bGU+PHNlY29uZGFyeS10aXRsZT5RdWFsaXRhdGl2ZSBQc3ljaG9sb2d5PC9zZWNvbmRhcnktdGl0
bGU+PC90aXRsZXM+PHBlcmlvZGljYWw+PGZ1bGwtdGl0bGU+UXVhbGl0YXRpdmUgUHN5Y2hvbG9n
eTwvZnVsbC10aXRsZT48L3BlcmlvZGljYWw+PHBhZ2VzPjEtMjQ8L3BhZ2VzPjxyZXByaW50LWVk
aXRpb24+aW4gZmlsZTwvcmVwcmludC1lZGl0aW9uPjxkYXRlcz48eWVhcj4yMDIxPC95ZWFyPjwv
ZGF0ZXM+PGlzYm4+MjMyNi0zNTk4PC9pc2JuPjx1cmxzPjxyZWxhdGVkLXVybHM+PHVybD5odHRw
czovL2RvaS5vcmcvMTAuMTAzNy9xdXAwMDAwMTk2PC91cmw+PC9yZWxhdGVkLXVybHM+PC91cmxz
PjwvcmVjb3JkPjwvQ2l0ZT48Q2l0ZT48UmVjTnVtPjI1ODg4PC9SZWNOdW0+PHJlY29yZD48cmVj
LW51bWJlcj4yNTg4ODwvcmVjLW51bWJlcj48Zm9yZWlnbi1rZXlzPjxrZXkgYXBwPSJFTiIgZGIt
aWQ9ImVkYTk5ZXNyOWFycDUyZTIwdjJwZnR6NHJwNXM5eDBldmVmNSIgdGltZXN0YW1wPSIxNjEy
NTI0NjYwIj4yNTg4ODwva2V5PjwvZm9yZWlnbi1rZXlzPjxyZWYtdHlwZSBuYW1lPSJKb3VybmFs
IEFydGljbGUiPjE3PC9yZWYtdHlwZT48Y29udHJpYnV0b3JzPjxhdXRob3JzPjxhdXRob3I+QnJh
dW4sIFYuPC9hdXRob3I+PGF1dGhvcj5DbGFya2UsIFYuPC9hdXRob3I+PC9hdXRob3JzPjwvY29u
dHJpYnV0b3JzPjx0aXRsZXM+PHRpdGxlPk9uZSBzaXplIGZpdHMgYWxsPyBXaGF0IGNvdW50cyBh
cyBxdWFsaXR5IHByYWN0aWNlIGluIChyZWZsZXhpdmUpIHRoZW1hdGljIGFuYWx5c2lzPzwvdGl0
bGU+PHNlY29uZGFyeS10aXRsZT5RdWFsaXRhdGl2ZSBSZXNlYXJjaCBpbiBQc3ljaG9sb2d5PC9z
ZWNvbmRhcnktdGl0bGU+PC90aXRsZXM+PHBlcmlvZGljYWw+PGZ1bGwtdGl0bGU+UXVhbGl0YXRp
dmUgUmVzZWFyY2ggaW4gUHN5Y2hvbG9neTwvZnVsbC10aXRsZT48L3BlcmlvZGljYWw+PHBhZ2Vz
PjEtMjU8L3BhZ2VzPjxyZXByaW50LWVkaXRpb24+aW4gZmlsZTwvcmVwcmludC1lZGl0aW9uPjxk
YXRlcz48eWVhcj4yMDIwPC95ZWFyPjwvZGF0ZXM+PGlzYm4+MTQ3OC0wODg3PC9pc2JuPjx1cmxz
PjxyZWxhdGVkLXVybHM+PHVybD5odHRwczovL2RvaS5vcmcvMTAuMTA4MC8xNDc4MDg4Ny4yMDIw
LjE3NjkyMzg8L3VybD48L3JlbGF0ZWQtdXJscz48L3VybHM+PGVsZWN0cm9uaWMtcmVzb3VyY2Ut
bnVtPjEwLjEwODAvMTQ3ODA4ODcuMjAyMC4xNzY5MjM4PC9lbGVjdHJvbmljLXJlc291cmNlLW51
bT48L3JlY29yZD48L0NpdGU+PENpdGU+PFJlY051bT4xOTkzNTM8L1JlY051bT48cmVjb3JkPjxy
ZWMtbnVtYmVyPjE5OTM1MzwvcmVjLW51bWJlcj48Zm9yZWlnbi1rZXlzPjxrZXkgYXBwPSJFTiIg
ZGItaWQ9ImVkYTk5ZXNyOWFycDUyZTIwdjJwZnR6NHJwNXM5eDBldmVmNSIgdGltZXN0YW1wPSIx
NjQwNTIzMDg3Ij4xOTkzNTM8L2tleT48L2ZvcmVpZ24ta2V5cz48cmVmLXR5cGUgbmFtZT0iRWRp
dGVkIEJvb2siPjI4PC9yZWYtdHlwZT48Y29udHJpYnV0b3JzPjxhdXRob3JzPjxhdXRob3I+QnJh
dW4sIFYuPC9hdXRob3I+PGF1dGhvcj5DbGFya2UsIFYuPC9hdXRob3I+PC9hdXRob3JzPjwvY29u
dHJpYnV0b3JzPjx0aXRsZXM+PHRpdGxlPlRoZW1hdGljIEFuYWx5c2lzLiBBIFByYWN0aWNhbCBH
dWlkZTwvdGl0bGU+PC90aXRsZXM+PHJlcHJpbnQtZWRpdGlvbj5pbiBmaWxlPC9yZXByaW50LWVk
aXRpb24+PGRhdGVzPjx5ZWFyPjIwMjI8L3llYXI+PC9kYXRlcz48cHViLWxvY2F0aW9uPkxvbmRv
bjwvcHViLWxvY2F0aW9uPjxwdWJsaXNoZXI+U0FHRTwvcHVibGlzaGVyPjx1cmxzPjwvdXJscz48
L3JlY29yZD48L0NpdGU+PC9FbmROb3RlPn==
</w:fldData>
        </w:fldChar>
      </w:r>
      <w:r w:rsidR="00C445FA">
        <w:rPr>
          <w:rFonts w:cstheme="minorHAnsi"/>
          <w:sz w:val="24"/>
          <w:szCs w:val="24"/>
          <w:u w:color="000000"/>
          <w:lang w:val="en-US" w:eastAsia="en-GB"/>
        </w:rPr>
        <w:instrText xml:space="preserve"> ADDIN EN.CITE.DATA </w:instrText>
      </w:r>
      <w:r w:rsidR="00C445FA">
        <w:rPr>
          <w:rFonts w:cstheme="minorHAnsi"/>
          <w:sz w:val="24"/>
          <w:szCs w:val="24"/>
          <w:u w:color="000000"/>
          <w:lang w:val="en-US" w:eastAsia="en-GB"/>
        </w:rPr>
      </w:r>
      <w:r w:rsidR="00C445FA">
        <w:rPr>
          <w:rFonts w:cstheme="minorHAnsi"/>
          <w:sz w:val="24"/>
          <w:szCs w:val="24"/>
          <w:u w:color="000000"/>
          <w:lang w:val="en-US" w:eastAsia="en-GB"/>
        </w:rPr>
        <w:fldChar w:fldCharType="end"/>
      </w:r>
      <w:r w:rsidR="00C445FA">
        <w:rPr>
          <w:rFonts w:cstheme="minorHAnsi"/>
          <w:sz w:val="24"/>
          <w:szCs w:val="24"/>
          <w:u w:color="000000"/>
          <w:lang w:val="en-US" w:eastAsia="en-GB"/>
        </w:rPr>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and Clarke 2020b; Braun and Clarke 2021; 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248D2914" w14:textId="77777777" w:rsidR="00B35582" w:rsidRPr="00B35582" w:rsidRDefault="00B35582" w:rsidP="00B35582">
      <w:pPr>
        <w:rPr>
          <w:rFonts w:cstheme="minorHAnsi"/>
          <w:sz w:val="24"/>
          <w:szCs w:val="24"/>
          <w:u w:color="000000"/>
          <w:lang w:val="en-US" w:eastAsia="en-GB"/>
        </w:rPr>
      </w:pPr>
      <w:r w:rsidRPr="00B35582">
        <w:rPr>
          <w:rFonts w:cstheme="minorHAnsi"/>
          <w:sz w:val="24"/>
          <w:szCs w:val="24"/>
          <w:u w:color="000000"/>
          <w:lang w:val="en-US" w:eastAsia="en-GB"/>
        </w:rPr>
        <w:t xml:space="preserve">Working collaboratively with other coders also provided me with the additional advantage of gaining richer insights into the data. We did not always agree on the codes used </w:t>
      </w:r>
      <w:bookmarkStart w:id="137" w:name="_Hlk143498907"/>
      <w:r w:rsidRPr="00B35582">
        <w:rPr>
          <w:rFonts w:cstheme="minorHAnsi"/>
          <w:sz w:val="24"/>
          <w:szCs w:val="24"/>
          <w:u w:color="000000"/>
          <w:lang w:val="en-US" w:eastAsia="en-GB"/>
        </w:rPr>
        <w:t>and both Group members introduced codes that were new to me and illustrated different significances and perspectives. I therefore revisited all the transcripts I had coded up until that time and refined my codes, adopting their new codes as I wanted.</w:t>
      </w:r>
    </w:p>
    <w:p w14:paraId="566D9D0F" w14:textId="65E1B562" w:rsidR="00B35582" w:rsidRPr="00B35582" w:rsidRDefault="00313111" w:rsidP="00B35582">
      <w:pPr>
        <w:rPr>
          <w:rFonts w:cstheme="minorHAnsi"/>
          <w:b/>
          <w:bCs/>
          <w:sz w:val="24"/>
          <w:szCs w:val="24"/>
          <w:u w:color="000000"/>
          <w:lang w:val="en-US" w:eastAsia="en-GB"/>
        </w:rPr>
      </w:pPr>
      <w:bookmarkStart w:id="138" w:name="Documentary3102"/>
      <w:bookmarkStart w:id="139" w:name="_Toc12807411"/>
      <w:bookmarkStart w:id="140" w:name="_Toc524691551"/>
      <w:bookmarkStart w:id="141" w:name="_Hlk8561107"/>
      <w:bookmarkEnd w:id="137"/>
      <w:bookmarkEnd w:id="138"/>
      <w:r>
        <w:rPr>
          <w:rFonts w:cstheme="minorHAnsi"/>
          <w:b/>
          <w:bCs/>
          <w:sz w:val="24"/>
          <w:szCs w:val="24"/>
          <w:u w:color="000000"/>
          <w:lang w:val="en-US" w:eastAsia="en-GB"/>
        </w:rPr>
        <w:t xml:space="preserve">3.10.2 </w:t>
      </w:r>
      <w:r w:rsidR="00B35582" w:rsidRPr="00B35582">
        <w:rPr>
          <w:rFonts w:cstheme="minorHAnsi"/>
          <w:b/>
          <w:bCs/>
          <w:sz w:val="24"/>
          <w:szCs w:val="24"/>
          <w:u w:color="000000"/>
          <w:lang w:val="en-US" w:eastAsia="en-GB"/>
        </w:rPr>
        <w:t>Documentary evidence</w:t>
      </w:r>
      <w:bookmarkEnd w:id="139"/>
    </w:p>
    <w:p w14:paraId="462F3C83"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Documentary evidence can take many different forms and includes anything written or produced about the site. It can include both formal and informal documents. Yin (2003) suggests considering the following documents:</w:t>
      </w:r>
    </w:p>
    <w:p w14:paraId="1D31554B" w14:textId="77777777" w:rsidR="00B35582" w:rsidRPr="00B35582" w:rsidRDefault="00B35582" w:rsidP="00B35582">
      <w:pPr>
        <w:spacing w:after="0" w:line="240" w:lineRule="auto"/>
        <w:rPr>
          <w:rFonts w:cstheme="minorHAnsi"/>
          <w:sz w:val="24"/>
          <w:szCs w:val="24"/>
          <w:u w:color="000000"/>
          <w:lang w:val="en-US" w:eastAsia="en-GB"/>
        </w:rPr>
      </w:pPr>
    </w:p>
    <w:p w14:paraId="08A1E0B6" w14:textId="77777777" w:rsidR="00B35582" w:rsidRPr="00B35582" w:rsidRDefault="00B35582" w:rsidP="00B35582">
      <w:pPr>
        <w:numPr>
          <w:ilvl w:val="0"/>
          <w:numId w:val="5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Letters, memoranda and other communiques</w:t>
      </w:r>
    </w:p>
    <w:p w14:paraId="45365E04" w14:textId="77777777" w:rsidR="00B35582" w:rsidRPr="00B35582" w:rsidRDefault="00B35582" w:rsidP="00B35582">
      <w:pPr>
        <w:numPr>
          <w:ilvl w:val="0"/>
          <w:numId w:val="5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genda, announcements and minutes of meetings, and other written reports of events</w:t>
      </w:r>
    </w:p>
    <w:p w14:paraId="51C18642" w14:textId="77777777" w:rsidR="00B35582" w:rsidRPr="00B35582" w:rsidRDefault="00B35582" w:rsidP="00B35582">
      <w:pPr>
        <w:numPr>
          <w:ilvl w:val="0"/>
          <w:numId w:val="5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dministrative documents – proposals, progress reports and other internal records</w:t>
      </w:r>
    </w:p>
    <w:p w14:paraId="084884C5" w14:textId="77777777" w:rsidR="00B35582" w:rsidRPr="00B35582" w:rsidRDefault="00B35582" w:rsidP="00B35582">
      <w:pPr>
        <w:numPr>
          <w:ilvl w:val="0"/>
          <w:numId w:val="5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Formal studies or evaluation of the same site under study</w:t>
      </w:r>
    </w:p>
    <w:p w14:paraId="611A3788" w14:textId="425F71D4" w:rsidR="00B35582" w:rsidRPr="00B35582" w:rsidRDefault="00B35582" w:rsidP="00B35582">
      <w:pPr>
        <w:numPr>
          <w:ilvl w:val="0"/>
          <w:numId w:val="50"/>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lastRenderedPageBreak/>
        <w:t>Newspaper clippings and other articles appearing in the mass media or in community newsletters. (p</w:t>
      </w:r>
      <w:r w:rsidR="006F5634">
        <w:rPr>
          <w:rFonts w:cstheme="minorHAnsi"/>
          <w:sz w:val="24"/>
          <w:szCs w:val="24"/>
          <w:u w:color="000000"/>
          <w:lang w:val="en-US" w:eastAsia="en-GB"/>
        </w:rPr>
        <w:t xml:space="preserve">p. </w:t>
      </w:r>
      <w:r w:rsidRPr="00B35582">
        <w:rPr>
          <w:rFonts w:cstheme="minorHAnsi"/>
          <w:sz w:val="24"/>
          <w:szCs w:val="24"/>
          <w:u w:color="000000"/>
          <w:lang w:val="en-US" w:eastAsia="en-GB"/>
        </w:rPr>
        <w:t>85-6)</w:t>
      </w:r>
    </w:p>
    <w:p w14:paraId="45D13E90" w14:textId="77777777" w:rsidR="00B35582" w:rsidRPr="00B35582" w:rsidRDefault="00B35582" w:rsidP="00B35582">
      <w:pPr>
        <w:spacing w:after="0" w:line="240" w:lineRule="auto"/>
        <w:rPr>
          <w:rFonts w:cstheme="minorHAnsi"/>
          <w:sz w:val="24"/>
          <w:szCs w:val="24"/>
          <w:u w:color="000000"/>
          <w:lang w:val="en-US" w:eastAsia="en-GB"/>
        </w:rPr>
      </w:pPr>
    </w:p>
    <w:p w14:paraId="0759F235"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A preliminary search of the websites of both sites showed it was highly likely that many of these documents would be both available and relevant, and that additional documentary evidence as follows would also be found:</w:t>
      </w:r>
    </w:p>
    <w:p w14:paraId="20AD9134" w14:textId="77777777" w:rsidR="00B35582" w:rsidRPr="00B35582" w:rsidRDefault="00B35582" w:rsidP="00B35582">
      <w:pPr>
        <w:spacing w:after="0" w:line="240" w:lineRule="auto"/>
        <w:rPr>
          <w:rFonts w:cstheme="minorHAnsi"/>
          <w:sz w:val="24"/>
          <w:szCs w:val="24"/>
          <w:u w:color="000000"/>
          <w:lang w:val="en-US" w:eastAsia="en-GB"/>
        </w:rPr>
      </w:pPr>
    </w:p>
    <w:p w14:paraId="3DA84957"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cademic literature</w:t>
      </w:r>
    </w:p>
    <w:p w14:paraId="7C125316"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Grey literature, including blogs, reports </w:t>
      </w:r>
    </w:p>
    <w:p w14:paraId="660A73F1"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Webpages</w:t>
      </w:r>
    </w:p>
    <w:p w14:paraId="3A0ED59E"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resentation, workshop and training materials</w:t>
      </w:r>
    </w:p>
    <w:p w14:paraId="6625EBE8"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Job descriptions</w:t>
      </w:r>
    </w:p>
    <w:p w14:paraId="57D8177E"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nvolvement related resources, such as policies and procedures, publicity materials</w:t>
      </w:r>
    </w:p>
    <w:p w14:paraId="180A326A"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Newsletters</w:t>
      </w:r>
    </w:p>
    <w:p w14:paraId="5A3CC6BA"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roject related documents, including minutes of meetings, funding applications and reports</w:t>
      </w:r>
    </w:p>
    <w:p w14:paraId="68A0AC94" w14:textId="77777777" w:rsidR="00B35582" w:rsidRPr="00B35582" w:rsidRDefault="00B35582" w:rsidP="00B35582">
      <w:pPr>
        <w:numPr>
          <w:ilvl w:val="0"/>
          <w:numId w:val="48"/>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Visual and audio evidence such as photographs, videos and sound clips.</w:t>
      </w:r>
    </w:p>
    <w:p w14:paraId="77098FE4" w14:textId="77777777" w:rsidR="00B35582" w:rsidRPr="00B35582" w:rsidRDefault="00B35582" w:rsidP="00B35582">
      <w:pPr>
        <w:spacing w:after="0" w:line="240" w:lineRule="auto"/>
        <w:ind w:left="720"/>
        <w:contextualSpacing/>
        <w:rPr>
          <w:rFonts w:cstheme="minorHAnsi"/>
          <w:sz w:val="24"/>
          <w:szCs w:val="24"/>
          <w:u w:color="000000"/>
          <w:lang w:val="en-US" w:eastAsia="en-GB"/>
        </w:rPr>
      </w:pPr>
    </w:p>
    <w:p w14:paraId="44E20DC5" w14:textId="2072020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It was possible that all such documents could contain information on how the site views itself or how it engages in involvement activity. In addition, often clues to the culture, beliefs and values of the organisation can be found in documentary evidence, important for this focus on involvement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7&lt;/RecNum&gt;&lt;DisplayText&gt;(Gillham 2000; Yin 2003)&lt;/DisplayText&gt;&lt;record&gt;&lt;rec-number&gt;25727&lt;/rec-number&gt;&lt;foreign-keys&gt;&lt;key app="EN" db-id="eda99esr9arp52e20v2pftz4rp5s9x0evef5" timestamp="1557398661"&gt;25727&lt;/key&gt;&lt;/foreign-keys&gt;&lt;ref-type name="Book"&gt;6&lt;/ref-type&gt;&lt;contributors&gt;&lt;authors&gt;&lt;author&gt;Gillham, Bill&lt;/author&gt;&lt;/authors&gt;&lt;/contributors&gt;&lt;titles&gt;&lt;title&gt;Case study research methods&lt;/title&gt;&lt;/titles&gt;&lt;reprint-edition&gt;in file&lt;/reprint-edition&gt;&lt;dates&gt;&lt;year&gt;2000&lt;/year&gt;&lt;/dates&gt;&lt;pub-location&gt;London&lt;/pub-location&gt;&lt;publisher&gt;Continuum&lt;/publisher&gt;&lt;isbn&gt;0826447961&lt;/isbn&gt;&lt;urls&gt;&lt;/urls&gt;&lt;/record&gt;&lt;/Cite&gt;&lt;Cite&gt;&lt;RecNum&gt;7285&lt;/RecNum&gt;&lt;record&gt;&lt;rec-number&gt;7285&lt;/rec-number&gt;&lt;foreign-keys&gt;&lt;key app="EN" db-id="eda99esr9arp52e20v2pftz4rp5s9x0evef5" timestamp="1466079126"&gt;7285&lt;/key&gt;&lt;/foreign-keys&gt;&lt;ref-type name="Book"&gt;6&lt;/ref-type&gt;&lt;contributors&gt;&lt;authors&gt;&lt;author&gt;Yin, R.&lt;/author&gt;&lt;/authors&gt;&lt;/contributors&gt;&lt;titles&gt;&lt;title&gt;Case Study Research. Design and Methods.&lt;/title&gt;&lt;/titles&gt;&lt;edition&gt;3rd&lt;/edition&gt;&lt;reprint-edition&gt;not in file&lt;/reprint-edition&gt;&lt;keywords&gt;&lt;keyword&gt;analysis&lt;/keyword&gt;&lt;keyword&gt;case study&lt;/keyword&gt;&lt;keyword&gt;Data Collection&lt;/keyword&gt;&lt;keyword&gt;education&lt;/keyword&gt;&lt;keyword&gt;history&lt;/keyword&gt;&lt;keyword&gt;Management&lt;/keyword&gt;&lt;keyword&gt;methods&lt;/keyword&gt;&lt;keyword&gt;planning&lt;/keyword&gt;&lt;keyword&gt;psychology&lt;/keyword&gt;&lt;keyword&gt;Research&lt;/keyword&gt;&lt;keyword&gt;Social Work&lt;/keyword&gt;&lt;keyword&gt;Sociology&lt;/keyword&gt;&lt;keyword&gt;Trial&lt;/keyword&gt;&lt;keyword&gt;Work&lt;/keyword&gt;&lt;/keywords&gt;&lt;dates&gt;&lt;year&gt;2003&lt;/year&gt;&lt;pub-dates&gt;&lt;date&gt;2003&lt;/date&gt;&lt;/pub-dates&gt;&lt;/dates&gt;&lt;pub-location&gt;Thousand Oaks, California&lt;/pub-location&gt;&lt;publisher&gt;Sage Publications&lt;/publisher&gt;&lt;label&gt;967R&lt;/label&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Gillham 2000; Yin 2003)</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Documentary evidence can be used for a number of purposes</w:t>
      </w:r>
    </w:p>
    <w:p w14:paraId="2F3726CB" w14:textId="77777777" w:rsidR="00B35582" w:rsidRPr="00B35582" w:rsidRDefault="00B35582" w:rsidP="00B35582">
      <w:pPr>
        <w:spacing w:after="0" w:line="240" w:lineRule="auto"/>
        <w:rPr>
          <w:rFonts w:cstheme="minorHAnsi"/>
          <w:sz w:val="24"/>
          <w:szCs w:val="24"/>
          <w:u w:color="000000"/>
          <w:lang w:val="en-US" w:eastAsia="en-GB"/>
        </w:rPr>
      </w:pPr>
    </w:p>
    <w:p w14:paraId="71D8069F" w14:textId="77777777" w:rsidR="00B35582" w:rsidRPr="00B35582" w:rsidRDefault="00B35582" w:rsidP="00B35582">
      <w:pPr>
        <w:numPr>
          <w:ilvl w:val="0"/>
          <w:numId w:val="42"/>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To provide historical evidence and enrich the context of the case study</w:t>
      </w:r>
    </w:p>
    <w:p w14:paraId="0782E98B" w14:textId="77777777" w:rsidR="00B35582" w:rsidRPr="00B35582" w:rsidRDefault="00B35582" w:rsidP="00B35582">
      <w:pPr>
        <w:numPr>
          <w:ilvl w:val="0"/>
          <w:numId w:val="42"/>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To corroborate and augment evidence from other sources</w:t>
      </w:r>
    </w:p>
    <w:p w14:paraId="44461CA3" w14:textId="77777777" w:rsidR="00B35582" w:rsidRPr="00B35582" w:rsidRDefault="00B35582" w:rsidP="00B35582">
      <w:pPr>
        <w:numPr>
          <w:ilvl w:val="0"/>
          <w:numId w:val="42"/>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To make inferences</w:t>
      </w:r>
    </w:p>
    <w:p w14:paraId="50C57A52" w14:textId="5FDEA683" w:rsidR="00B35582" w:rsidRPr="00B35582" w:rsidRDefault="00B35582" w:rsidP="00B35582">
      <w:pPr>
        <w:numPr>
          <w:ilvl w:val="0"/>
          <w:numId w:val="42"/>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To obtain new leads or clues which may need to be explored further </w:t>
      </w:r>
      <w:r w:rsidR="00C445FA">
        <w:rPr>
          <w:rFonts w:cstheme="minorHAnsi"/>
          <w:sz w:val="24"/>
          <w:szCs w:val="24"/>
          <w:u w:color="000000"/>
          <w:lang w:val="en-US" w:eastAsia="en-GB"/>
        </w:rPr>
        <w:fldChar w:fldCharType="begin">
          <w:fldData xml:space="preserve">PEVuZE5vdGU+PENpdGU+PFJlY051bT42MTYxPC9SZWNOdW0+PERpc3BsYXlUZXh0PihCYWlsZXkg
MTk5NDsgR2lsbGhhbSAyMDAwOyBZaW4gMjAwMyk8L0Rpc3BsYXlUZXh0PjxyZWNvcmQ+PHJlYy1u
dW1iZXI+NjE2MTwvcmVjLW51bWJlcj48Zm9yZWlnbi1rZXlzPjxrZXkgYXBwPSJFTiIgZGItaWQ9
ImVkYTk5ZXNyOWFycDUyZTIwdjJwZnR6NHJwNXM5eDBldmVmNSIgdGltZXN0YW1wPSIxNDY2MDc5
MTI1Ij42MTYxPC9rZXk+PC9mb3JlaWduLWtleXM+PHJlZi10eXBlIG5hbWU9IkJvb2sgU2VjdGlv
biI+NTwvcmVmLXR5cGU+PGNvbnRyaWJ1dG9ycz48YXV0aG9ycz48YXV0aG9yPkJhaWxleSwgSy5E
LjwvYXV0aG9yPjwvYXV0aG9ycz48L2NvbnRyaWJ1dG9ycz48dGl0bGVzPjx0aXRsZT5Eb2N1bWVu
dCBTdHVkeTwvdGl0bGU+PHNlY29uZGFyeS10aXRsZT5NZXRob2RzIG9mIFNvY2lhbCBSZXNlYXJj
aDwvc2Vjb25kYXJ5LXRpdGxlPjwvdGl0bGVzPjxlZGl0aW9uPjQ8L2VkaXRpb24+PHNlY3Rpb24+
MTI8L3NlY3Rpb24+PHJlcHJpbnQtZWRpdGlvbj5pbiBmaWxlPC9yZXByaW50LWVkaXRpb24+PGtl
eXdvcmRzPjxrZXl3b3JkPm1ldGhvZHM8L2tleXdvcmQ+PGtleXdvcmQ+UmVzZWFyY2g8L2tleXdv
cmQ+PC9rZXl3b3Jkcz48ZGF0ZXM+PHllYXI+MTk5NDwveWVhcj48cHViLWRhdGVzPjxkYXRlPjE5
OTQ8L2RhdGU+PC9wdWItZGF0ZXM+PC9kYXRlcz48cHViLWxvY2F0aW9uPk5ldyBZb3JrPC9wdWIt
bG9jYXRpb24+PHB1Ymxpc2hlcj5UaGUgRnJlZSBQcmVzczwvcHVibGlzaGVyPjxsYWJlbD41NTZS
PC9sYWJlbD48dXJscz48L3VybHM+PC9yZWNvcmQ+PC9DaXRlPjxDaXRlPjxSZWNOdW0+MjU3Mjc8
L1JlY051bT48cmVjb3JkPjxyZWMtbnVtYmVyPjI1NzI3PC9yZWMtbnVtYmVyPjxmb3JlaWduLWtl
eXM+PGtleSBhcHA9IkVOIiBkYi1pZD0iZWRhOTllc3I5YXJwNTJlMjB2MnBmdHo0cnA1czl4MGV2
ZWY1IiB0aW1lc3RhbXA9IjE1NTczOTg2NjEiPjI1NzI3PC9rZXk+PC9mb3JlaWduLWtleXM+PHJl
Zi10eXBlIG5hbWU9IkJvb2siPjY8L3JlZi10eXBlPjxjb250cmlidXRvcnM+PGF1dGhvcnM+PGF1
dGhvcj5HaWxsaGFtLCBCaWxsPC9hdXRob3I+PC9hdXRob3JzPjwvY29udHJpYnV0b3JzPjx0aXRs
ZXM+PHRpdGxlPkNhc2Ugc3R1ZHkgcmVzZWFyY2ggbWV0aG9kczwvdGl0bGU+PC90aXRsZXM+PHJl
cHJpbnQtZWRpdGlvbj5pbiBmaWxlPC9yZXByaW50LWVkaXRpb24+PGRhdGVzPjx5ZWFyPjIwMDA8
L3llYXI+PC9kYXRlcz48cHViLWxvY2F0aW9uPkxvbmRvbjwvcHViLWxvY2F0aW9uPjxwdWJsaXNo
ZXI+Q29udGludXVtPC9wdWJsaXNoZXI+PGlzYm4+MDgyNjQ0Nzk2MTwvaXNibj48dXJscz48L3Vy
bHM+PC9yZWNvcmQ+PC9DaXRlPjxDaXRlPjxSZWNOdW0+NzI4NTwvUmVjTnVtPjxyZWNvcmQ+PHJl
Yy1udW1iZXI+NzI4NTwvcmVjLW51bWJlcj48Zm9yZWlnbi1rZXlzPjxrZXkgYXBwPSJFTiIgZGIt
aWQ9ImVkYTk5ZXNyOWFycDUyZTIwdjJwZnR6NHJwNXM5eDBldmVmNSIgdGltZXN0YW1wPSIxNDY2
MDc5MTI2Ij43Mjg1PC9rZXk+PC9mb3JlaWduLWtleXM+PHJlZi10eXBlIG5hbWU9IkJvb2siPjY8
L3JlZi10eXBlPjxjb250cmlidXRvcnM+PGF1dGhvcnM+PGF1dGhvcj5ZaW4sIFIuPC9hdXRob3I+
PC9hdXRob3JzPjwvY29udHJpYnV0b3JzPjx0aXRsZXM+PHRpdGxlPkNhc2UgU3R1ZHkgUmVzZWFy
Y2guIERlc2lnbiBhbmQgTWV0aG9kcy48L3RpdGxlPjwvdGl0bGVzPjxlZGl0aW9uPjNyZDwvZWRp
dGlvbj48cmVwcmludC1lZGl0aW9uPm5vdCBpbiBmaWxlPC9yZXByaW50LWVkaXRpb24+PGtleXdv
cmRzPjxrZXl3b3JkPmFuYWx5c2lzPC9rZXl3b3JkPjxrZXl3b3JkPmNhc2Ugc3R1ZHk8L2tleXdv
cmQ+PGtleXdvcmQ+RGF0YSBDb2xsZWN0aW9uPC9rZXl3b3JkPjxrZXl3b3JkPmVkdWNhdGlvbjwv
a2V5d29yZD48a2V5d29yZD5oaXN0b3J5PC9rZXl3b3JkPjxrZXl3b3JkPk1hbmFnZW1lbnQ8L2tl
eXdvcmQ+PGtleXdvcmQ+bWV0aG9kczwva2V5d29yZD48a2V5d29yZD5wbGFubmluZzwva2V5d29y
ZD48a2V5d29yZD5wc3ljaG9sb2d5PC9rZXl3b3JkPjxrZXl3b3JkPlJlc2VhcmNoPC9rZXl3b3Jk
PjxrZXl3b3JkPlNvY2lhbCBXb3JrPC9rZXl3b3JkPjxrZXl3b3JkPlNvY2lvbG9neTwva2V5d29y
ZD48a2V5d29yZD5UcmlhbDwva2V5d29yZD48a2V5d29yZD5Xb3JrPC9rZXl3b3JkPjwva2V5d29y
ZHM+PGRhdGVzPjx5ZWFyPjIwMDM8L3llYXI+PHB1Yi1kYXRlcz48ZGF0ZT4yMDAzPC9kYXRlPjwv
cHViLWRhdGVzPjwvZGF0ZXM+PHB1Yi1sb2NhdGlvbj5UaG91c2FuZCBPYWtzLCBDYWxpZm9ybmlh
PC9wdWItbG9jYXRpb24+PHB1Ymxpc2hlcj5TYWdlIFB1YmxpY2F0aW9uczwvcHVibGlzaGVyPjxs
YWJlbD45NjdSPC9sYWJlbD48dXJscz48L3VybHM+PC9yZWNvcmQ+PC9DaXRlPjwvRW5kTm90ZT5=
</w:fldData>
        </w:fldChar>
      </w:r>
      <w:r w:rsidR="00C445FA">
        <w:rPr>
          <w:rFonts w:cstheme="minorHAnsi"/>
          <w:sz w:val="24"/>
          <w:szCs w:val="24"/>
          <w:u w:color="000000"/>
          <w:lang w:val="en-US" w:eastAsia="en-GB"/>
        </w:rPr>
        <w:instrText xml:space="preserve"> ADDIN EN.CITE </w:instrText>
      </w:r>
      <w:r w:rsidR="00C445FA">
        <w:rPr>
          <w:rFonts w:cstheme="minorHAnsi"/>
          <w:sz w:val="24"/>
          <w:szCs w:val="24"/>
          <w:u w:color="000000"/>
          <w:lang w:val="en-US" w:eastAsia="en-GB"/>
        </w:rPr>
        <w:fldChar w:fldCharType="begin">
          <w:fldData xml:space="preserve">PEVuZE5vdGU+PENpdGU+PFJlY051bT42MTYxPC9SZWNOdW0+PERpc3BsYXlUZXh0PihCYWlsZXkg
MTk5NDsgR2lsbGhhbSAyMDAwOyBZaW4gMjAwMyk8L0Rpc3BsYXlUZXh0PjxyZWNvcmQ+PHJlYy1u
dW1iZXI+NjE2MTwvcmVjLW51bWJlcj48Zm9yZWlnbi1rZXlzPjxrZXkgYXBwPSJFTiIgZGItaWQ9
ImVkYTk5ZXNyOWFycDUyZTIwdjJwZnR6NHJwNXM5eDBldmVmNSIgdGltZXN0YW1wPSIxNDY2MDc5
MTI1Ij42MTYxPC9rZXk+PC9mb3JlaWduLWtleXM+PHJlZi10eXBlIG5hbWU9IkJvb2sgU2VjdGlv
biI+NTwvcmVmLXR5cGU+PGNvbnRyaWJ1dG9ycz48YXV0aG9ycz48YXV0aG9yPkJhaWxleSwgSy5E
LjwvYXV0aG9yPjwvYXV0aG9ycz48L2NvbnRyaWJ1dG9ycz48dGl0bGVzPjx0aXRsZT5Eb2N1bWVu
dCBTdHVkeTwvdGl0bGU+PHNlY29uZGFyeS10aXRsZT5NZXRob2RzIG9mIFNvY2lhbCBSZXNlYXJj
aDwvc2Vjb25kYXJ5LXRpdGxlPjwvdGl0bGVzPjxlZGl0aW9uPjQ8L2VkaXRpb24+PHNlY3Rpb24+
MTI8L3NlY3Rpb24+PHJlcHJpbnQtZWRpdGlvbj5pbiBmaWxlPC9yZXByaW50LWVkaXRpb24+PGtl
eXdvcmRzPjxrZXl3b3JkPm1ldGhvZHM8L2tleXdvcmQ+PGtleXdvcmQ+UmVzZWFyY2g8L2tleXdv
cmQ+PC9rZXl3b3Jkcz48ZGF0ZXM+PHllYXI+MTk5NDwveWVhcj48cHViLWRhdGVzPjxkYXRlPjE5
OTQ8L2RhdGU+PC9wdWItZGF0ZXM+PC9kYXRlcz48cHViLWxvY2F0aW9uPk5ldyBZb3JrPC9wdWIt
bG9jYXRpb24+PHB1Ymxpc2hlcj5UaGUgRnJlZSBQcmVzczwvcHVibGlzaGVyPjxsYWJlbD41NTZS
PC9sYWJlbD48dXJscz48L3VybHM+PC9yZWNvcmQ+PC9DaXRlPjxDaXRlPjxSZWNOdW0+MjU3Mjc8
L1JlY051bT48cmVjb3JkPjxyZWMtbnVtYmVyPjI1NzI3PC9yZWMtbnVtYmVyPjxmb3JlaWduLWtl
eXM+PGtleSBhcHA9IkVOIiBkYi1pZD0iZWRhOTllc3I5YXJwNTJlMjB2MnBmdHo0cnA1czl4MGV2
ZWY1IiB0aW1lc3RhbXA9IjE1NTczOTg2NjEiPjI1NzI3PC9rZXk+PC9mb3JlaWduLWtleXM+PHJl
Zi10eXBlIG5hbWU9IkJvb2siPjY8L3JlZi10eXBlPjxjb250cmlidXRvcnM+PGF1dGhvcnM+PGF1
dGhvcj5HaWxsaGFtLCBCaWxsPC9hdXRob3I+PC9hdXRob3JzPjwvY29udHJpYnV0b3JzPjx0aXRs
ZXM+PHRpdGxlPkNhc2Ugc3R1ZHkgcmVzZWFyY2ggbWV0aG9kczwvdGl0bGU+PC90aXRsZXM+PHJl
cHJpbnQtZWRpdGlvbj5pbiBmaWxlPC9yZXByaW50LWVkaXRpb24+PGRhdGVzPjx5ZWFyPjIwMDA8
L3llYXI+PC9kYXRlcz48cHViLWxvY2F0aW9uPkxvbmRvbjwvcHViLWxvY2F0aW9uPjxwdWJsaXNo
ZXI+Q29udGludXVtPC9wdWJsaXNoZXI+PGlzYm4+MDgyNjQ0Nzk2MTwvaXNibj48dXJscz48L3Vy
bHM+PC9yZWNvcmQ+PC9DaXRlPjxDaXRlPjxSZWNOdW0+NzI4NTwvUmVjTnVtPjxyZWNvcmQ+PHJl
Yy1udW1iZXI+NzI4NTwvcmVjLW51bWJlcj48Zm9yZWlnbi1rZXlzPjxrZXkgYXBwPSJFTiIgZGIt
aWQ9ImVkYTk5ZXNyOWFycDUyZTIwdjJwZnR6NHJwNXM5eDBldmVmNSIgdGltZXN0YW1wPSIxNDY2
MDc5MTI2Ij43Mjg1PC9rZXk+PC9mb3JlaWduLWtleXM+PHJlZi10eXBlIG5hbWU9IkJvb2siPjY8
L3JlZi10eXBlPjxjb250cmlidXRvcnM+PGF1dGhvcnM+PGF1dGhvcj5ZaW4sIFIuPC9hdXRob3I+
PC9hdXRob3JzPjwvY29udHJpYnV0b3JzPjx0aXRsZXM+PHRpdGxlPkNhc2UgU3R1ZHkgUmVzZWFy
Y2guIERlc2lnbiBhbmQgTWV0aG9kcy48L3RpdGxlPjwvdGl0bGVzPjxlZGl0aW9uPjNyZDwvZWRp
dGlvbj48cmVwcmludC1lZGl0aW9uPm5vdCBpbiBmaWxlPC9yZXByaW50LWVkaXRpb24+PGtleXdv
cmRzPjxrZXl3b3JkPmFuYWx5c2lzPC9rZXl3b3JkPjxrZXl3b3JkPmNhc2Ugc3R1ZHk8L2tleXdv
cmQ+PGtleXdvcmQ+RGF0YSBDb2xsZWN0aW9uPC9rZXl3b3JkPjxrZXl3b3JkPmVkdWNhdGlvbjwv
a2V5d29yZD48a2V5d29yZD5oaXN0b3J5PC9rZXl3b3JkPjxrZXl3b3JkPk1hbmFnZW1lbnQ8L2tl
eXdvcmQ+PGtleXdvcmQ+bWV0aG9kczwva2V5d29yZD48a2V5d29yZD5wbGFubmluZzwva2V5d29y
ZD48a2V5d29yZD5wc3ljaG9sb2d5PC9rZXl3b3JkPjxrZXl3b3JkPlJlc2VhcmNoPC9rZXl3b3Jk
PjxrZXl3b3JkPlNvY2lhbCBXb3JrPC9rZXl3b3JkPjxrZXl3b3JkPlNvY2lvbG9neTwva2V5d29y
ZD48a2V5d29yZD5UcmlhbDwva2V5d29yZD48a2V5d29yZD5Xb3JrPC9rZXl3b3JkPjwva2V5d29y
ZHM+PGRhdGVzPjx5ZWFyPjIwMDM8L3llYXI+PHB1Yi1kYXRlcz48ZGF0ZT4yMDAzPC9kYXRlPjwv
cHViLWRhdGVzPjwvZGF0ZXM+PHB1Yi1sb2NhdGlvbj5UaG91c2FuZCBPYWtzLCBDYWxpZm9ybmlh
PC9wdWItbG9jYXRpb24+PHB1Ymxpc2hlcj5TYWdlIFB1YmxpY2F0aW9uczwvcHVibGlzaGVyPjxs
YWJlbD45NjdSPC9sYWJlbD48dXJscz48L3VybHM+PC9yZWNvcmQ+PC9DaXRlPjwvRW5kTm90ZT5=
</w:fldData>
        </w:fldChar>
      </w:r>
      <w:r w:rsidR="00C445FA">
        <w:rPr>
          <w:rFonts w:cstheme="minorHAnsi"/>
          <w:sz w:val="24"/>
          <w:szCs w:val="24"/>
          <w:u w:color="000000"/>
          <w:lang w:val="en-US" w:eastAsia="en-GB"/>
        </w:rPr>
        <w:instrText xml:space="preserve"> ADDIN EN.CITE.DATA </w:instrText>
      </w:r>
      <w:r w:rsidR="00C445FA">
        <w:rPr>
          <w:rFonts w:cstheme="minorHAnsi"/>
          <w:sz w:val="24"/>
          <w:szCs w:val="24"/>
          <w:u w:color="000000"/>
          <w:lang w:val="en-US" w:eastAsia="en-GB"/>
        </w:rPr>
      </w:r>
      <w:r w:rsidR="00C445FA">
        <w:rPr>
          <w:rFonts w:cstheme="minorHAnsi"/>
          <w:sz w:val="24"/>
          <w:szCs w:val="24"/>
          <w:u w:color="000000"/>
          <w:lang w:val="en-US" w:eastAsia="en-GB"/>
        </w:rPr>
        <w:fldChar w:fldCharType="end"/>
      </w:r>
      <w:r w:rsidR="00C445FA">
        <w:rPr>
          <w:rFonts w:cstheme="minorHAnsi"/>
          <w:sz w:val="24"/>
          <w:szCs w:val="24"/>
          <w:u w:color="000000"/>
          <w:lang w:val="en-US" w:eastAsia="en-GB"/>
        </w:rPr>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ailey 1994; Gillham 2000; Yin 2003)</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42F28537" w14:textId="77777777" w:rsidR="00B35582" w:rsidRPr="00B35582" w:rsidRDefault="00B35582" w:rsidP="00B35582">
      <w:pPr>
        <w:spacing w:after="0" w:line="240" w:lineRule="auto"/>
        <w:rPr>
          <w:rFonts w:cstheme="minorHAnsi"/>
          <w:sz w:val="24"/>
          <w:szCs w:val="24"/>
          <w:u w:color="000000"/>
          <w:lang w:val="en-US" w:eastAsia="en-GB"/>
        </w:rPr>
      </w:pPr>
    </w:p>
    <w:p w14:paraId="6CED5842" w14:textId="099C9D26" w:rsidR="00B35582" w:rsidRPr="00B35582" w:rsidRDefault="00313111" w:rsidP="00B35582">
      <w:pPr>
        <w:spacing w:after="0" w:line="240" w:lineRule="auto"/>
        <w:rPr>
          <w:rFonts w:cstheme="minorHAnsi"/>
          <w:b/>
          <w:bCs/>
          <w:sz w:val="24"/>
          <w:szCs w:val="24"/>
          <w:u w:color="000000"/>
          <w:lang w:val="en-US" w:eastAsia="en-GB"/>
        </w:rPr>
      </w:pPr>
      <w:bookmarkStart w:id="142" w:name="Data31021"/>
      <w:bookmarkEnd w:id="140"/>
      <w:bookmarkEnd w:id="141"/>
      <w:bookmarkEnd w:id="142"/>
      <w:r>
        <w:rPr>
          <w:rFonts w:cstheme="minorHAnsi"/>
          <w:b/>
          <w:bCs/>
          <w:sz w:val="24"/>
          <w:szCs w:val="24"/>
          <w:u w:color="000000"/>
          <w:lang w:val="en-US" w:eastAsia="en-GB"/>
        </w:rPr>
        <w:t xml:space="preserve">3.10.2.1 </w:t>
      </w:r>
      <w:r w:rsidR="00B35582" w:rsidRPr="00B35582">
        <w:rPr>
          <w:rFonts w:cstheme="minorHAnsi"/>
          <w:b/>
          <w:bCs/>
          <w:sz w:val="24"/>
          <w:szCs w:val="24"/>
          <w:u w:color="000000"/>
          <w:lang w:val="en-US" w:eastAsia="en-GB"/>
        </w:rPr>
        <w:t>Data collection</w:t>
      </w:r>
    </w:p>
    <w:p w14:paraId="685FCE8A" w14:textId="77777777" w:rsidR="00B35582" w:rsidRPr="00B35582" w:rsidRDefault="00B35582" w:rsidP="00B35582">
      <w:pPr>
        <w:spacing w:after="0" w:line="240" w:lineRule="auto"/>
        <w:rPr>
          <w:rFonts w:cstheme="minorHAnsi"/>
          <w:sz w:val="24"/>
          <w:szCs w:val="24"/>
          <w:u w:color="000000"/>
          <w:lang w:val="en-US" w:eastAsia="en-GB"/>
        </w:rPr>
      </w:pPr>
    </w:p>
    <w:p w14:paraId="44AC94D2" w14:textId="4A475F5C" w:rsidR="009F343B"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The majority of documents were obtained and examined at the start of working with each site</w:t>
      </w:r>
      <w:r w:rsidR="0074614F">
        <w:rPr>
          <w:rFonts w:cstheme="minorHAnsi"/>
          <w:sz w:val="24"/>
          <w:szCs w:val="24"/>
          <w:u w:color="000000"/>
          <w:lang w:val="en-US" w:eastAsia="en-GB"/>
        </w:rPr>
        <w:t xml:space="preserve">, prior to interviews at the site being undertaken. This was because </w:t>
      </w:r>
      <w:r w:rsidRPr="00B35582">
        <w:rPr>
          <w:rFonts w:cstheme="minorHAnsi"/>
          <w:sz w:val="24"/>
          <w:szCs w:val="24"/>
          <w:u w:color="000000"/>
          <w:lang w:val="en-US" w:eastAsia="en-GB"/>
        </w:rPr>
        <w:t>the</w:t>
      </w:r>
      <w:r w:rsidR="0074614F">
        <w:rPr>
          <w:rFonts w:cstheme="minorHAnsi"/>
          <w:sz w:val="24"/>
          <w:szCs w:val="24"/>
          <w:u w:color="000000"/>
          <w:lang w:val="en-US" w:eastAsia="en-GB"/>
        </w:rPr>
        <w:t xml:space="preserve"> documents</w:t>
      </w:r>
      <w:r w:rsidRPr="00B35582">
        <w:rPr>
          <w:rFonts w:cstheme="minorHAnsi"/>
          <w:sz w:val="24"/>
          <w:szCs w:val="24"/>
          <w:u w:color="000000"/>
          <w:lang w:val="en-US" w:eastAsia="en-GB"/>
        </w:rPr>
        <w:t xml:space="preserve"> could potentially suggest issues to be explored in </w:t>
      </w:r>
      <w:r w:rsidR="0074614F">
        <w:rPr>
          <w:rFonts w:cstheme="minorHAnsi"/>
          <w:sz w:val="24"/>
          <w:szCs w:val="24"/>
          <w:u w:color="000000"/>
          <w:lang w:val="en-US" w:eastAsia="en-GB"/>
        </w:rPr>
        <w:t xml:space="preserve">the </w:t>
      </w:r>
      <w:r w:rsidRPr="00B35582">
        <w:rPr>
          <w:rFonts w:cstheme="minorHAnsi"/>
          <w:sz w:val="24"/>
          <w:szCs w:val="24"/>
          <w:u w:color="000000"/>
          <w:lang w:val="en-US" w:eastAsia="en-GB"/>
        </w:rPr>
        <w:t xml:space="preserve">interviews or inform interview participants. However, </w:t>
      </w:r>
      <w:r w:rsidR="009F343B">
        <w:rPr>
          <w:rFonts w:cstheme="minorHAnsi"/>
          <w:sz w:val="24"/>
          <w:szCs w:val="24"/>
          <w:u w:color="000000"/>
          <w:lang w:val="en-US" w:eastAsia="en-GB"/>
        </w:rPr>
        <w:t xml:space="preserve">it was important to take a flexible pragmatic </w:t>
      </w:r>
      <w:r w:rsidR="00350298">
        <w:rPr>
          <w:rFonts w:cstheme="minorHAnsi"/>
          <w:sz w:val="24"/>
          <w:szCs w:val="24"/>
          <w:u w:color="000000"/>
          <w:lang w:val="en-US" w:eastAsia="en-GB"/>
        </w:rPr>
        <w:t>approach because, as is typical of case study research,</w:t>
      </w:r>
      <w:r w:rsidR="009F343B">
        <w:rPr>
          <w:rFonts w:cstheme="minorHAnsi"/>
          <w:sz w:val="24"/>
          <w:szCs w:val="24"/>
          <w:u w:color="000000"/>
          <w:lang w:val="en-US" w:eastAsia="en-GB"/>
        </w:rPr>
        <w:t xml:space="preserve"> </w:t>
      </w:r>
      <w:r w:rsidRPr="00B35582">
        <w:rPr>
          <w:rFonts w:cstheme="minorHAnsi"/>
          <w:sz w:val="24"/>
          <w:szCs w:val="24"/>
          <w:u w:color="000000"/>
          <w:lang w:val="en-US" w:eastAsia="en-GB"/>
        </w:rPr>
        <w:t>data collection was an ongoing process</w:t>
      </w:r>
      <w:r w:rsidR="00350298">
        <w:rPr>
          <w:rFonts w:cstheme="minorHAnsi"/>
          <w:sz w:val="24"/>
          <w:szCs w:val="24"/>
          <w:u w:color="000000"/>
          <w:lang w:val="en-US" w:eastAsia="en-GB"/>
        </w:rPr>
        <w:t>. S</w:t>
      </w:r>
      <w:r w:rsidRPr="00B35582">
        <w:rPr>
          <w:rFonts w:cstheme="minorHAnsi"/>
          <w:sz w:val="24"/>
          <w:szCs w:val="24"/>
          <w:u w:color="000000"/>
          <w:lang w:val="en-US" w:eastAsia="en-GB"/>
        </w:rPr>
        <w:t>ometimes interview participants provided additional documents or mentioned documents that I later obtained from elsewhere</w:t>
      </w:r>
      <w:r w:rsidR="00350298">
        <w:rPr>
          <w:rFonts w:cstheme="minorHAnsi"/>
          <w:sz w:val="24"/>
          <w:szCs w:val="24"/>
          <w:u w:color="000000"/>
          <w:lang w:val="en-US" w:eastAsia="en-GB"/>
        </w:rPr>
        <w:t>, and therefore data collection of documentary evidence occurred both before and after the interviews for each site.</w:t>
      </w:r>
    </w:p>
    <w:p w14:paraId="4C58A179" w14:textId="77777777" w:rsidR="009F343B" w:rsidRDefault="009F343B" w:rsidP="00B35582">
      <w:pPr>
        <w:spacing w:after="0" w:line="240" w:lineRule="auto"/>
        <w:rPr>
          <w:rFonts w:cstheme="minorHAnsi"/>
          <w:sz w:val="24"/>
          <w:szCs w:val="24"/>
          <w:u w:color="000000"/>
          <w:lang w:val="en-US" w:eastAsia="en-GB"/>
        </w:rPr>
      </w:pPr>
    </w:p>
    <w:p w14:paraId="3E8379FF" w14:textId="2BD603B3"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Inclusion criteria for documentary evidence were as follows:</w:t>
      </w:r>
    </w:p>
    <w:p w14:paraId="54EBFAC3" w14:textId="77777777" w:rsidR="00B35582" w:rsidRPr="00B35582" w:rsidRDefault="00B35582" w:rsidP="00B35582">
      <w:pPr>
        <w:spacing w:after="0" w:line="240" w:lineRule="auto"/>
        <w:rPr>
          <w:rFonts w:cstheme="minorHAnsi"/>
          <w:sz w:val="24"/>
          <w:szCs w:val="24"/>
          <w:u w:color="000000"/>
          <w:lang w:val="en-US" w:eastAsia="en-GB"/>
        </w:rPr>
      </w:pPr>
    </w:p>
    <w:p w14:paraId="7BFFDD7B" w14:textId="77777777" w:rsidR="00B35582" w:rsidRPr="00B35582" w:rsidRDefault="00B35582" w:rsidP="00B35582">
      <w:pPr>
        <w:numPr>
          <w:ilvl w:val="0"/>
          <w:numId w:val="49"/>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Evidence related to the site</w:t>
      </w:r>
    </w:p>
    <w:p w14:paraId="21E0C54D" w14:textId="77777777" w:rsidR="00B35582" w:rsidRPr="00B35582" w:rsidRDefault="00B35582" w:rsidP="00B35582">
      <w:pPr>
        <w:numPr>
          <w:ilvl w:val="0"/>
          <w:numId w:val="49"/>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Evidence related to people engaged in involvement at the site </w:t>
      </w:r>
    </w:p>
    <w:p w14:paraId="46FDDA23" w14:textId="77777777" w:rsidR="00B35582" w:rsidRPr="00B35582" w:rsidRDefault="00B35582" w:rsidP="00B35582">
      <w:pPr>
        <w:numPr>
          <w:ilvl w:val="0"/>
          <w:numId w:val="49"/>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Evidence related to involvement.</w:t>
      </w:r>
    </w:p>
    <w:p w14:paraId="13A64F47" w14:textId="77777777" w:rsidR="00B35582" w:rsidRPr="00B35582" w:rsidRDefault="00B35582" w:rsidP="00B35582">
      <w:pPr>
        <w:spacing w:after="0" w:line="240" w:lineRule="auto"/>
        <w:rPr>
          <w:rFonts w:cstheme="minorHAnsi"/>
          <w:sz w:val="24"/>
          <w:szCs w:val="24"/>
          <w:u w:color="000000"/>
          <w:lang w:val="en-US" w:eastAsia="en-GB"/>
        </w:rPr>
      </w:pPr>
    </w:p>
    <w:p w14:paraId="6E3C131C"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The following methods were used to collect evidence from the sites:</w:t>
      </w:r>
    </w:p>
    <w:p w14:paraId="11B5FB7B" w14:textId="77777777" w:rsidR="00B35582" w:rsidRPr="00B35582" w:rsidRDefault="00B35582" w:rsidP="00B35582">
      <w:pPr>
        <w:spacing w:after="0" w:line="240" w:lineRule="auto"/>
        <w:rPr>
          <w:rFonts w:cstheme="minorHAnsi"/>
          <w:sz w:val="24"/>
          <w:szCs w:val="24"/>
          <w:u w:color="000000"/>
          <w:lang w:val="en-US" w:eastAsia="en-GB"/>
        </w:rPr>
      </w:pPr>
    </w:p>
    <w:p w14:paraId="0D7D5D27" w14:textId="77777777" w:rsidR="00B35582" w:rsidRPr="00B35582" w:rsidRDefault="00B35582" w:rsidP="00B35582">
      <w:pPr>
        <w:numPr>
          <w:ilvl w:val="0"/>
          <w:numId w:val="51"/>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Systematic search of website</w:t>
      </w:r>
    </w:p>
    <w:p w14:paraId="1D6B4EE0" w14:textId="77777777" w:rsidR="00B35582" w:rsidRPr="00B35582" w:rsidRDefault="00B35582" w:rsidP="00B35582">
      <w:pPr>
        <w:numPr>
          <w:ilvl w:val="0"/>
          <w:numId w:val="51"/>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lastRenderedPageBreak/>
        <w:t xml:space="preserve">Ongoing liaison with key people </w:t>
      </w:r>
    </w:p>
    <w:p w14:paraId="38BDB992" w14:textId="77777777" w:rsidR="00B35582" w:rsidRPr="00B35582" w:rsidRDefault="00B35582" w:rsidP="00B35582">
      <w:pPr>
        <w:numPr>
          <w:ilvl w:val="0"/>
          <w:numId w:val="51"/>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ttendance at site events</w:t>
      </w:r>
    </w:p>
    <w:p w14:paraId="6184F9D8" w14:textId="77777777" w:rsidR="00B35582" w:rsidRPr="00B35582" w:rsidRDefault="00B35582" w:rsidP="00B35582">
      <w:pPr>
        <w:numPr>
          <w:ilvl w:val="0"/>
          <w:numId w:val="51"/>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Email requests to teams within the site</w:t>
      </w:r>
    </w:p>
    <w:p w14:paraId="4571AB36" w14:textId="77777777" w:rsidR="00B35582" w:rsidRDefault="00B35582" w:rsidP="00B35582">
      <w:pPr>
        <w:numPr>
          <w:ilvl w:val="0"/>
          <w:numId w:val="51"/>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sking all interview participants.</w:t>
      </w:r>
    </w:p>
    <w:p w14:paraId="460F411C" w14:textId="77777777" w:rsidR="00D448B6" w:rsidRPr="00B35582" w:rsidRDefault="00D448B6" w:rsidP="00D448B6">
      <w:pPr>
        <w:spacing w:after="0" w:line="240" w:lineRule="auto"/>
        <w:ind w:left="720"/>
        <w:contextualSpacing/>
        <w:rPr>
          <w:rFonts w:cstheme="minorHAnsi"/>
          <w:sz w:val="24"/>
          <w:szCs w:val="24"/>
          <w:u w:color="000000"/>
          <w:lang w:val="en-US" w:eastAsia="en-GB"/>
        </w:rPr>
      </w:pPr>
    </w:p>
    <w:p w14:paraId="12465DF7"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For each site, the evidence was sorted into document type and a table format was used to record what the evidence was, document type and when and how the evidence was obtained. Corresponding folders of type of document were used to store the evidence systematically.</w:t>
      </w:r>
    </w:p>
    <w:p w14:paraId="308F9078" w14:textId="77777777" w:rsidR="00B35582" w:rsidRPr="00B35582" w:rsidRDefault="00B35582" w:rsidP="00B35582">
      <w:pPr>
        <w:spacing w:after="0" w:line="240" w:lineRule="auto"/>
        <w:rPr>
          <w:rFonts w:cstheme="minorHAnsi"/>
          <w:sz w:val="24"/>
          <w:szCs w:val="24"/>
          <w:u w:color="000000"/>
          <w:lang w:val="en-US" w:eastAsia="en-GB"/>
        </w:rPr>
      </w:pPr>
    </w:p>
    <w:p w14:paraId="0EA606DE" w14:textId="4F0BF1CA" w:rsidR="00B35582" w:rsidRPr="00B35582" w:rsidRDefault="00313111" w:rsidP="00B35582">
      <w:pPr>
        <w:spacing w:after="0" w:line="240" w:lineRule="auto"/>
        <w:rPr>
          <w:rFonts w:cstheme="minorHAnsi"/>
          <w:b/>
          <w:bCs/>
          <w:sz w:val="24"/>
          <w:szCs w:val="24"/>
          <w:u w:color="000000"/>
          <w:lang w:val="en-US" w:eastAsia="en-GB"/>
        </w:rPr>
      </w:pPr>
      <w:bookmarkStart w:id="143" w:name="Analysis31022"/>
      <w:bookmarkEnd w:id="143"/>
      <w:r>
        <w:rPr>
          <w:rFonts w:cstheme="minorHAnsi"/>
          <w:b/>
          <w:bCs/>
          <w:sz w:val="24"/>
          <w:szCs w:val="24"/>
          <w:u w:color="000000"/>
          <w:lang w:val="en-US" w:eastAsia="en-GB"/>
        </w:rPr>
        <w:t xml:space="preserve">3.10.2.2 </w:t>
      </w:r>
      <w:r w:rsidR="00B35582" w:rsidRPr="00B35582">
        <w:rPr>
          <w:rFonts w:cstheme="minorHAnsi"/>
          <w:b/>
          <w:bCs/>
          <w:sz w:val="24"/>
          <w:szCs w:val="24"/>
          <w:u w:color="000000"/>
          <w:lang w:val="en-US" w:eastAsia="en-GB"/>
        </w:rPr>
        <w:t>Analysis</w:t>
      </w:r>
    </w:p>
    <w:p w14:paraId="126219C4" w14:textId="77777777" w:rsidR="00B35582" w:rsidRPr="00B35582" w:rsidRDefault="00B35582" w:rsidP="00B35582">
      <w:pPr>
        <w:spacing w:after="0" w:line="240" w:lineRule="auto"/>
        <w:rPr>
          <w:rFonts w:cstheme="minorHAnsi"/>
          <w:sz w:val="24"/>
          <w:szCs w:val="24"/>
          <w:u w:color="000000"/>
          <w:lang w:val="en-US" w:eastAsia="en-GB"/>
        </w:rPr>
      </w:pPr>
    </w:p>
    <w:p w14:paraId="588320A2" w14:textId="54A9EAA4"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A qualitative approach was used for analysis as recommended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7285&lt;/RecNum&gt;&lt;DisplayText&gt;(Bailey 1994; Yin 2003)&lt;/DisplayText&gt;&lt;record&gt;&lt;rec-number&gt;7285&lt;/rec-number&gt;&lt;foreign-keys&gt;&lt;key app="EN" db-id="eda99esr9arp52e20v2pftz4rp5s9x0evef5" timestamp="1466079126"&gt;7285&lt;/key&gt;&lt;/foreign-keys&gt;&lt;ref-type name="Book"&gt;6&lt;/ref-type&gt;&lt;contributors&gt;&lt;authors&gt;&lt;author&gt;Yin, R.&lt;/author&gt;&lt;/authors&gt;&lt;/contributors&gt;&lt;titles&gt;&lt;title&gt;Case Study Research. Design and Methods.&lt;/title&gt;&lt;/titles&gt;&lt;edition&gt;3rd&lt;/edition&gt;&lt;reprint-edition&gt;not in file&lt;/reprint-edition&gt;&lt;keywords&gt;&lt;keyword&gt;analysis&lt;/keyword&gt;&lt;keyword&gt;case study&lt;/keyword&gt;&lt;keyword&gt;Data Collection&lt;/keyword&gt;&lt;keyword&gt;education&lt;/keyword&gt;&lt;keyword&gt;history&lt;/keyword&gt;&lt;keyword&gt;Management&lt;/keyword&gt;&lt;keyword&gt;methods&lt;/keyword&gt;&lt;keyword&gt;planning&lt;/keyword&gt;&lt;keyword&gt;psychology&lt;/keyword&gt;&lt;keyword&gt;Research&lt;/keyword&gt;&lt;keyword&gt;Social Work&lt;/keyword&gt;&lt;keyword&gt;Sociology&lt;/keyword&gt;&lt;keyword&gt;Trial&lt;/keyword&gt;&lt;keyword&gt;Work&lt;/keyword&gt;&lt;/keywords&gt;&lt;dates&gt;&lt;year&gt;2003&lt;/year&gt;&lt;pub-dates&gt;&lt;date&gt;2003&lt;/date&gt;&lt;/pub-dates&gt;&lt;/dates&gt;&lt;pub-location&gt;Thousand Oaks, California&lt;/pub-location&gt;&lt;publisher&gt;Sage Publications&lt;/publisher&gt;&lt;label&gt;967R&lt;/label&gt;&lt;urls&gt;&lt;/urls&gt;&lt;/record&gt;&lt;/Cite&gt;&lt;Cite&gt;&lt;RecNum&gt;6161&lt;/RecNum&gt;&lt;record&gt;&lt;rec-number&gt;6161&lt;/rec-number&gt;&lt;foreign-keys&gt;&lt;key app="EN" db-id="eda99esr9arp52e20v2pftz4rp5s9x0evef5" timestamp="1466079125"&gt;6161&lt;/key&gt;&lt;/foreign-keys&gt;&lt;ref-type name="Book Section"&gt;5&lt;/ref-type&gt;&lt;contributors&gt;&lt;authors&gt;&lt;author&gt;Bailey, K.D.&lt;/author&gt;&lt;/authors&gt;&lt;/contributors&gt;&lt;titles&gt;&lt;title&gt;Document Study&lt;/title&gt;&lt;secondary-title&gt;Methods of Social Research&lt;/secondary-title&gt;&lt;/titles&gt;&lt;edition&gt;4&lt;/edition&gt;&lt;section&gt;12&lt;/section&gt;&lt;reprint-edition&gt;in file&lt;/reprint-edition&gt;&lt;keywords&gt;&lt;keyword&gt;methods&lt;/keyword&gt;&lt;keyword&gt;Research&lt;/keyword&gt;&lt;/keywords&gt;&lt;dates&gt;&lt;year&gt;1994&lt;/year&gt;&lt;pub-dates&gt;&lt;date&gt;1994&lt;/date&gt;&lt;/pub-dates&gt;&lt;/dates&gt;&lt;pub-location&gt;New York&lt;/pub-location&gt;&lt;publisher&gt;The Free Press&lt;/publisher&gt;&lt;label&gt;556R&lt;/label&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ailey 1994; Yin 2003)</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This comprised of examining each document for its relevance to involvement and in particular whether it related to any of the themes identified by the QES. The same tables were used to record this, the significance of the document and how the evidence was used. If a large document, then only the relevant sections were stored and used. </w:t>
      </w:r>
    </w:p>
    <w:p w14:paraId="3987DC0A" w14:textId="77777777" w:rsidR="00B35582" w:rsidRPr="00B35582" w:rsidRDefault="00B35582" w:rsidP="00B35582">
      <w:pPr>
        <w:spacing w:after="0" w:line="240" w:lineRule="auto"/>
        <w:rPr>
          <w:rFonts w:cstheme="minorHAnsi"/>
          <w:sz w:val="24"/>
          <w:szCs w:val="24"/>
          <w:u w:color="000000"/>
          <w:lang w:val="en-US" w:eastAsia="en-GB"/>
        </w:rPr>
      </w:pPr>
    </w:p>
    <w:p w14:paraId="2C1148C5" w14:textId="77777777" w:rsidR="00B35582" w:rsidRPr="00B35582" w:rsidRDefault="00B35582" w:rsidP="00B35582">
      <w:pPr>
        <w:spacing w:after="0" w:line="240" w:lineRule="auto"/>
        <w:rPr>
          <w:rFonts w:cstheme="minorHAnsi"/>
          <w:sz w:val="24"/>
          <w:szCs w:val="24"/>
          <w:lang w:val="en-US" w:eastAsia="en-GB"/>
        </w:rPr>
      </w:pPr>
      <w:bookmarkStart w:id="144" w:name="_Toc524691552"/>
      <w:r w:rsidRPr="00B35582">
        <w:rPr>
          <w:rFonts w:cstheme="minorHAnsi"/>
          <w:sz w:val="24"/>
          <w:szCs w:val="24"/>
          <w:lang w:val="en-US" w:eastAsia="en-GB"/>
        </w:rPr>
        <w:t>The documents were written for specific purposes and audiences, and therefore may possibly have been biased. Similarly, documents may have been inaccurate, incomplete or unobtainable. Therefore, care was taken to ensure this was considered in the analysis and that the documents were not taken as literal recordings of events. If the evidence found was contradictory, then the relevant issues were pursued further – either in interviews or by further consultation with key people.</w:t>
      </w:r>
    </w:p>
    <w:p w14:paraId="2E217EF1" w14:textId="77777777" w:rsidR="00B35582" w:rsidRPr="00B35582" w:rsidRDefault="00B35582" w:rsidP="00B35582">
      <w:pPr>
        <w:spacing w:after="0" w:line="240" w:lineRule="auto"/>
        <w:rPr>
          <w:rFonts w:cstheme="minorHAnsi"/>
          <w:sz w:val="24"/>
          <w:szCs w:val="24"/>
          <w:lang w:val="en-US" w:eastAsia="en-GB"/>
        </w:rPr>
      </w:pPr>
    </w:p>
    <w:p w14:paraId="560FA111" w14:textId="33D1ECEB" w:rsidR="00B35582" w:rsidRPr="00B35582" w:rsidRDefault="00313111" w:rsidP="00B35582">
      <w:pPr>
        <w:spacing w:after="0" w:line="240" w:lineRule="auto"/>
        <w:rPr>
          <w:rFonts w:cstheme="minorHAnsi"/>
          <w:b/>
          <w:bCs/>
          <w:sz w:val="24"/>
          <w:szCs w:val="24"/>
          <w:u w:color="000000"/>
          <w:lang w:val="en-US" w:eastAsia="en-GB"/>
        </w:rPr>
      </w:pPr>
      <w:bookmarkStart w:id="145" w:name="Quality311"/>
      <w:bookmarkStart w:id="146" w:name="_Toc12807412"/>
      <w:bookmarkEnd w:id="145"/>
      <w:r>
        <w:rPr>
          <w:rFonts w:cstheme="minorHAnsi"/>
          <w:b/>
          <w:bCs/>
          <w:sz w:val="24"/>
          <w:szCs w:val="24"/>
          <w:u w:color="000000"/>
          <w:lang w:val="en-US" w:eastAsia="en-GB"/>
        </w:rPr>
        <w:t xml:space="preserve">3.11 </w:t>
      </w:r>
      <w:r w:rsidR="00B35582" w:rsidRPr="00B35582">
        <w:rPr>
          <w:rFonts w:cstheme="minorHAnsi"/>
          <w:b/>
          <w:bCs/>
          <w:sz w:val="24"/>
          <w:szCs w:val="24"/>
          <w:u w:color="000000"/>
          <w:lang w:val="en-US" w:eastAsia="en-GB"/>
        </w:rPr>
        <w:t>Quality</w:t>
      </w:r>
      <w:bookmarkEnd w:id="144"/>
      <w:bookmarkEnd w:id="146"/>
    </w:p>
    <w:p w14:paraId="30A2E7E3" w14:textId="77777777" w:rsidR="00B35582" w:rsidRPr="00B35582" w:rsidRDefault="00B35582" w:rsidP="00B35582">
      <w:pPr>
        <w:spacing w:after="0" w:line="240" w:lineRule="auto"/>
        <w:rPr>
          <w:rFonts w:cstheme="minorHAnsi"/>
          <w:sz w:val="24"/>
          <w:szCs w:val="24"/>
          <w:u w:color="000000"/>
          <w:lang w:val="en-US" w:eastAsia="en-GB"/>
        </w:rPr>
      </w:pPr>
    </w:p>
    <w:p w14:paraId="74A6B9B7" w14:textId="04E36933"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CSA is often criticised as having low reliability and validity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99354&lt;/RecNum&gt;&lt;DisplayText&gt;(Quintão et al. 2020)&lt;/DisplayText&gt;&lt;record&gt;&lt;rec-number&gt;199354&lt;/rec-number&gt;&lt;foreign-keys&gt;&lt;key app="EN" db-id="eda99esr9arp52e20v2pftz4rp5s9x0evef5" timestamp="1640534467"&gt;199354&lt;/key&gt;&lt;/foreign-keys&gt;&lt;ref-type name="Journal Article"&gt;17&lt;/ref-type&gt;&lt;contributors&gt;&lt;authors&gt;&lt;author&gt;Quintão, Cátia&lt;/author&gt;&lt;author&gt;Andrade, Pedro&lt;/author&gt;&lt;author&gt;Almeida, Fernando&lt;/author&gt;&lt;/authors&gt;&lt;/contributors&gt;&lt;titles&gt;&lt;title&gt;How to Improve the Validity and Reliability of a Case Study Approach&lt;/title&gt;&lt;secondary-title&gt;Journal of Interdisciplinary Studies in Education&lt;/secondary-title&gt;&lt;/titles&gt;&lt;periodical&gt;&lt;full-title&gt;Journal of Interdisciplinary Studies in Education&lt;/full-title&gt;&lt;/periodical&gt;&lt;pages&gt;264-275&lt;/pages&gt;&lt;volume&gt;9&lt;/volume&gt;&lt;number&gt;2&lt;/number&gt;&lt;reprint-edition&gt;not in file&lt;/reprint-edition&gt;&lt;dates&gt;&lt;year&gt;2020&lt;/year&gt;&lt;/dates&gt;&lt;isbn&gt;2166-2681&lt;/isbn&gt;&lt;urls&gt;&lt;related-urls&gt;&lt;url&gt;https://eric.ed.gov/?id=EJ1294617&lt;/url&gt;&lt;/related-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Quintão et al. 2020)</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or it is stated that reliability and validity are not relevant at all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9&lt;/RecNum&gt;&lt;DisplayText&gt;(Yin 2003; Thomas 2011)&lt;/DisplayText&gt;&lt;record&gt;&lt;rec-number&gt;25729&lt;/rec-number&gt;&lt;foreign-keys&gt;&lt;key app="EN" db-id="eda99esr9arp52e20v2pftz4rp5s9x0evef5" timestamp="1557398805"&gt;25729&lt;/key&gt;&lt;/foreign-keys&gt;&lt;ref-type name="Book"&gt;6&lt;/ref-type&gt;&lt;contributors&gt;&lt;authors&gt;&lt;author&gt;Thomas, Gary&lt;/author&gt;&lt;/authors&gt;&lt;/contributors&gt;&lt;titles&gt;&lt;title&gt;How to do your case study. A guide for students and researchers.&lt;/title&gt;&lt;/titles&gt;&lt;reprint-edition&gt;in file&lt;/reprint-edition&gt;&lt;dates&gt;&lt;year&gt;2011&lt;/year&gt;&lt;/dates&gt;&lt;pub-location&gt;Lonson&lt;/pub-location&gt;&lt;publisher&gt;Sage&lt;/publisher&gt;&lt;isbn&gt;1473943612&lt;/isbn&gt;&lt;urls&gt;&lt;/urls&gt;&lt;/record&gt;&lt;/Cite&gt;&lt;Cite&gt;&lt;RecNum&gt;7285&lt;/RecNum&gt;&lt;record&gt;&lt;rec-number&gt;7285&lt;/rec-number&gt;&lt;foreign-keys&gt;&lt;key app="EN" db-id="eda99esr9arp52e20v2pftz4rp5s9x0evef5" timestamp="1466079126"&gt;7285&lt;/key&gt;&lt;/foreign-keys&gt;&lt;ref-type name="Book"&gt;6&lt;/ref-type&gt;&lt;contributors&gt;&lt;authors&gt;&lt;author&gt;Yin, R.&lt;/author&gt;&lt;/authors&gt;&lt;/contributors&gt;&lt;titles&gt;&lt;title&gt;Case Study Research. Design and Methods.&lt;/title&gt;&lt;/titles&gt;&lt;edition&gt;3rd&lt;/edition&gt;&lt;reprint-edition&gt;not in file&lt;/reprint-edition&gt;&lt;keywords&gt;&lt;keyword&gt;analysis&lt;/keyword&gt;&lt;keyword&gt;case study&lt;/keyword&gt;&lt;keyword&gt;Data Collection&lt;/keyword&gt;&lt;keyword&gt;education&lt;/keyword&gt;&lt;keyword&gt;history&lt;/keyword&gt;&lt;keyword&gt;Management&lt;/keyword&gt;&lt;keyword&gt;methods&lt;/keyword&gt;&lt;keyword&gt;planning&lt;/keyword&gt;&lt;keyword&gt;psychology&lt;/keyword&gt;&lt;keyword&gt;Research&lt;/keyword&gt;&lt;keyword&gt;Social Work&lt;/keyword&gt;&lt;keyword&gt;Sociology&lt;/keyword&gt;&lt;keyword&gt;Trial&lt;/keyword&gt;&lt;keyword&gt;Work&lt;/keyword&gt;&lt;/keywords&gt;&lt;dates&gt;&lt;year&gt;2003&lt;/year&gt;&lt;pub-dates&gt;&lt;date&gt;2003&lt;/date&gt;&lt;/pub-dates&gt;&lt;/dates&gt;&lt;pub-location&gt;Thousand Oaks, California&lt;/pub-location&gt;&lt;publisher&gt;Sage Publications&lt;/publisher&gt;&lt;label&gt;967R&lt;/label&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Yin 2003; Thomas 2011)</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This is due to the significance of the researcher being the main tool of data collection and interpretation, as previously described. However, quality is important in case study research. Furthermore, in Reflexive Thematic Analysis numerous difficulties have been cited regarding quality, in particular in the use of generic quality standards commonly used in qualitative research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888&lt;/RecNum&gt;&lt;DisplayText&gt;(Braun and Clarke 2020b; Braun and Clarke 2022)&lt;/DisplayText&gt;&lt;record&gt;&lt;rec-number&gt;25888&lt;/rec-number&gt;&lt;foreign-keys&gt;&lt;key app="EN" db-id="eda99esr9arp52e20v2pftz4rp5s9x0evef5" timestamp="1612524660"&gt;25888&lt;/key&gt;&lt;/foreign-keys&gt;&lt;ref-type name="Journal Article"&gt;17&lt;/ref-type&gt;&lt;contributors&gt;&lt;authors&gt;&lt;author&gt;Braun, V.&lt;/author&gt;&lt;author&gt;Clarke, V.&lt;/author&gt;&lt;/authors&gt;&lt;/contributors&gt;&lt;titles&gt;&lt;title&gt;One size fits all? What counts as quality practice in (reflexive) thematic analysis?&lt;/title&gt;&lt;secondary-title&gt;Qualitative Research in Psychology&lt;/secondary-title&gt;&lt;/titles&gt;&lt;periodical&gt;&lt;full-title&gt;Qualitative Research in Psychology&lt;/full-title&gt;&lt;/periodical&gt;&lt;pages&gt;1-25&lt;/pages&gt;&lt;reprint-edition&gt;in file&lt;/reprint-edition&gt;&lt;dates&gt;&lt;year&gt;2020&lt;/year&gt;&lt;/dates&gt;&lt;isbn&gt;1478-0887&lt;/isbn&gt;&lt;urls&gt;&lt;related-urls&gt;&lt;url&gt;https://doi.org/10.1080/14780887.2020.1769238&lt;/url&gt;&lt;/related-urls&gt;&lt;/urls&gt;&lt;electronic-resource-num&gt;10.1080/14780887.2020.1769238&lt;/electronic-resource-num&gt;&lt;/record&gt;&lt;/Cite&gt;&lt;Cite&gt;&lt;RecNum&gt;199353&lt;/RecNum&gt;&lt;record&gt;&lt;rec-number&gt;199353&lt;/rec-number&gt;&lt;foreign-keys&gt;&lt;key app="EN" db-id="eda99esr9arp52e20v2pftz4rp5s9x0evef5" timestamp="1640523087"&gt;199353&lt;/key&gt;&lt;/foreign-keys&gt;&lt;ref-type name="Edited Book"&gt;28&lt;/ref-type&gt;&lt;contributors&gt;&lt;authors&gt;&lt;author&gt;Braun, V.&lt;/author&gt;&lt;author&gt;Clarke, V.&lt;/author&gt;&lt;/authors&gt;&lt;/contributors&gt;&lt;titles&gt;&lt;title&gt;Thematic Analysis. A Practical Guide&lt;/title&gt;&lt;/titles&gt;&lt;reprint-edition&gt;in file&lt;/reprint-edition&gt;&lt;dates&gt;&lt;year&gt;2022&lt;/year&gt;&lt;/dates&gt;&lt;pub-location&gt;London&lt;/pub-location&gt;&lt;publisher&gt;SAGE&lt;/publisher&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and Clarke 2020b; 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3B2FA1E8" w14:textId="77777777" w:rsidR="00B35582" w:rsidRPr="00B35582" w:rsidRDefault="00B35582" w:rsidP="00B35582">
      <w:pPr>
        <w:spacing w:after="0" w:line="240" w:lineRule="auto"/>
        <w:rPr>
          <w:rFonts w:cstheme="minorHAnsi"/>
          <w:sz w:val="24"/>
          <w:szCs w:val="24"/>
          <w:u w:color="000000"/>
          <w:lang w:val="en-US" w:eastAsia="en-GB"/>
        </w:rPr>
      </w:pPr>
    </w:p>
    <w:p w14:paraId="2D632802" w14:textId="578F8E3D" w:rsid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refore, to address all such concerns, Yardley’s criteria or framework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7282&lt;/RecNum&gt;&lt;DisplayText&gt;(Yardley 2000; Yardley 2015)&lt;/DisplayText&gt;&lt;record&gt;&lt;rec-number&gt;7282&lt;/rec-number&gt;&lt;foreign-keys&gt;&lt;key app="EN" db-id="eda99esr9arp52e20v2pftz4rp5s9x0evef5" timestamp="1466079126"&gt;7282&lt;/key&gt;&lt;/foreign-keys&gt;&lt;ref-type name="Journal Article"&gt;17&lt;/ref-type&gt;&lt;contributors&gt;&lt;authors&gt;&lt;author&gt;Yardley, L.&lt;/author&gt;&lt;/authors&gt;&lt;/contributors&gt;&lt;titles&gt;&lt;title&gt;Dilemmas in qualitative health research&lt;/title&gt;&lt;secondary-title&gt;Psychology &amp;amp; Health&lt;/secondary-title&gt;&lt;/titles&gt;&lt;periodical&gt;&lt;full-title&gt;Psychology &amp;amp; Health&lt;/full-title&gt;&lt;/periodical&gt;&lt;pages&gt;215-228&lt;/pages&gt;&lt;volume&gt;15&lt;/volume&gt;&lt;number&gt;2&lt;/number&gt;&lt;reprint-edition&gt;in file&lt;/reprint-edition&gt;&lt;keywords&gt;&lt;keyword&gt;Health&lt;/keyword&gt;&lt;keyword&gt;qualitative&lt;/keyword&gt;&lt;keyword&gt;Research&lt;/keyword&gt;&lt;/keywords&gt;&lt;dates&gt;&lt;year&gt;2000&lt;/year&gt;&lt;pub-dates&gt;&lt;date&gt;2000&lt;/date&gt;&lt;/pub-dates&gt;&lt;/dates&gt;&lt;label&gt;1110R&lt;/label&gt;&lt;urls&gt;&lt;/urls&gt;&lt;/record&gt;&lt;/Cite&gt;&lt;Cite&gt;&lt;RecNum&gt;199355&lt;/RecNum&gt;&lt;record&gt;&lt;rec-number&gt;199355&lt;/rec-number&gt;&lt;foreign-keys&gt;&lt;key app="EN" db-id="eda99esr9arp52e20v2pftz4rp5s9x0evef5" timestamp="1640536193"&gt;199355&lt;/key&gt;&lt;/foreign-keys&gt;&lt;ref-type name="Book Section"&gt;5&lt;/ref-type&gt;&lt;contributors&gt;&lt;authors&gt;&lt;author&gt;Yardley, L.&lt;/author&gt;&lt;/authors&gt;&lt;secondary-authors&gt;&lt;author&gt;Smith, J.&lt;/author&gt;&lt;/secondary-authors&gt;&lt;tertiary-authors&gt;&lt;author&gt;Smith, J.&lt;/author&gt;&lt;/tertiary-authors&gt;&lt;/contributors&gt;&lt;titles&gt;&lt;title&gt;Demonstrating validity in qualitative psychology&lt;/title&gt;&lt;secondary-title&gt;Qualitative Psychology: A Practical Guide to Research Methods &lt;/secondary-title&gt;&lt;/titles&gt;&lt;pages&gt;257-272&lt;/pages&gt;&lt;edition&gt;3rd&lt;/edition&gt;&lt;reprint-edition&gt;in file&lt;/reprint-edition&gt;&lt;dates&gt;&lt;year&gt;2015&lt;/year&gt;&lt;/dates&gt;&lt;pub-location&gt;London&lt;/pub-location&gt;&lt;publisher&gt;SAGE&lt;/publisher&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Yardley 2000; Yardley 2015)</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has been used. These are more flexible principles of quality and have been specifically recommended for Reflexive Thematic Analysis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199353&lt;/RecNum&gt;&lt;DisplayText&gt;(Braun and Clarke 2020b; Braun and Clarke 2022)&lt;/DisplayText&gt;&lt;record&gt;&lt;rec-number&gt;199353&lt;/rec-number&gt;&lt;foreign-keys&gt;&lt;key app="EN" db-id="eda99esr9arp52e20v2pftz4rp5s9x0evef5" timestamp="1640523087"&gt;199353&lt;/key&gt;&lt;/foreign-keys&gt;&lt;ref-type name="Edited Book"&gt;28&lt;/ref-type&gt;&lt;contributors&gt;&lt;authors&gt;&lt;author&gt;Braun, V.&lt;/author&gt;&lt;author&gt;Clarke, V.&lt;/author&gt;&lt;/authors&gt;&lt;/contributors&gt;&lt;titles&gt;&lt;title&gt;Thematic Analysis. A Practical Guide&lt;/title&gt;&lt;/titles&gt;&lt;reprint-edition&gt;in file&lt;/reprint-edition&gt;&lt;dates&gt;&lt;year&gt;2022&lt;/year&gt;&lt;/dates&gt;&lt;pub-location&gt;London&lt;/pub-location&gt;&lt;publisher&gt;SAGE&lt;/publisher&gt;&lt;urls&gt;&lt;/urls&gt;&lt;/record&gt;&lt;/Cite&gt;&lt;Cite&gt;&lt;RecNum&gt;25888&lt;/RecNum&gt;&lt;record&gt;&lt;rec-number&gt;25888&lt;/rec-number&gt;&lt;foreign-keys&gt;&lt;key app="EN" db-id="eda99esr9arp52e20v2pftz4rp5s9x0evef5" timestamp="1612524660"&gt;25888&lt;/key&gt;&lt;/foreign-keys&gt;&lt;ref-type name="Journal Article"&gt;17&lt;/ref-type&gt;&lt;contributors&gt;&lt;authors&gt;&lt;author&gt;Braun, V.&lt;/author&gt;&lt;author&gt;Clarke, V.&lt;/author&gt;&lt;/authors&gt;&lt;/contributors&gt;&lt;titles&gt;&lt;title&gt;One size fits all? What counts as quality practice in (reflexive) thematic analysis?&lt;/title&gt;&lt;secondary-title&gt;Qualitative Research in Psychology&lt;/secondary-title&gt;&lt;/titles&gt;&lt;periodical&gt;&lt;full-title&gt;Qualitative Research in Psychology&lt;/full-title&gt;&lt;/periodical&gt;&lt;pages&gt;1-25&lt;/pages&gt;&lt;reprint-edition&gt;in file&lt;/reprint-edition&gt;&lt;dates&gt;&lt;year&gt;2020&lt;/year&gt;&lt;/dates&gt;&lt;isbn&gt;1478-0887&lt;/isbn&gt;&lt;urls&gt;&lt;related-urls&gt;&lt;url&gt;https://doi.org/10.1080/14780887.2020.1769238&lt;/url&gt;&lt;/related-urls&gt;&lt;/urls&gt;&lt;electronic-resource-num&gt;10.1080/14780887.2020.1769238&lt;/electronic-resource-num&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Braun and Clarke 2020b; Braun and Clarke 2022)</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Additionally, as they are more adaptable than other quality standards used, I have applied them more broadly to the case study design as a whole. They are comprised of four broad principles, which are considered below with a summary of how they were addressed throughout this study (</w:t>
      </w:r>
      <w:hyperlink w:anchor="Table4" w:history="1">
        <w:r w:rsidRPr="00D67A12">
          <w:rPr>
            <w:rStyle w:val="Hyperlink"/>
            <w:rFonts w:cstheme="minorHAnsi"/>
            <w:b/>
            <w:bCs/>
            <w:sz w:val="24"/>
            <w:szCs w:val="24"/>
            <w:lang w:val="en-US" w:eastAsia="en-GB"/>
          </w:rPr>
          <w:t>Table 4. Quality criteria</w:t>
        </w:r>
      </w:hyperlink>
      <w:r w:rsidRPr="00B35582">
        <w:rPr>
          <w:rFonts w:cstheme="minorHAnsi"/>
          <w:sz w:val="24"/>
          <w:szCs w:val="24"/>
          <w:u w:color="000000"/>
          <w:lang w:val="en-US" w:eastAsia="en-GB"/>
        </w:rPr>
        <w:t>)</w:t>
      </w:r>
      <w:r w:rsidR="00335371">
        <w:rPr>
          <w:rFonts w:cstheme="minorHAnsi"/>
          <w:sz w:val="24"/>
          <w:szCs w:val="24"/>
          <w:u w:color="000000"/>
          <w:lang w:val="en-US" w:eastAsia="en-GB"/>
        </w:rPr>
        <w:t>.</w:t>
      </w:r>
    </w:p>
    <w:p w14:paraId="63647482" w14:textId="77777777" w:rsidR="00335371" w:rsidRDefault="00335371" w:rsidP="00B35582">
      <w:pPr>
        <w:spacing w:after="0" w:line="240" w:lineRule="auto"/>
        <w:rPr>
          <w:rFonts w:cstheme="minorHAnsi"/>
          <w:sz w:val="24"/>
          <w:szCs w:val="24"/>
          <w:u w:color="000000"/>
          <w:lang w:val="en-US" w:eastAsia="en-GB"/>
        </w:rPr>
      </w:pPr>
    </w:p>
    <w:p w14:paraId="044CE90B" w14:textId="04475933" w:rsidR="00335371" w:rsidRPr="00B35582" w:rsidRDefault="00313111" w:rsidP="00335371">
      <w:pPr>
        <w:spacing w:after="0" w:line="240" w:lineRule="auto"/>
        <w:rPr>
          <w:rFonts w:cstheme="minorHAnsi"/>
          <w:b/>
          <w:bCs/>
          <w:sz w:val="24"/>
          <w:szCs w:val="24"/>
          <w:u w:color="000000"/>
          <w:lang w:val="en-US" w:eastAsia="en-GB"/>
        </w:rPr>
      </w:pPr>
      <w:bookmarkStart w:id="147" w:name="Ethical312"/>
      <w:bookmarkStart w:id="148" w:name="_Toc524691553"/>
      <w:bookmarkStart w:id="149" w:name="_Toc12807413"/>
      <w:bookmarkEnd w:id="147"/>
      <w:r>
        <w:rPr>
          <w:rFonts w:cstheme="minorHAnsi"/>
          <w:b/>
          <w:bCs/>
          <w:sz w:val="24"/>
          <w:szCs w:val="24"/>
          <w:u w:color="000000"/>
          <w:lang w:val="en-US" w:eastAsia="en-GB"/>
        </w:rPr>
        <w:t xml:space="preserve">3.12 </w:t>
      </w:r>
      <w:r w:rsidR="00335371" w:rsidRPr="00B35582">
        <w:rPr>
          <w:rFonts w:cstheme="minorHAnsi"/>
          <w:b/>
          <w:bCs/>
          <w:sz w:val="24"/>
          <w:szCs w:val="24"/>
          <w:u w:color="000000"/>
          <w:lang w:val="en-US" w:eastAsia="en-GB"/>
        </w:rPr>
        <w:t>Ethical issues</w:t>
      </w:r>
      <w:bookmarkEnd w:id="148"/>
      <w:r w:rsidR="00335371" w:rsidRPr="00B35582">
        <w:rPr>
          <w:rFonts w:cstheme="minorHAnsi"/>
          <w:b/>
          <w:bCs/>
          <w:sz w:val="24"/>
          <w:szCs w:val="24"/>
          <w:u w:color="000000"/>
          <w:lang w:val="en-US" w:eastAsia="en-GB"/>
        </w:rPr>
        <w:t>, Including confidentiality</w:t>
      </w:r>
      <w:bookmarkEnd w:id="149"/>
    </w:p>
    <w:p w14:paraId="1594F735" w14:textId="77777777" w:rsidR="00335371" w:rsidRPr="00B35582" w:rsidRDefault="00335371" w:rsidP="00335371">
      <w:pPr>
        <w:spacing w:after="0" w:line="240" w:lineRule="auto"/>
        <w:rPr>
          <w:rFonts w:cstheme="minorHAnsi"/>
          <w:sz w:val="24"/>
          <w:szCs w:val="24"/>
          <w:u w:color="000000"/>
          <w:lang w:val="en-US" w:eastAsia="en-GB"/>
        </w:rPr>
      </w:pPr>
    </w:p>
    <w:p w14:paraId="0EDC662D" w14:textId="3FC982A5" w:rsidR="00335371" w:rsidRPr="00B35582" w:rsidRDefault="00335371" w:rsidP="00335371">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Ethical approval was gained from the University of Sheffield Research Ethics Committee (Application number: 030707)</w:t>
      </w:r>
      <w:r w:rsidR="00327B86">
        <w:rPr>
          <w:rFonts w:cstheme="minorHAnsi"/>
          <w:sz w:val="24"/>
          <w:szCs w:val="24"/>
          <w:u w:color="000000"/>
          <w:lang w:val="en-US" w:eastAsia="en-GB"/>
        </w:rPr>
        <w:t xml:space="preserve"> and a later amendment obtained due to the impacts of Covid</w:t>
      </w:r>
      <w:r w:rsidR="00FA041D">
        <w:rPr>
          <w:rFonts w:cstheme="minorHAnsi"/>
          <w:sz w:val="24"/>
          <w:szCs w:val="24"/>
          <w:u w:color="000000"/>
          <w:lang w:val="en-US" w:eastAsia="en-GB"/>
        </w:rPr>
        <w:t xml:space="preserve"> (</w:t>
      </w:r>
      <w:hyperlink w:anchor="Appendix12" w:history="1">
        <w:r w:rsidR="00FA041D" w:rsidRPr="00B4025D">
          <w:rPr>
            <w:rStyle w:val="Hyperlink"/>
            <w:rFonts w:cstheme="minorHAnsi"/>
            <w:b/>
            <w:bCs/>
            <w:sz w:val="24"/>
            <w:szCs w:val="24"/>
            <w:lang w:val="en-US" w:eastAsia="en-GB"/>
          </w:rPr>
          <w:t>Appendix 1</w:t>
        </w:r>
        <w:r w:rsidR="0034462A" w:rsidRPr="00B4025D">
          <w:rPr>
            <w:rStyle w:val="Hyperlink"/>
            <w:rFonts w:cstheme="minorHAnsi"/>
            <w:b/>
            <w:bCs/>
            <w:sz w:val="24"/>
            <w:szCs w:val="24"/>
            <w:lang w:val="en-US" w:eastAsia="en-GB"/>
          </w:rPr>
          <w:t>2</w:t>
        </w:r>
        <w:r w:rsidR="00FA041D" w:rsidRPr="00B4025D">
          <w:rPr>
            <w:rStyle w:val="Hyperlink"/>
            <w:rFonts w:cstheme="minorHAnsi"/>
            <w:b/>
            <w:bCs/>
            <w:sz w:val="24"/>
            <w:szCs w:val="24"/>
            <w:lang w:val="en-US" w:eastAsia="en-GB"/>
          </w:rPr>
          <w:t>. Ethics approval letter</w:t>
        </w:r>
      </w:hyperlink>
      <w:r w:rsidR="00FA041D">
        <w:rPr>
          <w:rFonts w:cstheme="minorHAnsi"/>
          <w:sz w:val="24"/>
          <w:szCs w:val="24"/>
          <w:u w:color="000000"/>
          <w:lang w:val="en-US" w:eastAsia="en-GB"/>
        </w:rPr>
        <w:t xml:space="preserve">, </w:t>
      </w:r>
      <w:hyperlink w:anchor="Appendix13" w:history="1">
        <w:r w:rsidR="00FA041D" w:rsidRPr="00B4025D">
          <w:rPr>
            <w:rStyle w:val="Hyperlink"/>
            <w:rFonts w:cstheme="minorHAnsi"/>
            <w:b/>
            <w:bCs/>
            <w:sz w:val="24"/>
            <w:szCs w:val="24"/>
            <w:lang w:val="en-US" w:eastAsia="en-GB"/>
          </w:rPr>
          <w:t>Appendix 1</w:t>
        </w:r>
        <w:r w:rsidR="0034462A" w:rsidRPr="00B4025D">
          <w:rPr>
            <w:rStyle w:val="Hyperlink"/>
            <w:rFonts w:cstheme="minorHAnsi"/>
            <w:b/>
            <w:bCs/>
            <w:sz w:val="24"/>
            <w:szCs w:val="24"/>
            <w:lang w:val="en-US" w:eastAsia="en-GB"/>
          </w:rPr>
          <w:t>3</w:t>
        </w:r>
        <w:r w:rsidRPr="00B4025D">
          <w:rPr>
            <w:rStyle w:val="Hyperlink"/>
            <w:rFonts w:cstheme="minorHAnsi"/>
            <w:b/>
            <w:bCs/>
            <w:sz w:val="24"/>
            <w:szCs w:val="24"/>
            <w:lang w:val="en-US" w:eastAsia="en-GB"/>
          </w:rPr>
          <w:t>.</w:t>
        </w:r>
        <w:r w:rsidR="00FA041D" w:rsidRPr="00B4025D">
          <w:rPr>
            <w:rStyle w:val="Hyperlink"/>
            <w:rFonts w:cstheme="minorHAnsi"/>
            <w:b/>
            <w:bCs/>
            <w:sz w:val="24"/>
            <w:szCs w:val="24"/>
            <w:lang w:val="en-US" w:eastAsia="en-GB"/>
          </w:rPr>
          <w:t xml:space="preserve"> Ethics amendment</w:t>
        </w:r>
      </w:hyperlink>
      <w:r w:rsidR="00FA041D">
        <w:rPr>
          <w:rFonts w:cstheme="minorHAnsi"/>
          <w:sz w:val="24"/>
          <w:szCs w:val="24"/>
          <w:u w:color="000000"/>
          <w:lang w:val="en-US" w:eastAsia="en-GB"/>
        </w:rPr>
        <w:t>).</w:t>
      </w:r>
      <w:r w:rsidRPr="00B35582">
        <w:rPr>
          <w:rFonts w:cstheme="minorHAnsi"/>
          <w:sz w:val="24"/>
          <w:szCs w:val="24"/>
          <w:u w:color="000000"/>
          <w:lang w:val="en-US" w:eastAsia="en-GB"/>
        </w:rPr>
        <w:t xml:space="preserve"> Approval documentation was shared with the sites as needed.</w:t>
      </w:r>
    </w:p>
    <w:p w14:paraId="020EF16E" w14:textId="77777777" w:rsidR="00335371" w:rsidRDefault="00335371" w:rsidP="00B35582">
      <w:pPr>
        <w:spacing w:after="0" w:line="240" w:lineRule="auto"/>
        <w:rPr>
          <w:rFonts w:cstheme="minorHAnsi"/>
          <w:sz w:val="24"/>
          <w:szCs w:val="24"/>
          <w:u w:color="000000"/>
          <w:lang w:val="en-US" w:eastAsia="en-GB"/>
        </w:rPr>
      </w:pPr>
    </w:p>
    <w:p w14:paraId="52B5584B" w14:textId="27458882" w:rsidR="00335371" w:rsidRPr="00B35582" w:rsidRDefault="00335371"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lastRenderedPageBreak/>
        <w:t xml:space="preserve">Both participants and Reference Group members in this study could be defined as ‘vulnerable’ due to ill health, bereavement or their carer status. In addition, the topic palliative care is often described as ‘sensitive’ </w:t>
      </w:r>
      <w:r>
        <w:rPr>
          <w:rFonts w:cstheme="minorHAnsi"/>
          <w:sz w:val="24"/>
          <w:szCs w:val="24"/>
          <w:u w:color="000000"/>
          <w:lang w:val="en-US" w:eastAsia="en-GB"/>
        </w:rPr>
        <w:fldChar w:fldCharType="begin">
          <w:fldData xml:space="preserve">PEVuZE5vdGU+PENpdGU+PFJlY051bT42NjYwPC9SZWNOdW0+PERpc3BsYXlUZXh0PihJTlZPTFZF
IDIwMDY7IExpYW1wdXR0b25nIDIwMDcpPC9EaXNwbGF5VGV4dD48cmVjb3JkPjxyZWMtbnVtYmVy
PjY2NjA8L3JlYy1udW1iZXI+PGZvcmVpZ24ta2V5cz48a2V5IGFwcD0iRU4iIGRiLWlkPSJlZGE5
OWVzcjlhcnA1MmUyMHYycGZ0ejRycDVzOXgwZXZlZjUiIHRpbWVzdGFtcD0iMTQ2NjA3OTEyNiI+
NjY2MDwva2V5PjwvZm9yZWlnbi1rZXlzPjxyZWYtdHlwZSBuYW1lPSJSZXBvcnQiPjI3PC9yZWYt
dHlwZT48Y29udHJpYnV0b3JzPjxhdXRob3JzPjxhdXRob3I+SU5WT0xWRTwvYXV0aG9yPjwvYXV0
aG9ycz48dGVydGlhcnktYXV0aG9ycz48YXV0aG9yPkludm9sdmU8L2F1dGhvcj48L3RlcnRpYXJ5
LWF1dGhvcnM+PC9jb250cmlidXRvcnM+PGF1dGgtYWRkcmVzcz5JTlZPTFZFJiN4RDtXZXNzZXgg
SG91c2UmI3hEO1VwcGVyIE1hcmtldCBTdHJlZXQmI3hEO0Vhc3RsZWlnaCYjeEQ7SGFtcHNoaXJl
JiN4RDtTTzUwIDlGRCYjeEQ7VGVsZXBob25lOiAwMjM4MCA2NTEwODgmI3hEO1RleHRwaG9uZTog
MDIzODAgNjI2MjM5ICYjeEQ7RmF4OiAwMjM4MCA2NTIgODg1JiN4RDtFbWFpbCBhZG1pbkBpbnZv
Lm9yZy51azwvYXV0aC1hZGRyZXNzPjx0aXRsZXM+PHRpdGxlPkludm9sdmluZyBNYXJnaW5hbGlz
ZWQgYW5kIFZ1bG5lcmFibGUgUGVvcGxlIGluIFJlc2VhcmNoOiBBIENvbnN1bHRhdGlvbiBEb2N1
bWVudDwvdGl0bGU+PC90aXRsZXM+PHBhZ2VzPjEtMTY8L3BhZ2VzPjxyZXByaW50LWVkaXRpb24+
aW4gZmlsZTwvcmVwcmludC1lZGl0aW9uPjxrZXl3b3Jkcz48a2V5d29yZD5jb25zdW1lcjwva2V5
d29yZD48a2V5d29yZD5pbnZvbHZlbWVudDwva2V5d29yZD48a2V5d29yZD5QZW9wbGU8L2tleXdv
cmQ+PGtleXdvcmQ+UmVzZWFyY2g8L2tleXdvcmQ+PC9rZXl3b3Jkcz48ZGF0ZXM+PHllYXI+MjAw
NjwveWVhcj48cHViLWRhdGVzPjxkYXRlPjIwMDY8L2RhdGU+PC9wdWItZGF0ZXM+PC9kYXRlcz48
cHViLWxvY2F0aW9uPkVhc3RsZWlnaDwvcHViLWxvY2F0aW9uPjxsYWJlbD40MjRSPC9sYWJlbD48
dXJscz48cmVsYXRlZC11cmxzPjx1cmw+PHN0eWxlIGZhY2U9InVuZGVybGluZSIgZm9udD0iZGVm
YXVsdCIgc2l6ZT0iMTAwJSI+aHR0cDovL3d3dy5pbnZvLm9yZy51ay9wZGZzL0ludm9sdmluZyUy
ME1hcmdpbmFsaXNlZCUyMGFuZCUyMFZ1bGxHcm91cHMlMjBpbiUyMFJlc2VhcmNodmVyMi5wZGY8
L3N0eWxlPjwvdXJsPjwvcmVsYXRlZC11cmxzPjwvdXJscz48L3JlY29yZD48L0NpdGU+PENpdGU+
PFJlY051bT42NzU3PC9SZWNOdW0+PHJlY29yZD48cmVjLW51bWJlcj42NzU3PC9yZWMtbnVtYmVy
Pjxmb3JlaWduLWtleXM+PGtleSBhcHA9IkVOIiBkYi1pZD0iZWRhOTllc3I5YXJwNTJlMjB2MnBm
dHo0cnA1czl4MGV2ZWY1IiB0aW1lc3RhbXA9IjE0NjYwNzkxMjYiPjY3NTc8L2tleT48L2ZvcmVp
Z24ta2V5cz48cmVmLXR5cGUgbmFtZT0iQm9vayI+NjwvcmVmLXR5cGU+PGNvbnRyaWJ1dG9ycz48
YXV0aG9ycz48YXV0aG9yPkxpYW1wdXR0b25nLCBQLjwvYXV0aG9yPjwvYXV0aG9ycz48L2NvbnRy
aWJ1dG9ycz48dGl0bGVzPjx0aXRsZT5SZXNlYXJjaGluZyB0aGUgVnVsbmVyYWJsZTogQSBHdWlk
ZSB0byBTZW5zaXRpdmUgUmVzZWFyY2ggTWV0aG9kczwvdGl0bGU+PC90aXRsZXM+PHNlY3Rpb24+
MS0yNDY8L3NlY3Rpb24+PHJlcHJpbnQtZWRpdGlvbj5pbiBmaWxlPC9yZXByaW50LWVkaXRpb24+
PGtleXdvcmRzPjxrZXl3b3JkPm1ldGhvZHM8L2tleXdvcmQ+PGtleXdvcmQ+UmVzZWFyY2g8L2tl
eXdvcmQ+PGtleXdvcmQ+cmVzZWFyY2ggbWV0aG9kczwva2V5d29yZD48a2V5d29yZD5Xb3JraW5n
PC9rZXl3b3JkPjxrZXl3b3JkPnF1YWxpdGF0aXZlPC9rZXl3b3JkPjxrZXl3b3JkPlBlb3BsZTwv
a2V5d29yZD48a2V5d29yZD50cmFpbmluZzwva2V5d29yZD48a2V5d29yZD5TY2llbmNlPC9rZXl3
b3JkPjwva2V5d29yZHM+PGRhdGVzPjx5ZWFyPjIwMDc8L3llYXI+PHB1Yi1kYXRlcz48ZGF0ZT4y
MDA3PC9kYXRlPjwvcHViLWRhdGVzPjwvZGF0ZXM+PHB1Yi1sb2NhdGlvbj5Mb25kb248L3B1Yi1s
b2NhdGlvbj48cHVibGlzaGVyPlNhZ2UgUHVibGljYXRpb25zPC9wdWJsaXNoZXI+PGxhYmVsPjkz
OFI8L2xhYmVsPjx1cmxzPjwvdXJscz48L3JlY29yZD48L0NpdGU+PC9FbmROb3RlPgB=
</w:fldData>
        </w:fldChar>
      </w:r>
      <w:r>
        <w:rPr>
          <w:rFonts w:cstheme="minorHAnsi"/>
          <w:sz w:val="24"/>
          <w:szCs w:val="24"/>
          <w:u w:color="000000"/>
          <w:lang w:val="en-US" w:eastAsia="en-GB"/>
        </w:rPr>
        <w:instrText xml:space="preserve"> ADDIN EN.CITE </w:instrText>
      </w:r>
      <w:r>
        <w:rPr>
          <w:rFonts w:cstheme="minorHAnsi"/>
          <w:sz w:val="24"/>
          <w:szCs w:val="24"/>
          <w:u w:color="000000"/>
          <w:lang w:val="en-US" w:eastAsia="en-GB"/>
        </w:rPr>
        <w:fldChar w:fldCharType="begin">
          <w:fldData xml:space="preserve">PEVuZE5vdGU+PENpdGU+PFJlY051bT42NjYwPC9SZWNOdW0+PERpc3BsYXlUZXh0PihJTlZPTFZF
IDIwMDY7IExpYW1wdXR0b25nIDIwMDcpPC9EaXNwbGF5VGV4dD48cmVjb3JkPjxyZWMtbnVtYmVy
PjY2NjA8L3JlYy1udW1iZXI+PGZvcmVpZ24ta2V5cz48a2V5IGFwcD0iRU4iIGRiLWlkPSJlZGE5
OWVzcjlhcnA1MmUyMHYycGZ0ejRycDVzOXgwZXZlZjUiIHRpbWVzdGFtcD0iMTQ2NjA3OTEyNiI+
NjY2MDwva2V5PjwvZm9yZWlnbi1rZXlzPjxyZWYtdHlwZSBuYW1lPSJSZXBvcnQiPjI3PC9yZWYt
dHlwZT48Y29udHJpYnV0b3JzPjxhdXRob3JzPjxhdXRob3I+SU5WT0xWRTwvYXV0aG9yPjwvYXV0
aG9ycz48dGVydGlhcnktYXV0aG9ycz48YXV0aG9yPkludm9sdmU8L2F1dGhvcj48L3RlcnRpYXJ5
LWF1dGhvcnM+PC9jb250cmlidXRvcnM+PGF1dGgtYWRkcmVzcz5JTlZPTFZFJiN4RDtXZXNzZXgg
SG91c2UmI3hEO1VwcGVyIE1hcmtldCBTdHJlZXQmI3hEO0Vhc3RsZWlnaCYjeEQ7SGFtcHNoaXJl
JiN4RDtTTzUwIDlGRCYjeEQ7VGVsZXBob25lOiAwMjM4MCA2NTEwODgmI3hEO1RleHRwaG9uZTog
MDIzODAgNjI2MjM5ICYjeEQ7RmF4OiAwMjM4MCA2NTIgODg1JiN4RDtFbWFpbCBhZG1pbkBpbnZv
Lm9yZy51azwvYXV0aC1hZGRyZXNzPjx0aXRsZXM+PHRpdGxlPkludm9sdmluZyBNYXJnaW5hbGlz
ZWQgYW5kIFZ1bG5lcmFibGUgUGVvcGxlIGluIFJlc2VhcmNoOiBBIENvbnN1bHRhdGlvbiBEb2N1
bWVudDwvdGl0bGU+PC90aXRsZXM+PHBhZ2VzPjEtMTY8L3BhZ2VzPjxyZXByaW50LWVkaXRpb24+
aW4gZmlsZTwvcmVwcmludC1lZGl0aW9uPjxrZXl3b3Jkcz48a2V5d29yZD5jb25zdW1lcjwva2V5
d29yZD48a2V5d29yZD5pbnZvbHZlbWVudDwva2V5d29yZD48a2V5d29yZD5QZW9wbGU8L2tleXdv
cmQ+PGtleXdvcmQ+UmVzZWFyY2g8L2tleXdvcmQ+PC9rZXl3b3Jkcz48ZGF0ZXM+PHllYXI+MjAw
NjwveWVhcj48cHViLWRhdGVzPjxkYXRlPjIwMDY8L2RhdGU+PC9wdWItZGF0ZXM+PC9kYXRlcz48
cHViLWxvY2F0aW9uPkVhc3RsZWlnaDwvcHViLWxvY2F0aW9uPjxsYWJlbD40MjRSPC9sYWJlbD48
dXJscz48cmVsYXRlZC11cmxzPjx1cmw+PHN0eWxlIGZhY2U9InVuZGVybGluZSIgZm9udD0iZGVm
YXVsdCIgc2l6ZT0iMTAwJSI+aHR0cDovL3d3dy5pbnZvLm9yZy51ay9wZGZzL0ludm9sdmluZyUy
ME1hcmdpbmFsaXNlZCUyMGFuZCUyMFZ1bGxHcm91cHMlMjBpbiUyMFJlc2VhcmNodmVyMi5wZGY8
L3N0eWxlPjwvdXJsPjwvcmVsYXRlZC11cmxzPjwvdXJscz48L3JlY29yZD48L0NpdGU+PENpdGU+
PFJlY051bT42NzU3PC9SZWNOdW0+PHJlY29yZD48cmVjLW51bWJlcj42NzU3PC9yZWMtbnVtYmVy
Pjxmb3JlaWduLWtleXM+PGtleSBhcHA9IkVOIiBkYi1pZD0iZWRhOTllc3I5YXJwNTJlMjB2MnBm
dHo0cnA1czl4MGV2ZWY1IiB0aW1lc3RhbXA9IjE0NjYwNzkxMjYiPjY3NTc8L2tleT48L2ZvcmVp
Z24ta2V5cz48cmVmLXR5cGUgbmFtZT0iQm9vayI+NjwvcmVmLXR5cGU+PGNvbnRyaWJ1dG9ycz48
YXV0aG9ycz48YXV0aG9yPkxpYW1wdXR0b25nLCBQLjwvYXV0aG9yPjwvYXV0aG9ycz48L2NvbnRy
aWJ1dG9ycz48dGl0bGVzPjx0aXRsZT5SZXNlYXJjaGluZyB0aGUgVnVsbmVyYWJsZTogQSBHdWlk
ZSB0byBTZW5zaXRpdmUgUmVzZWFyY2ggTWV0aG9kczwvdGl0bGU+PC90aXRsZXM+PHNlY3Rpb24+
MS0yNDY8L3NlY3Rpb24+PHJlcHJpbnQtZWRpdGlvbj5pbiBmaWxlPC9yZXByaW50LWVkaXRpb24+
PGtleXdvcmRzPjxrZXl3b3JkPm1ldGhvZHM8L2tleXdvcmQ+PGtleXdvcmQ+UmVzZWFyY2g8L2tl
eXdvcmQ+PGtleXdvcmQ+cmVzZWFyY2ggbWV0aG9kczwva2V5d29yZD48a2V5d29yZD5Xb3JraW5n
PC9rZXl3b3JkPjxrZXl3b3JkPnF1YWxpdGF0aXZlPC9rZXl3b3JkPjxrZXl3b3JkPlBlb3BsZTwv
a2V5d29yZD48a2V5d29yZD50cmFpbmluZzwva2V5d29yZD48a2V5d29yZD5TY2llbmNlPC9rZXl3
b3JkPjwva2V5d29yZHM+PGRhdGVzPjx5ZWFyPjIwMDc8L3llYXI+PHB1Yi1kYXRlcz48ZGF0ZT4y
MDA3PC9kYXRlPjwvcHViLWRhdGVzPjwvZGF0ZXM+PHB1Yi1sb2NhdGlvbj5Mb25kb248L3B1Yi1s
b2NhdGlvbj48cHVibGlzaGVyPlNhZ2UgUHVibGljYXRpb25zPC9wdWJsaXNoZXI+PGxhYmVsPjkz
OFI8L2xhYmVsPjx1cmxzPjwvdXJscz48L3JlY29yZD48L0NpdGU+PC9FbmROb3RlPgB=
</w:fldData>
        </w:fldChar>
      </w:r>
      <w:r>
        <w:rPr>
          <w:rFonts w:cstheme="minorHAnsi"/>
          <w:sz w:val="24"/>
          <w:szCs w:val="24"/>
          <w:u w:color="000000"/>
          <w:lang w:val="en-US" w:eastAsia="en-GB"/>
        </w:rPr>
        <w:instrText xml:space="preserve"> ADDIN EN.CITE.DATA </w:instrText>
      </w:r>
      <w:r>
        <w:rPr>
          <w:rFonts w:cstheme="minorHAnsi"/>
          <w:sz w:val="24"/>
          <w:szCs w:val="24"/>
          <w:u w:color="000000"/>
          <w:lang w:val="en-US" w:eastAsia="en-GB"/>
        </w:rPr>
      </w:r>
      <w:r>
        <w:rPr>
          <w:rFonts w:cstheme="minorHAnsi"/>
          <w:sz w:val="24"/>
          <w:szCs w:val="24"/>
          <w:u w:color="000000"/>
          <w:lang w:val="en-US" w:eastAsia="en-GB"/>
        </w:rPr>
        <w:fldChar w:fldCharType="end"/>
      </w:r>
      <w:r>
        <w:rPr>
          <w:rFonts w:cstheme="minorHAnsi"/>
          <w:sz w:val="24"/>
          <w:szCs w:val="24"/>
          <w:u w:color="000000"/>
          <w:lang w:val="en-US" w:eastAsia="en-GB"/>
        </w:rPr>
      </w:r>
      <w:r>
        <w:rPr>
          <w:rFonts w:cstheme="minorHAnsi"/>
          <w:sz w:val="24"/>
          <w:szCs w:val="24"/>
          <w:u w:color="000000"/>
          <w:lang w:val="en-US" w:eastAsia="en-GB"/>
        </w:rPr>
        <w:fldChar w:fldCharType="separate"/>
      </w:r>
      <w:r>
        <w:rPr>
          <w:rFonts w:cstheme="minorHAnsi"/>
          <w:noProof/>
          <w:sz w:val="24"/>
          <w:szCs w:val="24"/>
          <w:u w:color="000000"/>
          <w:lang w:val="en-US" w:eastAsia="en-GB"/>
        </w:rPr>
        <w:t>(INVOLVE 2006; Liamputtong 2007)</w:t>
      </w:r>
      <w:r>
        <w:rPr>
          <w:rFonts w:cstheme="minorHAnsi"/>
          <w:sz w:val="24"/>
          <w:szCs w:val="24"/>
          <w:u w:color="000000"/>
          <w:lang w:val="en-US" w:eastAsia="en-GB"/>
        </w:rPr>
        <w:fldChar w:fldCharType="end"/>
      </w:r>
      <w:r w:rsidRPr="00B35582">
        <w:rPr>
          <w:rFonts w:cstheme="minorHAnsi"/>
          <w:sz w:val="24"/>
          <w:szCs w:val="24"/>
          <w:u w:color="000000"/>
          <w:lang w:val="en-US" w:eastAsia="en-GB"/>
        </w:rPr>
        <w:t>. However, labelling people as vulnerable solely because they are a member of a certain group could result in paternalism and</w:t>
      </w:r>
      <w:r>
        <w:rPr>
          <w:rFonts w:cstheme="minorHAnsi"/>
          <w:sz w:val="24"/>
          <w:szCs w:val="24"/>
          <w:u w:color="000000"/>
          <w:lang w:val="en-US" w:eastAsia="en-GB"/>
        </w:rPr>
        <w:t xml:space="preserve"> </w:t>
      </w:r>
      <w:r w:rsidRPr="00B35582">
        <w:rPr>
          <w:rFonts w:cstheme="minorHAnsi"/>
          <w:sz w:val="24"/>
          <w:szCs w:val="24"/>
          <w:u w:color="000000"/>
          <w:lang w:val="en-US" w:eastAsia="en-GB"/>
        </w:rPr>
        <w:t xml:space="preserve">subsequent exclusion from opportunities that others, not a member of that particular group, have access to </w:t>
      </w:r>
      <w:r>
        <w:rPr>
          <w:rFonts w:cstheme="minorHAnsi"/>
          <w:sz w:val="24"/>
          <w:szCs w:val="24"/>
          <w:u w:color="000000"/>
          <w:lang w:val="en-US" w:eastAsia="en-GB"/>
        </w:rPr>
        <w:fldChar w:fldCharType="begin"/>
      </w:r>
      <w:r>
        <w:rPr>
          <w:rFonts w:cstheme="minorHAnsi"/>
          <w:sz w:val="24"/>
          <w:szCs w:val="24"/>
          <w:u w:color="000000"/>
          <w:lang w:val="en-US" w:eastAsia="en-GB"/>
        </w:rPr>
        <w:instrText xml:space="preserve"> ADDIN EN.CITE &lt;EndNote&gt;&lt;Cite&gt;&lt;RecNum&gt;7187&lt;/RecNum&gt;&lt;DisplayText&gt;(Thompson and Chambers 2011)&lt;/DisplayText&gt;&lt;record&gt;&lt;rec-number&gt;7187&lt;/rec-number&gt;&lt;foreign-keys&gt;&lt;key app="EN" db-id="eda99esr9arp52e20v2pftz4rp5s9x0evef5" timestamp="1466079126"&gt;7187&lt;/key&gt;&lt;/foreign-keys&gt;&lt;ref-type name="Book Section"&gt;5&lt;/ref-type&gt;&lt;contributors&gt;&lt;authors&gt;&lt;author&gt;Thompson, A.&lt;/author&gt;&lt;author&gt;Chambers, E.&lt;/author&gt;&lt;/authors&gt;&lt;secondary-authors&gt;&lt;author&gt;Harper, D.&lt;/author&gt;&lt;author&gt;Thompson, A.&lt;/author&gt;&lt;/secondary-authors&gt;&lt;/contributors&gt;&lt;titles&gt;&lt;title&gt;Ethical Issues in Qualitative Mental Health Research&lt;/title&gt;&lt;secondary-title&gt;Qualitative Research Methods in Mental Health and Psychotherapy: A Guide for Students and Practitioners&lt;/secondary-title&gt;&lt;/titles&gt;&lt;pages&gt;23-37&lt;/pages&gt;&lt;section&gt;3&lt;/section&gt;&lt;reprint-edition&gt;in file&lt;/reprint-edition&gt;&lt;keywords&gt;&lt;keyword&gt;qualitative&lt;/keyword&gt;&lt;keyword&gt;Qualitative Research&lt;/keyword&gt;&lt;keyword&gt;Research&lt;/keyword&gt;&lt;keyword&gt;research methods&lt;/keyword&gt;&lt;keyword&gt;methods&lt;/keyword&gt;&lt;keyword&gt;Mental Health&lt;/keyword&gt;&lt;keyword&gt;Mental-Health&lt;/keyword&gt;&lt;keyword&gt;Health&lt;/keyword&gt;&lt;keyword&gt;Psychotherapy&lt;/keyword&gt;&lt;keyword&gt;Students&lt;/keyword&gt;&lt;keyword&gt;review&lt;/keyword&gt;&lt;keyword&gt;literature&lt;/keyword&gt;&lt;keyword&gt;users&lt;/keyword&gt;&lt;keyword&gt;user&lt;/keyword&gt;&lt;keyword&gt;practice&lt;/keyword&gt;&lt;/keywords&gt;&lt;dates&gt;&lt;year&gt;2011&lt;/year&gt;&lt;pub-dates&gt;&lt;date&gt;7/1/2011&lt;/date&gt;&lt;/pub-dates&gt;&lt;/dates&gt;&lt;pub-location&gt;London&lt;/pub-location&gt;&lt;publisher&gt;Wiley-Blackwell&lt;/publisher&gt;&lt;label&gt;1131R&lt;/label&gt;&lt;urls&gt;&lt;related-urls&gt;&lt;url&gt;&lt;style face="underline" font="default" size="100%"&gt;http://www.amazon.co.uk/Qualitative-Research-Methods-Mental-Psychotherapy/dp/0470663707&lt;/style&gt;&lt;/url&gt;&lt;/related-urls&gt;&lt;/urls&gt;&lt;/record&gt;&lt;/Cite&gt;&lt;/EndNote&gt;</w:instrText>
      </w:r>
      <w:r>
        <w:rPr>
          <w:rFonts w:cstheme="minorHAnsi"/>
          <w:sz w:val="24"/>
          <w:szCs w:val="24"/>
          <w:u w:color="000000"/>
          <w:lang w:val="en-US" w:eastAsia="en-GB"/>
        </w:rPr>
        <w:fldChar w:fldCharType="separate"/>
      </w:r>
      <w:r>
        <w:rPr>
          <w:rFonts w:cstheme="minorHAnsi"/>
          <w:noProof/>
          <w:sz w:val="24"/>
          <w:szCs w:val="24"/>
          <w:u w:color="000000"/>
          <w:lang w:val="en-US" w:eastAsia="en-GB"/>
        </w:rPr>
        <w:t>(Thompson and Chambers 2011)</w:t>
      </w:r>
      <w:r>
        <w:rPr>
          <w:rFonts w:cstheme="minorHAnsi"/>
          <w:sz w:val="24"/>
          <w:szCs w:val="24"/>
          <w:u w:color="000000"/>
          <w:lang w:val="en-US" w:eastAsia="en-GB"/>
        </w:rPr>
        <w:fldChar w:fldCharType="end"/>
      </w:r>
      <w:r w:rsidRPr="00B35582">
        <w:rPr>
          <w:rFonts w:cstheme="minorHAnsi"/>
          <w:sz w:val="24"/>
          <w:szCs w:val="24"/>
          <w:u w:color="000000"/>
          <w:lang w:val="en-US" w:eastAsia="en-GB"/>
        </w:rPr>
        <w:t>. Furthermore, all people can be vulnerable depending</w:t>
      </w:r>
    </w:p>
    <w:p w14:paraId="1D7826BA" w14:textId="6FEBBB49"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on the circumstances, including the researcher. </w:t>
      </w:r>
    </w:p>
    <w:p w14:paraId="25726026" w14:textId="2DAB4760" w:rsidR="00B35582" w:rsidRPr="00B35582" w:rsidRDefault="00757EA9" w:rsidP="00B35582">
      <w:pPr>
        <w:spacing w:after="0" w:line="240" w:lineRule="auto"/>
        <w:rPr>
          <w:rFonts w:cstheme="minorHAnsi"/>
          <w:sz w:val="24"/>
          <w:szCs w:val="24"/>
          <w:u w:color="000000"/>
          <w:lang w:val="en-US" w:eastAsia="en-GB"/>
        </w:rPr>
      </w:pPr>
      <w:r w:rsidRPr="00B35582">
        <w:rPr>
          <w:rFonts w:cstheme="minorHAnsi"/>
          <w:noProof/>
          <w:sz w:val="24"/>
          <w:szCs w:val="24"/>
          <w:u w:color="000000"/>
          <w:lang w:val="en-US" w:eastAsia="en-GB"/>
        </w:rPr>
        <mc:AlternateContent>
          <mc:Choice Requires="wpg">
            <w:drawing>
              <wp:anchor distT="0" distB="0" distL="114300" distR="114300" simplePos="0" relativeHeight="251730944" behindDoc="0" locked="0" layoutInCell="1" allowOverlap="1" wp14:anchorId="72F2347A" wp14:editId="39737879">
                <wp:simplePos x="0" y="0"/>
                <wp:positionH relativeFrom="column">
                  <wp:posOffset>-313690</wp:posOffset>
                </wp:positionH>
                <wp:positionV relativeFrom="paragraph">
                  <wp:posOffset>254000</wp:posOffset>
                </wp:positionV>
                <wp:extent cx="6671310" cy="2679700"/>
                <wp:effectExtent l="0" t="0" r="0" b="6350"/>
                <wp:wrapSquare wrapText="bothSides"/>
                <wp:docPr id="1063504764" name="Group 1063504764"/>
                <wp:cNvGraphicFramePr/>
                <a:graphic xmlns:a="http://schemas.openxmlformats.org/drawingml/2006/main">
                  <a:graphicData uri="http://schemas.microsoft.com/office/word/2010/wordprocessingGroup">
                    <wpg:wgp>
                      <wpg:cNvGrpSpPr/>
                      <wpg:grpSpPr>
                        <a:xfrm>
                          <a:off x="0" y="0"/>
                          <a:ext cx="6671310" cy="2679700"/>
                          <a:chOff x="-189410" y="33866"/>
                          <a:chExt cx="4975309" cy="2680124"/>
                        </a:xfrm>
                      </wpg:grpSpPr>
                      <wps:wsp>
                        <wps:cNvPr id="1332467083" name="Text Box 1332467083"/>
                        <wps:cNvSpPr txBox="1"/>
                        <wps:spPr>
                          <a:xfrm>
                            <a:off x="76200" y="2461260"/>
                            <a:ext cx="1423670" cy="252730"/>
                          </a:xfrm>
                          <a:prstGeom prst="rect">
                            <a:avLst/>
                          </a:prstGeom>
                          <a:noFill/>
                          <a:ln w="6350">
                            <a:noFill/>
                          </a:ln>
                        </wps:spPr>
                        <wps:txbx>
                          <w:txbxContent>
                            <w:p w14:paraId="47BB2271" w14:textId="77777777" w:rsidR="00B35582" w:rsidRPr="001060F8" w:rsidRDefault="00B35582" w:rsidP="00B35582">
                              <w:pPr>
                                <w:spacing w:after="0" w:line="240" w:lineRule="auto"/>
                                <w:rPr>
                                  <w:rFonts w:cstheme="minorHAnsi"/>
                                  <w:b/>
                                  <w:bCs/>
                                  <w:sz w:val="20"/>
                                  <w:szCs w:val="20"/>
                                  <w:u w:color="000000"/>
                                  <w:lang w:val="en-US"/>
                                </w:rPr>
                              </w:pPr>
                              <w:bookmarkStart w:id="150" w:name="Table4"/>
                              <w:bookmarkEnd w:id="150"/>
                              <w:r w:rsidRPr="001060F8">
                                <w:rPr>
                                  <w:rFonts w:cstheme="minorHAnsi"/>
                                  <w:b/>
                                  <w:bCs/>
                                  <w:sz w:val="20"/>
                                  <w:szCs w:val="20"/>
                                  <w:u w:color="000000"/>
                                  <w:lang w:val="en-US" w:eastAsia="en-GB"/>
                                </w:rPr>
                                <w:t xml:space="preserve">Table </w:t>
                              </w:r>
                              <w:r>
                                <w:rPr>
                                  <w:rFonts w:cstheme="minorHAnsi"/>
                                  <w:b/>
                                  <w:bCs/>
                                  <w:sz w:val="20"/>
                                  <w:szCs w:val="20"/>
                                  <w:u w:color="000000"/>
                                  <w:lang w:val="en-US" w:eastAsia="en-GB"/>
                                </w:rPr>
                                <w:t>4</w:t>
                              </w:r>
                              <w:r w:rsidRPr="001060F8">
                                <w:rPr>
                                  <w:rFonts w:cstheme="minorHAnsi"/>
                                  <w:b/>
                                  <w:bCs/>
                                  <w:sz w:val="20"/>
                                  <w:szCs w:val="20"/>
                                  <w:u w:color="000000"/>
                                  <w:lang w:val="en-US" w:eastAsia="en-GB"/>
                                </w:rPr>
                                <w:t xml:space="preserve">. Quality </w:t>
                              </w:r>
                              <w:r>
                                <w:rPr>
                                  <w:rFonts w:cstheme="minorHAnsi"/>
                                  <w:b/>
                                  <w:bCs/>
                                  <w:sz w:val="20"/>
                                  <w:szCs w:val="20"/>
                                  <w:u w:color="000000"/>
                                  <w:lang w:val="en-US" w:eastAsia="en-GB"/>
                                </w:rPr>
                                <w:t>c</w:t>
                              </w:r>
                              <w:r w:rsidRPr="001060F8">
                                <w:rPr>
                                  <w:rFonts w:cstheme="minorHAnsi"/>
                                  <w:b/>
                                  <w:bCs/>
                                  <w:sz w:val="20"/>
                                  <w:szCs w:val="20"/>
                                  <w:u w:color="000000"/>
                                  <w:lang w:val="en-US" w:eastAsia="en-GB"/>
                                </w:rPr>
                                <w:t>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7234462" name="Text Box 1257234462"/>
                        <wps:cNvSpPr txBox="1"/>
                        <wps:spPr>
                          <a:xfrm>
                            <a:off x="-189410" y="33866"/>
                            <a:ext cx="4975309" cy="2486660"/>
                          </a:xfrm>
                          <a:prstGeom prst="rect">
                            <a:avLst/>
                          </a:prstGeom>
                          <a:solidFill>
                            <a:sysClr val="window" lastClr="FFFFFF"/>
                          </a:solidFill>
                          <a:ln w="6350">
                            <a:noFill/>
                          </a:ln>
                        </wps:spPr>
                        <wps:txbx>
                          <w:txbxContent>
                            <w:tbl>
                              <w:tblPr>
                                <w:tblStyle w:val="TableGrid"/>
                                <w:tblW w:w="9628" w:type="dxa"/>
                                <w:tblInd w:w="-5" w:type="dxa"/>
                                <w:tblLook w:val="04A0" w:firstRow="1" w:lastRow="0" w:firstColumn="1" w:lastColumn="0" w:noHBand="0" w:noVBand="1"/>
                              </w:tblPr>
                              <w:tblGrid>
                                <w:gridCol w:w="2122"/>
                                <w:gridCol w:w="7506"/>
                              </w:tblGrid>
                              <w:tr w:rsidR="00B35582" w:rsidRPr="00EA3808" w14:paraId="7CFD4947" w14:textId="77777777" w:rsidTr="00757EA9">
                                <w:tc>
                                  <w:tcPr>
                                    <w:tcW w:w="2122" w:type="dxa"/>
                                  </w:tcPr>
                                  <w:p w14:paraId="3A730296" w14:textId="77777777" w:rsidR="00B35582" w:rsidRPr="006C6ADE" w:rsidRDefault="00B35582" w:rsidP="006C6ADE">
                                    <w:pPr>
                                      <w:rPr>
                                        <w:rFonts w:cstheme="minorHAnsi"/>
                                        <w:b/>
                                        <w:bCs/>
                                        <w:sz w:val="20"/>
                                        <w:szCs w:val="20"/>
                                        <w:u w:color="000000"/>
                                        <w:lang w:val="en-US" w:eastAsia="en-GB"/>
                                      </w:rPr>
                                    </w:pPr>
                                    <w:r w:rsidRPr="006C6ADE">
                                      <w:rPr>
                                        <w:rFonts w:cstheme="minorHAnsi"/>
                                        <w:b/>
                                        <w:bCs/>
                                        <w:sz w:val="20"/>
                                        <w:szCs w:val="20"/>
                                        <w:u w:color="000000"/>
                                        <w:lang w:val="en-US" w:eastAsia="en-GB"/>
                                      </w:rPr>
                                      <w:t>Criteria</w:t>
                                    </w:r>
                                  </w:p>
                                </w:tc>
                                <w:tc>
                                  <w:tcPr>
                                    <w:tcW w:w="7506" w:type="dxa"/>
                                  </w:tcPr>
                                  <w:p w14:paraId="6936F90D" w14:textId="77777777" w:rsidR="00B35582" w:rsidRPr="006C6ADE" w:rsidRDefault="00B35582" w:rsidP="006C6ADE">
                                    <w:pPr>
                                      <w:rPr>
                                        <w:rFonts w:cstheme="minorHAnsi"/>
                                        <w:b/>
                                        <w:bCs/>
                                        <w:sz w:val="20"/>
                                        <w:szCs w:val="20"/>
                                        <w:u w:color="000000"/>
                                        <w:lang w:val="en-US" w:eastAsia="en-GB"/>
                                      </w:rPr>
                                    </w:pPr>
                                    <w:r w:rsidRPr="006C6ADE">
                                      <w:rPr>
                                        <w:rFonts w:cstheme="minorHAnsi"/>
                                        <w:b/>
                                        <w:bCs/>
                                        <w:sz w:val="20"/>
                                        <w:szCs w:val="20"/>
                                        <w:u w:color="000000"/>
                                        <w:lang w:val="en-US" w:eastAsia="en-GB"/>
                                      </w:rPr>
                                      <w:t>How addressed</w:t>
                                    </w:r>
                                  </w:p>
                                </w:tc>
                              </w:tr>
                              <w:tr w:rsidR="00B35582" w:rsidRPr="00EA3808" w14:paraId="019D9697" w14:textId="77777777" w:rsidTr="00757EA9">
                                <w:tc>
                                  <w:tcPr>
                                    <w:tcW w:w="2122" w:type="dxa"/>
                                  </w:tcPr>
                                  <w:p w14:paraId="1BF115AB"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ensitivity to context</w:t>
                                    </w:r>
                                  </w:p>
                                </w:tc>
                                <w:tc>
                                  <w:tcPr>
                                    <w:tcW w:w="7506" w:type="dxa"/>
                                  </w:tcPr>
                                  <w:p w14:paraId="0AD8F1C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ensitivity to palliative care – participants, gatekeeping, ethical issues</w:t>
                                    </w:r>
                                  </w:p>
                                  <w:p w14:paraId="3FBF282B"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kills as experienced interviewer in other sensitive contexts (mental health)</w:t>
                                    </w:r>
                                  </w:p>
                                  <w:p w14:paraId="2374D629"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Use of data – giving voice to participants</w:t>
                                    </w:r>
                                  </w:p>
                                  <w:p w14:paraId="5448A2E2"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Awareness of existing literature</w:t>
                                    </w:r>
                                  </w:p>
                                </w:tc>
                              </w:tr>
                              <w:tr w:rsidR="00B35582" w:rsidRPr="00EA3808" w14:paraId="12FD6173" w14:textId="77777777" w:rsidTr="00757EA9">
                                <w:tc>
                                  <w:tcPr>
                                    <w:tcW w:w="2122" w:type="dxa"/>
                                  </w:tcPr>
                                  <w:p w14:paraId="15A6D435"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Commitment and rigour</w:t>
                                    </w:r>
                                  </w:p>
                                </w:tc>
                                <w:tc>
                                  <w:tcPr>
                                    <w:tcW w:w="7506" w:type="dxa"/>
                                  </w:tcPr>
                                  <w:p w14:paraId="3C27B552"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kills as interviewer</w:t>
                                    </w:r>
                                  </w:p>
                                  <w:p w14:paraId="5A63D56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 xml:space="preserve">Appropriateness of sample – purposive, to explore divergent views and patterns, </w:t>
                                    </w:r>
                                  </w:p>
                                  <w:p w14:paraId="42FDD07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Reflexivity by researcher</w:t>
                                    </w:r>
                                  </w:p>
                                  <w:p w14:paraId="1E324F9A"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ystematic and thorough analysis</w:t>
                                    </w:r>
                                  </w:p>
                                  <w:p w14:paraId="0B24848A"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Move beyond descriptive to interpretative</w:t>
                                    </w:r>
                                  </w:p>
                                </w:tc>
                              </w:tr>
                              <w:tr w:rsidR="00B35582" w:rsidRPr="00EA3808" w14:paraId="77E811A4" w14:textId="77777777" w:rsidTr="00757EA9">
                                <w:tc>
                                  <w:tcPr>
                                    <w:tcW w:w="2122" w:type="dxa"/>
                                  </w:tcPr>
                                  <w:p w14:paraId="1D903EEA"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Transparency and coherence</w:t>
                                    </w:r>
                                  </w:p>
                                </w:tc>
                                <w:tc>
                                  <w:tcPr>
                                    <w:tcW w:w="7506" w:type="dxa"/>
                                  </w:tcPr>
                                  <w:p w14:paraId="41CA4B15"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Detailed transparent description of aims and methods</w:t>
                                    </w:r>
                                  </w:p>
                                  <w:p w14:paraId="08AF47B0"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Coherent clear accessible writing</w:t>
                                    </w:r>
                                  </w:p>
                                  <w:p w14:paraId="475DE35C"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Fit between theoretical assumptions and methods</w:t>
                                    </w:r>
                                  </w:p>
                                </w:tc>
                              </w:tr>
                              <w:tr w:rsidR="00B35582" w:rsidRPr="00EA3808" w14:paraId="0D485EDB" w14:textId="77777777" w:rsidTr="00757EA9">
                                <w:tc>
                                  <w:tcPr>
                                    <w:tcW w:w="2122" w:type="dxa"/>
                                  </w:tcPr>
                                  <w:p w14:paraId="1CF9BCE3"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Impact and importance</w:t>
                                    </w:r>
                                  </w:p>
                                </w:tc>
                                <w:tc>
                                  <w:tcPr>
                                    <w:tcW w:w="7506" w:type="dxa"/>
                                  </w:tcPr>
                                  <w:p w14:paraId="33D0112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Interesting, important, useful research</w:t>
                                    </w:r>
                                  </w:p>
                                  <w:p w14:paraId="502DEF76"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Wide dissemination to different audiences</w:t>
                                    </w:r>
                                  </w:p>
                                </w:tc>
                              </w:tr>
                            </w:tbl>
                            <w:p w14:paraId="2C6BBAFF" w14:textId="77777777" w:rsidR="00B35582" w:rsidRDefault="00B35582" w:rsidP="00B355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F2347A" id="Group 1063504764" o:spid="_x0000_s1082" style="position:absolute;margin-left:-24.7pt;margin-top:20pt;width:525.3pt;height:211pt;z-index:251730944;mso-width-relative:margin;mso-height-relative:margin" coordorigin="-1894,338" coordsize="49753,26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jQIAQMAAKwIAAAOAAAAZHJzL2Uyb0RvYy54bWzslk1v4yAQhu8r7X9A3Ft/xkmsOlW23VQr&#10;VW2ldtUzwTi2ZAMLJHb31++A7ST92EtWvW0PLjDDMDy8A7m47Joa7ZjSleAZDs59jBinIq/4JsM/&#10;n1ZnM4y0ITwnteAswy9M48vF1y8XrUxZKEpR50whCMJ12soMl8bI1PM0LVlD9LmQjIOxEKohBrpq&#10;4+WKtBC9qb3Q9xOvFSqXSlCmNYxe90a8cPGLglFzXxSaGVRnGHIz7qvcd22/3uKCpBtFZFnRIQ1y&#10;QhYNqTgsug91TQxBW1W9C9VUVAktCnNOReOJoqgoc3uA3QT+m93cKLGVbi+btN3IPSZA+4bTyWHp&#10;3e5GyUf5oIBEKzfAwvXsXrpCNfY/ZIk6h+xlj4x1BlEYTJJpEAVAloItTKbzqT9ApSWQt/POgtk8&#10;ti7gEUWzJOmh0/L7ECOeTyeRPx9jzPwgjK2PN6bgvUqslSAVfaCh/43GY0kkc5B1CjQeFKpyUHIU&#10;hXEy9WcRRpw0oNwnu+VvokNHJsfMTbMEkenADnNt8jZLDYMfgJwmoFyHA5YIwmQANiIN4jCClQcc&#10;k3AaOYc9DZJKpc0NEw2yjQwrULkTH9ndatODG13s8lysqrqGcZLWHLVwaNHEdxP2FghecyB+yNq2&#10;TLfuHI0oGre0FvkL7FSJvpK0pKsKkrgl2jwQBaUDecN1YO7hU9QCFhNDC6NSqN8fjVt/OEOwYtRC&#10;KWZY/9oSxTCqf3A43XkQxxDWuE48mYbQUceW9bGFb5srAdUewMUjqWtaf1OPzUKJ5hlujaVdFUyE&#10;U1g7w2ZsXpn+goBbh7Ll0jlBtUpibvmjpDa0ZWkRP3XPRMnhHAyc4J0Y9UTSN8fR+/YHstwaUVTu&#10;rCzonurAH7Tdy+fzRR4CzCiOk/C9yA+m00T+l6ofRf665mO4FfoyOF3lWtRVboVuCesXfVUrtCMg&#10;BHgtctGCmECjMJjhlfsbbphX004tD3ddHQ7yf3l8dnm4FwGeRPdIDM+3fXOP+66cDj8yFn8AAAD/&#10;/wMAUEsDBBQABgAIAAAAIQAJfy3e4QAAAAsBAAAPAAAAZHJzL2Rvd25yZXYueG1sTI/BSsNAEIbv&#10;gu+wjOCt3U2MRWM2pRT1VARbofS2TaZJaHY2ZLdJ+vZOT3qcmY9/vj9bTrYVA/a+caQhmisQSIUr&#10;G6o0/Ow+Zi8gfDBUmtYRariih2V+f5eZtHQjfeOwDZXgEPKp0VCH0KVS+qJGa/zcdUh8O7nemsBj&#10;X8myNyOH21bGSi2kNQ3xh9p0uK6xOG8vVsPnaMbVU/Q+bM6n9fWwe/7abyLU+vFhWr2BCDiFPxhu&#10;+qwOOTsd3YVKL1oNs+Q1YVRDorjTDVAqikEcebOIFcg8k/875L8AAAD//wMAUEsBAi0AFAAGAAgA&#10;AAAhALaDOJL+AAAA4QEAABMAAAAAAAAAAAAAAAAAAAAAAFtDb250ZW50X1R5cGVzXS54bWxQSwEC&#10;LQAUAAYACAAAACEAOP0h/9YAAACUAQAACwAAAAAAAAAAAAAAAAAvAQAAX3JlbHMvLnJlbHNQSwEC&#10;LQAUAAYACAAAACEARtI0CAEDAACsCAAADgAAAAAAAAAAAAAAAAAuAgAAZHJzL2Uyb0RvYy54bWxQ&#10;SwECLQAUAAYACAAAACEACX8t3uEAAAALAQAADwAAAAAAAAAAAAAAAABbBQAAZHJzL2Rvd25yZXYu&#10;eG1sUEsFBgAAAAAEAAQA8wAAAGkGAAAAAA==&#10;">
                <v:shape id="Text Box 1332467083" o:spid="_x0000_s1083" type="#_x0000_t202" style="position:absolute;left:762;top:24612;width:14236;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fwEyQAAAOMAAAAPAAAAZHJzL2Rvd25yZXYueG1sRE/NasJA&#10;EL4LvsMyQm+6MWltSF1FAtIi9aD14m3MjklodjZmt5r69N1Cocf5/me+7E0jrtS52rKC6SQCQVxY&#10;XXOp4PCxHqcgnEfW2FgmBd/kYLkYDuaYaXvjHV33vhQhhF2GCirv20xKV1Rk0E1sSxy4s+0M+nB2&#10;pdQd3kK4aWQcRTNpsObQUGFLeUXF5/7LKNjk6y3uTrFJ703++n5etZfD8Umph1G/egHhqff/4j/3&#10;mw7zkyR+nD1HaQK/PwUA5OIHAAD//wMAUEsBAi0AFAAGAAgAAAAhANvh9svuAAAAhQEAABMAAAAA&#10;AAAAAAAAAAAAAAAAAFtDb250ZW50X1R5cGVzXS54bWxQSwECLQAUAAYACAAAACEAWvQsW78AAAAV&#10;AQAACwAAAAAAAAAAAAAAAAAfAQAAX3JlbHMvLnJlbHNQSwECLQAUAAYACAAAACEAzXX8BMkAAADj&#10;AAAADwAAAAAAAAAAAAAAAAAHAgAAZHJzL2Rvd25yZXYueG1sUEsFBgAAAAADAAMAtwAAAP0CAAAA&#10;AA==&#10;" filled="f" stroked="f" strokeweight=".5pt">
                  <v:textbox>
                    <w:txbxContent>
                      <w:p w14:paraId="47BB2271" w14:textId="77777777" w:rsidR="00B35582" w:rsidRPr="001060F8" w:rsidRDefault="00B35582" w:rsidP="00B35582">
                        <w:pPr>
                          <w:spacing w:after="0" w:line="240" w:lineRule="auto"/>
                          <w:rPr>
                            <w:rFonts w:cstheme="minorHAnsi"/>
                            <w:b/>
                            <w:bCs/>
                            <w:sz w:val="20"/>
                            <w:szCs w:val="20"/>
                            <w:u w:color="000000"/>
                            <w:lang w:val="en-US"/>
                          </w:rPr>
                        </w:pPr>
                        <w:bookmarkStart w:id="151" w:name="Table4"/>
                        <w:bookmarkEnd w:id="151"/>
                        <w:r w:rsidRPr="001060F8">
                          <w:rPr>
                            <w:rFonts w:cstheme="minorHAnsi"/>
                            <w:b/>
                            <w:bCs/>
                            <w:sz w:val="20"/>
                            <w:szCs w:val="20"/>
                            <w:u w:color="000000"/>
                            <w:lang w:val="en-US" w:eastAsia="en-GB"/>
                          </w:rPr>
                          <w:t xml:space="preserve">Table </w:t>
                        </w:r>
                        <w:r>
                          <w:rPr>
                            <w:rFonts w:cstheme="minorHAnsi"/>
                            <w:b/>
                            <w:bCs/>
                            <w:sz w:val="20"/>
                            <w:szCs w:val="20"/>
                            <w:u w:color="000000"/>
                            <w:lang w:val="en-US" w:eastAsia="en-GB"/>
                          </w:rPr>
                          <w:t>4</w:t>
                        </w:r>
                        <w:r w:rsidRPr="001060F8">
                          <w:rPr>
                            <w:rFonts w:cstheme="minorHAnsi"/>
                            <w:b/>
                            <w:bCs/>
                            <w:sz w:val="20"/>
                            <w:szCs w:val="20"/>
                            <w:u w:color="000000"/>
                            <w:lang w:val="en-US" w:eastAsia="en-GB"/>
                          </w:rPr>
                          <w:t xml:space="preserve">. Quality </w:t>
                        </w:r>
                        <w:r>
                          <w:rPr>
                            <w:rFonts w:cstheme="minorHAnsi"/>
                            <w:b/>
                            <w:bCs/>
                            <w:sz w:val="20"/>
                            <w:szCs w:val="20"/>
                            <w:u w:color="000000"/>
                            <w:lang w:val="en-US" w:eastAsia="en-GB"/>
                          </w:rPr>
                          <w:t>c</w:t>
                        </w:r>
                        <w:r w:rsidRPr="001060F8">
                          <w:rPr>
                            <w:rFonts w:cstheme="minorHAnsi"/>
                            <w:b/>
                            <w:bCs/>
                            <w:sz w:val="20"/>
                            <w:szCs w:val="20"/>
                            <w:u w:color="000000"/>
                            <w:lang w:val="en-US" w:eastAsia="en-GB"/>
                          </w:rPr>
                          <w:t>riteria</w:t>
                        </w:r>
                      </w:p>
                    </w:txbxContent>
                  </v:textbox>
                </v:shape>
                <v:shape id="Text Box 1257234462" o:spid="_x0000_s1084" type="#_x0000_t202" style="position:absolute;left:-1894;top:338;width:49752;height:24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GvLygAAAOMAAAAPAAAAZHJzL2Rvd25yZXYueG1sRE9fS8Mw&#10;EH8X/A7hBN9cap1z1GVDRHGDlbkq+Ho0Z9utuZQkrnWf3gyEPd7v/80Wg2nFgZxvLCu4HSUgiEur&#10;G64UfH683kxB+ICssbVMCn7Jw2J+eTHDTNuet3QoQiViCPsMFdQhdJmUvqzJoB/Zjjhy39YZDPF0&#10;ldQO+xhuWpkmyUQabDg21NjRc03lvvgxCr764s1tVqvde7fMj5tjka/pJVfq+mp4egQRaAhn8b97&#10;qeP89P4hvRuPJymcfooAyPkfAAAA//8DAFBLAQItABQABgAIAAAAIQDb4fbL7gAAAIUBAAATAAAA&#10;AAAAAAAAAAAAAAAAAABbQ29udGVudF9UeXBlc10ueG1sUEsBAi0AFAAGAAgAAAAhAFr0LFu/AAAA&#10;FQEAAAsAAAAAAAAAAAAAAAAAHwEAAF9yZWxzLy5yZWxzUEsBAi0AFAAGAAgAAAAhAHwka8vKAAAA&#10;4wAAAA8AAAAAAAAAAAAAAAAABwIAAGRycy9kb3ducmV2LnhtbFBLBQYAAAAAAwADALcAAAD+AgAA&#10;AAA=&#10;" fillcolor="window" stroked="f" strokeweight=".5pt">
                  <v:textbox>
                    <w:txbxContent>
                      <w:tbl>
                        <w:tblPr>
                          <w:tblStyle w:val="TableGrid"/>
                          <w:tblW w:w="9628" w:type="dxa"/>
                          <w:tblInd w:w="-5" w:type="dxa"/>
                          <w:tblLook w:val="04A0" w:firstRow="1" w:lastRow="0" w:firstColumn="1" w:lastColumn="0" w:noHBand="0" w:noVBand="1"/>
                        </w:tblPr>
                        <w:tblGrid>
                          <w:gridCol w:w="2122"/>
                          <w:gridCol w:w="7506"/>
                        </w:tblGrid>
                        <w:tr w:rsidR="00B35582" w:rsidRPr="00EA3808" w14:paraId="7CFD4947" w14:textId="77777777" w:rsidTr="00757EA9">
                          <w:tc>
                            <w:tcPr>
                              <w:tcW w:w="2122" w:type="dxa"/>
                            </w:tcPr>
                            <w:p w14:paraId="3A730296" w14:textId="77777777" w:rsidR="00B35582" w:rsidRPr="006C6ADE" w:rsidRDefault="00B35582" w:rsidP="006C6ADE">
                              <w:pPr>
                                <w:rPr>
                                  <w:rFonts w:cstheme="minorHAnsi"/>
                                  <w:b/>
                                  <w:bCs/>
                                  <w:sz w:val="20"/>
                                  <w:szCs w:val="20"/>
                                  <w:u w:color="000000"/>
                                  <w:lang w:val="en-US" w:eastAsia="en-GB"/>
                                </w:rPr>
                              </w:pPr>
                              <w:r w:rsidRPr="006C6ADE">
                                <w:rPr>
                                  <w:rFonts w:cstheme="minorHAnsi"/>
                                  <w:b/>
                                  <w:bCs/>
                                  <w:sz w:val="20"/>
                                  <w:szCs w:val="20"/>
                                  <w:u w:color="000000"/>
                                  <w:lang w:val="en-US" w:eastAsia="en-GB"/>
                                </w:rPr>
                                <w:t>Criteria</w:t>
                              </w:r>
                            </w:p>
                          </w:tc>
                          <w:tc>
                            <w:tcPr>
                              <w:tcW w:w="7506" w:type="dxa"/>
                            </w:tcPr>
                            <w:p w14:paraId="6936F90D" w14:textId="77777777" w:rsidR="00B35582" w:rsidRPr="006C6ADE" w:rsidRDefault="00B35582" w:rsidP="006C6ADE">
                              <w:pPr>
                                <w:rPr>
                                  <w:rFonts w:cstheme="minorHAnsi"/>
                                  <w:b/>
                                  <w:bCs/>
                                  <w:sz w:val="20"/>
                                  <w:szCs w:val="20"/>
                                  <w:u w:color="000000"/>
                                  <w:lang w:val="en-US" w:eastAsia="en-GB"/>
                                </w:rPr>
                              </w:pPr>
                              <w:r w:rsidRPr="006C6ADE">
                                <w:rPr>
                                  <w:rFonts w:cstheme="minorHAnsi"/>
                                  <w:b/>
                                  <w:bCs/>
                                  <w:sz w:val="20"/>
                                  <w:szCs w:val="20"/>
                                  <w:u w:color="000000"/>
                                  <w:lang w:val="en-US" w:eastAsia="en-GB"/>
                                </w:rPr>
                                <w:t>How addressed</w:t>
                              </w:r>
                            </w:p>
                          </w:tc>
                        </w:tr>
                        <w:tr w:rsidR="00B35582" w:rsidRPr="00EA3808" w14:paraId="019D9697" w14:textId="77777777" w:rsidTr="00757EA9">
                          <w:tc>
                            <w:tcPr>
                              <w:tcW w:w="2122" w:type="dxa"/>
                            </w:tcPr>
                            <w:p w14:paraId="1BF115AB"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ensitivity to context</w:t>
                              </w:r>
                            </w:p>
                          </w:tc>
                          <w:tc>
                            <w:tcPr>
                              <w:tcW w:w="7506" w:type="dxa"/>
                            </w:tcPr>
                            <w:p w14:paraId="0AD8F1C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ensitivity to palliative care – participants, gatekeeping, ethical issues</w:t>
                              </w:r>
                            </w:p>
                            <w:p w14:paraId="3FBF282B"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kills as experienced interviewer in other sensitive contexts (mental health)</w:t>
                              </w:r>
                            </w:p>
                            <w:p w14:paraId="2374D629"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Use of data – giving voice to participants</w:t>
                              </w:r>
                            </w:p>
                            <w:p w14:paraId="5448A2E2"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Awareness of existing literature</w:t>
                              </w:r>
                            </w:p>
                          </w:tc>
                        </w:tr>
                        <w:tr w:rsidR="00B35582" w:rsidRPr="00EA3808" w14:paraId="12FD6173" w14:textId="77777777" w:rsidTr="00757EA9">
                          <w:tc>
                            <w:tcPr>
                              <w:tcW w:w="2122" w:type="dxa"/>
                            </w:tcPr>
                            <w:p w14:paraId="15A6D435"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Commitment and rigour</w:t>
                              </w:r>
                            </w:p>
                          </w:tc>
                          <w:tc>
                            <w:tcPr>
                              <w:tcW w:w="7506" w:type="dxa"/>
                            </w:tcPr>
                            <w:p w14:paraId="3C27B552"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kills as interviewer</w:t>
                              </w:r>
                            </w:p>
                            <w:p w14:paraId="5A63D56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 xml:space="preserve">Appropriateness of sample – purposive, to explore divergent views and patterns, </w:t>
                              </w:r>
                            </w:p>
                            <w:p w14:paraId="42FDD07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Reflexivity by researcher</w:t>
                              </w:r>
                            </w:p>
                            <w:p w14:paraId="1E324F9A"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Systematic and thorough analysis</w:t>
                              </w:r>
                            </w:p>
                            <w:p w14:paraId="0B24848A"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Move beyond descriptive to interpretative</w:t>
                              </w:r>
                            </w:p>
                          </w:tc>
                        </w:tr>
                        <w:tr w:rsidR="00B35582" w:rsidRPr="00EA3808" w14:paraId="77E811A4" w14:textId="77777777" w:rsidTr="00757EA9">
                          <w:tc>
                            <w:tcPr>
                              <w:tcW w:w="2122" w:type="dxa"/>
                            </w:tcPr>
                            <w:p w14:paraId="1D903EEA"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Transparency and coherence</w:t>
                              </w:r>
                            </w:p>
                          </w:tc>
                          <w:tc>
                            <w:tcPr>
                              <w:tcW w:w="7506" w:type="dxa"/>
                            </w:tcPr>
                            <w:p w14:paraId="41CA4B15"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Detailed transparent description of aims and methods</w:t>
                              </w:r>
                            </w:p>
                            <w:p w14:paraId="08AF47B0"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Coherent clear accessible writing</w:t>
                              </w:r>
                            </w:p>
                            <w:p w14:paraId="475DE35C"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Fit between theoretical assumptions and methods</w:t>
                              </w:r>
                            </w:p>
                          </w:tc>
                        </w:tr>
                        <w:tr w:rsidR="00B35582" w:rsidRPr="00EA3808" w14:paraId="0D485EDB" w14:textId="77777777" w:rsidTr="00757EA9">
                          <w:tc>
                            <w:tcPr>
                              <w:tcW w:w="2122" w:type="dxa"/>
                            </w:tcPr>
                            <w:p w14:paraId="1CF9BCE3"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Impact and importance</w:t>
                              </w:r>
                            </w:p>
                          </w:tc>
                          <w:tc>
                            <w:tcPr>
                              <w:tcW w:w="7506" w:type="dxa"/>
                            </w:tcPr>
                            <w:p w14:paraId="33D01121"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Interesting, important, useful research</w:t>
                              </w:r>
                            </w:p>
                            <w:p w14:paraId="502DEF76" w14:textId="77777777" w:rsidR="00B35582" w:rsidRPr="00EA3808" w:rsidRDefault="00B35582" w:rsidP="006C6ADE">
                              <w:pPr>
                                <w:rPr>
                                  <w:rFonts w:cstheme="minorHAnsi"/>
                                  <w:sz w:val="20"/>
                                  <w:szCs w:val="20"/>
                                  <w:u w:color="000000"/>
                                  <w:lang w:val="en-US" w:eastAsia="en-GB"/>
                                </w:rPr>
                              </w:pPr>
                              <w:r w:rsidRPr="00EA3808">
                                <w:rPr>
                                  <w:rFonts w:cstheme="minorHAnsi"/>
                                  <w:sz w:val="20"/>
                                  <w:szCs w:val="20"/>
                                  <w:u w:color="000000"/>
                                  <w:lang w:val="en-US" w:eastAsia="en-GB"/>
                                </w:rPr>
                                <w:t>Wide dissemination to different audiences</w:t>
                              </w:r>
                            </w:p>
                          </w:tc>
                        </w:tr>
                      </w:tbl>
                      <w:p w14:paraId="2C6BBAFF" w14:textId="77777777" w:rsidR="00B35582" w:rsidRDefault="00B35582" w:rsidP="00B35582"/>
                    </w:txbxContent>
                  </v:textbox>
                </v:shape>
                <w10:wrap type="square"/>
              </v:group>
            </w:pict>
          </mc:Fallback>
        </mc:AlternateContent>
      </w:r>
    </w:p>
    <w:p w14:paraId="24E16DAD" w14:textId="77777777" w:rsidR="00757EA9" w:rsidRDefault="00757EA9" w:rsidP="00B35582">
      <w:pPr>
        <w:spacing w:after="0" w:line="240" w:lineRule="auto"/>
        <w:rPr>
          <w:rFonts w:cstheme="minorHAnsi"/>
          <w:sz w:val="24"/>
          <w:szCs w:val="24"/>
          <w:u w:color="000000"/>
          <w:lang w:val="en-US" w:eastAsia="en-GB"/>
        </w:rPr>
      </w:pPr>
    </w:p>
    <w:p w14:paraId="2FDF5C96" w14:textId="6746DEE2"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Therefore, this study took the approach whereby study participants and Reference Group members were not regarded as inherently vulnerable. Instead, the focus was on how the study, methods and context, could create vulnerability and how this can be minimised. Therefore, a number of procedures were followed:</w:t>
      </w:r>
    </w:p>
    <w:p w14:paraId="26EFA49C" w14:textId="77777777" w:rsidR="00B35582" w:rsidRPr="00B35582" w:rsidRDefault="00B35582" w:rsidP="00B35582">
      <w:pPr>
        <w:spacing w:after="0" w:line="240" w:lineRule="auto"/>
        <w:rPr>
          <w:rFonts w:cstheme="minorHAnsi"/>
          <w:sz w:val="24"/>
          <w:szCs w:val="24"/>
          <w:u w:color="000000"/>
          <w:lang w:val="en-US" w:eastAsia="en-GB"/>
        </w:rPr>
      </w:pPr>
    </w:p>
    <w:p w14:paraId="528ABE67" w14:textId="77777777"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Only those aged 18 years or older and who had capacity to consent were recruited</w:t>
      </w:r>
    </w:p>
    <w:p w14:paraId="2FB74511" w14:textId="246AF025"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The consent form (</w:t>
      </w:r>
      <w:hyperlink w:anchor="Appendix14" w:history="1">
        <w:r w:rsidRPr="00635D01">
          <w:rPr>
            <w:rStyle w:val="Hyperlink"/>
            <w:rFonts w:cstheme="minorHAnsi"/>
            <w:b/>
            <w:bCs/>
            <w:sz w:val="24"/>
            <w:szCs w:val="24"/>
            <w:lang w:val="en-US" w:eastAsia="en-GB"/>
          </w:rPr>
          <w:t>Appendix 1</w:t>
        </w:r>
        <w:r w:rsidR="00B4025D">
          <w:rPr>
            <w:rStyle w:val="Hyperlink"/>
            <w:rFonts w:cstheme="minorHAnsi"/>
            <w:b/>
            <w:bCs/>
            <w:sz w:val="24"/>
            <w:szCs w:val="24"/>
            <w:lang w:val="en-US" w:eastAsia="en-GB"/>
          </w:rPr>
          <w:t>4</w:t>
        </w:r>
        <w:r w:rsidRPr="00635D01">
          <w:rPr>
            <w:rStyle w:val="Hyperlink"/>
            <w:rFonts w:cstheme="minorHAnsi"/>
            <w:b/>
            <w:bCs/>
            <w:sz w:val="24"/>
            <w:szCs w:val="24"/>
            <w:lang w:val="en-US" w:eastAsia="en-GB"/>
          </w:rPr>
          <w:t>. Interview consent form</w:t>
        </w:r>
      </w:hyperlink>
      <w:r w:rsidRPr="00B35582">
        <w:rPr>
          <w:rFonts w:cstheme="minorHAnsi"/>
          <w:sz w:val="24"/>
          <w:szCs w:val="24"/>
          <w:u w:color="000000"/>
          <w:lang w:val="en-US" w:eastAsia="en-GB"/>
        </w:rPr>
        <w:t>), information sheet (</w:t>
      </w:r>
      <w:hyperlink w:anchor="Appendix15" w:history="1">
        <w:r w:rsidRPr="00635D01">
          <w:rPr>
            <w:rStyle w:val="Hyperlink"/>
            <w:rFonts w:cstheme="minorHAnsi"/>
            <w:b/>
            <w:bCs/>
            <w:sz w:val="24"/>
            <w:szCs w:val="24"/>
            <w:lang w:val="en-US" w:eastAsia="en-GB"/>
          </w:rPr>
          <w:t>Appendix 1</w:t>
        </w:r>
        <w:r w:rsidR="00B4025D">
          <w:rPr>
            <w:rStyle w:val="Hyperlink"/>
            <w:rFonts w:cstheme="minorHAnsi"/>
            <w:b/>
            <w:bCs/>
            <w:sz w:val="24"/>
            <w:szCs w:val="24"/>
            <w:lang w:val="en-US" w:eastAsia="en-GB"/>
          </w:rPr>
          <w:t>5</w:t>
        </w:r>
        <w:r w:rsidRPr="00635D01">
          <w:rPr>
            <w:rStyle w:val="Hyperlink"/>
            <w:rFonts w:cstheme="minorHAnsi"/>
            <w:b/>
            <w:bCs/>
            <w:sz w:val="24"/>
            <w:szCs w:val="24"/>
            <w:lang w:val="en-US" w:eastAsia="en-GB"/>
          </w:rPr>
          <w:t>. Interview participant information sheet</w:t>
        </w:r>
      </w:hyperlink>
      <w:r w:rsidRPr="00B35582">
        <w:rPr>
          <w:rFonts w:cstheme="minorHAnsi"/>
          <w:sz w:val="24"/>
          <w:szCs w:val="24"/>
          <w:u w:color="000000"/>
          <w:lang w:val="en-US" w:eastAsia="en-GB"/>
        </w:rPr>
        <w:t>) and other documentation was devised with the assistance of the Reference Group</w:t>
      </w:r>
    </w:p>
    <w:p w14:paraId="24E17A3D" w14:textId="77777777"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The researcher talked through the consent form, information sheet and other documentation with participants as required. The information sheet was provided at least 24 hours prior to interview</w:t>
      </w:r>
    </w:p>
    <w:p w14:paraId="791B4090" w14:textId="77777777"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articipants were offered a choice of telephone or online interview</w:t>
      </w:r>
    </w:p>
    <w:p w14:paraId="2588BC51" w14:textId="77777777"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Participants could have someone with them during the interview if they wished</w:t>
      </w:r>
    </w:p>
    <w:p w14:paraId="09AD2767" w14:textId="77777777"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During interviews participants were not asked specific questions about their health or use of services, as the focus of the study was on involvement in research. However, if distress or painful memories were evoked, then I drew on my previous skills in healthcare practice and research</w:t>
      </w:r>
    </w:p>
    <w:p w14:paraId="52CD41D4" w14:textId="03490D92"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 list of useful organisations was provided to patient, carer and public member participants that included contact details of the coordinator in the site (</w:t>
      </w:r>
      <w:hyperlink w:anchor="Appendix16" w:history="1">
        <w:r w:rsidRPr="00635D01">
          <w:rPr>
            <w:rStyle w:val="Hyperlink"/>
            <w:rFonts w:cstheme="minorHAnsi"/>
            <w:b/>
            <w:bCs/>
            <w:sz w:val="24"/>
            <w:szCs w:val="24"/>
            <w:lang w:val="en-US" w:eastAsia="en-GB"/>
          </w:rPr>
          <w:t>Appendix 1</w:t>
        </w:r>
        <w:r w:rsidR="00B4025D">
          <w:rPr>
            <w:rStyle w:val="Hyperlink"/>
            <w:rFonts w:cstheme="minorHAnsi"/>
            <w:b/>
            <w:bCs/>
            <w:sz w:val="24"/>
            <w:szCs w:val="24"/>
            <w:lang w:val="en-US" w:eastAsia="en-GB"/>
          </w:rPr>
          <w:t>6</w:t>
        </w:r>
        <w:r w:rsidRPr="00635D01">
          <w:rPr>
            <w:rStyle w:val="Hyperlink"/>
            <w:rFonts w:cstheme="minorHAnsi"/>
            <w:b/>
            <w:bCs/>
            <w:sz w:val="24"/>
            <w:szCs w:val="24"/>
            <w:lang w:val="en-US" w:eastAsia="en-GB"/>
          </w:rPr>
          <w:t>. Useful organisations</w:t>
        </w:r>
        <w:r w:rsidRPr="00B4025D">
          <w:rPr>
            <w:rStyle w:val="Hyperlink"/>
            <w:rFonts w:cstheme="minorHAnsi"/>
            <w:color w:val="auto"/>
            <w:sz w:val="24"/>
            <w:szCs w:val="24"/>
            <w:u w:val="none"/>
            <w:lang w:val="en-US" w:eastAsia="en-GB"/>
          </w:rPr>
          <w:t>)</w:t>
        </w:r>
      </w:hyperlink>
    </w:p>
    <w:p w14:paraId="276350B0" w14:textId="77777777"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An ongoing consent procedure was employed, interviews or audio recordings could be stopped at any time, and the voluntary nature of taking part in the research was stressed throughout</w:t>
      </w:r>
    </w:p>
    <w:p w14:paraId="281B2E48" w14:textId="2FE0B5AD" w:rsidR="00B35582" w:rsidRPr="00B35582" w:rsidRDefault="00B35582" w:rsidP="00B35582">
      <w:pPr>
        <w:numPr>
          <w:ilvl w:val="0"/>
          <w:numId w:val="43"/>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lastRenderedPageBreak/>
        <w:t xml:space="preserve">Positive feedback was provided at the end of interviews </w:t>
      </w:r>
      <w:r w:rsidR="00C445FA">
        <w:rPr>
          <w:rFonts w:cstheme="minorHAnsi"/>
          <w:sz w:val="24"/>
          <w:szCs w:val="24"/>
          <w:u w:color="000000"/>
          <w:lang w:val="en-US" w:eastAsia="en-GB"/>
        </w:rPr>
        <w:fldChar w:fldCharType="begin">
          <w:fldData xml:space="preserve">PEVuZE5vdGU+PENpdGU+PFJlY051bT43MTg3PC9SZWNOdW0+PERpc3BsYXlUZXh0PihBbGxtYXJr
IGV0IGFsLiAyMDA5OyBUaG9tcHNvbiBhbmQgQ2hhbWJlcnMgMjAxMSk8L0Rpc3BsYXlUZXh0Pjxy
ZWNvcmQ+PHJlYy1udW1iZXI+NzE4NzwvcmVjLW51bWJlcj48Zm9yZWlnbi1rZXlzPjxrZXkgYXBw
PSJFTiIgZGItaWQ9ImVkYTk5ZXNyOWFycDUyZTIwdjJwZnR6NHJwNXM5eDBldmVmNSIgdGltZXN0
YW1wPSIxNDY2MDc5MTI2Ij43MTg3PC9rZXk+PC9mb3JlaWduLWtleXM+PHJlZi10eXBlIG5hbWU9
IkJvb2sgU2VjdGlvbiI+NTwvcmVmLXR5cGU+PGNvbnRyaWJ1dG9ycz48YXV0aG9ycz48YXV0aG9y
PlRob21wc29uLCBBLjwvYXV0aG9yPjxhdXRob3I+Q2hhbWJlcnMsIEUuPC9hdXRob3I+PC9hdXRo
b3JzPjxzZWNvbmRhcnktYXV0aG9ycz48YXV0aG9yPkhhcnBlciwgRC48L2F1dGhvcj48YXV0aG9y
PlRob21wc29uLCBBLjwvYXV0aG9yPjwvc2Vjb25kYXJ5LWF1dGhvcnM+PC9jb250cmlidXRvcnM+
PHRpdGxlcz48dGl0bGU+RXRoaWNhbCBJc3N1ZXMgaW4gUXVhbGl0YXRpdmUgTWVudGFsIEhlYWx0
aCBSZXNlYXJjaDwvdGl0bGU+PHNlY29uZGFyeS10aXRsZT5RdWFsaXRhdGl2ZSBSZXNlYXJjaCBN
ZXRob2RzIGluIE1lbnRhbCBIZWFsdGggYW5kIFBzeWNob3RoZXJhcHk6IEEgR3VpZGUgZm9yIFN0
dWRlbnRzIGFuZCBQcmFjdGl0aW9uZXJzPC9zZWNvbmRhcnktdGl0bGU+PC90aXRsZXM+PHBhZ2Vz
PjIzLTM3PC9wYWdlcz48c2VjdGlvbj4zPC9zZWN0aW9uPjxyZXByaW50LWVkaXRpb24+aW4gZmls
ZTwvcmVwcmludC1lZGl0aW9uPjxrZXl3b3Jkcz48a2V5d29yZD5xdWFsaXRhdGl2ZTwva2V5d29y
ZD48a2V5d29yZD5RdWFsaXRhdGl2ZSBSZXNlYXJjaDwva2V5d29yZD48a2V5d29yZD5SZXNlYXJj
aDwva2V5d29yZD48a2V5d29yZD5yZXNlYXJjaCBtZXRob2RzPC9rZXl3b3JkPjxrZXl3b3JkPm1l
dGhvZHM8L2tleXdvcmQ+PGtleXdvcmQ+TWVudGFsIEhlYWx0aDwva2V5d29yZD48a2V5d29yZD5N
ZW50YWwtSGVhbHRoPC9rZXl3b3JkPjxrZXl3b3JkPkhlYWx0aDwva2V5d29yZD48a2V5d29yZD5Q
c3ljaG90aGVyYXB5PC9rZXl3b3JkPjxrZXl3b3JkPlN0dWRlbnRzPC9rZXl3b3JkPjxrZXl3b3Jk
PnJldmlldzwva2V5d29yZD48a2V5d29yZD5saXRlcmF0dXJlPC9rZXl3b3JkPjxrZXl3b3JkPnVz
ZXJzPC9rZXl3b3JkPjxrZXl3b3JkPnVzZXI8L2tleXdvcmQ+PGtleXdvcmQ+cHJhY3RpY2U8L2tl
eXdvcmQ+PC9rZXl3b3Jkcz48ZGF0ZXM+PHllYXI+MjAxMTwveWVhcj48cHViLWRhdGVzPjxkYXRl
PjcvMS8yMDExPC9kYXRlPjwvcHViLWRhdGVzPjwvZGF0ZXM+PHB1Yi1sb2NhdGlvbj5Mb25kb248
L3B1Yi1sb2NhdGlvbj48cHVibGlzaGVyPldpbGV5LUJsYWNrd2VsbDwvcHVibGlzaGVyPjxsYWJl
bD4xMTMxUjwvbGFiZWw+PHVybHM+PHJlbGF0ZWQtdXJscz48dXJsPjxzdHlsZSBmYWNlPSJ1bmRl
cmxpbmUiIGZvbnQ9ImRlZmF1bHQiIHNpemU9IjEwMCUiPmh0dHA6Ly93d3cuYW1hem9uLmNvLnVr
L1F1YWxpdGF0aXZlLVJlc2VhcmNoLU1ldGhvZHMtTWVudGFsLVBzeWNob3RoZXJhcHkvZHAvMDQ3
MDY2MzcwNzwvc3R5bGU+PC91cmw+PC9yZWxhdGVkLXVybHM+PC91cmxzPjwvcmVjb3JkPjwvQ2l0
ZT48Q2l0ZT48UmVjTnVtPjYxMTk8L1JlY051bT48cmVjb3JkPjxyZWMtbnVtYmVyPjYxMTk8L3Jl
Yy1udW1iZXI+PGZvcmVpZ24ta2V5cz48a2V5IGFwcD0iRU4iIGRiLWlkPSJlZGE5OWVzcjlhcnA1
MmUyMHYycGZ0ejRycDVzOXgwZXZlZjUiIHRpbWVzdGFtcD0iMTQ2NjA3OTEyNSI+NjExOTwva2V5
PjwvZm9yZWlnbi1rZXlzPjxyZWYtdHlwZSBuYW1lPSJKb3VybmFsIEFydGljbGUiPjE3PC9yZWYt
dHlwZT48Y29udHJpYnV0b3JzPjxhdXRob3JzPjxhdXRob3I+QWxsbWFyaywgUC48L2F1dGhvcj48
YXV0aG9yPkJvb3RlLCBKLjwvYXV0aG9yPjxhdXRob3I+Q2hhbWJlcnMsIEUuPC9hdXRob3I+PGF1
dGhvcj5DbGFya2UsIEEuPC9hdXRob3I+PGF1dGhvcj5NY0Rvbm5lbGwsIEEuPC9hdXRob3I+PGF1
dGhvcj5UaG9tcHNvbiwgQS48L2F1dGhvcj48YXV0aG9yPlRvZCwgQS48L2F1dGhvcj48L2F1dGhv
cnM+PC9jb250cmlidXRvcnM+PHRpdGxlcz48dGl0bGU+RXRoaWNhbCBpc3N1ZXMgaW4gdGhlIHVz
ZSBvZiBpbi1kZXB0aCBpbnRlcnZpZXdzOiBsaXRlcmF0dXJlIHJldmlldyBhbmQgZGlzY3Vzc2lv
bjwvdGl0bGU+PHNlY29uZGFyeS10aXRsZT5SZXNlYXJjaCBFdGhpY3MgUmV2aWV3PC9zZWNvbmRh
cnktdGl0bGU+PC90aXRsZXM+PHBlcmlvZGljYWw+PGZ1bGwtdGl0bGU+UmVzZWFyY2ggRXRoaWNz
IFJldmlldzwvZnVsbC10aXRsZT48L3BlcmlvZGljYWw+PHBhZ2VzPjQ4LTU0PC9wYWdlcz48dm9s
dW1lPjU8L3ZvbHVtZT48bnVtYmVyPjI8L251bWJlcj48cmVwcmludC1lZGl0aW9uPmluIGZpbGU8
L3JlcHJpbnQtZWRpdGlvbj48a2V5d29yZHM+PGtleXdvcmQ+Q29uZmlkZW50aWFsaXR5PC9rZXl3
b3JkPjxrZXl3b3JkPmV0aGljczwva2V5d29yZD48a2V5d29yZD5oYXJtPC9rZXl3b3JkPjxrZXl3
b3JkPmluZm9ybWF0aW9uPC9rZXl3b3JkPjxrZXl3b3JkPkluZm9ybWVkIENvbnNlbnQ8L2tleXdv
cmQ+PGtleXdvcmQ+SW50ZXJ2aWV3czwva2V5d29yZD48a2V5d29yZD5saXRlcmF0dXJlPC9rZXl3
b3JkPjxrZXl3b3JkPk5lZWQ8L2tleXdvcmQ+PGtleXdvcmQ+UHJpdmFjeTwva2V5d29yZD48a2V5
d29yZD5SZXNlYXJjaDwva2V5d29yZD48a2V5d29yZD5yZXZpZXc8L2tleXdvcmQ+PGtleXdvcmQ+
Um9sZTwva2V5d29yZD48L2tleXdvcmRzPjxkYXRlcz48eWVhcj4yMDA5PC95ZWFyPjxwdWItZGF0
ZXM+PGRhdGU+MjAwOTwvZGF0ZT48L3B1Yi1kYXRlcz48L2RhdGVzPjxsYWJlbD4xMDc2UjwvbGFi
ZWw+PHVybHM+PHJlbGF0ZWQtdXJscz48dXJsPjxzdHlsZSBmYWNlPSJ1bmRlcmxpbmUiIGZvbnQ9
ImRlZmF1bHQiIHNpemU9IjEwMCUiPmh0dHA6Ly93d3cucmVzZWFyY2gtZXRoaWNzLXJldmlldy5j
b20vNV8yLmh0bWw8L3N0eWxlPjwvdXJsPjwvcmVsYXRlZC11cmxzPjwvdXJscz48L3JlY29yZD48
L0NpdGU+PC9FbmROb3RlPn==
</w:fldData>
        </w:fldChar>
      </w:r>
      <w:r w:rsidR="00C445FA">
        <w:rPr>
          <w:rFonts w:cstheme="minorHAnsi"/>
          <w:sz w:val="24"/>
          <w:szCs w:val="24"/>
          <w:u w:color="000000"/>
          <w:lang w:val="en-US" w:eastAsia="en-GB"/>
        </w:rPr>
        <w:instrText xml:space="preserve"> ADDIN EN.CITE </w:instrText>
      </w:r>
      <w:r w:rsidR="00C445FA">
        <w:rPr>
          <w:rFonts w:cstheme="minorHAnsi"/>
          <w:sz w:val="24"/>
          <w:szCs w:val="24"/>
          <w:u w:color="000000"/>
          <w:lang w:val="en-US" w:eastAsia="en-GB"/>
        </w:rPr>
        <w:fldChar w:fldCharType="begin">
          <w:fldData xml:space="preserve">PEVuZE5vdGU+PENpdGU+PFJlY051bT43MTg3PC9SZWNOdW0+PERpc3BsYXlUZXh0PihBbGxtYXJr
IGV0IGFsLiAyMDA5OyBUaG9tcHNvbiBhbmQgQ2hhbWJlcnMgMjAxMSk8L0Rpc3BsYXlUZXh0Pjxy
ZWNvcmQ+PHJlYy1udW1iZXI+NzE4NzwvcmVjLW51bWJlcj48Zm9yZWlnbi1rZXlzPjxrZXkgYXBw
PSJFTiIgZGItaWQ9ImVkYTk5ZXNyOWFycDUyZTIwdjJwZnR6NHJwNXM5eDBldmVmNSIgdGltZXN0
YW1wPSIxNDY2MDc5MTI2Ij43MTg3PC9rZXk+PC9mb3JlaWduLWtleXM+PHJlZi10eXBlIG5hbWU9
IkJvb2sgU2VjdGlvbiI+NTwvcmVmLXR5cGU+PGNvbnRyaWJ1dG9ycz48YXV0aG9ycz48YXV0aG9y
PlRob21wc29uLCBBLjwvYXV0aG9yPjxhdXRob3I+Q2hhbWJlcnMsIEUuPC9hdXRob3I+PC9hdXRo
b3JzPjxzZWNvbmRhcnktYXV0aG9ycz48YXV0aG9yPkhhcnBlciwgRC48L2F1dGhvcj48YXV0aG9y
PlRob21wc29uLCBBLjwvYXV0aG9yPjwvc2Vjb25kYXJ5LWF1dGhvcnM+PC9jb250cmlidXRvcnM+
PHRpdGxlcz48dGl0bGU+RXRoaWNhbCBJc3N1ZXMgaW4gUXVhbGl0YXRpdmUgTWVudGFsIEhlYWx0
aCBSZXNlYXJjaDwvdGl0bGU+PHNlY29uZGFyeS10aXRsZT5RdWFsaXRhdGl2ZSBSZXNlYXJjaCBN
ZXRob2RzIGluIE1lbnRhbCBIZWFsdGggYW5kIFBzeWNob3RoZXJhcHk6IEEgR3VpZGUgZm9yIFN0
dWRlbnRzIGFuZCBQcmFjdGl0aW9uZXJzPC9zZWNvbmRhcnktdGl0bGU+PC90aXRsZXM+PHBhZ2Vz
PjIzLTM3PC9wYWdlcz48c2VjdGlvbj4zPC9zZWN0aW9uPjxyZXByaW50LWVkaXRpb24+aW4gZmls
ZTwvcmVwcmludC1lZGl0aW9uPjxrZXl3b3Jkcz48a2V5d29yZD5xdWFsaXRhdGl2ZTwva2V5d29y
ZD48a2V5d29yZD5RdWFsaXRhdGl2ZSBSZXNlYXJjaDwva2V5d29yZD48a2V5d29yZD5SZXNlYXJj
aDwva2V5d29yZD48a2V5d29yZD5yZXNlYXJjaCBtZXRob2RzPC9rZXl3b3JkPjxrZXl3b3JkPm1l
dGhvZHM8L2tleXdvcmQ+PGtleXdvcmQ+TWVudGFsIEhlYWx0aDwva2V5d29yZD48a2V5d29yZD5N
ZW50YWwtSGVhbHRoPC9rZXl3b3JkPjxrZXl3b3JkPkhlYWx0aDwva2V5d29yZD48a2V5d29yZD5Q
c3ljaG90aGVyYXB5PC9rZXl3b3JkPjxrZXl3b3JkPlN0dWRlbnRzPC9rZXl3b3JkPjxrZXl3b3Jk
PnJldmlldzwva2V5d29yZD48a2V5d29yZD5saXRlcmF0dXJlPC9rZXl3b3JkPjxrZXl3b3JkPnVz
ZXJzPC9rZXl3b3JkPjxrZXl3b3JkPnVzZXI8L2tleXdvcmQ+PGtleXdvcmQ+cHJhY3RpY2U8L2tl
eXdvcmQ+PC9rZXl3b3Jkcz48ZGF0ZXM+PHllYXI+MjAxMTwveWVhcj48cHViLWRhdGVzPjxkYXRl
PjcvMS8yMDExPC9kYXRlPjwvcHViLWRhdGVzPjwvZGF0ZXM+PHB1Yi1sb2NhdGlvbj5Mb25kb248
L3B1Yi1sb2NhdGlvbj48cHVibGlzaGVyPldpbGV5LUJsYWNrd2VsbDwvcHVibGlzaGVyPjxsYWJl
bD4xMTMxUjwvbGFiZWw+PHVybHM+PHJlbGF0ZWQtdXJscz48dXJsPjxzdHlsZSBmYWNlPSJ1bmRl
cmxpbmUiIGZvbnQ9ImRlZmF1bHQiIHNpemU9IjEwMCUiPmh0dHA6Ly93d3cuYW1hem9uLmNvLnVr
L1F1YWxpdGF0aXZlLVJlc2VhcmNoLU1ldGhvZHMtTWVudGFsLVBzeWNob3RoZXJhcHkvZHAvMDQ3
MDY2MzcwNzwvc3R5bGU+PC91cmw+PC9yZWxhdGVkLXVybHM+PC91cmxzPjwvcmVjb3JkPjwvQ2l0
ZT48Q2l0ZT48UmVjTnVtPjYxMTk8L1JlY051bT48cmVjb3JkPjxyZWMtbnVtYmVyPjYxMTk8L3Jl
Yy1udW1iZXI+PGZvcmVpZ24ta2V5cz48a2V5IGFwcD0iRU4iIGRiLWlkPSJlZGE5OWVzcjlhcnA1
MmUyMHYycGZ0ejRycDVzOXgwZXZlZjUiIHRpbWVzdGFtcD0iMTQ2NjA3OTEyNSI+NjExOTwva2V5
PjwvZm9yZWlnbi1rZXlzPjxyZWYtdHlwZSBuYW1lPSJKb3VybmFsIEFydGljbGUiPjE3PC9yZWYt
dHlwZT48Y29udHJpYnV0b3JzPjxhdXRob3JzPjxhdXRob3I+QWxsbWFyaywgUC48L2F1dGhvcj48
YXV0aG9yPkJvb3RlLCBKLjwvYXV0aG9yPjxhdXRob3I+Q2hhbWJlcnMsIEUuPC9hdXRob3I+PGF1
dGhvcj5DbGFya2UsIEEuPC9hdXRob3I+PGF1dGhvcj5NY0Rvbm5lbGwsIEEuPC9hdXRob3I+PGF1
dGhvcj5UaG9tcHNvbiwgQS48L2F1dGhvcj48YXV0aG9yPlRvZCwgQS48L2F1dGhvcj48L2F1dGhv
cnM+PC9jb250cmlidXRvcnM+PHRpdGxlcz48dGl0bGU+RXRoaWNhbCBpc3N1ZXMgaW4gdGhlIHVz
ZSBvZiBpbi1kZXB0aCBpbnRlcnZpZXdzOiBsaXRlcmF0dXJlIHJldmlldyBhbmQgZGlzY3Vzc2lv
bjwvdGl0bGU+PHNlY29uZGFyeS10aXRsZT5SZXNlYXJjaCBFdGhpY3MgUmV2aWV3PC9zZWNvbmRh
cnktdGl0bGU+PC90aXRsZXM+PHBlcmlvZGljYWw+PGZ1bGwtdGl0bGU+UmVzZWFyY2ggRXRoaWNz
IFJldmlldzwvZnVsbC10aXRsZT48L3BlcmlvZGljYWw+PHBhZ2VzPjQ4LTU0PC9wYWdlcz48dm9s
dW1lPjU8L3ZvbHVtZT48bnVtYmVyPjI8L251bWJlcj48cmVwcmludC1lZGl0aW9uPmluIGZpbGU8
L3JlcHJpbnQtZWRpdGlvbj48a2V5d29yZHM+PGtleXdvcmQ+Q29uZmlkZW50aWFsaXR5PC9rZXl3
b3JkPjxrZXl3b3JkPmV0aGljczwva2V5d29yZD48a2V5d29yZD5oYXJtPC9rZXl3b3JkPjxrZXl3
b3JkPmluZm9ybWF0aW9uPC9rZXl3b3JkPjxrZXl3b3JkPkluZm9ybWVkIENvbnNlbnQ8L2tleXdv
cmQ+PGtleXdvcmQ+SW50ZXJ2aWV3czwva2V5d29yZD48a2V5d29yZD5saXRlcmF0dXJlPC9rZXl3
b3JkPjxrZXl3b3JkPk5lZWQ8L2tleXdvcmQ+PGtleXdvcmQ+UHJpdmFjeTwva2V5d29yZD48a2V5
d29yZD5SZXNlYXJjaDwva2V5d29yZD48a2V5d29yZD5yZXZpZXc8L2tleXdvcmQ+PGtleXdvcmQ+
Um9sZTwva2V5d29yZD48L2tleXdvcmRzPjxkYXRlcz48eWVhcj4yMDA5PC95ZWFyPjxwdWItZGF0
ZXM+PGRhdGU+MjAwOTwvZGF0ZT48L3B1Yi1kYXRlcz48L2RhdGVzPjxsYWJlbD4xMDc2UjwvbGFi
ZWw+PHVybHM+PHJlbGF0ZWQtdXJscz48dXJsPjxzdHlsZSBmYWNlPSJ1bmRlcmxpbmUiIGZvbnQ9
ImRlZmF1bHQiIHNpemU9IjEwMCUiPmh0dHA6Ly93d3cucmVzZWFyY2gtZXRoaWNzLXJldmlldy5j
b20vNV8yLmh0bWw8L3N0eWxlPjwvdXJsPjwvcmVsYXRlZC11cmxzPjwvdXJscz48L3JlY29yZD48
L0NpdGU+PC9FbmROb3RlPn==
</w:fldData>
        </w:fldChar>
      </w:r>
      <w:r w:rsidR="00C445FA">
        <w:rPr>
          <w:rFonts w:cstheme="minorHAnsi"/>
          <w:sz w:val="24"/>
          <w:szCs w:val="24"/>
          <w:u w:color="000000"/>
          <w:lang w:val="en-US" w:eastAsia="en-GB"/>
        </w:rPr>
        <w:instrText xml:space="preserve"> ADDIN EN.CITE.DATA </w:instrText>
      </w:r>
      <w:r w:rsidR="00C445FA">
        <w:rPr>
          <w:rFonts w:cstheme="minorHAnsi"/>
          <w:sz w:val="24"/>
          <w:szCs w:val="24"/>
          <w:u w:color="000000"/>
          <w:lang w:val="en-US" w:eastAsia="en-GB"/>
        </w:rPr>
      </w:r>
      <w:r w:rsidR="00C445FA">
        <w:rPr>
          <w:rFonts w:cstheme="minorHAnsi"/>
          <w:sz w:val="24"/>
          <w:szCs w:val="24"/>
          <w:u w:color="000000"/>
          <w:lang w:val="en-US" w:eastAsia="en-GB"/>
        </w:rPr>
        <w:fldChar w:fldCharType="end"/>
      </w:r>
      <w:r w:rsidR="00C445FA">
        <w:rPr>
          <w:rFonts w:cstheme="minorHAnsi"/>
          <w:sz w:val="24"/>
          <w:szCs w:val="24"/>
          <w:u w:color="000000"/>
          <w:lang w:val="en-US" w:eastAsia="en-GB"/>
        </w:rPr>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Allmark et al. 2009; Thompson and Chambers 2011)</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35CB386E" w14:textId="77777777" w:rsidR="00B35582" w:rsidRPr="00B35582" w:rsidRDefault="00B35582" w:rsidP="00B35582">
      <w:pPr>
        <w:spacing w:after="0" w:line="240" w:lineRule="auto"/>
        <w:rPr>
          <w:rFonts w:cstheme="minorHAnsi"/>
          <w:sz w:val="24"/>
          <w:szCs w:val="24"/>
          <w:u w:color="000000"/>
          <w:lang w:val="en-US" w:eastAsia="en-GB"/>
        </w:rPr>
      </w:pPr>
    </w:p>
    <w:p w14:paraId="5040973F" w14:textId="5593133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All data, regardless of format, was securely stored using password protection and other procedures as recommended by the University of Sheffield and consideration given to confidentiality and anonymity as advised </w:t>
      </w:r>
      <w:r w:rsidR="00C445FA">
        <w:rPr>
          <w:rFonts w:cstheme="minorHAnsi"/>
          <w:sz w:val="24"/>
          <w:szCs w:val="24"/>
          <w:u w:color="000000"/>
          <w:lang w:val="en-US" w:eastAsia="en-GB"/>
        </w:rPr>
        <w:fldChar w:fldCharType="begin"/>
      </w:r>
      <w:r w:rsidR="00BC508B">
        <w:rPr>
          <w:rFonts w:cstheme="minorHAnsi"/>
          <w:sz w:val="24"/>
          <w:szCs w:val="24"/>
          <w:u w:color="000000"/>
          <w:lang w:val="en-US" w:eastAsia="en-GB"/>
        </w:rPr>
        <w:instrText xml:space="preserve"> ADDIN EN.CITE &lt;EndNote&gt;&lt;Cite&gt;&lt;RecNum&gt;16883&lt;/RecNum&gt;&lt;DisplayText&gt;(Research Services 2018)&lt;/DisplayText&gt;&lt;record&gt;&lt;rec-number&gt;16883&lt;/rec-number&gt;&lt;foreign-keys&gt;&lt;key app="EN" db-id="eda99esr9arp52e20v2pftz4rp5s9x0evef5" timestamp="1536420516"&gt;16883&lt;/key&gt;&lt;/foreign-keys&gt;&lt;ref-type name="Report"&gt;27&lt;/ref-type&gt;&lt;contributors&gt;&lt;authors&gt;&lt;author&gt;Research Services,&lt;/author&gt;&lt;/authors&gt;&lt;tertiary-authors&gt;&lt;author&gt;University of Sheffield,&lt;/author&gt;&lt;/tertiary-authors&gt;&lt;/contributors&gt;&lt;titles&gt;&lt;title&gt;Principles of anonymity, confidentiality and data protection&lt;/title&gt;&lt;secondary-title&gt;Specialist Research Ethics Guidance Paper&lt;/secondary-title&gt;&lt;/titles&gt;&lt;reprint-edition&gt;not in file&lt;/reprint-edition&gt;&lt;dates&gt;&lt;year&gt;2018&lt;/year&gt;&lt;/dates&gt;&lt;publisher&gt;University of Sheffield&lt;/publisher&gt;&lt;urls&gt;&lt;related-urls&gt;&lt;url&gt;https://www.sheffield.ac.uk/rs/ethicsandintegrity/ethicspolicy/further-guidance/homepage&lt;/url&gt;&lt;/related-urls&gt;&lt;/urls&gt;&lt;/record&gt;&lt;/Cite&gt;&lt;/EndNote&gt;</w:instrText>
      </w:r>
      <w:r w:rsidR="00C445FA">
        <w:rPr>
          <w:rFonts w:cstheme="minorHAnsi"/>
          <w:sz w:val="24"/>
          <w:szCs w:val="24"/>
          <w:u w:color="000000"/>
          <w:lang w:val="en-US" w:eastAsia="en-GB"/>
        </w:rPr>
        <w:fldChar w:fldCharType="separate"/>
      </w:r>
      <w:r w:rsidR="00BC508B">
        <w:rPr>
          <w:rFonts w:cstheme="minorHAnsi"/>
          <w:noProof/>
          <w:sz w:val="24"/>
          <w:szCs w:val="24"/>
          <w:u w:color="000000"/>
          <w:lang w:val="en-US" w:eastAsia="en-GB"/>
        </w:rPr>
        <w:t>(Research Services 2018)</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A transcriber was used who, along with members of the Patient and Carer Reference Group, signed a confidentiality agreement (</w:t>
      </w:r>
      <w:hyperlink w:anchor="Appendix17" w:history="1">
        <w:r w:rsidRPr="00635D01">
          <w:rPr>
            <w:rStyle w:val="Hyperlink"/>
            <w:rFonts w:cstheme="minorHAnsi"/>
            <w:b/>
            <w:bCs/>
            <w:sz w:val="24"/>
            <w:szCs w:val="24"/>
            <w:lang w:val="en-US" w:eastAsia="en-GB"/>
          </w:rPr>
          <w:t>Appendix</w:t>
        </w:r>
        <w:r w:rsidRPr="00635D01">
          <w:rPr>
            <w:rStyle w:val="Hyperlink"/>
            <w:rFonts w:cstheme="minorHAnsi"/>
            <w:sz w:val="24"/>
            <w:szCs w:val="24"/>
            <w:lang w:val="en-US" w:eastAsia="en-GB"/>
          </w:rPr>
          <w:t xml:space="preserve"> </w:t>
        </w:r>
        <w:r w:rsidRPr="00635D01">
          <w:rPr>
            <w:rStyle w:val="Hyperlink"/>
            <w:rFonts w:cstheme="minorHAnsi"/>
            <w:b/>
            <w:bCs/>
            <w:sz w:val="24"/>
            <w:szCs w:val="24"/>
            <w:lang w:val="en-US" w:eastAsia="en-GB"/>
          </w:rPr>
          <w:t>1</w:t>
        </w:r>
        <w:r w:rsidR="00B4025D">
          <w:rPr>
            <w:rStyle w:val="Hyperlink"/>
            <w:rFonts w:cstheme="minorHAnsi"/>
            <w:b/>
            <w:bCs/>
            <w:sz w:val="24"/>
            <w:szCs w:val="24"/>
            <w:lang w:val="en-US" w:eastAsia="en-GB"/>
          </w:rPr>
          <w:t>7</w:t>
        </w:r>
        <w:r w:rsidRPr="00635D01">
          <w:rPr>
            <w:rStyle w:val="Hyperlink"/>
            <w:rFonts w:cstheme="minorHAnsi"/>
            <w:b/>
            <w:bCs/>
            <w:sz w:val="24"/>
            <w:szCs w:val="24"/>
            <w:lang w:val="en-US" w:eastAsia="en-GB"/>
          </w:rPr>
          <w:t>. Confidentiality agreements</w:t>
        </w:r>
      </w:hyperlink>
      <w:r w:rsidRPr="00B35582">
        <w:rPr>
          <w:rFonts w:cstheme="minorHAnsi"/>
          <w:sz w:val="24"/>
          <w:szCs w:val="24"/>
          <w:u w:color="000000"/>
          <w:lang w:val="en-US" w:eastAsia="en-GB"/>
        </w:rPr>
        <w:t xml:space="preserve">). </w:t>
      </w:r>
    </w:p>
    <w:p w14:paraId="58F72A12" w14:textId="77777777" w:rsidR="00B35582" w:rsidRPr="00B35582" w:rsidRDefault="00B35582" w:rsidP="00B35582">
      <w:pPr>
        <w:spacing w:after="0" w:line="240" w:lineRule="auto"/>
        <w:rPr>
          <w:rFonts w:cstheme="minorHAnsi"/>
          <w:sz w:val="24"/>
          <w:szCs w:val="24"/>
          <w:u w:color="000000"/>
          <w:lang w:val="en-US" w:eastAsia="en-GB"/>
        </w:rPr>
      </w:pPr>
    </w:p>
    <w:p w14:paraId="1D15DABE" w14:textId="39DDB3F0"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The anonymity of sites and participants within sites was carefully considered. Due to the comparative rarity of involvement in palliative care research initiatives throughout the UK, it was likely that sites would be identifiable, even with names, places, etc removed. Therefore, with permission, the names of sites were disclosed – this was relayed to the sites and individual participants. It is therefore possible that individual participants may be identifiable as a result, however, data from both sites was collated and presented together using a cross-case analysis, thereby maintaining anonymity as far as possible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7285&lt;/RecNum&gt;&lt;DisplayText&gt;(Yin 2003)&lt;/DisplayText&gt;&lt;record&gt;&lt;rec-number&gt;7285&lt;/rec-number&gt;&lt;foreign-keys&gt;&lt;key app="EN" db-id="eda99esr9arp52e20v2pftz4rp5s9x0evef5" timestamp="1466079126"&gt;7285&lt;/key&gt;&lt;/foreign-keys&gt;&lt;ref-type name="Book"&gt;6&lt;/ref-type&gt;&lt;contributors&gt;&lt;authors&gt;&lt;author&gt;Yin, R.&lt;/author&gt;&lt;/authors&gt;&lt;/contributors&gt;&lt;titles&gt;&lt;title&gt;Case Study Research. Design and Methods.&lt;/title&gt;&lt;/titles&gt;&lt;edition&gt;3rd&lt;/edition&gt;&lt;reprint-edition&gt;not in file&lt;/reprint-edition&gt;&lt;keywords&gt;&lt;keyword&gt;analysis&lt;/keyword&gt;&lt;keyword&gt;case study&lt;/keyword&gt;&lt;keyword&gt;Data Collection&lt;/keyword&gt;&lt;keyword&gt;education&lt;/keyword&gt;&lt;keyword&gt;history&lt;/keyword&gt;&lt;keyword&gt;Management&lt;/keyword&gt;&lt;keyword&gt;methods&lt;/keyword&gt;&lt;keyword&gt;planning&lt;/keyword&gt;&lt;keyword&gt;psychology&lt;/keyword&gt;&lt;keyword&gt;Research&lt;/keyword&gt;&lt;keyword&gt;Social Work&lt;/keyword&gt;&lt;keyword&gt;Sociology&lt;/keyword&gt;&lt;keyword&gt;Trial&lt;/keyword&gt;&lt;keyword&gt;Work&lt;/keyword&gt;&lt;/keywords&gt;&lt;dates&gt;&lt;year&gt;2003&lt;/year&gt;&lt;pub-dates&gt;&lt;date&gt;2003&lt;/date&gt;&lt;/pub-dates&gt;&lt;/dates&gt;&lt;pub-location&gt;Thousand Oaks, California&lt;/pub-location&gt;&lt;publisher&gt;Sage Publications&lt;/publisher&gt;&lt;label&gt;967R&lt;/label&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Yin 2003)</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Also, for the same reasons, gender-neutral language was used when presenting the data.</w:t>
      </w:r>
    </w:p>
    <w:p w14:paraId="6A757B92" w14:textId="77777777" w:rsidR="00B35582" w:rsidRPr="00B35582" w:rsidRDefault="00B35582" w:rsidP="00B35582">
      <w:pPr>
        <w:spacing w:after="0" w:line="240" w:lineRule="auto"/>
        <w:rPr>
          <w:rFonts w:cstheme="minorHAnsi"/>
          <w:sz w:val="24"/>
          <w:szCs w:val="24"/>
          <w:u w:color="000000"/>
          <w:lang w:val="en-US" w:eastAsia="en-GB"/>
        </w:rPr>
      </w:pPr>
    </w:p>
    <w:p w14:paraId="381273FF"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In addition, in case study research, the disclosure of sites is recommended for several reasons:</w:t>
      </w:r>
    </w:p>
    <w:p w14:paraId="36F8BCF4" w14:textId="77777777" w:rsidR="00B35582" w:rsidRPr="00B35582" w:rsidRDefault="00B35582" w:rsidP="00B35582">
      <w:pPr>
        <w:spacing w:after="0" w:line="240" w:lineRule="auto"/>
        <w:rPr>
          <w:rFonts w:cstheme="minorHAnsi"/>
          <w:sz w:val="24"/>
          <w:szCs w:val="24"/>
          <w:u w:color="000000"/>
          <w:lang w:val="en-US" w:eastAsia="en-GB"/>
        </w:rPr>
      </w:pPr>
    </w:p>
    <w:p w14:paraId="7F75A2C5" w14:textId="77777777" w:rsidR="00B35582" w:rsidRPr="00B35582" w:rsidRDefault="00B35582" w:rsidP="00B35582">
      <w:pPr>
        <w:numPr>
          <w:ilvl w:val="0"/>
          <w:numId w:val="4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It enables descriptive background and other data to be included; the study can then be matched with other information including reports or prior research</w:t>
      </w:r>
    </w:p>
    <w:p w14:paraId="5EF2605E" w14:textId="41A362CC" w:rsidR="00B35582" w:rsidRPr="00B35582" w:rsidRDefault="00B35582" w:rsidP="00B35582">
      <w:pPr>
        <w:numPr>
          <w:ilvl w:val="0"/>
          <w:numId w:val="44"/>
        </w:numPr>
        <w:spacing w:after="0" w:line="240" w:lineRule="auto"/>
        <w:contextualSpacing/>
        <w:rPr>
          <w:rFonts w:cstheme="minorHAnsi"/>
          <w:sz w:val="24"/>
          <w:szCs w:val="24"/>
          <w:u w:color="000000"/>
          <w:lang w:val="en-US" w:eastAsia="en-GB"/>
        </w:rPr>
      </w:pPr>
      <w:r w:rsidRPr="00B35582">
        <w:rPr>
          <w:rFonts w:cstheme="minorHAnsi"/>
          <w:sz w:val="24"/>
          <w:szCs w:val="24"/>
          <w:u w:color="000000"/>
          <w:lang w:val="en-US" w:eastAsia="en-GB"/>
        </w:rPr>
        <w:t xml:space="preserve">The time taken to systematically go through all the data to make a site anonymous can be considerable </w:t>
      </w:r>
      <w:r w:rsidR="00C445FA">
        <w:rPr>
          <w:rFonts w:cstheme="minorHAnsi"/>
          <w:sz w:val="24"/>
          <w:szCs w:val="24"/>
          <w:u w:color="000000"/>
          <w:lang w:val="en-US" w:eastAsia="en-GB"/>
        </w:rPr>
        <w:fldChar w:fldCharType="begin"/>
      </w:r>
      <w:r w:rsidR="00C445FA">
        <w:rPr>
          <w:rFonts w:cstheme="minorHAnsi"/>
          <w:sz w:val="24"/>
          <w:szCs w:val="24"/>
          <w:u w:color="000000"/>
          <w:lang w:val="en-US" w:eastAsia="en-GB"/>
        </w:rPr>
        <w:instrText xml:space="preserve"> ADDIN EN.CITE &lt;EndNote&gt;&lt;Cite&gt;&lt;RecNum&gt;25728&lt;/RecNum&gt;&lt;DisplayText&gt;(Stake 1995; Yin 2003)&lt;/DisplayText&gt;&lt;record&gt;&lt;rec-number&gt;25728&lt;/rec-number&gt;&lt;foreign-keys&gt;&lt;key app="EN" db-id="eda99esr9arp52e20v2pftz4rp5s9x0evef5" timestamp="1557398746"&gt;25728&lt;/key&gt;&lt;/foreign-keys&gt;&lt;ref-type name="Book"&gt;6&lt;/ref-type&gt;&lt;contributors&gt;&lt;authors&gt;&lt;author&gt;Stake, Robert E&lt;/author&gt;&lt;/authors&gt;&lt;/contributors&gt;&lt;titles&gt;&lt;title&gt;The art of case study research&lt;/title&gt;&lt;/titles&gt;&lt;reprint-edition&gt;in file&lt;/reprint-edition&gt;&lt;dates&gt;&lt;year&gt;1995&lt;/year&gt;&lt;/dates&gt;&lt;pub-location&gt;London&lt;/pub-location&gt;&lt;publisher&gt;Sage&lt;/publisher&gt;&lt;isbn&gt;080395767X&lt;/isbn&gt;&lt;urls&gt;&lt;/urls&gt;&lt;/record&gt;&lt;/Cite&gt;&lt;Cite&gt;&lt;RecNum&gt;7285&lt;/RecNum&gt;&lt;record&gt;&lt;rec-number&gt;7285&lt;/rec-number&gt;&lt;foreign-keys&gt;&lt;key app="EN" db-id="eda99esr9arp52e20v2pftz4rp5s9x0evef5" timestamp="1466079126"&gt;7285&lt;/key&gt;&lt;/foreign-keys&gt;&lt;ref-type name="Book"&gt;6&lt;/ref-type&gt;&lt;contributors&gt;&lt;authors&gt;&lt;author&gt;Yin, R.&lt;/author&gt;&lt;/authors&gt;&lt;/contributors&gt;&lt;titles&gt;&lt;title&gt;Case Study Research. Design and Methods.&lt;/title&gt;&lt;/titles&gt;&lt;edition&gt;3rd&lt;/edition&gt;&lt;reprint-edition&gt;not in file&lt;/reprint-edition&gt;&lt;keywords&gt;&lt;keyword&gt;analysis&lt;/keyword&gt;&lt;keyword&gt;case study&lt;/keyword&gt;&lt;keyword&gt;Data Collection&lt;/keyword&gt;&lt;keyword&gt;education&lt;/keyword&gt;&lt;keyword&gt;history&lt;/keyword&gt;&lt;keyword&gt;Management&lt;/keyword&gt;&lt;keyword&gt;methods&lt;/keyword&gt;&lt;keyword&gt;planning&lt;/keyword&gt;&lt;keyword&gt;psychology&lt;/keyword&gt;&lt;keyword&gt;Research&lt;/keyword&gt;&lt;keyword&gt;Social Work&lt;/keyword&gt;&lt;keyword&gt;Sociology&lt;/keyword&gt;&lt;keyword&gt;Trial&lt;/keyword&gt;&lt;keyword&gt;Work&lt;/keyword&gt;&lt;/keywords&gt;&lt;dates&gt;&lt;year&gt;2003&lt;/year&gt;&lt;pub-dates&gt;&lt;date&gt;2003&lt;/date&gt;&lt;/pub-dates&gt;&lt;/dates&gt;&lt;pub-location&gt;Thousand Oaks, California&lt;/pub-location&gt;&lt;publisher&gt;Sage Publications&lt;/publisher&gt;&lt;label&gt;967R&lt;/label&gt;&lt;urls&gt;&lt;/urls&gt;&lt;/record&gt;&lt;/Cite&gt;&lt;/EndNote&gt;</w:instrText>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Stake 1995; Yin 2003)</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w:t>
      </w:r>
    </w:p>
    <w:p w14:paraId="1367D948" w14:textId="77777777" w:rsidR="00B35582" w:rsidRPr="00B35582" w:rsidRDefault="00B35582" w:rsidP="00B35582">
      <w:pPr>
        <w:spacing w:after="0" w:line="240" w:lineRule="auto"/>
        <w:rPr>
          <w:rFonts w:cstheme="minorHAnsi"/>
          <w:sz w:val="24"/>
          <w:szCs w:val="24"/>
          <w:u w:color="000000"/>
          <w:lang w:val="en-US" w:eastAsia="en-GB"/>
        </w:rPr>
      </w:pPr>
    </w:p>
    <w:p w14:paraId="12075E8C" w14:textId="6AE6A7FD"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It is accepted however, that there may be controversial or delicate issues identified by this study, when the preference may be for anonymity, as this may protect the site and its participants. These issues were discussed openly and fully throughout the study, particularly at the early stages, and were included in the case study selection questionnaire (</w:t>
      </w:r>
      <w:hyperlink w:anchor="Appendix7" w:history="1">
        <w:r w:rsidRPr="00635D01">
          <w:rPr>
            <w:rStyle w:val="Hyperlink"/>
            <w:rFonts w:cstheme="minorHAnsi"/>
            <w:b/>
            <w:bCs/>
            <w:sz w:val="24"/>
            <w:szCs w:val="24"/>
            <w:lang w:val="en-US" w:eastAsia="en-GB"/>
          </w:rPr>
          <w:t xml:space="preserve">Appendix </w:t>
        </w:r>
        <w:r w:rsidR="00B4025D">
          <w:rPr>
            <w:rStyle w:val="Hyperlink"/>
            <w:rFonts w:cstheme="minorHAnsi"/>
            <w:b/>
            <w:bCs/>
            <w:sz w:val="24"/>
            <w:szCs w:val="24"/>
            <w:lang w:val="en-US" w:eastAsia="en-GB"/>
          </w:rPr>
          <w:t>7</w:t>
        </w:r>
        <w:r w:rsidRPr="00635D01">
          <w:rPr>
            <w:rStyle w:val="Hyperlink"/>
            <w:rFonts w:cstheme="minorHAnsi"/>
            <w:b/>
            <w:bCs/>
            <w:sz w:val="24"/>
            <w:szCs w:val="24"/>
            <w:lang w:val="en-US" w:eastAsia="en-GB"/>
          </w:rPr>
          <w:t>. Case study site selection questionnaire</w:t>
        </w:r>
      </w:hyperlink>
      <w:r w:rsidRPr="00B35582">
        <w:rPr>
          <w:rFonts w:cstheme="minorHAnsi"/>
          <w:sz w:val="24"/>
          <w:szCs w:val="24"/>
          <w:u w:color="000000"/>
          <w:lang w:val="en-US" w:eastAsia="en-GB"/>
        </w:rPr>
        <w:t>). Agreements were made for the sites to have sight of reports before publication as appropriate</w:t>
      </w:r>
      <w:r w:rsidR="008D3BF2">
        <w:rPr>
          <w:rFonts w:cstheme="minorHAnsi"/>
          <w:sz w:val="24"/>
          <w:szCs w:val="24"/>
          <w:u w:color="000000"/>
          <w:lang w:val="en-US" w:eastAsia="en-GB"/>
        </w:rPr>
        <w:t>, as typical of case study research (Stake 1995)</w:t>
      </w:r>
      <w:r w:rsidRPr="00B35582">
        <w:rPr>
          <w:rFonts w:cstheme="minorHAnsi"/>
          <w:sz w:val="24"/>
          <w:szCs w:val="24"/>
          <w:u w:color="000000"/>
          <w:lang w:val="en-US" w:eastAsia="en-GB"/>
        </w:rPr>
        <w:t xml:space="preserve">. </w:t>
      </w:r>
    </w:p>
    <w:p w14:paraId="3FC2EDF6" w14:textId="77777777" w:rsidR="00B35582" w:rsidRPr="00B35582" w:rsidRDefault="00B35582" w:rsidP="00B35582">
      <w:pPr>
        <w:spacing w:after="0" w:line="240" w:lineRule="auto"/>
        <w:rPr>
          <w:rFonts w:cstheme="minorHAnsi"/>
          <w:sz w:val="24"/>
          <w:szCs w:val="24"/>
          <w:u w:color="000000"/>
          <w:lang w:val="en-US" w:eastAsia="en-GB"/>
        </w:rPr>
      </w:pPr>
    </w:p>
    <w:p w14:paraId="342FCCB0" w14:textId="17DB18A7" w:rsidR="00B35582" w:rsidRPr="00B35582" w:rsidRDefault="00313111" w:rsidP="00B35582">
      <w:pPr>
        <w:spacing w:after="0" w:line="240" w:lineRule="auto"/>
        <w:rPr>
          <w:rFonts w:cstheme="minorHAnsi"/>
          <w:b/>
          <w:bCs/>
          <w:sz w:val="24"/>
          <w:szCs w:val="24"/>
          <w:u w:color="000000"/>
          <w:lang w:val="en-US" w:eastAsia="en-GB"/>
        </w:rPr>
      </w:pPr>
      <w:bookmarkStart w:id="152" w:name="Impact313"/>
      <w:bookmarkEnd w:id="152"/>
      <w:r>
        <w:rPr>
          <w:rFonts w:cstheme="minorHAnsi"/>
          <w:b/>
          <w:bCs/>
          <w:sz w:val="24"/>
          <w:szCs w:val="24"/>
          <w:u w:color="000000"/>
          <w:lang w:val="en-US" w:eastAsia="en-GB"/>
        </w:rPr>
        <w:t xml:space="preserve">3.13 </w:t>
      </w:r>
      <w:r w:rsidR="00B35582" w:rsidRPr="00B35582">
        <w:rPr>
          <w:rFonts w:cstheme="minorHAnsi"/>
          <w:b/>
          <w:bCs/>
          <w:sz w:val="24"/>
          <w:szCs w:val="24"/>
          <w:u w:color="000000"/>
          <w:lang w:val="en-US" w:eastAsia="en-GB"/>
        </w:rPr>
        <w:t>Impact of Covid</w:t>
      </w:r>
    </w:p>
    <w:p w14:paraId="28CC3901" w14:textId="77777777" w:rsidR="00B35582" w:rsidRPr="00B35582" w:rsidRDefault="00B35582" w:rsidP="00B35582">
      <w:pPr>
        <w:spacing w:after="0" w:line="240" w:lineRule="auto"/>
        <w:rPr>
          <w:rFonts w:cstheme="minorHAnsi"/>
          <w:b/>
          <w:bCs/>
          <w:sz w:val="24"/>
          <w:szCs w:val="24"/>
          <w:u w:color="000000"/>
          <w:lang w:val="en-US" w:eastAsia="en-GB"/>
        </w:rPr>
      </w:pPr>
    </w:p>
    <w:p w14:paraId="3DB3B6A0"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A Covid-19 impact form has been submitted alongside the thesis. </w:t>
      </w:r>
    </w:p>
    <w:p w14:paraId="3271FB1B" w14:textId="77777777" w:rsidR="00B35582" w:rsidRPr="00B35582" w:rsidRDefault="00B35582" w:rsidP="00B35582">
      <w:pPr>
        <w:spacing w:after="0" w:line="240" w:lineRule="auto"/>
        <w:rPr>
          <w:rFonts w:cstheme="minorHAnsi"/>
          <w:sz w:val="24"/>
          <w:szCs w:val="24"/>
          <w:u w:color="000000"/>
          <w:lang w:val="en-US" w:eastAsia="en-GB"/>
        </w:rPr>
      </w:pPr>
    </w:p>
    <w:p w14:paraId="59BB12A0" w14:textId="72ABF200"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 xml:space="preserve">Covid had an impact on the methods used in this study, notably it necessitated using online interviews, for which Zoom was chosen because it was known to be preferred by patients, carers and public members, and because it allowed audio recording only to be carried out. Additional authorisation for the use of Zoom and a minor amendment to Ethics were both made. Particular attention was paid to privacy and possible technical difficulties </w:t>
      </w:r>
      <w:r w:rsidR="00C445FA">
        <w:rPr>
          <w:rFonts w:cstheme="minorHAnsi"/>
          <w:sz w:val="24"/>
          <w:szCs w:val="24"/>
          <w:u w:color="000000"/>
          <w:lang w:val="en-US" w:eastAsia="en-GB"/>
        </w:rPr>
        <w:fldChar w:fldCharType="begin">
          <w:fldData xml:space="preserve">PEVuZE5vdGU+PENpdGU+PFJlY051bT42NTczPC9SZWNOdW0+PERpc3BsYXlUZXh0PihIYWxsIGFu
ZCBEb3JuYW4gMTk5MDsgQXJjaGliYWxkIGV0IGFsLiAyMDE5KTwvRGlzcGxheVRleHQ+PHJlY29y
ZD48cmVjLW51bWJlcj42NTczPC9yZWMtbnVtYmVyPjxmb3JlaWduLWtleXM+PGtleSBhcHA9IkVO
IiBkYi1pZD0iZWRhOTllc3I5YXJwNTJlMjB2MnBmdHo0cnA1czl4MGV2ZWY1IiB0aW1lc3RhbXA9
IjE0NjYwNzkxMjYiPjY1NzM8L2tleT48L2ZvcmVpZ24ta2V5cz48cmVmLXR5cGUgbmFtZT0iSm91
cm5hbCBBcnRpY2xlIj4xNzwvcmVmLXR5cGU+PGNvbnRyaWJ1dG9ycz48YXV0aG9ycz48YXV0aG9y
PkhhbGwsIEouQS48L2F1dGhvcj48YXV0aG9yPkRvcm5hbiwgTS5DLjwvYXV0aG9yPjwvYXV0aG9y
cz48L2NvbnRyaWJ1dG9ycz48YXV0aC1hZGRyZXNzPkRlcGFydG1lbnQgb2YgUHN5Y2hvbG9neSwg
Tm9ydGhlYXN0ZXJuIFVuaXZlcnNpdHksIEJvc3RvbiwgTUEgMDIxMTU8L2F1dGgtYWRkcmVzcz48
dGl0bGVzPjx0aXRsZT5QYXRpZW50IHNvY2lvZGVtb2dyYXBoaWMgY2hhcmFjdGVyaXN0aWNzIGFz
IHByZWRpY3RvcnMgb2Ygc2F0aXNmYWN0aW9uIHdpdGggbWVkaWNhbCBjYXJlOiBhIG1ldGEtYW5h
bHlzaXM8L3RpdGxlPjxzZWNvbmRhcnktdGl0bGU+U29jIFNjaS4gTWVkPC9zZWNvbmRhcnktdGl0
bGU+PC90aXRsZXM+PHBlcmlvZGljYWw+PGZ1bGwtdGl0bGU+U29jIFNjaS4gTWVkPC9mdWxsLXRp
dGxlPjwvcGVyaW9kaWNhbD48cGFnZXM+ODExLTgxODwvcGFnZXM+PHZvbHVtZT4zMDwvdm9sdW1l
PjxudW1iZXI+NzwvbnVtYmVyPjxyZXByaW50LWVkaXRpb24+bm90IGluIGZpbGU8L3JlcHJpbnQt
ZWRpdGlvbj48a2V5d29yZHM+PGtleXdvcmQ+QWdlPC9rZXl3b3JkPjxrZXl3b3JkPkFnZSBGYWN0
b3JzPC9rZXl3b3JkPjxrZXl3b3JkPkF0dGl0dWRlIHRvIEhlYWx0aDwva2V5d29yZD48a2V5d29y
ZD5jYXJlPC9rZXl3b3JkPjxrZXl3b3JkPkNhdXNhbGl0eTwva2V5d29yZD48a2V5d29yZD5Db25z
dW1lciBTYXRpc2ZhY3Rpb248L2tleXdvcmQ+PGtleXdvcmQ+ZWR1Y2F0aW9uPC9rZXl3b3JkPjxr
ZXl3b3JkPkVkdWNhdGlvbmFsIFN0YXR1czwva2V5d29yZD48a2V5d29yZD5mYW1pbGllczwva2V5
d29yZD48a2V5d29yZD5GYW1pbHk8L2tleXdvcmQ+PGtleXdvcmQ+RmVtYWxlPC9rZXl3b3JkPjxr
ZXl3b3JkPkhlYWx0aCBTZXJ2aWNlczwva2V5d29yZD48a2V5d29yZD5IdW1hbnM8L2tleXdvcmQ+
PGtleXdvcmQ+SW5jb21lPC9rZXl3b3JkPjxrZXl3b3JkPmpvdXJuYWw8L2tleXdvcmQ+PGtleXdv
cmQ+TWFsZTwva2V5d29yZD48a2V5d29yZD5NYXJpdGFsIFN0YXR1czwva2V5d29yZD48a2V5d29y
ZD5NYXJyaWFnZTwva2V5d29yZD48a2V5d29yZD5NZXRhLUFuYWx5c2lzPC9rZXl3b3JkPjxrZXl3
b3JkPk1ldGEtQW5hbHlzaXMgYXMgVG9waWM8L2tleXdvcmQ+PGtleXdvcmQ+UGF0aWVudDwva2V5
d29yZD48a2V5d29yZD5QYXRpZW50czwva2V5d29yZD48a2V5d29yZD5wc3ljaG9sb2d5PC9rZXl3
b3JkPjxrZXl3b3JkPlJlc2VhcmNoPC9rZXl3b3JkPjxrZXl3b3JkPlJlc2VhcmNoIFN1cHBvcnQ8
L2tleXdvcmQ+PGtleXdvcmQ+cmV2aWV3PC9rZXl3b3JkPjxrZXl3b3JkPnNhdGlzZmFjdGlvbjwv
a2V5d29yZD48a2V5d29yZD5TZXggRmFjdG9yczwva2V5d29yZD48a2V5d29yZD5Tb2NpYWwgQ2xh
c3M8L2tleXdvcmQ+PGtleXdvcmQ+U29jaW9lY29ub21pYyBGYWN0b3JzPC9rZXl3b3JkPjxrZXl3
b3JkPlN1cHBvcnQ8L2tleXdvcmQ+PGtleXdvcmQ+VW5pdmVyc2l0aWVzPC9rZXl3b3JkPjwva2V5
d29yZHM+PGRhdGVzPjx5ZWFyPjE5OTA8L3llYXI+PHB1Yi1kYXRlcz48ZGF0ZT4xOTkwPC9kYXRl
PjwvcHViLWRhdGVzPjwvZGF0ZXM+PGxhYmVsPjEwNDlSPC9sYWJlbD48dXJscz48cmVsYXRlZC11
cmxzPjx1cmw+PHN0eWxlIGZhY2U9InVuZGVybGluZSIgZm9udD0iZGVmYXVsdCIgc2l6ZT0iMTAw
JSI+aHR0cDovL3d3dy5zY2llbmNlZGlyZWN0LmNvbS9zY2llbmNlP19vYj1BcnRpY2xlVVJMJmFt
cDtfdWRpPUI2VkJGLTQ2Njk0NFktRlMmYW1wO191c2VyPTI3NTI0OTYmYW1wO19jb3ZlckRhdGU9
MTIlMkYzMSUyRjE5OTAmYW1wO19yZG9jPTcmYW1wO19mbXQ9aGlnaCZhbXA7X29yaWc9YnJvd3Nl
JmFtcDtfc3JjaD1kb2MtaW5mbyglMjN0b2MlMjM1OTI1JTIzMTk5MCUyMzk5OTY5OTk5MiUyMzMy
MzQ4MyUyM0ZMUCUyM2Rpc3BsYXklMjNWb2x1bWUpJmFtcDtfY2RpPTU5MjUmYW1wO19zb3J0PWQm
YW1wO19kb2NhbmNob3I9JmFtcDtfY3Q9MTEmYW1wO19hY2N0PUMwMDAwMTA2MTkmYW1wO192ZXJz
aW9uPTEmYW1wO191cmxWZXJzaW9uPTAmYW1wO191c2VyaWQ9Mjc1MjQ5NiZhbXA7bWQ1PTE2ZTky
NjkyZGUyMGZjMTAzOTNhOGE4ZmM2MTQyOWZkPC9zdHlsZT48L3VybD48L3JlbGF0ZWQtdXJscz48
L3VybHM+PC9yZWNvcmQ+PC9DaXRlPjxDaXRlPjxSZWNOdW0+MTk5MzU5PC9SZWNOdW0+PHJlY29y
ZD48cmVjLW51bWJlcj4xOTkzNTk8L3JlYy1udW1iZXI+PGZvcmVpZ24ta2V5cz48a2V5IGFwcD0i
RU4iIGRiLWlkPSJlZGE5OWVzcjlhcnA1MmUyMHYycGZ0ejRycDVzOXgwZXZlZjUiIHRpbWVzdGFt
cD0iMTY0MDc4MTE0MSI+MTk5MzU5PC9rZXk+PC9mb3JlaWduLWtleXM+PHJlZi10eXBlIG5hbWU9
IkpvdXJuYWwgQXJ0aWNsZSI+MTc8L3JlZi10eXBlPjxjb250cmlidXRvcnM+PGF1dGhvcnM+PGF1
dGhvcj5BcmNoaWJhbGQsIE1hbmR5IE08L2F1dGhvcj48YXV0aG9yPkFtYmFndHNoZWVyLCBSYWNo
ZWwgQzwvYXV0aG9yPjxhdXRob3I+Q2FzZXksIE1hdm91cm5lZW4gRzwvYXV0aG9yPjxhdXRob3I+
TGF3bGVzcywgTWljaGFlbDwvYXV0aG9yPjwvYXV0aG9ycz48L2NvbnRyaWJ1dG9ycz48dGl0bGVz
Pjx0aXRsZT5Vc2luZyB6b29tIHZpZGVvY29uZmVyZW5jaW5nIGZvciBxdWFsaXRhdGl2ZSBkYXRh
IGNvbGxlY3Rpb246IHBlcmNlcHRpb25zIGFuZCBleHBlcmllbmNlcyBvZiByZXNlYXJjaGVycyBh
bmQgcGFydGljaXBhbnRzPC90aXRsZT48c2Vjb25kYXJ5LXRpdGxlPkludGVybmF0aW9uYWwgSm91
cm5hbCBvZiBRdWFsaXRhdGl2ZSBNZXRob2RzPC9zZWNvbmRhcnktdGl0bGU+PC90aXRsZXM+PHBl
cmlvZGljYWw+PGZ1bGwtdGl0bGU+SW50ZXJuYXRpb25hbCBKb3VybmFsIG9mIFF1YWxpdGF0aXZl
IE1ldGhvZHM8L2Z1bGwtdGl0bGU+PC9wZXJpb2RpY2FsPjxwYWdlcz4xNjA5NDA2OTE5ODc0NTk2
PC9wYWdlcz48dm9sdW1lPjE4PC92b2x1bWU+PHJlcHJpbnQtZWRpdGlvbj5ub3QgaW4gZmlsZTwv
cmVwcmludC1lZGl0aW9uPjxkYXRlcz48eWVhcj4yMDE5PC95ZWFyPjwvZGF0ZXM+PGlzYm4+MTYw
OS00MDY5PC9pc2JuPjx1cmxzPjxyZWxhdGVkLXVybHM+PHVybD5odHRwczovL2pvdXJuYWxzLnNh
Z2VwdWIuY29tL2RvaS9hYnMvMTAuMTE3Ny8xNjA5NDA2OTE5ODc0NTk2PC91cmw+PC9yZWxhdGVk
LXVybHM+PC91cmxzPjwvcmVjb3JkPjwvQ2l0ZT48L0VuZE5vdGU+
</w:fldData>
        </w:fldChar>
      </w:r>
      <w:r w:rsidR="00C445FA">
        <w:rPr>
          <w:rFonts w:cstheme="minorHAnsi"/>
          <w:sz w:val="24"/>
          <w:szCs w:val="24"/>
          <w:u w:color="000000"/>
          <w:lang w:val="en-US" w:eastAsia="en-GB"/>
        </w:rPr>
        <w:instrText xml:space="preserve"> ADDIN EN.CITE </w:instrText>
      </w:r>
      <w:r w:rsidR="00C445FA">
        <w:rPr>
          <w:rFonts w:cstheme="minorHAnsi"/>
          <w:sz w:val="24"/>
          <w:szCs w:val="24"/>
          <w:u w:color="000000"/>
          <w:lang w:val="en-US" w:eastAsia="en-GB"/>
        </w:rPr>
        <w:fldChar w:fldCharType="begin">
          <w:fldData xml:space="preserve">PEVuZE5vdGU+PENpdGU+PFJlY051bT42NTczPC9SZWNOdW0+PERpc3BsYXlUZXh0PihIYWxsIGFu
ZCBEb3JuYW4gMTk5MDsgQXJjaGliYWxkIGV0IGFsLiAyMDE5KTwvRGlzcGxheVRleHQ+PHJlY29y
ZD48cmVjLW51bWJlcj42NTczPC9yZWMtbnVtYmVyPjxmb3JlaWduLWtleXM+PGtleSBhcHA9IkVO
IiBkYi1pZD0iZWRhOTllc3I5YXJwNTJlMjB2MnBmdHo0cnA1czl4MGV2ZWY1IiB0aW1lc3RhbXA9
IjE0NjYwNzkxMjYiPjY1NzM8L2tleT48L2ZvcmVpZ24ta2V5cz48cmVmLXR5cGUgbmFtZT0iSm91
cm5hbCBBcnRpY2xlIj4xNzwvcmVmLXR5cGU+PGNvbnRyaWJ1dG9ycz48YXV0aG9ycz48YXV0aG9y
PkhhbGwsIEouQS48L2F1dGhvcj48YXV0aG9yPkRvcm5hbiwgTS5DLjwvYXV0aG9yPjwvYXV0aG9y
cz48L2NvbnRyaWJ1dG9ycz48YXV0aC1hZGRyZXNzPkRlcGFydG1lbnQgb2YgUHN5Y2hvbG9neSwg
Tm9ydGhlYXN0ZXJuIFVuaXZlcnNpdHksIEJvc3RvbiwgTUEgMDIxMTU8L2F1dGgtYWRkcmVzcz48
dGl0bGVzPjx0aXRsZT5QYXRpZW50IHNvY2lvZGVtb2dyYXBoaWMgY2hhcmFjdGVyaXN0aWNzIGFz
IHByZWRpY3RvcnMgb2Ygc2F0aXNmYWN0aW9uIHdpdGggbWVkaWNhbCBjYXJlOiBhIG1ldGEtYW5h
bHlzaXM8L3RpdGxlPjxzZWNvbmRhcnktdGl0bGU+U29jIFNjaS4gTWVkPC9zZWNvbmRhcnktdGl0
bGU+PC90aXRsZXM+PHBlcmlvZGljYWw+PGZ1bGwtdGl0bGU+U29jIFNjaS4gTWVkPC9mdWxsLXRp
dGxlPjwvcGVyaW9kaWNhbD48cGFnZXM+ODExLTgxODwvcGFnZXM+PHZvbHVtZT4zMDwvdm9sdW1l
PjxudW1iZXI+NzwvbnVtYmVyPjxyZXByaW50LWVkaXRpb24+bm90IGluIGZpbGU8L3JlcHJpbnQt
ZWRpdGlvbj48a2V5d29yZHM+PGtleXdvcmQ+QWdlPC9rZXl3b3JkPjxrZXl3b3JkPkFnZSBGYWN0
b3JzPC9rZXl3b3JkPjxrZXl3b3JkPkF0dGl0dWRlIHRvIEhlYWx0aDwva2V5d29yZD48a2V5d29y
ZD5jYXJlPC9rZXl3b3JkPjxrZXl3b3JkPkNhdXNhbGl0eTwva2V5d29yZD48a2V5d29yZD5Db25z
dW1lciBTYXRpc2ZhY3Rpb248L2tleXdvcmQ+PGtleXdvcmQ+ZWR1Y2F0aW9uPC9rZXl3b3JkPjxr
ZXl3b3JkPkVkdWNhdGlvbmFsIFN0YXR1czwva2V5d29yZD48a2V5d29yZD5mYW1pbGllczwva2V5
d29yZD48a2V5d29yZD5GYW1pbHk8L2tleXdvcmQ+PGtleXdvcmQ+RmVtYWxlPC9rZXl3b3JkPjxr
ZXl3b3JkPkhlYWx0aCBTZXJ2aWNlczwva2V5d29yZD48a2V5d29yZD5IdW1hbnM8L2tleXdvcmQ+
PGtleXdvcmQ+SW5jb21lPC9rZXl3b3JkPjxrZXl3b3JkPmpvdXJuYWw8L2tleXdvcmQ+PGtleXdv
cmQ+TWFsZTwva2V5d29yZD48a2V5d29yZD5NYXJpdGFsIFN0YXR1czwva2V5d29yZD48a2V5d29y
ZD5NYXJyaWFnZTwva2V5d29yZD48a2V5d29yZD5NZXRhLUFuYWx5c2lzPC9rZXl3b3JkPjxrZXl3
b3JkPk1ldGEtQW5hbHlzaXMgYXMgVG9waWM8L2tleXdvcmQ+PGtleXdvcmQ+UGF0aWVudDwva2V5
d29yZD48a2V5d29yZD5QYXRpZW50czwva2V5d29yZD48a2V5d29yZD5wc3ljaG9sb2d5PC9rZXl3
b3JkPjxrZXl3b3JkPlJlc2VhcmNoPC9rZXl3b3JkPjxrZXl3b3JkPlJlc2VhcmNoIFN1cHBvcnQ8
L2tleXdvcmQ+PGtleXdvcmQ+cmV2aWV3PC9rZXl3b3JkPjxrZXl3b3JkPnNhdGlzZmFjdGlvbjwv
a2V5d29yZD48a2V5d29yZD5TZXggRmFjdG9yczwva2V5d29yZD48a2V5d29yZD5Tb2NpYWwgQ2xh
c3M8L2tleXdvcmQ+PGtleXdvcmQ+U29jaW9lY29ub21pYyBGYWN0b3JzPC9rZXl3b3JkPjxrZXl3
b3JkPlN1cHBvcnQ8L2tleXdvcmQ+PGtleXdvcmQ+VW5pdmVyc2l0aWVzPC9rZXl3b3JkPjwva2V5
d29yZHM+PGRhdGVzPjx5ZWFyPjE5OTA8L3llYXI+PHB1Yi1kYXRlcz48ZGF0ZT4xOTkwPC9kYXRl
PjwvcHViLWRhdGVzPjwvZGF0ZXM+PGxhYmVsPjEwNDlSPC9sYWJlbD48dXJscz48cmVsYXRlZC11
cmxzPjx1cmw+PHN0eWxlIGZhY2U9InVuZGVybGluZSIgZm9udD0iZGVmYXVsdCIgc2l6ZT0iMTAw
JSI+aHR0cDovL3d3dy5zY2llbmNlZGlyZWN0LmNvbS9zY2llbmNlP19vYj1BcnRpY2xlVVJMJmFt
cDtfdWRpPUI2VkJGLTQ2Njk0NFktRlMmYW1wO191c2VyPTI3NTI0OTYmYW1wO19jb3ZlckRhdGU9
MTIlMkYzMSUyRjE5OTAmYW1wO19yZG9jPTcmYW1wO19mbXQ9aGlnaCZhbXA7X29yaWc9YnJvd3Nl
JmFtcDtfc3JjaD1kb2MtaW5mbyglMjN0b2MlMjM1OTI1JTIzMTk5MCUyMzk5OTY5OTk5MiUyMzMy
MzQ4MyUyM0ZMUCUyM2Rpc3BsYXklMjNWb2x1bWUpJmFtcDtfY2RpPTU5MjUmYW1wO19zb3J0PWQm
YW1wO19kb2NhbmNob3I9JmFtcDtfY3Q9MTEmYW1wO19hY2N0PUMwMDAwMTA2MTkmYW1wO192ZXJz
aW9uPTEmYW1wO191cmxWZXJzaW9uPTAmYW1wO191c2VyaWQ9Mjc1MjQ5NiZhbXA7bWQ1PTE2ZTky
NjkyZGUyMGZjMTAzOTNhOGE4ZmM2MTQyOWZkPC9zdHlsZT48L3VybD48L3JlbGF0ZWQtdXJscz48
L3VybHM+PC9yZWNvcmQ+PC9DaXRlPjxDaXRlPjxSZWNOdW0+MTk5MzU5PC9SZWNOdW0+PHJlY29y
ZD48cmVjLW51bWJlcj4xOTkzNTk8L3JlYy1udW1iZXI+PGZvcmVpZ24ta2V5cz48a2V5IGFwcD0i
RU4iIGRiLWlkPSJlZGE5OWVzcjlhcnA1MmUyMHYycGZ0ejRycDVzOXgwZXZlZjUiIHRpbWVzdGFt
cD0iMTY0MDc4MTE0MSI+MTk5MzU5PC9rZXk+PC9mb3JlaWduLWtleXM+PHJlZi10eXBlIG5hbWU9
IkpvdXJuYWwgQXJ0aWNsZSI+MTc8L3JlZi10eXBlPjxjb250cmlidXRvcnM+PGF1dGhvcnM+PGF1
dGhvcj5BcmNoaWJhbGQsIE1hbmR5IE08L2F1dGhvcj48YXV0aG9yPkFtYmFndHNoZWVyLCBSYWNo
ZWwgQzwvYXV0aG9yPjxhdXRob3I+Q2FzZXksIE1hdm91cm5lZW4gRzwvYXV0aG9yPjxhdXRob3I+
TGF3bGVzcywgTWljaGFlbDwvYXV0aG9yPjwvYXV0aG9ycz48L2NvbnRyaWJ1dG9ycz48dGl0bGVz
Pjx0aXRsZT5Vc2luZyB6b29tIHZpZGVvY29uZmVyZW5jaW5nIGZvciBxdWFsaXRhdGl2ZSBkYXRh
IGNvbGxlY3Rpb246IHBlcmNlcHRpb25zIGFuZCBleHBlcmllbmNlcyBvZiByZXNlYXJjaGVycyBh
bmQgcGFydGljaXBhbnRzPC90aXRsZT48c2Vjb25kYXJ5LXRpdGxlPkludGVybmF0aW9uYWwgSm91
cm5hbCBvZiBRdWFsaXRhdGl2ZSBNZXRob2RzPC9zZWNvbmRhcnktdGl0bGU+PC90aXRsZXM+PHBl
cmlvZGljYWw+PGZ1bGwtdGl0bGU+SW50ZXJuYXRpb25hbCBKb3VybmFsIG9mIFF1YWxpdGF0aXZl
IE1ldGhvZHM8L2Z1bGwtdGl0bGU+PC9wZXJpb2RpY2FsPjxwYWdlcz4xNjA5NDA2OTE5ODc0NTk2
PC9wYWdlcz48dm9sdW1lPjE4PC92b2x1bWU+PHJlcHJpbnQtZWRpdGlvbj5ub3QgaW4gZmlsZTwv
cmVwcmludC1lZGl0aW9uPjxkYXRlcz48eWVhcj4yMDE5PC95ZWFyPjwvZGF0ZXM+PGlzYm4+MTYw
OS00MDY5PC9pc2JuPjx1cmxzPjxyZWxhdGVkLXVybHM+PHVybD5odHRwczovL2pvdXJuYWxzLnNh
Z2VwdWIuY29tL2RvaS9hYnMvMTAuMTE3Ny8xNjA5NDA2OTE5ODc0NTk2PC91cmw+PC9yZWxhdGVk
LXVybHM+PC91cmxzPjwvcmVjb3JkPjwvQ2l0ZT48L0VuZE5vdGU+
</w:fldData>
        </w:fldChar>
      </w:r>
      <w:r w:rsidR="00C445FA">
        <w:rPr>
          <w:rFonts w:cstheme="minorHAnsi"/>
          <w:sz w:val="24"/>
          <w:szCs w:val="24"/>
          <w:u w:color="000000"/>
          <w:lang w:val="en-US" w:eastAsia="en-GB"/>
        </w:rPr>
        <w:instrText xml:space="preserve"> ADDIN EN.CITE.DATA </w:instrText>
      </w:r>
      <w:r w:rsidR="00C445FA">
        <w:rPr>
          <w:rFonts w:cstheme="minorHAnsi"/>
          <w:sz w:val="24"/>
          <w:szCs w:val="24"/>
          <w:u w:color="000000"/>
          <w:lang w:val="en-US" w:eastAsia="en-GB"/>
        </w:rPr>
      </w:r>
      <w:r w:rsidR="00C445FA">
        <w:rPr>
          <w:rFonts w:cstheme="minorHAnsi"/>
          <w:sz w:val="24"/>
          <w:szCs w:val="24"/>
          <w:u w:color="000000"/>
          <w:lang w:val="en-US" w:eastAsia="en-GB"/>
        </w:rPr>
        <w:fldChar w:fldCharType="end"/>
      </w:r>
      <w:r w:rsidR="00C445FA">
        <w:rPr>
          <w:rFonts w:cstheme="minorHAnsi"/>
          <w:sz w:val="24"/>
          <w:szCs w:val="24"/>
          <w:u w:color="000000"/>
          <w:lang w:val="en-US" w:eastAsia="en-GB"/>
        </w:rPr>
      </w:r>
      <w:r w:rsidR="00C445FA">
        <w:rPr>
          <w:rFonts w:cstheme="minorHAnsi"/>
          <w:sz w:val="24"/>
          <w:szCs w:val="24"/>
          <w:u w:color="000000"/>
          <w:lang w:val="en-US" w:eastAsia="en-GB"/>
        </w:rPr>
        <w:fldChar w:fldCharType="separate"/>
      </w:r>
      <w:r w:rsidR="00C445FA">
        <w:rPr>
          <w:rFonts w:cstheme="minorHAnsi"/>
          <w:noProof/>
          <w:sz w:val="24"/>
          <w:szCs w:val="24"/>
          <w:u w:color="000000"/>
          <w:lang w:val="en-US" w:eastAsia="en-GB"/>
        </w:rPr>
        <w:t>(Hall and Dornan 1990; Archibald et al. 2019)</w:t>
      </w:r>
      <w:r w:rsidR="00C445FA">
        <w:rPr>
          <w:rFonts w:cstheme="minorHAnsi"/>
          <w:sz w:val="24"/>
          <w:szCs w:val="24"/>
          <w:u w:color="000000"/>
          <w:lang w:val="en-US" w:eastAsia="en-GB"/>
        </w:rPr>
        <w:fldChar w:fldCharType="end"/>
      </w:r>
      <w:r w:rsidRPr="00B35582">
        <w:rPr>
          <w:rFonts w:cstheme="minorHAnsi"/>
          <w:sz w:val="24"/>
          <w:szCs w:val="24"/>
          <w:u w:color="000000"/>
          <w:lang w:val="en-US" w:eastAsia="en-GB"/>
        </w:rPr>
        <w:t xml:space="preserve">. </w:t>
      </w:r>
    </w:p>
    <w:p w14:paraId="78C65977" w14:textId="77777777" w:rsidR="00B35582" w:rsidRPr="00B35582" w:rsidRDefault="00B35582" w:rsidP="00B35582">
      <w:pPr>
        <w:spacing w:after="0" w:line="240" w:lineRule="auto"/>
        <w:rPr>
          <w:rFonts w:cstheme="minorHAnsi"/>
          <w:sz w:val="24"/>
          <w:szCs w:val="24"/>
          <w:u w:color="000000"/>
          <w:lang w:val="en-US" w:eastAsia="en-GB"/>
        </w:rPr>
      </w:pPr>
    </w:p>
    <w:p w14:paraId="6C632629" w14:textId="3F9C6B6B" w:rsid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Involvement of patients and carers was also similarly impacted and we moved from face to face to online meetings – this made it difficult for some members of the Reference Group and for some activities.</w:t>
      </w:r>
    </w:p>
    <w:p w14:paraId="6ED1BF76" w14:textId="77777777" w:rsidR="00B35582" w:rsidRDefault="00B35582">
      <w:pPr>
        <w:rPr>
          <w:rFonts w:cstheme="minorHAnsi"/>
          <w:sz w:val="24"/>
          <w:szCs w:val="24"/>
          <w:u w:color="000000"/>
          <w:lang w:val="en-US" w:eastAsia="en-GB"/>
        </w:rPr>
      </w:pPr>
      <w:r>
        <w:rPr>
          <w:rFonts w:cstheme="minorHAnsi"/>
          <w:sz w:val="24"/>
          <w:szCs w:val="24"/>
          <w:u w:color="000000"/>
          <w:lang w:val="en-US" w:eastAsia="en-GB"/>
        </w:rPr>
        <w:br w:type="page"/>
      </w:r>
    </w:p>
    <w:p w14:paraId="690F132A" w14:textId="77777777" w:rsidR="002D7535" w:rsidRPr="002D7535" w:rsidRDefault="002D7535" w:rsidP="002D7535">
      <w:pPr>
        <w:spacing w:after="0" w:line="240" w:lineRule="auto"/>
        <w:rPr>
          <w:rFonts w:cstheme="minorHAnsi"/>
          <w:kern w:val="2"/>
          <w:sz w:val="28"/>
          <w:szCs w:val="28"/>
          <w14:ligatures w14:val="standardContextual"/>
        </w:rPr>
      </w:pPr>
      <w:bookmarkStart w:id="153" w:name="Part2"/>
      <w:bookmarkStart w:id="154" w:name="_Hlk138325844"/>
      <w:bookmarkStart w:id="155" w:name="_Hlk133057220"/>
      <w:bookmarkEnd w:id="153"/>
      <w:r w:rsidRPr="002D7535">
        <w:rPr>
          <w:rFonts w:cstheme="minorHAnsi"/>
          <w:b/>
          <w:bCs/>
          <w:kern w:val="2"/>
          <w:sz w:val="28"/>
          <w:szCs w:val="28"/>
          <w14:ligatures w14:val="standardContextual"/>
        </w:rPr>
        <w:lastRenderedPageBreak/>
        <w:t>Part 2</w:t>
      </w:r>
      <w:r w:rsidRPr="002D7535">
        <w:rPr>
          <w:rFonts w:cstheme="minorHAnsi"/>
          <w:b/>
          <w:bCs/>
          <w:kern w:val="2"/>
          <w:sz w:val="28"/>
          <w:szCs w:val="28"/>
          <w14:ligatures w14:val="standardContextual"/>
        </w:rPr>
        <w:tab/>
      </w:r>
      <w:r w:rsidRPr="002D7535">
        <w:rPr>
          <w:rFonts w:cstheme="minorHAnsi"/>
          <w:b/>
          <w:bCs/>
          <w:kern w:val="2"/>
          <w:sz w:val="28"/>
          <w:szCs w:val="28"/>
          <w14:ligatures w14:val="standardContextual"/>
        </w:rPr>
        <w:tab/>
        <w:t>Study stage 2: Findings of the Case Study Approach</w:t>
      </w:r>
    </w:p>
    <w:p w14:paraId="025F2D85" w14:textId="77777777" w:rsidR="002D7535" w:rsidRPr="002D7535" w:rsidRDefault="002D7535" w:rsidP="002D7535">
      <w:pPr>
        <w:spacing w:after="0" w:line="240" w:lineRule="auto"/>
        <w:rPr>
          <w:rFonts w:cstheme="minorHAnsi"/>
          <w:kern w:val="2"/>
          <w:sz w:val="24"/>
          <w:szCs w:val="24"/>
          <w14:ligatures w14:val="standardContextual"/>
        </w:rPr>
      </w:pPr>
    </w:p>
    <w:p w14:paraId="1861F314" w14:textId="77777777" w:rsidR="002D7535" w:rsidRPr="002D7535" w:rsidRDefault="002D7535" w:rsidP="002D7535">
      <w:pPr>
        <w:spacing w:after="0" w:line="240" w:lineRule="auto"/>
        <w:rPr>
          <w:sz w:val="24"/>
          <w:szCs w:val="24"/>
        </w:rPr>
      </w:pPr>
      <w:r w:rsidRPr="002D7535">
        <w:rPr>
          <w:rFonts w:cstheme="minorHAnsi"/>
          <w:kern w:val="2"/>
          <w:sz w:val="24"/>
          <w:szCs w:val="24"/>
          <w14:ligatures w14:val="standardContextual"/>
        </w:rPr>
        <w:t xml:space="preserve">The </w:t>
      </w:r>
      <w:r w:rsidRPr="002D7535">
        <w:rPr>
          <w:sz w:val="24"/>
          <w:szCs w:val="24"/>
        </w:rPr>
        <w:t xml:space="preserve">findings of study stage 2, the Case Study Approach (CSA), are presented in the next four chapters. </w:t>
      </w:r>
    </w:p>
    <w:p w14:paraId="00B6FCBF" w14:textId="77777777" w:rsidR="002D7535" w:rsidRPr="002D7535" w:rsidRDefault="002D7535" w:rsidP="002D7535">
      <w:pPr>
        <w:spacing w:after="0" w:line="240" w:lineRule="auto"/>
        <w:rPr>
          <w:sz w:val="24"/>
          <w:szCs w:val="24"/>
        </w:rPr>
      </w:pPr>
    </w:p>
    <w:p w14:paraId="070AD187" w14:textId="1CE1C99D" w:rsidR="002D7535" w:rsidRPr="002D7535" w:rsidRDefault="00720C20" w:rsidP="002D7535">
      <w:pPr>
        <w:spacing w:after="0" w:line="240" w:lineRule="auto"/>
        <w:rPr>
          <w:sz w:val="24"/>
          <w:szCs w:val="24"/>
        </w:rPr>
      </w:pPr>
      <w:hyperlink w:anchor="Chapter4" w:history="1">
        <w:r w:rsidR="002D7535" w:rsidRPr="00F13E28">
          <w:rPr>
            <w:rStyle w:val="Hyperlink"/>
            <w:b/>
            <w:bCs/>
            <w:sz w:val="24"/>
            <w:szCs w:val="24"/>
          </w:rPr>
          <w:t>Chapter 4</w:t>
        </w:r>
      </w:hyperlink>
      <w:r w:rsidR="002D7535" w:rsidRPr="002D7535">
        <w:rPr>
          <w:sz w:val="24"/>
          <w:szCs w:val="24"/>
        </w:rPr>
        <w:t xml:space="preserve"> provides a brief description of the two case study sites and an overview of the types of evidence obtained from them – documentary evidence and evidence from the qualitative interviews.</w:t>
      </w:r>
    </w:p>
    <w:p w14:paraId="4514ECFA" w14:textId="77777777" w:rsidR="002D7535" w:rsidRPr="002D7535" w:rsidRDefault="002D7535" w:rsidP="002D7535">
      <w:pPr>
        <w:spacing w:after="0" w:line="240" w:lineRule="auto"/>
        <w:rPr>
          <w:rFonts w:cstheme="minorHAnsi"/>
          <w:kern w:val="2"/>
          <w:sz w:val="24"/>
          <w:szCs w:val="24"/>
          <w14:ligatures w14:val="standardContextual"/>
        </w:rPr>
      </w:pPr>
    </w:p>
    <w:p w14:paraId="4ED41C5B" w14:textId="47934D96" w:rsidR="002D7535" w:rsidRPr="002D7535" w:rsidRDefault="002D7535" w:rsidP="002D7535">
      <w:pPr>
        <w:spacing w:after="0" w:line="240" w:lineRule="auto"/>
        <w:rPr>
          <w:rFonts w:cstheme="minorHAnsi"/>
          <w:kern w:val="2"/>
          <w:sz w:val="24"/>
          <w:szCs w:val="24"/>
          <w14:ligatures w14:val="standardContextual"/>
        </w:rPr>
      </w:pPr>
      <w:r w:rsidRPr="002D7535">
        <w:rPr>
          <w:rFonts w:cstheme="minorHAnsi"/>
          <w:kern w:val="2"/>
          <w:sz w:val="24"/>
          <w:szCs w:val="24"/>
          <w14:ligatures w14:val="standardContextual"/>
        </w:rPr>
        <w:t xml:space="preserve">A cross-case analysis is then presented in </w:t>
      </w:r>
      <w:r w:rsidRPr="002D7535">
        <w:rPr>
          <w:rFonts w:cstheme="minorHAnsi"/>
          <w:b/>
          <w:bCs/>
          <w:kern w:val="2"/>
          <w:sz w:val="24"/>
          <w:szCs w:val="24"/>
          <w14:ligatures w14:val="standardContextual"/>
        </w:rPr>
        <w:t xml:space="preserve">Chapters </w:t>
      </w:r>
      <w:hyperlink w:anchor="Chapter5" w:history="1">
        <w:r w:rsidRPr="00C91282">
          <w:rPr>
            <w:rStyle w:val="Hyperlink"/>
            <w:rFonts w:cstheme="minorHAnsi"/>
            <w:b/>
            <w:bCs/>
            <w:kern w:val="2"/>
            <w:sz w:val="24"/>
            <w:szCs w:val="24"/>
            <w14:ligatures w14:val="standardContextual"/>
          </w:rPr>
          <w:t>5</w:t>
        </w:r>
      </w:hyperlink>
      <w:r w:rsidRPr="002D7535">
        <w:rPr>
          <w:rFonts w:cstheme="minorHAnsi"/>
          <w:b/>
          <w:bCs/>
          <w:kern w:val="2"/>
          <w:sz w:val="24"/>
          <w:szCs w:val="24"/>
          <w14:ligatures w14:val="standardContextual"/>
        </w:rPr>
        <w:t xml:space="preserve">, </w:t>
      </w:r>
      <w:hyperlink w:anchor="Chapter6" w:history="1">
        <w:r w:rsidRPr="00C91282">
          <w:rPr>
            <w:rStyle w:val="Hyperlink"/>
            <w:rFonts w:cstheme="minorHAnsi"/>
            <w:b/>
            <w:bCs/>
            <w:kern w:val="2"/>
            <w:sz w:val="24"/>
            <w:szCs w:val="24"/>
            <w14:ligatures w14:val="standardContextual"/>
          </w:rPr>
          <w:t>6</w:t>
        </w:r>
      </w:hyperlink>
      <w:r w:rsidRPr="002D7535">
        <w:rPr>
          <w:rFonts w:cstheme="minorHAnsi"/>
          <w:b/>
          <w:bCs/>
          <w:kern w:val="2"/>
          <w:sz w:val="24"/>
          <w:szCs w:val="24"/>
          <w14:ligatures w14:val="standardContextual"/>
        </w:rPr>
        <w:t xml:space="preserve"> and </w:t>
      </w:r>
      <w:hyperlink w:anchor="Chapter7" w:history="1">
        <w:r w:rsidRPr="00C91282">
          <w:rPr>
            <w:rStyle w:val="Hyperlink"/>
            <w:rFonts w:cstheme="minorHAnsi"/>
            <w:b/>
            <w:bCs/>
            <w:kern w:val="2"/>
            <w:sz w:val="24"/>
            <w:szCs w:val="24"/>
            <w14:ligatures w14:val="standardContextual"/>
          </w:rPr>
          <w:t>7</w:t>
        </w:r>
      </w:hyperlink>
      <w:r w:rsidRPr="002D7535">
        <w:rPr>
          <w:rFonts w:cstheme="minorHAnsi"/>
          <w:kern w:val="2"/>
          <w:sz w:val="24"/>
          <w:szCs w:val="24"/>
          <w14:ligatures w14:val="standardContextual"/>
        </w:rPr>
        <w:t>. The findings from the documentary evidence and qualitative interviews from both sites are weaved together to form one narrative. This is structured as three main themes, each with sub-themes, in each of the following chapters:</w:t>
      </w:r>
    </w:p>
    <w:p w14:paraId="3A50B603" w14:textId="77777777" w:rsidR="002D7535" w:rsidRPr="002D7535" w:rsidRDefault="002D7535" w:rsidP="002D7535">
      <w:pPr>
        <w:spacing w:after="0" w:line="240" w:lineRule="auto"/>
        <w:rPr>
          <w:rFonts w:cstheme="minorHAnsi"/>
          <w:kern w:val="2"/>
          <w:sz w:val="24"/>
          <w:szCs w:val="24"/>
          <w14:ligatures w14:val="standardContextual"/>
        </w:rPr>
      </w:pPr>
    </w:p>
    <w:p w14:paraId="45635A98" w14:textId="27D0AC82" w:rsidR="002D7535" w:rsidRPr="002D7535" w:rsidRDefault="00720C20" w:rsidP="002D7535">
      <w:pPr>
        <w:numPr>
          <w:ilvl w:val="0"/>
          <w:numId w:val="27"/>
        </w:numPr>
        <w:spacing w:after="0" w:line="240" w:lineRule="auto"/>
        <w:contextualSpacing/>
        <w:rPr>
          <w:rFonts w:cstheme="minorHAnsi"/>
          <w:b/>
          <w:bCs/>
          <w:color w:val="000000" w:themeColor="text1"/>
          <w:sz w:val="24"/>
          <w:szCs w:val="24"/>
        </w:rPr>
      </w:pPr>
      <w:hyperlink w:anchor="Chapter5" w:history="1">
        <w:r w:rsidR="002D7535" w:rsidRPr="00C91282">
          <w:rPr>
            <w:rStyle w:val="Hyperlink"/>
            <w:rFonts w:cstheme="minorHAnsi"/>
            <w:b/>
            <w:bCs/>
            <w:sz w:val="24"/>
            <w:szCs w:val="24"/>
          </w:rPr>
          <w:t>Chapter 5</w:t>
        </w:r>
        <w:r w:rsidR="002D7535" w:rsidRPr="00C91282">
          <w:rPr>
            <w:rStyle w:val="Hyperlink"/>
            <w:rFonts w:cstheme="minorHAnsi"/>
            <w:sz w:val="24"/>
            <w:szCs w:val="24"/>
          </w:rPr>
          <w:t xml:space="preserve">: </w:t>
        </w:r>
        <w:r w:rsidR="002D7535" w:rsidRPr="00C91282">
          <w:rPr>
            <w:rStyle w:val="Hyperlink"/>
            <w:rFonts w:cstheme="minorHAnsi"/>
            <w:b/>
            <w:bCs/>
            <w:sz w:val="24"/>
            <w:szCs w:val="24"/>
          </w:rPr>
          <w:t>What involvement did the case study sites do?</w:t>
        </w:r>
      </w:hyperlink>
      <w:r w:rsidR="002D7535" w:rsidRPr="002D7535">
        <w:rPr>
          <w:rFonts w:cstheme="minorHAnsi"/>
          <w:b/>
          <w:bCs/>
          <w:color w:val="000000" w:themeColor="text1"/>
          <w:sz w:val="24"/>
          <w:szCs w:val="24"/>
        </w:rPr>
        <w:t xml:space="preserve"> </w:t>
      </w:r>
    </w:p>
    <w:p w14:paraId="0F975A54" w14:textId="4BBE7521" w:rsidR="002D7535" w:rsidRPr="002D7535" w:rsidRDefault="00720C20" w:rsidP="002D7535">
      <w:pPr>
        <w:numPr>
          <w:ilvl w:val="0"/>
          <w:numId w:val="27"/>
        </w:numPr>
        <w:spacing w:after="0" w:line="240" w:lineRule="auto"/>
        <w:contextualSpacing/>
        <w:rPr>
          <w:rFonts w:cstheme="minorHAnsi"/>
          <w:b/>
          <w:bCs/>
          <w:color w:val="000000" w:themeColor="text1"/>
          <w:sz w:val="24"/>
          <w:szCs w:val="24"/>
        </w:rPr>
      </w:pPr>
      <w:hyperlink w:anchor="Chapter6" w:history="1">
        <w:r w:rsidR="002D7535" w:rsidRPr="00C91282">
          <w:rPr>
            <w:rStyle w:val="Hyperlink"/>
            <w:rFonts w:cstheme="minorHAnsi"/>
            <w:b/>
            <w:bCs/>
            <w:sz w:val="24"/>
            <w:szCs w:val="24"/>
          </w:rPr>
          <w:t>Chapter 6: What enabled the case study sites to undertake effective involvement?</w:t>
        </w:r>
      </w:hyperlink>
    </w:p>
    <w:p w14:paraId="3C710B94" w14:textId="16FFA9A0" w:rsidR="002D7535" w:rsidRPr="002D7535" w:rsidRDefault="00720C20" w:rsidP="002D7535">
      <w:pPr>
        <w:numPr>
          <w:ilvl w:val="0"/>
          <w:numId w:val="27"/>
        </w:numPr>
        <w:spacing w:after="0" w:line="240" w:lineRule="auto"/>
        <w:contextualSpacing/>
        <w:rPr>
          <w:b/>
          <w:bCs/>
          <w:color w:val="000000" w:themeColor="text1"/>
          <w:sz w:val="24"/>
          <w:szCs w:val="24"/>
        </w:rPr>
      </w:pPr>
      <w:hyperlink w:anchor="Chapter7" w:history="1">
        <w:r w:rsidR="002D7535" w:rsidRPr="00C91282">
          <w:rPr>
            <w:rStyle w:val="Hyperlink"/>
            <w:rFonts w:cstheme="minorHAnsi"/>
            <w:b/>
            <w:bCs/>
            <w:sz w:val="24"/>
            <w:szCs w:val="24"/>
          </w:rPr>
          <w:t>Chapter 7: What are the significant overarching themes for the case study sites?</w:t>
        </w:r>
      </w:hyperlink>
    </w:p>
    <w:p w14:paraId="57D5F60B" w14:textId="77777777" w:rsidR="002D7535" w:rsidRPr="002D7535" w:rsidRDefault="002D7535" w:rsidP="002D7535">
      <w:pPr>
        <w:spacing w:after="0" w:line="240" w:lineRule="auto"/>
        <w:rPr>
          <w:sz w:val="24"/>
          <w:szCs w:val="24"/>
        </w:rPr>
      </w:pPr>
    </w:p>
    <w:p w14:paraId="464CF690" w14:textId="43266C1F" w:rsidR="002D7535" w:rsidRPr="002D7535" w:rsidRDefault="002D7535" w:rsidP="002D7535">
      <w:pPr>
        <w:spacing w:after="0" w:line="240" w:lineRule="auto"/>
        <w:rPr>
          <w:sz w:val="24"/>
          <w:szCs w:val="24"/>
        </w:rPr>
      </w:pPr>
      <w:r w:rsidRPr="002D7535">
        <w:rPr>
          <w:sz w:val="24"/>
          <w:szCs w:val="24"/>
        </w:rPr>
        <w:t xml:space="preserve">In addition, four vignettes have been devised, two from each site, which illustrate examples of effective involvement. Reference has been made to these throughout </w:t>
      </w:r>
      <w:r w:rsidRPr="002D7535">
        <w:rPr>
          <w:b/>
          <w:bCs/>
          <w:sz w:val="24"/>
          <w:szCs w:val="24"/>
        </w:rPr>
        <w:t xml:space="preserve">Chapters </w:t>
      </w:r>
      <w:hyperlink w:anchor="Chapter5" w:history="1">
        <w:r w:rsidRPr="00C91282">
          <w:rPr>
            <w:rStyle w:val="Hyperlink"/>
            <w:b/>
            <w:bCs/>
            <w:sz w:val="24"/>
            <w:szCs w:val="24"/>
          </w:rPr>
          <w:t>5</w:t>
        </w:r>
      </w:hyperlink>
      <w:r w:rsidRPr="002D7535">
        <w:rPr>
          <w:b/>
          <w:bCs/>
          <w:sz w:val="24"/>
          <w:szCs w:val="24"/>
        </w:rPr>
        <w:t xml:space="preserve">, </w:t>
      </w:r>
      <w:hyperlink w:anchor="Chapter6" w:history="1">
        <w:r w:rsidRPr="00C91282">
          <w:rPr>
            <w:rStyle w:val="Hyperlink"/>
            <w:b/>
            <w:bCs/>
            <w:sz w:val="24"/>
            <w:szCs w:val="24"/>
          </w:rPr>
          <w:t>6</w:t>
        </w:r>
      </w:hyperlink>
      <w:r w:rsidRPr="002D7535">
        <w:rPr>
          <w:sz w:val="24"/>
          <w:szCs w:val="24"/>
        </w:rPr>
        <w:t xml:space="preserve"> </w:t>
      </w:r>
      <w:r w:rsidRPr="002D7535">
        <w:rPr>
          <w:b/>
          <w:bCs/>
          <w:sz w:val="24"/>
          <w:szCs w:val="24"/>
        </w:rPr>
        <w:t xml:space="preserve">and </w:t>
      </w:r>
      <w:hyperlink w:anchor="Chapter7" w:history="1">
        <w:r w:rsidRPr="00C91282">
          <w:rPr>
            <w:rStyle w:val="Hyperlink"/>
            <w:b/>
            <w:bCs/>
            <w:sz w:val="24"/>
            <w:szCs w:val="24"/>
          </w:rPr>
          <w:t>7</w:t>
        </w:r>
      </w:hyperlink>
      <w:r w:rsidRPr="002D7535">
        <w:rPr>
          <w:sz w:val="24"/>
          <w:szCs w:val="24"/>
        </w:rPr>
        <w:t>.</w:t>
      </w:r>
    </w:p>
    <w:p w14:paraId="119BC1BD" w14:textId="77777777" w:rsidR="002D7535" w:rsidRPr="002D7535" w:rsidRDefault="002D7535" w:rsidP="002D7535">
      <w:pPr>
        <w:spacing w:after="0" w:line="240" w:lineRule="auto"/>
        <w:rPr>
          <w:sz w:val="24"/>
          <w:szCs w:val="24"/>
        </w:rPr>
      </w:pPr>
    </w:p>
    <w:p w14:paraId="1F6437D2" w14:textId="77777777" w:rsidR="002D7535" w:rsidRPr="002D7535" w:rsidRDefault="002D7535" w:rsidP="002D7535">
      <w:pPr>
        <w:rPr>
          <w:rFonts w:cstheme="minorHAnsi"/>
          <w:b/>
          <w:bCs/>
          <w:kern w:val="2"/>
          <w:sz w:val="24"/>
          <w:szCs w:val="24"/>
          <w14:ligatures w14:val="standardContextual"/>
        </w:rPr>
      </w:pPr>
      <w:r w:rsidRPr="002D7535">
        <w:rPr>
          <w:rFonts w:cstheme="minorHAnsi"/>
          <w:b/>
          <w:bCs/>
          <w:kern w:val="2"/>
          <w:sz w:val="24"/>
          <w:szCs w:val="24"/>
          <w14:ligatures w14:val="standardContextual"/>
        </w:rPr>
        <w:br w:type="page"/>
      </w:r>
    </w:p>
    <w:p w14:paraId="62BE23B1" w14:textId="77777777" w:rsidR="002D7535" w:rsidRPr="002D7535" w:rsidRDefault="002D7535" w:rsidP="002D7535">
      <w:pPr>
        <w:spacing w:after="0" w:line="240" w:lineRule="auto"/>
        <w:rPr>
          <w:rFonts w:cstheme="minorHAnsi"/>
          <w:b/>
          <w:bCs/>
          <w:kern w:val="2"/>
          <w:sz w:val="28"/>
          <w:szCs w:val="28"/>
          <w14:ligatures w14:val="standardContextual"/>
        </w:rPr>
      </w:pPr>
      <w:bookmarkStart w:id="156" w:name="Chapter4"/>
      <w:bookmarkEnd w:id="156"/>
      <w:r w:rsidRPr="002D7535">
        <w:rPr>
          <w:rFonts w:cstheme="minorHAnsi"/>
          <w:b/>
          <w:bCs/>
          <w:kern w:val="2"/>
          <w:sz w:val="28"/>
          <w:szCs w:val="28"/>
          <w14:ligatures w14:val="standardContextual"/>
        </w:rPr>
        <w:lastRenderedPageBreak/>
        <w:t>Chapter 4</w:t>
      </w:r>
      <w:r w:rsidRPr="002D7535">
        <w:rPr>
          <w:rFonts w:cstheme="minorHAnsi"/>
          <w:b/>
          <w:bCs/>
          <w:kern w:val="2"/>
          <w:sz w:val="28"/>
          <w:szCs w:val="28"/>
          <w14:ligatures w14:val="standardContextual"/>
        </w:rPr>
        <w:tab/>
        <w:t>Overview of case study sites and evidence</w:t>
      </w:r>
    </w:p>
    <w:p w14:paraId="336C242E" w14:textId="77777777" w:rsidR="002D7535" w:rsidRPr="002D7535" w:rsidRDefault="002D7535" w:rsidP="002D7535">
      <w:pPr>
        <w:spacing w:after="0" w:line="240" w:lineRule="auto"/>
        <w:rPr>
          <w:b/>
          <w:bCs/>
          <w:sz w:val="24"/>
          <w:szCs w:val="24"/>
        </w:rPr>
      </w:pPr>
    </w:p>
    <w:p w14:paraId="56B4BB3F" w14:textId="74BE9A8E" w:rsidR="002D7535" w:rsidRPr="002D7535" w:rsidRDefault="006650A4" w:rsidP="002D7535">
      <w:pPr>
        <w:spacing w:after="0" w:line="240" w:lineRule="auto"/>
        <w:rPr>
          <w:b/>
          <w:bCs/>
          <w:sz w:val="24"/>
          <w:szCs w:val="24"/>
        </w:rPr>
      </w:pPr>
      <w:bookmarkStart w:id="157" w:name="Introduction41"/>
      <w:bookmarkEnd w:id="157"/>
      <w:r>
        <w:rPr>
          <w:b/>
          <w:bCs/>
          <w:sz w:val="24"/>
          <w:szCs w:val="24"/>
        </w:rPr>
        <w:t xml:space="preserve">4.1 </w:t>
      </w:r>
      <w:r w:rsidR="002D7535" w:rsidRPr="002D7535">
        <w:rPr>
          <w:b/>
          <w:bCs/>
          <w:sz w:val="24"/>
          <w:szCs w:val="24"/>
        </w:rPr>
        <w:t>Introduction</w:t>
      </w:r>
    </w:p>
    <w:p w14:paraId="6E80451D" w14:textId="77777777" w:rsidR="002D7535" w:rsidRPr="002D7535" w:rsidRDefault="002D7535" w:rsidP="002D7535">
      <w:pPr>
        <w:spacing w:after="0" w:line="240" w:lineRule="auto"/>
        <w:rPr>
          <w:b/>
          <w:bCs/>
          <w:sz w:val="24"/>
          <w:szCs w:val="24"/>
        </w:rPr>
      </w:pPr>
    </w:p>
    <w:p w14:paraId="49E85296" w14:textId="77777777" w:rsidR="002D7535" w:rsidRPr="002D7535" w:rsidRDefault="002D7535" w:rsidP="002D7535">
      <w:pPr>
        <w:spacing w:after="0" w:line="240" w:lineRule="auto"/>
        <w:rPr>
          <w:sz w:val="24"/>
          <w:szCs w:val="24"/>
        </w:rPr>
      </w:pPr>
      <w:r w:rsidRPr="002D7535">
        <w:rPr>
          <w:sz w:val="24"/>
          <w:szCs w:val="24"/>
        </w:rPr>
        <w:t xml:space="preserve">This chapter initially provides a brief description of each case study site. An overview of the two types of evidence, documentary evidence and evidence from qualitative interviews, obtained from both sites is then given. The demographic and involvement characteristics of the participants are presented and the thematic analysis of the interviews is described, from the generation of initial themes through to refining, defining and naming themes. </w:t>
      </w:r>
    </w:p>
    <w:p w14:paraId="70B51171" w14:textId="77777777" w:rsidR="002D7535" w:rsidRPr="002D7535" w:rsidRDefault="002D7535" w:rsidP="002D7535">
      <w:pPr>
        <w:spacing w:after="0" w:line="240" w:lineRule="auto"/>
        <w:rPr>
          <w:sz w:val="24"/>
          <w:szCs w:val="24"/>
        </w:rPr>
      </w:pPr>
    </w:p>
    <w:p w14:paraId="6D6B0ACB" w14:textId="5B766C55" w:rsidR="002D7535" w:rsidRPr="002D7535" w:rsidRDefault="006650A4" w:rsidP="002D7535">
      <w:pPr>
        <w:spacing w:after="0" w:line="240" w:lineRule="auto"/>
        <w:rPr>
          <w:b/>
          <w:bCs/>
          <w:sz w:val="24"/>
          <w:szCs w:val="24"/>
        </w:rPr>
      </w:pPr>
      <w:bookmarkStart w:id="158" w:name="Brief42"/>
      <w:bookmarkEnd w:id="158"/>
      <w:r>
        <w:rPr>
          <w:b/>
          <w:bCs/>
          <w:sz w:val="24"/>
          <w:szCs w:val="24"/>
        </w:rPr>
        <w:t xml:space="preserve">4.2 </w:t>
      </w:r>
      <w:r w:rsidR="002D7535" w:rsidRPr="002D7535">
        <w:rPr>
          <w:b/>
          <w:bCs/>
          <w:sz w:val="24"/>
          <w:szCs w:val="24"/>
        </w:rPr>
        <w:t>Brief descriptions of the two case study sites</w:t>
      </w:r>
    </w:p>
    <w:p w14:paraId="3E89F991" w14:textId="77777777" w:rsidR="002D7535" w:rsidRPr="002D7535" w:rsidRDefault="002D7535" w:rsidP="002D7535">
      <w:pPr>
        <w:spacing w:after="0" w:line="240" w:lineRule="auto"/>
        <w:rPr>
          <w:b/>
          <w:bCs/>
          <w:sz w:val="24"/>
          <w:szCs w:val="24"/>
        </w:rPr>
      </w:pPr>
    </w:p>
    <w:p w14:paraId="4E381833" w14:textId="271BA574" w:rsidR="002D7535" w:rsidRPr="002D7535" w:rsidRDefault="006650A4" w:rsidP="002D7535">
      <w:pPr>
        <w:spacing w:after="0" w:line="240" w:lineRule="auto"/>
        <w:rPr>
          <w:b/>
          <w:bCs/>
          <w:sz w:val="24"/>
          <w:szCs w:val="24"/>
        </w:rPr>
      </w:pPr>
      <w:bookmarkStart w:id="159" w:name="Case421"/>
      <w:bookmarkEnd w:id="159"/>
      <w:r>
        <w:rPr>
          <w:b/>
          <w:bCs/>
          <w:sz w:val="24"/>
          <w:szCs w:val="24"/>
        </w:rPr>
        <w:t xml:space="preserve">4.2.1 </w:t>
      </w:r>
      <w:r w:rsidR="002D7535" w:rsidRPr="002D7535">
        <w:rPr>
          <w:b/>
          <w:bCs/>
          <w:sz w:val="24"/>
          <w:szCs w:val="24"/>
        </w:rPr>
        <w:t>Case study site 1 – Wolfson Palliative Care Research Centre</w:t>
      </w:r>
    </w:p>
    <w:p w14:paraId="59054547" w14:textId="77777777" w:rsidR="002D7535" w:rsidRPr="002D7535" w:rsidRDefault="002D7535" w:rsidP="002D7535">
      <w:pPr>
        <w:spacing w:after="0" w:line="240" w:lineRule="auto"/>
        <w:rPr>
          <w:b/>
          <w:bCs/>
          <w:sz w:val="24"/>
          <w:szCs w:val="24"/>
        </w:rPr>
      </w:pPr>
    </w:p>
    <w:p w14:paraId="3A3F8C16" w14:textId="77777777" w:rsidR="002D7535" w:rsidRPr="002D7535" w:rsidRDefault="002D7535" w:rsidP="002D7535">
      <w:pPr>
        <w:spacing w:after="0" w:line="240" w:lineRule="auto"/>
        <w:rPr>
          <w:sz w:val="24"/>
          <w:szCs w:val="24"/>
        </w:rPr>
      </w:pPr>
      <w:r w:rsidRPr="002D7535">
        <w:rPr>
          <w:sz w:val="24"/>
          <w:szCs w:val="24"/>
        </w:rPr>
        <w:t>The Wolfson Palliative Care Research Centre (WPCRC) at the University of Hull was established in 2016 although a palliative care research programme has been in existence at the University since 2006. The WPCRC is a research group within the Institute for Clinical and Applied Health Research (ICAHR). ICAHR is a research hub, established in 2018, which brings together expertise from Hull York Medical School (joint medical school of the Universities of Hull and York) and the Faculty of Health Sciences in the University of Hull. Research is carried out in a number of research groups, including primary care and maternity care, in addition to palliative care.</w:t>
      </w:r>
    </w:p>
    <w:p w14:paraId="32EDF2EC" w14:textId="77777777" w:rsidR="002D7535" w:rsidRPr="002D7535" w:rsidRDefault="002D7535" w:rsidP="002D7535">
      <w:pPr>
        <w:spacing w:after="0" w:line="240" w:lineRule="auto"/>
        <w:rPr>
          <w:sz w:val="24"/>
          <w:szCs w:val="24"/>
        </w:rPr>
      </w:pPr>
    </w:p>
    <w:p w14:paraId="5BC6556F" w14:textId="2C488984" w:rsidR="00677DB1" w:rsidRPr="004C2FAB" w:rsidRDefault="002D7535" w:rsidP="00677DB1">
      <w:pPr>
        <w:spacing w:after="0" w:line="240" w:lineRule="auto"/>
        <w:rPr>
          <w:sz w:val="24"/>
          <w:szCs w:val="24"/>
        </w:rPr>
      </w:pPr>
      <w:r w:rsidRPr="002D7535">
        <w:rPr>
          <w:sz w:val="24"/>
          <w:szCs w:val="24"/>
        </w:rPr>
        <w:t xml:space="preserve">The WPCRC is a medium to large sized research centre with currently approximately 30 staff and 17 PhD students. </w:t>
      </w:r>
      <w:r w:rsidRPr="004C2FAB">
        <w:rPr>
          <w:sz w:val="24"/>
          <w:szCs w:val="24"/>
        </w:rPr>
        <w:t xml:space="preserve">There are presently about 58 ongoing research projects. </w:t>
      </w:r>
      <w:r w:rsidR="00677DB1" w:rsidRPr="004C2FAB">
        <w:rPr>
          <w:sz w:val="24"/>
          <w:szCs w:val="24"/>
        </w:rPr>
        <w:t>For the year September 2020 to August 2021, WPCRC team members led or collaborated on bids which together totalled over £3 million, with grant income to the University of Hull of over £750,000</w:t>
      </w:r>
      <w:r w:rsidR="005568B3" w:rsidRPr="004C2FAB">
        <w:rPr>
          <w:sz w:val="24"/>
          <w:szCs w:val="24"/>
        </w:rPr>
        <w:t xml:space="preserve"> (WPCRC </w:t>
      </w:r>
      <w:r w:rsidR="00C64EDA" w:rsidRPr="004C2FAB">
        <w:rPr>
          <w:sz w:val="24"/>
          <w:szCs w:val="24"/>
        </w:rPr>
        <w:t>2021).</w:t>
      </w:r>
    </w:p>
    <w:p w14:paraId="583CEDDE" w14:textId="77777777" w:rsidR="002D7535" w:rsidRPr="002D7535" w:rsidRDefault="002D7535" w:rsidP="002D7535">
      <w:pPr>
        <w:spacing w:after="0" w:line="240" w:lineRule="auto"/>
        <w:rPr>
          <w:sz w:val="24"/>
          <w:szCs w:val="24"/>
        </w:rPr>
      </w:pPr>
    </w:p>
    <w:p w14:paraId="347E5490" w14:textId="77777777" w:rsidR="002D7535" w:rsidRPr="002D7535" w:rsidRDefault="002D7535" w:rsidP="002D7535">
      <w:pPr>
        <w:autoSpaceDE w:val="0"/>
        <w:autoSpaceDN w:val="0"/>
        <w:adjustRightInd w:val="0"/>
        <w:spacing w:after="0" w:line="240" w:lineRule="auto"/>
        <w:rPr>
          <w:rFonts w:ascii="Calibri" w:hAnsi="Calibri" w:cstheme="minorHAnsi"/>
          <w:color w:val="000000"/>
          <w:sz w:val="24"/>
          <w:szCs w:val="24"/>
        </w:rPr>
      </w:pPr>
      <w:r w:rsidRPr="002D7535">
        <w:rPr>
          <w:rFonts w:ascii="Calibri" w:hAnsi="Calibri" w:cstheme="minorHAnsi"/>
          <w:color w:val="000000"/>
          <w:sz w:val="24"/>
          <w:szCs w:val="24"/>
        </w:rPr>
        <w:t xml:space="preserve">The purpose of the WPCRC </w:t>
      </w:r>
      <w:r w:rsidRPr="002D7535">
        <w:rPr>
          <w:rFonts w:ascii="Calibri" w:hAnsi="Calibri" w:cs="Calibri"/>
          <w:color w:val="000000"/>
          <w:sz w:val="24"/>
          <w:szCs w:val="24"/>
        </w:rPr>
        <w:t xml:space="preserve">is to deliver world-leading research to improve care and outcomes for those affected by advanced illness, with the following </w:t>
      </w:r>
      <w:r w:rsidRPr="002D7535">
        <w:rPr>
          <w:rFonts w:ascii="Calibri" w:hAnsi="Calibri" w:cstheme="minorHAnsi"/>
          <w:color w:val="000000"/>
          <w:sz w:val="24"/>
          <w:szCs w:val="24"/>
        </w:rPr>
        <w:t>strategic objectives:</w:t>
      </w:r>
    </w:p>
    <w:p w14:paraId="6D7ED5E7" w14:textId="77777777" w:rsidR="002D7535" w:rsidRPr="002D7535" w:rsidRDefault="002D7535" w:rsidP="002D7535">
      <w:pPr>
        <w:autoSpaceDE w:val="0"/>
        <w:autoSpaceDN w:val="0"/>
        <w:adjustRightInd w:val="0"/>
        <w:spacing w:after="0" w:line="240" w:lineRule="auto"/>
        <w:rPr>
          <w:rFonts w:ascii="Calibri" w:hAnsi="Calibri" w:cs="Calibri"/>
          <w:color w:val="000000"/>
          <w:sz w:val="24"/>
          <w:szCs w:val="24"/>
        </w:rPr>
      </w:pPr>
    </w:p>
    <w:p w14:paraId="35E0E499" w14:textId="77777777" w:rsidR="002D7535" w:rsidRPr="002D7535" w:rsidRDefault="002D7535" w:rsidP="002D7535">
      <w:pPr>
        <w:numPr>
          <w:ilvl w:val="0"/>
          <w:numId w:val="78"/>
        </w:num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t xml:space="preserve">To study under-researched symptoms and problems of those with advanced illness and their families </w:t>
      </w:r>
    </w:p>
    <w:p w14:paraId="0FAE87CB" w14:textId="77777777" w:rsidR="002D7535" w:rsidRPr="002D7535" w:rsidRDefault="002D7535" w:rsidP="002D7535">
      <w:pPr>
        <w:numPr>
          <w:ilvl w:val="0"/>
          <w:numId w:val="78"/>
        </w:num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t xml:space="preserve">To reduce inequalities in palliative care outcomes, through research on improving access to and optimising delivery of palliative care services, both in the UK and globally </w:t>
      </w:r>
    </w:p>
    <w:p w14:paraId="359C31CA" w14:textId="77777777" w:rsidR="002D7535" w:rsidRPr="002D7535" w:rsidRDefault="002D7535" w:rsidP="002D7535">
      <w:pPr>
        <w:numPr>
          <w:ilvl w:val="0"/>
          <w:numId w:val="78"/>
        </w:num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t xml:space="preserve">To research health and social care systems to inform and improve palliative care services and outcomes in low and middle income countries </w:t>
      </w:r>
    </w:p>
    <w:p w14:paraId="442EF151" w14:textId="77777777" w:rsidR="002D7535" w:rsidRPr="002D7535" w:rsidRDefault="002D7535" w:rsidP="002D7535">
      <w:pPr>
        <w:numPr>
          <w:ilvl w:val="0"/>
          <w:numId w:val="78"/>
        </w:num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t xml:space="preserve">To develop measurement of individual and service-level palliative care outcomes and implementation of these measures into practice, including use for quality improvement and bench-marking </w:t>
      </w:r>
    </w:p>
    <w:p w14:paraId="57EC8F95" w14:textId="77777777" w:rsidR="002D7535" w:rsidRPr="002D7535" w:rsidRDefault="002D7535" w:rsidP="002D7535">
      <w:pPr>
        <w:numPr>
          <w:ilvl w:val="0"/>
          <w:numId w:val="78"/>
        </w:num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t xml:space="preserve">To research the social and psychological aspects of palliative care </w:t>
      </w:r>
    </w:p>
    <w:p w14:paraId="294D3B32" w14:textId="2261C330" w:rsidR="002D7535" w:rsidRPr="002D7535" w:rsidRDefault="002D7535" w:rsidP="002D7535">
      <w:pPr>
        <w:numPr>
          <w:ilvl w:val="0"/>
          <w:numId w:val="78"/>
        </w:num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t xml:space="preserve">To advance education and research on implementation of palliative care evidence into policy and practice </w:t>
      </w:r>
      <w:r w:rsidR="00C445FA">
        <w:rPr>
          <w:rFonts w:ascii="Calibri" w:hAnsi="Calibri" w:cs="Calibri"/>
          <w:color w:val="000000"/>
          <w:sz w:val="24"/>
          <w:szCs w:val="24"/>
        </w:rPr>
        <w:fldChar w:fldCharType="begin"/>
      </w:r>
      <w:r w:rsidR="00C445FA">
        <w:rPr>
          <w:rFonts w:ascii="Calibri" w:hAnsi="Calibri" w:cs="Calibri"/>
          <w:color w:val="000000"/>
          <w:sz w:val="24"/>
          <w:szCs w:val="24"/>
        </w:rPr>
        <w:instrText xml:space="preserve"> ADDIN EN.CITE &lt;EndNote&gt;&lt;Cite&gt;&lt;RecNum&gt;199408&lt;/RecNum&gt;&lt;DisplayText&gt;(Wolfson Palliative Care Research Centre 2021)&lt;/DisplayText&gt;&lt;record&gt;&lt;rec-number&gt;199408&lt;/rec-number&gt;&lt;foreign-keys&gt;&lt;key app="EN" db-id="eda99esr9arp52e20v2pftz4rp5s9x0evef5" timestamp="1662714926"&gt;199408&lt;/key&gt;&lt;/foreign-keys&gt;&lt;ref-type name="Report"&gt;27&lt;/ref-type&gt;&lt;contributors&gt;&lt;authors&gt;&lt;author&gt;Wolfson Palliative Care Research Centre,&lt;/author&gt;&lt;/authors&gt;&lt;tertiary-authors&gt;&lt;author&gt;University of Hull&lt;/author&gt;&lt;/tertiary-authors&gt;&lt;/contributors&gt;&lt;titles&gt;&lt;title&gt;Annual Report 2020/2021&lt;/title&gt;&lt;/titles&gt;&lt;reprint-edition&gt;in file&lt;/reprint-edition&gt;&lt;dates&gt;&lt;year&gt;2021&lt;/year&gt;&lt;/dates&gt;&lt;pub-location&gt;Hull&lt;/pub-location&gt;&lt;publisher&gt;University of Hull&lt;/publisher&gt;&lt;urls&gt;&lt;/urls&gt;&lt;/record&gt;&lt;/Cite&gt;&lt;/EndNote&gt;</w:instrText>
      </w:r>
      <w:r w:rsidR="00C445FA">
        <w:rPr>
          <w:rFonts w:ascii="Calibri" w:hAnsi="Calibri" w:cs="Calibri"/>
          <w:color w:val="000000"/>
          <w:sz w:val="24"/>
          <w:szCs w:val="24"/>
        </w:rPr>
        <w:fldChar w:fldCharType="separate"/>
      </w:r>
      <w:r w:rsidR="00C445FA">
        <w:rPr>
          <w:rFonts w:ascii="Calibri" w:hAnsi="Calibri" w:cs="Calibri"/>
          <w:noProof/>
          <w:color w:val="000000"/>
          <w:sz w:val="24"/>
          <w:szCs w:val="24"/>
        </w:rPr>
        <w:t>(</w:t>
      </w:r>
      <w:r w:rsidR="00641CD6">
        <w:rPr>
          <w:rFonts w:ascii="Calibri" w:hAnsi="Calibri" w:cs="Calibri"/>
          <w:noProof/>
          <w:color w:val="000000"/>
          <w:sz w:val="24"/>
          <w:szCs w:val="24"/>
        </w:rPr>
        <w:t>WPCRC</w:t>
      </w:r>
      <w:r w:rsidR="00C445FA">
        <w:rPr>
          <w:rFonts w:ascii="Calibri" w:hAnsi="Calibri" w:cs="Calibri"/>
          <w:noProof/>
          <w:color w:val="000000"/>
          <w:sz w:val="24"/>
          <w:szCs w:val="24"/>
        </w:rPr>
        <w:t xml:space="preserve"> 2021)</w:t>
      </w:r>
      <w:r w:rsidR="00C445FA">
        <w:rPr>
          <w:rFonts w:ascii="Calibri" w:hAnsi="Calibri" w:cs="Calibri"/>
          <w:color w:val="000000"/>
          <w:sz w:val="24"/>
          <w:szCs w:val="24"/>
        </w:rPr>
        <w:fldChar w:fldCharType="end"/>
      </w:r>
      <w:r w:rsidRPr="002D7535">
        <w:rPr>
          <w:rFonts w:ascii="Calibri" w:hAnsi="Calibri" w:cs="Calibri"/>
          <w:color w:val="000000"/>
          <w:sz w:val="24"/>
          <w:szCs w:val="24"/>
        </w:rPr>
        <w:t>.</w:t>
      </w:r>
    </w:p>
    <w:p w14:paraId="12E4AE81" w14:textId="77777777" w:rsidR="002D7535" w:rsidRPr="002D7535" w:rsidRDefault="002D7535" w:rsidP="002D7535">
      <w:pPr>
        <w:autoSpaceDE w:val="0"/>
        <w:autoSpaceDN w:val="0"/>
        <w:adjustRightInd w:val="0"/>
        <w:spacing w:after="0" w:line="240" w:lineRule="auto"/>
        <w:rPr>
          <w:rFonts w:ascii="Calibri" w:hAnsi="Calibri" w:cs="Calibri"/>
          <w:color w:val="000000"/>
          <w:sz w:val="24"/>
          <w:szCs w:val="24"/>
        </w:rPr>
      </w:pPr>
    </w:p>
    <w:p w14:paraId="6A074D53" w14:textId="521C2A6C"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WPCRC works collaboratively with a range of partners, from local hospices to international Universities </w:t>
      </w:r>
      <w:r w:rsidR="00C445FA">
        <w:rPr>
          <w:rFonts w:cstheme="minorHAnsi"/>
          <w:sz w:val="24"/>
          <w:szCs w:val="24"/>
        </w:rPr>
        <w:fldChar w:fldCharType="begin"/>
      </w:r>
      <w:r w:rsidR="00C445FA">
        <w:rPr>
          <w:rFonts w:cstheme="minorHAnsi"/>
          <w:sz w:val="24"/>
          <w:szCs w:val="24"/>
        </w:rPr>
        <w:instrText xml:space="preserve"> ADDIN EN.CITE &lt;EndNote&gt;&lt;Cite&gt;&lt;RecNum&gt;199404&lt;/RecNum&gt;&lt;DisplayText&gt;(Wolfson Palliative Care Research Centre 2022)&lt;/DisplayText&gt;&lt;record&gt;&lt;rec-number&gt;199404&lt;/rec-number&gt;&lt;foreign-keys&gt;&lt;key app="EN" db-id="eda99esr9arp52e20v2pftz4rp5s9x0evef5" timestamp="1662713054"&gt;199404&lt;/key&gt;&lt;/foreign-keys&gt;&lt;ref-type name="Web Page"&gt;12&lt;/ref-type&gt;&lt;contributors&gt;&lt;authors&gt;&lt;author&gt;Wolfson Palliative Care Research Centre,&lt;/author&gt;&lt;/authors&gt;&lt;/contributors&gt;&lt;titles&gt;&lt;title&gt;Partners and collaborators&lt;/title&gt;&lt;/titles&gt;&lt;number&gt;9 September 2022&lt;/number&gt;&lt;reprint-edition&gt;not in file&lt;/reprint-edition&gt;&lt;dates&gt;&lt;year&gt;2022&lt;/year&gt;&lt;/dates&gt;&lt;pub-location&gt;Hull&lt;/pub-location&gt;&lt;publisher&gt;University of Hull&lt;/publisher&gt;&lt;urls&gt;&lt;related-urls&gt;&lt;url&gt;https://www.hyms.ac.uk/research/research-centres-and-groups/wolfson/partners-and-collaborators&lt;/url&gt;&lt;/related-urls&gt;&lt;/urls&gt;&lt;/record&gt;&lt;/Cite&gt;&lt;/EndNote&gt;</w:instrText>
      </w:r>
      <w:r w:rsidR="00C445FA">
        <w:rPr>
          <w:rFonts w:cstheme="minorHAnsi"/>
          <w:sz w:val="24"/>
          <w:szCs w:val="24"/>
        </w:rPr>
        <w:fldChar w:fldCharType="separate"/>
      </w:r>
      <w:r w:rsidR="00C445FA">
        <w:rPr>
          <w:rFonts w:cstheme="minorHAnsi"/>
          <w:noProof/>
          <w:sz w:val="24"/>
          <w:szCs w:val="24"/>
        </w:rPr>
        <w:t>(</w:t>
      </w:r>
      <w:r w:rsidR="00641CD6">
        <w:rPr>
          <w:rFonts w:cstheme="minorHAnsi"/>
          <w:noProof/>
          <w:sz w:val="24"/>
          <w:szCs w:val="24"/>
        </w:rPr>
        <w:t>WPCRC</w:t>
      </w:r>
      <w:r w:rsidR="00C445FA">
        <w:rPr>
          <w:rFonts w:cstheme="minorHAnsi"/>
          <w:noProof/>
          <w:sz w:val="24"/>
          <w:szCs w:val="24"/>
        </w:rPr>
        <w:t xml:space="preserve"> 2022)</w:t>
      </w:r>
      <w:r w:rsidR="00C445FA">
        <w:rPr>
          <w:rFonts w:cstheme="minorHAnsi"/>
          <w:sz w:val="24"/>
          <w:szCs w:val="24"/>
        </w:rPr>
        <w:fldChar w:fldCharType="end"/>
      </w:r>
      <w:r w:rsidRPr="002D7535">
        <w:rPr>
          <w:rFonts w:cstheme="minorHAnsi"/>
          <w:sz w:val="24"/>
          <w:szCs w:val="24"/>
        </w:rPr>
        <w:t>, including:</w:t>
      </w:r>
    </w:p>
    <w:p w14:paraId="352E476A" w14:textId="77777777" w:rsidR="002D7535" w:rsidRPr="002D7535" w:rsidRDefault="002D7535" w:rsidP="002D7535">
      <w:pPr>
        <w:spacing w:after="0" w:line="240" w:lineRule="auto"/>
        <w:rPr>
          <w:rFonts w:cstheme="minorHAnsi"/>
          <w:sz w:val="24"/>
          <w:szCs w:val="24"/>
        </w:rPr>
      </w:pPr>
    </w:p>
    <w:p w14:paraId="4B767451" w14:textId="75EB8BF6" w:rsidR="002D7535" w:rsidRPr="002D7535" w:rsidRDefault="002D7535" w:rsidP="002D7535">
      <w:pPr>
        <w:numPr>
          <w:ilvl w:val="0"/>
          <w:numId w:val="77"/>
        </w:numPr>
        <w:spacing w:after="0" w:line="240" w:lineRule="auto"/>
        <w:contextualSpacing/>
        <w:rPr>
          <w:rFonts w:cstheme="minorHAnsi"/>
          <w:sz w:val="24"/>
          <w:szCs w:val="24"/>
        </w:rPr>
      </w:pPr>
      <w:r w:rsidRPr="002D7535">
        <w:rPr>
          <w:rFonts w:cstheme="minorHAnsi"/>
          <w:sz w:val="24"/>
          <w:szCs w:val="24"/>
        </w:rPr>
        <w:t xml:space="preserve">A Research England, UKRI award, to develop an international collaboration with the </w:t>
      </w:r>
      <w:hyperlink r:id="rId32" w:tooltip="The Centre for Improving Palliative, Aged and Chronic Care through Clinical Research and Translation (IMPACCT)" w:history="1">
        <w:r w:rsidRPr="002D7535">
          <w:rPr>
            <w:spacing w:val="5"/>
            <w:sz w:val="24"/>
            <w:szCs w:val="24"/>
            <w:shd w:val="clear" w:color="auto" w:fill="FFFFFF"/>
          </w:rPr>
          <w:t xml:space="preserve">Centre for Improving Palliative, Aged and Chronic Care through Clinical Research and </w:t>
        </w:r>
        <w:r w:rsidRPr="002D7535">
          <w:rPr>
            <w:spacing w:val="5"/>
            <w:sz w:val="24"/>
            <w:szCs w:val="24"/>
            <w:shd w:val="clear" w:color="auto" w:fill="FFFFFF"/>
          </w:rPr>
          <w:lastRenderedPageBreak/>
          <w:t>Translation (IMPACCT)</w:t>
        </w:r>
      </w:hyperlink>
      <w:r w:rsidRPr="002D7535">
        <w:rPr>
          <w:sz w:val="24"/>
          <w:szCs w:val="24"/>
        </w:rPr>
        <w:t xml:space="preserve">, </w:t>
      </w:r>
      <w:r w:rsidRPr="002D7535">
        <w:rPr>
          <w:rFonts w:cstheme="minorHAnsi"/>
          <w:sz w:val="24"/>
          <w:szCs w:val="24"/>
        </w:rPr>
        <w:t xml:space="preserve">University of Technology Sydney, Australia </w:t>
      </w:r>
      <w:r w:rsidR="00C445FA">
        <w:rPr>
          <w:rFonts w:cstheme="minorHAnsi"/>
          <w:sz w:val="24"/>
          <w:szCs w:val="24"/>
        </w:rPr>
        <w:fldChar w:fldCharType="begin"/>
      </w:r>
      <w:r w:rsidR="00C445FA">
        <w:rPr>
          <w:rFonts w:cstheme="minorHAnsi"/>
          <w:sz w:val="24"/>
          <w:szCs w:val="24"/>
        </w:rPr>
        <w:instrText xml:space="preserve"> ADDIN EN.CITE &lt;EndNote&gt;&lt;Cite&gt;&lt;RecNum&gt;199402&lt;/RecNum&gt;&lt;DisplayText&gt;(University of Hull 2019b)&lt;/DisplayText&gt;&lt;record&gt;&lt;rec-number&gt;199402&lt;/rec-number&gt;&lt;foreign-keys&gt;&lt;key app="EN" db-id="eda99esr9arp52e20v2pftz4rp5s9x0evef5" timestamp="1659265557"&gt;199402&lt;/key&gt;&lt;/foreign-keys&gt;&lt;ref-type name="Web Page"&gt;12&lt;/ref-type&gt;&lt;contributors&gt;&lt;authors&gt;&lt;author&gt;University of Hull,&lt;/author&gt;&lt;/authors&gt;&lt;/contributors&gt;&lt;titles&gt;&lt;title&gt;Wolfson Palliative Care Research Centre recognised by Research England for international collaboration&lt;/title&gt;&lt;/titles&gt;&lt;number&gt;31 July 2022&lt;/number&gt;&lt;reprint-edition&gt;not in file&lt;/reprint-edition&gt;&lt;dates&gt;&lt;year&gt;2019&lt;/year&gt;&lt;/dates&gt;&lt;pub-location&gt;Hull&lt;/pub-location&gt;&lt;publisher&gt;University of Hull&lt;/publisher&gt;&lt;urls&gt;&lt;related-urls&gt;&lt;url&gt;https://www.hull.ac.uk/work-with-us/more/media-centre/news/2019/wolfson-palliative-care-research-centre-recognised-by-research-england-for-international-collaboration&lt;/url&gt;&lt;/related-urls&gt;&lt;/urls&gt;&lt;/record&gt;&lt;/Cite&gt;&lt;/EndNote&gt;</w:instrText>
      </w:r>
      <w:r w:rsidR="00C445FA">
        <w:rPr>
          <w:rFonts w:cstheme="minorHAnsi"/>
          <w:sz w:val="24"/>
          <w:szCs w:val="24"/>
        </w:rPr>
        <w:fldChar w:fldCharType="separate"/>
      </w:r>
      <w:r w:rsidR="00C445FA">
        <w:rPr>
          <w:rFonts w:cstheme="minorHAnsi"/>
          <w:noProof/>
          <w:sz w:val="24"/>
          <w:szCs w:val="24"/>
        </w:rPr>
        <w:t>(University of Hull 2019b)</w:t>
      </w:r>
      <w:r w:rsidR="00C445FA">
        <w:rPr>
          <w:rFonts w:cstheme="minorHAnsi"/>
          <w:sz w:val="24"/>
          <w:szCs w:val="24"/>
        </w:rPr>
        <w:fldChar w:fldCharType="end"/>
      </w:r>
    </w:p>
    <w:p w14:paraId="1A5913DB" w14:textId="499EEE9D" w:rsidR="002D7535" w:rsidRPr="002D7535" w:rsidRDefault="002D7535" w:rsidP="002D7535">
      <w:pPr>
        <w:numPr>
          <w:ilvl w:val="0"/>
          <w:numId w:val="77"/>
        </w:numPr>
        <w:spacing w:after="0" w:line="240" w:lineRule="auto"/>
        <w:contextualSpacing/>
        <w:rPr>
          <w:rFonts w:cstheme="minorHAnsi"/>
          <w:sz w:val="24"/>
          <w:szCs w:val="24"/>
        </w:rPr>
      </w:pPr>
      <w:r w:rsidRPr="002D7535">
        <w:rPr>
          <w:sz w:val="24"/>
          <w:szCs w:val="24"/>
        </w:rPr>
        <w:t xml:space="preserve">Leading on The Yorkshire &amp; Humber Palliative Care Research Network: Addressing Inequalities Across All Ages, NIHR </w:t>
      </w:r>
      <w:r w:rsidR="00C445FA">
        <w:rPr>
          <w:sz w:val="24"/>
          <w:szCs w:val="24"/>
        </w:rPr>
        <w:fldChar w:fldCharType="begin"/>
      </w:r>
      <w:r w:rsidR="00C445FA">
        <w:rPr>
          <w:sz w:val="24"/>
          <w:szCs w:val="24"/>
        </w:rPr>
        <w:instrText xml:space="preserve"> ADDIN EN.CITE &lt;EndNote&gt;&lt;Cite&gt;&lt;RecNum&gt;199401&lt;/RecNum&gt;&lt;DisplayText&gt;(NIHR 2022c)&lt;/DisplayText&gt;&lt;record&gt;&lt;rec-number&gt;199401&lt;/rec-number&gt;&lt;foreign-keys&gt;&lt;key app="EN" db-id="eda99esr9arp52e20v2pftz4rp5s9x0evef5" timestamp="1659264932"&gt;199401&lt;/key&gt;&lt;/foreign-keys&gt;&lt;ref-type name="Web Page"&gt;12&lt;/ref-type&gt;&lt;contributors&gt;&lt;authors&gt;&lt;author&gt;NIHR&lt;/author&gt;&lt;/authors&gt;&lt;/contributors&gt;&lt;titles&gt;&lt;title&gt;The Yorkshire &amp;amp; Humber Palliative Care Research Network: Addressing Inequalities Across All Ages&lt;/title&gt;&lt;/titles&gt;&lt;number&gt;31 July 2022&lt;/number&gt;&lt;reprint-edition&gt;not in file&lt;/reprint-edition&gt;&lt;dates&gt;&lt;year&gt;2022&lt;/year&gt;&lt;/dates&gt;&lt;pub-location&gt;London&lt;/pub-location&gt;&lt;publisher&gt;NIHR&lt;/publisher&gt;&lt;urls&gt;&lt;related-urls&gt;&lt;url&gt;https://fundingawards.nihr.ac.uk/award/NIHR135115&lt;/url&gt;&lt;/related-urls&gt;&lt;/urls&gt;&lt;/record&gt;&lt;/Cite&gt;&lt;/EndNote&gt;</w:instrText>
      </w:r>
      <w:r w:rsidR="00C445FA">
        <w:rPr>
          <w:sz w:val="24"/>
          <w:szCs w:val="24"/>
        </w:rPr>
        <w:fldChar w:fldCharType="separate"/>
      </w:r>
      <w:r w:rsidR="00C445FA">
        <w:rPr>
          <w:noProof/>
          <w:sz w:val="24"/>
          <w:szCs w:val="24"/>
        </w:rPr>
        <w:t>(NIHR 2022c)</w:t>
      </w:r>
      <w:r w:rsidR="00C445FA">
        <w:rPr>
          <w:sz w:val="24"/>
          <w:szCs w:val="24"/>
        </w:rPr>
        <w:fldChar w:fldCharType="end"/>
      </w:r>
      <w:r w:rsidRPr="002D7535">
        <w:rPr>
          <w:sz w:val="24"/>
          <w:szCs w:val="24"/>
        </w:rPr>
        <w:t>.</w:t>
      </w:r>
    </w:p>
    <w:p w14:paraId="665B7686" w14:textId="77777777" w:rsidR="002D7535" w:rsidRPr="002D7535" w:rsidRDefault="002D7535" w:rsidP="002D7535">
      <w:pPr>
        <w:spacing w:after="0" w:line="240" w:lineRule="auto"/>
        <w:rPr>
          <w:color w:val="FF0000"/>
          <w:sz w:val="24"/>
          <w:szCs w:val="24"/>
        </w:rPr>
      </w:pPr>
    </w:p>
    <w:p w14:paraId="5DDED4D6" w14:textId="77777777" w:rsidR="002D7535" w:rsidRPr="002D7535" w:rsidRDefault="002D7535" w:rsidP="002D7535">
      <w:pPr>
        <w:spacing w:after="0" w:line="240" w:lineRule="auto"/>
        <w:rPr>
          <w:sz w:val="24"/>
          <w:szCs w:val="24"/>
        </w:rPr>
      </w:pPr>
      <w:r w:rsidRPr="002D7535">
        <w:rPr>
          <w:rFonts w:cstheme="minorHAnsi"/>
          <w:sz w:val="24"/>
          <w:szCs w:val="24"/>
        </w:rPr>
        <w:t xml:space="preserve">The WPCRC has a </w:t>
      </w:r>
      <w:r w:rsidRPr="002D7535">
        <w:rPr>
          <w:sz w:val="24"/>
          <w:szCs w:val="24"/>
        </w:rPr>
        <w:t xml:space="preserve">Board of Directors drawn from Hull York Medical School and the School of Health and Social Work in the University of Hull. </w:t>
      </w:r>
      <w:r w:rsidRPr="002D7535">
        <w:rPr>
          <w:rFonts w:eastAsia="Times New Roman" w:cstheme="minorHAnsi"/>
          <w:sz w:val="24"/>
          <w:szCs w:val="24"/>
          <w:lang w:eastAsia="en-GB"/>
        </w:rPr>
        <w:t xml:space="preserve">A multi-disciplinary International External Advisory Scientific Committee </w:t>
      </w:r>
      <w:r w:rsidRPr="002D7535">
        <w:rPr>
          <w:sz w:val="24"/>
          <w:szCs w:val="24"/>
        </w:rPr>
        <w:t xml:space="preserve">advises and supports the Directors and the centre, and provides external review. The Committee has included one public member since 2017. </w:t>
      </w:r>
    </w:p>
    <w:p w14:paraId="4897EDA2" w14:textId="77777777" w:rsidR="002D7535" w:rsidRPr="002D7535" w:rsidRDefault="002D7535" w:rsidP="002D7535">
      <w:pPr>
        <w:spacing w:after="0" w:line="240" w:lineRule="auto"/>
        <w:rPr>
          <w:rFonts w:eastAsia="Times New Roman" w:cstheme="minorHAnsi"/>
          <w:sz w:val="24"/>
          <w:szCs w:val="24"/>
          <w:lang w:eastAsia="en-GB"/>
        </w:rPr>
      </w:pPr>
    </w:p>
    <w:p w14:paraId="07843C2B" w14:textId="237316EC"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2018, the WPCRC worked with the Primary Care research group to undertake an audit of involvement within the two groups – this was the catalyst for the establishment of an Operational Involvement Group across ICAHR, later in 2018, which has representation from the WPCRC. This Group has oversight of public involvement, including the implementation of the Public Involvement Strategy and Action Plan (2022-2024) </w:t>
      </w:r>
      <w:r w:rsidR="00C445FA">
        <w:rPr>
          <w:rFonts w:cstheme="minorHAnsi"/>
          <w:sz w:val="24"/>
          <w:szCs w:val="24"/>
        </w:rPr>
        <w:fldChar w:fldCharType="begin"/>
      </w:r>
      <w:r w:rsidR="00BC508B">
        <w:rPr>
          <w:rFonts w:cstheme="minorHAnsi"/>
          <w:sz w:val="24"/>
          <w:szCs w:val="24"/>
        </w:rPr>
        <w:instrText xml:space="preserve"> ADDIN EN.CITE &lt;EndNote&gt;&lt;Cite&gt;&lt;RecNum&gt;199417&lt;/RecNum&gt;&lt;DisplayText&gt;(ICAHR 2022b)&lt;/DisplayText&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ICAHR 2022b)</w:t>
      </w:r>
      <w:r w:rsidR="00C445FA">
        <w:rPr>
          <w:rFonts w:cstheme="minorHAnsi"/>
          <w:sz w:val="24"/>
          <w:szCs w:val="24"/>
        </w:rPr>
        <w:fldChar w:fldCharType="end"/>
      </w:r>
      <w:r w:rsidRPr="002D7535">
        <w:rPr>
          <w:rFonts w:cstheme="minorHAnsi"/>
          <w:sz w:val="24"/>
          <w:szCs w:val="24"/>
        </w:rPr>
        <w:t>.</w:t>
      </w:r>
    </w:p>
    <w:p w14:paraId="7704E8B4" w14:textId="77777777" w:rsidR="002D7535" w:rsidRPr="002D7535" w:rsidRDefault="002D7535" w:rsidP="002D7535">
      <w:pPr>
        <w:spacing w:after="0" w:line="240" w:lineRule="auto"/>
        <w:rPr>
          <w:rFonts w:cstheme="minorHAnsi"/>
          <w:sz w:val="24"/>
          <w:szCs w:val="24"/>
        </w:rPr>
      </w:pPr>
    </w:p>
    <w:p w14:paraId="12602C3E" w14:textId="77777777" w:rsidR="002D7535" w:rsidRPr="002D7535" w:rsidRDefault="002D7535" w:rsidP="002D7535">
      <w:pPr>
        <w:spacing w:after="0" w:line="240" w:lineRule="auto"/>
        <w:rPr>
          <w:sz w:val="24"/>
          <w:szCs w:val="24"/>
        </w:rPr>
      </w:pPr>
      <w:r w:rsidRPr="002D7535">
        <w:rPr>
          <w:sz w:val="24"/>
          <w:szCs w:val="24"/>
        </w:rPr>
        <w:t xml:space="preserve">A full time coordinator (entitled </w:t>
      </w:r>
      <w:r w:rsidRPr="002D7535">
        <w:rPr>
          <w:rFonts w:cstheme="minorHAnsi"/>
          <w:sz w:val="24"/>
          <w:szCs w:val="24"/>
        </w:rPr>
        <w:t>Patient and Public Involvement Coordinator)</w:t>
      </w:r>
      <w:r w:rsidRPr="002D7535">
        <w:rPr>
          <w:sz w:val="24"/>
          <w:szCs w:val="24"/>
        </w:rPr>
        <w:t xml:space="preserve"> was appointed in July 2019 to develop involvement within TRANSFORM, a large health research programme focussing on people living with cancer across Yorkshire and the Humber. The coordinator is responsible for developing guidance and other resources for both public members and researchers, including offering advice, support and training on involvement. The role is funded for five years by Yorkshire Cancer Research. The coordinator reports to the ICAHR Operational Involvement Group. An ICAHR Academic Lead reports on involvement to the Faculty of Health Sciences Research Committee and the ICAHR Strategy Board.</w:t>
      </w:r>
    </w:p>
    <w:p w14:paraId="0E8DFAE7" w14:textId="77777777" w:rsidR="002D7535" w:rsidRPr="002D7535" w:rsidRDefault="002D7535" w:rsidP="002D7535">
      <w:pPr>
        <w:spacing w:after="0" w:line="240" w:lineRule="auto"/>
        <w:rPr>
          <w:sz w:val="24"/>
          <w:szCs w:val="24"/>
        </w:rPr>
      </w:pPr>
    </w:p>
    <w:p w14:paraId="77DF221E" w14:textId="47006C8D" w:rsidR="002D7535" w:rsidRPr="002D7535" w:rsidRDefault="002D7535" w:rsidP="002D7535">
      <w:pPr>
        <w:spacing w:after="0" w:line="240" w:lineRule="auto"/>
        <w:rPr>
          <w:sz w:val="24"/>
          <w:szCs w:val="24"/>
        </w:rPr>
      </w:pPr>
      <w:r w:rsidRPr="002D7535">
        <w:rPr>
          <w:sz w:val="24"/>
          <w:szCs w:val="24"/>
        </w:rPr>
        <w:t xml:space="preserve">One of the initial tasks of the coordinator was to establish a network of people with personal experience of cancer, and Involve Hull was formed later in 2019 with its first meeting in November that year </w:t>
      </w:r>
      <w:r w:rsidR="00C445FA">
        <w:rPr>
          <w:sz w:val="24"/>
          <w:szCs w:val="24"/>
        </w:rPr>
        <w:fldChar w:fldCharType="begin"/>
      </w:r>
      <w:r w:rsidR="00BC508B">
        <w:rPr>
          <w:sz w:val="24"/>
          <w:szCs w:val="24"/>
        </w:rPr>
        <w:instrText xml:space="preserve"> ADDIN EN.CITE &lt;EndNote&gt;&lt;Cite&gt;&lt;RecNum&gt;199406&lt;/RecNum&gt;&lt;DisplayText&gt;(ICAHR 2022a)&lt;/DisplayText&gt;&lt;record&gt;&lt;rec-number&gt;199406&lt;/rec-number&gt;&lt;foreign-keys&gt;&lt;key app="EN" db-id="eda99esr9arp52e20v2pftz4rp5s9x0evef5" timestamp="1662713527"&gt;199406&lt;/key&gt;&lt;/foreign-keys&gt;&lt;ref-type name="Web Page"&gt;12&lt;/ref-type&gt;&lt;contributors&gt;&lt;authors&gt;&lt;author&gt;ICAHR&lt;/author&gt;&lt;/authors&gt;&lt;/contributors&gt;&lt;titles&gt;&lt;title&gt;Involve Hull&lt;/title&gt;&lt;/titles&gt;&lt;number&gt;3 September 2022&lt;/number&gt;&lt;reprint-edition&gt;not in file&lt;/reprint-edition&gt;&lt;dates&gt;&lt;year&gt;2022&lt;/year&gt;&lt;/dates&gt;&lt;pub-location&gt;Hull&lt;/pub-location&gt;&lt;publisher&gt;Institute for Clinical and Applied Health Research, University of Hull&lt;/publisher&gt;&lt;urls&gt;&lt;related-urls&gt;&lt;url&gt;https://www.hull.ac.uk/work-with-us/research/institutes/institute-for-clinical-and-applied-health-research/public-and-patient-involvement&lt;/url&gt;&lt;/related-urls&gt;&lt;/urls&gt;&lt;/record&gt;&lt;/Cite&gt;&lt;/EndNote&gt;</w:instrText>
      </w:r>
      <w:r w:rsidR="00C445FA">
        <w:rPr>
          <w:sz w:val="24"/>
          <w:szCs w:val="24"/>
        </w:rPr>
        <w:fldChar w:fldCharType="separate"/>
      </w:r>
      <w:r w:rsidR="00BC508B">
        <w:rPr>
          <w:noProof/>
          <w:sz w:val="24"/>
          <w:szCs w:val="24"/>
        </w:rPr>
        <w:t>(ICAHR 2022a)</w:t>
      </w:r>
      <w:r w:rsidR="00C445FA">
        <w:rPr>
          <w:sz w:val="24"/>
          <w:szCs w:val="24"/>
        </w:rPr>
        <w:fldChar w:fldCharType="end"/>
      </w:r>
      <w:r w:rsidRPr="002D7535">
        <w:rPr>
          <w:sz w:val="24"/>
          <w:szCs w:val="24"/>
        </w:rPr>
        <w:t xml:space="preserve">. The network has since broadened to include people with experience and interests beyond solely cancer. It now supports public involvement across all the research groups within ICAHR by acting as a pool of people who can become involved in individual research projects and offers support for developing research ideas, proposals and grant applications, in addition to assisting with the development of policies and procedures for the network more broadly. There are currently approximately 40 members. The activities of the network are funded through a combination of funding from Yorkshire Cancer Research, the University of Hull and research grants. </w:t>
      </w:r>
    </w:p>
    <w:p w14:paraId="462CCD90" w14:textId="77777777" w:rsidR="002D7535" w:rsidRPr="002D7535" w:rsidRDefault="002D7535" w:rsidP="002D7535">
      <w:pPr>
        <w:spacing w:after="0" w:line="240" w:lineRule="auto"/>
        <w:rPr>
          <w:sz w:val="24"/>
          <w:szCs w:val="24"/>
        </w:rPr>
      </w:pPr>
    </w:p>
    <w:p w14:paraId="3FD6E01C" w14:textId="49542B49" w:rsidR="002D7535" w:rsidRPr="002D7535" w:rsidRDefault="006650A4" w:rsidP="002D7535">
      <w:pPr>
        <w:spacing w:after="0" w:line="240" w:lineRule="auto"/>
        <w:rPr>
          <w:b/>
          <w:bCs/>
          <w:sz w:val="24"/>
          <w:szCs w:val="24"/>
        </w:rPr>
      </w:pPr>
      <w:bookmarkStart w:id="160" w:name="Case422"/>
      <w:bookmarkEnd w:id="160"/>
      <w:r>
        <w:rPr>
          <w:b/>
          <w:bCs/>
          <w:sz w:val="24"/>
          <w:szCs w:val="24"/>
        </w:rPr>
        <w:t xml:space="preserve">4.2.2 </w:t>
      </w:r>
      <w:r w:rsidR="002D7535" w:rsidRPr="002D7535">
        <w:rPr>
          <w:b/>
          <w:bCs/>
          <w:sz w:val="24"/>
          <w:szCs w:val="24"/>
        </w:rPr>
        <w:t xml:space="preserve">Case study site 2 – </w:t>
      </w:r>
      <w:hyperlink r:id="rId33" w:tooltip="Go to Cicely Saunders Institute Of Palliative Care, Policy &amp; Rehabilitation from here" w:history="1">
        <w:r w:rsidR="002D7535" w:rsidRPr="002D7535">
          <w:rPr>
            <w:b/>
            <w:bCs/>
            <w:sz w:val="24"/>
            <w:szCs w:val="24"/>
          </w:rPr>
          <w:t>Cicely Saunders Institute of Palliative Care, Policy &amp; Rehabilitation</w:t>
        </w:r>
      </w:hyperlink>
    </w:p>
    <w:p w14:paraId="316060FF" w14:textId="77777777" w:rsidR="002D7535" w:rsidRPr="002D7535" w:rsidRDefault="002D7535" w:rsidP="002D7535">
      <w:pPr>
        <w:spacing w:after="0" w:line="240" w:lineRule="auto"/>
        <w:rPr>
          <w:sz w:val="24"/>
          <w:szCs w:val="24"/>
        </w:rPr>
      </w:pPr>
    </w:p>
    <w:p w14:paraId="5975F3C5" w14:textId="0D5C02C8" w:rsidR="002D7535" w:rsidRPr="002D7535" w:rsidRDefault="002D7535" w:rsidP="002D7535">
      <w:pPr>
        <w:spacing w:after="0" w:line="240" w:lineRule="auto"/>
        <w:rPr>
          <w:sz w:val="24"/>
          <w:szCs w:val="24"/>
        </w:rPr>
      </w:pPr>
      <w:r w:rsidRPr="002D7535">
        <w:rPr>
          <w:sz w:val="24"/>
          <w:szCs w:val="24"/>
        </w:rPr>
        <w:t xml:space="preserve">The Cicely Saunders Institute was founded in 1996 as a new academic department in the School of Medicine at King’s College London and was the world’s first institute for palliative care research. Subsequently, in 2010, the Cicely Saunders Institute of Palliative Care, Policy &amp; Rehabilitation (CSI) opened in a new purpose-built building, the result of a partnership between the Registered Charity Cicely Saunders International </w:t>
      </w:r>
      <w:r w:rsidR="00C445FA">
        <w:rPr>
          <w:sz w:val="24"/>
          <w:szCs w:val="24"/>
        </w:rPr>
        <w:fldChar w:fldCharType="begin"/>
      </w:r>
      <w:r w:rsidR="00C445FA">
        <w:rPr>
          <w:sz w:val="24"/>
          <w:szCs w:val="24"/>
        </w:rPr>
        <w:instrText xml:space="preserve"> ADDIN EN.CITE &lt;EndNote&gt;&lt;Cite&gt;&lt;RecNum&gt;199395&lt;/RecNum&gt;&lt;DisplayText&gt;(Cicely Saunders International 2022)&lt;/DisplayText&gt;&lt;record&gt;&lt;rec-number&gt;199395&lt;/rec-number&gt;&lt;foreign-keys&gt;&lt;key app="EN" db-id="eda99esr9arp52e20v2pftz4rp5s9x0evef5" timestamp="1655797953"&gt;199395&lt;/key&gt;&lt;/foreign-keys&gt;&lt;ref-type name="Web Page"&gt;12&lt;/ref-type&gt;&lt;contributors&gt;&lt;authors&gt;&lt;author&gt;Cicely Saunders International,&lt;/author&gt;&lt;/authors&gt;&lt;/contributors&gt;&lt;titles&gt;&lt;title&gt;Cicely Saunders International home page&lt;/title&gt;&lt;/titles&gt;&lt;number&gt;21 June 2022&lt;/number&gt;&lt;dates&gt;&lt;year&gt;2022&lt;/year&gt;&lt;/dates&gt;&lt;pub-location&gt;London&lt;/pub-location&gt;&lt;publisher&gt;Cicely Saunders International&lt;/publisher&gt;&lt;urls&gt;&lt;related-urls&gt;&lt;url&gt;https://cicelysaundersinternational.org/&lt;/url&gt;&lt;/related-urls&gt;&lt;/urls&gt;&lt;/record&gt;&lt;/Cite&gt;&lt;/EndNote&gt;</w:instrText>
      </w:r>
      <w:r w:rsidR="00C445FA">
        <w:rPr>
          <w:sz w:val="24"/>
          <w:szCs w:val="24"/>
        </w:rPr>
        <w:fldChar w:fldCharType="separate"/>
      </w:r>
      <w:r w:rsidR="00C445FA">
        <w:rPr>
          <w:noProof/>
          <w:sz w:val="24"/>
          <w:szCs w:val="24"/>
        </w:rPr>
        <w:t>(Cicely Saunders International 2022)</w:t>
      </w:r>
      <w:r w:rsidR="00C445FA">
        <w:rPr>
          <w:sz w:val="24"/>
          <w:szCs w:val="24"/>
        </w:rPr>
        <w:fldChar w:fldCharType="end"/>
      </w:r>
      <w:r w:rsidRPr="002D7535">
        <w:rPr>
          <w:sz w:val="24"/>
          <w:szCs w:val="24"/>
        </w:rPr>
        <w:t xml:space="preserve"> and King’s College London. </w:t>
      </w:r>
    </w:p>
    <w:p w14:paraId="1D15C44E" w14:textId="77777777" w:rsidR="002D7535" w:rsidRPr="002D7535" w:rsidRDefault="002D7535" w:rsidP="002D7535">
      <w:pPr>
        <w:spacing w:after="0" w:line="240" w:lineRule="auto"/>
        <w:rPr>
          <w:sz w:val="24"/>
          <w:szCs w:val="24"/>
        </w:rPr>
      </w:pPr>
    </w:p>
    <w:p w14:paraId="6718A1DA" w14:textId="555C6BC6" w:rsidR="002D7535" w:rsidRPr="002D7535" w:rsidRDefault="002D7535" w:rsidP="002D7535">
      <w:pPr>
        <w:spacing w:after="0" w:line="240" w:lineRule="auto"/>
        <w:rPr>
          <w:rFonts w:cstheme="minorHAnsi"/>
          <w:sz w:val="24"/>
          <w:szCs w:val="24"/>
        </w:rPr>
      </w:pPr>
      <w:r w:rsidRPr="002D7535">
        <w:rPr>
          <w:sz w:val="24"/>
          <w:szCs w:val="24"/>
        </w:rPr>
        <w:t xml:space="preserve">The CSI now sits within the </w:t>
      </w:r>
      <w:hyperlink r:id="rId34" w:tooltip="Florence Nightingale Faculty of Nursing, Midwifery &amp; Palliative Care homepage" w:history="1">
        <w:r w:rsidRPr="002D7535">
          <w:rPr>
            <w:sz w:val="24"/>
            <w:szCs w:val="24"/>
          </w:rPr>
          <w:t>Florence Nightingale Faculty of Nursing, Midwifery &amp; Palliative Care</w:t>
        </w:r>
      </w:hyperlink>
      <w:r w:rsidRPr="002D7535">
        <w:rPr>
          <w:sz w:val="24"/>
          <w:szCs w:val="24"/>
        </w:rPr>
        <w:t xml:space="preserve"> and has an international reputation for both research and teaching. It is a large palliative care research centre, with currently 43 staff and approximately 40 research projects. Grant income for 2020/21 was over £2 milli</w:t>
      </w:r>
      <w:r w:rsidRPr="002D7535">
        <w:rPr>
          <w:rFonts w:cstheme="minorHAnsi"/>
          <w:sz w:val="24"/>
          <w:szCs w:val="24"/>
        </w:rPr>
        <w:t xml:space="preserve">on </w:t>
      </w:r>
      <w:r w:rsidR="00C445FA">
        <w:rPr>
          <w:rFonts w:cstheme="minorHAnsi"/>
          <w:sz w:val="24"/>
          <w:szCs w:val="24"/>
        </w:rPr>
        <w:fldChar w:fldCharType="begin"/>
      </w:r>
      <w:r w:rsidR="00C445FA">
        <w:rPr>
          <w:rFonts w:cstheme="minorHAnsi"/>
          <w:sz w:val="24"/>
          <w:szCs w:val="24"/>
        </w:rPr>
        <w:instrText xml:space="preserve"> ADDIN EN.CITE &lt;EndNote&gt;&lt;Cite&gt;&lt;RecNum&gt;199423&lt;/RecNum&gt;&lt;DisplayText&gt;(Spreadborough 2022)&lt;/DisplayText&gt;&lt;record&gt;&lt;rec-number&gt;199423&lt;/rec-number&gt;&lt;foreign-keys&gt;&lt;key app="EN" db-id="eda99esr9arp52e20v2pftz4rp5s9x0evef5" timestamp="1674473769"&gt;199423&lt;/key&gt;&lt;/foreign-keys&gt;&lt;ref-type name="Personal Communication"&gt;26&lt;/ref-type&gt;&lt;contributors&gt;&lt;authors&gt;&lt;author&gt;Debbie Spreadborough&lt;/author&gt;&lt;/authors&gt;&lt;secondary-authors&gt;&lt;author&gt;Eleni Chambers,&lt;/author&gt;&lt;/secondary-authors&gt;&lt;/contributors&gt;&lt;titles&gt;&lt;/titles&gt;&lt;dates&gt;&lt;year&gt;2022&lt;/year&gt;&lt;pub-dates&gt;&lt;date&gt;24 June&lt;/date&gt;&lt;/pub-dates&gt;&lt;/dates&gt;&lt;work-type&gt;Email&lt;/work-type&gt;&lt;urls&gt;&lt;/urls&gt;&lt;/record&gt;&lt;/Cite&gt;&lt;/EndNote&gt;</w:instrText>
      </w:r>
      <w:r w:rsidR="00C445FA">
        <w:rPr>
          <w:rFonts w:cstheme="minorHAnsi"/>
          <w:sz w:val="24"/>
          <w:szCs w:val="24"/>
        </w:rPr>
        <w:fldChar w:fldCharType="separate"/>
      </w:r>
      <w:r w:rsidR="00C445FA">
        <w:rPr>
          <w:rFonts w:cstheme="minorHAnsi"/>
          <w:noProof/>
          <w:sz w:val="24"/>
          <w:szCs w:val="24"/>
        </w:rPr>
        <w:t>(Spreadborough 2022)</w:t>
      </w:r>
      <w:r w:rsidR="00C445FA">
        <w:rPr>
          <w:rFonts w:cstheme="minorHAnsi"/>
          <w:sz w:val="24"/>
          <w:szCs w:val="24"/>
        </w:rPr>
        <w:fldChar w:fldCharType="end"/>
      </w:r>
      <w:r w:rsidRPr="002D7535">
        <w:rPr>
          <w:rFonts w:cstheme="minorHAnsi"/>
          <w:sz w:val="24"/>
          <w:szCs w:val="24"/>
        </w:rPr>
        <w:t>. In addition, the Clinical Palliative Care Team of King’s College Hospital is also based in the building. The mission of the CSI is:</w:t>
      </w:r>
    </w:p>
    <w:p w14:paraId="370606E8" w14:textId="77777777" w:rsidR="002D7535" w:rsidRPr="002D7535" w:rsidRDefault="002D7535" w:rsidP="002D7535">
      <w:pPr>
        <w:spacing w:after="0" w:line="240" w:lineRule="auto"/>
        <w:rPr>
          <w:rFonts w:cstheme="minorHAnsi"/>
          <w:sz w:val="24"/>
          <w:szCs w:val="24"/>
        </w:rPr>
      </w:pPr>
    </w:p>
    <w:p w14:paraId="7D43BC88" w14:textId="77777777" w:rsidR="002D7535" w:rsidRPr="002D7535" w:rsidRDefault="002D7535" w:rsidP="002D7535">
      <w:pPr>
        <w:spacing w:after="0" w:line="240" w:lineRule="auto"/>
        <w:ind w:firstLine="360"/>
        <w:rPr>
          <w:rFonts w:eastAsia="Times New Roman" w:cstheme="minorHAnsi"/>
          <w:sz w:val="24"/>
          <w:szCs w:val="24"/>
          <w:lang w:eastAsia="en-GB"/>
        </w:rPr>
      </w:pPr>
      <w:r w:rsidRPr="002D7535">
        <w:rPr>
          <w:rFonts w:eastAsia="Times New Roman" w:cstheme="minorHAnsi"/>
          <w:sz w:val="24"/>
          <w:szCs w:val="24"/>
          <w:lang w:eastAsia="en-GB"/>
        </w:rPr>
        <w:t>To pioneer the very best in palliative care and rehabilitation by integrating:</w:t>
      </w:r>
    </w:p>
    <w:p w14:paraId="2AA4ADD6" w14:textId="77777777" w:rsidR="002D7535" w:rsidRPr="002D7535" w:rsidRDefault="002D7535" w:rsidP="002D7535">
      <w:pPr>
        <w:spacing w:after="0" w:line="240" w:lineRule="auto"/>
        <w:ind w:firstLine="360"/>
        <w:rPr>
          <w:rFonts w:eastAsia="Times New Roman" w:cstheme="minorHAnsi"/>
          <w:sz w:val="24"/>
          <w:szCs w:val="24"/>
          <w:lang w:eastAsia="en-GB"/>
        </w:rPr>
      </w:pPr>
    </w:p>
    <w:p w14:paraId="0AADAB1C" w14:textId="77777777" w:rsidR="002D7535" w:rsidRPr="002D7535" w:rsidRDefault="002D7535" w:rsidP="002D7535">
      <w:pPr>
        <w:numPr>
          <w:ilvl w:val="0"/>
          <w:numId w:val="79"/>
        </w:numPr>
        <w:spacing w:after="0" w:line="240" w:lineRule="auto"/>
        <w:rPr>
          <w:rFonts w:eastAsia="Times New Roman" w:cstheme="minorHAnsi"/>
          <w:sz w:val="24"/>
          <w:szCs w:val="24"/>
          <w:lang w:eastAsia="en-GB"/>
        </w:rPr>
      </w:pPr>
      <w:r w:rsidRPr="002D7535">
        <w:rPr>
          <w:rFonts w:eastAsia="Times New Roman" w:cstheme="minorHAnsi"/>
          <w:b/>
          <w:bCs/>
          <w:sz w:val="24"/>
          <w:szCs w:val="24"/>
          <w:lang w:eastAsia="en-GB"/>
        </w:rPr>
        <w:t>Cutting-edge research</w:t>
      </w:r>
      <w:r w:rsidRPr="002D7535">
        <w:rPr>
          <w:rFonts w:eastAsia="Times New Roman" w:cstheme="minorHAnsi"/>
          <w:sz w:val="24"/>
          <w:szCs w:val="24"/>
          <w:lang w:eastAsia="en-GB"/>
        </w:rPr>
        <w:t xml:space="preserve"> – committed to building new knowledge and discovering new treatments through world-leading ethical and robust clinical, applied and health services research.</w:t>
      </w:r>
    </w:p>
    <w:p w14:paraId="438A05C6" w14:textId="77777777" w:rsidR="002D7535" w:rsidRPr="002D7535" w:rsidRDefault="002D7535" w:rsidP="002D7535">
      <w:pPr>
        <w:numPr>
          <w:ilvl w:val="0"/>
          <w:numId w:val="79"/>
        </w:numPr>
        <w:spacing w:after="0" w:line="240" w:lineRule="auto"/>
        <w:rPr>
          <w:rFonts w:eastAsia="Times New Roman" w:cstheme="minorHAnsi"/>
          <w:sz w:val="24"/>
          <w:szCs w:val="24"/>
          <w:lang w:eastAsia="en-GB"/>
        </w:rPr>
      </w:pPr>
      <w:r w:rsidRPr="002D7535">
        <w:rPr>
          <w:rFonts w:eastAsia="Times New Roman" w:cstheme="minorHAnsi"/>
          <w:b/>
          <w:bCs/>
          <w:sz w:val="24"/>
          <w:szCs w:val="24"/>
          <w:lang w:eastAsia="en-GB"/>
        </w:rPr>
        <w:t>Skilled multi-professional care</w:t>
      </w:r>
      <w:r w:rsidRPr="002D7535">
        <w:rPr>
          <w:rFonts w:eastAsia="Times New Roman" w:cstheme="minorHAnsi"/>
          <w:sz w:val="24"/>
          <w:szCs w:val="24"/>
          <w:lang w:eastAsia="en-GB"/>
        </w:rPr>
        <w:t xml:space="preserve"> – delivering top-quality evidence-based clinical care and support to patients and carers, for life and living, and death and dying.</w:t>
      </w:r>
    </w:p>
    <w:p w14:paraId="210C440A" w14:textId="2730FFB7" w:rsidR="002D7535" w:rsidRPr="002D7535" w:rsidRDefault="002D7535" w:rsidP="002D7535">
      <w:pPr>
        <w:numPr>
          <w:ilvl w:val="0"/>
          <w:numId w:val="79"/>
        </w:numPr>
        <w:spacing w:after="0" w:line="240" w:lineRule="auto"/>
        <w:rPr>
          <w:rFonts w:eastAsia="Times New Roman" w:cstheme="minorHAnsi"/>
          <w:sz w:val="24"/>
          <w:szCs w:val="24"/>
          <w:lang w:eastAsia="en-GB"/>
        </w:rPr>
      </w:pPr>
      <w:r w:rsidRPr="002D7535">
        <w:rPr>
          <w:rFonts w:eastAsia="Times New Roman" w:cstheme="minorHAnsi"/>
          <w:b/>
          <w:bCs/>
          <w:sz w:val="24"/>
          <w:szCs w:val="24"/>
          <w:lang w:eastAsia="en-GB"/>
        </w:rPr>
        <w:t>Innovation in engagement and education</w:t>
      </w:r>
      <w:r w:rsidRPr="002D7535">
        <w:rPr>
          <w:rFonts w:eastAsia="Times New Roman" w:cstheme="minorHAnsi"/>
          <w:sz w:val="24"/>
          <w:szCs w:val="24"/>
          <w:lang w:eastAsia="en-GB"/>
        </w:rPr>
        <w:t xml:space="preserve"> – to embed change in policy and practice nationally and internationally, engage with patients and public, and inspire tomorrow's leaders in the field from around the world. </w:t>
      </w:r>
      <w:r w:rsidR="00C445FA">
        <w:rPr>
          <w:rFonts w:eastAsia="Times New Roman" w:cstheme="minorHAnsi"/>
          <w:sz w:val="24"/>
          <w:szCs w:val="24"/>
          <w:lang w:eastAsia="en-GB"/>
        </w:rPr>
        <w:fldChar w:fldCharType="begin"/>
      </w:r>
      <w:r w:rsidR="00BC508B">
        <w:rPr>
          <w:rFonts w:eastAsia="Times New Roman" w:cstheme="minorHAnsi"/>
          <w:sz w:val="24"/>
          <w:szCs w:val="24"/>
          <w:lang w:eastAsia="en-GB"/>
        </w:rPr>
        <w:instrText xml:space="preserve"> ADDIN EN.CITE &lt;EndNote&gt;&lt;Cite&gt;&lt;RecNum&gt;199400&lt;/RecNum&gt;&lt;DisplayText&gt;(CSI 2022a)&lt;/DisplayText&gt;&lt;record&gt;&lt;rec-number&gt;199400&lt;/rec-number&gt;&lt;foreign-keys&gt;&lt;key app="EN" db-id="eda99esr9arp52e20v2pftz4rp5s9x0evef5" timestamp="1656842930"&gt;199400&lt;/key&gt;&lt;/foreign-keys&gt;&lt;ref-type name="Web Page"&gt;12&lt;/ref-type&gt;&lt;contributors&gt;&lt;authors&gt;&lt;author&gt;CSI&lt;/author&gt;&lt;/authors&gt;&lt;/contributors&gt;&lt;titles&gt;&lt;title&gt;About Us&lt;/title&gt;&lt;/titles&gt;&lt;number&gt;23 January 2023&lt;/number&gt;&lt;reprint-edition&gt;not in file&lt;/reprint-edition&gt;&lt;dates&gt;&lt;year&gt;2022&lt;/year&gt;&lt;/dates&gt;&lt;pub-location&gt;London&lt;/pub-location&gt;&lt;publisher&gt;Cicely Saunders Institute of Palliative Care, Policy &amp;amp; Rehabilitation, King&amp;apos;s College London&lt;/publisher&gt;&lt;urls&gt;&lt;related-urls&gt;&lt;url&gt;https://www.kcl.ac.uk/cicelysaunders/about-us&lt;/url&gt;&lt;/related-urls&gt;&lt;/urls&gt;&lt;/record&gt;&lt;/Cite&gt;&lt;/EndNote&gt;</w:instrText>
      </w:r>
      <w:r w:rsidR="00C445FA">
        <w:rPr>
          <w:rFonts w:eastAsia="Times New Roman" w:cstheme="minorHAnsi"/>
          <w:sz w:val="24"/>
          <w:szCs w:val="24"/>
          <w:lang w:eastAsia="en-GB"/>
        </w:rPr>
        <w:fldChar w:fldCharType="separate"/>
      </w:r>
      <w:r w:rsidR="00BC508B">
        <w:rPr>
          <w:rFonts w:eastAsia="Times New Roman" w:cstheme="minorHAnsi"/>
          <w:noProof/>
          <w:sz w:val="24"/>
          <w:szCs w:val="24"/>
          <w:lang w:eastAsia="en-GB"/>
        </w:rPr>
        <w:t>(CSI 2022a)</w:t>
      </w:r>
      <w:r w:rsidR="00C445FA">
        <w:rPr>
          <w:rFonts w:eastAsia="Times New Roman" w:cstheme="minorHAnsi"/>
          <w:sz w:val="24"/>
          <w:szCs w:val="24"/>
          <w:lang w:eastAsia="en-GB"/>
        </w:rPr>
        <w:fldChar w:fldCharType="end"/>
      </w:r>
    </w:p>
    <w:p w14:paraId="6E9AF591" w14:textId="77777777" w:rsidR="002D7535" w:rsidRPr="002D7535" w:rsidRDefault="002D7535" w:rsidP="002D7535">
      <w:pPr>
        <w:spacing w:after="0" w:line="240" w:lineRule="auto"/>
        <w:rPr>
          <w:rFonts w:cstheme="minorHAnsi"/>
          <w:sz w:val="24"/>
          <w:szCs w:val="24"/>
        </w:rPr>
      </w:pPr>
    </w:p>
    <w:p w14:paraId="49CBB5E2" w14:textId="32CD999F" w:rsidR="002D7535" w:rsidRPr="002D7535" w:rsidRDefault="002D7535" w:rsidP="002D7535">
      <w:pPr>
        <w:spacing w:after="0" w:line="240" w:lineRule="auto"/>
        <w:rPr>
          <w:sz w:val="24"/>
          <w:szCs w:val="24"/>
        </w:rPr>
      </w:pPr>
      <w:r w:rsidRPr="002D7535">
        <w:rPr>
          <w:sz w:val="24"/>
          <w:szCs w:val="24"/>
        </w:rPr>
        <w:t xml:space="preserve">The CSI is a WHO Collaborating Centre for Palliative care, policy and rehabilitation </w:t>
      </w:r>
      <w:r w:rsidR="00C445FA">
        <w:rPr>
          <w:sz w:val="24"/>
          <w:szCs w:val="24"/>
        </w:rPr>
        <w:fldChar w:fldCharType="begin"/>
      </w:r>
      <w:r w:rsidR="00C445FA">
        <w:rPr>
          <w:sz w:val="24"/>
          <w:szCs w:val="24"/>
        </w:rPr>
        <w:instrText xml:space="preserve"> ADDIN EN.CITE &lt;EndNote&gt;&lt;Cite&gt;&lt;RecNum&gt;199399&lt;/RecNum&gt;&lt;DisplayText&gt;(WHO 2022)&lt;/DisplayText&gt;&lt;record&gt;&lt;rec-number&gt;199399&lt;/rec-number&gt;&lt;foreign-keys&gt;&lt;key app="EN" db-id="eda99esr9arp52e20v2pftz4rp5s9x0evef5" timestamp="1655984728"&gt;199399&lt;/key&gt;&lt;/foreign-keys&gt;&lt;ref-type name="Web Page"&gt;12&lt;/ref-type&gt;&lt;contributors&gt;&lt;authors&gt;&lt;author&gt;WHO&lt;/author&gt;&lt;/authors&gt;&lt;/contributors&gt;&lt;titles&gt;&lt;title&gt;WHO Collaborating Centre for Palliative care, policy and rehabilitation&lt;/title&gt;&lt;/titles&gt;&lt;reprint-edition&gt;not in file&lt;/reprint-edition&gt;&lt;dates&gt;&lt;year&gt;2022&lt;/year&gt;&lt;/dates&gt;&lt;pub-location&gt;Geneva, Switzerland&lt;/pub-location&gt;&lt;publisher&gt;WHO&lt;/publisher&gt;&lt;urls&gt;&lt;related-urls&gt;&lt;url&gt;https://apps.who.int/whocc/Detail.aspx?NXZdnGwxEKZvwLkGgSCleQ==&lt;/url&gt;&lt;/related-urls&gt;&lt;/urls&gt;&lt;/record&gt;&lt;/Cite&gt;&lt;/EndNote&gt;</w:instrText>
      </w:r>
      <w:r w:rsidR="00C445FA">
        <w:rPr>
          <w:sz w:val="24"/>
          <w:szCs w:val="24"/>
        </w:rPr>
        <w:fldChar w:fldCharType="separate"/>
      </w:r>
      <w:r w:rsidR="00C445FA">
        <w:rPr>
          <w:noProof/>
          <w:sz w:val="24"/>
          <w:szCs w:val="24"/>
        </w:rPr>
        <w:t>(WHO 2022)</w:t>
      </w:r>
      <w:r w:rsidR="00C445FA">
        <w:rPr>
          <w:sz w:val="24"/>
          <w:szCs w:val="24"/>
        </w:rPr>
        <w:fldChar w:fldCharType="end"/>
      </w:r>
      <w:r w:rsidRPr="002D7535">
        <w:rPr>
          <w:sz w:val="24"/>
          <w:szCs w:val="24"/>
        </w:rPr>
        <w:t xml:space="preserve"> and is involved in a number of collaborations </w:t>
      </w:r>
      <w:r w:rsidR="00C445FA">
        <w:rPr>
          <w:sz w:val="24"/>
          <w:szCs w:val="24"/>
        </w:rPr>
        <w:fldChar w:fldCharType="begin"/>
      </w:r>
      <w:r w:rsidR="00BC508B">
        <w:rPr>
          <w:sz w:val="24"/>
          <w:szCs w:val="24"/>
        </w:rPr>
        <w:instrText xml:space="preserve"> ADDIN EN.CITE &lt;EndNote&gt;&lt;Cite&gt;&lt;RecNum&gt;199405&lt;/RecNum&gt;&lt;DisplayText&gt;(CSI 2022e)&lt;/DisplayText&gt;&lt;record&gt;&lt;rec-number&gt;199405&lt;/rec-number&gt;&lt;foreign-keys&gt;&lt;key app="EN" db-id="eda99esr9arp52e20v2pftz4rp5s9x0evef5" timestamp="1662713326"&gt;199405&lt;/key&gt;&lt;/foreign-keys&gt;&lt;ref-type name="Web Page"&gt;12&lt;/ref-type&gt;&lt;contributors&gt;&lt;authors&gt;&lt;author&gt;CSI&lt;/author&gt;&lt;/authors&gt;&lt;/contributors&gt;&lt;titles&gt;&lt;title&gt;Our connections&lt;/title&gt;&lt;/titles&gt;&lt;number&gt;23 January 2023&lt;/number&gt;&lt;reprint-edition&gt;not in file&lt;/reprint-edition&gt;&lt;dates&gt;&lt;year&gt;2022&lt;/year&gt;&lt;/dates&gt;&lt;pub-location&gt;London&lt;/pub-location&gt;&lt;publisher&gt;Cicely Saunders Institute of Palliative Care, Policy &amp;amp; Rehabilitation, King&amp;apos;s College London&lt;/publisher&gt;&lt;urls&gt;&lt;related-urls&gt;&lt;url&gt;https://www.kcl.ac.uk/cicelysaunders/connections&lt;/url&gt;&lt;/related-urls&gt;&lt;/urls&gt;&lt;/record&gt;&lt;/Cite&gt;&lt;/EndNote&gt;</w:instrText>
      </w:r>
      <w:r w:rsidR="00C445FA">
        <w:rPr>
          <w:sz w:val="24"/>
          <w:szCs w:val="24"/>
        </w:rPr>
        <w:fldChar w:fldCharType="separate"/>
      </w:r>
      <w:r w:rsidR="00BC508B">
        <w:rPr>
          <w:noProof/>
          <w:sz w:val="24"/>
          <w:szCs w:val="24"/>
        </w:rPr>
        <w:t>(CSI 2022e)</w:t>
      </w:r>
      <w:r w:rsidR="00C445FA">
        <w:rPr>
          <w:sz w:val="24"/>
          <w:szCs w:val="24"/>
        </w:rPr>
        <w:fldChar w:fldCharType="end"/>
      </w:r>
      <w:r w:rsidRPr="002D7535">
        <w:rPr>
          <w:sz w:val="24"/>
          <w:szCs w:val="24"/>
        </w:rPr>
        <w:t xml:space="preserve"> including:</w:t>
      </w:r>
    </w:p>
    <w:p w14:paraId="270D82D5" w14:textId="77777777" w:rsidR="002D7535" w:rsidRPr="002D7535" w:rsidRDefault="002D7535" w:rsidP="002D7535">
      <w:pPr>
        <w:spacing w:after="0" w:line="240" w:lineRule="auto"/>
        <w:rPr>
          <w:rFonts w:cstheme="minorHAnsi"/>
          <w:sz w:val="24"/>
          <w:szCs w:val="24"/>
        </w:rPr>
      </w:pPr>
    </w:p>
    <w:p w14:paraId="4C60F627" w14:textId="6EDEF0CF" w:rsidR="002D7535" w:rsidRPr="002D7535" w:rsidRDefault="002D7535" w:rsidP="002D7535">
      <w:pPr>
        <w:numPr>
          <w:ilvl w:val="0"/>
          <w:numId w:val="74"/>
        </w:numPr>
        <w:spacing w:after="0" w:line="240" w:lineRule="auto"/>
        <w:contextualSpacing/>
        <w:rPr>
          <w:rFonts w:cstheme="minorHAnsi"/>
          <w:sz w:val="24"/>
          <w:szCs w:val="24"/>
        </w:rPr>
      </w:pPr>
      <w:r w:rsidRPr="002D7535">
        <w:rPr>
          <w:rFonts w:cstheme="minorHAnsi"/>
          <w:sz w:val="24"/>
          <w:szCs w:val="24"/>
        </w:rPr>
        <w:t xml:space="preserve">Supporting the Palliative Care Clinical Academic Group (CAG) within King's Health Partners (KHP) </w:t>
      </w:r>
      <w:r w:rsidR="00C445FA">
        <w:rPr>
          <w:rFonts w:cstheme="minorHAnsi"/>
          <w:sz w:val="24"/>
          <w:szCs w:val="24"/>
        </w:rPr>
        <w:fldChar w:fldCharType="begin"/>
      </w:r>
      <w:r w:rsidR="00C445FA">
        <w:rPr>
          <w:rFonts w:cstheme="minorHAnsi"/>
          <w:sz w:val="24"/>
          <w:szCs w:val="24"/>
        </w:rPr>
        <w:instrText xml:space="preserve"> ADDIN EN.CITE &lt;EndNote&gt;&lt;Cite&gt;&lt;RecNum&gt;199396&lt;/RecNum&gt;&lt;DisplayText&gt;(King&amp;apos;s Health Partners 2022)&lt;/DisplayText&gt;&lt;record&gt;&lt;rec-number&gt;199396&lt;/rec-number&gt;&lt;foreign-keys&gt;&lt;key app="EN" db-id="eda99esr9arp52e20v2pftz4rp5s9x0evef5" timestamp="1655982806"&gt;199396&lt;/key&gt;&lt;/foreign-keys&gt;&lt;ref-type name="Web Page"&gt;12&lt;/ref-type&gt;&lt;contributors&gt;&lt;authors&gt;&lt;author&gt;King&amp;apos;s Health Partners,&lt;/author&gt;&lt;/authors&gt;&lt;/contributors&gt;&lt;titles&gt;&lt;title&gt;Palliative Care Clinical Academic Group&lt;/title&gt;&lt;/titles&gt;&lt;number&gt;23 June 2022&lt;/number&gt;&lt;reprint-edition&gt;not in file&lt;/reprint-edition&gt;&lt;dates&gt;&lt;year&gt;2022&lt;/year&gt;&lt;/dates&gt;&lt;pub-location&gt;London&lt;/pub-location&gt;&lt;publisher&gt;King&amp;apos;s Health Partners&lt;/publisher&gt;&lt;urls&gt;&lt;related-urls&gt;&lt;url&gt;https://www.kingshealthpartners.org/clinical-excellence/1875-palliative-care&lt;/url&gt;&lt;/related-urls&gt;&lt;/urls&gt;&lt;/record&gt;&lt;/Cite&gt;&lt;/EndNote&gt;</w:instrText>
      </w:r>
      <w:r w:rsidR="00C445FA">
        <w:rPr>
          <w:rFonts w:cstheme="minorHAnsi"/>
          <w:sz w:val="24"/>
          <w:szCs w:val="24"/>
        </w:rPr>
        <w:fldChar w:fldCharType="separate"/>
      </w:r>
      <w:r w:rsidR="00C445FA">
        <w:rPr>
          <w:rFonts w:cstheme="minorHAnsi"/>
          <w:noProof/>
          <w:sz w:val="24"/>
          <w:szCs w:val="24"/>
        </w:rPr>
        <w:t>(King's Health Partners 2022)</w:t>
      </w:r>
      <w:r w:rsidR="00C445FA">
        <w:rPr>
          <w:rFonts w:cstheme="minorHAnsi"/>
          <w:sz w:val="24"/>
          <w:szCs w:val="24"/>
        </w:rPr>
        <w:fldChar w:fldCharType="end"/>
      </w:r>
    </w:p>
    <w:p w14:paraId="3ED008AA" w14:textId="054F4EA7" w:rsidR="002D7535" w:rsidRPr="002D7535" w:rsidRDefault="002D7535" w:rsidP="002D7535">
      <w:pPr>
        <w:numPr>
          <w:ilvl w:val="0"/>
          <w:numId w:val="74"/>
        </w:numPr>
        <w:spacing w:after="0" w:line="240" w:lineRule="auto"/>
        <w:contextualSpacing/>
        <w:rPr>
          <w:rFonts w:cstheme="minorHAnsi"/>
          <w:sz w:val="24"/>
          <w:szCs w:val="24"/>
        </w:rPr>
      </w:pPr>
      <w:r w:rsidRPr="002D7535">
        <w:rPr>
          <w:rFonts w:cstheme="minorHAnsi"/>
          <w:sz w:val="24"/>
          <w:szCs w:val="24"/>
        </w:rPr>
        <w:t xml:space="preserve">Leading a research theme on palliative and end of life care within the NIHR </w:t>
      </w:r>
      <w:r w:rsidRPr="002D7535">
        <w:rPr>
          <w:rFonts w:eastAsia="Times New Roman" w:cstheme="minorHAnsi"/>
          <w:sz w:val="24"/>
          <w:szCs w:val="24"/>
        </w:rPr>
        <w:t xml:space="preserve">Applied Research Collaboration (ARC) South London </w:t>
      </w:r>
      <w:r w:rsidR="00C445FA">
        <w:rPr>
          <w:rFonts w:eastAsia="Times New Roman" w:cstheme="minorHAnsi"/>
          <w:sz w:val="24"/>
          <w:szCs w:val="24"/>
        </w:rPr>
        <w:fldChar w:fldCharType="begin"/>
      </w:r>
      <w:r w:rsidR="00C445FA">
        <w:rPr>
          <w:rFonts w:eastAsia="Times New Roman" w:cstheme="minorHAnsi"/>
          <w:sz w:val="24"/>
          <w:szCs w:val="24"/>
        </w:rPr>
        <w:instrText xml:space="preserve"> ADDIN EN.CITE &lt;EndNote&gt;&lt;Cite&gt;&lt;RecNum&gt;199397&lt;/RecNum&gt;&lt;DisplayText&gt;(Applied Research Collaboration South London 2022)&lt;/DisplayText&gt;&lt;record&gt;&lt;rec-number&gt;199397&lt;/rec-number&gt;&lt;foreign-keys&gt;&lt;key app="EN" db-id="eda99esr9arp52e20v2pftz4rp5s9x0evef5" timestamp="1655983151"&gt;199397&lt;/key&gt;&lt;/foreign-keys&gt;&lt;ref-type name="Web Page"&gt;12&lt;/ref-type&gt;&lt;contributors&gt;&lt;authors&gt;&lt;author&gt;Applied Research Collaboration South London,&lt;/author&gt;&lt;/authors&gt;&lt;/contributors&gt;&lt;titles&gt;&lt;title&gt;Palliative and end of life care&lt;/title&gt;&lt;/titles&gt;&lt;number&gt;23 June 2022&lt;/number&gt;&lt;reprint-edition&gt;not in file&lt;/reprint-edition&gt;&lt;dates&gt;&lt;year&gt;2022&lt;/year&gt;&lt;/dates&gt;&lt;pub-location&gt;London&lt;/pub-location&gt;&lt;publisher&gt;Applied Research Collaboration South London&lt;/publisher&gt;&lt;urls&gt;&lt;related-urls&gt;&lt;url&gt;https://arc-sl.nihr.ac.uk/research-and-implementation/our-research-areas/palliative-and-end-life-care&lt;/url&gt;&lt;/related-urls&gt;&lt;/urls&gt;&lt;/record&gt;&lt;/Cite&gt;&lt;/EndNote&gt;</w:instrText>
      </w:r>
      <w:r w:rsidR="00C445FA">
        <w:rPr>
          <w:rFonts w:eastAsia="Times New Roman" w:cstheme="minorHAnsi"/>
          <w:sz w:val="24"/>
          <w:szCs w:val="24"/>
        </w:rPr>
        <w:fldChar w:fldCharType="separate"/>
      </w:r>
      <w:r w:rsidR="00C445FA">
        <w:rPr>
          <w:rFonts w:eastAsia="Times New Roman" w:cstheme="minorHAnsi"/>
          <w:noProof/>
          <w:sz w:val="24"/>
          <w:szCs w:val="24"/>
        </w:rPr>
        <w:t>(Applied Research Collaboration South London 2022)</w:t>
      </w:r>
      <w:r w:rsidR="00C445FA">
        <w:rPr>
          <w:rFonts w:eastAsia="Times New Roman" w:cstheme="minorHAnsi"/>
          <w:sz w:val="24"/>
          <w:szCs w:val="24"/>
        </w:rPr>
        <w:fldChar w:fldCharType="end"/>
      </w:r>
    </w:p>
    <w:p w14:paraId="4DE93B12" w14:textId="73B66E4E" w:rsidR="002D7535" w:rsidRPr="002D7535" w:rsidRDefault="002D7535" w:rsidP="002D7535">
      <w:pPr>
        <w:numPr>
          <w:ilvl w:val="0"/>
          <w:numId w:val="74"/>
        </w:numPr>
        <w:spacing w:after="0" w:line="240" w:lineRule="auto"/>
        <w:contextualSpacing/>
        <w:rPr>
          <w:rFonts w:cstheme="minorHAnsi"/>
          <w:sz w:val="24"/>
          <w:szCs w:val="24"/>
        </w:rPr>
      </w:pPr>
      <w:r w:rsidRPr="002D7535">
        <w:rPr>
          <w:rFonts w:eastAsia="Times New Roman" w:cstheme="minorHAnsi"/>
          <w:sz w:val="24"/>
          <w:szCs w:val="24"/>
        </w:rPr>
        <w:t xml:space="preserve">Co-leading a national forum on palliative and end of life care research for NIHR ARCs </w:t>
      </w:r>
      <w:r w:rsidR="00C445FA">
        <w:rPr>
          <w:rFonts w:eastAsia="Times New Roman" w:cstheme="minorHAnsi"/>
          <w:sz w:val="24"/>
          <w:szCs w:val="24"/>
        </w:rPr>
        <w:fldChar w:fldCharType="begin"/>
      </w:r>
      <w:r w:rsidR="00C445FA">
        <w:rPr>
          <w:rFonts w:eastAsia="Times New Roman" w:cstheme="minorHAnsi"/>
          <w:sz w:val="24"/>
          <w:szCs w:val="24"/>
        </w:rPr>
        <w:instrText xml:space="preserve"> ADDIN EN.CITE &lt;EndNote&gt;&lt;Cite&gt;&lt;RecNum&gt;199398&lt;/RecNum&gt;&lt;DisplayText&gt;(NIHR 2022a)&lt;/DisplayText&gt;&lt;record&gt;&lt;rec-number&gt;199398&lt;/rec-number&gt;&lt;foreign-keys&gt;&lt;key app="EN" db-id="eda99esr9arp52e20v2pftz4rp5s9x0evef5" timestamp="1655984342"&gt;199398&lt;/key&gt;&lt;/foreign-keys&gt;&lt;ref-type name="Web Page"&gt;12&lt;/ref-type&gt;&lt;contributors&gt;&lt;authors&gt;&lt;author&gt;NIHR&lt;/author&gt;&lt;/authors&gt;&lt;/contributors&gt;&lt;titles&gt;&lt;title&gt;Applied Research Collaborations - Research themes, national leadership areas and national priority areas&lt;/title&gt;&lt;/titles&gt;&lt;number&gt;23 June 2022&lt;/number&gt;&lt;reprint-edition&gt;not in file&lt;/reprint-edition&gt;&lt;dates&gt;&lt;year&gt;2022&lt;/year&gt;&lt;/dates&gt;&lt;pub-location&gt;London&lt;/pub-location&gt;&lt;publisher&gt;NIHR&lt;/publisher&gt;&lt;urls&gt;&lt;related-urls&gt;&lt;url&gt;https://www.nihr.ac.uk/documents/applied-research-collaborations-research-themes-and-national-leadership-areas/28825&lt;/url&gt;&lt;/related-urls&gt;&lt;/urls&gt;&lt;/record&gt;&lt;/Cite&gt;&lt;/EndNote&gt;</w:instrText>
      </w:r>
      <w:r w:rsidR="00C445FA">
        <w:rPr>
          <w:rFonts w:eastAsia="Times New Roman" w:cstheme="minorHAnsi"/>
          <w:sz w:val="24"/>
          <w:szCs w:val="24"/>
        </w:rPr>
        <w:fldChar w:fldCharType="separate"/>
      </w:r>
      <w:r w:rsidR="00C445FA">
        <w:rPr>
          <w:rFonts w:eastAsia="Times New Roman" w:cstheme="minorHAnsi"/>
          <w:noProof/>
          <w:sz w:val="24"/>
          <w:szCs w:val="24"/>
        </w:rPr>
        <w:t>(NIHR 2022a)</w:t>
      </w:r>
      <w:r w:rsidR="00C445FA">
        <w:rPr>
          <w:rFonts w:eastAsia="Times New Roman" w:cstheme="minorHAnsi"/>
          <w:sz w:val="24"/>
          <w:szCs w:val="24"/>
        </w:rPr>
        <w:fldChar w:fldCharType="end"/>
      </w:r>
      <w:r w:rsidRPr="002D7535">
        <w:rPr>
          <w:rFonts w:eastAsia="Times New Roman" w:cstheme="minorHAnsi"/>
          <w:sz w:val="24"/>
          <w:szCs w:val="24"/>
        </w:rPr>
        <w:t>.</w:t>
      </w:r>
    </w:p>
    <w:p w14:paraId="078C0F2A" w14:textId="77777777" w:rsidR="002D7535" w:rsidRPr="002D7535" w:rsidRDefault="002D7535" w:rsidP="002D7535">
      <w:pPr>
        <w:spacing w:after="0" w:line="240" w:lineRule="auto"/>
        <w:rPr>
          <w:rFonts w:cstheme="minorHAnsi"/>
          <w:sz w:val="24"/>
          <w:szCs w:val="24"/>
        </w:rPr>
      </w:pPr>
    </w:p>
    <w:p w14:paraId="232E67C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 International Scientific Expert Panel was established by Cicely Saunders International to report on the activity of the CSI. Within the CSI, the leadership of the institute sits within the Palliative Care CAG Executive Group, which includes senior clinical, academic and managerial leads for palliative care services from across KHP, and all academics at lecturer grade and above. Department-wide support and activities are then facilitated by different Executive Groups, which report up to the Palliative Care CAG Executive Group.</w:t>
      </w:r>
    </w:p>
    <w:p w14:paraId="464FBC2B" w14:textId="77777777" w:rsidR="002D7535" w:rsidRPr="002D7535" w:rsidRDefault="002D7535" w:rsidP="002D7535">
      <w:pPr>
        <w:spacing w:after="0" w:line="240" w:lineRule="auto"/>
        <w:rPr>
          <w:rFonts w:cstheme="minorHAnsi"/>
          <w:sz w:val="24"/>
          <w:szCs w:val="24"/>
        </w:rPr>
      </w:pPr>
    </w:p>
    <w:p w14:paraId="7BF2A206" w14:textId="4D1CB015"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ne of the Executive Groups focuses entirely on Patient and Public Involvement. Involvement initially came under the remit of the Reach and Impact Executive Group, but as involvement increased within the CSI a separate Executive Group was formed in 2017. The Group has developed from being comprised solely of staff to now also including four public members, one of whom undertakes the chair role for the group. It currently meets every three months and </w:t>
      </w:r>
      <w:r w:rsidRPr="002D7535">
        <w:rPr>
          <w:sz w:val="24"/>
          <w:szCs w:val="24"/>
        </w:rPr>
        <w:t xml:space="preserve">oversees and provides leadership for all involvement work undertaken within the CSI, which is primarily structured around ensuring delivery of the current Public Involvement Strategy (2020-2023) </w:t>
      </w:r>
      <w:r w:rsidR="00C445FA">
        <w:rPr>
          <w:sz w:val="24"/>
          <w:szCs w:val="24"/>
        </w:rPr>
        <w:fldChar w:fldCharType="begin"/>
      </w:r>
      <w:r w:rsidR="00BC508B">
        <w:rPr>
          <w:sz w:val="24"/>
          <w:szCs w:val="24"/>
        </w:rPr>
        <w:instrText xml:space="preserve"> ADDIN EN.CITE &lt;EndNote&gt;&lt;Cite&gt;&lt;RecNum&gt;199416&lt;/RecNum&gt;&lt;DisplayText&gt;(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sidR="00C445FA">
        <w:rPr>
          <w:sz w:val="24"/>
          <w:szCs w:val="24"/>
        </w:rPr>
        <w:fldChar w:fldCharType="separate"/>
      </w:r>
      <w:r w:rsidR="00BC508B">
        <w:rPr>
          <w:noProof/>
          <w:sz w:val="24"/>
          <w:szCs w:val="24"/>
        </w:rPr>
        <w:t>(CSI 2021b)</w:t>
      </w:r>
      <w:r w:rsidR="00C445FA">
        <w:rPr>
          <w:sz w:val="24"/>
          <w:szCs w:val="24"/>
        </w:rPr>
        <w:fldChar w:fldCharType="end"/>
      </w:r>
      <w:r w:rsidRPr="002D7535">
        <w:rPr>
          <w:sz w:val="24"/>
          <w:szCs w:val="24"/>
        </w:rPr>
        <w:t xml:space="preserve">. </w:t>
      </w:r>
      <w:r w:rsidRPr="002D7535">
        <w:rPr>
          <w:rFonts w:cstheme="minorHAnsi"/>
          <w:sz w:val="24"/>
          <w:szCs w:val="24"/>
        </w:rPr>
        <w:t xml:space="preserve">A senior lead within the Group facilitates feedback to the CAG Executive Group. </w:t>
      </w:r>
    </w:p>
    <w:p w14:paraId="263EA94E" w14:textId="77777777" w:rsidR="002D7535" w:rsidRPr="002D7535" w:rsidRDefault="002D7535" w:rsidP="002D7535">
      <w:pPr>
        <w:spacing w:after="0" w:line="240" w:lineRule="auto"/>
        <w:rPr>
          <w:rFonts w:cstheme="minorHAnsi"/>
          <w:sz w:val="24"/>
          <w:szCs w:val="24"/>
        </w:rPr>
      </w:pPr>
    </w:p>
    <w:p w14:paraId="4CF1E92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 </w:t>
      </w:r>
      <w:r w:rsidRPr="002D7535">
        <w:rPr>
          <w:rFonts w:eastAsia="Times New Roman" w:cstheme="minorHAnsi"/>
          <w:sz w:val="24"/>
          <w:szCs w:val="24"/>
        </w:rPr>
        <w:t xml:space="preserve">half time coordinator role (entitled Research Project and Coordination Assistant) supports and facilitates the delivery of involvement </w:t>
      </w:r>
      <w:r w:rsidRPr="002D7535">
        <w:rPr>
          <w:rFonts w:cstheme="minorHAnsi"/>
          <w:sz w:val="24"/>
          <w:szCs w:val="24"/>
        </w:rPr>
        <w:t>by CSI researchers and clinicians through the provision of advice and training, coordination of the online forum, and organisation and delivery of public involvement activities with researchers and public contributors. This role has been in existence since November 2017 and was initially funded for one year at 2 days/week through research capability funding from King’s College Hospital. After the initial year’s funding ran out the role and other organisational involvement costs were then funded through taking a percentage from research applications, in particular large grants. The role increased to 2.5 days in April 2021.</w:t>
      </w:r>
    </w:p>
    <w:p w14:paraId="778B6D5D" w14:textId="77777777" w:rsidR="002D7535" w:rsidRPr="002D7535" w:rsidRDefault="002D7535" w:rsidP="002D7535">
      <w:pPr>
        <w:spacing w:after="0" w:line="240" w:lineRule="auto"/>
        <w:rPr>
          <w:rFonts w:cstheme="minorHAnsi"/>
          <w:sz w:val="24"/>
          <w:szCs w:val="24"/>
        </w:rPr>
      </w:pPr>
    </w:p>
    <w:p w14:paraId="3AEF78F4" w14:textId="1B2F50B6"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lastRenderedPageBreak/>
        <w:t xml:space="preserve">Involvement has occurred within CSI since its inception, initially with public members involved in individual research studies. When the building was designed, potential users and local patient groups were consulted, to ensure a welcoming and peaceful environment. Currently the CSI carries out a range of involvement activities and has a public involvement group comprised of 71 public members, who participate in both individual research studies and other involvement activities within the CSI </w:t>
      </w:r>
      <w:r w:rsidR="00C445FA">
        <w:rPr>
          <w:rFonts w:eastAsia="Times New Roman" w:cstheme="minorHAnsi"/>
          <w:sz w:val="24"/>
          <w:szCs w:val="24"/>
          <w:lang w:eastAsia="en-GB"/>
        </w:rPr>
        <w:fldChar w:fldCharType="begin"/>
      </w:r>
      <w:r w:rsidR="00BC508B">
        <w:rPr>
          <w:rFonts w:eastAsia="Times New Roman" w:cstheme="minorHAnsi"/>
          <w:sz w:val="24"/>
          <w:szCs w:val="24"/>
          <w:lang w:eastAsia="en-GB"/>
        </w:rPr>
        <w:instrText xml:space="preserve"> ADDIN EN.CITE &lt;EndNote&gt;&lt;Cite&gt;&lt;RecNum&gt;199407&lt;/RecNum&gt;&lt;DisplayText&gt;(CSI 2022f)&lt;/DisplayText&gt;&lt;record&gt;&lt;rec-number&gt;199407&lt;/rec-number&gt;&lt;foreign-keys&gt;&lt;key app="EN" db-id="eda99esr9arp52e20v2pftz4rp5s9x0evef5" timestamp="1662713736"&gt;199407&lt;/key&gt;&lt;/foreign-keys&gt;&lt;ref-type name="Web Page"&gt;12&lt;/ref-type&gt;&lt;contributors&gt;&lt;authors&gt;&lt;author&gt;CSI&lt;/author&gt;&lt;/authors&gt;&lt;/contributors&gt;&lt;titles&gt;&lt;title&gt;Patient, Family and Public Involvement&lt;/title&gt;&lt;/titles&gt;&lt;number&gt;23 January 2023&lt;/number&gt;&lt;reprint-edition&gt;not in file&lt;/reprint-edition&gt;&lt;dates&gt;&lt;year&gt;2022&lt;/year&gt;&lt;/dates&gt;&lt;pub-location&gt;London&lt;/pub-location&gt;&lt;publisher&gt;Cicely Saunders Institute of Palliative Care, Policy &amp;amp; Rehabilitation, King&amp;apos;s College London&lt;/publisher&gt;&lt;urls&gt;&lt;related-urls&gt;&lt;url&gt;https://www.kcl.ac.uk/cicelysaunders/patients-and-the-public&lt;/url&gt;&lt;/related-urls&gt;&lt;/urls&gt;&lt;/record&gt;&lt;/Cite&gt;&lt;/EndNote&gt;</w:instrText>
      </w:r>
      <w:r w:rsidR="00C445FA">
        <w:rPr>
          <w:rFonts w:eastAsia="Times New Roman" w:cstheme="minorHAnsi"/>
          <w:sz w:val="24"/>
          <w:szCs w:val="24"/>
          <w:lang w:eastAsia="en-GB"/>
        </w:rPr>
        <w:fldChar w:fldCharType="separate"/>
      </w:r>
      <w:r w:rsidR="00BC508B">
        <w:rPr>
          <w:rFonts w:eastAsia="Times New Roman" w:cstheme="minorHAnsi"/>
          <w:noProof/>
          <w:sz w:val="24"/>
          <w:szCs w:val="24"/>
          <w:lang w:eastAsia="en-GB"/>
        </w:rPr>
        <w:t>(CSI 2022f)</w:t>
      </w:r>
      <w:r w:rsidR="00C445FA">
        <w:rPr>
          <w:rFonts w:eastAsia="Times New Roman" w:cstheme="minorHAnsi"/>
          <w:sz w:val="24"/>
          <w:szCs w:val="24"/>
          <w:lang w:eastAsia="en-GB"/>
        </w:rPr>
        <w:fldChar w:fldCharType="end"/>
      </w:r>
      <w:r w:rsidRPr="002D7535">
        <w:rPr>
          <w:rFonts w:eastAsia="Times New Roman" w:cstheme="minorHAnsi"/>
          <w:sz w:val="24"/>
          <w:szCs w:val="24"/>
          <w:lang w:eastAsia="en-GB"/>
        </w:rPr>
        <w:t>. A separate Breathlessness Involvement Group also exists that meets once or twice a year, formed in 2019 initially with eight public members to support breathlessness focused research studies.</w:t>
      </w:r>
    </w:p>
    <w:p w14:paraId="0FFFFF56" w14:textId="77777777" w:rsidR="002D7535" w:rsidRPr="002D7535" w:rsidRDefault="002D7535" w:rsidP="002D7535">
      <w:pPr>
        <w:spacing w:after="0" w:line="240" w:lineRule="auto"/>
        <w:rPr>
          <w:rFonts w:eastAsia="Times New Roman" w:cstheme="minorHAnsi"/>
          <w:sz w:val="24"/>
          <w:szCs w:val="24"/>
          <w:lang w:eastAsia="en-GB"/>
        </w:rPr>
      </w:pPr>
    </w:p>
    <w:p w14:paraId="6AF33FC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Recently several additional awards have been secured to develop several aspects of involvement:</w:t>
      </w:r>
    </w:p>
    <w:p w14:paraId="10E2EF0B" w14:textId="77777777" w:rsidR="002D7535" w:rsidRPr="002D7535" w:rsidRDefault="002D7535" w:rsidP="002D7535">
      <w:pPr>
        <w:spacing w:after="0" w:line="240" w:lineRule="auto"/>
        <w:rPr>
          <w:rFonts w:cstheme="minorHAnsi"/>
          <w:sz w:val="24"/>
          <w:szCs w:val="24"/>
        </w:rPr>
      </w:pPr>
    </w:p>
    <w:p w14:paraId="6CF9378F" w14:textId="6FD3B263" w:rsidR="002D7535" w:rsidRPr="002D7535" w:rsidRDefault="002D7535" w:rsidP="002D7535">
      <w:pPr>
        <w:numPr>
          <w:ilvl w:val="0"/>
          <w:numId w:val="80"/>
        </w:numPr>
        <w:spacing w:after="0" w:line="240" w:lineRule="auto"/>
        <w:contextualSpacing/>
        <w:rPr>
          <w:rFonts w:cstheme="minorHAnsi"/>
          <w:sz w:val="24"/>
          <w:szCs w:val="24"/>
        </w:rPr>
      </w:pPr>
      <w:r w:rsidRPr="002D7535">
        <w:rPr>
          <w:rFonts w:cstheme="minorHAnsi"/>
          <w:sz w:val="24"/>
          <w:szCs w:val="24"/>
        </w:rPr>
        <w:t xml:space="preserve">A Faculty Innovation Fund award from King’s College London to establish a new part time Administrator post for 1.5 days/week from August 2022 to support the coordinator role to undertake activities such as managing payments for public members, 0.25 days/week for the coordinator role to manage transformational change and more broadly to increase the diversity and inclusivity of the public members, with a focus on ethnicity and children and young people. This project is funded for 2 years </w:t>
      </w:r>
      <w:r w:rsidR="00C445FA">
        <w:rPr>
          <w:rFonts w:cstheme="minorHAnsi"/>
          <w:sz w:val="24"/>
          <w:szCs w:val="24"/>
        </w:rPr>
        <w:fldChar w:fldCharType="begin"/>
      </w:r>
      <w:r w:rsidR="00C445FA">
        <w:rPr>
          <w:rFonts w:cstheme="minorHAnsi"/>
          <w:sz w:val="24"/>
          <w:szCs w:val="24"/>
        </w:rPr>
        <w:instrText xml:space="preserve"> ADDIN EN.CITE &lt;EndNote&gt;&lt;Cite&gt;&lt;RecNum&gt;199462&lt;/RecNum&gt;&lt;DisplayText&gt;(Evans 2022)&lt;/DisplayText&gt;&lt;record&gt;&lt;rec-number&gt;199462&lt;/rec-number&gt;&lt;foreign-keys&gt;&lt;key app="EN" db-id="eda99esr9arp52e20v2pftz4rp5s9x0evef5" timestamp="1686468980"&gt;199462&lt;/key&gt;&lt;/foreign-keys&gt;&lt;ref-type name="Report"&gt;27&lt;/ref-type&gt;&lt;contributors&gt;&lt;authors&gt;&lt;author&gt;Evans, C.&lt;/author&gt;&lt;/authors&gt;&lt;tertiary-authors&gt;&lt;author&gt;King&amp;apos;s College London&lt;/author&gt;&lt;/tertiary-authors&gt;&lt;/contributors&gt;&lt;titles&gt;&lt;title&gt;Equitable and inclusive Patient and Public Involvement and Engagement in research and teaching: Strategy development and implementation in the CSI and Faculty wide capacity building (Faculty Innovation Proposal)&lt;/title&gt;&lt;/titl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C445FA">
        <w:rPr>
          <w:rFonts w:cstheme="minorHAnsi"/>
          <w:noProof/>
          <w:sz w:val="24"/>
          <w:szCs w:val="24"/>
        </w:rPr>
        <w:t>(Evans 2022)</w:t>
      </w:r>
      <w:r w:rsidR="00C445FA">
        <w:rPr>
          <w:rFonts w:cstheme="minorHAnsi"/>
          <w:sz w:val="24"/>
          <w:szCs w:val="24"/>
        </w:rPr>
        <w:fldChar w:fldCharType="end"/>
      </w:r>
    </w:p>
    <w:p w14:paraId="2FD55C7D" w14:textId="77777777" w:rsidR="002D7535" w:rsidRPr="002D7535" w:rsidRDefault="002D7535" w:rsidP="002D7535">
      <w:pPr>
        <w:numPr>
          <w:ilvl w:val="0"/>
          <w:numId w:val="80"/>
        </w:numPr>
        <w:spacing w:after="0" w:line="240" w:lineRule="auto"/>
        <w:contextualSpacing/>
        <w:rPr>
          <w:rFonts w:cstheme="minorHAnsi"/>
          <w:sz w:val="24"/>
          <w:szCs w:val="24"/>
        </w:rPr>
      </w:pPr>
      <w:r w:rsidRPr="002D7535">
        <w:rPr>
          <w:rFonts w:cstheme="minorHAnsi"/>
          <w:sz w:val="24"/>
          <w:szCs w:val="24"/>
        </w:rPr>
        <w:t>An award from ARC South London Involvement Fund to run a community outreach event.</w:t>
      </w:r>
    </w:p>
    <w:p w14:paraId="274A04D9" w14:textId="77777777" w:rsidR="002D7535" w:rsidRPr="002D7535" w:rsidRDefault="002D7535" w:rsidP="002D7535">
      <w:pPr>
        <w:numPr>
          <w:ilvl w:val="0"/>
          <w:numId w:val="80"/>
        </w:numPr>
        <w:spacing w:after="0" w:line="240" w:lineRule="auto"/>
        <w:contextualSpacing/>
        <w:rPr>
          <w:rFonts w:cstheme="minorHAnsi"/>
          <w:sz w:val="24"/>
          <w:szCs w:val="24"/>
        </w:rPr>
      </w:pPr>
      <w:r w:rsidRPr="002D7535">
        <w:rPr>
          <w:rFonts w:cstheme="minorHAnsi"/>
          <w:sz w:val="24"/>
          <w:szCs w:val="24"/>
        </w:rPr>
        <w:t>An award from UKRI focused on participatory or co-produced research that will provide specialist participatory research training, a co-production workshop to develop new research ideas, and the development of case studies of participatory approaches.</w:t>
      </w:r>
    </w:p>
    <w:p w14:paraId="5DA8BFB6" w14:textId="77777777" w:rsidR="002D7535" w:rsidRPr="002D7535" w:rsidRDefault="002D7535" w:rsidP="002D7535">
      <w:pPr>
        <w:spacing w:after="0" w:line="240" w:lineRule="auto"/>
        <w:rPr>
          <w:rFonts w:eastAsia="Times New Roman" w:cstheme="minorHAnsi"/>
          <w:sz w:val="24"/>
          <w:szCs w:val="24"/>
          <w:lang w:eastAsia="en-GB"/>
        </w:rPr>
      </w:pPr>
    </w:p>
    <w:p w14:paraId="2DCFA2E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CSI also provides teaching including PhDs in palliative care, rehabilitation and health services research and an MSc, Postgraduate Diploma and Certificate in palliative care - there are currently approximately 70 of these students.</w:t>
      </w:r>
    </w:p>
    <w:p w14:paraId="11A84B96" w14:textId="77777777" w:rsidR="002D7535" w:rsidRPr="002D7535" w:rsidRDefault="002D7535" w:rsidP="002D7535">
      <w:pPr>
        <w:spacing w:after="0" w:line="240" w:lineRule="auto"/>
      </w:pPr>
    </w:p>
    <w:p w14:paraId="006875AA" w14:textId="4A2F8455" w:rsidR="002D7535" w:rsidRPr="002D7535" w:rsidRDefault="006650A4" w:rsidP="002D7535">
      <w:pPr>
        <w:spacing w:after="0" w:line="240" w:lineRule="auto"/>
        <w:rPr>
          <w:b/>
          <w:bCs/>
          <w:sz w:val="24"/>
          <w:szCs w:val="24"/>
        </w:rPr>
      </w:pPr>
      <w:bookmarkStart w:id="161" w:name="Documentary43"/>
      <w:bookmarkEnd w:id="161"/>
      <w:r>
        <w:rPr>
          <w:b/>
          <w:bCs/>
          <w:sz w:val="24"/>
          <w:szCs w:val="24"/>
        </w:rPr>
        <w:t xml:space="preserve">4.3 </w:t>
      </w:r>
      <w:r w:rsidR="002D7535" w:rsidRPr="002D7535">
        <w:rPr>
          <w:b/>
          <w:bCs/>
          <w:sz w:val="24"/>
          <w:szCs w:val="24"/>
        </w:rPr>
        <w:t>Documentary evidence</w:t>
      </w:r>
    </w:p>
    <w:p w14:paraId="4276A8C4" w14:textId="77777777" w:rsidR="002D7535" w:rsidRPr="002D7535" w:rsidRDefault="002D7535" w:rsidP="002D7535">
      <w:pPr>
        <w:spacing w:after="0" w:line="240" w:lineRule="auto"/>
        <w:rPr>
          <w:b/>
          <w:bCs/>
          <w:sz w:val="24"/>
          <w:szCs w:val="24"/>
        </w:rPr>
      </w:pPr>
    </w:p>
    <w:p w14:paraId="5D352EE9" w14:textId="5703305A" w:rsidR="002D7535" w:rsidRPr="002D7535" w:rsidRDefault="002D7535" w:rsidP="002D7535">
      <w:pPr>
        <w:spacing w:after="0" w:line="240" w:lineRule="auto"/>
        <w:rPr>
          <w:rFonts w:cstheme="minorHAnsi"/>
          <w:sz w:val="24"/>
          <w:szCs w:val="24"/>
          <w:lang w:val="en-US" w:eastAsia="en-GB"/>
        </w:rPr>
      </w:pPr>
      <w:r w:rsidRPr="002D7535">
        <w:rPr>
          <w:rFonts w:cstheme="minorHAnsi"/>
          <w:sz w:val="24"/>
          <w:szCs w:val="24"/>
          <w:lang w:val="en-US" w:eastAsia="en-GB"/>
        </w:rPr>
        <w:t>A wide variety of documentary evidence was obtained from both case study sites, approximately 220 documents from WPCRC and 190 from CSI. The documentary evidence is displayed in two tables (</w:t>
      </w:r>
      <w:hyperlink w:anchor="Appendix18" w:history="1">
        <w:r w:rsidRPr="00635D01">
          <w:rPr>
            <w:rStyle w:val="Hyperlink"/>
            <w:rFonts w:cstheme="minorHAnsi"/>
            <w:b/>
            <w:bCs/>
            <w:sz w:val="24"/>
            <w:szCs w:val="24"/>
            <w:lang w:val="en-US" w:eastAsia="en-GB"/>
          </w:rPr>
          <w:t>Appendix 1</w:t>
        </w:r>
        <w:r w:rsidR="00B4025D">
          <w:rPr>
            <w:rStyle w:val="Hyperlink"/>
            <w:rFonts w:cstheme="minorHAnsi"/>
            <w:b/>
            <w:bCs/>
            <w:sz w:val="24"/>
            <w:szCs w:val="24"/>
            <w:lang w:val="en-US" w:eastAsia="en-GB"/>
          </w:rPr>
          <w:t>8</w:t>
        </w:r>
        <w:r w:rsidRPr="00635D01">
          <w:rPr>
            <w:rStyle w:val="Hyperlink"/>
            <w:rFonts w:cstheme="minorHAnsi"/>
            <w:b/>
            <w:bCs/>
            <w:sz w:val="24"/>
            <w:szCs w:val="24"/>
            <w:lang w:val="en-US" w:eastAsia="en-GB"/>
          </w:rPr>
          <w:t>. Documentary evidence, WPCRC</w:t>
        </w:r>
      </w:hyperlink>
      <w:r w:rsidRPr="002D7535">
        <w:rPr>
          <w:rFonts w:cstheme="minorHAnsi"/>
          <w:b/>
          <w:bCs/>
          <w:sz w:val="24"/>
          <w:szCs w:val="24"/>
          <w:lang w:val="en-US" w:eastAsia="en-GB"/>
        </w:rPr>
        <w:t xml:space="preserve">; </w:t>
      </w:r>
      <w:hyperlink w:anchor="Appendix19" w:history="1">
        <w:r w:rsidRPr="00635D01">
          <w:rPr>
            <w:rStyle w:val="Hyperlink"/>
            <w:rFonts w:cstheme="minorHAnsi"/>
            <w:b/>
            <w:bCs/>
            <w:sz w:val="24"/>
            <w:szCs w:val="24"/>
            <w:lang w:val="en-US" w:eastAsia="en-GB"/>
          </w:rPr>
          <w:t>Appendix 1</w:t>
        </w:r>
        <w:r w:rsidR="00B4025D">
          <w:rPr>
            <w:rStyle w:val="Hyperlink"/>
            <w:rFonts w:cstheme="minorHAnsi"/>
            <w:b/>
            <w:bCs/>
            <w:sz w:val="24"/>
            <w:szCs w:val="24"/>
            <w:lang w:val="en-US" w:eastAsia="en-GB"/>
          </w:rPr>
          <w:t>9</w:t>
        </w:r>
        <w:r w:rsidRPr="00635D01">
          <w:rPr>
            <w:rStyle w:val="Hyperlink"/>
            <w:rFonts w:cstheme="minorHAnsi"/>
            <w:b/>
            <w:bCs/>
            <w:sz w:val="24"/>
            <w:szCs w:val="24"/>
            <w:lang w:val="en-US" w:eastAsia="en-GB"/>
          </w:rPr>
          <w:t>. Documentary evidence, CSI</w:t>
        </w:r>
      </w:hyperlink>
      <w:r w:rsidRPr="002D7535">
        <w:rPr>
          <w:rFonts w:cstheme="minorHAnsi"/>
          <w:sz w:val="24"/>
          <w:szCs w:val="24"/>
          <w:lang w:val="en-US" w:eastAsia="en-GB"/>
        </w:rPr>
        <w:t>) and is comprised of the following:</w:t>
      </w:r>
    </w:p>
    <w:p w14:paraId="5C55825A" w14:textId="77777777" w:rsidR="002D7535" w:rsidRPr="002D7535" w:rsidRDefault="002D7535" w:rsidP="002D7535">
      <w:pPr>
        <w:spacing w:after="0" w:line="240" w:lineRule="auto"/>
        <w:rPr>
          <w:rFonts w:cstheme="minorHAnsi"/>
          <w:sz w:val="24"/>
          <w:szCs w:val="24"/>
          <w:lang w:val="en-US" w:eastAsia="en-GB"/>
        </w:rPr>
      </w:pPr>
    </w:p>
    <w:p w14:paraId="57768B23" w14:textId="77777777" w:rsidR="002D7535" w:rsidRPr="002D7535" w:rsidRDefault="002D7535" w:rsidP="002D7535">
      <w:pPr>
        <w:numPr>
          <w:ilvl w:val="0"/>
          <w:numId w:val="75"/>
        </w:numPr>
        <w:spacing w:after="0" w:line="240" w:lineRule="auto"/>
        <w:contextualSpacing/>
        <w:rPr>
          <w:rFonts w:cstheme="minorHAnsi"/>
          <w:sz w:val="24"/>
          <w:szCs w:val="24"/>
          <w:lang w:val="en-US" w:eastAsia="en-GB"/>
        </w:rPr>
      </w:pPr>
      <w:r w:rsidRPr="002D7535">
        <w:rPr>
          <w:rFonts w:cstheme="minorHAnsi"/>
          <w:sz w:val="24"/>
          <w:szCs w:val="24"/>
          <w:lang w:val="en-US" w:eastAsia="en-GB"/>
        </w:rPr>
        <w:t>Academic literature, including articles, reports, conference papers</w:t>
      </w:r>
    </w:p>
    <w:p w14:paraId="79C4B2C0" w14:textId="77777777" w:rsidR="002D7535" w:rsidRPr="002D7535" w:rsidRDefault="002D7535" w:rsidP="002D7535">
      <w:pPr>
        <w:numPr>
          <w:ilvl w:val="0"/>
          <w:numId w:val="75"/>
        </w:numPr>
        <w:spacing w:after="0" w:line="240" w:lineRule="auto"/>
        <w:contextualSpacing/>
        <w:rPr>
          <w:rFonts w:cstheme="minorHAnsi"/>
          <w:sz w:val="24"/>
          <w:szCs w:val="24"/>
          <w:lang w:val="en-US" w:eastAsia="en-GB"/>
        </w:rPr>
      </w:pPr>
      <w:r w:rsidRPr="002D7535">
        <w:rPr>
          <w:rFonts w:cstheme="minorHAnsi"/>
          <w:sz w:val="24"/>
          <w:szCs w:val="24"/>
          <w:lang w:val="en-US" w:eastAsia="en-GB"/>
        </w:rPr>
        <w:t>Grey literature, including Annual Reports, blogs, news articles</w:t>
      </w:r>
    </w:p>
    <w:p w14:paraId="0A0A6551" w14:textId="77777777" w:rsidR="002D7535" w:rsidRPr="002D7535" w:rsidRDefault="002D7535" w:rsidP="002D7535">
      <w:pPr>
        <w:numPr>
          <w:ilvl w:val="0"/>
          <w:numId w:val="75"/>
        </w:numPr>
        <w:spacing w:after="0" w:line="240" w:lineRule="auto"/>
        <w:contextualSpacing/>
        <w:rPr>
          <w:rFonts w:cstheme="minorHAnsi"/>
          <w:sz w:val="24"/>
          <w:szCs w:val="24"/>
          <w:lang w:val="en-US" w:eastAsia="en-GB"/>
        </w:rPr>
      </w:pPr>
      <w:r w:rsidRPr="002D7535">
        <w:rPr>
          <w:rFonts w:cstheme="minorHAnsi"/>
          <w:sz w:val="24"/>
          <w:szCs w:val="24"/>
          <w:lang w:val="en-US" w:eastAsia="en-GB"/>
        </w:rPr>
        <w:t>Webpages, including general and those specific to involvement</w:t>
      </w:r>
    </w:p>
    <w:p w14:paraId="4BDD87C0" w14:textId="77777777" w:rsidR="002D7535" w:rsidRPr="002D7535" w:rsidRDefault="002D7535" w:rsidP="002D7535">
      <w:pPr>
        <w:numPr>
          <w:ilvl w:val="0"/>
          <w:numId w:val="75"/>
        </w:numPr>
        <w:spacing w:after="0" w:line="240" w:lineRule="auto"/>
        <w:contextualSpacing/>
        <w:rPr>
          <w:rFonts w:cstheme="minorHAnsi"/>
          <w:sz w:val="24"/>
          <w:szCs w:val="24"/>
          <w:lang w:val="en-US" w:eastAsia="en-GB"/>
        </w:rPr>
      </w:pPr>
      <w:r w:rsidRPr="002D7535">
        <w:rPr>
          <w:rFonts w:cstheme="minorHAnsi"/>
          <w:sz w:val="24"/>
          <w:szCs w:val="24"/>
          <w:lang w:val="en-US" w:eastAsia="en-GB"/>
        </w:rPr>
        <w:t>Meetings related documents such as agendas, minutes, other accompanying documentation</w:t>
      </w:r>
    </w:p>
    <w:p w14:paraId="0CADBADA" w14:textId="77777777" w:rsidR="002D7535" w:rsidRPr="002D7535" w:rsidRDefault="002D7535" w:rsidP="002D7535">
      <w:pPr>
        <w:numPr>
          <w:ilvl w:val="0"/>
          <w:numId w:val="75"/>
        </w:numPr>
        <w:spacing w:after="0" w:line="240" w:lineRule="auto"/>
        <w:contextualSpacing/>
        <w:rPr>
          <w:rFonts w:cstheme="minorHAnsi"/>
          <w:sz w:val="24"/>
          <w:szCs w:val="24"/>
          <w:lang w:val="en-US" w:eastAsia="en-GB"/>
        </w:rPr>
      </w:pPr>
      <w:r w:rsidRPr="002D7535">
        <w:rPr>
          <w:rFonts w:cstheme="minorHAnsi"/>
          <w:sz w:val="24"/>
          <w:szCs w:val="24"/>
          <w:lang w:val="en-US" w:eastAsia="en-GB"/>
        </w:rPr>
        <w:t>Strategy and evaluation documents</w:t>
      </w:r>
    </w:p>
    <w:p w14:paraId="7FE5F876" w14:textId="77777777" w:rsidR="002D7535" w:rsidRPr="002D7535" w:rsidRDefault="002D7535" w:rsidP="002D7535">
      <w:pPr>
        <w:numPr>
          <w:ilvl w:val="0"/>
          <w:numId w:val="48"/>
        </w:numPr>
        <w:spacing w:after="0" w:line="240" w:lineRule="auto"/>
        <w:contextualSpacing/>
        <w:rPr>
          <w:rFonts w:cstheme="minorHAnsi"/>
          <w:sz w:val="24"/>
          <w:szCs w:val="24"/>
          <w:lang w:val="en-US" w:eastAsia="en-GB"/>
        </w:rPr>
      </w:pPr>
      <w:r w:rsidRPr="002D7535">
        <w:rPr>
          <w:rFonts w:cstheme="minorHAnsi"/>
          <w:sz w:val="24"/>
          <w:szCs w:val="24"/>
          <w:lang w:val="en-US" w:eastAsia="en-GB"/>
        </w:rPr>
        <w:t>Presentation and workshop materials</w:t>
      </w:r>
    </w:p>
    <w:p w14:paraId="3479BAB5" w14:textId="77777777" w:rsidR="002D7535" w:rsidRPr="002D7535" w:rsidRDefault="002D7535" w:rsidP="002D7535">
      <w:pPr>
        <w:numPr>
          <w:ilvl w:val="0"/>
          <w:numId w:val="48"/>
        </w:numPr>
        <w:spacing w:after="0" w:line="240" w:lineRule="auto"/>
        <w:contextualSpacing/>
        <w:rPr>
          <w:rFonts w:cstheme="minorHAnsi"/>
          <w:sz w:val="24"/>
          <w:szCs w:val="24"/>
          <w:lang w:val="en-US" w:eastAsia="en-GB"/>
        </w:rPr>
      </w:pPr>
      <w:r w:rsidRPr="002D7535">
        <w:rPr>
          <w:rFonts w:cstheme="minorHAnsi"/>
          <w:sz w:val="24"/>
          <w:szCs w:val="24"/>
          <w:lang w:val="en-US" w:eastAsia="en-GB"/>
        </w:rPr>
        <w:t>Job descriptions</w:t>
      </w:r>
    </w:p>
    <w:p w14:paraId="3CFC84B3" w14:textId="77777777" w:rsidR="002D7535" w:rsidRPr="002D7535" w:rsidRDefault="002D7535" w:rsidP="002D7535">
      <w:pPr>
        <w:numPr>
          <w:ilvl w:val="0"/>
          <w:numId w:val="48"/>
        </w:numPr>
        <w:spacing w:after="0" w:line="240" w:lineRule="auto"/>
        <w:contextualSpacing/>
        <w:rPr>
          <w:rFonts w:cstheme="minorHAnsi"/>
          <w:sz w:val="24"/>
          <w:szCs w:val="24"/>
          <w:lang w:val="en-US" w:eastAsia="en-GB"/>
        </w:rPr>
      </w:pPr>
      <w:r w:rsidRPr="002D7535">
        <w:rPr>
          <w:rFonts w:cstheme="minorHAnsi"/>
          <w:sz w:val="24"/>
          <w:szCs w:val="24"/>
          <w:lang w:val="en-US" w:eastAsia="en-GB"/>
        </w:rPr>
        <w:t>Involvement related resources, such as role descriptions, policies and procedures, guidance documents, training and induction materials, publicity and recruitment materials, feedback forms</w:t>
      </w:r>
    </w:p>
    <w:p w14:paraId="3E7BA3CA" w14:textId="77777777" w:rsidR="002D7535" w:rsidRPr="002D7535" w:rsidRDefault="002D7535" w:rsidP="002D7535">
      <w:pPr>
        <w:numPr>
          <w:ilvl w:val="0"/>
          <w:numId w:val="48"/>
        </w:numPr>
        <w:spacing w:after="0" w:line="240" w:lineRule="auto"/>
        <w:contextualSpacing/>
        <w:rPr>
          <w:rFonts w:cstheme="minorHAnsi"/>
          <w:sz w:val="24"/>
          <w:szCs w:val="24"/>
          <w:lang w:val="en-US" w:eastAsia="en-GB"/>
        </w:rPr>
      </w:pPr>
      <w:r w:rsidRPr="002D7535">
        <w:rPr>
          <w:rFonts w:cstheme="minorHAnsi"/>
          <w:sz w:val="24"/>
          <w:szCs w:val="24"/>
          <w:lang w:val="en-US" w:eastAsia="en-GB"/>
        </w:rPr>
        <w:t>Newsletters</w:t>
      </w:r>
    </w:p>
    <w:p w14:paraId="28475147" w14:textId="77777777" w:rsidR="002D7535" w:rsidRPr="002D7535" w:rsidRDefault="002D7535" w:rsidP="002D7535">
      <w:pPr>
        <w:numPr>
          <w:ilvl w:val="0"/>
          <w:numId w:val="48"/>
        </w:numPr>
        <w:spacing w:after="0" w:line="240" w:lineRule="auto"/>
        <w:contextualSpacing/>
        <w:rPr>
          <w:rFonts w:cstheme="minorHAnsi"/>
          <w:sz w:val="24"/>
          <w:szCs w:val="24"/>
          <w:lang w:val="en-US" w:eastAsia="en-GB"/>
        </w:rPr>
      </w:pPr>
      <w:r w:rsidRPr="002D7535">
        <w:rPr>
          <w:rFonts w:cstheme="minorHAnsi"/>
          <w:sz w:val="24"/>
          <w:szCs w:val="24"/>
          <w:lang w:val="en-US" w:eastAsia="en-GB"/>
        </w:rPr>
        <w:t>Project related documents, including minutes of meetings, funding applications and reports, visual and audio materials such as photographs and audio recordings.</w:t>
      </w:r>
    </w:p>
    <w:p w14:paraId="5305E2EA" w14:textId="77777777" w:rsidR="002D7535" w:rsidRPr="002D7535" w:rsidRDefault="002D7535" w:rsidP="002D7535">
      <w:pPr>
        <w:spacing w:after="0" w:line="240" w:lineRule="auto"/>
        <w:rPr>
          <w:sz w:val="24"/>
          <w:szCs w:val="24"/>
        </w:rPr>
      </w:pPr>
    </w:p>
    <w:p w14:paraId="23DF07D9" w14:textId="2EE728E1" w:rsidR="002D7535" w:rsidRPr="002D7535" w:rsidRDefault="002D7535" w:rsidP="002D7535">
      <w:pPr>
        <w:spacing w:after="0" w:line="240" w:lineRule="auto"/>
        <w:rPr>
          <w:sz w:val="24"/>
          <w:szCs w:val="24"/>
        </w:rPr>
      </w:pPr>
      <w:r w:rsidRPr="002D7535">
        <w:rPr>
          <w:sz w:val="24"/>
          <w:szCs w:val="24"/>
        </w:rPr>
        <w:lastRenderedPageBreak/>
        <w:t xml:space="preserve">Some documentary evidence has been woven into the narrative throughout </w:t>
      </w:r>
      <w:r w:rsidRPr="002D7535">
        <w:rPr>
          <w:b/>
          <w:bCs/>
          <w:sz w:val="24"/>
          <w:szCs w:val="24"/>
        </w:rPr>
        <w:t xml:space="preserve">Chapters </w:t>
      </w:r>
      <w:hyperlink w:anchor="Chapter5" w:history="1">
        <w:r w:rsidRPr="007917C3">
          <w:rPr>
            <w:rStyle w:val="Hyperlink"/>
            <w:b/>
            <w:bCs/>
            <w:sz w:val="24"/>
            <w:szCs w:val="24"/>
          </w:rPr>
          <w:t>5</w:t>
        </w:r>
      </w:hyperlink>
      <w:r w:rsidRPr="002D7535">
        <w:rPr>
          <w:b/>
          <w:bCs/>
          <w:sz w:val="24"/>
          <w:szCs w:val="24"/>
        </w:rPr>
        <w:t xml:space="preserve">, </w:t>
      </w:r>
      <w:hyperlink w:anchor="Chapter6" w:history="1">
        <w:r w:rsidRPr="007917C3">
          <w:rPr>
            <w:rStyle w:val="Hyperlink"/>
            <w:b/>
            <w:bCs/>
            <w:sz w:val="24"/>
            <w:szCs w:val="24"/>
          </w:rPr>
          <w:t>6</w:t>
        </w:r>
      </w:hyperlink>
      <w:r w:rsidRPr="002D7535">
        <w:rPr>
          <w:b/>
          <w:bCs/>
          <w:sz w:val="24"/>
          <w:szCs w:val="24"/>
        </w:rPr>
        <w:t xml:space="preserve"> and </w:t>
      </w:r>
      <w:hyperlink w:anchor="Chapter7" w:history="1">
        <w:r w:rsidRPr="007917C3">
          <w:rPr>
            <w:rStyle w:val="Hyperlink"/>
            <w:b/>
            <w:bCs/>
            <w:sz w:val="24"/>
            <w:szCs w:val="24"/>
          </w:rPr>
          <w:t>7</w:t>
        </w:r>
      </w:hyperlink>
      <w:r w:rsidRPr="002D7535">
        <w:rPr>
          <w:sz w:val="24"/>
          <w:szCs w:val="24"/>
        </w:rPr>
        <w:t>, however, it is limited because the evidence was mainly used for the following purposes:</w:t>
      </w:r>
    </w:p>
    <w:p w14:paraId="3E3CC555" w14:textId="77777777" w:rsidR="002D7535" w:rsidRPr="002D7535" w:rsidRDefault="002D7535" w:rsidP="002D7535">
      <w:pPr>
        <w:spacing w:after="0" w:line="240" w:lineRule="auto"/>
        <w:rPr>
          <w:sz w:val="24"/>
          <w:szCs w:val="24"/>
        </w:rPr>
      </w:pPr>
    </w:p>
    <w:p w14:paraId="3C6B1BE1" w14:textId="77777777" w:rsidR="002D7535" w:rsidRPr="002D7535" w:rsidRDefault="002D7535" w:rsidP="002D7535">
      <w:pPr>
        <w:numPr>
          <w:ilvl w:val="0"/>
          <w:numId w:val="76"/>
        </w:numPr>
        <w:spacing w:after="0" w:line="240" w:lineRule="auto"/>
        <w:contextualSpacing/>
        <w:rPr>
          <w:sz w:val="24"/>
          <w:szCs w:val="24"/>
        </w:rPr>
      </w:pPr>
      <w:r w:rsidRPr="002D7535">
        <w:rPr>
          <w:sz w:val="24"/>
          <w:szCs w:val="24"/>
        </w:rPr>
        <w:t>To inform interview questions</w:t>
      </w:r>
    </w:p>
    <w:p w14:paraId="741963F2" w14:textId="77777777" w:rsidR="002D7535" w:rsidRPr="002D7535" w:rsidRDefault="002D7535" w:rsidP="002D7535">
      <w:pPr>
        <w:numPr>
          <w:ilvl w:val="0"/>
          <w:numId w:val="76"/>
        </w:numPr>
        <w:spacing w:after="0" w:line="240" w:lineRule="auto"/>
        <w:contextualSpacing/>
        <w:rPr>
          <w:sz w:val="24"/>
          <w:szCs w:val="24"/>
        </w:rPr>
      </w:pPr>
      <w:r w:rsidRPr="002D7535">
        <w:rPr>
          <w:sz w:val="24"/>
          <w:szCs w:val="24"/>
        </w:rPr>
        <w:t>To inform interview participants</w:t>
      </w:r>
    </w:p>
    <w:p w14:paraId="0D1C399F" w14:textId="77777777" w:rsidR="002D7535" w:rsidRPr="002D7535" w:rsidRDefault="002D7535" w:rsidP="002D7535">
      <w:pPr>
        <w:numPr>
          <w:ilvl w:val="0"/>
          <w:numId w:val="76"/>
        </w:numPr>
        <w:spacing w:after="0" w:line="240" w:lineRule="auto"/>
        <w:contextualSpacing/>
        <w:rPr>
          <w:sz w:val="24"/>
          <w:szCs w:val="24"/>
        </w:rPr>
      </w:pPr>
      <w:r w:rsidRPr="002D7535">
        <w:rPr>
          <w:sz w:val="24"/>
          <w:szCs w:val="24"/>
        </w:rPr>
        <w:t>To make inferences regarding the case study site</w:t>
      </w:r>
    </w:p>
    <w:p w14:paraId="0EDB423C" w14:textId="77777777" w:rsidR="002D7535" w:rsidRPr="002D7535" w:rsidRDefault="002D7535" w:rsidP="002D7535">
      <w:pPr>
        <w:numPr>
          <w:ilvl w:val="0"/>
          <w:numId w:val="76"/>
        </w:numPr>
        <w:spacing w:after="0" w:line="240" w:lineRule="auto"/>
        <w:contextualSpacing/>
        <w:rPr>
          <w:sz w:val="24"/>
          <w:szCs w:val="24"/>
        </w:rPr>
      </w:pPr>
      <w:r w:rsidRPr="002D7535">
        <w:rPr>
          <w:sz w:val="24"/>
          <w:szCs w:val="24"/>
        </w:rPr>
        <w:t>To enhance or corroborate evidence obtained from interviews.</w:t>
      </w:r>
    </w:p>
    <w:p w14:paraId="0C88B77D" w14:textId="77777777" w:rsidR="002D7535" w:rsidRPr="002D7535" w:rsidRDefault="002D7535" w:rsidP="002D7535">
      <w:pPr>
        <w:spacing w:after="0" w:line="240" w:lineRule="auto"/>
        <w:rPr>
          <w:b/>
          <w:bCs/>
          <w:sz w:val="24"/>
          <w:szCs w:val="24"/>
        </w:rPr>
      </w:pPr>
    </w:p>
    <w:p w14:paraId="73F3F905" w14:textId="39B42FBF" w:rsidR="002D7535" w:rsidRPr="002D7535" w:rsidRDefault="002D7535" w:rsidP="002D7535">
      <w:pPr>
        <w:rPr>
          <w:sz w:val="24"/>
          <w:szCs w:val="24"/>
        </w:rPr>
      </w:pPr>
      <w:r w:rsidRPr="002D7535">
        <w:rPr>
          <w:sz w:val="24"/>
          <w:szCs w:val="24"/>
        </w:rPr>
        <w:t>This is illustrated by the following table, which provides some examples of the different types of evidence, how and when it was obtained, the document’s significance and how it relates to the themes from the QES, and how the evidence was used (</w:t>
      </w:r>
      <w:hyperlink w:anchor="Table5" w:history="1">
        <w:r w:rsidRPr="00D67A12">
          <w:rPr>
            <w:rStyle w:val="Hyperlink"/>
            <w:b/>
            <w:bCs/>
            <w:sz w:val="24"/>
            <w:szCs w:val="24"/>
          </w:rPr>
          <w:t>Table 5. Examples of documentary evidence</w:t>
        </w:r>
      </w:hyperlink>
      <w:r w:rsidRPr="002D7535">
        <w:rPr>
          <w:sz w:val="24"/>
          <w:szCs w:val="24"/>
        </w:rPr>
        <w:t>).</w:t>
      </w:r>
    </w:p>
    <w:p w14:paraId="71A52103" w14:textId="77777777" w:rsidR="002D7535" w:rsidRPr="002D7535" w:rsidRDefault="002D7535" w:rsidP="002D7535">
      <w:pPr>
        <w:rPr>
          <w:sz w:val="24"/>
          <w:szCs w:val="24"/>
        </w:rPr>
      </w:pPr>
      <w:r w:rsidRPr="002D7535">
        <w:rPr>
          <w:sz w:val="24"/>
          <w:szCs w:val="24"/>
        </w:rPr>
        <w:br w:type="page"/>
      </w:r>
    </w:p>
    <w:p w14:paraId="66F05504" w14:textId="77777777" w:rsidR="002D7535" w:rsidRPr="002D7535" w:rsidRDefault="002D7535" w:rsidP="002D7535">
      <w:pPr>
        <w:rPr>
          <w:rFonts w:cstheme="minorHAnsi"/>
          <w:b/>
          <w:bCs/>
          <w:sz w:val="20"/>
          <w:szCs w:val="20"/>
        </w:rPr>
        <w:sectPr w:rsidR="002D7535" w:rsidRPr="002D7535" w:rsidSect="00FE43F1">
          <w:headerReference w:type="default" r:id="rId35"/>
          <w:footerReference w:type="default" r:id="rId36"/>
          <w:pgSz w:w="11906" w:h="16838" w:code="9"/>
          <w:pgMar w:top="1134" w:right="1134" w:bottom="1134" w:left="1134" w:header="709" w:footer="709" w:gutter="0"/>
          <w:pgNumType w:start="1"/>
          <w:cols w:space="708"/>
          <w:docGrid w:linePitch="360"/>
        </w:sectPr>
      </w:pPr>
    </w:p>
    <w:tbl>
      <w:tblPr>
        <w:tblStyle w:val="TableGrid"/>
        <w:tblW w:w="14454" w:type="dxa"/>
        <w:tblLayout w:type="fixed"/>
        <w:tblLook w:val="04A0" w:firstRow="1" w:lastRow="0" w:firstColumn="1" w:lastColumn="0" w:noHBand="0" w:noVBand="1"/>
      </w:tblPr>
      <w:tblGrid>
        <w:gridCol w:w="4815"/>
        <w:gridCol w:w="1276"/>
        <w:gridCol w:w="6237"/>
        <w:gridCol w:w="2126"/>
      </w:tblGrid>
      <w:tr w:rsidR="002D7535" w:rsidRPr="002D7535" w14:paraId="2F9EB3DE" w14:textId="77777777" w:rsidTr="0074151E">
        <w:tc>
          <w:tcPr>
            <w:tcW w:w="4815" w:type="dxa"/>
          </w:tcPr>
          <w:p w14:paraId="2CFA6E12" w14:textId="77777777" w:rsidR="002D7535" w:rsidRPr="002D7535" w:rsidRDefault="002D7535" w:rsidP="002D7535">
            <w:pPr>
              <w:rPr>
                <w:sz w:val="20"/>
                <w:szCs w:val="20"/>
              </w:rPr>
            </w:pPr>
            <w:r w:rsidRPr="002D7535">
              <w:rPr>
                <w:rFonts w:cstheme="minorHAnsi"/>
                <w:b/>
                <w:bCs/>
                <w:sz w:val="20"/>
                <w:szCs w:val="20"/>
              </w:rPr>
              <w:lastRenderedPageBreak/>
              <w:t>Document</w:t>
            </w:r>
          </w:p>
        </w:tc>
        <w:tc>
          <w:tcPr>
            <w:tcW w:w="1276" w:type="dxa"/>
          </w:tcPr>
          <w:p w14:paraId="1E5D666F" w14:textId="77777777" w:rsidR="002D7535" w:rsidRPr="002D7535" w:rsidRDefault="002D7535" w:rsidP="002D7535">
            <w:pPr>
              <w:rPr>
                <w:sz w:val="20"/>
                <w:szCs w:val="20"/>
              </w:rPr>
            </w:pPr>
            <w:r w:rsidRPr="002D7535">
              <w:rPr>
                <w:rFonts w:cstheme="minorHAnsi"/>
                <w:b/>
                <w:bCs/>
                <w:sz w:val="20"/>
                <w:szCs w:val="20"/>
              </w:rPr>
              <w:t>How/when obtained</w:t>
            </w:r>
          </w:p>
        </w:tc>
        <w:tc>
          <w:tcPr>
            <w:tcW w:w="6237" w:type="dxa"/>
          </w:tcPr>
          <w:p w14:paraId="002F6527" w14:textId="77777777" w:rsidR="002D7535" w:rsidRPr="002D7535" w:rsidRDefault="002D7535" w:rsidP="002D7535">
            <w:pPr>
              <w:rPr>
                <w:sz w:val="20"/>
                <w:szCs w:val="20"/>
              </w:rPr>
            </w:pPr>
            <w:r w:rsidRPr="002D7535">
              <w:rPr>
                <w:rFonts w:cstheme="minorHAnsi"/>
                <w:b/>
                <w:bCs/>
                <w:sz w:val="20"/>
                <w:szCs w:val="20"/>
              </w:rPr>
              <w:t>Significance/relevant themes</w:t>
            </w:r>
          </w:p>
        </w:tc>
        <w:tc>
          <w:tcPr>
            <w:tcW w:w="2126" w:type="dxa"/>
          </w:tcPr>
          <w:p w14:paraId="35483ED1" w14:textId="77777777" w:rsidR="002D7535" w:rsidRPr="002D7535" w:rsidRDefault="002D7535" w:rsidP="002D7535">
            <w:pPr>
              <w:rPr>
                <w:sz w:val="20"/>
                <w:szCs w:val="20"/>
              </w:rPr>
            </w:pPr>
            <w:r w:rsidRPr="002D7535">
              <w:rPr>
                <w:rFonts w:cstheme="minorHAnsi"/>
                <w:b/>
                <w:bCs/>
                <w:sz w:val="20"/>
                <w:szCs w:val="20"/>
              </w:rPr>
              <w:t>How evidence used</w:t>
            </w:r>
          </w:p>
        </w:tc>
      </w:tr>
      <w:tr w:rsidR="002D7535" w:rsidRPr="002D7535" w14:paraId="44D09820" w14:textId="77777777" w:rsidTr="0074151E">
        <w:tc>
          <w:tcPr>
            <w:tcW w:w="4815" w:type="dxa"/>
          </w:tcPr>
          <w:p w14:paraId="766708A3" w14:textId="77777777" w:rsidR="002D7535" w:rsidRPr="002D7535" w:rsidRDefault="002D7535" w:rsidP="002D7535">
            <w:pPr>
              <w:rPr>
                <w:b/>
                <w:bCs/>
                <w:sz w:val="20"/>
                <w:szCs w:val="20"/>
              </w:rPr>
            </w:pPr>
            <w:r w:rsidRPr="002D7535">
              <w:rPr>
                <w:b/>
                <w:bCs/>
                <w:sz w:val="20"/>
                <w:szCs w:val="20"/>
              </w:rPr>
              <w:t>CSI, Articles/Reports:</w:t>
            </w:r>
          </w:p>
          <w:p w14:paraId="69C34FDF" w14:textId="5E9414C4" w:rsidR="002D7535" w:rsidRPr="002D7535" w:rsidRDefault="002D7535" w:rsidP="002D7535">
            <w:pPr>
              <w:rPr>
                <w:sz w:val="20"/>
                <w:szCs w:val="20"/>
              </w:rPr>
            </w:pPr>
            <w:r w:rsidRPr="002D7535">
              <w:rPr>
                <w:rFonts w:cstheme="minorHAnsi"/>
                <w:sz w:val="20"/>
                <w:szCs w:val="20"/>
              </w:rPr>
              <w:t xml:space="preserve">Daveson, B. A., </w:t>
            </w:r>
            <w:r w:rsidRPr="002D7535">
              <w:rPr>
                <w:rFonts w:cstheme="minorHAnsi"/>
                <w:b/>
                <w:bCs/>
                <w:sz w:val="20"/>
                <w:szCs w:val="20"/>
              </w:rPr>
              <w:t>De Wolf-Linder, S.,</w:t>
            </w:r>
            <w:r w:rsidRPr="002D7535">
              <w:rPr>
                <w:rFonts w:cstheme="minorHAnsi"/>
                <w:sz w:val="20"/>
                <w:szCs w:val="20"/>
              </w:rPr>
              <w:t xml:space="preserve"> Witt, J., Newson, K., Morris, C., Higginson, I. J. &amp; Evans, C. J. 2015. Results of a transparent expert consultation on patient and public involvement</w:t>
            </w:r>
            <w:r w:rsidR="00C91A41">
              <w:rPr>
                <w:rFonts w:cstheme="minorHAnsi"/>
                <w:sz w:val="20"/>
                <w:szCs w:val="20"/>
              </w:rPr>
              <w:t xml:space="preserve"> </w:t>
            </w:r>
            <w:r w:rsidRPr="002D7535">
              <w:rPr>
                <w:rFonts w:cstheme="minorHAnsi"/>
                <w:sz w:val="20"/>
                <w:szCs w:val="20"/>
              </w:rPr>
              <w:t>in palliative care research. Palliative Medicine, 29</w:t>
            </w:r>
            <w:r w:rsidRPr="002D7535">
              <w:rPr>
                <w:rFonts w:cstheme="minorHAnsi"/>
                <w:b/>
                <w:sz w:val="20"/>
                <w:szCs w:val="20"/>
              </w:rPr>
              <w:t>,</w:t>
            </w:r>
            <w:r w:rsidRPr="002D7535">
              <w:rPr>
                <w:rFonts w:cstheme="minorHAnsi"/>
                <w:sz w:val="20"/>
                <w:szCs w:val="20"/>
              </w:rPr>
              <w:t xml:space="preserve"> 939-949.</w:t>
            </w:r>
          </w:p>
        </w:tc>
        <w:tc>
          <w:tcPr>
            <w:tcW w:w="1276" w:type="dxa"/>
          </w:tcPr>
          <w:p w14:paraId="04DC0531" w14:textId="77777777" w:rsidR="002D7535" w:rsidRPr="002D7535" w:rsidRDefault="002D7535" w:rsidP="002D7535">
            <w:pPr>
              <w:rPr>
                <w:sz w:val="20"/>
                <w:szCs w:val="20"/>
              </w:rPr>
            </w:pPr>
            <w:r w:rsidRPr="002D7535">
              <w:rPr>
                <w:rFonts w:cstheme="minorHAnsi"/>
                <w:sz w:val="20"/>
                <w:szCs w:val="20"/>
              </w:rPr>
              <w:t>Website search (3/12/21)</w:t>
            </w:r>
          </w:p>
        </w:tc>
        <w:tc>
          <w:tcPr>
            <w:tcW w:w="6237" w:type="dxa"/>
          </w:tcPr>
          <w:p w14:paraId="07BFE0DA" w14:textId="77777777" w:rsidR="002D7535" w:rsidRPr="002D7535" w:rsidRDefault="002D7535" w:rsidP="002D7535">
            <w:pPr>
              <w:rPr>
                <w:rFonts w:cstheme="minorHAnsi"/>
                <w:sz w:val="20"/>
                <w:szCs w:val="20"/>
              </w:rPr>
            </w:pPr>
            <w:r w:rsidRPr="002D7535">
              <w:rPr>
                <w:rFonts w:cstheme="minorHAnsi"/>
                <w:sz w:val="20"/>
                <w:szCs w:val="20"/>
              </w:rPr>
              <w:t xml:space="preserve">Transparent expert consultation, including with users, aiming to achieve consensus on how best to involve users in palliative care research. Public members as co-authors. </w:t>
            </w:r>
          </w:p>
          <w:p w14:paraId="6721B993" w14:textId="77777777" w:rsidR="002D7535" w:rsidRPr="002D7535" w:rsidRDefault="002D7535" w:rsidP="002D7535">
            <w:pPr>
              <w:rPr>
                <w:rFonts w:cstheme="minorHAnsi"/>
                <w:b/>
                <w:bCs/>
                <w:sz w:val="20"/>
                <w:szCs w:val="20"/>
              </w:rPr>
            </w:pPr>
            <w:r w:rsidRPr="002D7535">
              <w:rPr>
                <w:rFonts w:cstheme="minorHAnsi"/>
                <w:b/>
                <w:bCs/>
                <w:sz w:val="20"/>
                <w:szCs w:val="20"/>
              </w:rPr>
              <w:t>Definitions and roles</w:t>
            </w:r>
          </w:p>
          <w:p w14:paraId="13D926F4" w14:textId="77777777" w:rsidR="002D7535" w:rsidRPr="002D7535" w:rsidRDefault="002D7535" w:rsidP="002D7535">
            <w:pPr>
              <w:rPr>
                <w:rFonts w:cstheme="minorHAnsi"/>
                <w:b/>
                <w:bCs/>
                <w:sz w:val="20"/>
                <w:szCs w:val="20"/>
              </w:rPr>
            </w:pPr>
            <w:r w:rsidRPr="002D7535">
              <w:rPr>
                <w:rFonts w:cstheme="minorHAnsi"/>
                <w:b/>
                <w:bCs/>
                <w:sz w:val="20"/>
                <w:szCs w:val="20"/>
              </w:rPr>
              <w:t>Perspectives and diversity</w:t>
            </w:r>
          </w:p>
          <w:p w14:paraId="0CB81D5C" w14:textId="77777777" w:rsidR="002D7535" w:rsidRPr="002D7535" w:rsidRDefault="002D7535" w:rsidP="002D7535">
            <w:pPr>
              <w:rPr>
                <w:rFonts w:cstheme="minorHAnsi"/>
                <w:b/>
                <w:bCs/>
                <w:sz w:val="20"/>
                <w:szCs w:val="20"/>
              </w:rPr>
            </w:pPr>
            <w:r w:rsidRPr="002D7535">
              <w:rPr>
                <w:rFonts w:cstheme="minorHAnsi"/>
                <w:b/>
                <w:bCs/>
                <w:sz w:val="20"/>
                <w:szCs w:val="20"/>
              </w:rPr>
              <w:t>Emotions and impact</w:t>
            </w:r>
          </w:p>
          <w:p w14:paraId="0E4B072D" w14:textId="77777777" w:rsidR="002D7535" w:rsidRPr="002D7535" w:rsidRDefault="002D7535" w:rsidP="002D7535">
            <w:pPr>
              <w:rPr>
                <w:rFonts w:cstheme="minorHAnsi"/>
                <w:b/>
                <w:bCs/>
                <w:sz w:val="20"/>
                <w:szCs w:val="20"/>
              </w:rPr>
            </w:pPr>
            <w:r w:rsidRPr="002D7535">
              <w:rPr>
                <w:rFonts w:cstheme="minorHAnsi"/>
                <w:b/>
                <w:bCs/>
                <w:sz w:val="20"/>
                <w:szCs w:val="20"/>
              </w:rPr>
              <w:t>Relationships and communication</w:t>
            </w:r>
          </w:p>
          <w:p w14:paraId="6F5EF807" w14:textId="77777777" w:rsidR="002D7535" w:rsidRPr="002D7535" w:rsidRDefault="002D7535" w:rsidP="002D7535">
            <w:pPr>
              <w:rPr>
                <w:rFonts w:cstheme="minorHAnsi"/>
                <w:b/>
                <w:bCs/>
                <w:sz w:val="20"/>
                <w:szCs w:val="20"/>
              </w:rPr>
            </w:pPr>
            <w:r w:rsidRPr="002D7535">
              <w:rPr>
                <w:rFonts w:cstheme="minorHAnsi"/>
                <w:b/>
                <w:bCs/>
                <w:sz w:val="20"/>
                <w:szCs w:val="20"/>
              </w:rPr>
              <w:t>Values and principles</w:t>
            </w:r>
          </w:p>
          <w:p w14:paraId="295E049A" w14:textId="77777777" w:rsidR="002D7535" w:rsidRPr="002D7535" w:rsidRDefault="002D7535" w:rsidP="002D7535">
            <w:pPr>
              <w:rPr>
                <w:rFonts w:cstheme="minorHAnsi"/>
                <w:b/>
                <w:bCs/>
                <w:sz w:val="20"/>
                <w:szCs w:val="20"/>
              </w:rPr>
            </w:pPr>
            <w:r w:rsidRPr="002D7535">
              <w:rPr>
                <w:rFonts w:cstheme="minorHAnsi"/>
                <w:b/>
                <w:bCs/>
                <w:sz w:val="20"/>
                <w:szCs w:val="20"/>
              </w:rPr>
              <w:t>Organisations and culture</w:t>
            </w:r>
          </w:p>
          <w:p w14:paraId="16E35CB1" w14:textId="77777777" w:rsidR="002D7535" w:rsidRPr="002D7535" w:rsidRDefault="002D7535" w:rsidP="002D7535">
            <w:pPr>
              <w:rPr>
                <w:sz w:val="20"/>
                <w:szCs w:val="20"/>
              </w:rPr>
            </w:pPr>
            <w:r w:rsidRPr="002D7535">
              <w:rPr>
                <w:rFonts w:cstheme="minorHAnsi"/>
                <w:b/>
                <w:bCs/>
                <w:sz w:val="20"/>
                <w:szCs w:val="20"/>
              </w:rPr>
              <w:t>Networking and groups</w:t>
            </w:r>
          </w:p>
        </w:tc>
        <w:tc>
          <w:tcPr>
            <w:tcW w:w="2126" w:type="dxa"/>
          </w:tcPr>
          <w:p w14:paraId="2B67B67D" w14:textId="77777777" w:rsidR="002D7535" w:rsidRPr="002D7535" w:rsidRDefault="002D7535" w:rsidP="002D7535">
            <w:pPr>
              <w:rPr>
                <w:sz w:val="20"/>
                <w:szCs w:val="20"/>
              </w:rPr>
            </w:pPr>
            <w:r w:rsidRPr="002D7535">
              <w:rPr>
                <w:rFonts w:cstheme="minorHAnsi"/>
                <w:sz w:val="20"/>
                <w:szCs w:val="20"/>
              </w:rPr>
              <w:t>Informed interview questions.</w:t>
            </w:r>
          </w:p>
        </w:tc>
      </w:tr>
      <w:tr w:rsidR="002D7535" w:rsidRPr="002D7535" w14:paraId="78C9DD0B" w14:textId="77777777" w:rsidTr="0074151E">
        <w:tc>
          <w:tcPr>
            <w:tcW w:w="4815" w:type="dxa"/>
          </w:tcPr>
          <w:p w14:paraId="1168DEBE" w14:textId="77777777" w:rsidR="002D7535" w:rsidRPr="002D7535" w:rsidRDefault="002D7535" w:rsidP="002D7535">
            <w:pPr>
              <w:rPr>
                <w:b/>
                <w:bCs/>
                <w:sz w:val="20"/>
                <w:szCs w:val="20"/>
              </w:rPr>
            </w:pPr>
            <w:r w:rsidRPr="002D7535">
              <w:rPr>
                <w:b/>
                <w:bCs/>
                <w:sz w:val="20"/>
                <w:szCs w:val="20"/>
              </w:rPr>
              <w:t>WPCRC, Articles/Reports:</w:t>
            </w:r>
          </w:p>
          <w:p w14:paraId="7F35CDB3" w14:textId="77777777" w:rsidR="002D7535" w:rsidRPr="002D7535" w:rsidRDefault="002D7535" w:rsidP="002D7535">
            <w:pPr>
              <w:rPr>
                <w:sz w:val="20"/>
                <w:szCs w:val="20"/>
              </w:rPr>
            </w:pPr>
            <w:r w:rsidRPr="002D7535">
              <w:rPr>
                <w:rFonts w:cstheme="minorHAnsi"/>
                <w:sz w:val="20"/>
                <w:szCs w:val="20"/>
              </w:rPr>
              <w:t>HIDDEN study, involvement section from NIHR RfPB final report</w:t>
            </w:r>
          </w:p>
        </w:tc>
        <w:tc>
          <w:tcPr>
            <w:tcW w:w="1276" w:type="dxa"/>
          </w:tcPr>
          <w:p w14:paraId="4E215273" w14:textId="77777777" w:rsidR="002D7535" w:rsidRPr="002D7535" w:rsidRDefault="002D7535" w:rsidP="002D7535">
            <w:pPr>
              <w:rPr>
                <w:sz w:val="20"/>
                <w:szCs w:val="20"/>
              </w:rPr>
            </w:pPr>
            <w:r w:rsidRPr="002D7535">
              <w:rPr>
                <w:rFonts w:cstheme="minorHAnsi"/>
                <w:sz w:val="20"/>
                <w:szCs w:val="20"/>
              </w:rPr>
              <w:t xml:space="preserve">From </w:t>
            </w:r>
            <w:r w:rsidRPr="002D7535">
              <w:rPr>
                <w:rFonts w:cstheme="minorHAnsi"/>
                <w:sz w:val="20"/>
                <w:szCs w:val="20"/>
                <w:highlight w:val="black"/>
              </w:rPr>
              <w:t>Miriam</w:t>
            </w:r>
            <w:r w:rsidRPr="002D7535">
              <w:rPr>
                <w:rFonts w:cstheme="minorHAnsi"/>
                <w:sz w:val="20"/>
                <w:szCs w:val="20"/>
              </w:rPr>
              <w:t xml:space="preserve"> (17/5/21)</w:t>
            </w:r>
          </w:p>
        </w:tc>
        <w:tc>
          <w:tcPr>
            <w:tcW w:w="6237" w:type="dxa"/>
          </w:tcPr>
          <w:p w14:paraId="6F64DA85" w14:textId="77777777" w:rsidR="002D7535" w:rsidRPr="002D7535" w:rsidRDefault="002D7535" w:rsidP="002D7535">
            <w:pPr>
              <w:rPr>
                <w:rFonts w:cstheme="minorHAnsi"/>
                <w:sz w:val="20"/>
                <w:szCs w:val="20"/>
              </w:rPr>
            </w:pPr>
            <w:r w:rsidRPr="002D7535">
              <w:rPr>
                <w:rFonts w:cstheme="minorHAnsi"/>
                <w:sz w:val="20"/>
                <w:szCs w:val="20"/>
              </w:rPr>
              <w:t>Clear detailed outline of involvement in the study.</w:t>
            </w:r>
          </w:p>
          <w:p w14:paraId="0B200ADE" w14:textId="77777777" w:rsidR="002D7535" w:rsidRPr="002D7535" w:rsidRDefault="002D7535" w:rsidP="002D7535">
            <w:pPr>
              <w:rPr>
                <w:rFonts w:cstheme="minorHAnsi"/>
                <w:b/>
                <w:bCs/>
                <w:sz w:val="20"/>
                <w:szCs w:val="20"/>
              </w:rPr>
            </w:pPr>
            <w:r w:rsidRPr="002D7535">
              <w:rPr>
                <w:rFonts w:cstheme="minorHAnsi"/>
                <w:b/>
                <w:bCs/>
                <w:sz w:val="20"/>
                <w:szCs w:val="20"/>
              </w:rPr>
              <w:t>Definitions and roles</w:t>
            </w:r>
          </w:p>
          <w:p w14:paraId="674DA583"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28D37BA4" w14:textId="77777777" w:rsidR="002D7535" w:rsidRPr="002D7535" w:rsidRDefault="002D7535" w:rsidP="002D7535">
            <w:pPr>
              <w:rPr>
                <w:sz w:val="20"/>
                <w:szCs w:val="20"/>
              </w:rPr>
            </w:pPr>
            <w:r w:rsidRPr="002D7535">
              <w:rPr>
                <w:rFonts w:cstheme="minorHAnsi"/>
                <w:b/>
                <w:bCs/>
                <w:sz w:val="20"/>
                <w:szCs w:val="20"/>
              </w:rPr>
              <w:t>Relationships and communication</w:t>
            </w:r>
          </w:p>
        </w:tc>
        <w:tc>
          <w:tcPr>
            <w:tcW w:w="2126" w:type="dxa"/>
          </w:tcPr>
          <w:p w14:paraId="543B0F61" w14:textId="77777777" w:rsidR="002D7535" w:rsidRPr="002D7535" w:rsidRDefault="002D7535" w:rsidP="002D7535">
            <w:pPr>
              <w:rPr>
                <w:sz w:val="20"/>
                <w:szCs w:val="20"/>
              </w:rPr>
            </w:pPr>
            <w:r w:rsidRPr="002D7535">
              <w:rPr>
                <w:rFonts w:cstheme="minorHAnsi"/>
                <w:sz w:val="20"/>
                <w:szCs w:val="20"/>
              </w:rPr>
              <w:t>Enhanced evidence regarding involvement in study.</w:t>
            </w:r>
          </w:p>
        </w:tc>
      </w:tr>
      <w:tr w:rsidR="002D7535" w:rsidRPr="002D7535" w14:paraId="7A3AD11E" w14:textId="77777777" w:rsidTr="0074151E">
        <w:tc>
          <w:tcPr>
            <w:tcW w:w="4815" w:type="dxa"/>
          </w:tcPr>
          <w:p w14:paraId="7331E2E8" w14:textId="77777777" w:rsidR="002D7535" w:rsidRPr="002D7535" w:rsidRDefault="002D7535" w:rsidP="002D7535">
            <w:pPr>
              <w:rPr>
                <w:b/>
                <w:bCs/>
                <w:sz w:val="20"/>
                <w:szCs w:val="20"/>
              </w:rPr>
            </w:pPr>
            <w:r w:rsidRPr="002D7535">
              <w:rPr>
                <w:b/>
                <w:bCs/>
                <w:sz w:val="20"/>
                <w:szCs w:val="20"/>
              </w:rPr>
              <w:t>WPCRC, Involvement specific webpage:</w:t>
            </w:r>
          </w:p>
          <w:p w14:paraId="5BDADE7B"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Hull Uni, Patient and public involvement webpage</w:t>
            </w:r>
            <w:r w:rsidRPr="002D7535">
              <w:rPr>
                <w:rFonts w:cstheme="minorHAnsi"/>
                <w:b/>
                <w:bCs/>
                <w:noProof/>
                <w:sz w:val="20"/>
                <w:szCs w:val="20"/>
                <w:lang w:val="en-US"/>
              </w:rPr>
              <w:t xml:space="preserve"> </w:t>
            </w:r>
            <w:r w:rsidRPr="002D7535">
              <w:rPr>
                <w:rFonts w:cstheme="minorHAnsi"/>
                <w:noProof/>
                <w:sz w:val="20"/>
                <w:szCs w:val="20"/>
                <w:lang w:val="en-US"/>
              </w:rPr>
              <w:t>(</w:t>
            </w:r>
            <w:hyperlink r:id="rId37" w:history="1">
              <w:r w:rsidRPr="002D7535">
                <w:rPr>
                  <w:rFonts w:cstheme="minorHAnsi"/>
                  <w:noProof/>
                  <w:color w:val="0563C1" w:themeColor="hyperlink"/>
                  <w:sz w:val="20"/>
                  <w:szCs w:val="20"/>
                  <w:u w:val="single"/>
                  <w:lang w:val="en-US"/>
                </w:rPr>
                <w:t>https://www.hull.ac.uk/work-with-us/research/institutes/institute-for-clinical-and-applied-health-research/public-and-patient-i</w:t>
              </w:r>
            </w:hyperlink>
            <w:r w:rsidRPr="002D7535">
              <w:rPr>
                <w:rFonts w:cstheme="minorHAnsi"/>
                <w:noProof/>
                <w:sz w:val="20"/>
                <w:szCs w:val="20"/>
                <w:lang w:val="en-US"/>
              </w:rPr>
              <w:t>)</w:t>
            </w:r>
          </w:p>
          <w:p w14:paraId="76960CCA" w14:textId="77777777" w:rsidR="002D7535" w:rsidRPr="002D7535" w:rsidRDefault="002D7535" w:rsidP="002D7535">
            <w:pPr>
              <w:rPr>
                <w:sz w:val="20"/>
                <w:szCs w:val="20"/>
              </w:rPr>
            </w:pPr>
            <w:r w:rsidRPr="002D7535">
              <w:rPr>
                <w:rFonts w:cstheme="minorHAnsi"/>
                <w:sz w:val="20"/>
                <w:szCs w:val="20"/>
              </w:rPr>
              <w:t>Description of Involve Hull, how to join, link to FAQs</w:t>
            </w:r>
          </w:p>
        </w:tc>
        <w:tc>
          <w:tcPr>
            <w:tcW w:w="1276" w:type="dxa"/>
          </w:tcPr>
          <w:p w14:paraId="7575A81A" w14:textId="77777777" w:rsidR="002D7535" w:rsidRPr="002D7535" w:rsidRDefault="002D7535" w:rsidP="002D7535">
            <w:pPr>
              <w:rPr>
                <w:sz w:val="20"/>
                <w:szCs w:val="20"/>
              </w:rPr>
            </w:pPr>
            <w:r w:rsidRPr="002D7535">
              <w:rPr>
                <w:rFonts w:cstheme="minorHAnsi"/>
                <w:sz w:val="20"/>
                <w:szCs w:val="20"/>
              </w:rPr>
              <w:t>Website search (28/10/19 and 9/3/21)</w:t>
            </w:r>
          </w:p>
        </w:tc>
        <w:tc>
          <w:tcPr>
            <w:tcW w:w="6237" w:type="dxa"/>
          </w:tcPr>
          <w:p w14:paraId="3DBEDE10" w14:textId="77777777" w:rsidR="002D7535" w:rsidRPr="002D7535" w:rsidRDefault="002D7535" w:rsidP="002D7535">
            <w:pPr>
              <w:rPr>
                <w:rFonts w:cstheme="minorHAnsi"/>
                <w:sz w:val="20"/>
                <w:szCs w:val="20"/>
              </w:rPr>
            </w:pPr>
            <w:r w:rsidRPr="002D7535">
              <w:rPr>
                <w:rFonts w:cstheme="minorHAnsi"/>
                <w:sz w:val="20"/>
                <w:szCs w:val="20"/>
              </w:rPr>
              <w:t xml:space="preserve">Shows strong commitment to involvement. </w:t>
            </w:r>
          </w:p>
          <w:p w14:paraId="5E59E5F3" w14:textId="77777777" w:rsidR="002D7535" w:rsidRPr="002D7535" w:rsidRDefault="002D7535" w:rsidP="002D7535">
            <w:pPr>
              <w:rPr>
                <w:rFonts w:cstheme="minorHAnsi"/>
                <w:sz w:val="20"/>
                <w:szCs w:val="20"/>
              </w:rPr>
            </w:pPr>
            <w:r w:rsidRPr="002D7535">
              <w:rPr>
                <w:rFonts w:cstheme="minorHAnsi"/>
                <w:sz w:val="20"/>
                <w:szCs w:val="20"/>
              </w:rPr>
              <w:t>Provides examples of projects with involvement in them.</w:t>
            </w:r>
          </w:p>
          <w:p w14:paraId="39D788D3" w14:textId="77777777" w:rsidR="002D7535" w:rsidRPr="002D7535" w:rsidRDefault="002D7535" w:rsidP="002D7535">
            <w:pPr>
              <w:rPr>
                <w:rFonts w:cstheme="minorHAnsi"/>
                <w:sz w:val="20"/>
                <w:szCs w:val="20"/>
              </w:rPr>
            </w:pPr>
            <w:r w:rsidRPr="002D7535">
              <w:rPr>
                <w:rFonts w:cstheme="minorHAnsi"/>
                <w:sz w:val="20"/>
                <w:szCs w:val="20"/>
              </w:rPr>
              <w:t>Illustrates importance of external people being able to access involvement opportunities.</w:t>
            </w:r>
          </w:p>
          <w:p w14:paraId="1CA8CF8F" w14:textId="77777777" w:rsidR="002D7535" w:rsidRPr="002D7535" w:rsidRDefault="002D7535" w:rsidP="002D7535">
            <w:pPr>
              <w:rPr>
                <w:rFonts w:cstheme="minorHAnsi"/>
                <w:sz w:val="20"/>
                <w:szCs w:val="20"/>
              </w:rPr>
            </w:pPr>
            <w:r w:rsidRPr="002D7535">
              <w:rPr>
                <w:rFonts w:cstheme="minorHAnsi"/>
                <w:sz w:val="20"/>
                <w:szCs w:val="20"/>
              </w:rPr>
              <w:t>Comparison of pages on 28/10/19 and 9/3/21 shows development of importance of involvement.</w:t>
            </w:r>
          </w:p>
          <w:p w14:paraId="132F70AD" w14:textId="77777777" w:rsidR="002D7535" w:rsidRPr="002D7535" w:rsidRDefault="002D7535" w:rsidP="002D7535">
            <w:pPr>
              <w:rPr>
                <w:rFonts w:cstheme="minorHAnsi"/>
                <w:b/>
                <w:bCs/>
                <w:sz w:val="20"/>
                <w:szCs w:val="20"/>
              </w:rPr>
            </w:pPr>
            <w:r w:rsidRPr="002D7535">
              <w:rPr>
                <w:rFonts w:cstheme="minorHAnsi"/>
                <w:b/>
                <w:bCs/>
                <w:sz w:val="20"/>
                <w:szCs w:val="20"/>
              </w:rPr>
              <w:t>Organisations and culture</w:t>
            </w:r>
          </w:p>
          <w:p w14:paraId="1E025A84" w14:textId="77777777" w:rsidR="002D7535" w:rsidRPr="002D7535" w:rsidRDefault="002D7535" w:rsidP="002D7535">
            <w:pPr>
              <w:rPr>
                <w:rFonts w:cstheme="minorHAnsi"/>
                <w:b/>
                <w:bCs/>
                <w:sz w:val="20"/>
                <w:szCs w:val="20"/>
              </w:rPr>
            </w:pPr>
            <w:r w:rsidRPr="002D7535">
              <w:rPr>
                <w:rFonts w:cstheme="minorHAnsi"/>
                <w:b/>
                <w:bCs/>
                <w:sz w:val="20"/>
                <w:szCs w:val="20"/>
              </w:rPr>
              <w:t>Relationships and communication</w:t>
            </w:r>
          </w:p>
          <w:p w14:paraId="5B57403C" w14:textId="77777777" w:rsidR="002D7535" w:rsidRPr="002D7535" w:rsidRDefault="002D7535" w:rsidP="002D7535">
            <w:pPr>
              <w:rPr>
                <w:rFonts w:cstheme="minorHAnsi"/>
                <w:b/>
                <w:bCs/>
                <w:sz w:val="20"/>
                <w:szCs w:val="20"/>
              </w:rPr>
            </w:pPr>
            <w:r w:rsidRPr="002D7535">
              <w:rPr>
                <w:rFonts w:cstheme="minorHAnsi"/>
                <w:b/>
                <w:bCs/>
                <w:sz w:val="20"/>
                <w:szCs w:val="20"/>
              </w:rPr>
              <w:t>Values and principles</w:t>
            </w:r>
          </w:p>
          <w:p w14:paraId="3D48262C" w14:textId="77777777" w:rsidR="002D7535" w:rsidRPr="002D7535" w:rsidRDefault="002D7535" w:rsidP="002D7535">
            <w:pPr>
              <w:rPr>
                <w:sz w:val="20"/>
                <w:szCs w:val="20"/>
              </w:rPr>
            </w:pPr>
            <w:r w:rsidRPr="002D7535">
              <w:rPr>
                <w:rFonts w:cstheme="minorHAnsi"/>
                <w:b/>
                <w:bCs/>
                <w:sz w:val="20"/>
                <w:szCs w:val="20"/>
              </w:rPr>
              <w:t>Perspectives and diversity</w:t>
            </w:r>
          </w:p>
        </w:tc>
        <w:tc>
          <w:tcPr>
            <w:tcW w:w="2126" w:type="dxa"/>
          </w:tcPr>
          <w:p w14:paraId="13ED40CD" w14:textId="77777777" w:rsidR="002D7535" w:rsidRPr="002D7535" w:rsidRDefault="002D7535" w:rsidP="002D7535">
            <w:pPr>
              <w:rPr>
                <w:rFonts w:cstheme="minorHAnsi"/>
                <w:sz w:val="20"/>
                <w:szCs w:val="20"/>
              </w:rPr>
            </w:pPr>
            <w:r w:rsidRPr="002D7535">
              <w:rPr>
                <w:rFonts w:cstheme="minorHAnsi"/>
                <w:sz w:val="20"/>
                <w:szCs w:val="20"/>
              </w:rPr>
              <w:t>Corroborated evidence regarding projects and accessing involvement opportunities.</w:t>
            </w:r>
          </w:p>
          <w:p w14:paraId="0FDBB1A5" w14:textId="77777777" w:rsidR="002D7535" w:rsidRPr="002D7535" w:rsidRDefault="002D7535" w:rsidP="002D7535">
            <w:pPr>
              <w:rPr>
                <w:sz w:val="20"/>
                <w:szCs w:val="20"/>
              </w:rPr>
            </w:pPr>
            <w:r w:rsidRPr="002D7535">
              <w:rPr>
                <w:rFonts w:cstheme="minorHAnsi"/>
                <w:sz w:val="20"/>
                <w:szCs w:val="20"/>
              </w:rPr>
              <w:t>Informed interview questions.</w:t>
            </w:r>
          </w:p>
        </w:tc>
      </w:tr>
      <w:tr w:rsidR="002D7535" w:rsidRPr="002D7535" w14:paraId="43A3B4B5" w14:textId="77777777" w:rsidTr="0074151E">
        <w:tc>
          <w:tcPr>
            <w:tcW w:w="4815" w:type="dxa"/>
          </w:tcPr>
          <w:p w14:paraId="3D75655C" w14:textId="77777777" w:rsidR="002D7535" w:rsidRPr="002D7535" w:rsidRDefault="002D7535" w:rsidP="002D7535">
            <w:pPr>
              <w:rPr>
                <w:rFonts w:cstheme="minorHAnsi"/>
                <w:b/>
                <w:bCs/>
                <w:sz w:val="20"/>
                <w:szCs w:val="20"/>
              </w:rPr>
            </w:pPr>
            <w:r w:rsidRPr="002D7535">
              <w:rPr>
                <w:rFonts w:cstheme="minorHAnsi"/>
                <w:b/>
                <w:bCs/>
                <w:sz w:val="20"/>
                <w:szCs w:val="20"/>
              </w:rPr>
              <w:t>CSI, Involvement specific – webpages/documents:</w:t>
            </w:r>
          </w:p>
          <w:p w14:paraId="5BBE3ED4" w14:textId="77777777" w:rsidR="002D7535" w:rsidRPr="002D7535" w:rsidRDefault="002D7535" w:rsidP="002D7535">
            <w:pPr>
              <w:rPr>
                <w:rFonts w:cstheme="minorHAnsi"/>
                <w:b/>
                <w:bCs/>
                <w:noProof/>
                <w:sz w:val="20"/>
                <w:szCs w:val="20"/>
                <w:lang w:val="en-US"/>
              </w:rPr>
            </w:pPr>
            <w:r w:rsidRPr="002D7535">
              <w:rPr>
                <w:rFonts w:cstheme="minorHAnsi"/>
                <w:b/>
                <w:bCs/>
                <w:noProof/>
                <w:sz w:val="20"/>
                <w:szCs w:val="20"/>
                <w:lang w:val="en-US"/>
              </w:rPr>
              <w:t>Online Forum webpage</w:t>
            </w:r>
          </w:p>
          <w:p w14:paraId="2C7D4500"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w:t>
            </w:r>
            <w:hyperlink r:id="rId38" w:history="1">
              <w:r w:rsidRPr="002D7535">
                <w:rPr>
                  <w:rFonts w:cstheme="minorHAnsi"/>
                  <w:noProof/>
                  <w:color w:val="0563C1" w:themeColor="hyperlink"/>
                  <w:sz w:val="20"/>
                  <w:szCs w:val="20"/>
                  <w:u w:val="single"/>
                  <w:lang w:val="en-US"/>
                </w:rPr>
                <w:t>https://www.csipublicinvolvement.co.uk/</w:t>
              </w:r>
            </w:hyperlink>
            <w:r w:rsidRPr="002D7535">
              <w:rPr>
                <w:rFonts w:cstheme="minorHAnsi"/>
                <w:noProof/>
                <w:sz w:val="20"/>
                <w:szCs w:val="20"/>
                <w:lang w:val="en-US"/>
              </w:rPr>
              <w:t>)</w:t>
            </w:r>
          </w:p>
          <w:p w14:paraId="5CCCDFC0"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With links to (Discussions, News &amp; Events require login):</w:t>
            </w:r>
          </w:p>
          <w:p w14:paraId="3AB09EEB"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Home</w:t>
            </w:r>
          </w:p>
          <w:p w14:paraId="24CD72DE"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About us</w:t>
            </w:r>
          </w:p>
          <w:p w14:paraId="78BC6BC9"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Discussions (My questions and ideas, Improving care, Living &amp; dying well, Managing symptoms, Measuring changes, All discussions)</w:t>
            </w:r>
          </w:p>
          <w:p w14:paraId="6F80069C"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 xml:space="preserve">News &amp; Events </w:t>
            </w:r>
          </w:p>
          <w:p w14:paraId="1D8A93F9"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Resources</w:t>
            </w:r>
          </w:p>
          <w:p w14:paraId="685B7053" w14:textId="77777777" w:rsidR="002D7535" w:rsidRPr="002D7535" w:rsidRDefault="002D7535" w:rsidP="002D7535">
            <w:pPr>
              <w:rPr>
                <w:b/>
                <w:bCs/>
                <w:sz w:val="20"/>
                <w:szCs w:val="20"/>
              </w:rPr>
            </w:pPr>
            <w:r w:rsidRPr="002D7535">
              <w:rPr>
                <w:rFonts w:cstheme="minorHAnsi"/>
                <w:sz w:val="20"/>
                <w:szCs w:val="20"/>
              </w:rPr>
              <w:t>Contact us</w:t>
            </w:r>
          </w:p>
        </w:tc>
        <w:tc>
          <w:tcPr>
            <w:tcW w:w="1276" w:type="dxa"/>
          </w:tcPr>
          <w:p w14:paraId="16F11B30" w14:textId="77777777" w:rsidR="002D7535" w:rsidRPr="002D7535" w:rsidRDefault="002D7535" w:rsidP="002D7535">
            <w:pPr>
              <w:rPr>
                <w:rFonts w:cstheme="minorHAnsi"/>
                <w:sz w:val="20"/>
                <w:szCs w:val="20"/>
              </w:rPr>
            </w:pPr>
            <w:r w:rsidRPr="002D7535">
              <w:rPr>
                <w:rFonts w:cstheme="minorHAnsi"/>
                <w:sz w:val="20"/>
                <w:szCs w:val="20"/>
              </w:rPr>
              <w:t>Website search (12/12/21)</w:t>
            </w:r>
          </w:p>
        </w:tc>
        <w:tc>
          <w:tcPr>
            <w:tcW w:w="6237" w:type="dxa"/>
          </w:tcPr>
          <w:p w14:paraId="3AACBDA8" w14:textId="77777777" w:rsidR="002D7535" w:rsidRPr="002D7535" w:rsidRDefault="002D7535" w:rsidP="002D7535">
            <w:pPr>
              <w:rPr>
                <w:rFonts w:cstheme="minorHAnsi"/>
                <w:sz w:val="20"/>
                <w:szCs w:val="20"/>
              </w:rPr>
            </w:pPr>
            <w:r w:rsidRPr="002D7535">
              <w:rPr>
                <w:rFonts w:cstheme="minorHAnsi"/>
                <w:sz w:val="20"/>
                <w:szCs w:val="20"/>
              </w:rPr>
              <w:t>Online forum for researchers and public members.</w:t>
            </w:r>
          </w:p>
          <w:p w14:paraId="0FF498DF"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35995763" w14:textId="77777777" w:rsidR="002D7535" w:rsidRPr="002D7535" w:rsidRDefault="002D7535" w:rsidP="002D7535">
            <w:pPr>
              <w:rPr>
                <w:rFonts w:cstheme="minorHAnsi"/>
                <w:sz w:val="20"/>
                <w:szCs w:val="20"/>
              </w:rPr>
            </w:pPr>
            <w:r w:rsidRPr="002D7535">
              <w:rPr>
                <w:rFonts w:cstheme="minorHAnsi"/>
                <w:b/>
                <w:bCs/>
                <w:sz w:val="20"/>
                <w:szCs w:val="20"/>
              </w:rPr>
              <w:t>Relationships and communication</w:t>
            </w:r>
          </w:p>
        </w:tc>
        <w:tc>
          <w:tcPr>
            <w:tcW w:w="2126" w:type="dxa"/>
          </w:tcPr>
          <w:p w14:paraId="56BA4987" w14:textId="77777777" w:rsidR="002D7535" w:rsidRPr="002D7535" w:rsidRDefault="002D7535" w:rsidP="002D7535">
            <w:pPr>
              <w:rPr>
                <w:rFonts w:cstheme="minorHAnsi"/>
                <w:sz w:val="20"/>
                <w:szCs w:val="20"/>
              </w:rPr>
            </w:pPr>
            <w:r w:rsidRPr="002D7535">
              <w:rPr>
                <w:rFonts w:cstheme="minorHAnsi"/>
                <w:sz w:val="20"/>
                <w:szCs w:val="20"/>
              </w:rPr>
              <w:t>Informed interview questions.</w:t>
            </w:r>
          </w:p>
        </w:tc>
      </w:tr>
      <w:tr w:rsidR="002D7535" w:rsidRPr="002D7535" w14:paraId="228E7113" w14:textId="77777777" w:rsidTr="0074151E">
        <w:tc>
          <w:tcPr>
            <w:tcW w:w="4815" w:type="dxa"/>
          </w:tcPr>
          <w:p w14:paraId="7A585679" w14:textId="77777777" w:rsidR="002D7535" w:rsidRPr="002D7535" w:rsidRDefault="002D7535" w:rsidP="002D7535">
            <w:pPr>
              <w:rPr>
                <w:rFonts w:cstheme="minorHAnsi"/>
                <w:b/>
                <w:bCs/>
                <w:noProof/>
                <w:sz w:val="20"/>
                <w:szCs w:val="20"/>
                <w:lang w:val="en-US"/>
              </w:rPr>
            </w:pPr>
            <w:r w:rsidRPr="002D7535">
              <w:rPr>
                <w:rFonts w:cstheme="minorHAnsi"/>
                <w:b/>
                <w:bCs/>
                <w:noProof/>
                <w:sz w:val="20"/>
                <w:szCs w:val="20"/>
                <w:lang w:val="en-US"/>
              </w:rPr>
              <w:lastRenderedPageBreak/>
              <w:t>CSI, Involvement specific – ‘Conversation Starter’ events:</w:t>
            </w:r>
          </w:p>
          <w:p w14:paraId="29FA4E2E" w14:textId="77777777" w:rsidR="002D7535" w:rsidRPr="002D7535" w:rsidRDefault="002D7535" w:rsidP="002D7535">
            <w:pPr>
              <w:rPr>
                <w:rFonts w:cstheme="minorHAnsi"/>
                <w:sz w:val="20"/>
                <w:szCs w:val="20"/>
              </w:rPr>
            </w:pPr>
            <w:r w:rsidRPr="002D7535">
              <w:rPr>
                <w:rFonts w:cstheme="minorHAnsi"/>
                <w:sz w:val="20"/>
                <w:szCs w:val="20"/>
              </w:rPr>
              <w:t>(</w:t>
            </w:r>
            <w:hyperlink r:id="rId39" w:history="1">
              <w:r w:rsidRPr="002D7535">
                <w:rPr>
                  <w:rFonts w:cstheme="minorHAnsi"/>
                  <w:color w:val="0563C1" w:themeColor="hyperlink"/>
                  <w:sz w:val="20"/>
                  <w:szCs w:val="20"/>
                  <w:u w:val="single"/>
                </w:rPr>
                <w:t>https://www.kcl.ac.uk/cicelysaunders/patient-family-and-public-involvement/newsletters-and-resources</w:t>
              </w:r>
            </w:hyperlink>
            <w:r w:rsidRPr="002D7535">
              <w:rPr>
                <w:rFonts w:cstheme="minorHAnsi"/>
                <w:sz w:val="20"/>
                <w:szCs w:val="20"/>
              </w:rPr>
              <w:t>)</w:t>
            </w:r>
          </w:p>
          <w:p w14:paraId="0295F5AF" w14:textId="77777777" w:rsidR="002D7535" w:rsidRPr="002D7535" w:rsidRDefault="002D7535" w:rsidP="002D7535">
            <w:pPr>
              <w:rPr>
                <w:rFonts w:cstheme="minorHAnsi"/>
                <w:sz w:val="20"/>
                <w:szCs w:val="20"/>
              </w:rPr>
            </w:pPr>
            <w:r w:rsidRPr="002D7535">
              <w:rPr>
                <w:rFonts w:cstheme="minorHAnsi"/>
                <w:sz w:val="20"/>
                <w:szCs w:val="20"/>
              </w:rPr>
              <w:t>Conversation starter, 2017, Death and dying</w:t>
            </w:r>
          </w:p>
          <w:p w14:paraId="4DFEEC2D" w14:textId="77777777" w:rsidR="002D7535" w:rsidRPr="002D7535" w:rsidRDefault="002D7535" w:rsidP="002D7535">
            <w:pPr>
              <w:rPr>
                <w:sz w:val="20"/>
                <w:szCs w:val="20"/>
              </w:rPr>
            </w:pPr>
            <w:r w:rsidRPr="002D7535">
              <w:rPr>
                <w:rFonts w:cstheme="minorHAnsi"/>
                <w:sz w:val="20"/>
                <w:szCs w:val="20"/>
              </w:rPr>
              <w:t>Conversation starter, 2018, Loss, grief and bereavement</w:t>
            </w:r>
          </w:p>
        </w:tc>
        <w:tc>
          <w:tcPr>
            <w:tcW w:w="1276" w:type="dxa"/>
          </w:tcPr>
          <w:p w14:paraId="47B75DA1" w14:textId="77777777" w:rsidR="002D7535" w:rsidRPr="002D7535" w:rsidRDefault="002D7535" w:rsidP="002D7535">
            <w:pPr>
              <w:rPr>
                <w:sz w:val="20"/>
                <w:szCs w:val="20"/>
              </w:rPr>
            </w:pPr>
            <w:r w:rsidRPr="002D7535">
              <w:rPr>
                <w:rFonts w:cstheme="minorHAnsi"/>
                <w:sz w:val="20"/>
                <w:szCs w:val="20"/>
              </w:rPr>
              <w:t>Website search (5/12/21)</w:t>
            </w:r>
          </w:p>
        </w:tc>
        <w:tc>
          <w:tcPr>
            <w:tcW w:w="6237" w:type="dxa"/>
          </w:tcPr>
          <w:p w14:paraId="608FCDD1" w14:textId="77777777" w:rsidR="002D7535" w:rsidRPr="002D7535" w:rsidRDefault="002D7535" w:rsidP="002D7535">
            <w:pPr>
              <w:rPr>
                <w:rFonts w:cstheme="minorHAnsi"/>
                <w:sz w:val="20"/>
                <w:szCs w:val="20"/>
              </w:rPr>
            </w:pPr>
            <w:r w:rsidRPr="002D7535">
              <w:rPr>
                <w:rFonts w:cstheme="minorHAnsi"/>
                <w:sz w:val="20"/>
                <w:szCs w:val="20"/>
              </w:rPr>
              <w:t>Two events held, with aims of engaging with public and recruitment to involvement group. Well attended events, evaluations carried out.</w:t>
            </w:r>
          </w:p>
          <w:p w14:paraId="07D7AD16"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7817D684" w14:textId="77777777" w:rsidR="002D7535" w:rsidRPr="002D7535" w:rsidRDefault="002D7535" w:rsidP="002D7535">
            <w:pPr>
              <w:rPr>
                <w:rFonts w:cstheme="minorHAnsi"/>
                <w:b/>
                <w:bCs/>
                <w:sz w:val="20"/>
                <w:szCs w:val="20"/>
              </w:rPr>
            </w:pPr>
            <w:r w:rsidRPr="002D7535">
              <w:rPr>
                <w:rFonts w:cstheme="minorHAnsi"/>
                <w:b/>
                <w:bCs/>
                <w:sz w:val="20"/>
                <w:szCs w:val="20"/>
              </w:rPr>
              <w:t>Relationships and communication</w:t>
            </w:r>
          </w:p>
          <w:p w14:paraId="458D88A1" w14:textId="77777777" w:rsidR="002D7535" w:rsidRPr="002D7535" w:rsidRDefault="002D7535" w:rsidP="002D7535">
            <w:pPr>
              <w:rPr>
                <w:sz w:val="20"/>
                <w:szCs w:val="20"/>
              </w:rPr>
            </w:pPr>
            <w:r w:rsidRPr="002D7535">
              <w:rPr>
                <w:rFonts w:cstheme="minorHAnsi"/>
                <w:b/>
                <w:bCs/>
                <w:sz w:val="20"/>
                <w:szCs w:val="20"/>
              </w:rPr>
              <w:t>Emotions and impact</w:t>
            </w:r>
          </w:p>
        </w:tc>
        <w:tc>
          <w:tcPr>
            <w:tcW w:w="2126" w:type="dxa"/>
          </w:tcPr>
          <w:p w14:paraId="61BF59EF" w14:textId="77777777" w:rsidR="002D7535" w:rsidRPr="002D7535" w:rsidRDefault="002D7535" w:rsidP="002D7535">
            <w:pPr>
              <w:rPr>
                <w:rFonts w:cstheme="minorHAnsi"/>
                <w:sz w:val="20"/>
                <w:szCs w:val="20"/>
              </w:rPr>
            </w:pPr>
            <w:r w:rsidRPr="002D7535">
              <w:rPr>
                <w:rFonts w:cstheme="minorHAnsi"/>
                <w:sz w:val="20"/>
                <w:szCs w:val="20"/>
              </w:rPr>
              <w:t>Corroborated evidence.</w:t>
            </w:r>
          </w:p>
          <w:p w14:paraId="04EA10AD" w14:textId="77777777" w:rsidR="002D7535" w:rsidRPr="002D7535" w:rsidRDefault="002D7535" w:rsidP="002D7535">
            <w:pPr>
              <w:rPr>
                <w:sz w:val="20"/>
                <w:szCs w:val="20"/>
              </w:rPr>
            </w:pPr>
            <w:r w:rsidRPr="002D7535">
              <w:rPr>
                <w:rFonts w:cstheme="minorHAnsi"/>
                <w:sz w:val="20"/>
                <w:szCs w:val="20"/>
              </w:rPr>
              <w:t>Informed interview questions.</w:t>
            </w:r>
          </w:p>
        </w:tc>
      </w:tr>
      <w:tr w:rsidR="002D7535" w:rsidRPr="002D7535" w14:paraId="5AB4D692" w14:textId="77777777" w:rsidTr="0074151E">
        <w:tc>
          <w:tcPr>
            <w:tcW w:w="4815" w:type="dxa"/>
          </w:tcPr>
          <w:p w14:paraId="4D94B088" w14:textId="77777777" w:rsidR="002D7535" w:rsidRPr="002D7535" w:rsidRDefault="002D7535" w:rsidP="002D7535">
            <w:pPr>
              <w:rPr>
                <w:rFonts w:cstheme="minorHAnsi"/>
                <w:b/>
                <w:bCs/>
                <w:sz w:val="20"/>
                <w:szCs w:val="20"/>
              </w:rPr>
            </w:pPr>
            <w:r w:rsidRPr="002D7535">
              <w:rPr>
                <w:b/>
                <w:bCs/>
                <w:sz w:val="20"/>
                <w:szCs w:val="20"/>
              </w:rPr>
              <w:t>WPCRC,</w:t>
            </w:r>
            <w:r w:rsidRPr="002D7535">
              <w:rPr>
                <w:sz w:val="20"/>
                <w:szCs w:val="20"/>
              </w:rPr>
              <w:t xml:space="preserve"> </w:t>
            </w:r>
            <w:r w:rsidRPr="002D7535">
              <w:rPr>
                <w:rFonts w:cstheme="minorHAnsi"/>
                <w:b/>
                <w:bCs/>
                <w:sz w:val="20"/>
                <w:szCs w:val="20"/>
              </w:rPr>
              <w:t>Involvement specific – ICAHR Operational Involvement Group:</w:t>
            </w:r>
          </w:p>
          <w:p w14:paraId="5C4527F2" w14:textId="77777777" w:rsidR="002D7535" w:rsidRPr="002D7535" w:rsidRDefault="002D7535" w:rsidP="002D7535">
            <w:pPr>
              <w:rPr>
                <w:rFonts w:cstheme="minorHAnsi"/>
                <w:sz w:val="20"/>
                <w:szCs w:val="20"/>
              </w:rPr>
            </w:pPr>
            <w:r w:rsidRPr="002D7535">
              <w:rPr>
                <w:rFonts w:cstheme="minorHAnsi"/>
                <w:sz w:val="20"/>
                <w:szCs w:val="20"/>
              </w:rPr>
              <w:t>Survey - Public Patient Involvement within Palliative Care and Primary Care,</w:t>
            </w:r>
          </w:p>
          <w:p w14:paraId="641A673F" w14:textId="77777777" w:rsidR="002D7535" w:rsidRPr="002D7535" w:rsidRDefault="002D7535" w:rsidP="002D7535">
            <w:pPr>
              <w:rPr>
                <w:sz w:val="20"/>
                <w:szCs w:val="20"/>
              </w:rPr>
            </w:pPr>
            <w:r w:rsidRPr="002D7535">
              <w:rPr>
                <w:rFonts w:cstheme="minorHAnsi"/>
                <w:sz w:val="20"/>
                <w:szCs w:val="20"/>
              </w:rPr>
              <w:t>reflective evaluation (3/18) and accompanying documents regarding questionnaire and aims</w:t>
            </w:r>
          </w:p>
        </w:tc>
        <w:tc>
          <w:tcPr>
            <w:tcW w:w="1276" w:type="dxa"/>
          </w:tcPr>
          <w:p w14:paraId="63F7D126" w14:textId="77777777" w:rsidR="002D7535" w:rsidRPr="002D7535" w:rsidRDefault="002D7535" w:rsidP="002D7535">
            <w:pPr>
              <w:rPr>
                <w:rFonts w:cstheme="minorHAnsi"/>
                <w:sz w:val="20"/>
                <w:szCs w:val="20"/>
              </w:rPr>
            </w:pPr>
            <w:r w:rsidRPr="002D7535">
              <w:rPr>
                <w:rFonts w:cstheme="minorHAnsi"/>
                <w:sz w:val="20"/>
                <w:szCs w:val="20"/>
              </w:rPr>
              <w:t xml:space="preserve">From </w:t>
            </w:r>
            <w:r w:rsidRPr="002D7535">
              <w:rPr>
                <w:rFonts w:cstheme="minorHAnsi"/>
                <w:sz w:val="20"/>
                <w:szCs w:val="20"/>
                <w:highlight w:val="black"/>
              </w:rPr>
              <w:t>Joe</w:t>
            </w:r>
            <w:r w:rsidRPr="002D7535">
              <w:rPr>
                <w:rFonts w:cstheme="minorHAnsi"/>
                <w:sz w:val="20"/>
                <w:szCs w:val="20"/>
              </w:rPr>
              <w:t xml:space="preserve"> (2/12/19)</w:t>
            </w:r>
          </w:p>
          <w:p w14:paraId="351F82E9" w14:textId="77777777" w:rsidR="002D7535" w:rsidRPr="002D7535" w:rsidRDefault="002D7535" w:rsidP="002D7535">
            <w:pPr>
              <w:rPr>
                <w:sz w:val="20"/>
                <w:szCs w:val="20"/>
              </w:rPr>
            </w:pPr>
            <w:r w:rsidRPr="002D7535">
              <w:rPr>
                <w:rFonts w:cstheme="minorHAnsi"/>
                <w:sz w:val="20"/>
                <w:szCs w:val="20"/>
              </w:rPr>
              <w:t xml:space="preserve">and </w:t>
            </w:r>
            <w:r w:rsidRPr="002D7535">
              <w:rPr>
                <w:rFonts w:cstheme="minorHAnsi"/>
                <w:sz w:val="20"/>
                <w:szCs w:val="20"/>
                <w:highlight w:val="black"/>
              </w:rPr>
              <w:t>Helen</w:t>
            </w:r>
            <w:r w:rsidRPr="002D7535">
              <w:rPr>
                <w:rFonts w:cstheme="minorHAnsi"/>
                <w:sz w:val="20"/>
                <w:szCs w:val="20"/>
              </w:rPr>
              <w:t xml:space="preserve"> (6/4/21)</w:t>
            </w:r>
          </w:p>
        </w:tc>
        <w:tc>
          <w:tcPr>
            <w:tcW w:w="6237" w:type="dxa"/>
          </w:tcPr>
          <w:p w14:paraId="14EDF1E6" w14:textId="77777777" w:rsidR="002D7535" w:rsidRPr="002D7535" w:rsidRDefault="002D7535" w:rsidP="002D7535">
            <w:pPr>
              <w:rPr>
                <w:rFonts w:cstheme="minorHAnsi"/>
                <w:sz w:val="20"/>
                <w:szCs w:val="20"/>
              </w:rPr>
            </w:pPr>
            <w:r w:rsidRPr="002D7535">
              <w:rPr>
                <w:rFonts w:cstheme="minorHAnsi"/>
                <w:sz w:val="20"/>
                <w:szCs w:val="20"/>
              </w:rPr>
              <w:t>Self-reflection/mapping exercise, used to inform involvement strategy, therefore highly significant.</w:t>
            </w:r>
          </w:p>
          <w:p w14:paraId="0765C273" w14:textId="77777777" w:rsidR="002D7535" w:rsidRPr="002D7535" w:rsidRDefault="002D7535" w:rsidP="002D7535">
            <w:pPr>
              <w:rPr>
                <w:rFonts w:cstheme="minorHAnsi"/>
                <w:b/>
                <w:bCs/>
                <w:sz w:val="20"/>
                <w:szCs w:val="20"/>
              </w:rPr>
            </w:pPr>
            <w:r w:rsidRPr="002D7535">
              <w:rPr>
                <w:rFonts w:cstheme="minorHAnsi"/>
                <w:b/>
                <w:bCs/>
                <w:sz w:val="20"/>
                <w:szCs w:val="20"/>
              </w:rPr>
              <w:t>Organisations and culture</w:t>
            </w:r>
          </w:p>
          <w:p w14:paraId="65E16A9A"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13C371F6" w14:textId="77777777" w:rsidR="002D7535" w:rsidRPr="002D7535" w:rsidRDefault="002D7535" w:rsidP="002D7535">
            <w:pPr>
              <w:rPr>
                <w:rFonts w:cstheme="minorHAnsi"/>
                <w:b/>
                <w:bCs/>
                <w:sz w:val="20"/>
                <w:szCs w:val="20"/>
              </w:rPr>
            </w:pPr>
            <w:r w:rsidRPr="002D7535">
              <w:rPr>
                <w:rFonts w:cstheme="minorHAnsi"/>
                <w:b/>
                <w:bCs/>
                <w:sz w:val="20"/>
                <w:szCs w:val="20"/>
              </w:rPr>
              <w:t>Relationships and communication</w:t>
            </w:r>
          </w:p>
          <w:p w14:paraId="4BF79FF1" w14:textId="77777777" w:rsidR="002D7535" w:rsidRPr="002D7535" w:rsidRDefault="002D7535" w:rsidP="002D7535">
            <w:pPr>
              <w:rPr>
                <w:sz w:val="20"/>
                <w:szCs w:val="20"/>
              </w:rPr>
            </w:pPr>
            <w:r w:rsidRPr="002D7535">
              <w:rPr>
                <w:rFonts w:cstheme="minorHAnsi"/>
                <w:b/>
                <w:bCs/>
                <w:sz w:val="20"/>
                <w:szCs w:val="20"/>
              </w:rPr>
              <w:t>Training and support</w:t>
            </w:r>
          </w:p>
        </w:tc>
        <w:tc>
          <w:tcPr>
            <w:tcW w:w="2126" w:type="dxa"/>
          </w:tcPr>
          <w:p w14:paraId="75BFB584" w14:textId="77777777" w:rsidR="002D7535" w:rsidRPr="002D7535" w:rsidRDefault="002D7535" w:rsidP="002D7535">
            <w:pPr>
              <w:rPr>
                <w:rFonts w:cstheme="minorHAnsi"/>
                <w:sz w:val="20"/>
                <w:szCs w:val="20"/>
              </w:rPr>
            </w:pPr>
            <w:r w:rsidRPr="002D7535">
              <w:rPr>
                <w:rFonts w:cstheme="minorHAnsi"/>
                <w:sz w:val="20"/>
                <w:szCs w:val="20"/>
              </w:rPr>
              <w:t>Made inferences regarding development of involvement role/organisational infrastructure.</w:t>
            </w:r>
          </w:p>
          <w:p w14:paraId="56A38868" w14:textId="77777777" w:rsidR="002D7535" w:rsidRPr="002D7535" w:rsidRDefault="002D7535" w:rsidP="002D7535">
            <w:pPr>
              <w:rPr>
                <w:sz w:val="20"/>
                <w:szCs w:val="20"/>
              </w:rPr>
            </w:pPr>
            <w:r w:rsidRPr="002D7535">
              <w:rPr>
                <w:rFonts w:cstheme="minorHAnsi"/>
                <w:sz w:val="20"/>
                <w:szCs w:val="20"/>
              </w:rPr>
              <w:t>Informed interview questions.</w:t>
            </w:r>
          </w:p>
        </w:tc>
      </w:tr>
      <w:tr w:rsidR="002D7535" w:rsidRPr="002D7535" w14:paraId="44879666" w14:textId="77777777" w:rsidTr="0074151E">
        <w:tc>
          <w:tcPr>
            <w:tcW w:w="4815" w:type="dxa"/>
          </w:tcPr>
          <w:p w14:paraId="6698823E" w14:textId="77777777" w:rsidR="002D7535" w:rsidRPr="002D7535" w:rsidRDefault="002D7535" w:rsidP="002D7535">
            <w:pPr>
              <w:rPr>
                <w:rFonts w:cstheme="minorHAnsi"/>
                <w:b/>
                <w:bCs/>
                <w:sz w:val="20"/>
                <w:szCs w:val="20"/>
              </w:rPr>
            </w:pPr>
            <w:r w:rsidRPr="002D7535">
              <w:rPr>
                <w:b/>
                <w:bCs/>
                <w:sz w:val="20"/>
                <w:szCs w:val="20"/>
              </w:rPr>
              <w:t>CSI,</w:t>
            </w:r>
            <w:r w:rsidRPr="002D7535">
              <w:rPr>
                <w:sz w:val="20"/>
                <w:szCs w:val="20"/>
              </w:rPr>
              <w:t xml:space="preserve"> </w:t>
            </w:r>
            <w:r w:rsidRPr="002D7535">
              <w:rPr>
                <w:rFonts w:cstheme="minorHAnsi"/>
                <w:b/>
                <w:bCs/>
                <w:sz w:val="20"/>
                <w:szCs w:val="20"/>
              </w:rPr>
              <w:t>Involvement specific – Coordinator role:</w:t>
            </w:r>
          </w:p>
          <w:p w14:paraId="03C97140" w14:textId="77777777" w:rsidR="002D7535" w:rsidRPr="002D7535" w:rsidRDefault="002D7535" w:rsidP="002D7535">
            <w:pPr>
              <w:rPr>
                <w:sz w:val="20"/>
                <w:szCs w:val="20"/>
              </w:rPr>
            </w:pPr>
            <w:r w:rsidRPr="002D7535">
              <w:rPr>
                <w:rFonts w:cstheme="minorHAnsi"/>
                <w:sz w:val="20"/>
                <w:szCs w:val="20"/>
              </w:rPr>
              <w:t>Coordinator job description</w:t>
            </w:r>
          </w:p>
        </w:tc>
        <w:tc>
          <w:tcPr>
            <w:tcW w:w="1276" w:type="dxa"/>
          </w:tcPr>
          <w:p w14:paraId="620A46DD" w14:textId="77777777" w:rsidR="002D7535" w:rsidRPr="002D7535" w:rsidRDefault="002D7535" w:rsidP="002D7535">
            <w:pPr>
              <w:rPr>
                <w:sz w:val="20"/>
                <w:szCs w:val="20"/>
              </w:rPr>
            </w:pPr>
            <w:r w:rsidRPr="002D7535">
              <w:rPr>
                <w:rFonts w:cstheme="minorHAnsi"/>
                <w:sz w:val="20"/>
                <w:szCs w:val="20"/>
              </w:rPr>
              <w:t xml:space="preserve">From </w:t>
            </w:r>
            <w:r w:rsidRPr="002D7535">
              <w:rPr>
                <w:rFonts w:cstheme="minorHAnsi"/>
                <w:sz w:val="20"/>
                <w:szCs w:val="20"/>
                <w:highlight w:val="black"/>
              </w:rPr>
              <w:t>Lisa</w:t>
            </w:r>
            <w:r w:rsidRPr="002D7535">
              <w:rPr>
                <w:rFonts w:cstheme="minorHAnsi"/>
                <w:sz w:val="20"/>
                <w:szCs w:val="20"/>
              </w:rPr>
              <w:t xml:space="preserve"> (14/12/21)</w:t>
            </w:r>
          </w:p>
        </w:tc>
        <w:tc>
          <w:tcPr>
            <w:tcW w:w="6237" w:type="dxa"/>
          </w:tcPr>
          <w:p w14:paraId="3F4D8957" w14:textId="77777777" w:rsidR="002D7535" w:rsidRPr="002D7535" w:rsidRDefault="002D7535" w:rsidP="002D7535">
            <w:pPr>
              <w:rPr>
                <w:rFonts w:cstheme="minorHAnsi"/>
                <w:sz w:val="20"/>
                <w:szCs w:val="20"/>
              </w:rPr>
            </w:pPr>
            <w:r w:rsidRPr="002D7535">
              <w:rPr>
                <w:rFonts w:cstheme="minorHAnsi"/>
                <w:sz w:val="20"/>
                <w:szCs w:val="20"/>
              </w:rPr>
              <w:t>Half time coordinator role: supporting and facilitating delivery of involvement by CSI researchers and clinicians through provision of advice and training, coordination of online forum, organisation and delivery of involvement activities with researchers and public members.</w:t>
            </w:r>
          </w:p>
          <w:p w14:paraId="1C9AAE84" w14:textId="77777777" w:rsidR="002D7535" w:rsidRPr="002D7535" w:rsidRDefault="002D7535" w:rsidP="002D7535">
            <w:pPr>
              <w:rPr>
                <w:rFonts w:cstheme="minorHAnsi"/>
                <w:b/>
                <w:bCs/>
                <w:sz w:val="20"/>
                <w:szCs w:val="20"/>
              </w:rPr>
            </w:pPr>
            <w:r w:rsidRPr="002D7535">
              <w:rPr>
                <w:rFonts w:cstheme="minorHAnsi"/>
                <w:b/>
                <w:bCs/>
                <w:sz w:val="20"/>
                <w:szCs w:val="20"/>
              </w:rPr>
              <w:t>Definitions and roles</w:t>
            </w:r>
          </w:p>
          <w:p w14:paraId="7525C49C" w14:textId="77777777" w:rsidR="002D7535" w:rsidRPr="002D7535" w:rsidRDefault="002D7535" w:rsidP="002D7535">
            <w:pPr>
              <w:rPr>
                <w:rFonts w:cstheme="minorHAnsi"/>
                <w:b/>
                <w:bCs/>
                <w:sz w:val="20"/>
                <w:szCs w:val="20"/>
              </w:rPr>
            </w:pPr>
            <w:r w:rsidRPr="002D7535">
              <w:rPr>
                <w:rFonts w:cstheme="minorHAnsi"/>
                <w:b/>
                <w:bCs/>
                <w:sz w:val="20"/>
                <w:szCs w:val="20"/>
              </w:rPr>
              <w:t>Values and principles</w:t>
            </w:r>
          </w:p>
          <w:p w14:paraId="44F47987" w14:textId="77777777" w:rsidR="002D7535" w:rsidRPr="002D7535" w:rsidRDefault="002D7535" w:rsidP="002D7535">
            <w:pPr>
              <w:rPr>
                <w:sz w:val="20"/>
                <w:szCs w:val="20"/>
              </w:rPr>
            </w:pPr>
            <w:r w:rsidRPr="002D7535">
              <w:rPr>
                <w:rFonts w:cstheme="minorHAnsi"/>
                <w:b/>
                <w:bCs/>
                <w:sz w:val="20"/>
                <w:szCs w:val="20"/>
              </w:rPr>
              <w:t>Training and support</w:t>
            </w:r>
          </w:p>
        </w:tc>
        <w:tc>
          <w:tcPr>
            <w:tcW w:w="2126" w:type="dxa"/>
          </w:tcPr>
          <w:p w14:paraId="71E6F666" w14:textId="77777777" w:rsidR="002D7535" w:rsidRPr="002D7535" w:rsidRDefault="002D7535" w:rsidP="002D7535">
            <w:pPr>
              <w:rPr>
                <w:sz w:val="20"/>
                <w:szCs w:val="20"/>
              </w:rPr>
            </w:pPr>
            <w:r w:rsidRPr="002D7535">
              <w:rPr>
                <w:rFonts w:cstheme="minorHAnsi"/>
                <w:sz w:val="20"/>
                <w:szCs w:val="20"/>
              </w:rPr>
              <w:t>Informed interview questions.</w:t>
            </w:r>
          </w:p>
        </w:tc>
      </w:tr>
      <w:tr w:rsidR="002D7535" w:rsidRPr="002D7535" w14:paraId="4EB4D46D" w14:textId="77777777" w:rsidTr="0074151E">
        <w:tc>
          <w:tcPr>
            <w:tcW w:w="4815" w:type="dxa"/>
          </w:tcPr>
          <w:p w14:paraId="20A19DE6" w14:textId="77777777" w:rsidR="002D7535" w:rsidRPr="002D7535" w:rsidRDefault="002D7535" w:rsidP="002D7535">
            <w:pPr>
              <w:rPr>
                <w:rFonts w:cstheme="minorHAnsi"/>
                <w:b/>
                <w:bCs/>
                <w:sz w:val="20"/>
                <w:szCs w:val="20"/>
              </w:rPr>
            </w:pPr>
            <w:r w:rsidRPr="002D7535">
              <w:rPr>
                <w:b/>
                <w:bCs/>
                <w:sz w:val="20"/>
                <w:szCs w:val="20"/>
              </w:rPr>
              <w:t>WPCRC,</w:t>
            </w:r>
            <w:r w:rsidRPr="002D7535">
              <w:rPr>
                <w:sz w:val="20"/>
                <w:szCs w:val="20"/>
              </w:rPr>
              <w:t xml:space="preserve"> </w:t>
            </w:r>
            <w:r w:rsidRPr="002D7535">
              <w:rPr>
                <w:rFonts w:cstheme="minorHAnsi"/>
                <w:b/>
                <w:bCs/>
                <w:sz w:val="20"/>
                <w:szCs w:val="20"/>
              </w:rPr>
              <w:t>Involvement specific – Involve Hull development:</w:t>
            </w:r>
          </w:p>
          <w:p w14:paraId="73334809" w14:textId="77777777" w:rsidR="002D7535" w:rsidRPr="002D7535" w:rsidRDefault="002D7535" w:rsidP="002D7535">
            <w:pPr>
              <w:rPr>
                <w:rFonts w:cstheme="minorHAnsi"/>
                <w:sz w:val="20"/>
                <w:szCs w:val="20"/>
              </w:rPr>
            </w:pPr>
            <w:r w:rsidRPr="002D7535">
              <w:rPr>
                <w:rFonts w:cstheme="minorHAnsi"/>
                <w:sz w:val="20"/>
                <w:szCs w:val="20"/>
              </w:rPr>
              <w:t>Involve Hull, Involvement Network planning session – first meeting (11/11/19)</w:t>
            </w:r>
          </w:p>
          <w:p w14:paraId="115F660D" w14:textId="77777777" w:rsidR="002D7535" w:rsidRPr="002D7535" w:rsidRDefault="002D7535" w:rsidP="002D7535">
            <w:pPr>
              <w:rPr>
                <w:sz w:val="20"/>
                <w:szCs w:val="20"/>
              </w:rPr>
            </w:pPr>
            <w:r w:rsidRPr="002D7535">
              <w:rPr>
                <w:rFonts w:cstheme="minorHAnsi"/>
                <w:sz w:val="20"/>
                <w:szCs w:val="20"/>
              </w:rPr>
              <w:t>(Programme, Vision statement, National Standards, Ideas for naming the network, Who are we trying to reach, Straplines for publicity materials, Privacy notices for expression of interest and joining surveys, involvement activities and roles)</w:t>
            </w:r>
          </w:p>
        </w:tc>
        <w:tc>
          <w:tcPr>
            <w:tcW w:w="1276" w:type="dxa"/>
          </w:tcPr>
          <w:p w14:paraId="13DAC00A" w14:textId="77777777" w:rsidR="002D7535" w:rsidRPr="002D7535" w:rsidRDefault="002D7535" w:rsidP="002D7535">
            <w:pPr>
              <w:rPr>
                <w:sz w:val="20"/>
                <w:szCs w:val="20"/>
              </w:rPr>
            </w:pPr>
            <w:r w:rsidRPr="002D7535">
              <w:rPr>
                <w:rFonts w:cstheme="minorHAnsi"/>
                <w:sz w:val="20"/>
                <w:szCs w:val="20"/>
              </w:rPr>
              <w:t xml:space="preserve">From </w:t>
            </w:r>
            <w:r w:rsidRPr="002D7535">
              <w:rPr>
                <w:rFonts w:cstheme="minorHAnsi"/>
                <w:sz w:val="20"/>
                <w:szCs w:val="20"/>
                <w:highlight w:val="black"/>
              </w:rPr>
              <w:t>Helen</w:t>
            </w:r>
            <w:r w:rsidRPr="002D7535">
              <w:rPr>
                <w:rFonts w:cstheme="minorHAnsi"/>
                <w:sz w:val="20"/>
                <w:szCs w:val="20"/>
              </w:rPr>
              <w:t xml:space="preserve"> (12/3/21)</w:t>
            </w:r>
          </w:p>
        </w:tc>
        <w:tc>
          <w:tcPr>
            <w:tcW w:w="6237" w:type="dxa"/>
          </w:tcPr>
          <w:p w14:paraId="4A0605C4" w14:textId="77777777" w:rsidR="002D7535" w:rsidRPr="002D7535" w:rsidRDefault="002D7535" w:rsidP="002D7535">
            <w:pPr>
              <w:rPr>
                <w:rFonts w:cstheme="minorHAnsi"/>
                <w:sz w:val="20"/>
                <w:szCs w:val="20"/>
              </w:rPr>
            </w:pPr>
            <w:r w:rsidRPr="002D7535">
              <w:rPr>
                <w:rFonts w:cstheme="minorHAnsi"/>
                <w:sz w:val="20"/>
                <w:szCs w:val="20"/>
              </w:rPr>
              <w:t>Shows breadth of involvement related issues covered.</w:t>
            </w:r>
          </w:p>
          <w:p w14:paraId="64180AA4" w14:textId="77777777" w:rsidR="002D7535" w:rsidRPr="002D7535" w:rsidRDefault="002D7535" w:rsidP="002D7535">
            <w:pPr>
              <w:rPr>
                <w:rFonts w:cstheme="minorHAnsi"/>
                <w:sz w:val="20"/>
                <w:szCs w:val="20"/>
              </w:rPr>
            </w:pPr>
            <w:r w:rsidRPr="002D7535">
              <w:rPr>
                <w:rFonts w:cstheme="minorHAnsi"/>
                <w:sz w:val="20"/>
                <w:szCs w:val="20"/>
              </w:rPr>
              <w:t>Shows commitment to collaborative working with involvement partners from the outset.</w:t>
            </w:r>
          </w:p>
          <w:p w14:paraId="095D18A3" w14:textId="77777777" w:rsidR="002D7535" w:rsidRPr="002D7535" w:rsidRDefault="002D7535" w:rsidP="002D7535">
            <w:pPr>
              <w:rPr>
                <w:rFonts w:cstheme="minorHAnsi"/>
                <w:b/>
                <w:bCs/>
                <w:sz w:val="20"/>
                <w:szCs w:val="20"/>
              </w:rPr>
            </w:pPr>
            <w:r w:rsidRPr="002D7535">
              <w:rPr>
                <w:rFonts w:cstheme="minorHAnsi"/>
                <w:b/>
                <w:bCs/>
                <w:sz w:val="20"/>
                <w:szCs w:val="20"/>
              </w:rPr>
              <w:t>Definitions and roles</w:t>
            </w:r>
          </w:p>
          <w:p w14:paraId="5386DDA3"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77F1876F" w14:textId="77777777" w:rsidR="002D7535" w:rsidRPr="002D7535" w:rsidRDefault="002D7535" w:rsidP="002D7535">
            <w:pPr>
              <w:rPr>
                <w:sz w:val="20"/>
                <w:szCs w:val="20"/>
              </w:rPr>
            </w:pPr>
            <w:r w:rsidRPr="002D7535">
              <w:rPr>
                <w:rFonts w:cstheme="minorHAnsi"/>
                <w:b/>
                <w:bCs/>
                <w:sz w:val="20"/>
                <w:szCs w:val="20"/>
              </w:rPr>
              <w:t>Relationships and communication</w:t>
            </w:r>
          </w:p>
        </w:tc>
        <w:tc>
          <w:tcPr>
            <w:tcW w:w="2126" w:type="dxa"/>
          </w:tcPr>
          <w:p w14:paraId="07E5A9A2" w14:textId="77777777" w:rsidR="002D7535" w:rsidRPr="002D7535" w:rsidRDefault="002D7535" w:rsidP="002D7535">
            <w:pPr>
              <w:rPr>
                <w:rFonts w:cstheme="minorHAnsi"/>
                <w:sz w:val="20"/>
                <w:szCs w:val="20"/>
              </w:rPr>
            </w:pPr>
            <w:r w:rsidRPr="002D7535">
              <w:rPr>
                <w:rFonts w:cstheme="minorHAnsi"/>
                <w:sz w:val="20"/>
                <w:szCs w:val="20"/>
              </w:rPr>
              <w:t>Informed interview participants: Interview at least one participant of sessions.</w:t>
            </w:r>
          </w:p>
          <w:p w14:paraId="10A96C85" w14:textId="77777777" w:rsidR="002D7535" w:rsidRPr="002D7535" w:rsidRDefault="002D7535" w:rsidP="002D7535">
            <w:pPr>
              <w:rPr>
                <w:sz w:val="20"/>
                <w:szCs w:val="20"/>
              </w:rPr>
            </w:pPr>
            <w:r w:rsidRPr="002D7535">
              <w:rPr>
                <w:rFonts w:cstheme="minorHAnsi"/>
                <w:sz w:val="20"/>
                <w:szCs w:val="20"/>
              </w:rPr>
              <w:t>Informed interview questions.</w:t>
            </w:r>
          </w:p>
        </w:tc>
      </w:tr>
      <w:tr w:rsidR="002D7535" w:rsidRPr="002D7535" w14:paraId="6E7469F0" w14:textId="77777777" w:rsidTr="0074151E">
        <w:tc>
          <w:tcPr>
            <w:tcW w:w="4815" w:type="dxa"/>
          </w:tcPr>
          <w:p w14:paraId="0A463696" w14:textId="77777777" w:rsidR="002D7535" w:rsidRPr="002D7535" w:rsidRDefault="002D7535" w:rsidP="002D7535">
            <w:pPr>
              <w:rPr>
                <w:rFonts w:cstheme="minorHAnsi"/>
                <w:b/>
                <w:bCs/>
                <w:sz w:val="20"/>
                <w:szCs w:val="20"/>
              </w:rPr>
            </w:pPr>
            <w:r w:rsidRPr="002D7535">
              <w:rPr>
                <w:rFonts w:cstheme="minorHAnsi"/>
                <w:b/>
                <w:bCs/>
                <w:sz w:val="20"/>
                <w:szCs w:val="20"/>
              </w:rPr>
              <w:t>CSI, Involvement specific – Publicity &amp; Presentations:</w:t>
            </w:r>
          </w:p>
          <w:p w14:paraId="42A8DBEE" w14:textId="77777777" w:rsidR="002D7535" w:rsidRPr="002D7535" w:rsidRDefault="002D7535" w:rsidP="002D7535">
            <w:pPr>
              <w:rPr>
                <w:rFonts w:cstheme="minorHAnsi"/>
                <w:sz w:val="20"/>
                <w:szCs w:val="20"/>
              </w:rPr>
            </w:pPr>
            <w:r w:rsidRPr="002D7535">
              <w:rPr>
                <w:rFonts w:cstheme="minorHAnsi"/>
                <w:sz w:val="20"/>
                <w:szCs w:val="20"/>
              </w:rPr>
              <w:t>Involvement booklet, for EAPC 2019</w:t>
            </w:r>
          </w:p>
          <w:p w14:paraId="6309FF38" w14:textId="77777777" w:rsidR="002D7535" w:rsidRPr="002D7535" w:rsidRDefault="002D7535" w:rsidP="002D7535">
            <w:pPr>
              <w:rPr>
                <w:sz w:val="20"/>
                <w:szCs w:val="20"/>
              </w:rPr>
            </w:pPr>
            <w:r w:rsidRPr="002D7535">
              <w:rPr>
                <w:rFonts w:cstheme="minorHAnsi"/>
                <w:sz w:val="20"/>
                <w:szCs w:val="20"/>
              </w:rPr>
              <w:t>EAPC 2020 resource</w:t>
            </w:r>
          </w:p>
        </w:tc>
        <w:tc>
          <w:tcPr>
            <w:tcW w:w="1276" w:type="dxa"/>
          </w:tcPr>
          <w:p w14:paraId="1190E54F" w14:textId="77777777" w:rsidR="002D7535" w:rsidRPr="002D7535" w:rsidRDefault="002D7535" w:rsidP="002D7535">
            <w:pPr>
              <w:rPr>
                <w:rFonts w:cstheme="minorHAnsi"/>
                <w:sz w:val="20"/>
                <w:szCs w:val="20"/>
              </w:rPr>
            </w:pPr>
            <w:r w:rsidRPr="002D7535">
              <w:rPr>
                <w:rFonts w:cstheme="minorHAnsi"/>
                <w:sz w:val="20"/>
                <w:szCs w:val="20"/>
              </w:rPr>
              <w:t xml:space="preserve">From EAPC conference (5/19), </w:t>
            </w:r>
          </w:p>
          <w:p w14:paraId="7EB9B2A1" w14:textId="77777777" w:rsidR="002D7535" w:rsidRPr="002D7535" w:rsidRDefault="002D7535" w:rsidP="002D7535">
            <w:pPr>
              <w:rPr>
                <w:sz w:val="20"/>
                <w:szCs w:val="20"/>
              </w:rPr>
            </w:pPr>
            <w:r w:rsidRPr="002D7535">
              <w:rPr>
                <w:rFonts w:cstheme="minorHAnsi"/>
                <w:sz w:val="20"/>
                <w:szCs w:val="20"/>
              </w:rPr>
              <w:t xml:space="preserve">from </w:t>
            </w:r>
            <w:r w:rsidRPr="002D7535">
              <w:rPr>
                <w:rFonts w:cstheme="minorHAnsi"/>
                <w:sz w:val="20"/>
                <w:szCs w:val="20"/>
                <w:highlight w:val="black"/>
              </w:rPr>
              <w:t>Lisa</w:t>
            </w:r>
            <w:r w:rsidRPr="002D7535">
              <w:rPr>
                <w:rFonts w:cstheme="minorHAnsi"/>
                <w:sz w:val="20"/>
                <w:szCs w:val="20"/>
              </w:rPr>
              <w:t xml:space="preserve"> (14/12/21)</w:t>
            </w:r>
          </w:p>
        </w:tc>
        <w:tc>
          <w:tcPr>
            <w:tcW w:w="6237" w:type="dxa"/>
          </w:tcPr>
          <w:p w14:paraId="3506CDC3" w14:textId="77777777" w:rsidR="002D7535" w:rsidRPr="002D7535" w:rsidRDefault="002D7535" w:rsidP="002D7535">
            <w:pPr>
              <w:rPr>
                <w:rFonts w:cstheme="minorHAnsi"/>
                <w:sz w:val="20"/>
                <w:szCs w:val="20"/>
              </w:rPr>
            </w:pPr>
            <w:r w:rsidRPr="002D7535">
              <w:rPr>
                <w:rFonts w:cstheme="minorHAnsi"/>
                <w:sz w:val="20"/>
                <w:szCs w:val="20"/>
              </w:rPr>
              <w:t>Brief booklet/flyer for conference attendees.</w:t>
            </w:r>
          </w:p>
          <w:p w14:paraId="611094AB"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5424545D" w14:textId="77777777" w:rsidR="002D7535" w:rsidRPr="002D7535" w:rsidRDefault="002D7535" w:rsidP="002D7535">
            <w:pPr>
              <w:rPr>
                <w:rFonts w:cstheme="minorHAnsi"/>
                <w:b/>
                <w:bCs/>
                <w:sz w:val="20"/>
                <w:szCs w:val="20"/>
              </w:rPr>
            </w:pPr>
            <w:r w:rsidRPr="002D7535">
              <w:rPr>
                <w:rFonts w:cstheme="minorHAnsi"/>
                <w:b/>
                <w:bCs/>
                <w:sz w:val="20"/>
                <w:szCs w:val="20"/>
              </w:rPr>
              <w:t>Relationships and communication</w:t>
            </w:r>
          </w:p>
          <w:p w14:paraId="10C55160" w14:textId="77777777" w:rsidR="002D7535" w:rsidRPr="002D7535" w:rsidRDefault="002D7535" w:rsidP="002D7535">
            <w:pPr>
              <w:rPr>
                <w:sz w:val="20"/>
                <w:szCs w:val="20"/>
              </w:rPr>
            </w:pPr>
          </w:p>
        </w:tc>
        <w:tc>
          <w:tcPr>
            <w:tcW w:w="2126" w:type="dxa"/>
          </w:tcPr>
          <w:p w14:paraId="7CCF7E54" w14:textId="77777777" w:rsidR="002D7535" w:rsidRPr="002D7535" w:rsidRDefault="002D7535" w:rsidP="002D7535">
            <w:pPr>
              <w:rPr>
                <w:rFonts w:cstheme="minorHAnsi"/>
                <w:sz w:val="20"/>
                <w:szCs w:val="20"/>
              </w:rPr>
            </w:pPr>
            <w:r w:rsidRPr="002D7535">
              <w:rPr>
                <w:rFonts w:cstheme="minorHAnsi"/>
                <w:sz w:val="20"/>
                <w:szCs w:val="20"/>
              </w:rPr>
              <w:t>Enhanced evidence.</w:t>
            </w:r>
          </w:p>
          <w:p w14:paraId="3F2E4E08" w14:textId="77777777" w:rsidR="002D7535" w:rsidRPr="002D7535" w:rsidRDefault="002D7535" w:rsidP="002D7535">
            <w:pPr>
              <w:rPr>
                <w:sz w:val="20"/>
                <w:szCs w:val="20"/>
              </w:rPr>
            </w:pPr>
            <w:r w:rsidRPr="002D7535">
              <w:rPr>
                <w:rFonts w:cstheme="minorHAnsi"/>
                <w:sz w:val="20"/>
                <w:szCs w:val="20"/>
              </w:rPr>
              <w:t>Informed interview questions.</w:t>
            </w:r>
          </w:p>
        </w:tc>
      </w:tr>
      <w:tr w:rsidR="002D7535" w:rsidRPr="002D7535" w14:paraId="769CDD73" w14:textId="77777777" w:rsidTr="0074151E">
        <w:tc>
          <w:tcPr>
            <w:tcW w:w="4815" w:type="dxa"/>
          </w:tcPr>
          <w:p w14:paraId="0310FEA6" w14:textId="77777777" w:rsidR="002D7535" w:rsidRPr="002D7535" w:rsidRDefault="002D7535" w:rsidP="002D7535">
            <w:pPr>
              <w:rPr>
                <w:rFonts w:cstheme="minorHAnsi"/>
                <w:b/>
                <w:bCs/>
                <w:sz w:val="20"/>
                <w:szCs w:val="20"/>
              </w:rPr>
            </w:pPr>
            <w:r w:rsidRPr="002D7535">
              <w:rPr>
                <w:rFonts w:cstheme="minorHAnsi"/>
                <w:b/>
                <w:bCs/>
                <w:sz w:val="20"/>
                <w:szCs w:val="20"/>
              </w:rPr>
              <w:t>WPCRC, Involvement specific – Involve Hull newsletters:</w:t>
            </w:r>
          </w:p>
          <w:p w14:paraId="3E05CD7E" w14:textId="77777777" w:rsidR="002D7535" w:rsidRPr="002D7535" w:rsidRDefault="002D7535" w:rsidP="002D7535">
            <w:pPr>
              <w:rPr>
                <w:rFonts w:cstheme="minorHAnsi"/>
                <w:sz w:val="20"/>
                <w:szCs w:val="20"/>
              </w:rPr>
            </w:pPr>
            <w:r w:rsidRPr="002D7535">
              <w:rPr>
                <w:rFonts w:cstheme="minorHAnsi"/>
                <w:sz w:val="20"/>
                <w:szCs w:val="20"/>
              </w:rPr>
              <w:t>Newsletter for Involve Hull members (#1, 3/21)</w:t>
            </w:r>
          </w:p>
          <w:p w14:paraId="7FA93489" w14:textId="77777777" w:rsidR="002D7535" w:rsidRPr="002D7535" w:rsidRDefault="002D7535" w:rsidP="002D7535">
            <w:pPr>
              <w:rPr>
                <w:sz w:val="20"/>
                <w:szCs w:val="20"/>
              </w:rPr>
            </w:pPr>
          </w:p>
        </w:tc>
        <w:tc>
          <w:tcPr>
            <w:tcW w:w="1276" w:type="dxa"/>
          </w:tcPr>
          <w:p w14:paraId="195173D8" w14:textId="77777777" w:rsidR="002D7535" w:rsidRPr="002D7535" w:rsidRDefault="002D7535" w:rsidP="002D7535">
            <w:pPr>
              <w:rPr>
                <w:sz w:val="20"/>
                <w:szCs w:val="20"/>
              </w:rPr>
            </w:pPr>
            <w:r w:rsidRPr="002D7535">
              <w:rPr>
                <w:rFonts w:cstheme="minorHAnsi"/>
                <w:sz w:val="20"/>
                <w:szCs w:val="20"/>
              </w:rPr>
              <w:t xml:space="preserve">From </w:t>
            </w:r>
            <w:r w:rsidRPr="002D7535">
              <w:rPr>
                <w:rFonts w:cstheme="minorHAnsi"/>
                <w:sz w:val="20"/>
                <w:szCs w:val="20"/>
                <w:highlight w:val="black"/>
              </w:rPr>
              <w:t>Helen</w:t>
            </w:r>
            <w:r w:rsidRPr="002D7535">
              <w:rPr>
                <w:rFonts w:cstheme="minorHAnsi"/>
                <w:sz w:val="20"/>
                <w:szCs w:val="20"/>
              </w:rPr>
              <w:t xml:space="preserve"> (12/3/21)</w:t>
            </w:r>
          </w:p>
        </w:tc>
        <w:tc>
          <w:tcPr>
            <w:tcW w:w="6237" w:type="dxa"/>
          </w:tcPr>
          <w:p w14:paraId="64D5D38C" w14:textId="77777777" w:rsidR="002D7535" w:rsidRPr="002D7535" w:rsidRDefault="002D7535" w:rsidP="002D7535">
            <w:pPr>
              <w:rPr>
                <w:rFonts w:cstheme="minorHAnsi"/>
                <w:sz w:val="20"/>
                <w:szCs w:val="20"/>
              </w:rPr>
            </w:pPr>
            <w:r w:rsidRPr="002D7535">
              <w:rPr>
                <w:rFonts w:cstheme="minorHAnsi"/>
                <w:sz w:val="20"/>
                <w:szCs w:val="20"/>
              </w:rPr>
              <w:t>Shows strong commitment to involvement.</w:t>
            </w:r>
          </w:p>
          <w:p w14:paraId="7A2196E5" w14:textId="77777777" w:rsidR="002D7535" w:rsidRPr="002D7535" w:rsidRDefault="002D7535" w:rsidP="002D7535">
            <w:pPr>
              <w:rPr>
                <w:rFonts w:cstheme="minorHAnsi"/>
                <w:b/>
                <w:bCs/>
                <w:sz w:val="20"/>
                <w:szCs w:val="20"/>
              </w:rPr>
            </w:pPr>
            <w:r w:rsidRPr="002D7535">
              <w:rPr>
                <w:rFonts w:cstheme="minorHAnsi"/>
                <w:b/>
                <w:bCs/>
                <w:sz w:val="20"/>
                <w:szCs w:val="20"/>
              </w:rPr>
              <w:t>Organisations and culture</w:t>
            </w:r>
          </w:p>
          <w:p w14:paraId="75A6C4C0"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19D6F9CE" w14:textId="77777777" w:rsidR="002D7535" w:rsidRPr="002D7535" w:rsidRDefault="002D7535" w:rsidP="002D7535">
            <w:pPr>
              <w:rPr>
                <w:rFonts w:cstheme="minorHAnsi"/>
                <w:b/>
                <w:bCs/>
                <w:sz w:val="20"/>
                <w:szCs w:val="20"/>
              </w:rPr>
            </w:pPr>
            <w:r w:rsidRPr="002D7535">
              <w:rPr>
                <w:rFonts w:cstheme="minorHAnsi"/>
                <w:b/>
                <w:bCs/>
                <w:sz w:val="20"/>
                <w:szCs w:val="20"/>
              </w:rPr>
              <w:t>Relationships and communication</w:t>
            </w:r>
          </w:p>
          <w:p w14:paraId="673A17A5" w14:textId="77777777" w:rsidR="002D7535" w:rsidRPr="002D7535" w:rsidRDefault="002D7535" w:rsidP="002D7535">
            <w:pPr>
              <w:rPr>
                <w:sz w:val="20"/>
                <w:szCs w:val="20"/>
              </w:rPr>
            </w:pPr>
            <w:r w:rsidRPr="002D7535">
              <w:rPr>
                <w:rFonts w:cstheme="minorHAnsi"/>
                <w:b/>
                <w:bCs/>
                <w:sz w:val="20"/>
                <w:szCs w:val="20"/>
              </w:rPr>
              <w:lastRenderedPageBreak/>
              <w:t>Perspectives and diversity</w:t>
            </w:r>
          </w:p>
        </w:tc>
        <w:tc>
          <w:tcPr>
            <w:tcW w:w="2126" w:type="dxa"/>
          </w:tcPr>
          <w:p w14:paraId="3AA9FD8B" w14:textId="77777777" w:rsidR="002D7535" w:rsidRPr="002D7535" w:rsidRDefault="002D7535" w:rsidP="002D7535">
            <w:pPr>
              <w:rPr>
                <w:rFonts w:cstheme="minorHAnsi"/>
                <w:sz w:val="20"/>
                <w:szCs w:val="20"/>
              </w:rPr>
            </w:pPr>
            <w:r w:rsidRPr="002D7535">
              <w:rPr>
                <w:rFonts w:cstheme="minorHAnsi"/>
                <w:sz w:val="20"/>
                <w:szCs w:val="20"/>
              </w:rPr>
              <w:lastRenderedPageBreak/>
              <w:t>Made inferences regarding culture and values.</w:t>
            </w:r>
          </w:p>
          <w:p w14:paraId="267086DA" w14:textId="77777777" w:rsidR="002D7535" w:rsidRPr="002D7535" w:rsidRDefault="002D7535" w:rsidP="002D7535">
            <w:pPr>
              <w:rPr>
                <w:rFonts w:cstheme="minorHAnsi"/>
                <w:sz w:val="20"/>
                <w:szCs w:val="20"/>
              </w:rPr>
            </w:pPr>
            <w:r w:rsidRPr="002D7535">
              <w:rPr>
                <w:rFonts w:cstheme="minorHAnsi"/>
                <w:sz w:val="20"/>
                <w:szCs w:val="20"/>
              </w:rPr>
              <w:lastRenderedPageBreak/>
              <w:t>Informed interview questions.</w:t>
            </w:r>
          </w:p>
          <w:p w14:paraId="45F22C5E" w14:textId="77777777" w:rsidR="002D7535" w:rsidRPr="002D7535" w:rsidRDefault="002D7535" w:rsidP="002D7535">
            <w:pPr>
              <w:rPr>
                <w:sz w:val="20"/>
                <w:szCs w:val="20"/>
              </w:rPr>
            </w:pPr>
            <w:r w:rsidRPr="002D7535">
              <w:rPr>
                <w:rFonts w:cstheme="minorHAnsi"/>
                <w:sz w:val="20"/>
                <w:szCs w:val="20"/>
              </w:rPr>
              <w:t>Informed interview participants.</w:t>
            </w:r>
          </w:p>
        </w:tc>
      </w:tr>
      <w:tr w:rsidR="002D7535" w:rsidRPr="002D7535" w14:paraId="20B6F09D" w14:textId="77777777" w:rsidTr="0074151E">
        <w:tc>
          <w:tcPr>
            <w:tcW w:w="4815" w:type="dxa"/>
          </w:tcPr>
          <w:p w14:paraId="7AE873AB" w14:textId="77777777" w:rsidR="002D7535" w:rsidRPr="002D7535" w:rsidRDefault="002D7535" w:rsidP="002D7535">
            <w:pPr>
              <w:rPr>
                <w:rFonts w:cstheme="minorHAnsi"/>
                <w:b/>
                <w:bCs/>
                <w:noProof/>
                <w:sz w:val="20"/>
                <w:szCs w:val="20"/>
                <w:lang w:val="en-US"/>
              </w:rPr>
            </w:pPr>
            <w:r w:rsidRPr="002D7535">
              <w:rPr>
                <w:rFonts w:cstheme="minorHAnsi"/>
                <w:b/>
                <w:bCs/>
                <w:noProof/>
                <w:sz w:val="20"/>
                <w:szCs w:val="20"/>
                <w:lang w:val="en-US"/>
              </w:rPr>
              <w:lastRenderedPageBreak/>
              <w:t>CSI, Breathlessness Involvement Group:</w:t>
            </w:r>
          </w:p>
          <w:p w14:paraId="42AA60BB"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Flyer about the group</w:t>
            </w:r>
          </w:p>
          <w:p w14:paraId="1D4DB848"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Funding application to establish the group</w:t>
            </w:r>
          </w:p>
          <w:p w14:paraId="49A36D89" w14:textId="77777777" w:rsidR="002D7535" w:rsidRPr="002D7535" w:rsidRDefault="002D7535" w:rsidP="002D7535">
            <w:pPr>
              <w:rPr>
                <w:rFonts w:cstheme="minorHAnsi"/>
                <w:noProof/>
                <w:sz w:val="20"/>
                <w:szCs w:val="20"/>
                <w:lang w:val="en-US"/>
              </w:rPr>
            </w:pPr>
            <w:r w:rsidRPr="002D7535">
              <w:rPr>
                <w:rFonts w:cstheme="minorHAnsi"/>
                <w:noProof/>
                <w:sz w:val="20"/>
                <w:szCs w:val="20"/>
                <w:lang w:val="en-US"/>
              </w:rPr>
              <w:t>Funding report</w:t>
            </w:r>
          </w:p>
          <w:p w14:paraId="1DADF045" w14:textId="77777777" w:rsidR="002D7535" w:rsidRPr="002D7535" w:rsidRDefault="002D7535" w:rsidP="002D7535">
            <w:pPr>
              <w:rPr>
                <w:rFonts w:cstheme="minorHAnsi"/>
                <w:noProof/>
                <w:sz w:val="20"/>
                <w:szCs w:val="20"/>
                <w:lang w:val="en-US"/>
              </w:rPr>
            </w:pPr>
          </w:p>
          <w:p w14:paraId="34E75631" w14:textId="77777777" w:rsidR="002D7535" w:rsidRPr="002D7535" w:rsidRDefault="002D7535" w:rsidP="002D7535">
            <w:pPr>
              <w:rPr>
                <w:rFonts w:cstheme="minorHAnsi"/>
                <w:b/>
                <w:bCs/>
                <w:sz w:val="20"/>
                <w:szCs w:val="20"/>
              </w:rPr>
            </w:pPr>
            <w:r w:rsidRPr="002D7535">
              <w:rPr>
                <w:rFonts w:cstheme="minorHAnsi"/>
                <w:sz w:val="20"/>
                <w:szCs w:val="20"/>
              </w:rPr>
              <w:t>The group met in Spring and Autumn 2019, summaries available in various involvement newsletters, news items and triennial reports.</w:t>
            </w:r>
          </w:p>
        </w:tc>
        <w:tc>
          <w:tcPr>
            <w:tcW w:w="1276" w:type="dxa"/>
          </w:tcPr>
          <w:p w14:paraId="29E26873" w14:textId="77777777" w:rsidR="002D7535" w:rsidRPr="002D7535" w:rsidRDefault="002D7535" w:rsidP="002D7535">
            <w:pPr>
              <w:rPr>
                <w:rFonts w:cstheme="minorHAnsi"/>
                <w:sz w:val="20"/>
                <w:szCs w:val="20"/>
              </w:rPr>
            </w:pPr>
            <w:r w:rsidRPr="002D7535">
              <w:rPr>
                <w:rFonts w:cstheme="minorHAnsi"/>
                <w:sz w:val="20"/>
                <w:szCs w:val="20"/>
              </w:rPr>
              <w:t xml:space="preserve">From </w:t>
            </w:r>
            <w:r w:rsidRPr="002D7535">
              <w:rPr>
                <w:rFonts w:cstheme="minorHAnsi"/>
                <w:sz w:val="20"/>
                <w:szCs w:val="20"/>
                <w:highlight w:val="black"/>
              </w:rPr>
              <w:t>Lisa</w:t>
            </w:r>
            <w:r w:rsidRPr="002D7535">
              <w:rPr>
                <w:rFonts w:cstheme="minorHAnsi"/>
                <w:sz w:val="20"/>
                <w:szCs w:val="20"/>
              </w:rPr>
              <w:t xml:space="preserve"> (14/12/21)</w:t>
            </w:r>
          </w:p>
        </w:tc>
        <w:tc>
          <w:tcPr>
            <w:tcW w:w="6237" w:type="dxa"/>
          </w:tcPr>
          <w:p w14:paraId="6DCDC4AA" w14:textId="77777777" w:rsidR="002D7535" w:rsidRPr="002D7535" w:rsidRDefault="002D7535" w:rsidP="002D7535">
            <w:pPr>
              <w:rPr>
                <w:rFonts w:cstheme="minorHAnsi"/>
                <w:sz w:val="20"/>
                <w:szCs w:val="20"/>
              </w:rPr>
            </w:pPr>
            <w:r w:rsidRPr="002D7535">
              <w:rPr>
                <w:rFonts w:cstheme="minorHAnsi"/>
                <w:sz w:val="20"/>
                <w:szCs w:val="20"/>
              </w:rPr>
              <w:t>Breathlessness Involvement Group developed in 2019 to provide involvement in several breathlessness projects. First symptom-led approach to involvement within CSI.</w:t>
            </w:r>
          </w:p>
          <w:p w14:paraId="09FE9324" w14:textId="77777777" w:rsidR="002D7535" w:rsidRPr="002D7535" w:rsidRDefault="002D7535" w:rsidP="002D7535">
            <w:pPr>
              <w:rPr>
                <w:rFonts w:cstheme="minorHAnsi"/>
                <w:b/>
                <w:bCs/>
                <w:sz w:val="20"/>
                <w:szCs w:val="20"/>
              </w:rPr>
            </w:pPr>
            <w:r w:rsidRPr="002D7535">
              <w:rPr>
                <w:rFonts w:cstheme="minorHAnsi"/>
                <w:b/>
                <w:bCs/>
                <w:sz w:val="20"/>
                <w:szCs w:val="20"/>
              </w:rPr>
              <w:t>Definitions and roles</w:t>
            </w:r>
          </w:p>
          <w:p w14:paraId="065F766B" w14:textId="77777777" w:rsidR="002D7535" w:rsidRPr="002D7535" w:rsidRDefault="002D7535" w:rsidP="002D7535">
            <w:pPr>
              <w:rPr>
                <w:rFonts w:cstheme="minorHAnsi"/>
                <w:b/>
                <w:bCs/>
                <w:sz w:val="20"/>
                <w:szCs w:val="20"/>
              </w:rPr>
            </w:pPr>
            <w:r w:rsidRPr="002D7535">
              <w:rPr>
                <w:rFonts w:cstheme="minorHAnsi"/>
                <w:b/>
                <w:bCs/>
                <w:sz w:val="20"/>
                <w:szCs w:val="20"/>
              </w:rPr>
              <w:t>Networking and groups</w:t>
            </w:r>
          </w:p>
          <w:p w14:paraId="174E8C0A" w14:textId="77777777" w:rsidR="002D7535" w:rsidRPr="002D7535" w:rsidRDefault="002D7535" w:rsidP="002D7535">
            <w:pPr>
              <w:rPr>
                <w:rFonts w:cstheme="minorHAnsi"/>
                <w:sz w:val="20"/>
                <w:szCs w:val="20"/>
              </w:rPr>
            </w:pPr>
            <w:r w:rsidRPr="002D7535">
              <w:rPr>
                <w:rFonts w:cstheme="minorHAnsi"/>
                <w:b/>
                <w:bCs/>
                <w:sz w:val="20"/>
                <w:szCs w:val="20"/>
              </w:rPr>
              <w:t>Relationships and communication</w:t>
            </w:r>
          </w:p>
        </w:tc>
        <w:tc>
          <w:tcPr>
            <w:tcW w:w="2126" w:type="dxa"/>
          </w:tcPr>
          <w:p w14:paraId="3B5F12B5" w14:textId="77777777" w:rsidR="002D7535" w:rsidRPr="002D7535" w:rsidRDefault="002D7535" w:rsidP="002D7535">
            <w:pPr>
              <w:rPr>
                <w:rFonts w:cstheme="minorHAnsi"/>
                <w:sz w:val="20"/>
                <w:szCs w:val="20"/>
              </w:rPr>
            </w:pPr>
            <w:r w:rsidRPr="002D7535">
              <w:rPr>
                <w:rFonts w:cstheme="minorHAnsi"/>
                <w:sz w:val="20"/>
                <w:szCs w:val="20"/>
              </w:rPr>
              <w:t>Enhanced evidence.</w:t>
            </w:r>
          </w:p>
          <w:p w14:paraId="495D70A3" w14:textId="77777777" w:rsidR="002D7535" w:rsidRPr="002D7535" w:rsidRDefault="002D7535" w:rsidP="002D7535">
            <w:pPr>
              <w:rPr>
                <w:rFonts w:cstheme="minorHAnsi"/>
                <w:sz w:val="20"/>
                <w:szCs w:val="20"/>
              </w:rPr>
            </w:pPr>
            <w:r w:rsidRPr="002D7535">
              <w:rPr>
                <w:rFonts w:cstheme="minorHAnsi"/>
                <w:sz w:val="20"/>
                <w:szCs w:val="20"/>
              </w:rPr>
              <w:t>Informed interview questions.</w:t>
            </w:r>
          </w:p>
        </w:tc>
      </w:tr>
      <w:tr w:rsidR="002D7535" w:rsidRPr="002D7535" w14:paraId="2FB9FB55" w14:textId="77777777" w:rsidTr="0074151E">
        <w:tc>
          <w:tcPr>
            <w:tcW w:w="4815" w:type="dxa"/>
          </w:tcPr>
          <w:p w14:paraId="253970E2" w14:textId="77777777" w:rsidR="002D7535" w:rsidRPr="002D7535" w:rsidRDefault="002D7535" w:rsidP="002D7535">
            <w:pPr>
              <w:rPr>
                <w:rFonts w:cstheme="minorHAnsi"/>
                <w:b/>
                <w:bCs/>
                <w:sz w:val="20"/>
                <w:szCs w:val="20"/>
              </w:rPr>
            </w:pPr>
            <w:r w:rsidRPr="002D7535">
              <w:rPr>
                <w:rFonts w:cstheme="minorHAnsi"/>
                <w:b/>
                <w:bCs/>
                <w:sz w:val="20"/>
                <w:szCs w:val="20"/>
              </w:rPr>
              <w:t>WPCRC, Involvement specific – Involve Hull feedback:</w:t>
            </w:r>
          </w:p>
          <w:p w14:paraId="27AC4A45" w14:textId="77777777" w:rsidR="002D7535" w:rsidRPr="002D7535" w:rsidRDefault="002D7535" w:rsidP="002D7535">
            <w:pPr>
              <w:rPr>
                <w:rFonts w:cstheme="minorHAnsi"/>
                <w:b/>
                <w:bCs/>
                <w:sz w:val="20"/>
                <w:szCs w:val="20"/>
              </w:rPr>
            </w:pPr>
            <w:r w:rsidRPr="002D7535">
              <w:rPr>
                <w:rFonts w:cstheme="minorHAnsi"/>
                <w:sz w:val="20"/>
                <w:szCs w:val="20"/>
              </w:rPr>
              <w:t>Three feedback forms for Involve Hull members and researchers</w:t>
            </w:r>
          </w:p>
        </w:tc>
        <w:tc>
          <w:tcPr>
            <w:tcW w:w="1276" w:type="dxa"/>
          </w:tcPr>
          <w:p w14:paraId="17AA0D70" w14:textId="77777777" w:rsidR="002D7535" w:rsidRPr="002D7535" w:rsidRDefault="002D7535" w:rsidP="002D7535">
            <w:pPr>
              <w:rPr>
                <w:rFonts w:cstheme="minorHAnsi"/>
                <w:sz w:val="20"/>
                <w:szCs w:val="20"/>
              </w:rPr>
            </w:pPr>
            <w:r w:rsidRPr="002D7535">
              <w:rPr>
                <w:rFonts w:cstheme="minorHAnsi"/>
                <w:sz w:val="20"/>
                <w:szCs w:val="20"/>
              </w:rPr>
              <w:t xml:space="preserve">From </w:t>
            </w:r>
            <w:r w:rsidRPr="002D7535">
              <w:rPr>
                <w:rFonts w:cstheme="minorHAnsi"/>
                <w:sz w:val="20"/>
                <w:szCs w:val="20"/>
                <w:highlight w:val="black"/>
              </w:rPr>
              <w:t>Helen</w:t>
            </w:r>
            <w:r w:rsidRPr="002D7535">
              <w:rPr>
                <w:rFonts w:cstheme="minorHAnsi"/>
                <w:sz w:val="20"/>
                <w:szCs w:val="20"/>
              </w:rPr>
              <w:t xml:space="preserve"> (7/5/21)</w:t>
            </w:r>
          </w:p>
        </w:tc>
        <w:tc>
          <w:tcPr>
            <w:tcW w:w="6237" w:type="dxa"/>
          </w:tcPr>
          <w:p w14:paraId="71D24964" w14:textId="77777777" w:rsidR="002D7535" w:rsidRPr="002D7535" w:rsidRDefault="002D7535" w:rsidP="002D7535">
            <w:pPr>
              <w:rPr>
                <w:rFonts w:cstheme="minorHAnsi"/>
                <w:sz w:val="20"/>
                <w:szCs w:val="20"/>
              </w:rPr>
            </w:pPr>
            <w:r w:rsidRPr="002D7535">
              <w:rPr>
                <w:rFonts w:cstheme="minorHAnsi"/>
                <w:b/>
                <w:bCs/>
                <w:sz w:val="20"/>
                <w:szCs w:val="20"/>
              </w:rPr>
              <w:t>Emotions and impact</w:t>
            </w:r>
          </w:p>
        </w:tc>
        <w:tc>
          <w:tcPr>
            <w:tcW w:w="2126" w:type="dxa"/>
          </w:tcPr>
          <w:p w14:paraId="2B567B03" w14:textId="77777777" w:rsidR="002D7535" w:rsidRPr="002D7535" w:rsidRDefault="002D7535" w:rsidP="002D7535">
            <w:pPr>
              <w:rPr>
                <w:rFonts w:cstheme="minorHAnsi"/>
                <w:sz w:val="20"/>
                <w:szCs w:val="20"/>
              </w:rPr>
            </w:pPr>
            <w:r w:rsidRPr="002D7535">
              <w:rPr>
                <w:rFonts w:cstheme="minorHAnsi"/>
                <w:sz w:val="20"/>
                <w:szCs w:val="20"/>
              </w:rPr>
              <w:t>Corroborating evidence re measuring impact of involvement.</w:t>
            </w:r>
          </w:p>
        </w:tc>
      </w:tr>
    </w:tbl>
    <w:p w14:paraId="0CEBAC2C" w14:textId="77777777" w:rsidR="002D7535" w:rsidRPr="002D7535" w:rsidRDefault="002D7535" w:rsidP="002D7535">
      <w:pPr>
        <w:rPr>
          <w:sz w:val="24"/>
          <w:szCs w:val="24"/>
        </w:rPr>
      </w:pPr>
      <w:r w:rsidRPr="002D7535">
        <w:rPr>
          <w:noProof/>
        </w:rPr>
        <mc:AlternateContent>
          <mc:Choice Requires="wps">
            <w:drawing>
              <wp:anchor distT="0" distB="0" distL="114300" distR="114300" simplePos="0" relativeHeight="251751424" behindDoc="0" locked="0" layoutInCell="1" allowOverlap="1" wp14:anchorId="544D8F20" wp14:editId="3E78AEDE">
                <wp:simplePos x="0" y="0"/>
                <wp:positionH relativeFrom="column">
                  <wp:posOffset>-3810</wp:posOffset>
                </wp:positionH>
                <wp:positionV relativeFrom="paragraph">
                  <wp:posOffset>196215</wp:posOffset>
                </wp:positionV>
                <wp:extent cx="2827020" cy="274320"/>
                <wp:effectExtent l="0" t="0" r="0" b="0"/>
                <wp:wrapNone/>
                <wp:docPr id="282095659" name="Text Box 282095659"/>
                <wp:cNvGraphicFramePr/>
                <a:graphic xmlns:a="http://schemas.openxmlformats.org/drawingml/2006/main">
                  <a:graphicData uri="http://schemas.microsoft.com/office/word/2010/wordprocessingShape">
                    <wps:wsp>
                      <wps:cNvSpPr txBox="1"/>
                      <wps:spPr>
                        <a:xfrm>
                          <a:off x="0" y="0"/>
                          <a:ext cx="2827020" cy="274320"/>
                        </a:xfrm>
                        <a:prstGeom prst="rect">
                          <a:avLst/>
                        </a:prstGeom>
                        <a:noFill/>
                        <a:ln w="6350">
                          <a:noFill/>
                        </a:ln>
                      </wps:spPr>
                      <wps:txbx>
                        <w:txbxContent>
                          <w:p w14:paraId="453ACFD3" w14:textId="77777777" w:rsidR="002D7535" w:rsidRPr="00342111" w:rsidRDefault="002D7535" w:rsidP="002D7535">
                            <w:pPr>
                              <w:rPr>
                                <w:b/>
                                <w:bCs/>
                                <w:sz w:val="20"/>
                                <w:szCs w:val="20"/>
                              </w:rPr>
                            </w:pPr>
                            <w:bookmarkStart w:id="162" w:name="Table5"/>
                            <w:bookmarkEnd w:id="162"/>
                            <w:r w:rsidRPr="00DF1BAD">
                              <w:rPr>
                                <w:b/>
                                <w:bCs/>
                                <w:sz w:val="20"/>
                                <w:szCs w:val="20"/>
                              </w:rPr>
                              <w:t xml:space="preserve">Table </w:t>
                            </w:r>
                            <w:r>
                              <w:rPr>
                                <w:b/>
                                <w:bCs/>
                                <w:sz w:val="20"/>
                                <w:szCs w:val="20"/>
                              </w:rPr>
                              <w:t>5</w:t>
                            </w:r>
                            <w:r w:rsidRPr="00DF1BAD">
                              <w:rPr>
                                <w:b/>
                                <w:bCs/>
                                <w:sz w:val="20"/>
                                <w:szCs w:val="20"/>
                              </w:rPr>
                              <w:t xml:space="preserve">. Examples of </w:t>
                            </w:r>
                            <w:r>
                              <w:rPr>
                                <w:b/>
                                <w:bCs/>
                                <w:sz w:val="20"/>
                                <w:szCs w:val="20"/>
                              </w:rPr>
                              <w:t>d</w:t>
                            </w:r>
                            <w:r w:rsidRPr="00DF1BAD">
                              <w:rPr>
                                <w:b/>
                                <w:bCs/>
                                <w:sz w:val="20"/>
                                <w:szCs w:val="20"/>
                              </w:rPr>
                              <w:t xml:space="preserve">ocumentary </w:t>
                            </w:r>
                            <w:r>
                              <w:rPr>
                                <w:b/>
                                <w:bCs/>
                                <w:sz w:val="20"/>
                                <w:szCs w:val="20"/>
                              </w:rPr>
                              <w:t>e</w:t>
                            </w:r>
                            <w:r w:rsidRPr="00DF1BAD">
                              <w:rPr>
                                <w:b/>
                                <w:bCs/>
                                <w:sz w:val="20"/>
                                <w:szCs w:val="20"/>
                              </w:rPr>
                              <w:t>vid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D8F20" id="Text Box 282095659" o:spid="_x0000_s1085" type="#_x0000_t202" style="position:absolute;margin-left:-.3pt;margin-top:15.45pt;width:222.6pt;height:21.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3AhGwIAADQEAAAOAAAAZHJzL2Uyb0RvYy54bWysU8tu2zAQvBfoPxC815JlO04Ey4GbwEUB&#10;IwngFDnTFGkJoLgsSVtyv75Lyi+kPQW5rJbc1T5mhrP7rlFkL6yrQRd0OEgpEZpDWettQX+9Lr/d&#10;UuI80yVToEVBD8LR+/nXL7PW5CKDClQpLMEi2uWtKWjlvcmTxPFKNMwNwAiNQQm2YR6PdpuUlrVY&#10;vVFJlqY3SQu2NBa4cA5vH/sgncf6Ugrun6V0whNVUJzNR2uj3QSbzGcs31pmqpofx2AfmKJhtcam&#10;51KPzDOys/U/pZqaW3Ag/YBDk4CUNRdxB9xmmL7bZl0xI+IuCI4zZ5jc55XlT/u1ebHEd9+hQwID&#10;IK1xucPLsE8nbRO+OCnBOEJ4OMMmOk84Xma32TTNMMQxlk3HI/SxTHL521jnfwhoSHAKapGWiBbb&#10;r5zvU08poZmGZa1UpEZp0hb0ZjRJ4w/nCBZXGntcZg2e7zYdqcuCjianRTZQHnA/Cz31zvBljUOs&#10;mPMvzCLXODfq1z+jkQqwGRw9Siqwf/53H/KRAoxS0qJ2Cup+75gVlKifGsm5G47HQWzxMJ5MAzb2&#10;OrK5juhd8wAozyG+FMOjG/K9OrnSQvOGMl+ErhhimmPvgvqT++B7ReMz4WKxiEkoL8P8Sq8ND6UD&#10;rAHi1+6NWXPkwSODT3BSGcvf0dHn9oQsdh5kHbkKQPeoHvFHaUa2j88oaP/6HLMuj33+FwAA//8D&#10;AFBLAwQUAAYACAAAACEAmMqa1N4AAAAHAQAADwAAAGRycy9kb3ducmV2LnhtbEyOzU7DMBCE70i8&#10;g7VI3FqnJZQS4lRVpAoJ0UNLL9w28TaJsNchdtvA02NOcJwfzXz5arRGnGnwnWMFs2kCgrh2uuNG&#10;weFtM1mC8AFZo3FMCr7Iw6q4vsox0+7COzrvQyPiCPsMFbQh9JmUvm7Jop+6njhmRzdYDFEOjdQD&#10;XuK4NXKeJAtpseP40GJPZUv1x/5kFbyUmy3uqrldfpvy+fW47j8P7/dK3d6M6ycQgcbwV4Zf/IgO&#10;RWSq3Im1F0bBZBGLCu6SRxAxTtM0GpWCh3QGssjlf/7iBwAA//8DAFBLAQItABQABgAIAAAAIQC2&#10;gziS/gAAAOEBAAATAAAAAAAAAAAAAAAAAAAAAABbQ29udGVudF9UeXBlc10ueG1sUEsBAi0AFAAG&#10;AAgAAAAhADj9If/WAAAAlAEAAAsAAAAAAAAAAAAAAAAALwEAAF9yZWxzLy5yZWxzUEsBAi0AFAAG&#10;AAgAAAAhALcvcCEbAgAANAQAAA4AAAAAAAAAAAAAAAAALgIAAGRycy9lMm9Eb2MueG1sUEsBAi0A&#10;FAAGAAgAAAAhAJjKmtTeAAAABwEAAA8AAAAAAAAAAAAAAAAAdQQAAGRycy9kb3ducmV2LnhtbFBL&#10;BQYAAAAABAAEAPMAAACABQAAAAA=&#10;" filled="f" stroked="f" strokeweight=".5pt">
                <v:textbox>
                  <w:txbxContent>
                    <w:p w14:paraId="453ACFD3" w14:textId="77777777" w:rsidR="002D7535" w:rsidRPr="00342111" w:rsidRDefault="002D7535" w:rsidP="002D7535">
                      <w:pPr>
                        <w:rPr>
                          <w:b/>
                          <w:bCs/>
                          <w:sz w:val="20"/>
                          <w:szCs w:val="20"/>
                        </w:rPr>
                      </w:pPr>
                      <w:bookmarkStart w:id="163" w:name="Table5"/>
                      <w:bookmarkEnd w:id="163"/>
                      <w:r w:rsidRPr="00DF1BAD">
                        <w:rPr>
                          <w:b/>
                          <w:bCs/>
                          <w:sz w:val="20"/>
                          <w:szCs w:val="20"/>
                        </w:rPr>
                        <w:t xml:space="preserve">Table </w:t>
                      </w:r>
                      <w:r>
                        <w:rPr>
                          <w:b/>
                          <w:bCs/>
                          <w:sz w:val="20"/>
                          <w:szCs w:val="20"/>
                        </w:rPr>
                        <w:t>5</w:t>
                      </w:r>
                      <w:r w:rsidRPr="00DF1BAD">
                        <w:rPr>
                          <w:b/>
                          <w:bCs/>
                          <w:sz w:val="20"/>
                          <w:szCs w:val="20"/>
                        </w:rPr>
                        <w:t xml:space="preserve">. Examples of </w:t>
                      </w:r>
                      <w:r>
                        <w:rPr>
                          <w:b/>
                          <w:bCs/>
                          <w:sz w:val="20"/>
                          <w:szCs w:val="20"/>
                        </w:rPr>
                        <w:t>d</w:t>
                      </w:r>
                      <w:r w:rsidRPr="00DF1BAD">
                        <w:rPr>
                          <w:b/>
                          <w:bCs/>
                          <w:sz w:val="20"/>
                          <w:szCs w:val="20"/>
                        </w:rPr>
                        <w:t xml:space="preserve">ocumentary </w:t>
                      </w:r>
                      <w:r>
                        <w:rPr>
                          <w:b/>
                          <w:bCs/>
                          <w:sz w:val="20"/>
                          <w:szCs w:val="20"/>
                        </w:rPr>
                        <w:t>e</w:t>
                      </w:r>
                      <w:r w:rsidRPr="00DF1BAD">
                        <w:rPr>
                          <w:b/>
                          <w:bCs/>
                          <w:sz w:val="20"/>
                          <w:szCs w:val="20"/>
                        </w:rPr>
                        <w:t>vidence</w:t>
                      </w:r>
                    </w:p>
                  </w:txbxContent>
                </v:textbox>
              </v:shape>
            </w:pict>
          </mc:Fallback>
        </mc:AlternateContent>
      </w:r>
    </w:p>
    <w:p w14:paraId="4838C19E" w14:textId="77777777" w:rsidR="002D7535" w:rsidRPr="002D7535" w:rsidRDefault="002D7535" w:rsidP="002D7535">
      <w:pPr>
        <w:rPr>
          <w:b/>
          <w:bCs/>
          <w:sz w:val="20"/>
          <w:szCs w:val="20"/>
        </w:rPr>
      </w:pPr>
      <w:r w:rsidRPr="002D7535">
        <w:rPr>
          <w:b/>
          <w:bCs/>
          <w:sz w:val="20"/>
          <w:szCs w:val="20"/>
        </w:rPr>
        <w:br w:type="page"/>
      </w:r>
    </w:p>
    <w:p w14:paraId="446895A0" w14:textId="77777777" w:rsidR="002D7535" w:rsidRPr="002D7535" w:rsidRDefault="002D7535" w:rsidP="002D7535">
      <w:pPr>
        <w:spacing w:after="0" w:line="240" w:lineRule="auto"/>
        <w:rPr>
          <w:b/>
          <w:bCs/>
          <w:sz w:val="24"/>
          <w:szCs w:val="24"/>
        </w:rPr>
        <w:sectPr w:rsidR="002D7535" w:rsidRPr="002D7535" w:rsidSect="002F0A09">
          <w:pgSz w:w="16838" w:h="11906" w:orient="landscape" w:code="9"/>
          <w:pgMar w:top="1134" w:right="1134" w:bottom="1134" w:left="1134" w:header="709" w:footer="709" w:gutter="0"/>
          <w:cols w:space="708"/>
          <w:docGrid w:linePitch="360"/>
        </w:sectPr>
      </w:pPr>
    </w:p>
    <w:p w14:paraId="7B41030C" w14:textId="478D4F2F" w:rsidR="002D7535" w:rsidRPr="002D7535" w:rsidRDefault="006650A4" w:rsidP="002D7535">
      <w:pPr>
        <w:spacing w:after="0" w:line="240" w:lineRule="auto"/>
        <w:rPr>
          <w:b/>
          <w:bCs/>
          <w:sz w:val="24"/>
          <w:szCs w:val="24"/>
        </w:rPr>
      </w:pPr>
      <w:bookmarkStart w:id="164" w:name="Interviews44"/>
      <w:bookmarkEnd w:id="164"/>
      <w:r>
        <w:rPr>
          <w:b/>
          <w:bCs/>
          <w:sz w:val="24"/>
          <w:szCs w:val="24"/>
        </w:rPr>
        <w:lastRenderedPageBreak/>
        <w:t xml:space="preserve">4.4 </w:t>
      </w:r>
      <w:r w:rsidR="002D7535" w:rsidRPr="002D7535">
        <w:rPr>
          <w:b/>
          <w:bCs/>
          <w:sz w:val="24"/>
          <w:szCs w:val="24"/>
        </w:rPr>
        <w:t>Interviews</w:t>
      </w:r>
    </w:p>
    <w:p w14:paraId="081EE118" w14:textId="77777777" w:rsidR="002D7535" w:rsidRPr="002D7535" w:rsidRDefault="002D7535" w:rsidP="002D7535">
      <w:pPr>
        <w:spacing w:after="0" w:line="240" w:lineRule="auto"/>
        <w:rPr>
          <w:b/>
          <w:bCs/>
          <w:sz w:val="24"/>
          <w:szCs w:val="24"/>
        </w:rPr>
      </w:pPr>
    </w:p>
    <w:p w14:paraId="23AE0167" w14:textId="290C4D32" w:rsidR="002D7535" w:rsidRPr="002D7535" w:rsidRDefault="006650A4" w:rsidP="002D7535">
      <w:pPr>
        <w:spacing w:after="0" w:line="240" w:lineRule="auto"/>
        <w:rPr>
          <w:b/>
          <w:bCs/>
          <w:sz w:val="24"/>
          <w:szCs w:val="24"/>
        </w:rPr>
      </w:pPr>
      <w:bookmarkStart w:id="165" w:name="Description441"/>
      <w:bookmarkEnd w:id="165"/>
      <w:r>
        <w:rPr>
          <w:b/>
          <w:bCs/>
          <w:sz w:val="24"/>
          <w:szCs w:val="24"/>
        </w:rPr>
        <w:t xml:space="preserve">4.4.1 </w:t>
      </w:r>
      <w:r w:rsidR="002D7535" w:rsidRPr="002D7535">
        <w:rPr>
          <w:b/>
          <w:bCs/>
          <w:sz w:val="24"/>
          <w:szCs w:val="24"/>
        </w:rPr>
        <w:t>Description of interviews and participants</w:t>
      </w:r>
    </w:p>
    <w:p w14:paraId="6578A249" w14:textId="77777777" w:rsidR="002D7535" w:rsidRPr="002D7535" w:rsidRDefault="002D7535" w:rsidP="002D7535">
      <w:pPr>
        <w:spacing w:after="0" w:line="240" w:lineRule="auto"/>
        <w:rPr>
          <w:sz w:val="24"/>
          <w:szCs w:val="24"/>
        </w:rPr>
      </w:pPr>
    </w:p>
    <w:p w14:paraId="5FF6AA80" w14:textId="77777777" w:rsidR="002D7535" w:rsidRPr="002D7535" w:rsidRDefault="002D7535" w:rsidP="002D7535">
      <w:pPr>
        <w:spacing w:after="0" w:line="240" w:lineRule="auto"/>
        <w:rPr>
          <w:sz w:val="24"/>
          <w:szCs w:val="24"/>
        </w:rPr>
      </w:pPr>
      <w:r w:rsidRPr="002D7535">
        <w:rPr>
          <w:sz w:val="24"/>
          <w:szCs w:val="24"/>
        </w:rPr>
        <w:t xml:space="preserve">A total of 20 interviews were carried out between May 2021 and June 2022, with 23 people interviewed overall. One person was interviewed twice and three group interviews were carried out, comprised of two or three people each. Interviews lasted between 43 minutes and two hours 17 minutes, with the average being 1 hour 4 minutes. One interview was conducted by telephone and the remainder using Zoom software. </w:t>
      </w:r>
    </w:p>
    <w:p w14:paraId="14F7E47E" w14:textId="77777777" w:rsidR="002D7535" w:rsidRPr="002D7535" w:rsidRDefault="002D7535" w:rsidP="002D7535">
      <w:pPr>
        <w:spacing w:after="0" w:line="240" w:lineRule="auto"/>
        <w:rPr>
          <w:sz w:val="24"/>
          <w:szCs w:val="24"/>
        </w:rPr>
      </w:pPr>
    </w:p>
    <w:p w14:paraId="05057026" w14:textId="77777777" w:rsidR="002D7535" w:rsidRPr="002D7535" w:rsidRDefault="002D7535" w:rsidP="002D7535">
      <w:pPr>
        <w:spacing w:after="0" w:line="240" w:lineRule="auto"/>
        <w:rPr>
          <w:sz w:val="24"/>
          <w:szCs w:val="24"/>
        </w:rPr>
      </w:pPr>
      <w:r w:rsidRPr="002D7535">
        <w:rPr>
          <w:sz w:val="24"/>
          <w:szCs w:val="24"/>
        </w:rPr>
        <w:t xml:space="preserve">Demographic and involvement characteristics were collected from each participant prior to their interview. Approximately half the participants identified as public members, patients and/or carers and the remaining half academics, of a range of roles including coordinators. Some also identified as clinicians or ex-clinicians, including in palliative care service provision. A range of ages, genders, ethnicities and health conditions, where relevant, was achieved in the sampling. </w:t>
      </w:r>
    </w:p>
    <w:p w14:paraId="3CAC0206" w14:textId="77777777" w:rsidR="002D7535" w:rsidRPr="002D7535" w:rsidRDefault="002D7535" w:rsidP="002D7535">
      <w:pPr>
        <w:spacing w:after="0" w:line="240" w:lineRule="auto"/>
        <w:rPr>
          <w:sz w:val="24"/>
          <w:szCs w:val="24"/>
        </w:rPr>
      </w:pPr>
    </w:p>
    <w:p w14:paraId="2DD67E11" w14:textId="77777777" w:rsidR="002D7535" w:rsidRPr="002D7535" w:rsidRDefault="002D7535" w:rsidP="002D7535">
      <w:pPr>
        <w:spacing w:after="0" w:line="240" w:lineRule="auto"/>
        <w:rPr>
          <w:sz w:val="24"/>
          <w:szCs w:val="24"/>
        </w:rPr>
      </w:pPr>
      <w:r w:rsidRPr="002D7535">
        <w:rPr>
          <w:sz w:val="24"/>
          <w:szCs w:val="24"/>
        </w:rPr>
        <w:t>With regard to involvement characteristics, participants had carried out involvement from less than two years to over ten, with about 40% of participants having undertaken involvement in other settings such as education or service provision. Approximately 60% had experience of involvement in other areas of health and social care research besides palliative care. A range of involvement activities were mentioned with most participants having experience of advisory or reference groups and online forums or groups.</w:t>
      </w:r>
    </w:p>
    <w:p w14:paraId="18AF1C82" w14:textId="77777777" w:rsidR="002D7535" w:rsidRPr="002D7535" w:rsidRDefault="002D7535" w:rsidP="002D7535">
      <w:pPr>
        <w:spacing w:after="0" w:line="240" w:lineRule="auto"/>
        <w:rPr>
          <w:sz w:val="24"/>
          <w:szCs w:val="24"/>
        </w:rPr>
      </w:pPr>
    </w:p>
    <w:p w14:paraId="10E561E6" w14:textId="3DC00F0D" w:rsidR="002D7535" w:rsidRPr="002D7535" w:rsidRDefault="002D7535" w:rsidP="002D7535">
      <w:pPr>
        <w:spacing w:after="0" w:line="240" w:lineRule="auto"/>
        <w:rPr>
          <w:sz w:val="24"/>
          <w:szCs w:val="24"/>
        </w:rPr>
      </w:pPr>
      <w:r w:rsidRPr="002D7535">
        <w:rPr>
          <w:sz w:val="24"/>
          <w:szCs w:val="24"/>
        </w:rPr>
        <w:t>All characteristics were collated and are presented below (</w:t>
      </w:r>
      <w:hyperlink w:anchor="Table6" w:history="1">
        <w:r w:rsidRPr="00D67A12">
          <w:rPr>
            <w:rStyle w:val="Hyperlink"/>
            <w:b/>
            <w:bCs/>
            <w:sz w:val="24"/>
            <w:szCs w:val="24"/>
          </w:rPr>
          <w:t>Table 6. Demographic characteristics</w:t>
        </w:r>
      </w:hyperlink>
      <w:r w:rsidRPr="002D7535">
        <w:rPr>
          <w:b/>
          <w:bCs/>
          <w:sz w:val="24"/>
          <w:szCs w:val="24"/>
        </w:rPr>
        <w:t xml:space="preserve">; </w:t>
      </w:r>
      <w:hyperlink w:anchor="Table7" w:history="1">
        <w:r w:rsidRPr="00D67A12">
          <w:rPr>
            <w:rStyle w:val="Hyperlink"/>
            <w:b/>
            <w:bCs/>
            <w:sz w:val="24"/>
            <w:szCs w:val="24"/>
          </w:rPr>
          <w:t>Table 7. Involvement characteristics</w:t>
        </w:r>
      </w:hyperlink>
      <w:r w:rsidRPr="002D7535">
        <w:rPr>
          <w:sz w:val="24"/>
          <w:szCs w:val="24"/>
        </w:rPr>
        <w:t>)</w:t>
      </w:r>
    </w:p>
    <w:p w14:paraId="4AE970A6" w14:textId="77777777" w:rsidR="002D7535" w:rsidRPr="002D7535" w:rsidRDefault="002D7535" w:rsidP="002D7535">
      <w:r w:rsidRPr="002D7535">
        <w:br w:type="page"/>
      </w:r>
    </w:p>
    <w:p w14:paraId="78935DB4" w14:textId="77777777" w:rsidR="002D7535" w:rsidRPr="002D7535" w:rsidRDefault="002D7535" w:rsidP="002D7535">
      <w:pPr>
        <w:spacing w:after="0" w:line="240" w:lineRule="auto"/>
      </w:pPr>
      <w:r w:rsidRPr="002D7535">
        <w:rPr>
          <w:noProof/>
        </w:rPr>
        <w:lastRenderedPageBreak/>
        <mc:AlternateContent>
          <mc:Choice Requires="wpg">
            <w:drawing>
              <wp:anchor distT="0" distB="0" distL="114300" distR="114300" simplePos="0" relativeHeight="251747328" behindDoc="0" locked="0" layoutInCell="1" allowOverlap="1" wp14:anchorId="36D9583C" wp14:editId="4B1ACA9E">
                <wp:simplePos x="0" y="0"/>
                <wp:positionH relativeFrom="column">
                  <wp:posOffset>-46990</wp:posOffset>
                </wp:positionH>
                <wp:positionV relativeFrom="paragraph">
                  <wp:posOffset>266700</wp:posOffset>
                </wp:positionV>
                <wp:extent cx="6149340" cy="5492750"/>
                <wp:effectExtent l="0" t="0" r="3810" b="0"/>
                <wp:wrapNone/>
                <wp:docPr id="1423368278" name="Group 1423368278"/>
                <wp:cNvGraphicFramePr/>
                <a:graphic xmlns:a="http://schemas.openxmlformats.org/drawingml/2006/main">
                  <a:graphicData uri="http://schemas.microsoft.com/office/word/2010/wordprocessingGroup">
                    <wpg:wgp>
                      <wpg:cNvGrpSpPr/>
                      <wpg:grpSpPr>
                        <a:xfrm>
                          <a:off x="0" y="0"/>
                          <a:ext cx="6149340" cy="5492750"/>
                          <a:chOff x="0" y="0"/>
                          <a:chExt cx="6149340" cy="5218724"/>
                        </a:xfrm>
                      </wpg:grpSpPr>
                      <wps:wsp>
                        <wps:cNvPr id="1764267357" name="Text Box 1764267357"/>
                        <wps:cNvSpPr txBox="1"/>
                        <wps:spPr>
                          <a:xfrm>
                            <a:off x="0" y="0"/>
                            <a:ext cx="6149340" cy="5218724"/>
                          </a:xfrm>
                          <a:prstGeom prst="rect">
                            <a:avLst/>
                          </a:prstGeom>
                          <a:solidFill>
                            <a:sysClr val="window" lastClr="FFFFFF"/>
                          </a:solidFill>
                          <a:ln w="6350">
                            <a:noFill/>
                          </a:ln>
                        </wps:spPr>
                        <wps:txbx>
                          <w:txbxContent>
                            <w:tbl>
                              <w:tblPr>
                                <w:tblStyle w:val="TableGrid"/>
                                <w:tblW w:w="9351" w:type="dxa"/>
                                <w:tblLook w:val="04A0" w:firstRow="1" w:lastRow="0" w:firstColumn="1" w:lastColumn="0" w:noHBand="0" w:noVBand="1"/>
                              </w:tblPr>
                              <w:tblGrid>
                                <w:gridCol w:w="3656"/>
                                <w:gridCol w:w="419"/>
                                <w:gridCol w:w="567"/>
                                <w:gridCol w:w="4709"/>
                              </w:tblGrid>
                              <w:tr w:rsidR="002D7535" w:rsidRPr="007B7DE2" w14:paraId="0B23D002" w14:textId="77777777" w:rsidTr="0099247A">
                                <w:tc>
                                  <w:tcPr>
                                    <w:tcW w:w="3681" w:type="dxa"/>
                                  </w:tcPr>
                                  <w:p w14:paraId="484DF285" w14:textId="77777777" w:rsidR="002D7535" w:rsidRPr="007B7DE2" w:rsidRDefault="002D7535" w:rsidP="0056549F">
                                    <w:pPr>
                                      <w:rPr>
                                        <w:b/>
                                        <w:bCs/>
                                        <w:sz w:val="20"/>
                                        <w:szCs w:val="20"/>
                                      </w:rPr>
                                    </w:pPr>
                                    <w:r w:rsidRPr="007B7DE2">
                                      <w:rPr>
                                        <w:b/>
                                        <w:bCs/>
                                        <w:sz w:val="20"/>
                                        <w:szCs w:val="20"/>
                                      </w:rPr>
                                      <w:t>Demographic Characteristics</w:t>
                                    </w:r>
                                  </w:p>
                                </w:tc>
                                <w:tc>
                                  <w:tcPr>
                                    <w:tcW w:w="283" w:type="dxa"/>
                                  </w:tcPr>
                                  <w:p w14:paraId="715DA411" w14:textId="77777777" w:rsidR="002D7535" w:rsidRPr="007B7DE2" w:rsidRDefault="002D7535" w:rsidP="0056549F">
                                    <w:pPr>
                                      <w:jc w:val="right"/>
                                      <w:rPr>
                                        <w:b/>
                                        <w:bCs/>
                                        <w:sz w:val="20"/>
                                        <w:szCs w:val="20"/>
                                      </w:rPr>
                                    </w:pPr>
                                    <w:r w:rsidRPr="007B7DE2">
                                      <w:rPr>
                                        <w:b/>
                                        <w:bCs/>
                                        <w:sz w:val="20"/>
                                        <w:szCs w:val="20"/>
                                      </w:rPr>
                                      <w:t>n</w:t>
                                    </w:r>
                                  </w:p>
                                </w:tc>
                                <w:tc>
                                  <w:tcPr>
                                    <w:tcW w:w="567" w:type="dxa"/>
                                  </w:tcPr>
                                  <w:p w14:paraId="306C1285" w14:textId="77777777" w:rsidR="002D7535" w:rsidRPr="007B7DE2" w:rsidRDefault="002D7535" w:rsidP="0056549F">
                                    <w:pPr>
                                      <w:jc w:val="right"/>
                                      <w:rPr>
                                        <w:b/>
                                        <w:bCs/>
                                        <w:sz w:val="20"/>
                                        <w:szCs w:val="20"/>
                                      </w:rPr>
                                    </w:pPr>
                                    <w:r w:rsidRPr="007B7DE2">
                                      <w:rPr>
                                        <w:b/>
                                        <w:bCs/>
                                        <w:sz w:val="20"/>
                                        <w:szCs w:val="20"/>
                                      </w:rPr>
                                      <w:t>%</w:t>
                                    </w:r>
                                  </w:p>
                                </w:tc>
                                <w:tc>
                                  <w:tcPr>
                                    <w:tcW w:w="4820" w:type="dxa"/>
                                  </w:tcPr>
                                  <w:p w14:paraId="3D0F32FC" w14:textId="77777777" w:rsidR="002D7535" w:rsidRPr="007B7DE2" w:rsidRDefault="002D7535" w:rsidP="0056549F">
                                    <w:pPr>
                                      <w:rPr>
                                        <w:b/>
                                        <w:bCs/>
                                        <w:sz w:val="20"/>
                                        <w:szCs w:val="20"/>
                                      </w:rPr>
                                    </w:pPr>
                                    <w:r w:rsidRPr="007B7DE2">
                                      <w:rPr>
                                        <w:b/>
                                        <w:bCs/>
                                        <w:sz w:val="20"/>
                                        <w:szCs w:val="20"/>
                                      </w:rPr>
                                      <w:t>Notes</w:t>
                                    </w:r>
                                  </w:p>
                                </w:tc>
                              </w:tr>
                              <w:tr w:rsidR="002D7535" w:rsidRPr="007B7DE2" w14:paraId="4DF27156" w14:textId="77777777" w:rsidTr="0099247A">
                                <w:tc>
                                  <w:tcPr>
                                    <w:tcW w:w="3681" w:type="dxa"/>
                                  </w:tcPr>
                                  <w:p w14:paraId="77EF83C3" w14:textId="77777777" w:rsidR="002D7535" w:rsidRPr="007B7DE2" w:rsidRDefault="002D7535" w:rsidP="0056549F">
                                    <w:pPr>
                                      <w:tabs>
                                        <w:tab w:val="left" w:pos="2880"/>
                                      </w:tabs>
                                      <w:rPr>
                                        <w:b/>
                                        <w:bCs/>
                                        <w:sz w:val="20"/>
                                        <w:szCs w:val="20"/>
                                      </w:rPr>
                                    </w:pPr>
                                    <w:r w:rsidRPr="007B7DE2">
                                      <w:rPr>
                                        <w:b/>
                                        <w:bCs/>
                                        <w:sz w:val="20"/>
                                        <w:szCs w:val="20"/>
                                      </w:rPr>
                                      <w:t xml:space="preserve">Age </w:t>
                                    </w:r>
                                    <w:r>
                                      <w:rPr>
                                        <w:b/>
                                        <w:bCs/>
                                        <w:sz w:val="20"/>
                                        <w:szCs w:val="20"/>
                                      </w:rPr>
                                      <w:t>(</w:t>
                                    </w:r>
                                    <w:r w:rsidRPr="007B7DE2">
                                      <w:rPr>
                                        <w:b/>
                                        <w:bCs/>
                                        <w:sz w:val="20"/>
                                        <w:szCs w:val="20"/>
                                      </w:rPr>
                                      <w:t>years</w:t>
                                    </w:r>
                                    <w:r>
                                      <w:rPr>
                                        <w:b/>
                                        <w:bCs/>
                                        <w:sz w:val="20"/>
                                        <w:szCs w:val="20"/>
                                      </w:rPr>
                                      <w:t>)</w:t>
                                    </w:r>
                                  </w:p>
                                  <w:p w14:paraId="3A9EC208" w14:textId="77777777" w:rsidR="002D7535" w:rsidRPr="007B7DE2" w:rsidRDefault="002D7535" w:rsidP="0056549F">
                                    <w:pPr>
                                      <w:tabs>
                                        <w:tab w:val="left" w:pos="2880"/>
                                      </w:tabs>
                                      <w:ind w:left="600" w:hanging="600"/>
                                      <w:rPr>
                                        <w:sz w:val="20"/>
                                        <w:szCs w:val="20"/>
                                      </w:rPr>
                                    </w:pPr>
                                    <w:r w:rsidRPr="007B7DE2">
                                      <w:rPr>
                                        <w:sz w:val="20"/>
                                        <w:szCs w:val="20"/>
                                      </w:rPr>
                                      <w:t>26-35</w:t>
                                    </w:r>
                                  </w:p>
                                  <w:p w14:paraId="77867FD9" w14:textId="77777777" w:rsidR="002D7535" w:rsidRPr="007B7DE2" w:rsidRDefault="002D7535" w:rsidP="0056549F">
                                    <w:pPr>
                                      <w:tabs>
                                        <w:tab w:val="left" w:pos="2880"/>
                                      </w:tabs>
                                      <w:ind w:left="600" w:hanging="600"/>
                                      <w:rPr>
                                        <w:sz w:val="20"/>
                                        <w:szCs w:val="20"/>
                                      </w:rPr>
                                    </w:pPr>
                                    <w:r w:rsidRPr="007B7DE2">
                                      <w:rPr>
                                        <w:sz w:val="20"/>
                                        <w:szCs w:val="20"/>
                                      </w:rPr>
                                      <w:t>36-45</w:t>
                                    </w:r>
                                  </w:p>
                                  <w:p w14:paraId="7DE3AAF4" w14:textId="77777777" w:rsidR="002D7535" w:rsidRPr="007B7DE2" w:rsidRDefault="002D7535" w:rsidP="0056549F">
                                    <w:pPr>
                                      <w:tabs>
                                        <w:tab w:val="left" w:pos="2880"/>
                                      </w:tabs>
                                      <w:ind w:left="600" w:hanging="600"/>
                                      <w:rPr>
                                        <w:sz w:val="20"/>
                                        <w:szCs w:val="20"/>
                                      </w:rPr>
                                    </w:pPr>
                                    <w:r w:rsidRPr="007B7DE2">
                                      <w:rPr>
                                        <w:sz w:val="20"/>
                                        <w:szCs w:val="20"/>
                                      </w:rPr>
                                      <w:t>46-55</w:t>
                                    </w:r>
                                  </w:p>
                                  <w:p w14:paraId="22224E0D" w14:textId="77777777" w:rsidR="002D7535" w:rsidRPr="007B7DE2" w:rsidRDefault="002D7535" w:rsidP="0056549F">
                                    <w:pPr>
                                      <w:tabs>
                                        <w:tab w:val="left" w:pos="2880"/>
                                      </w:tabs>
                                      <w:ind w:left="600" w:hanging="600"/>
                                      <w:rPr>
                                        <w:sz w:val="20"/>
                                        <w:szCs w:val="20"/>
                                      </w:rPr>
                                    </w:pPr>
                                    <w:r w:rsidRPr="007B7DE2">
                                      <w:rPr>
                                        <w:sz w:val="20"/>
                                        <w:szCs w:val="20"/>
                                      </w:rPr>
                                      <w:t>56-65</w:t>
                                    </w:r>
                                  </w:p>
                                  <w:p w14:paraId="1919027F" w14:textId="77777777" w:rsidR="002D7535" w:rsidRPr="007B7DE2" w:rsidRDefault="002D7535" w:rsidP="0056549F">
                                    <w:pPr>
                                      <w:tabs>
                                        <w:tab w:val="left" w:pos="2880"/>
                                      </w:tabs>
                                      <w:ind w:left="600" w:hanging="600"/>
                                      <w:rPr>
                                        <w:sz w:val="20"/>
                                        <w:szCs w:val="20"/>
                                      </w:rPr>
                                    </w:pPr>
                                    <w:r w:rsidRPr="007B7DE2">
                                      <w:rPr>
                                        <w:sz w:val="20"/>
                                        <w:szCs w:val="20"/>
                                      </w:rPr>
                                      <w:t>66-75</w:t>
                                    </w:r>
                                  </w:p>
                                  <w:p w14:paraId="6F817755" w14:textId="77777777" w:rsidR="002D7535" w:rsidRPr="007B7DE2" w:rsidRDefault="002D7535" w:rsidP="0056549F">
                                    <w:pPr>
                                      <w:tabs>
                                        <w:tab w:val="left" w:pos="2880"/>
                                      </w:tabs>
                                      <w:ind w:left="600" w:hanging="600"/>
                                      <w:rPr>
                                        <w:b/>
                                        <w:bCs/>
                                        <w:sz w:val="20"/>
                                        <w:szCs w:val="20"/>
                                      </w:rPr>
                                    </w:pPr>
                                    <w:r w:rsidRPr="007B7DE2">
                                      <w:rPr>
                                        <w:sz w:val="20"/>
                                        <w:szCs w:val="20"/>
                                      </w:rPr>
                                      <w:t>Over 75</w:t>
                                    </w:r>
                                  </w:p>
                                </w:tc>
                                <w:tc>
                                  <w:tcPr>
                                    <w:tcW w:w="283" w:type="dxa"/>
                                  </w:tcPr>
                                  <w:p w14:paraId="54CBF6BB" w14:textId="77777777" w:rsidR="002D7535" w:rsidRPr="007B7DE2" w:rsidRDefault="002D7535" w:rsidP="0056549F">
                                    <w:pPr>
                                      <w:rPr>
                                        <w:sz w:val="20"/>
                                        <w:szCs w:val="20"/>
                                      </w:rPr>
                                    </w:pPr>
                                  </w:p>
                                  <w:p w14:paraId="2FC551B4" w14:textId="77777777" w:rsidR="002D7535" w:rsidRPr="007B7DE2" w:rsidRDefault="002D7535" w:rsidP="0056549F">
                                    <w:pPr>
                                      <w:jc w:val="right"/>
                                      <w:rPr>
                                        <w:sz w:val="20"/>
                                        <w:szCs w:val="20"/>
                                      </w:rPr>
                                    </w:pPr>
                                    <w:r w:rsidRPr="007B7DE2">
                                      <w:rPr>
                                        <w:sz w:val="20"/>
                                        <w:szCs w:val="20"/>
                                      </w:rPr>
                                      <w:t>3</w:t>
                                    </w:r>
                                  </w:p>
                                  <w:p w14:paraId="3FDC4434" w14:textId="77777777" w:rsidR="002D7535" w:rsidRPr="007B7DE2" w:rsidRDefault="002D7535" w:rsidP="0056549F">
                                    <w:pPr>
                                      <w:jc w:val="right"/>
                                      <w:rPr>
                                        <w:sz w:val="20"/>
                                        <w:szCs w:val="20"/>
                                      </w:rPr>
                                    </w:pPr>
                                    <w:r w:rsidRPr="007B7DE2">
                                      <w:rPr>
                                        <w:sz w:val="20"/>
                                        <w:szCs w:val="20"/>
                                      </w:rPr>
                                      <w:t>3</w:t>
                                    </w:r>
                                  </w:p>
                                  <w:p w14:paraId="00314241" w14:textId="77777777" w:rsidR="002D7535" w:rsidRPr="007B7DE2" w:rsidRDefault="002D7535" w:rsidP="0056549F">
                                    <w:pPr>
                                      <w:jc w:val="right"/>
                                      <w:rPr>
                                        <w:sz w:val="20"/>
                                        <w:szCs w:val="20"/>
                                      </w:rPr>
                                    </w:pPr>
                                    <w:r w:rsidRPr="007B7DE2">
                                      <w:rPr>
                                        <w:sz w:val="20"/>
                                        <w:szCs w:val="20"/>
                                      </w:rPr>
                                      <w:t>5</w:t>
                                    </w:r>
                                  </w:p>
                                  <w:p w14:paraId="7CC77666" w14:textId="77777777" w:rsidR="002D7535" w:rsidRPr="007B7DE2" w:rsidRDefault="002D7535" w:rsidP="0056549F">
                                    <w:pPr>
                                      <w:jc w:val="right"/>
                                      <w:rPr>
                                        <w:sz w:val="20"/>
                                        <w:szCs w:val="20"/>
                                      </w:rPr>
                                    </w:pPr>
                                    <w:r w:rsidRPr="007B7DE2">
                                      <w:rPr>
                                        <w:sz w:val="20"/>
                                        <w:szCs w:val="20"/>
                                      </w:rPr>
                                      <w:t>6</w:t>
                                    </w:r>
                                  </w:p>
                                  <w:p w14:paraId="0B162F81" w14:textId="77777777" w:rsidR="002D7535" w:rsidRPr="007B7DE2" w:rsidRDefault="002D7535" w:rsidP="0056549F">
                                    <w:pPr>
                                      <w:jc w:val="right"/>
                                      <w:rPr>
                                        <w:sz w:val="20"/>
                                        <w:szCs w:val="20"/>
                                      </w:rPr>
                                    </w:pPr>
                                    <w:r w:rsidRPr="007B7DE2">
                                      <w:rPr>
                                        <w:sz w:val="20"/>
                                        <w:szCs w:val="20"/>
                                      </w:rPr>
                                      <w:t>3</w:t>
                                    </w:r>
                                  </w:p>
                                  <w:p w14:paraId="6D2920E2" w14:textId="77777777" w:rsidR="002D7535" w:rsidRPr="007B7DE2" w:rsidRDefault="002D7535" w:rsidP="0056549F">
                                    <w:pPr>
                                      <w:jc w:val="right"/>
                                      <w:rPr>
                                        <w:sz w:val="20"/>
                                        <w:szCs w:val="20"/>
                                      </w:rPr>
                                    </w:pPr>
                                    <w:r w:rsidRPr="007B7DE2">
                                      <w:rPr>
                                        <w:sz w:val="20"/>
                                        <w:szCs w:val="20"/>
                                      </w:rPr>
                                      <w:t>3</w:t>
                                    </w:r>
                                  </w:p>
                                </w:tc>
                                <w:tc>
                                  <w:tcPr>
                                    <w:tcW w:w="567" w:type="dxa"/>
                                  </w:tcPr>
                                  <w:p w14:paraId="5DDF60B5" w14:textId="77777777" w:rsidR="002D7535" w:rsidRPr="007B7DE2" w:rsidRDefault="002D7535" w:rsidP="0056549F">
                                    <w:pPr>
                                      <w:rPr>
                                        <w:sz w:val="20"/>
                                        <w:szCs w:val="20"/>
                                      </w:rPr>
                                    </w:pPr>
                                  </w:p>
                                  <w:p w14:paraId="5D8DDB17" w14:textId="77777777" w:rsidR="002D7535" w:rsidRPr="007B7DE2" w:rsidRDefault="002D7535" w:rsidP="0056549F">
                                    <w:pPr>
                                      <w:jc w:val="right"/>
                                      <w:rPr>
                                        <w:sz w:val="20"/>
                                        <w:szCs w:val="20"/>
                                      </w:rPr>
                                    </w:pPr>
                                    <w:r w:rsidRPr="007B7DE2">
                                      <w:rPr>
                                        <w:sz w:val="20"/>
                                        <w:szCs w:val="20"/>
                                      </w:rPr>
                                      <w:t>13%</w:t>
                                    </w:r>
                                  </w:p>
                                  <w:p w14:paraId="261AEB4E" w14:textId="77777777" w:rsidR="002D7535" w:rsidRPr="007B7DE2" w:rsidRDefault="002D7535" w:rsidP="0056549F">
                                    <w:pPr>
                                      <w:jc w:val="right"/>
                                      <w:rPr>
                                        <w:sz w:val="20"/>
                                        <w:szCs w:val="20"/>
                                      </w:rPr>
                                    </w:pPr>
                                    <w:r w:rsidRPr="007B7DE2">
                                      <w:rPr>
                                        <w:sz w:val="20"/>
                                        <w:szCs w:val="20"/>
                                      </w:rPr>
                                      <w:t>13%</w:t>
                                    </w:r>
                                  </w:p>
                                  <w:p w14:paraId="71C1E307" w14:textId="77777777" w:rsidR="002D7535" w:rsidRPr="007B7DE2" w:rsidRDefault="002D7535" w:rsidP="0056549F">
                                    <w:pPr>
                                      <w:jc w:val="right"/>
                                      <w:rPr>
                                        <w:sz w:val="20"/>
                                        <w:szCs w:val="20"/>
                                      </w:rPr>
                                    </w:pPr>
                                    <w:r w:rsidRPr="007B7DE2">
                                      <w:rPr>
                                        <w:sz w:val="20"/>
                                        <w:szCs w:val="20"/>
                                      </w:rPr>
                                      <w:t>22%</w:t>
                                    </w:r>
                                  </w:p>
                                  <w:p w14:paraId="362F7FA0" w14:textId="77777777" w:rsidR="002D7535" w:rsidRPr="007B7DE2" w:rsidRDefault="002D7535" w:rsidP="0056549F">
                                    <w:pPr>
                                      <w:jc w:val="right"/>
                                      <w:rPr>
                                        <w:sz w:val="20"/>
                                        <w:szCs w:val="20"/>
                                      </w:rPr>
                                    </w:pPr>
                                    <w:r w:rsidRPr="007B7DE2">
                                      <w:rPr>
                                        <w:sz w:val="20"/>
                                        <w:szCs w:val="20"/>
                                      </w:rPr>
                                      <w:t>26%</w:t>
                                    </w:r>
                                  </w:p>
                                  <w:p w14:paraId="573FEF2C" w14:textId="77777777" w:rsidR="002D7535" w:rsidRPr="007B7DE2" w:rsidRDefault="002D7535" w:rsidP="0056549F">
                                    <w:pPr>
                                      <w:jc w:val="right"/>
                                      <w:rPr>
                                        <w:sz w:val="20"/>
                                        <w:szCs w:val="20"/>
                                      </w:rPr>
                                    </w:pPr>
                                    <w:r w:rsidRPr="007B7DE2">
                                      <w:rPr>
                                        <w:sz w:val="20"/>
                                        <w:szCs w:val="20"/>
                                      </w:rPr>
                                      <w:t>13%</w:t>
                                    </w:r>
                                  </w:p>
                                  <w:p w14:paraId="4AC740DA" w14:textId="77777777" w:rsidR="002D7535" w:rsidRPr="007B7DE2" w:rsidRDefault="002D7535" w:rsidP="0056549F">
                                    <w:pPr>
                                      <w:jc w:val="right"/>
                                      <w:rPr>
                                        <w:sz w:val="20"/>
                                        <w:szCs w:val="20"/>
                                      </w:rPr>
                                    </w:pPr>
                                    <w:r w:rsidRPr="007B7DE2">
                                      <w:rPr>
                                        <w:sz w:val="20"/>
                                        <w:szCs w:val="20"/>
                                      </w:rPr>
                                      <w:t>13%</w:t>
                                    </w:r>
                                  </w:p>
                                </w:tc>
                                <w:tc>
                                  <w:tcPr>
                                    <w:tcW w:w="4820" w:type="dxa"/>
                                  </w:tcPr>
                                  <w:p w14:paraId="590FCB2D" w14:textId="77777777" w:rsidR="002D7535" w:rsidRPr="007B7DE2" w:rsidRDefault="002D7535" w:rsidP="0056549F">
                                    <w:pPr>
                                      <w:rPr>
                                        <w:sz w:val="20"/>
                                        <w:szCs w:val="20"/>
                                      </w:rPr>
                                    </w:pPr>
                                  </w:p>
                                </w:tc>
                              </w:tr>
                              <w:tr w:rsidR="002D7535" w:rsidRPr="007B7DE2" w14:paraId="73F61903" w14:textId="77777777" w:rsidTr="0099247A">
                                <w:tc>
                                  <w:tcPr>
                                    <w:tcW w:w="3681" w:type="dxa"/>
                                  </w:tcPr>
                                  <w:p w14:paraId="68F2D0F9" w14:textId="77777777" w:rsidR="002D7535" w:rsidRPr="007B7DE2" w:rsidRDefault="002D7535" w:rsidP="0056549F">
                                    <w:pPr>
                                      <w:rPr>
                                        <w:b/>
                                        <w:bCs/>
                                        <w:sz w:val="20"/>
                                        <w:szCs w:val="20"/>
                                      </w:rPr>
                                    </w:pPr>
                                    <w:r w:rsidRPr="007B7DE2">
                                      <w:rPr>
                                        <w:b/>
                                        <w:bCs/>
                                        <w:sz w:val="20"/>
                                        <w:szCs w:val="20"/>
                                      </w:rPr>
                                      <w:t>Gender</w:t>
                                    </w:r>
                                  </w:p>
                                  <w:p w14:paraId="4647CD67" w14:textId="77777777" w:rsidR="002D7535" w:rsidRPr="007B7DE2" w:rsidRDefault="002D7535" w:rsidP="0056549F">
                                    <w:pPr>
                                      <w:rPr>
                                        <w:sz w:val="20"/>
                                        <w:szCs w:val="20"/>
                                      </w:rPr>
                                    </w:pPr>
                                    <w:r w:rsidRPr="007B7DE2">
                                      <w:rPr>
                                        <w:sz w:val="20"/>
                                        <w:szCs w:val="20"/>
                                      </w:rPr>
                                      <w:t>Female</w:t>
                                    </w:r>
                                  </w:p>
                                  <w:p w14:paraId="4B9FC64E" w14:textId="77777777" w:rsidR="002D7535" w:rsidRPr="007B7DE2" w:rsidRDefault="002D7535" w:rsidP="0056549F">
                                    <w:pPr>
                                      <w:rPr>
                                        <w:b/>
                                        <w:bCs/>
                                        <w:sz w:val="20"/>
                                        <w:szCs w:val="20"/>
                                      </w:rPr>
                                    </w:pPr>
                                    <w:r w:rsidRPr="007B7DE2">
                                      <w:rPr>
                                        <w:sz w:val="20"/>
                                        <w:szCs w:val="20"/>
                                      </w:rPr>
                                      <w:t>Male</w:t>
                                    </w:r>
                                  </w:p>
                                </w:tc>
                                <w:tc>
                                  <w:tcPr>
                                    <w:tcW w:w="283" w:type="dxa"/>
                                  </w:tcPr>
                                  <w:p w14:paraId="4B8768AA" w14:textId="77777777" w:rsidR="002D7535" w:rsidRPr="007B7DE2" w:rsidRDefault="002D7535" w:rsidP="0056549F">
                                    <w:pPr>
                                      <w:rPr>
                                        <w:sz w:val="20"/>
                                        <w:szCs w:val="20"/>
                                      </w:rPr>
                                    </w:pPr>
                                  </w:p>
                                  <w:p w14:paraId="24C722CB" w14:textId="77777777" w:rsidR="002D7535" w:rsidRPr="007B7DE2" w:rsidRDefault="002D7535" w:rsidP="0056549F">
                                    <w:pPr>
                                      <w:jc w:val="right"/>
                                      <w:rPr>
                                        <w:sz w:val="20"/>
                                        <w:szCs w:val="20"/>
                                      </w:rPr>
                                    </w:pPr>
                                    <w:r w:rsidRPr="007B7DE2">
                                      <w:rPr>
                                        <w:sz w:val="20"/>
                                        <w:szCs w:val="20"/>
                                      </w:rPr>
                                      <w:t>15</w:t>
                                    </w:r>
                                  </w:p>
                                  <w:p w14:paraId="068E81D8" w14:textId="77777777" w:rsidR="002D7535" w:rsidRPr="007B7DE2" w:rsidRDefault="002D7535" w:rsidP="0056549F">
                                    <w:pPr>
                                      <w:jc w:val="right"/>
                                      <w:rPr>
                                        <w:sz w:val="20"/>
                                        <w:szCs w:val="20"/>
                                      </w:rPr>
                                    </w:pPr>
                                    <w:r w:rsidRPr="007B7DE2">
                                      <w:rPr>
                                        <w:sz w:val="20"/>
                                        <w:szCs w:val="20"/>
                                      </w:rPr>
                                      <w:t>8</w:t>
                                    </w:r>
                                  </w:p>
                                </w:tc>
                                <w:tc>
                                  <w:tcPr>
                                    <w:tcW w:w="567" w:type="dxa"/>
                                  </w:tcPr>
                                  <w:p w14:paraId="2417E282" w14:textId="77777777" w:rsidR="002D7535" w:rsidRPr="007B7DE2" w:rsidRDefault="002D7535" w:rsidP="0056549F">
                                    <w:pPr>
                                      <w:rPr>
                                        <w:sz w:val="20"/>
                                        <w:szCs w:val="20"/>
                                      </w:rPr>
                                    </w:pPr>
                                  </w:p>
                                  <w:p w14:paraId="4359610E" w14:textId="77777777" w:rsidR="002D7535" w:rsidRPr="007B7DE2" w:rsidRDefault="002D7535" w:rsidP="0056549F">
                                    <w:pPr>
                                      <w:jc w:val="right"/>
                                      <w:rPr>
                                        <w:sz w:val="20"/>
                                        <w:szCs w:val="20"/>
                                      </w:rPr>
                                    </w:pPr>
                                    <w:r w:rsidRPr="007B7DE2">
                                      <w:rPr>
                                        <w:sz w:val="20"/>
                                        <w:szCs w:val="20"/>
                                      </w:rPr>
                                      <w:t>65%</w:t>
                                    </w:r>
                                  </w:p>
                                  <w:p w14:paraId="56ED2908" w14:textId="77777777" w:rsidR="002D7535" w:rsidRPr="007B7DE2" w:rsidRDefault="002D7535" w:rsidP="0056549F">
                                    <w:pPr>
                                      <w:jc w:val="right"/>
                                      <w:rPr>
                                        <w:sz w:val="20"/>
                                        <w:szCs w:val="20"/>
                                      </w:rPr>
                                    </w:pPr>
                                    <w:r w:rsidRPr="007B7DE2">
                                      <w:rPr>
                                        <w:sz w:val="20"/>
                                        <w:szCs w:val="20"/>
                                      </w:rPr>
                                      <w:t>35%</w:t>
                                    </w:r>
                                  </w:p>
                                </w:tc>
                                <w:tc>
                                  <w:tcPr>
                                    <w:tcW w:w="4820" w:type="dxa"/>
                                  </w:tcPr>
                                  <w:p w14:paraId="634BF4AA" w14:textId="77777777" w:rsidR="002D7535" w:rsidRPr="007B7DE2" w:rsidRDefault="002D7535" w:rsidP="0056549F">
                                    <w:pPr>
                                      <w:rPr>
                                        <w:sz w:val="20"/>
                                        <w:szCs w:val="20"/>
                                      </w:rPr>
                                    </w:pPr>
                                  </w:p>
                                </w:tc>
                              </w:tr>
                              <w:tr w:rsidR="002D7535" w:rsidRPr="007B7DE2" w14:paraId="5111BDD0" w14:textId="77777777" w:rsidTr="0099247A">
                                <w:tc>
                                  <w:tcPr>
                                    <w:tcW w:w="3681" w:type="dxa"/>
                                  </w:tcPr>
                                  <w:p w14:paraId="432A8093" w14:textId="77777777" w:rsidR="002D7535" w:rsidRPr="007B7DE2" w:rsidRDefault="002D7535" w:rsidP="0056549F">
                                    <w:pPr>
                                      <w:rPr>
                                        <w:b/>
                                        <w:bCs/>
                                        <w:sz w:val="20"/>
                                        <w:szCs w:val="20"/>
                                      </w:rPr>
                                    </w:pPr>
                                    <w:r w:rsidRPr="007B7DE2">
                                      <w:rPr>
                                        <w:b/>
                                        <w:bCs/>
                                        <w:sz w:val="20"/>
                                        <w:szCs w:val="20"/>
                                      </w:rPr>
                                      <w:t>Race/Ethnicity</w:t>
                                    </w:r>
                                  </w:p>
                                  <w:p w14:paraId="5093643D" w14:textId="77777777" w:rsidR="002D7535" w:rsidRPr="007B7DE2" w:rsidRDefault="002D7535" w:rsidP="0056549F">
                                    <w:pPr>
                                      <w:rPr>
                                        <w:sz w:val="20"/>
                                        <w:szCs w:val="20"/>
                                      </w:rPr>
                                    </w:pPr>
                                    <w:r w:rsidRPr="007B7DE2">
                                      <w:rPr>
                                        <w:sz w:val="20"/>
                                        <w:szCs w:val="20"/>
                                      </w:rPr>
                                      <w:t xml:space="preserve">White British/UK </w:t>
                                    </w:r>
                                  </w:p>
                                  <w:p w14:paraId="41795406" w14:textId="77777777" w:rsidR="002D7535" w:rsidRPr="007B7DE2" w:rsidRDefault="002D7535" w:rsidP="0056549F">
                                    <w:pPr>
                                      <w:rPr>
                                        <w:sz w:val="20"/>
                                        <w:szCs w:val="20"/>
                                      </w:rPr>
                                    </w:pPr>
                                    <w:r w:rsidRPr="007B7DE2">
                                      <w:rPr>
                                        <w:sz w:val="20"/>
                                        <w:szCs w:val="20"/>
                                      </w:rPr>
                                      <w:t xml:space="preserve">Indian </w:t>
                                    </w:r>
                                  </w:p>
                                  <w:p w14:paraId="6699382E" w14:textId="77777777" w:rsidR="002D7535" w:rsidRPr="007B7DE2" w:rsidRDefault="002D7535" w:rsidP="0056549F">
                                    <w:pPr>
                                      <w:rPr>
                                        <w:sz w:val="20"/>
                                        <w:szCs w:val="20"/>
                                      </w:rPr>
                                    </w:pPr>
                                    <w:r w:rsidRPr="007B7DE2">
                                      <w:rPr>
                                        <w:sz w:val="20"/>
                                        <w:szCs w:val="20"/>
                                      </w:rPr>
                                      <w:t>Black African</w:t>
                                    </w:r>
                                  </w:p>
                                  <w:p w14:paraId="1F0D19ED" w14:textId="77777777" w:rsidR="002D7535" w:rsidRPr="007B7DE2" w:rsidRDefault="002D7535" w:rsidP="0056549F">
                                    <w:pPr>
                                      <w:rPr>
                                        <w:sz w:val="20"/>
                                        <w:szCs w:val="20"/>
                                      </w:rPr>
                                    </w:pPr>
                                    <w:r w:rsidRPr="007B7DE2">
                                      <w:rPr>
                                        <w:sz w:val="20"/>
                                        <w:szCs w:val="20"/>
                                      </w:rPr>
                                      <w:t xml:space="preserve">Mixed White </w:t>
                                    </w:r>
                                  </w:p>
                                  <w:p w14:paraId="54A84B13" w14:textId="77777777" w:rsidR="002D7535" w:rsidRPr="007B7DE2" w:rsidRDefault="002D7535" w:rsidP="0056549F">
                                    <w:pPr>
                                      <w:rPr>
                                        <w:b/>
                                        <w:bCs/>
                                        <w:sz w:val="20"/>
                                        <w:szCs w:val="20"/>
                                      </w:rPr>
                                    </w:pPr>
                                    <w:r w:rsidRPr="007B7DE2">
                                      <w:rPr>
                                        <w:sz w:val="20"/>
                                        <w:szCs w:val="20"/>
                                      </w:rPr>
                                      <w:t>Pakistani</w:t>
                                    </w:r>
                                  </w:p>
                                </w:tc>
                                <w:tc>
                                  <w:tcPr>
                                    <w:tcW w:w="283" w:type="dxa"/>
                                  </w:tcPr>
                                  <w:p w14:paraId="5754F7A9" w14:textId="77777777" w:rsidR="002D7535" w:rsidRPr="007B7DE2" w:rsidRDefault="002D7535" w:rsidP="0056549F">
                                    <w:pPr>
                                      <w:rPr>
                                        <w:sz w:val="20"/>
                                        <w:szCs w:val="20"/>
                                      </w:rPr>
                                    </w:pPr>
                                  </w:p>
                                  <w:p w14:paraId="71ADED7A" w14:textId="77777777" w:rsidR="002D7535" w:rsidRPr="007B7DE2" w:rsidRDefault="002D7535" w:rsidP="0056549F">
                                    <w:pPr>
                                      <w:jc w:val="right"/>
                                      <w:rPr>
                                        <w:sz w:val="20"/>
                                        <w:szCs w:val="20"/>
                                      </w:rPr>
                                    </w:pPr>
                                    <w:r w:rsidRPr="007B7DE2">
                                      <w:rPr>
                                        <w:sz w:val="20"/>
                                        <w:szCs w:val="20"/>
                                      </w:rPr>
                                      <w:t>18</w:t>
                                    </w:r>
                                  </w:p>
                                  <w:p w14:paraId="387C4E6B" w14:textId="77777777" w:rsidR="002D7535" w:rsidRPr="007B7DE2" w:rsidRDefault="002D7535" w:rsidP="0056549F">
                                    <w:pPr>
                                      <w:jc w:val="right"/>
                                      <w:rPr>
                                        <w:sz w:val="20"/>
                                        <w:szCs w:val="20"/>
                                      </w:rPr>
                                    </w:pPr>
                                    <w:r w:rsidRPr="007B7DE2">
                                      <w:rPr>
                                        <w:sz w:val="20"/>
                                        <w:szCs w:val="20"/>
                                      </w:rPr>
                                      <w:t>2</w:t>
                                    </w:r>
                                  </w:p>
                                  <w:p w14:paraId="13D92455" w14:textId="77777777" w:rsidR="002D7535" w:rsidRPr="007B7DE2" w:rsidRDefault="002D7535" w:rsidP="0056549F">
                                    <w:pPr>
                                      <w:jc w:val="right"/>
                                      <w:rPr>
                                        <w:sz w:val="20"/>
                                        <w:szCs w:val="20"/>
                                      </w:rPr>
                                    </w:pPr>
                                    <w:r w:rsidRPr="007B7DE2">
                                      <w:rPr>
                                        <w:sz w:val="20"/>
                                        <w:szCs w:val="20"/>
                                      </w:rPr>
                                      <w:t>1</w:t>
                                    </w:r>
                                  </w:p>
                                  <w:p w14:paraId="0C5392F8" w14:textId="77777777" w:rsidR="002D7535" w:rsidRPr="007B7DE2" w:rsidRDefault="002D7535" w:rsidP="0056549F">
                                    <w:pPr>
                                      <w:jc w:val="right"/>
                                      <w:rPr>
                                        <w:sz w:val="20"/>
                                        <w:szCs w:val="20"/>
                                      </w:rPr>
                                    </w:pPr>
                                    <w:r w:rsidRPr="007B7DE2">
                                      <w:rPr>
                                        <w:sz w:val="20"/>
                                        <w:szCs w:val="20"/>
                                      </w:rPr>
                                      <w:t>1</w:t>
                                    </w:r>
                                  </w:p>
                                  <w:p w14:paraId="7D39EF82" w14:textId="77777777" w:rsidR="002D7535" w:rsidRPr="007B7DE2" w:rsidRDefault="002D7535" w:rsidP="0056549F">
                                    <w:pPr>
                                      <w:jc w:val="right"/>
                                      <w:rPr>
                                        <w:sz w:val="20"/>
                                        <w:szCs w:val="20"/>
                                      </w:rPr>
                                    </w:pPr>
                                    <w:r w:rsidRPr="007B7DE2">
                                      <w:rPr>
                                        <w:sz w:val="20"/>
                                        <w:szCs w:val="20"/>
                                      </w:rPr>
                                      <w:t>1</w:t>
                                    </w:r>
                                  </w:p>
                                </w:tc>
                                <w:tc>
                                  <w:tcPr>
                                    <w:tcW w:w="567" w:type="dxa"/>
                                  </w:tcPr>
                                  <w:p w14:paraId="32A65001" w14:textId="77777777" w:rsidR="002D7535" w:rsidRPr="007B7DE2" w:rsidRDefault="002D7535" w:rsidP="0056549F">
                                    <w:pPr>
                                      <w:rPr>
                                        <w:sz w:val="20"/>
                                        <w:szCs w:val="20"/>
                                      </w:rPr>
                                    </w:pPr>
                                  </w:p>
                                  <w:p w14:paraId="315800EB" w14:textId="77777777" w:rsidR="002D7535" w:rsidRPr="007B7DE2" w:rsidRDefault="002D7535" w:rsidP="0056549F">
                                    <w:pPr>
                                      <w:jc w:val="right"/>
                                      <w:rPr>
                                        <w:sz w:val="20"/>
                                        <w:szCs w:val="20"/>
                                      </w:rPr>
                                    </w:pPr>
                                    <w:r w:rsidRPr="007B7DE2">
                                      <w:rPr>
                                        <w:sz w:val="20"/>
                                        <w:szCs w:val="20"/>
                                      </w:rPr>
                                      <w:t>79%</w:t>
                                    </w:r>
                                  </w:p>
                                  <w:p w14:paraId="182806F3" w14:textId="77777777" w:rsidR="002D7535" w:rsidRPr="007B7DE2" w:rsidRDefault="002D7535" w:rsidP="0056549F">
                                    <w:pPr>
                                      <w:jc w:val="right"/>
                                      <w:rPr>
                                        <w:sz w:val="20"/>
                                        <w:szCs w:val="20"/>
                                      </w:rPr>
                                    </w:pPr>
                                    <w:r w:rsidRPr="007B7DE2">
                                      <w:rPr>
                                        <w:sz w:val="20"/>
                                        <w:szCs w:val="20"/>
                                      </w:rPr>
                                      <w:t>9%</w:t>
                                    </w:r>
                                  </w:p>
                                  <w:p w14:paraId="529F4802" w14:textId="77777777" w:rsidR="002D7535" w:rsidRPr="007B7DE2" w:rsidRDefault="002D7535" w:rsidP="0056549F">
                                    <w:pPr>
                                      <w:jc w:val="right"/>
                                      <w:rPr>
                                        <w:sz w:val="20"/>
                                        <w:szCs w:val="20"/>
                                      </w:rPr>
                                    </w:pPr>
                                    <w:r w:rsidRPr="007B7DE2">
                                      <w:rPr>
                                        <w:sz w:val="20"/>
                                        <w:szCs w:val="20"/>
                                      </w:rPr>
                                      <w:t>4%</w:t>
                                    </w:r>
                                  </w:p>
                                  <w:p w14:paraId="439A4340" w14:textId="77777777" w:rsidR="002D7535" w:rsidRPr="007B7DE2" w:rsidRDefault="002D7535" w:rsidP="0056549F">
                                    <w:pPr>
                                      <w:jc w:val="right"/>
                                      <w:rPr>
                                        <w:sz w:val="20"/>
                                        <w:szCs w:val="20"/>
                                      </w:rPr>
                                    </w:pPr>
                                    <w:r w:rsidRPr="007B7DE2">
                                      <w:rPr>
                                        <w:sz w:val="20"/>
                                        <w:szCs w:val="20"/>
                                      </w:rPr>
                                      <w:t>4%</w:t>
                                    </w:r>
                                  </w:p>
                                  <w:p w14:paraId="1012D5E1" w14:textId="77777777" w:rsidR="002D7535" w:rsidRPr="007B7DE2" w:rsidRDefault="002D7535" w:rsidP="0056549F">
                                    <w:pPr>
                                      <w:jc w:val="right"/>
                                      <w:rPr>
                                        <w:sz w:val="20"/>
                                        <w:szCs w:val="20"/>
                                      </w:rPr>
                                    </w:pPr>
                                    <w:r w:rsidRPr="007B7DE2">
                                      <w:rPr>
                                        <w:sz w:val="20"/>
                                        <w:szCs w:val="20"/>
                                      </w:rPr>
                                      <w:t>4%</w:t>
                                    </w:r>
                                  </w:p>
                                </w:tc>
                                <w:tc>
                                  <w:tcPr>
                                    <w:tcW w:w="4820" w:type="dxa"/>
                                  </w:tcPr>
                                  <w:p w14:paraId="3DA3D43B" w14:textId="77777777" w:rsidR="002D7535" w:rsidRPr="007B7DE2" w:rsidRDefault="002D7535" w:rsidP="0056549F">
                                    <w:pPr>
                                      <w:rPr>
                                        <w:sz w:val="20"/>
                                        <w:szCs w:val="20"/>
                                      </w:rPr>
                                    </w:pPr>
                                  </w:p>
                                </w:tc>
                              </w:tr>
                              <w:tr w:rsidR="002D7535" w:rsidRPr="007B7DE2" w14:paraId="10302379" w14:textId="77777777" w:rsidTr="000924E3">
                                <w:trPr>
                                  <w:trHeight w:val="3598"/>
                                </w:trPr>
                                <w:tc>
                                  <w:tcPr>
                                    <w:tcW w:w="3681" w:type="dxa"/>
                                  </w:tcPr>
                                  <w:p w14:paraId="30ABC15C" w14:textId="77777777" w:rsidR="002D7535" w:rsidRPr="007B7DE2" w:rsidRDefault="002D7535" w:rsidP="0056549F">
                                    <w:pPr>
                                      <w:rPr>
                                        <w:b/>
                                        <w:bCs/>
                                        <w:sz w:val="20"/>
                                        <w:szCs w:val="20"/>
                                      </w:rPr>
                                    </w:pPr>
                                    <w:r w:rsidRPr="007B7DE2">
                                      <w:rPr>
                                        <w:b/>
                                        <w:bCs/>
                                        <w:sz w:val="20"/>
                                        <w:szCs w:val="20"/>
                                      </w:rPr>
                                      <w:t>Role</w:t>
                                    </w:r>
                                  </w:p>
                                  <w:p w14:paraId="4825B65F" w14:textId="77777777" w:rsidR="002D7535" w:rsidRPr="000B5478" w:rsidRDefault="002D7535" w:rsidP="0056549F">
                                    <w:pPr>
                                      <w:rPr>
                                        <w:b/>
                                        <w:bCs/>
                                        <w:sz w:val="20"/>
                                        <w:szCs w:val="20"/>
                                      </w:rPr>
                                    </w:pPr>
                                    <w:r w:rsidRPr="000B5478">
                                      <w:rPr>
                                        <w:b/>
                                        <w:bCs/>
                                        <w:sz w:val="20"/>
                                        <w:szCs w:val="20"/>
                                      </w:rPr>
                                      <w:t>Public member/patient/carer</w:t>
                                    </w:r>
                                  </w:p>
                                  <w:p w14:paraId="69D22D15" w14:textId="77777777" w:rsidR="002D7535" w:rsidRPr="007B7DE2" w:rsidRDefault="002D7535" w:rsidP="0056549F">
                                    <w:pPr>
                                      <w:ind w:firstLine="317"/>
                                      <w:rPr>
                                        <w:sz w:val="20"/>
                                        <w:szCs w:val="20"/>
                                      </w:rPr>
                                    </w:pPr>
                                    <w:r w:rsidRPr="007B7DE2">
                                      <w:rPr>
                                        <w:sz w:val="20"/>
                                        <w:szCs w:val="20"/>
                                      </w:rPr>
                                      <w:t>Public member</w:t>
                                    </w:r>
                                  </w:p>
                                  <w:p w14:paraId="3F185EEA" w14:textId="77777777" w:rsidR="002D7535" w:rsidRPr="007B7DE2" w:rsidRDefault="002D7535" w:rsidP="0056549F">
                                    <w:pPr>
                                      <w:ind w:firstLine="317"/>
                                      <w:rPr>
                                        <w:sz w:val="20"/>
                                        <w:szCs w:val="20"/>
                                      </w:rPr>
                                    </w:pPr>
                                    <w:r w:rsidRPr="007B7DE2">
                                      <w:rPr>
                                        <w:sz w:val="20"/>
                                        <w:szCs w:val="20"/>
                                      </w:rPr>
                                      <w:t>Patient</w:t>
                                    </w:r>
                                  </w:p>
                                  <w:p w14:paraId="24FDFA25" w14:textId="77777777" w:rsidR="002D7535" w:rsidRPr="007B7DE2" w:rsidRDefault="002D7535" w:rsidP="0056549F">
                                    <w:pPr>
                                      <w:ind w:firstLine="317"/>
                                      <w:rPr>
                                        <w:sz w:val="20"/>
                                        <w:szCs w:val="20"/>
                                      </w:rPr>
                                    </w:pPr>
                                    <w:r w:rsidRPr="007B7DE2">
                                      <w:rPr>
                                        <w:sz w:val="20"/>
                                        <w:szCs w:val="20"/>
                                      </w:rPr>
                                      <w:t>Carer</w:t>
                                    </w:r>
                                  </w:p>
                                  <w:p w14:paraId="3E722DB1" w14:textId="77777777" w:rsidR="002D7535" w:rsidRPr="000B5478" w:rsidRDefault="002D7535" w:rsidP="0056549F">
                                    <w:pPr>
                                      <w:rPr>
                                        <w:b/>
                                        <w:bCs/>
                                        <w:sz w:val="20"/>
                                        <w:szCs w:val="20"/>
                                      </w:rPr>
                                    </w:pPr>
                                    <w:r w:rsidRPr="000B5478">
                                      <w:rPr>
                                        <w:b/>
                                        <w:bCs/>
                                        <w:sz w:val="20"/>
                                        <w:szCs w:val="20"/>
                                      </w:rPr>
                                      <w:t>Academic/</w:t>
                                    </w:r>
                                    <w:r>
                                      <w:rPr>
                                        <w:b/>
                                        <w:bCs/>
                                        <w:sz w:val="20"/>
                                        <w:szCs w:val="20"/>
                                      </w:rPr>
                                      <w:t>r</w:t>
                                    </w:r>
                                    <w:r w:rsidRPr="000B5478">
                                      <w:rPr>
                                        <w:b/>
                                        <w:bCs/>
                                        <w:sz w:val="20"/>
                                        <w:szCs w:val="20"/>
                                      </w:rPr>
                                      <w:t>esearcher/</w:t>
                                    </w:r>
                                    <w:r>
                                      <w:rPr>
                                        <w:b/>
                                        <w:bCs/>
                                        <w:sz w:val="20"/>
                                        <w:szCs w:val="20"/>
                                      </w:rPr>
                                      <w:t>coordinator</w:t>
                                    </w:r>
                                  </w:p>
                                  <w:p w14:paraId="3D4FA762" w14:textId="77777777" w:rsidR="002D7535" w:rsidRDefault="002D7535" w:rsidP="0056549F">
                                    <w:pPr>
                                      <w:ind w:firstLine="317"/>
                                      <w:rPr>
                                        <w:sz w:val="20"/>
                                        <w:szCs w:val="20"/>
                                      </w:rPr>
                                    </w:pPr>
                                    <w:r>
                                      <w:rPr>
                                        <w:sz w:val="20"/>
                                        <w:szCs w:val="20"/>
                                      </w:rPr>
                                      <w:t>Academic/Researcher</w:t>
                                    </w:r>
                                  </w:p>
                                  <w:p w14:paraId="33D52A67" w14:textId="77777777" w:rsidR="002D7535" w:rsidRPr="007B7DE2" w:rsidRDefault="002D7535" w:rsidP="0056549F">
                                    <w:pPr>
                                      <w:ind w:firstLine="317"/>
                                      <w:rPr>
                                        <w:sz w:val="20"/>
                                        <w:szCs w:val="20"/>
                                      </w:rPr>
                                    </w:pPr>
                                    <w:r w:rsidRPr="007B7DE2">
                                      <w:rPr>
                                        <w:sz w:val="20"/>
                                        <w:szCs w:val="20"/>
                                      </w:rPr>
                                      <w:t>Ex-/Clinician</w:t>
                                    </w:r>
                                  </w:p>
                                  <w:p w14:paraId="13C8760E" w14:textId="77777777" w:rsidR="002D7535" w:rsidRPr="007B7DE2" w:rsidRDefault="002D7535" w:rsidP="0056549F">
                                    <w:pPr>
                                      <w:ind w:firstLine="317"/>
                                      <w:rPr>
                                        <w:sz w:val="20"/>
                                        <w:szCs w:val="20"/>
                                      </w:rPr>
                                    </w:pPr>
                                    <w:r>
                                      <w:rPr>
                                        <w:sz w:val="20"/>
                                        <w:szCs w:val="20"/>
                                      </w:rPr>
                                      <w:t>Coordinator</w:t>
                                    </w:r>
                                  </w:p>
                                </w:tc>
                                <w:tc>
                                  <w:tcPr>
                                    <w:tcW w:w="283" w:type="dxa"/>
                                  </w:tcPr>
                                  <w:p w14:paraId="0C65B940" w14:textId="77777777" w:rsidR="002D7535" w:rsidRDefault="002D7535" w:rsidP="0099247A">
                                    <w:pPr>
                                      <w:jc w:val="right"/>
                                      <w:rPr>
                                        <w:sz w:val="20"/>
                                        <w:szCs w:val="20"/>
                                      </w:rPr>
                                    </w:pPr>
                                  </w:p>
                                  <w:p w14:paraId="35808EA3" w14:textId="77777777" w:rsidR="002D7535" w:rsidRPr="000B5478" w:rsidRDefault="002D7535" w:rsidP="0099247A">
                                    <w:pPr>
                                      <w:jc w:val="right"/>
                                      <w:rPr>
                                        <w:b/>
                                        <w:bCs/>
                                        <w:sz w:val="20"/>
                                        <w:szCs w:val="20"/>
                                      </w:rPr>
                                    </w:pPr>
                                    <w:r w:rsidRPr="000B5478">
                                      <w:rPr>
                                        <w:b/>
                                        <w:bCs/>
                                        <w:sz w:val="20"/>
                                        <w:szCs w:val="20"/>
                                      </w:rPr>
                                      <w:t>11</w:t>
                                    </w:r>
                                  </w:p>
                                  <w:p w14:paraId="1FECDA82" w14:textId="77777777" w:rsidR="002D7535" w:rsidRPr="007B7DE2" w:rsidRDefault="002D7535" w:rsidP="0099247A">
                                    <w:pPr>
                                      <w:jc w:val="right"/>
                                      <w:rPr>
                                        <w:sz w:val="20"/>
                                        <w:szCs w:val="20"/>
                                      </w:rPr>
                                    </w:pPr>
                                    <w:r>
                                      <w:rPr>
                                        <w:sz w:val="20"/>
                                        <w:szCs w:val="20"/>
                                      </w:rPr>
                                      <w:t>4</w:t>
                                    </w:r>
                                  </w:p>
                                  <w:p w14:paraId="5C877827" w14:textId="77777777" w:rsidR="002D7535" w:rsidRPr="007B7DE2" w:rsidRDefault="002D7535" w:rsidP="0056549F">
                                    <w:pPr>
                                      <w:jc w:val="right"/>
                                      <w:rPr>
                                        <w:sz w:val="20"/>
                                        <w:szCs w:val="20"/>
                                      </w:rPr>
                                    </w:pPr>
                                    <w:r>
                                      <w:rPr>
                                        <w:sz w:val="20"/>
                                        <w:szCs w:val="20"/>
                                      </w:rPr>
                                      <w:t>6</w:t>
                                    </w:r>
                                  </w:p>
                                  <w:p w14:paraId="54196295" w14:textId="77777777" w:rsidR="002D7535" w:rsidRDefault="002D7535" w:rsidP="0056549F">
                                    <w:pPr>
                                      <w:jc w:val="right"/>
                                      <w:rPr>
                                        <w:sz w:val="20"/>
                                        <w:szCs w:val="20"/>
                                      </w:rPr>
                                    </w:pPr>
                                    <w:r w:rsidRPr="007B7DE2">
                                      <w:rPr>
                                        <w:sz w:val="20"/>
                                        <w:szCs w:val="20"/>
                                      </w:rPr>
                                      <w:t>6</w:t>
                                    </w:r>
                                  </w:p>
                                  <w:p w14:paraId="6CE7D5FA" w14:textId="77777777" w:rsidR="002D7535" w:rsidRPr="000B5478" w:rsidRDefault="002D7535" w:rsidP="0056549F">
                                    <w:pPr>
                                      <w:jc w:val="right"/>
                                      <w:rPr>
                                        <w:b/>
                                        <w:bCs/>
                                        <w:sz w:val="20"/>
                                        <w:szCs w:val="20"/>
                                      </w:rPr>
                                    </w:pPr>
                                    <w:r w:rsidRPr="000B5478">
                                      <w:rPr>
                                        <w:b/>
                                        <w:bCs/>
                                        <w:sz w:val="20"/>
                                        <w:szCs w:val="20"/>
                                      </w:rPr>
                                      <w:t>12</w:t>
                                    </w:r>
                                  </w:p>
                                  <w:p w14:paraId="1508CE96" w14:textId="77777777" w:rsidR="002D7535" w:rsidRPr="007B7DE2" w:rsidRDefault="002D7535" w:rsidP="0056549F">
                                    <w:pPr>
                                      <w:jc w:val="right"/>
                                      <w:rPr>
                                        <w:sz w:val="20"/>
                                        <w:szCs w:val="20"/>
                                      </w:rPr>
                                    </w:pPr>
                                    <w:r w:rsidRPr="007B7DE2">
                                      <w:rPr>
                                        <w:sz w:val="20"/>
                                        <w:szCs w:val="20"/>
                                      </w:rPr>
                                      <w:t>10</w:t>
                                    </w:r>
                                  </w:p>
                                  <w:p w14:paraId="0DEA003A" w14:textId="77777777" w:rsidR="002D7535" w:rsidRPr="007B7DE2" w:rsidRDefault="002D7535" w:rsidP="0056549F">
                                    <w:pPr>
                                      <w:jc w:val="right"/>
                                      <w:rPr>
                                        <w:sz w:val="20"/>
                                        <w:szCs w:val="20"/>
                                      </w:rPr>
                                    </w:pPr>
                                    <w:r w:rsidRPr="007B7DE2">
                                      <w:rPr>
                                        <w:sz w:val="20"/>
                                        <w:szCs w:val="20"/>
                                      </w:rPr>
                                      <w:t>5</w:t>
                                    </w:r>
                                  </w:p>
                                  <w:p w14:paraId="6517593B" w14:textId="77777777" w:rsidR="002D7535" w:rsidRPr="007B7DE2" w:rsidRDefault="002D7535" w:rsidP="0056549F">
                                    <w:pPr>
                                      <w:jc w:val="right"/>
                                      <w:rPr>
                                        <w:sz w:val="20"/>
                                        <w:szCs w:val="20"/>
                                      </w:rPr>
                                    </w:pPr>
                                    <w:r w:rsidRPr="007B7DE2">
                                      <w:rPr>
                                        <w:sz w:val="20"/>
                                        <w:szCs w:val="20"/>
                                      </w:rPr>
                                      <w:t>2</w:t>
                                    </w:r>
                                  </w:p>
                                </w:tc>
                                <w:tc>
                                  <w:tcPr>
                                    <w:tcW w:w="567" w:type="dxa"/>
                                  </w:tcPr>
                                  <w:p w14:paraId="4BC7140F" w14:textId="77777777" w:rsidR="002D7535" w:rsidRDefault="002D7535" w:rsidP="0056549F">
                                    <w:pPr>
                                      <w:rPr>
                                        <w:sz w:val="20"/>
                                        <w:szCs w:val="20"/>
                                      </w:rPr>
                                    </w:pPr>
                                  </w:p>
                                  <w:p w14:paraId="2F59654F" w14:textId="77777777" w:rsidR="002D7535" w:rsidRPr="000B5478" w:rsidRDefault="002D7535" w:rsidP="0056549F">
                                    <w:pPr>
                                      <w:jc w:val="right"/>
                                      <w:rPr>
                                        <w:b/>
                                        <w:bCs/>
                                        <w:sz w:val="20"/>
                                        <w:szCs w:val="20"/>
                                      </w:rPr>
                                    </w:pPr>
                                    <w:r w:rsidRPr="000B5478">
                                      <w:rPr>
                                        <w:b/>
                                        <w:bCs/>
                                        <w:sz w:val="20"/>
                                        <w:szCs w:val="20"/>
                                      </w:rPr>
                                      <w:t>48%</w:t>
                                    </w:r>
                                  </w:p>
                                  <w:p w14:paraId="139043B8" w14:textId="77777777" w:rsidR="002D7535" w:rsidRDefault="002D7535" w:rsidP="0056549F">
                                    <w:pPr>
                                      <w:jc w:val="right"/>
                                      <w:rPr>
                                        <w:sz w:val="20"/>
                                        <w:szCs w:val="20"/>
                                      </w:rPr>
                                    </w:pPr>
                                    <w:r>
                                      <w:rPr>
                                        <w:sz w:val="20"/>
                                        <w:szCs w:val="20"/>
                                      </w:rPr>
                                      <w:t>17%</w:t>
                                    </w:r>
                                  </w:p>
                                  <w:p w14:paraId="2082B047" w14:textId="77777777" w:rsidR="002D7535" w:rsidRDefault="002D7535" w:rsidP="0056549F">
                                    <w:pPr>
                                      <w:jc w:val="right"/>
                                      <w:rPr>
                                        <w:sz w:val="20"/>
                                        <w:szCs w:val="20"/>
                                      </w:rPr>
                                    </w:pPr>
                                    <w:r>
                                      <w:rPr>
                                        <w:sz w:val="20"/>
                                        <w:szCs w:val="20"/>
                                      </w:rPr>
                                      <w:t>26%</w:t>
                                    </w:r>
                                  </w:p>
                                  <w:p w14:paraId="50B163BE" w14:textId="77777777" w:rsidR="002D7535" w:rsidRDefault="002D7535" w:rsidP="0056549F">
                                    <w:pPr>
                                      <w:jc w:val="right"/>
                                      <w:rPr>
                                        <w:sz w:val="20"/>
                                        <w:szCs w:val="20"/>
                                      </w:rPr>
                                    </w:pPr>
                                    <w:r>
                                      <w:rPr>
                                        <w:sz w:val="20"/>
                                        <w:szCs w:val="20"/>
                                      </w:rPr>
                                      <w:t>26%</w:t>
                                    </w:r>
                                  </w:p>
                                  <w:p w14:paraId="404C4298" w14:textId="77777777" w:rsidR="002D7535" w:rsidRPr="000B5478" w:rsidRDefault="002D7535" w:rsidP="0056549F">
                                    <w:pPr>
                                      <w:jc w:val="right"/>
                                      <w:rPr>
                                        <w:b/>
                                        <w:bCs/>
                                        <w:sz w:val="20"/>
                                        <w:szCs w:val="20"/>
                                      </w:rPr>
                                    </w:pPr>
                                    <w:r w:rsidRPr="000B5478">
                                      <w:rPr>
                                        <w:b/>
                                        <w:bCs/>
                                        <w:sz w:val="20"/>
                                        <w:szCs w:val="20"/>
                                      </w:rPr>
                                      <w:t>52%</w:t>
                                    </w:r>
                                  </w:p>
                                  <w:p w14:paraId="48A3A180" w14:textId="77777777" w:rsidR="002D7535" w:rsidRDefault="002D7535" w:rsidP="0056549F">
                                    <w:pPr>
                                      <w:jc w:val="right"/>
                                      <w:rPr>
                                        <w:sz w:val="20"/>
                                        <w:szCs w:val="20"/>
                                      </w:rPr>
                                    </w:pPr>
                                    <w:r>
                                      <w:rPr>
                                        <w:sz w:val="20"/>
                                        <w:szCs w:val="20"/>
                                      </w:rPr>
                                      <w:t>43%</w:t>
                                    </w:r>
                                  </w:p>
                                  <w:p w14:paraId="48779500" w14:textId="77777777" w:rsidR="002D7535" w:rsidRDefault="002D7535" w:rsidP="0056549F">
                                    <w:pPr>
                                      <w:jc w:val="right"/>
                                      <w:rPr>
                                        <w:sz w:val="20"/>
                                        <w:szCs w:val="20"/>
                                      </w:rPr>
                                    </w:pPr>
                                    <w:r>
                                      <w:rPr>
                                        <w:sz w:val="20"/>
                                        <w:szCs w:val="20"/>
                                      </w:rPr>
                                      <w:t>22%</w:t>
                                    </w:r>
                                  </w:p>
                                  <w:p w14:paraId="2E9BF140" w14:textId="77777777" w:rsidR="002D7535" w:rsidRPr="007B7DE2" w:rsidRDefault="002D7535" w:rsidP="0056549F">
                                    <w:pPr>
                                      <w:jc w:val="right"/>
                                      <w:rPr>
                                        <w:sz w:val="20"/>
                                        <w:szCs w:val="20"/>
                                      </w:rPr>
                                    </w:pPr>
                                    <w:r>
                                      <w:rPr>
                                        <w:sz w:val="20"/>
                                        <w:szCs w:val="20"/>
                                      </w:rPr>
                                      <w:t>9%</w:t>
                                    </w:r>
                                  </w:p>
                                </w:tc>
                                <w:tc>
                                  <w:tcPr>
                                    <w:tcW w:w="4820" w:type="dxa"/>
                                  </w:tcPr>
                                  <w:p w14:paraId="2F82EC55" w14:textId="77777777" w:rsidR="002D7535" w:rsidRPr="00F37442" w:rsidRDefault="002D7535" w:rsidP="0056549F">
                                    <w:pPr>
                                      <w:rPr>
                                        <w:sz w:val="20"/>
                                        <w:szCs w:val="20"/>
                                      </w:rPr>
                                    </w:pPr>
                                    <w:r>
                                      <w:rPr>
                                        <w:sz w:val="20"/>
                                        <w:szCs w:val="20"/>
                                      </w:rPr>
                                      <w:t xml:space="preserve">Public members are </w:t>
                                    </w:r>
                                    <w:r w:rsidRPr="00F37442">
                                      <w:rPr>
                                        <w:sz w:val="20"/>
                                        <w:szCs w:val="20"/>
                                      </w:rPr>
                                      <w:t>those with no direct experience of palliative care.</w:t>
                                    </w:r>
                                  </w:p>
                                  <w:p w14:paraId="4CB148AD" w14:textId="77777777" w:rsidR="002D7535" w:rsidRPr="00F37442" w:rsidRDefault="002D7535" w:rsidP="0056549F">
                                    <w:pPr>
                                      <w:rPr>
                                        <w:sz w:val="20"/>
                                        <w:szCs w:val="20"/>
                                      </w:rPr>
                                    </w:pPr>
                                    <w:r w:rsidRPr="00F37442">
                                      <w:rPr>
                                        <w:sz w:val="20"/>
                                        <w:szCs w:val="20"/>
                                      </w:rPr>
                                      <w:t>Some people identified as both a patient and carer</w:t>
                                    </w:r>
                                    <w:r>
                                      <w:rPr>
                                        <w:sz w:val="20"/>
                                        <w:szCs w:val="20"/>
                                      </w:rPr>
                                      <w:t>, or a carer and public member</w:t>
                                    </w:r>
                                    <w:r w:rsidRPr="00F37442">
                                      <w:rPr>
                                        <w:sz w:val="20"/>
                                        <w:szCs w:val="20"/>
                                      </w:rPr>
                                      <w:t>.</w:t>
                                    </w:r>
                                  </w:p>
                                  <w:p w14:paraId="483DFFD8" w14:textId="77777777" w:rsidR="002D7535" w:rsidRPr="00F37442" w:rsidRDefault="002D7535" w:rsidP="0056549F">
                                    <w:pPr>
                                      <w:rPr>
                                        <w:sz w:val="20"/>
                                        <w:szCs w:val="20"/>
                                      </w:rPr>
                                    </w:pPr>
                                    <w:r w:rsidRPr="00F37442">
                                      <w:rPr>
                                        <w:sz w:val="20"/>
                                        <w:szCs w:val="20"/>
                                      </w:rPr>
                                      <w:t>Patients and carers gave detailed information on their own health conditions or those they had cared for, including physical health conditions: different types of cancer, cardiovascular conditions, chronic respiratory conditions, diabetes, mobility issues, other life limiting conditions and mental health conditions: depression, personality disorder, severe mental illness.</w:t>
                                    </w:r>
                                  </w:p>
                                  <w:p w14:paraId="0D8CE9FF" w14:textId="77777777" w:rsidR="002D7535" w:rsidRPr="00F37442" w:rsidRDefault="002D7535" w:rsidP="0056549F">
                                    <w:pPr>
                                      <w:rPr>
                                        <w:sz w:val="20"/>
                                        <w:szCs w:val="20"/>
                                      </w:rPr>
                                    </w:pPr>
                                    <w:r w:rsidRPr="00F37442">
                                      <w:rPr>
                                        <w:sz w:val="20"/>
                                        <w:szCs w:val="20"/>
                                      </w:rPr>
                                      <w:t>Academic roles included Research Assistant, Research Associate, Research Fellow, Professor, Senior Lecturer and honorary positions.</w:t>
                                    </w:r>
                                  </w:p>
                                  <w:p w14:paraId="71F99E05" w14:textId="77777777" w:rsidR="002D7535" w:rsidRPr="007B7DE2" w:rsidRDefault="002D7535" w:rsidP="0056549F">
                                    <w:pPr>
                                      <w:rPr>
                                        <w:sz w:val="20"/>
                                        <w:szCs w:val="20"/>
                                      </w:rPr>
                                    </w:pPr>
                                    <w:r w:rsidRPr="00F37442">
                                      <w:rPr>
                                        <w:sz w:val="20"/>
                                        <w:szCs w:val="20"/>
                                      </w:rPr>
                                      <w:t>Some academics/researchers also identified as ex-/clinicians.</w:t>
                                    </w:r>
                                  </w:p>
                                </w:tc>
                              </w:tr>
                            </w:tbl>
                            <w:p w14:paraId="21CDA3F6" w14:textId="77777777" w:rsidR="002D7535" w:rsidRDefault="002D7535" w:rsidP="002D75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2186712" name="Text Box 652186712"/>
                        <wps:cNvSpPr txBox="1"/>
                        <wps:spPr>
                          <a:xfrm>
                            <a:off x="144780" y="4913959"/>
                            <a:ext cx="2141220" cy="297180"/>
                          </a:xfrm>
                          <a:prstGeom prst="rect">
                            <a:avLst/>
                          </a:prstGeom>
                          <a:noFill/>
                          <a:ln w="6350">
                            <a:noFill/>
                          </a:ln>
                        </wps:spPr>
                        <wps:txbx>
                          <w:txbxContent>
                            <w:p w14:paraId="5514A4B2" w14:textId="77777777" w:rsidR="002D7535" w:rsidRPr="00524B1F" w:rsidRDefault="002D7535" w:rsidP="002D7535">
                              <w:pPr>
                                <w:rPr>
                                  <w:b/>
                                  <w:bCs/>
                                  <w:sz w:val="20"/>
                                  <w:szCs w:val="20"/>
                                </w:rPr>
                              </w:pPr>
                              <w:bookmarkStart w:id="166" w:name="Table6"/>
                              <w:bookmarkEnd w:id="166"/>
                              <w:r w:rsidRPr="00524B1F">
                                <w:rPr>
                                  <w:b/>
                                  <w:bCs/>
                                  <w:sz w:val="20"/>
                                  <w:szCs w:val="20"/>
                                </w:rPr>
                                <w:t xml:space="preserve">Table </w:t>
                              </w:r>
                              <w:r>
                                <w:rPr>
                                  <w:b/>
                                  <w:bCs/>
                                  <w:sz w:val="20"/>
                                  <w:szCs w:val="20"/>
                                </w:rPr>
                                <w:t>6</w:t>
                              </w:r>
                              <w:r w:rsidRPr="00524B1F">
                                <w:rPr>
                                  <w:b/>
                                  <w:bCs/>
                                  <w:sz w:val="20"/>
                                  <w:szCs w:val="20"/>
                                </w:rPr>
                                <w:t xml:space="preserve">. Demographic </w:t>
                              </w:r>
                              <w:r>
                                <w:rPr>
                                  <w:b/>
                                  <w:bCs/>
                                  <w:sz w:val="20"/>
                                  <w:szCs w:val="20"/>
                                </w:rPr>
                                <w:t>c</w:t>
                              </w:r>
                              <w:r w:rsidRPr="00524B1F">
                                <w:rPr>
                                  <w:b/>
                                  <w:bCs/>
                                  <w:sz w:val="20"/>
                                  <w:szCs w:val="20"/>
                                </w:rPr>
                                <w:t>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6D9583C" id="Group 1423368278" o:spid="_x0000_s1086" style="position:absolute;margin-left:-3.7pt;margin-top:21pt;width:484.2pt;height:432.5pt;z-index:251747328;mso-height-relative:margin" coordsize="61493,52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5gx6gIAAJcIAAAOAAAAZHJzL2Uyb0RvYy54bWzsVltvmzAUfp+0/2D5fSUQAgWVVFm7VJOq&#10;tlJb9dkxJiCB7dlOIPv1OzaQpJeHKdP2tDw4to99Lt/5zjEXl11Toy1TuhI8w/7ZBCPGqcgrvs7w&#10;89PyyzlG2hCek1pwluEd0/hy/vnTRStTFohS1DlTCJRwnbYyw6UxMvU8TUvWEH0mJOMgLIRqiIGl&#10;Wnu5Ii1ob2ovmEwirxUql0pQpjXsXvdCPHf6i4JRc18UmhlUZxh8M25UblzZ0ZtfkHStiCwrOrhB&#10;TvCiIRUHo3tV18QQtFHVO1VNRZXQojBnVDSeKIqKMhcDRONP3kRzo8RGuljWabuWe5gA2jc4nayW&#10;3m1vlHyUDwqQaOUasHArG0tXqMb+g5eoc5Dt9pCxziAKm5EfJtMQkKUgm4VJEM8GUGkJyL+7R8tv&#10;H94M/PM4CG06vNGw98qdVgJB9AED/WcYPJZEMgetTgGDB4WqHPgbR2EQxdNZjBEnDfD1yQb6VXTo&#10;SOSQctcsbsh0IIe71nnrpYbN0+D7AASSSqXNDRMNspMMK6C0YxrZ3mrT4zUesVa1qKt8WdW1W+z0&#10;Va3QlgD7oWhy0WJUE21gM8NL9xsgf3Wt5qiF1E4hlVYLF1Zfb6rmkKFDlHZmulXn0JtGIwQrke8A&#10;GSX6etOSLivw/hZMPxAFBQaEgaZh7mEoagHGxDDDqBTq50f79jzkHKQYtVCwGdY/NkQxiOg7BzYk&#10;fmh5aNwinMUBLNSxZHUs4ZvmSgAqPrQnSd3Unjf1OC2UaF6gtyysVRARTsF2hs04vTJ9G4HeRNli&#10;4Q5BTUtibvmjpFa1Bc/m5ql7IUoOCTTAqDsx8o+kb/LYn+1hX2yMKCqXZAt0j+qAP9RCT7e/XhTR&#10;DHgZxX7wriYOktNKAjIWnwO20DrCxJ8ms8QSiKRjcwn80A9sHm1zCZLYh8M9DcfWNDL/N4tjz2SS&#10;nsrx+D/H/y3H3TMAr597GYaX2j6vx2tXE4fvifkvAAAA//8DAFBLAwQUAAYACAAAACEAfqHw6+AA&#10;AAAJAQAADwAAAGRycy9kb3ducmV2LnhtbEyPwU7DMBBE70j8g7VI3Fo7pbQQ4lRVBZyqSrRIiJsb&#10;b5Oo8TqK3ST9e5YT3GY1o9k32Wp0jeixC7UnDclUgUAqvK2p1PB5eJs8gQjRkDWNJ9RwxQCr/PYm&#10;M6n1A31gv4+l4BIKqdFQxdimUoaiQmfC1LdI7J1850zksyul7czA5a6RM6UW0pma+ENlWtxUWJz3&#10;F6fhfTDD+iF57bfn0+b6fXjcfW0T1Pr+bly/gIg4xr8w/OIzOuTMdPQXskE0GibLOSc1zGc8if3n&#10;RcLiyEItFcg8k/8X5D8AAAD//wMAUEsBAi0AFAAGAAgAAAAhALaDOJL+AAAA4QEAABMAAAAAAAAA&#10;AAAAAAAAAAAAAFtDb250ZW50X1R5cGVzXS54bWxQSwECLQAUAAYACAAAACEAOP0h/9YAAACUAQAA&#10;CwAAAAAAAAAAAAAAAAAvAQAAX3JlbHMvLnJlbHNQSwECLQAUAAYACAAAACEACTOYMeoCAACXCAAA&#10;DgAAAAAAAAAAAAAAAAAuAgAAZHJzL2Uyb0RvYy54bWxQSwECLQAUAAYACAAAACEAfqHw6+AAAAAJ&#10;AQAADwAAAAAAAAAAAAAAAABEBQAAZHJzL2Rvd25yZXYueG1sUEsFBgAAAAAEAAQA8wAAAFEGAAAA&#10;AA==&#10;">
                <v:shape id="Text Box 1764267357" o:spid="_x0000_s1087" type="#_x0000_t202" style="position:absolute;width:61493;height:52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bGCyQAAAOMAAAAPAAAAZHJzL2Rvd25yZXYueG1sRE9fS8Mw&#10;EH8X9h3CDXxzqVNbqcuGiOIGK9Mq+Ho0Z1ttLiWJa92nN4OBj/f7f4vVaDqxJ+dbywouZwkI4srq&#10;lmsF729PF7cgfEDW2FkmBb/kYbWcnC0w13bgV9qXoRYxhH2OCpoQ+lxKXzVk0M9sTxy5T+sMhni6&#10;WmqHQww3nZwnSSoNthwbGuzpoaHqu/wxCj6G8tntNpuvl35dHHaHstjSY6HU+XS8vwMRaAz/4pN7&#10;reP8LL2ep9nVTQbHnyIAcvkHAAD//wMAUEsBAi0AFAAGAAgAAAAhANvh9svuAAAAhQEAABMAAAAA&#10;AAAAAAAAAAAAAAAAAFtDb250ZW50X1R5cGVzXS54bWxQSwECLQAUAAYACAAAACEAWvQsW78AAAAV&#10;AQAACwAAAAAAAAAAAAAAAAAfAQAAX3JlbHMvLnJlbHNQSwECLQAUAAYACAAAACEA2amxgskAAADj&#10;AAAADwAAAAAAAAAAAAAAAAAHAgAAZHJzL2Rvd25yZXYueG1sUEsFBgAAAAADAAMAtwAAAP0CAAAA&#10;AA==&#10;" fillcolor="window" stroked="f" strokeweight=".5pt">
                  <v:textbox>
                    <w:txbxContent>
                      <w:tbl>
                        <w:tblPr>
                          <w:tblStyle w:val="TableGrid"/>
                          <w:tblW w:w="9351" w:type="dxa"/>
                          <w:tblLook w:val="04A0" w:firstRow="1" w:lastRow="0" w:firstColumn="1" w:lastColumn="0" w:noHBand="0" w:noVBand="1"/>
                        </w:tblPr>
                        <w:tblGrid>
                          <w:gridCol w:w="3656"/>
                          <w:gridCol w:w="419"/>
                          <w:gridCol w:w="567"/>
                          <w:gridCol w:w="4709"/>
                        </w:tblGrid>
                        <w:tr w:rsidR="002D7535" w:rsidRPr="007B7DE2" w14:paraId="0B23D002" w14:textId="77777777" w:rsidTr="0099247A">
                          <w:tc>
                            <w:tcPr>
                              <w:tcW w:w="3681" w:type="dxa"/>
                            </w:tcPr>
                            <w:p w14:paraId="484DF285" w14:textId="77777777" w:rsidR="002D7535" w:rsidRPr="007B7DE2" w:rsidRDefault="002D7535" w:rsidP="0056549F">
                              <w:pPr>
                                <w:rPr>
                                  <w:b/>
                                  <w:bCs/>
                                  <w:sz w:val="20"/>
                                  <w:szCs w:val="20"/>
                                </w:rPr>
                              </w:pPr>
                              <w:r w:rsidRPr="007B7DE2">
                                <w:rPr>
                                  <w:b/>
                                  <w:bCs/>
                                  <w:sz w:val="20"/>
                                  <w:szCs w:val="20"/>
                                </w:rPr>
                                <w:t>Demographic Characteristics</w:t>
                              </w:r>
                            </w:p>
                          </w:tc>
                          <w:tc>
                            <w:tcPr>
                              <w:tcW w:w="283" w:type="dxa"/>
                            </w:tcPr>
                            <w:p w14:paraId="715DA411" w14:textId="77777777" w:rsidR="002D7535" w:rsidRPr="007B7DE2" w:rsidRDefault="002D7535" w:rsidP="0056549F">
                              <w:pPr>
                                <w:jc w:val="right"/>
                                <w:rPr>
                                  <w:b/>
                                  <w:bCs/>
                                  <w:sz w:val="20"/>
                                  <w:szCs w:val="20"/>
                                </w:rPr>
                              </w:pPr>
                              <w:r w:rsidRPr="007B7DE2">
                                <w:rPr>
                                  <w:b/>
                                  <w:bCs/>
                                  <w:sz w:val="20"/>
                                  <w:szCs w:val="20"/>
                                </w:rPr>
                                <w:t>n</w:t>
                              </w:r>
                            </w:p>
                          </w:tc>
                          <w:tc>
                            <w:tcPr>
                              <w:tcW w:w="567" w:type="dxa"/>
                            </w:tcPr>
                            <w:p w14:paraId="306C1285" w14:textId="77777777" w:rsidR="002D7535" w:rsidRPr="007B7DE2" w:rsidRDefault="002D7535" w:rsidP="0056549F">
                              <w:pPr>
                                <w:jc w:val="right"/>
                                <w:rPr>
                                  <w:b/>
                                  <w:bCs/>
                                  <w:sz w:val="20"/>
                                  <w:szCs w:val="20"/>
                                </w:rPr>
                              </w:pPr>
                              <w:r w:rsidRPr="007B7DE2">
                                <w:rPr>
                                  <w:b/>
                                  <w:bCs/>
                                  <w:sz w:val="20"/>
                                  <w:szCs w:val="20"/>
                                </w:rPr>
                                <w:t>%</w:t>
                              </w:r>
                            </w:p>
                          </w:tc>
                          <w:tc>
                            <w:tcPr>
                              <w:tcW w:w="4820" w:type="dxa"/>
                            </w:tcPr>
                            <w:p w14:paraId="3D0F32FC" w14:textId="77777777" w:rsidR="002D7535" w:rsidRPr="007B7DE2" w:rsidRDefault="002D7535" w:rsidP="0056549F">
                              <w:pPr>
                                <w:rPr>
                                  <w:b/>
                                  <w:bCs/>
                                  <w:sz w:val="20"/>
                                  <w:szCs w:val="20"/>
                                </w:rPr>
                              </w:pPr>
                              <w:r w:rsidRPr="007B7DE2">
                                <w:rPr>
                                  <w:b/>
                                  <w:bCs/>
                                  <w:sz w:val="20"/>
                                  <w:szCs w:val="20"/>
                                </w:rPr>
                                <w:t>Notes</w:t>
                              </w:r>
                            </w:p>
                          </w:tc>
                        </w:tr>
                        <w:tr w:rsidR="002D7535" w:rsidRPr="007B7DE2" w14:paraId="4DF27156" w14:textId="77777777" w:rsidTr="0099247A">
                          <w:tc>
                            <w:tcPr>
                              <w:tcW w:w="3681" w:type="dxa"/>
                            </w:tcPr>
                            <w:p w14:paraId="77EF83C3" w14:textId="77777777" w:rsidR="002D7535" w:rsidRPr="007B7DE2" w:rsidRDefault="002D7535" w:rsidP="0056549F">
                              <w:pPr>
                                <w:tabs>
                                  <w:tab w:val="left" w:pos="2880"/>
                                </w:tabs>
                                <w:rPr>
                                  <w:b/>
                                  <w:bCs/>
                                  <w:sz w:val="20"/>
                                  <w:szCs w:val="20"/>
                                </w:rPr>
                              </w:pPr>
                              <w:r w:rsidRPr="007B7DE2">
                                <w:rPr>
                                  <w:b/>
                                  <w:bCs/>
                                  <w:sz w:val="20"/>
                                  <w:szCs w:val="20"/>
                                </w:rPr>
                                <w:t xml:space="preserve">Age </w:t>
                              </w:r>
                              <w:r>
                                <w:rPr>
                                  <w:b/>
                                  <w:bCs/>
                                  <w:sz w:val="20"/>
                                  <w:szCs w:val="20"/>
                                </w:rPr>
                                <w:t>(</w:t>
                              </w:r>
                              <w:r w:rsidRPr="007B7DE2">
                                <w:rPr>
                                  <w:b/>
                                  <w:bCs/>
                                  <w:sz w:val="20"/>
                                  <w:szCs w:val="20"/>
                                </w:rPr>
                                <w:t>years</w:t>
                              </w:r>
                              <w:r>
                                <w:rPr>
                                  <w:b/>
                                  <w:bCs/>
                                  <w:sz w:val="20"/>
                                  <w:szCs w:val="20"/>
                                </w:rPr>
                                <w:t>)</w:t>
                              </w:r>
                            </w:p>
                            <w:p w14:paraId="3A9EC208" w14:textId="77777777" w:rsidR="002D7535" w:rsidRPr="007B7DE2" w:rsidRDefault="002D7535" w:rsidP="0056549F">
                              <w:pPr>
                                <w:tabs>
                                  <w:tab w:val="left" w:pos="2880"/>
                                </w:tabs>
                                <w:ind w:left="600" w:hanging="600"/>
                                <w:rPr>
                                  <w:sz w:val="20"/>
                                  <w:szCs w:val="20"/>
                                </w:rPr>
                              </w:pPr>
                              <w:r w:rsidRPr="007B7DE2">
                                <w:rPr>
                                  <w:sz w:val="20"/>
                                  <w:szCs w:val="20"/>
                                </w:rPr>
                                <w:t>26-35</w:t>
                              </w:r>
                            </w:p>
                            <w:p w14:paraId="77867FD9" w14:textId="77777777" w:rsidR="002D7535" w:rsidRPr="007B7DE2" w:rsidRDefault="002D7535" w:rsidP="0056549F">
                              <w:pPr>
                                <w:tabs>
                                  <w:tab w:val="left" w:pos="2880"/>
                                </w:tabs>
                                <w:ind w:left="600" w:hanging="600"/>
                                <w:rPr>
                                  <w:sz w:val="20"/>
                                  <w:szCs w:val="20"/>
                                </w:rPr>
                              </w:pPr>
                              <w:r w:rsidRPr="007B7DE2">
                                <w:rPr>
                                  <w:sz w:val="20"/>
                                  <w:szCs w:val="20"/>
                                </w:rPr>
                                <w:t>36-45</w:t>
                              </w:r>
                            </w:p>
                            <w:p w14:paraId="7DE3AAF4" w14:textId="77777777" w:rsidR="002D7535" w:rsidRPr="007B7DE2" w:rsidRDefault="002D7535" w:rsidP="0056549F">
                              <w:pPr>
                                <w:tabs>
                                  <w:tab w:val="left" w:pos="2880"/>
                                </w:tabs>
                                <w:ind w:left="600" w:hanging="600"/>
                                <w:rPr>
                                  <w:sz w:val="20"/>
                                  <w:szCs w:val="20"/>
                                </w:rPr>
                              </w:pPr>
                              <w:r w:rsidRPr="007B7DE2">
                                <w:rPr>
                                  <w:sz w:val="20"/>
                                  <w:szCs w:val="20"/>
                                </w:rPr>
                                <w:t>46-55</w:t>
                              </w:r>
                            </w:p>
                            <w:p w14:paraId="22224E0D" w14:textId="77777777" w:rsidR="002D7535" w:rsidRPr="007B7DE2" w:rsidRDefault="002D7535" w:rsidP="0056549F">
                              <w:pPr>
                                <w:tabs>
                                  <w:tab w:val="left" w:pos="2880"/>
                                </w:tabs>
                                <w:ind w:left="600" w:hanging="600"/>
                                <w:rPr>
                                  <w:sz w:val="20"/>
                                  <w:szCs w:val="20"/>
                                </w:rPr>
                              </w:pPr>
                              <w:r w:rsidRPr="007B7DE2">
                                <w:rPr>
                                  <w:sz w:val="20"/>
                                  <w:szCs w:val="20"/>
                                </w:rPr>
                                <w:t>56-65</w:t>
                              </w:r>
                            </w:p>
                            <w:p w14:paraId="1919027F" w14:textId="77777777" w:rsidR="002D7535" w:rsidRPr="007B7DE2" w:rsidRDefault="002D7535" w:rsidP="0056549F">
                              <w:pPr>
                                <w:tabs>
                                  <w:tab w:val="left" w:pos="2880"/>
                                </w:tabs>
                                <w:ind w:left="600" w:hanging="600"/>
                                <w:rPr>
                                  <w:sz w:val="20"/>
                                  <w:szCs w:val="20"/>
                                </w:rPr>
                              </w:pPr>
                              <w:r w:rsidRPr="007B7DE2">
                                <w:rPr>
                                  <w:sz w:val="20"/>
                                  <w:szCs w:val="20"/>
                                </w:rPr>
                                <w:t>66-75</w:t>
                              </w:r>
                            </w:p>
                            <w:p w14:paraId="6F817755" w14:textId="77777777" w:rsidR="002D7535" w:rsidRPr="007B7DE2" w:rsidRDefault="002D7535" w:rsidP="0056549F">
                              <w:pPr>
                                <w:tabs>
                                  <w:tab w:val="left" w:pos="2880"/>
                                </w:tabs>
                                <w:ind w:left="600" w:hanging="600"/>
                                <w:rPr>
                                  <w:b/>
                                  <w:bCs/>
                                  <w:sz w:val="20"/>
                                  <w:szCs w:val="20"/>
                                </w:rPr>
                              </w:pPr>
                              <w:r w:rsidRPr="007B7DE2">
                                <w:rPr>
                                  <w:sz w:val="20"/>
                                  <w:szCs w:val="20"/>
                                </w:rPr>
                                <w:t>Over 75</w:t>
                              </w:r>
                            </w:p>
                          </w:tc>
                          <w:tc>
                            <w:tcPr>
                              <w:tcW w:w="283" w:type="dxa"/>
                            </w:tcPr>
                            <w:p w14:paraId="54CBF6BB" w14:textId="77777777" w:rsidR="002D7535" w:rsidRPr="007B7DE2" w:rsidRDefault="002D7535" w:rsidP="0056549F">
                              <w:pPr>
                                <w:rPr>
                                  <w:sz w:val="20"/>
                                  <w:szCs w:val="20"/>
                                </w:rPr>
                              </w:pPr>
                            </w:p>
                            <w:p w14:paraId="2FC551B4" w14:textId="77777777" w:rsidR="002D7535" w:rsidRPr="007B7DE2" w:rsidRDefault="002D7535" w:rsidP="0056549F">
                              <w:pPr>
                                <w:jc w:val="right"/>
                                <w:rPr>
                                  <w:sz w:val="20"/>
                                  <w:szCs w:val="20"/>
                                </w:rPr>
                              </w:pPr>
                              <w:r w:rsidRPr="007B7DE2">
                                <w:rPr>
                                  <w:sz w:val="20"/>
                                  <w:szCs w:val="20"/>
                                </w:rPr>
                                <w:t>3</w:t>
                              </w:r>
                            </w:p>
                            <w:p w14:paraId="3FDC4434" w14:textId="77777777" w:rsidR="002D7535" w:rsidRPr="007B7DE2" w:rsidRDefault="002D7535" w:rsidP="0056549F">
                              <w:pPr>
                                <w:jc w:val="right"/>
                                <w:rPr>
                                  <w:sz w:val="20"/>
                                  <w:szCs w:val="20"/>
                                </w:rPr>
                              </w:pPr>
                              <w:r w:rsidRPr="007B7DE2">
                                <w:rPr>
                                  <w:sz w:val="20"/>
                                  <w:szCs w:val="20"/>
                                </w:rPr>
                                <w:t>3</w:t>
                              </w:r>
                            </w:p>
                            <w:p w14:paraId="00314241" w14:textId="77777777" w:rsidR="002D7535" w:rsidRPr="007B7DE2" w:rsidRDefault="002D7535" w:rsidP="0056549F">
                              <w:pPr>
                                <w:jc w:val="right"/>
                                <w:rPr>
                                  <w:sz w:val="20"/>
                                  <w:szCs w:val="20"/>
                                </w:rPr>
                              </w:pPr>
                              <w:r w:rsidRPr="007B7DE2">
                                <w:rPr>
                                  <w:sz w:val="20"/>
                                  <w:szCs w:val="20"/>
                                </w:rPr>
                                <w:t>5</w:t>
                              </w:r>
                            </w:p>
                            <w:p w14:paraId="7CC77666" w14:textId="77777777" w:rsidR="002D7535" w:rsidRPr="007B7DE2" w:rsidRDefault="002D7535" w:rsidP="0056549F">
                              <w:pPr>
                                <w:jc w:val="right"/>
                                <w:rPr>
                                  <w:sz w:val="20"/>
                                  <w:szCs w:val="20"/>
                                </w:rPr>
                              </w:pPr>
                              <w:r w:rsidRPr="007B7DE2">
                                <w:rPr>
                                  <w:sz w:val="20"/>
                                  <w:szCs w:val="20"/>
                                </w:rPr>
                                <w:t>6</w:t>
                              </w:r>
                            </w:p>
                            <w:p w14:paraId="0B162F81" w14:textId="77777777" w:rsidR="002D7535" w:rsidRPr="007B7DE2" w:rsidRDefault="002D7535" w:rsidP="0056549F">
                              <w:pPr>
                                <w:jc w:val="right"/>
                                <w:rPr>
                                  <w:sz w:val="20"/>
                                  <w:szCs w:val="20"/>
                                </w:rPr>
                              </w:pPr>
                              <w:r w:rsidRPr="007B7DE2">
                                <w:rPr>
                                  <w:sz w:val="20"/>
                                  <w:szCs w:val="20"/>
                                </w:rPr>
                                <w:t>3</w:t>
                              </w:r>
                            </w:p>
                            <w:p w14:paraId="6D2920E2" w14:textId="77777777" w:rsidR="002D7535" w:rsidRPr="007B7DE2" w:rsidRDefault="002D7535" w:rsidP="0056549F">
                              <w:pPr>
                                <w:jc w:val="right"/>
                                <w:rPr>
                                  <w:sz w:val="20"/>
                                  <w:szCs w:val="20"/>
                                </w:rPr>
                              </w:pPr>
                              <w:r w:rsidRPr="007B7DE2">
                                <w:rPr>
                                  <w:sz w:val="20"/>
                                  <w:szCs w:val="20"/>
                                </w:rPr>
                                <w:t>3</w:t>
                              </w:r>
                            </w:p>
                          </w:tc>
                          <w:tc>
                            <w:tcPr>
                              <w:tcW w:w="567" w:type="dxa"/>
                            </w:tcPr>
                            <w:p w14:paraId="5DDF60B5" w14:textId="77777777" w:rsidR="002D7535" w:rsidRPr="007B7DE2" w:rsidRDefault="002D7535" w:rsidP="0056549F">
                              <w:pPr>
                                <w:rPr>
                                  <w:sz w:val="20"/>
                                  <w:szCs w:val="20"/>
                                </w:rPr>
                              </w:pPr>
                            </w:p>
                            <w:p w14:paraId="5D8DDB17" w14:textId="77777777" w:rsidR="002D7535" w:rsidRPr="007B7DE2" w:rsidRDefault="002D7535" w:rsidP="0056549F">
                              <w:pPr>
                                <w:jc w:val="right"/>
                                <w:rPr>
                                  <w:sz w:val="20"/>
                                  <w:szCs w:val="20"/>
                                </w:rPr>
                              </w:pPr>
                              <w:r w:rsidRPr="007B7DE2">
                                <w:rPr>
                                  <w:sz w:val="20"/>
                                  <w:szCs w:val="20"/>
                                </w:rPr>
                                <w:t>13%</w:t>
                              </w:r>
                            </w:p>
                            <w:p w14:paraId="261AEB4E" w14:textId="77777777" w:rsidR="002D7535" w:rsidRPr="007B7DE2" w:rsidRDefault="002D7535" w:rsidP="0056549F">
                              <w:pPr>
                                <w:jc w:val="right"/>
                                <w:rPr>
                                  <w:sz w:val="20"/>
                                  <w:szCs w:val="20"/>
                                </w:rPr>
                              </w:pPr>
                              <w:r w:rsidRPr="007B7DE2">
                                <w:rPr>
                                  <w:sz w:val="20"/>
                                  <w:szCs w:val="20"/>
                                </w:rPr>
                                <w:t>13%</w:t>
                              </w:r>
                            </w:p>
                            <w:p w14:paraId="71C1E307" w14:textId="77777777" w:rsidR="002D7535" w:rsidRPr="007B7DE2" w:rsidRDefault="002D7535" w:rsidP="0056549F">
                              <w:pPr>
                                <w:jc w:val="right"/>
                                <w:rPr>
                                  <w:sz w:val="20"/>
                                  <w:szCs w:val="20"/>
                                </w:rPr>
                              </w:pPr>
                              <w:r w:rsidRPr="007B7DE2">
                                <w:rPr>
                                  <w:sz w:val="20"/>
                                  <w:szCs w:val="20"/>
                                </w:rPr>
                                <w:t>22%</w:t>
                              </w:r>
                            </w:p>
                            <w:p w14:paraId="362F7FA0" w14:textId="77777777" w:rsidR="002D7535" w:rsidRPr="007B7DE2" w:rsidRDefault="002D7535" w:rsidP="0056549F">
                              <w:pPr>
                                <w:jc w:val="right"/>
                                <w:rPr>
                                  <w:sz w:val="20"/>
                                  <w:szCs w:val="20"/>
                                </w:rPr>
                              </w:pPr>
                              <w:r w:rsidRPr="007B7DE2">
                                <w:rPr>
                                  <w:sz w:val="20"/>
                                  <w:szCs w:val="20"/>
                                </w:rPr>
                                <w:t>26%</w:t>
                              </w:r>
                            </w:p>
                            <w:p w14:paraId="573FEF2C" w14:textId="77777777" w:rsidR="002D7535" w:rsidRPr="007B7DE2" w:rsidRDefault="002D7535" w:rsidP="0056549F">
                              <w:pPr>
                                <w:jc w:val="right"/>
                                <w:rPr>
                                  <w:sz w:val="20"/>
                                  <w:szCs w:val="20"/>
                                </w:rPr>
                              </w:pPr>
                              <w:r w:rsidRPr="007B7DE2">
                                <w:rPr>
                                  <w:sz w:val="20"/>
                                  <w:szCs w:val="20"/>
                                </w:rPr>
                                <w:t>13%</w:t>
                              </w:r>
                            </w:p>
                            <w:p w14:paraId="4AC740DA" w14:textId="77777777" w:rsidR="002D7535" w:rsidRPr="007B7DE2" w:rsidRDefault="002D7535" w:rsidP="0056549F">
                              <w:pPr>
                                <w:jc w:val="right"/>
                                <w:rPr>
                                  <w:sz w:val="20"/>
                                  <w:szCs w:val="20"/>
                                </w:rPr>
                              </w:pPr>
                              <w:r w:rsidRPr="007B7DE2">
                                <w:rPr>
                                  <w:sz w:val="20"/>
                                  <w:szCs w:val="20"/>
                                </w:rPr>
                                <w:t>13%</w:t>
                              </w:r>
                            </w:p>
                          </w:tc>
                          <w:tc>
                            <w:tcPr>
                              <w:tcW w:w="4820" w:type="dxa"/>
                            </w:tcPr>
                            <w:p w14:paraId="590FCB2D" w14:textId="77777777" w:rsidR="002D7535" w:rsidRPr="007B7DE2" w:rsidRDefault="002D7535" w:rsidP="0056549F">
                              <w:pPr>
                                <w:rPr>
                                  <w:sz w:val="20"/>
                                  <w:szCs w:val="20"/>
                                </w:rPr>
                              </w:pPr>
                            </w:p>
                          </w:tc>
                        </w:tr>
                        <w:tr w:rsidR="002D7535" w:rsidRPr="007B7DE2" w14:paraId="73F61903" w14:textId="77777777" w:rsidTr="0099247A">
                          <w:tc>
                            <w:tcPr>
                              <w:tcW w:w="3681" w:type="dxa"/>
                            </w:tcPr>
                            <w:p w14:paraId="68F2D0F9" w14:textId="77777777" w:rsidR="002D7535" w:rsidRPr="007B7DE2" w:rsidRDefault="002D7535" w:rsidP="0056549F">
                              <w:pPr>
                                <w:rPr>
                                  <w:b/>
                                  <w:bCs/>
                                  <w:sz w:val="20"/>
                                  <w:szCs w:val="20"/>
                                </w:rPr>
                              </w:pPr>
                              <w:r w:rsidRPr="007B7DE2">
                                <w:rPr>
                                  <w:b/>
                                  <w:bCs/>
                                  <w:sz w:val="20"/>
                                  <w:szCs w:val="20"/>
                                </w:rPr>
                                <w:t>Gender</w:t>
                              </w:r>
                            </w:p>
                            <w:p w14:paraId="4647CD67" w14:textId="77777777" w:rsidR="002D7535" w:rsidRPr="007B7DE2" w:rsidRDefault="002D7535" w:rsidP="0056549F">
                              <w:pPr>
                                <w:rPr>
                                  <w:sz w:val="20"/>
                                  <w:szCs w:val="20"/>
                                </w:rPr>
                              </w:pPr>
                              <w:r w:rsidRPr="007B7DE2">
                                <w:rPr>
                                  <w:sz w:val="20"/>
                                  <w:szCs w:val="20"/>
                                </w:rPr>
                                <w:t>Female</w:t>
                              </w:r>
                            </w:p>
                            <w:p w14:paraId="4B9FC64E" w14:textId="77777777" w:rsidR="002D7535" w:rsidRPr="007B7DE2" w:rsidRDefault="002D7535" w:rsidP="0056549F">
                              <w:pPr>
                                <w:rPr>
                                  <w:b/>
                                  <w:bCs/>
                                  <w:sz w:val="20"/>
                                  <w:szCs w:val="20"/>
                                </w:rPr>
                              </w:pPr>
                              <w:r w:rsidRPr="007B7DE2">
                                <w:rPr>
                                  <w:sz w:val="20"/>
                                  <w:szCs w:val="20"/>
                                </w:rPr>
                                <w:t>Male</w:t>
                              </w:r>
                            </w:p>
                          </w:tc>
                          <w:tc>
                            <w:tcPr>
                              <w:tcW w:w="283" w:type="dxa"/>
                            </w:tcPr>
                            <w:p w14:paraId="4B8768AA" w14:textId="77777777" w:rsidR="002D7535" w:rsidRPr="007B7DE2" w:rsidRDefault="002D7535" w:rsidP="0056549F">
                              <w:pPr>
                                <w:rPr>
                                  <w:sz w:val="20"/>
                                  <w:szCs w:val="20"/>
                                </w:rPr>
                              </w:pPr>
                            </w:p>
                            <w:p w14:paraId="24C722CB" w14:textId="77777777" w:rsidR="002D7535" w:rsidRPr="007B7DE2" w:rsidRDefault="002D7535" w:rsidP="0056549F">
                              <w:pPr>
                                <w:jc w:val="right"/>
                                <w:rPr>
                                  <w:sz w:val="20"/>
                                  <w:szCs w:val="20"/>
                                </w:rPr>
                              </w:pPr>
                              <w:r w:rsidRPr="007B7DE2">
                                <w:rPr>
                                  <w:sz w:val="20"/>
                                  <w:szCs w:val="20"/>
                                </w:rPr>
                                <w:t>15</w:t>
                              </w:r>
                            </w:p>
                            <w:p w14:paraId="068E81D8" w14:textId="77777777" w:rsidR="002D7535" w:rsidRPr="007B7DE2" w:rsidRDefault="002D7535" w:rsidP="0056549F">
                              <w:pPr>
                                <w:jc w:val="right"/>
                                <w:rPr>
                                  <w:sz w:val="20"/>
                                  <w:szCs w:val="20"/>
                                </w:rPr>
                              </w:pPr>
                              <w:r w:rsidRPr="007B7DE2">
                                <w:rPr>
                                  <w:sz w:val="20"/>
                                  <w:szCs w:val="20"/>
                                </w:rPr>
                                <w:t>8</w:t>
                              </w:r>
                            </w:p>
                          </w:tc>
                          <w:tc>
                            <w:tcPr>
                              <w:tcW w:w="567" w:type="dxa"/>
                            </w:tcPr>
                            <w:p w14:paraId="2417E282" w14:textId="77777777" w:rsidR="002D7535" w:rsidRPr="007B7DE2" w:rsidRDefault="002D7535" w:rsidP="0056549F">
                              <w:pPr>
                                <w:rPr>
                                  <w:sz w:val="20"/>
                                  <w:szCs w:val="20"/>
                                </w:rPr>
                              </w:pPr>
                            </w:p>
                            <w:p w14:paraId="4359610E" w14:textId="77777777" w:rsidR="002D7535" w:rsidRPr="007B7DE2" w:rsidRDefault="002D7535" w:rsidP="0056549F">
                              <w:pPr>
                                <w:jc w:val="right"/>
                                <w:rPr>
                                  <w:sz w:val="20"/>
                                  <w:szCs w:val="20"/>
                                </w:rPr>
                              </w:pPr>
                              <w:r w:rsidRPr="007B7DE2">
                                <w:rPr>
                                  <w:sz w:val="20"/>
                                  <w:szCs w:val="20"/>
                                </w:rPr>
                                <w:t>65%</w:t>
                              </w:r>
                            </w:p>
                            <w:p w14:paraId="56ED2908" w14:textId="77777777" w:rsidR="002D7535" w:rsidRPr="007B7DE2" w:rsidRDefault="002D7535" w:rsidP="0056549F">
                              <w:pPr>
                                <w:jc w:val="right"/>
                                <w:rPr>
                                  <w:sz w:val="20"/>
                                  <w:szCs w:val="20"/>
                                </w:rPr>
                              </w:pPr>
                              <w:r w:rsidRPr="007B7DE2">
                                <w:rPr>
                                  <w:sz w:val="20"/>
                                  <w:szCs w:val="20"/>
                                </w:rPr>
                                <w:t>35%</w:t>
                              </w:r>
                            </w:p>
                          </w:tc>
                          <w:tc>
                            <w:tcPr>
                              <w:tcW w:w="4820" w:type="dxa"/>
                            </w:tcPr>
                            <w:p w14:paraId="634BF4AA" w14:textId="77777777" w:rsidR="002D7535" w:rsidRPr="007B7DE2" w:rsidRDefault="002D7535" w:rsidP="0056549F">
                              <w:pPr>
                                <w:rPr>
                                  <w:sz w:val="20"/>
                                  <w:szCs w:val="20"/>
                                </w:rPr>
                              </w:pPr>
                            </w:p>
                          </w:tc>
                        </w:tr>
                        <w:tr w:rsidR="002D7535" w:rsidRPr="007B7DE2" w14:paraId="5111BDD0" w14:textId="77777777" w:rsidTr="0099247A">
                          <w:tc>
                            <w:tcPr>
                              <w:tcW w:w="3681" w:type="dxa"/>
                            </w:tcPr>
                            <w:p w14:paraId="432A8093" w14:textId="77777777" w:rsidR="002D7535" w:rsidRPr="007B7DE2" w:rsidRDefault="002D7535" w:rsidP="0056549F">
                              <w:pPr>
                                <w:rPr>
                                  <w:b/>
                                  <w:bCs/>
                                  <w:sz w:val="20"/>
                                  <w:szCs w:val="20"/>
                                </w:rPr>
                              </w:pPr>
                              <w:r w:rsidRPr="007B7DE2">
                                <w:rPr>
                                  <w:b/>
                                  <w:bCs/>
                                  <w:sz w:val="20"/>
                                  <w:szCs w:val="20"/>
                                </w:rPr>
                                <w:t>Race/Ethnicity</w:t>
                              </w:r>
                            </w:p>
                            <w:p w14:paraId="5093643D" w14:textId="77777777" w:rsidR="002D7535" w:rsidRPr="007B7DE2" w:rsidRDefault="002D7535" w:rsidP="0056549F">
                              <w:pPr>
                                <w:rPr>
                                  <w:sz w:val="20"/>
                                  <w:szCs w:val="20"/>
                                </w:rPr>
                              </w:pPr>
                              <w:r w:rsidRPr="007B7DE2">
                                <w:rPr>
                                  <w:sz w:val="20"/>
                                  <w:szCs w:val="20"/>
                                </w:rPr>
                                <w:t xml:space="preserve">White British/UK </w:t>
                              </w:r>
                            </w:p>
                            <w:p w14:paraId="41795406" w14:textId="77777777" w:rsidR="002D7535" w:rsidRPr="007B7DE2" w:rsidRDefault="002D7535" w:rsidP="0056549F">
                              <w:pPr>
                                <w:rPr>
                                  <w:sz w:val="20"/>
                                  <w:szCs w:val="20"/>
                                </w:rPr>
                              </w:pPr>
                              <w:r w:rsidRPr="007B7DE2">
                                <w:rPr>
                                  <w:sz w:val="20"/>
                                  <w:szCs w:val="20"/>
                                </w:rPr>
                                <w:t xml:space="preserve">Indian </w:t>
                              </w:r>
                            </w:p>
                            <w:p w14:paraId="6699382E" w14:textId="77777777" w:rsidR="002D7535" w:rsidRPr="007B7DE2" w:rsidRDefault="002D7535" w:rsidP="0056549F">
                              <w:pPr>
                                <w:rPr>
                                  <w:sz w:val="20"/>
                                  <w:szCs w:val="20"/>
                                </w:rPr>
                              </w:pPr>
                              <w:r w:rsidRPr="007B7DE2">
                                <w:rPr>
                                  <w:sz w:val="20"/>
                                  <w:szCs w:val="20"/>
                                </w:rPr>
                                <w:t>Black African</w:t>
                              </w:r>
                            </w:p>
                            <w:p w14:paraId="1F0D19ED" w14:textId="77777777" w:rsidR="002D7535" w:rsidRPr="007B7DE2" w:rsidRDefault="002D7535" w:rsidP="0056549F">
                              <w:pPr>
                                <w:rPr>
                                  <w:sz w:val="20"/>
                                  <w:szCs w:val="20"/>
                                </w:rPr>
                              </w:pPr>
                              <w:r w:rsidRPr="007B7DE2">
                                <w:rPr>
                                  <w:sz w:val="20"/>
                                  <w:szCs w:val="20"/>
                                </w:rPr>
                                <w:t xml:space="preserve">Mixed White </w:t>
                              </w:r>
                            </w:p>
                            <w:p w14:paraId="54A84B13" w14:textId="77777777" w:rsidR="002D7535" w:rsidRPr="007B7DE2" w:rsidRDefault="002D7535" w:rsidP="0056549F">
                              <w:pPr>
                                <w:rPr>
                                  <w:b/>
                                  <w:bCs/>
                                  <w:sz w:val="20"/>
                                  <w:szCs w:val="20"/>
                                </w:rPr>
                              </w:pPr>
                              <w:r w:rsidRPr="007B7DE2">
                                <w:rPr>
                                  <w:sz w:val="20"/>
                                  <w:szCs w:val="20"/>
                                </w:rPr>
                                <w:t>Pakistani</w:t>
                              </w:r>
                            </w:p>
                          </w:tc>
                          <w:tc>
                            <w:tcPr>
                              <w:tcW w:w="283" w:type="dxa"/>
                            </w:tcPr>
                            <w:p w14:paraId="5754F7A9" w14:textId="77777777" w:rsidR="002D7535" w:rsidRPr="007B7DE2" w:rsidRDefault="002D7535" w:rsidP="0056549F">
                              <w:pPr>
                                <w:rPr>
                                  <w:sz w:val="20"/>
                                  <w:szCs w:val="20"/>
                                </w:rPr>
                              </w:pPr>
                            </w:p>
                            <w:p w14:paraId="71ADED7A" w14:textId="77777777" w:rsidR="002D7535" w:rsidRPr="007B7DE2" w:rsidRDefault="002D7535" w:rsidP="0056549F">
                              <w:pPr>
                                <w:jc w:val="right"/>
                                <w:rPr>
                                  <w:sz w:val="20"/>
                                  <w:szCs w:val="20"/>
                                </w:rPr>
                              </w:pPr>
                              <w:r w:rsidRPr="007B7DE2">
                                <w:rPr>
                                  <w:sz w:val="20"/>
                                  <w:szCs w:val="20"/>
                                </w:rPr>
                                <w:t>18</w:t>
                              </w:r>
                            </w:p>
                            <w:p w14:paraId="387C4E6B" w14:textId="77777777" w:rsidR="002D7535" w:rsidRPr="007B7DE2" w:rsidRDefault="002D7535" w:rsidP="0056549F">
                              <w:pPr>
                                <w:jc w:val="right"/>
                                <w:rPr>
                                  <w:sz w:val="20"/>
                                  <w:szCs w:val="20"/>
                                </w:rPr>
                              </w:pPr>
                              <w:r w:rsidRPr="007B7DE2">
                                <w:rPr>
                                  <w:sz w:val="20"/>
                                  <w:szCs w:val="20"/>
                                </w:rPr>
                                <w:t>2</w:t>
                              </w:r>
                            </w:p>
                            <w:p w14:paraId="13D92455" w14:textId="77777777" w:rsidR="002D7535" w:rsidRPr="007B7DE2" w:rsidRDefault="002D7535" w:rsidP="0056549F">
                              <w:pPr>
                                <w:jc w:val="right"/>
                                <w:rPr>
                                  <w:sz w:val="20"/>
                                  <w:szCs w:val="20"/>
                                </w:rPr>
                              </w:pPr>
                              <w:r w:rsidRPr="007B7DE2">
                                <w:rPr>
                                  <w:sz w:val="20"/>
                                  <w:szCs w:val="20"/>
                                </w:rPr>
                                <w:t>1</w:t>
                              </w:r>
                            </w:p>
                            <w:p w14:paraId="0C5392F8" w14:textId="77777777" w:rsidR="002D7535" w:rsidRPr="007B7DE2" w:rsidRDefault="002D7535" w:rsidP="0056549F">
                              <w:pPr>
                                <w:jc w:val="right"/>
                                <w:rPr>
                                  <w:sz w:val="20"/>
                                  <w:szCs w:val="20"/>
                                </w:rPr>
                              </w:pPr>
                              <w:r w:rsidRPr="007B7DE2">
                                <w:rPr>
                                  <w:sz w:val="20"/>
                                  <w:szCs w:val="20"/>
                                </w:rPr>
                                <w:t>1</w:t>
                              </w:r>
                            </w:p>
                            <w:p w14:paraId="7D39EF82" w14:textId="77777777" w:rsidR="002D7535" w:rsidRPr="007B7DE2" w:rsidRDefault="002D7535" w:rsidP="0056549F">
                              <w:pPr>
                                <w:jc w:val="right"/>
                                <w:rPr>
                                  <w:sz w:val="20"/>
                                  <w:szCs w:val="20"/>
                                </w:rPr>
                              </w:pPr>
                              <w:r w:rsidRPr="007B7DE2">
                                <w:rPr>
                                  <w:sz w:val="20"/>
                                  <w:szCs w:val="20"/>
                                </w:rPr>
                                <w:t>1</w:t>
                              </w:r>
                            </w:p>
                          </w:tc>
                          <w:tc>
                            <w:tcPr>
                              <w:tcW w:w="567" w:type="dxa"/>
                            </w:tcPr>
                            <w:p w14:paraId="32A65001" w14:textId="77777777" w:rsidR="002D7535" w:rsidRPr="007B7DE2" w:rsidRDefault="002D7535" w:rsidP="0056549F">
                              <w:pPr>
                                <w:rPr>
                                  <w:sz w:val="20"/>
                                  <w:szCs w:val="20"/>
                                </w:rPr>
                              </w:pPr>
                            </w:p>
                            <w:p w14:paraId="315800EB" w14:textId="77777777" w:rsidR="002D7535" w:rsidRPr="007B7DE2" w:rsidRDefault="002D7535" w:rsidP="0056549F">
                              <w:pPr>
                                <w:jc w:val="right"/>
                                <w:rPr>
                                  <w:sz w:val="20"/>
                                  <w:szCs w:val="20"/>
                                </w:rPr>
                              </w:pPr>
                              <w:r w:rsidRPr="007B7DE2">
                                <w:rPr>
                                  <w:sz w:val="20"/>
                                  <w:szCs w:val="20"/>
                                </w:rPr>
                                <w:t>79%</w:t>
                              </w:r>
                            </w:p>
                            <w:p w14:paraId="182806F3" w14:textId="77777777" w:rsidR="002D7535" w:rsidRPr="007B7DE2" w:rsidRDefault="002D7535" w:rsidP="0056549F">
                              <w:pPr>
                                <w:jc w:val="right"/>
                                <w:rPr>
                                  <w:sz w:val="20"/>
                                  <w:szCs w:val="20"/>
                                </w:rPr>
                              </w:pPr>
                              <w:r w:rsidRPr="007B7DE2">
                                <w:rPr>
                                  <w:sz w:val="20"/>
                                  <w:szCs w:val="20"/>
                                </w:rPr>
                                <w:t>9%</w:t>
                              </w:r>
                            </w:p>
                            <w:p w14:paraId="529F4802" w14:textId="77777777" w:rsidR="002D7535" w:rsidRPr="007B7DE2" w:rsidRDefault="002D7535" w:rsidP="0056549F">
                              <w:pPr>
                                <w:jc w:val="right"/>
                                <w:rPr>
                                  <w:sz w:val="20"/>
                                  <w:szCs w:val="20"/>
                                </w:rPr>
                              </w:pPr>
                              <w:r w:rsidRPr="007B7DE2">
                                <w:rPr>
                                  <w:sz w:val="20"/>
                                  <w:szCs w:val="20"/>
                                </w:rPr>
                                <w:t>4%</w:t>
                              </w:r>
                            </w:p>
                            <w:p w14:paraId="439A4340" w14:textId="77777777" w:rsidR="002D7535" w:rsidRPr="007B7DE2" w:rsidRDefault="002D7535" w:rsidP="0056549F">
                              <w:pPr>
                                <w:jc w:val="right"/>
                                <w:rPr>
                                  <w:sz w:val="20"/>
                                  <w:szCs w:val="20"/>
                                </w:rPr>
                              </w:pPr>
                              <w:r w:rsidRPr="007B7DE2">
                                <w:rPr>
                                  <w:sz w:val="20"/>
                                  <w:szCs w:val="20"/>
                                </w:rPr>
                                <w:t>4%</w:t>
                              </w:r>
                            </w:p>
                            <w:p w14:paraId="1012D5E1" w14:textId="77777777" w:rsidR="002D7535" w:rsidRPr="007B7DE2" w:rsidRDefault="002D7535" w:rsidP="0056549F">
                              <w:pPr>
                                <w:jc w:val="right"/>
                                <w:rPr>
                                  <w:sz w:val="20"/>
                                  <w:szCs w:val="20"/>
                                </w:rPr>
                              </w:pPr>
                              <w:r w:rsidRPr="007B7DE2">
                                <w:rPr>
                                  <w:sz w:val="20"/>
                                  <w:szCs w:val="20"/>
                                </w:rPr>
                                <w:t>4%</w:t>
                              </w:r>
                            </w:p>
                          </w:tc>
                          <w:tc>
                            <w:tcPr>
                              <w:tcW w:w="4820" w:type="dxa"/>
                            </w:tcPr>
                            <w:p w14:paraId="3DA3D43B" w14:textId="77777777" w:rsidR="002D7535" w:rsidRPr="007B7DE2" w:rsidRDefault="002D7535" w:rsidP="0056549F">
                              <w:pPr>
                                <w:rPr>
                                  <w:sz w:val="20"/>
                                  <w:szCs w:val="20"/>
                                </w:rPr>
                              </w:pPr>
                            </w:p>
                          </w:tc>
                        </w:tr>
                        <w:tr w:rsidR="002D7535" w:rsidRPr="007B7DE2" w14:paraId="10302379" w14:textId="77777777" w:rsidTr="000924E3">
                          <w:trPr>
                            <w:trHeight w:val="3598"/>
                          </w:trPr>
                          <w:tc>
                            <w:tcPr>
                              <w:tcW w:w="3681" w:type="dxa"/>
                            </w:tcPr>
                            <w:p w14:paraId="30ABC15C" w14:textId="77777777" w:rsidR="002D7535" w:rsidRPr="007B7DE2" w:rsidRDefault="002D7535" w:rsidP="0056549F">
                              <w:pPr>
                                <w:rPr>
                                  <w:b/>
                                  <w:bCs/>
                                  <w:sz w:val="20"/>
                                  <w:szCs w:val="20"/>
                                </w:rPr>
                              </w:pPr>
                              <w:r w:rsidRPr="007B7DE2">
                                <w:rPr>
                                  <w:b/>
                                  <w:bCs/>
                                  <w:sz w:val="20"/>
                                  <w:szCs w:val="20"/>
                                </w:rPr>
                                <w:t>Role</w:t>
                              </w:r>
                            </w:p>
                            <w:p w14:paraId="4825B65F" w14:textId="77777777" w:rsidR="002D7535" w:rsidRPr="000B5478" w:rsidRDefault="002D7535" w:rsidP="0056549F">
                              <w:pPr>
                                <w:rPr>
                                  <w:b/>
                                  <w:bCs/>
                                  <w:sz w:val="20"/>
                                  <w:szCs w:val="20"/>
                                </w:rPr>
                              </w:pPr>
                              <w:r w:rsidRPr="000B5478">
                                <w:rPr>
                                  <w:b/>
                                  <w:bCs/>
                                  <w:sz w:val="20"/>
                                  <w:szCs w:val="20"/>
                                </w:rPr>
                                <w:t>Public member/patient/carer</w:t>
                              </w:r>
                            </w:p>
                            <w:p w14:paraId="69D22D15" w14:textId="77777777" w:rsidR="002D7535" w:rsidRPr="007B7DE2" w:rsidRDefault="002D7535" w:rsidP="0056549F">
                              <w:pPr>
                                <w:ind w:firstLine="317"/>
                                <w:rPr>
                                  <w:sz w:val="20"/>
                                  <w:szCs w:val="20"/>
                                </w:rPr>
                              </w:pPr>
                              <w:r w:rsidRPr="007B7DE2">
                                <w:rPr>
                                  <w:sz w:val="20"/>
                                  <w:szCs w:val="20"/>
                                </w:rPr>
                                <w:t>Public member</w:t>
                              </w:r>
                            </w:p>
                            <w:p w14:paraId="3F185EEA" w14:textId="77777777" w:rsidR="002D7535" w:rsidRPr="007B7DE2" w:rsidRDefault="002D7535" w:rsidP="0056549F">
                              <w:pPr>
                                <w:ind w:firstLine="317"/>
                                <w:rPr>
                                  <w:sz w:val="20"/>
                                  <w:szCs w:val="20"/>
                                </w:rPr>
                              </w:pPr>
                              <w:r w:rsidRPr="007B7DE2">
                                <w:rPr>
                                  <w:sz w:val="20"/>
                                  <w:szCs w:val="20"/>
                                </w:rPr>
                                <w:t>Patient</w:t>
                              </w:r>
                            </w:p>
                            <w:p w14:paraId="24FDFA25" w14:textId="77777777" w:rsidR="002D7535" w:rsidRPr="007B7DE2" w:rsidRDefault="002D7535" w:rsidP="0056549F">
                              <w:pPr>
                                <w:ind w:firstLine="317"/>
                                <w:rPr>
                                  <w:sz w:val="20"/>
                                  <w:szCs w:val="20"/>
                                </w:rPr>
                              </w:pPr>
                              <w:r w:rsidRPr="007B7DE2">
                                <w:rPr>
                                  <w:sz w:val="20"/>
                                  <w:szCs w:val="20"/>
                                </w:rPr>
                                <w:t>Carer</w:t>
                              </w:r>
                            </w:p>
                            <w:p w14:paraId="3E722DB1" w14:textId="77777777" w:rsidR="002D7535" w:rsidRPr="000B5478" w:rsidRDefault="002D7535" w:rsidP="0056549F">
                              <w:pPr>
                                <w:rPr>
                                  <w:b/>
                                  <w:bCs/>
                                  <w:sz w:val="20"/>
                                  <w:szCs w:val="20"/>
                                </w:rPr>
                              </w:pPr>
                              <w:r w:rsidRPr="000B5478">
                                <w:rPr>
                                  <w:b/>
                                  <w:bCs/>
                                  <w:sz w:val="20"/>
                                  <w:szCs w:val="20"/>
                                </w:rPr>
                                <w:t>Academic/</w:t>
                              </w:r>
                              <w:r>
                                <w:rPr>
                                  <w:b/>
                                  <w:bCs/>
                                  <w:sz w:val="20"/>
                                  <w:szCs w:val="20"/>
                                </w:rPr>
                                <w:t>r</w:t>
                              </w:r>
                              <w:r w:rsidRPr="000B5478">
                                <w:rPr>
                                  <w:b/>
                                  <w:bCs/>
                                  <w:sz w:val="20"/>
                                  <w:szCs w:val="20"/>
                                </w:rPr>
                                <w:t>esearcher/</w:t>
                              </w:r>
                              <w:r>
                                <w:rPr>
                                  <w:b/>
                                  <w:bCs/>
                                  <w:sz w:val="20"/>
                                  <w:szCs w:val="20"/>
                                </w:rPr>
                                <w:t>coordinator</w:t>
                              </w:r>
                            </w:p>
                            <w:p w14:paraId="3D4FA762" w14:textId="77777777" w:rsidR="002D7535" w:rsidRDefault="002D7535" w:rsidP="0056549F">
                              <w:pPr>
                                <w:ind w:firstLine="317"/>
                                <w:rPr>
                                  <w:sz w:val="20"/>
                                  <w:szCs w:val="20"/>
                                </w:rPr>
                              </w:pPr>
                              <w:r>
                                <w:rPr>
                                  <w:sz w:val="20"/>
                                  <w:szCs w:val="20"/>
                                </w:rPr>
                                <w:t>Academic/Researcher</w:t>
                              </w:r>
                            </w:p>
                            <w:p w14:paraId="33D52A67" w14:textId="77777777" w:rsidR="002D7535" w:rsidRPr="007B7DE2" w:rsidRDefault="002D7535" w:rsidP="0056549F">
                              <w:pPr>
                                <w:ind w:firstLine="317"/>
                                <w:rPr>
                                  <w:sz w:val="20"/>
                                  <w:szCs w:val="20"/>
                                </w:rPr>
                              </w:pPr>
                              <w:r w:rsidRPr="007B7DE2">
                                <w:rPr>
                                  <w:sz w:val="20"/>
                                  <w:szCs w:val="20"/>
                                </w:rPr>
                                <w:t>Ex-/Clinician</w:t>
                              </w:r>
                            </w:p>
                            <w:p w14:paraId="13C8760E" w14:textId="77777777" w:rsidR="002D7535" w:rsidRPr="007B7DE2" w:rsidRDefault="002D7535" w:rsidP="0056549F">
                              <w:pPr>
                                <w:ind w:firstLine="317"/>
                                <w:rPr>
                                  <w:sz w:val="20"/>
                                  <w:szCs w:val="20"/>
                                </w:rPr>
                              </w:pPr>
                              <w:r>
                                <w:rPr>
                                  <w:sz w:val="20"/>
                                  <w:szCs w:val="20"/>
                                </w:rPr>
                                <w:t>Coordinator</w:t>
                              </w:r>
                            </w:p>
                          </w:tc>
                          <w:tc>
                            <w:tcPr>
                              <w:tcW w:w="283" w:type="dxa"/>
                            </w:tcPr>
                            <w:p w14:paraId="0C65B940" w14:textId="77777777" w:rsidR="002D7535" w:rsidRDefault="002D7535" w:rsidP="0099247A">
                              <w:pPr>
                                <w:jc w:val="right"/>
                                <w:rPr>
                                  <w:sz w:val="20"/>
                                  <w:szCs w:val="20"/>
                                </w:rPr>
                              </w:pPr>
                            </w:p>
                            <w:p w14:paraId="35808EA3" w14:textId="77777777" w:rsidR="002D7535" w:rsidRPr="000B5478" w:rsidRDefault="002D7535" w:rsidP="0099247A">
                              <w:pPr>
                                <w:jc w:val="right"/>
                                <w:rPr>
                                  <w:b/>
                                  <w:bCs/>
                                  <w:sz w:val="20"/>
                                  <w:szCs w:val="20"/>
                                </w:rPr>
                              </w:pPr>
                              <w:r w:rsidRPr="000B5478">
                                <w:rPr>
                                  <w:b/>
                                  <w:bCs/>
                                  <w:sz w:val="20"/>
                                  <w:szCs w:val="20"/>
                                </w:rPr>
                                <w:t>11</w:t>
                              </w:r>
                            </w:p>
                            <w:p w14:paraId="1FECDA82" w14:textId="77777777" w:rsidR="002D7535" w:rsidRPr="007B7DE2" w:rsidRDefault="002D7535" w:rsidP="0099247A">
                              <w:pPr>
                                <w:jc w:val="right"/>
                                <w:rPr>
                                  <w:sz w:val="20"/>
                                  <w:szCs w:val="20"/>
                                </w:rPr>
                              </w:pPr>
                              <w:r>
                                <w:rPr>
                                  <w:sz w:val="20"/>
                                  <w:szCs w:val="20"/>
                                </w:rPr>
                                <w:t>4</w:t>
                              </w:r>
                            </w:p>
                            <w:p w14:paraId="5C877827" w14:textId="77777777" w:rsidR="002D7535" w:rsidRPr="007B7DE2" w:rsidRDefault="002D7535" w:rsidP="0056549F">
                              <w:pPr>
                                <w:jc w:val="right"/>
                                <w:rPr>
                                  <w:sz w:val="20"/>
                                  <w:szCs w:val="20"/>
                                </w:rPr>
                              </w:pPr>
                              <w:r>
                                <w:rPr>
                                  <w:sz w:val="20"/>
                                  <w:szCs w:val="20"/>
                                </w:rPr>
                                <w:t>6</w:t>
                              </w:r>
                            </w:p>
                            <w:p w14:paraId="54196295" w14:textId="77777777" w:rsidR="002D7535" w:rsidRDefault="002D7535" w:rsidP="0056549F">
                              <w:pPr>
                                <w:jc w:val="right"/>
                                <w:rPr>
                                  <w:sz w:val="20"/>
                                  <w:szCs w:val="20"/>
                                </w:rPr>
                              </w:pPr>
                              <w:r w:rsidRPr="007B7DE2">
                                <w:rPr>
                                  <w:sz w:val="20"/>
                                  <w:szCs w:val="20"/>
                                </w:rPr>
                                <w:t>6</w:t>
                              </w:r>
                            </w:p>
                            <w:p w14:paraId="6CE7D5FA" w14:textId="77777777" w:rsidR="002D7535" w:rsidRPr="000B5478" w:rsidRDefault="002D7535" w:rsidP="0056549F">
                              <w:pPr>
                                <w:jc w:val="right"/>
                                <w:rPr>
                                  <w:b/>
                                  <w:bCs/>
                                  <w:sz w:val="20"/>
                                  <w:szCs w:val="20"/>
                                </w:rPr>
                              </w:pPr>
                              <w:r w:rsidRPr="000B5478">
                                <w:rPr>
                                  <w:b/>
                                  <w:bCs/>
                                  <w:sz w:val="20"/>
                                  <w:szCs w:val="20"/>
                                </w:rPr>
                                <w:t>12</w:t>
                              </w:r>
                            </w:p>
                            <w:p w14:paraId="1508CE96" w14:textId="77777777" w:rsidR="002D7535" w:rsidRPr="007B7DE2" w:rsidRDefault="002D7535" w:rsidP="0056549F">
                              <w:pPr>
                                <w:jc w:val="right"/>
                                <w:rPr>
                                  <w:sz w:val="20"/>
                                  <w:szCs w:val="20"/>
                                </w:rPr>
                              </w:pPr>
                              <w:r w:rsidRPr="007B7DE2">
                                <w:rPr>
                                  <w:sz w:val="20"/>
                                  <w:szCs w:val="20"/>
                                </w:rPr>
                                <w:t>10</w:t>
                              </w:r>
                            </w:p>
                            <w:p w14:paraId="0DEA003A" w14:textId="77777777" w:rsidR="002D7535" w:rsidRPr="007B7DE2" w:rsidRDefault="002D7535" w:rsidP="0056549F">
                              <w:pPr>
                                <w:jc w:val="right"/>
                                <w:rPr>
                                  <w:sz w:val="20"/>
                                  <w:szCs w:val="20"/>
                                </w:rPr>
                              </w:pPr>
                              <w:r w:rsidRPr="007B7DE2">
                                <w:rPr>
                                  <w:sz w:val="20"/>
                                  <w:szCs w:val="20"/>
                                </w:rPr>
                                <w:t>5</w:t>
                              </w:r>
                            </w:p>
                            <w:p w14:paraId="6517593B" w14:textId="77777777" w:rsidR="002D7535" w:rsidRPr="007B7DE2" w:rsidRDefault="002D7535" w:rsidP="0056549F">
                              <w:pPr>
                                <w:jc w:val="right"/>
                                <w:rPr>
                                  <w:sz w:val="20"/>
                                  <w:szCs w:val="20"/>
                                </w:rPr>
                              </w:pPr>
                              <w:r w:rsidRPr="007B7DE2">
                                <w:rPr>
                                  <w:sz w:val="20"/>
                                  <w:szCs w:val="20"/>
                                </w:rPr>
                                <w:t>2</w:t>
                              </w:r>
                            </w:p>
                          </w:tc>
                          <w:tc>
                            <w:tcPr>
                              <w:tcW w:w="567" w:type="dxa"/>
                            </w:tcPr>
                            <w:p w14:paraId="4BC7140F" w14:textId="77777777" w:rsidR="002D7535" w:rsidRDefault="002D7535" w:rsidP="0056549F">
                              <w:pPr>
                                <w:rPr>
                                  <w:sz w:val="20"/>
                                  <w:szCs w:val="20"/>
                                </w:rPr>
                              </w:pPr>
                            </w:p>
                            <w:p w14:paraId="2F59654F" w14:textId="77777777" w:rsidR="002D7535" w:rsidRPr="000B5478" w:rsidRDefault="002D7535" w:rsidP="0056549F">
                              <w:pPr>
                                <w:jc w:val="right"/>
                                <w:rPr>
                                  <w:b/>
                                  <w:bCs/>
                                  <w:sz w:val="20"/>
                                  <w:szCs w:val="20"/>
                                </w:rPr>
                              </w:pPr>
                              <w:r w:rsidRPr="000B5478">
                                <w:rPr>
                                  <w:b/>
                                  <w:bCs/>
                                  <w:sz w:val="20"/>
                                  <w:szCs w:val="20"/>
                                </w:rPr>
                                <w:t>48%</w:t>
                              </w:r>
                            </w:p>
                            <w:p w14:paraId="139043B8" w14:textId="77777777" w:rsidR="002D7535" w:rsidRDefault="002D7535" w:rsidP="0056549F">
                              <w:pPr>
                                <w:jc w:val="right"/>
                                <w:rPr>
                                  <w:sz w:val="20"/>
                                  <w:szCs w:val="20"/>
                                </w:rPr>
                              </w:pPr>
                              <w:r>
                                <w:rPr>
                                  <w:sz w:val="20"/>
                                  <w:szCs w:val="20"/>
                                </w:rPr>
                                <w:t>17%</w:t>
                              </w:r>
                            </w:p>
                            <w:p w14:paraId="2082B047" w14:textId="77777777" w:rsidR="002D7535" w:rsidRDefault="002D7535" w:rsidP="0056549F">
                              <w:pPr>
                                <w:jc w:val="right"/>
                                <w:rPr>
                                  <w:sz w:val="20"/>
                                  <w:szCs w:val="20"/>
                                </w:rPr>
                              </w:pPr>
                              <w:r>
                                <w:rPr>
                                  <w:sz w:val="20"/>
                                  <w:szCs w:val="20"/>
                                </w:rPr>
                                <w:t>26%</w:t>
                              </w:r>
                            </w:p>
                            <w:p w14:paraId="50B163BE" w14:textId="77777777" w:rsidR="002D7535" w:rsidRDefault="002D7535" w:rsidP="0056549F">
                              <w:pPr>
                                <w:jc w:val="right"/>
                                <w:rPr>
                                  <w:sz w:val="20"/>
                                  <w:szCs w:val="20"/>
                                </w:rPr>
                              </w:pPr>
                              <w:r>
                                <w:rPr>
                                  <w:sz w:val="20"/>
                                  <w:szCs w:val="20"/>
                                </w:rPr>
                                <w:t>26%</w:t>
                              </w:r>
                            </w:p>
                            <w:p w14:paraId="404C4298" w14:textId="77777777" w:rsidR="002D7535" w:rsidRPr="000B5478" w:rsidRDefault="002D7535" w:rsidP="0056549F">
                              <w:pPr>
                                <w:jc w:val="right"/>
                                <w:rPr>
                                  <w:b/>
                                  <w:bCs/>
                                  <w:sz w:val="20"/>
                                  <w:szCs w:val="20"/>
                                </w:rPr>
                              </w:pPr>
                              <w:r w:rsidRPr="000B5478">
                                <w:rPr>
                                  <w:b/>
                                  <w:bCs/>
                                  <w:sz w:val="20"/>
                                  <w:szCs w:val="20"/>
                                </w:rPr>
                                <w:t>52%</w:t>
                              </w:r>
                            </w:p>
                            <w:p w14:paraId="48A3A180" w14:textId="77777777" w:rsidR="002D7535" w:rsidRDefault="002D7535" w:rsidP="0056549F">
                              <w:pPr>
                                <w:jc w:val="right"/>
                                <w:rPr>
                                  <w:sz w:val="20"/>
                                  <w:szCs w:val="20"/>
                                </w:rPr>
                              </w:pPr>
                              <w:r>
                                <w:rPr>
                                  <w:sz w:val="20"/>
                                  <w:szCs w:val="20"/>
                                </w:rPr>
                                <w:t>43%</w:t>
                              </w:r>
                            </w:p>
                            <w:p w14:paraId="48779500" w14:textId="77777777" w:rsidR="002D7535" w:rsidRDefault="002D7535" w:rsidP="0056549F">
                              <w:pPr>
                                <w:jc w:val="right"/>
                                <w:rPr>
                                  <w:sz w:val="20"/>
                                  <w:szCs w:val="20"/>
                                </w:rPr>
                              </w:pPr>
                              <w:r>
                                <w:rPr>
                                  <w:sz w:val="20"/>
                                  <w:szCs w:val="20"/>
                                </w:rPr>
                                <w:t>22%</w:t>
                              </w:r>
                            </w:p>
                            <w:p w14:paraId="2E9BF140" w14:textId="77777777" w:rsidR="002D7535" w:rsidRPr="007B7DE2" w:rsidRDefault="002D7535" w:rsidP="0056549F">
                              <w:pPr>
                                <w:jc w:val="right"/>
                                <w:rPr>
                                  <w:sz w:val="20"/>
                                  <w:szCs w:val="20"/>
                                </w:rPr>
                              </w:pPr>
                              <w:r>
                                <w:rPr>
                                  <w:sz w:val="20"/>
                                  <w:szCs w:val="20"/>
                                </w:rPr>
                                <w:t>9%</w:t>
                              </w:r>
                            </w:p>
                          </w:tc>
                          <w:tc>
                            <w:tcPr>
                              <w:tcW w:w="4820" w:type="dxa"/>
                            </w:tcPr>
                            <w:p w14:paraId="2F82EC55" w14:textId="77777777" w:rsidR="002D7535" w:rsidRPr="00F37442" w:rsidRDefault="002D7535" w:rsidP="0056549F">
                              <w:pPr>
                                <w:rPr>
                                  <w:sz w:val="20"/>
                                  <w:szCs w:val="20"/>
                                </w:rPr>
                              </w:pPr>
                              <w:r>
                                <w:rPr>
                                  <w:sz w:val="20"/>
                                  <w:szCs w:val="20"/>
                                </w:rPr>
                                <w:t xml:space="preserve">Public members are </w:t>
                              </w:r>
                              <w:r w:rsidRPr="00F37442">
                                <w:rPr>
                                  <w:sz w:val="20"/>
                                  <w:szCs w:val="20"/>
                                </w:rPr>
                                <w:t>those with no direct experience of palliative care.</w:t>
                              </w:r>
                            </w:p>
                            <w:p w14:paraId="4CB148AD" w14:textId="77777777" w:rsidR="002D7535" w:rsidRPr="00F37442" w:rsidRDefault="002D7535" w:rsidP="0056549F">
                              <w:pPr>
                                <w:rPr>
                                  <w:sz w:val="20"/>
                                  <w:szCs w:val="20"/>
                                </w:rPr>
                              </w:pPr>
                              <w:r w:rsidRPr="00F37442">
                                <w:rPr>
                                  <w:sz w:val="20"/>
                                  <w:szCs w:val="20"/>
                                </w:rPr>
                                <w:t>Some people identified as both a patient and carer</w:t>
                              </w:r>
                              <w:r>
                                <w:rPr>
                                  <w:sz w:val="20"/>
                                  <w:szCs w:val="20"/>
                                </w:rPr>
                                <w:t>, or a carer and public member</w:t>
                              </w:r>
                              <w:r w:rsidRPr="00F37442">
                                <w:rPr>
                                  <w:sz w:val="20"/>
                                  <w:szCs w:val="20"/>
                                </w:rPr>
                                <w:t>.</w:t>
                              </w:r>
                            </w:p>
                            <w:p w14:paraId="483DFFD8" w14:textId="77777777" w:rsidR="002D7535" w:rsidRPr="00F37442" w:rsidRDefault="002D7535" w:rsidP="0056549F">
                              <w:pPr>
                                <w:rPr>
                                  <w:sz w:val="20"/>
                                  <w:szCs w:val="20"/>
                                </w:rPr>
                              </w:pPr>
                              <w:r w:rsidRPr="00F37442">
                                <w:rPr>
                                  <w:sz w:val="20"/>
                                  <w:szCs w:val="20"/>
                                </w:rPr>
                                <w:t>Patients and carers gave detailed information on their own health conditions or those they had cared for, including physical health conditions: different types of cancer, cardiovascular conditions, chronic respiratory conditions, diabetes, mobility issues, other life limiting conditions and mental health conditions: depression, personality disorder, severe mental illness.</w:t>
                              </w:r>
                            </w:p>
                            <w:p w14:paraId="0D8CE9FF" w14:textId="77777777" w:rsidR="002D7535" w:rsidRPr="00F37442" w:rsidRDefault="002D7535" w:rsidP="0056549F">
                              <w:pPr>
                                <w:rPr>
                                  <w:sz w:val="20"/>
                                  <w:szCs w:val="20"/>
                                </w:rPr>
                              </w:pPr>
                              <w:r w:rsidRPr="00F37442">
                                <w:rPr>
                                  <w:sz w:val="20"/>
                                  <w:szCs w:val="20"/>
                                </w:rPr>
                                <w:t>Academic roles included Research Assistant, Research Associate, Research Fellow, Professor, Senior Lecturer and honorary positions.</w:t>
                              </w:r>
                            </w:p>
                            <w:p w14:paraId="71F99E05" w14:textId="77777777" w:rsidR="002D7535" w:rsidRPr="007B7DE2" w:rsidRDefault="002D7535" w:rsidP="0056549F">
                              <w:pPr>
                                <w:rPr>
                                  <w:sz w:val="20"/>
                                  <w:szCs w:val="20"/>
                                </w:rPr>
                              </w:pPr>
                              <w:r w:rsidRPr="00F37442">
                                <w:rPr>
                                  <w:sz w:val="20"/>
                                  <w:szCs w:val="20"/>
                                </w:rPr>
                                <w:t>Some academics/researchers also identified as ex-/clinicians.</w:t>
                              </w:r>
                            </w:p>
                          </w:tc>
                        </w:tr>
                      </w:tbl>
                      <w:p w14:paraId="21CDA3F6" w14:textId="77777777" w:rsidR="002D7535" w:rsidRDefault="002D7535" w:rsidP="002D7535"/>
                    </w:txbxContent>
                  </v:textbox>
                </v:shape>
                <v:shape id="Text Box 652186712" o:spid="_x0000_s1088" type="#_x0000_t202" style="position:absolute;left:1447;top:49139;width:21413;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7dywAAAOIAAAAPAAAAZHJzL2Rvd25yZXYueG1sRI9Ba8JA&#10;FITvgv9heUJvuknANKSuIgGxlPag9eLtmX0modm3MbvV1F/vFgo9DjPzDbNYDaYVV+pdY1lBPItA&#10;EJdWN1wpOHxuphkI55E1tpZJwQ85WC3HowXm2t54R9e9r0SAsMtRQe19l0vpypoMupntiIN3tr1B&#10;H2RfSd3jLcBNK5MoSqXBhsNCjR0VNZVf+2+j4K3YfODulJjs3hbb9/O6uxyOc6WeJsP6BYSnwf+H&#10;/9qvWkE6T+IsfY4T+L0U7oBcPgAAAP//AwBQSwECLQAUAAYACAAAACEA2+H2y+4AAACFAQAAEwAA&#10;AAAAAAAAAAAAAAAAAAAAW0NvbnRlbnRfVHlwZXNdLnhtbFBLAQItABQABgAIAAAAIQBa9CxbvwAA&#10;ABUBAAALAAAAAAAAAAAAAAAAAB8BAABfcmVscy8ucmVsc1BLAQItABQABgAIAAAAIQAYbg7dywAA&#10;AOIAAAAPAAAAAAAAAAAAAAAAAAcCAABkcnMvZG93bnJldi54bWxQSwUGAAAAAAMAAwC3AAAA/wIA&#10;AAAA&#10;" filled="f" stroked="f" strokeweight=".5pt">
                  <v:textbox>
                    <w:txbxContent>
                      <w:p w14:paraId="5514A4B2" w14:textId="77777777" w:rsidR="002D7535" w:rsidRPr="00524B1F" w:rsidRDefault="002D7535" w:rsidP="002D7535">
                        <w:pPr>
                          <w:rPr>
                            <w:b/>
                            <w:bCs/>
                            <w:sz w:val="20"/>
                            <w:szCs w:val="20"/>
                          </w:rPr>
                        </w:pPr>
                        <w:bookmarkStart w:id="167" w:name="Table6"/>
                        <w:bookmarkEnd w:id="167"/>
                        <w:r w:rsidRPr="00524B1F">
                          <w:rPr>
                            <w:b/>
                            <w:bCs/>
                            <w:sz w:val="20"/>
                            <w:szCs w:val="20"/>
                          </w:rPr>
                          <w:t xml:space="preserve">Table </w:t>
                        </w:r>
                        <w:r>
                          <w:rPr>
                            <w:b/>
                            <w:bCs/>
                            <w:sz w:val="20"/>
                            <w:szCs w:val="20"/>
                          </w:rPr>
                          <w:t>6</w:t>
                        </w:r>
                        <w:r w:rsidRPr="00524B1F">
                          <w:rPr>
                            <w:b/>
                            <w:bCs/>
                            <w:sz w:val="20"/>
                            <w:szCs w:val="20"/>
                          </w:rPr>
                          <w:t xml:space="preserve">. Demographic </w:t>
                        </w:r>
                        <w:r>
                          <w:rPr>
                            <w:b/>
                            <w:bCs/>
                            <w:sz w:val="20"/>
                            <w:szCs w:val="20"/>
                          </w:rPr>
                          <w:t>c</w:t>
                        </w:r>
                        <w:r w:rsidRPr="00524B1F">
                          <w:rPr>
                            <w:b/>
                            <w:bCs/>
                            <w:sz w:val="20"/>
                            <w:szCs w:val="20"/>
                          </w:rPr>
                          <w:t>haracteristics</w:t>
                        </w:r>
                      </w:p>
                    </w:txbxContent>
                  </v:textbox>
                </v:shape>
              </v:group>
            </w:pict>
          </mc:Fallback>
        </mc:AlternateContent>
      </w:r>
      <w:r w:rsidRPr="002D7535">
        <w:br w:type="page"/>
      </w:r>
    </w:p>
    <w:p w14:paraId="487EB495" w14:textId="77777777" w:rsidR="002D7535" w:rsidRPr="002D7535" w:rsidRDefault="002D7535" w:rsidP="002D7535">
      <w:pPr>
        <w:spacing w:after="0" w:line="240" w:lineRule="auto"/>
      </w:pPr>
      <w:r w:rsidRPr="002D7535">
        <w:rPr>
          <w:noProof/>
        </w:rPr>
        <w:lastRenderedPageBreak/>
        <mc:AlternateContent>
          <mc:Choice Requires="wpg">
            <w:drawing>
              <wp:anchor distT="0" distB="0" distL="114300" distR="114300" simplePos="0" relativeHeight="251748352" behindDoc="0" locked="0" layoutInCell="1" allowOverlap="1" wp14:anchorId="5DDBDA8D" wp14:editId="565C342E">
                <wp:simplePos x="0" y="0"/>
                <wp:positionH relativeFrom="column">
                  <wp:posOffset>34983</wp:posOffset>
                </wp:positionH>
                <wp:positionV relativeFrom="paragraph">
                  <wp:posOffset>14202</wp:posOffset>
                </wp:positionV>
                <wp:extent cx="6179820" cy="5791200"/>
                <wp:effectExtent l="0" t="0" r="0" b="0"/>
                <wp:wrapNone/>
                <wp:docPr id="536261600" name="Group 536261600"/>
                <wp:cNvGraphicFramePr/>
                <a:graphic xmlns:a="http://schemas.openxmlformats.org/drawingml/2006/main">
                  <a:graphicData uri="http://schemas.microsoft.com/office/word/2010/wordprocessingGroup">
                    <wpg:wgp>
                      <wpg:cNvGrpSpPr/>
                      <wpg:grpSpPr>
                        <a:xfrm>
                          <a:off x="0" y="0"/>
                          <a:ext cx="6179820" cy="5791200"/>
                          <a:chOff x="0" y="0"/>
                          <a:chExt cx="6179820" cy="5638800"/>
                        </a:xfrm>
                      </wpg:grpSpPr>
                      <wps:wsp>
                        <wps:cNvPr id="806919987" name="Text Box 806919987"/>
                        <wps:cNvSpPr txBox="1"/>
                        <wps:spPr>
                          <a:xfrm>
                            <a:off x="0" y="0"/>
                            <a:ext cx="6179820" cy="5326380"/>
                          </a:xfrm>
                          <a:prstGeom prst="rect">
                            <a:avLst/>
                          </a:prstGeom>
                          <a:noFill/>
                          <a:ln w="6350">
                            <a:noFill/>
                          </a:ln>
                        </wps:spPr>
                        <wps:txbx>
                          <w:txbxContent>
                            <w:tbl>
                              <w:tblPr>
                                <w:tblStyle w:val="TableGrid"/>
                                <w:tblW w:w="0" w:type="auto"/>
                                <w:tblLook w:val="04A0" w:firstRow="1" w:lastRow="0" w:firstColumn="1" w:lastColumn="0" w:noHBand="0" w:noVBand="1"/>
                              </w:tblPr>
                              <w:tblGrid>
                                <w:gridCol w:w="3366"/>
                                <w:gridCol w:w="419"/>
                                <w:gridCol w:w="565"/>
                                <w:gridCol w:w="5089"/>
                              </w:tblGrid>
                              <w:tr w:rsidR="002D7535" w14:paraId="44569AC0" w14:textId="77777777" w:rsidTr="00E4124E">
                                <w:tc>
                                  <w:tcPr>
                                    <w:tcW w:w="3397" w:type="dxa"/>
                                  </w:tcPr>
                                  <w:p w14:paraId="3B4CC82F" w14:textId="77777777" w:rsidR="002D7535" w:rsidRPr="0027782C" w:rsidRDefault="002D7535" w:rsidP="00524B1F">
                                    <w:pPr>
                                      <w:rPr>
                                        <w:b/>
                                        <w:bCs/>
                                        <w:sz w:val="20"/>
                                        <w:szCs w:val="20"/>
                                      </w:rPr>
                                    </w:pPr>
                                    <w:r w:rsidRPr="0027782C">
                                      <w:rPr>
                                        <w:b/>
                                        <w:bCs/>
                                        <w:sz w:val="20"/>
                                        <w:szCs w:val="20"/>
                                      </w:rPr>
                                      <w:t>Involvement Characteristics</w:t>
                                    </w:r>
                                  </w:p>
                                </w:tc>
                                <w:tc>
                                  <w:tcPr>
                                    <w:tcW w:w="313" w:type="dxa"/>
                                  </w:tcPr>
                                  <w:p w14:paraId="0BA88C64" w14:textId="77777777" w:rsidR="002D7535" w:rsidRPr="0027782C" w:rsidRDefault="002D7535" w:rsidP="00524B1F">
                                    <w:pPr>
                                      <w:jc w:val="right"/>
                                      <w:rPr>
                                        <w:b/>
                                        <w:bCs/>
                                        <w:sz w:val="20"/>
                                        <w:szCs w:val="20"/>
                                      </w:rPr>
                                    </w:pPr>
                                    <w:r w:rsidRPr="0027782C">
                                      <w:rPr>
                                        <w:b/>
                                        <w:bCs/>
                                        <w:sz w:val="20"/>
                                        <w:szCs w:val="20"/>
                                      </w:rPr>
                                      <w:t>n</w:t>
                                    </w:r>
                                  </w:p>
                                </w:tc>
                                <w:tc>
                                  <w:tcPr>
                                    <w:tcW w:w="565" w:type="dxa"/>
                                  </w:tcPr>
                                  <w:p w14:paraId="5C1E9F95" w14:textId="77777777" w:rsidR="002D7535" w:rsidRPr="0027782C" w:rsidRDefault="002D7535" w:rsidP="00524B1F">
                                    <w:pPr>
                                      <w:jc w:val="right"/>
                                      <w:rPr>
                                        <w:b/>
                                        <w:bCs/>
                                        <w:sz w:val="20"/>
                                        <w:szCs w:val="20"/>
                                      </w:rPr>
                                    </w:pPr>
                                    <w:r w:rsidRPr="0027782C">
                                      <w:rPr>
                                        <w:b/>
                                        <w:bCs/>
                                        <w:sz w:val="20"/>
                                        <w:szCs w:val="20"/>
                                      </w:rPr>
                                      <w:t>%</w:t>
                                    </w:r>
                                  </w:p>
                                </w:tc>
                                <w:tc>
                                  <w:tcPr>
                                    <w:tcW w:w="5149" w:type="dxa"/>
                                  </w:tcPr>
                                  <w:p w14:paraId="1DDD0D5E" w14:textId="77777777" w:rsidR="002D7535" w:rsidRPr="0027782C" w:rsidRDefault="002D7535" w:rsidP="00524B1F">
                                    <w:pPr>
                                      <w:rPr>
                                        <w:b/>
                                        <w:bCs/>
                                        <w:sz w:val="20"/>
                                        <w:szCs w:val="20"/>
                                      </w:rPr>
                                    </w:pPr>
                                    <w:r>
                                      <w:rPr>
                                        <w:b/>
                                        <w:bCs/>
                                        <w:sz w:val="20"/>
                                        <w:szCs w:val="20"/>
                                      </w:rPr>
                                      <w:t>Notes</w:t>
                                    </w:r>
                                  </w:p>
                                </w:tc>
                              </w:tr>
                              <w:tr w:rsidR="002D7535" w14:paraId="2C62942E" w14:textId="77777777" w:rsidTr="00E4124E">
                                <w:tc>
                                  <w:tcPr>
                                    <w:tcW w:w="3397" w:type="dxa"/>
                                  </w:tcPr>
                                  <w:p w14:paraId="497B9C27" w14:textId="77777777" w:rsidR="002D7535" w:rsidRDefault="002D7535" w:rsidP="00524B1F">
                                    <w:pPr>
                                      <w:rPr>
                                        <w:b/>
                                        <w:bCs/>
                                        <w:sz w:val="20"/>
                                        <w:szCs w:val="20"/>
                                      </w:rPr>
                                    </w:pPr>
                                    <w:r w:rsidRPr="0027782C">
                                      <w:rPr>
                                        <w:b/>
                                        <w:bCs/>
                                        <w:sz w:val="20"/>
                                        <w:szCs w:val="20"/>
                                      </w:rPr>
                                      <w:t>Length of time undertake</w:t>
                                    </w:r>
                                    <w:r>
                                      <w:rPr>
                                        <w:b/>
                                        <w:bCs/>
                                        <w:sz w:val="20"/>
                                        <w:szCs w:val="20"/>
                                      </w:rPr>
                                      <w:t xml:space="preserve">n </w:t>
                                    </w:r>
                                    <w:r w:rsidRPr="0027782C">
                                      <w:rPr>
                                        <w:b/>
                                        <w:bCs/>
                                        <w:sz w:val="20"/>
                                        <w:szCs w:val="20"/>
                                      </w:rPr>
                                      <w:t>involvement in palliative care research (years)</w:t>
                                    </w:r>
                                  </w:p>
                                  <w:p w14:paraId="26226D4B" w14:textId="77777777" w:rsidR="002D7535" w:rsidRPr="0027782C" w:rsidRDefault="002D7535" w:rsidP="00524B1F">
                                    <w:pPr>
                                      <w:rPr>
                                        <w:sz w:val="20"/>
                                        <w:szCs w:val="20"/>
                                      </w:rPr>
                                    </w:pPr>
                                    <w:r>
                                      <w:rPr>
                                        <w:sz w:val="20"/>
                                        <w:szCs w:val="20"/>
                                      </w:rPr>
                                      <w:t>Less than 2</w:t>
                                    </w:r>
                                  </w:p>
                                  <w:p w14:paraId="11C7AA05" w14:textId="77777777" w:rsidR="002D7535" w:rsidRPr="0027782C" w:rsidRDefault="002D7535" w:rsidP="00524B1F">
                                    <w:pPr>
                                      <w:rPr>
                                        <w:sz w:val="20"/>
                                        <w:szCs w:val="20"/>
                                      </w:rPr>
                                    </w:pPr>
                                    <w:r>
                                      <w:rPr>
                                        <w:sz w:val="20"/>
                                        <w:szCs w:val="20"/>
                                      </w:rPr>
                                      <w:t>2-5</w:t>
                                    </w:r>
                                  </w:p>
                                  <w:p w14:paraId="33D23824" w14:textId="77777777" w:rsidR="002D7535" w:rsidRPr="002207BD" w:rsidRDefault="002D7535" w:rsidP="00524B1F">
                                    <w:pPr>
                                      <w:rPr>
                                        <w:sz w:val="20"/>
                                        <w:szCs w:val="20"/>
                                      </w:rPr>
                                    </w:pPr>
                                    <w:r>
                                      <w:rPr>
                                        <w:sz w:val="20"/>
                                        <w:szCs w:val="20"/>
                                      </w:rPr>
                                      <w:t>6</w:t>
                                    </w:r>
                                    <w:r w:rsidRPr="002207BD">
                                      <w:rPr>
                                        <w:sz w:val="20"/>
                                        <w:szCs w:val="20"/>
                                      </w:rPr>
                                      <w:t>-10</w:t>
                                    </w:r>
                                  </w:p>
                                  <w:p w14:paraId="22C08B01" w14:textId="77777777" w:rsidR="002D7535" w:rsidRPr="0027782C" w:rsidRDefault="002D7535" w:rsidP="00524B1F">
                                    <w:pPr>
                                      <w:rPr>
                                        <w:b/>
                                        <w:bCs/>
                                        <w:sz w:val="20"/>
                                        <w:szCs w:val="20"/>
                                      </w:rPr>
                                    </w:pPr>
                                    <w:r w:rsidRPr="002207BD">
                                      <w:rPr>
                                        <w:sz w:val="20"/>
                                        <w:szCs w:val="20"/>
                                      </w:rPr>
                                      <w:t>Over 10</w:t>
                                    </w:r>
                                  </w:p>
                                </w:tc>
                                <w:tc>
                                  <w:tcPr>
                                    <w:tcW w:w="313" w:type="dxa"/>
                                    <w:vAlign w:val="center"/>
                                  </w:tcPr>
                                  <w:p w14:paraId="4FA17B9B" w14:textId="77777777" w:rsidR="002D7535" w:rsidRDefault="002D7535" w:rsidP="00524B1F">
                                    <w:pPr>
                                      <w:jc w:val="right"/>
                                      <w:rPr>
                                        <w:sz w:val="20"/>
                                        <w:szCs w:val="20"/>
                                      </w:rPr>
                                    </w:pPr>
                                  </w:p>
                                  <w:p w14:paraId="010FC5C6" w14:textId="77777777" w:rsidR="002D7535" w:rsidRDefault="002D7535" w:rsidP="00524B1F">
                                    <w:pPr>
                                      <w:jc w:val="right"/>
                                      <w:rPr>
                                        <w:sz w:val="20"/>
                                        <w:szCs w:val="20"/>
                                      </w:rPr>
                                    </w:pPr>
                                  </w:p>
                                  <w:p w14:paraId="5522F5F3" w14:textId="77777777" w:rsidR="002D7535" w:rsidRDefault="002D7535" w:rsidP="00524B1F">
                                    <w:pPr>
                                      <w:jc w:val="right"/>
                                      <w:rPr>
                                        <w:sz w:val="20"/>
                                        <w:szCs w:val="20"/>
                                      </w:rPr>
                                    </w:pPr>
                                  </w:p>
                                  <w:p w14:paraId="39424DE3" w14:textId="77777777" w:rsidR="002D7535" w:rsidRDefault="002D7535" w:rsidP="00524B1F">
                                    <w:pPr>
                                      <w:jc w:val="right"/>
                                      <w:rPr>
                                        <w:sz w:val="20"/>
                                        <w:szCs w:val="20"/>
                                      </w:rPr>
                                    </w:pPr>
                                    <w:r>
                                      <w:rPr>
                                        <w:sz w:val="20"/>
                                        <w:szCs w:val="20"/>
                                      </w:rPr>
                                      <w:t>7</w:t>
                                    </w:r>
                                  </w:p>
                                  <w:p w14:paraId="3FB2BDE7" w14:textId="77777777" w:rsidR="002D7535" w:rsidRDefault="002D7535" w:rsidP="00524B1F">
                                    <w:pPr>
                                      <w:jc w:val="right"/>
                                      <w:rPr>
                                        <w:sz w:val="20"/>
                                        <w:szCs w:val="20"/>
                                      </w:rPr>
                                    </w:pPr>
                                    <w:r>
                                      <w:rPr>
                                        <w:sz w:val="20"/>
                                        <w:szCs w:val="20"/>
                                      </w:rPr>
                                      <w:t>3</w:t>
                                    </w:r>
                                  </w:p>
                                  <w:p w14:paraId="472C28D9" w14:textId="77777777" w:rsidR="002D7535" w:rsidRDefault="002D7535" w:rsidP="00524B1F">
                                    <w:pPr>
                                      <w:jc w:val="right"/>
                                      <w:rPr>
                                        <w:sz w:val="20"/>
                                        <w:szCs w:val="20"/>
                                      </w:rPr>
                                    </w:pPr>
                                    <w:r>
                                      <w:rPr>
                                        <w:sz w:val="20"/>
                                        <w:szCs w:val="20"/>
                                      </w:rPr>
                                      <w:t>8</w:t>
                                    </w:r>
                                  </w:p>
                                  <w:p w14:paraId="0427F62F" w14:textId="77777777" w:rsidR="002D7535" w:rsidRPr="0027782C" w:rsidRDefault="002D7535" w:rsidP="00524B1F">
                                    <w:pPr>
                                      <w:jc w:val="right"/>
                                      <w:rPr>
                                        <w:sz w:val="20"/>
                                        <w:szCs w:val="20"/>
                                      </w:rPr>
                                    </w:pPr>
                                    <w:r>
                                      <w:rPr>
                                        <w:sz w:val="20"/>
                                        <w:szCs w:val="20"/>
                                      </w:rPr>
                                      <w:t>5</w:t>
                                    </w:r>
                                  </w:p>
                                </w:tc>
                                <w:tc>
                                  <w:tcPr>
                                    <w:tcW w:w="565" w:type="dxa"/>
                                  </w:tcPr>
                                  <w:p w14:paraId="0C1C2B64" w14:textId="77777777" w:rsidR="002D7535" w:rsidRDefault="002D7535" w:rsidP="00524B1F">
                                    <w:pPr>
                                      <w:rPr>
                                        <w:sz w:val="20"/>
                                        <w:szCs w:val="20"/>
                                      </w:rPr>
                                    </w:pPr>
                                  </w:p>
                                  <w:p w14:paraId="2FB9454A" w14:textId="77777777" w:rsidR="002D7535" w:rsidRDefault="002D7535" w:rsidP="00524B1F">
                                    <w:pPr>
                                      <w:rPr>
                                        <w:sz w:val="20"/>
                                        <w:szCs w:val="20"/>
                                      </w:rPr>
                                    </w:pPr>
                                  </w:p>
                                  <w:p w14:paraId="71A3F6EE" w14:textId="77777777" w:rsidR="002D7535" w:rsidRDefault="002D7535" w:rsidP="00524B1F">
                                    <w:pPr>
                                      <w:rPr>
                                        <w:sz w:val="20"/>
                                        <w:szCs w:val="20"/>
                                      </w:rPr>
                                    </w:pPr>
                                  </w:p>
                                  <w:p w14:paraId="3A44FA81" w14:textId="77777777" w:rsidR="002D7535" w:rsidRDefault="002D7535" w:rsidP="00524B1F">
                                    <w:pPr>
                                      <w:jc w:val="right"/>
                                      <w:rPr>
                                        <w:sz w:val="20"/>
                                        <w:szCs w:val="20"/>
                                      </w:rPr>
                                    </w:pPr>
                                    <w:r>
                                      <w:rPr>
                                        <w:sz w:val="20"/>
                                        <w:szCs w:val="20"/>
                                      </w:rPr>
                                      <w:t>30%</w:t>
                                    </w:r>
                                  </w:p>
                                  <w:p w14:paraId="034AEC07" w14:textId="77777777" w:rsidR="002D7535" w:rsidRDefault="002D7535" w:rsidP="00524B1F">
                                    <w:pPr>
                                      <w:jc w:val="right"/>
                                      <w:rPr>
                                        <w:sz w:val="20"/>
                                        <w:szCs w:val="20"/>
                                      </w:rPr>
                                    </w:pPr>
                                    <w:r>
                                      <w:rPr>
                                        <w:sz w:val="20"/>
                                        <w:szCs w:val="20"/>
                                      </w:rPr>
                                      <w:t>13%</w:t>
                                    </w:r>
                                  </w:p>
                                  <w:p w14:paraId="6C4D6EC1" w14:textId="77777777" w:rsidR="002D7535" w:rsidRDefault="002D7535" w:rsidP="00524B1F">
                                    <w:pPr>
                                      <w:jc w:val="right"/>
                                      <w:rPr>
                                        <w:sz w:val="20"/>
                                        <w:szCs w:val="20"/>
                                      </w:rPr>
                                    </w:pPr>
                                    <w:r>
                                      <w:rPr>
                                        <w:sz w:val="20"/>
                                        <w:szCs w:val="20"/>
                                      </w:rPr>
                                      <w:t>35%</w:t>
                                    </w:r>
                                  </w:p>
                                  <w:p w14:paraId="719ED461" w14:textId="77777777" w:rsidR="002D7535" w:rsidRPr="0027782C" w:rsidRDefault="002D7535" w:rsidP="00524B1F">
                                    <w:pPr>
                                      <w:jc w:val="center"/>
                                      <w:rPr>
                                        <w:sz w:val="20"/>
                                        <w:szCs w:val="20"/>
                                      </w:rPr>
                                    </w:pPr>
                                    <w:r>
                                      <w:rPr>
                                        <w:sz w:val="20"/>
                                        <w:szCs w:val="20"/>
                                      </w:rPr>
                                      <w:t>22%</w:t>
                                    </w:r>
                                  </w:p>
                                </w:tc>
                                <w:tc>
                                  <w:tcPr>
                                    <w:tcW w:w="5149" w:type="dxa"/>
                                  </w:tcPr>
                                  <w:p w14:paraId="75467E27" w14:textId="77777777" w:rsidR="002D7535" w:rsidRDefault="002D7535" w:rsidP="00524B1F">
                                    <w:pPr>
                                      <w:rPr>
                                        <w:sz w:val="20"/>
                                        <w:szCs w:val="20"/>
                                      </w:rPr>
                                    </w:pPr>
                                  </w:p>
                                </w:tc>
                              </w:tr>
                              <w:tr w:rsidR="002D7535" w14:paraId="4101637C" w14:textId="77777777" w:rsidTr="00E4124E">
                                <w:tc>
                                  <w:tcPr>
                                    <w:tcW w:w="3397" w:type="dxa"/>
                                  </w:tcPr>
                                  <w:p w14:paraId="5CDB85D8" w14:textId="77777777" w:rsidR="002D7535" w:rsidRPr="00EB42E2" w:rsidRDefault="002D7535" w:rsidP="00524B1F">
                                    <w:pPr>
                                      <w:rPr>
                                        <w:b/>
                                        <w:bCs/>
                                        <w:sz w:val="20"/>
                                        <w:szCs w:val="20"/>
                                      </w:rPr>
                                    </w:pPr>
                                    <w:r w:rsidRPr="00EB42E2">
                                      <w:rPr>
                                        <w:b/>
                                        <w:bCs/>
                                        <w:sz w:val="20"/>
                                        <w:szCs w:val="20"/>
                                      </w:rPr>
                                      <w:t>Involvement in other areas of palliative care</w:t>
                                    </w:r>
                                  </w:p>
                                  <w:p w14:paraId="6CAAA734" w14:textId="77777777" w:rsidR="002D7535" w:rsidRPr="000B5478" w:rsidRDefault="002D7535" w:rsidP="00524B1F">
                                    <w:pPr>
                                      <w:rPr>
                                        <w:b/>
                                        <w:bCs/>
                                        <w:sz w:val="20"/>
                                        <w:szCs w:val="20"/>
                                      </w:rPr>
                                    </w:pPr>
                                    <w:r w:rsidRPr="000B5478">
                                      <w:rPr>
                                        <w:b/>
                                        <w:bCs/>
                                        <w:sz w:val="20"/>
                                        <w:szCs w:val="20"/>
                                      </w:rPr>
                                      <w:t>Yes</w:t>
                                    </w:r>
                                  </w:p>
                                  <w:p w14:paraId="69DD59C5" w14:textId="77777777" w:rsidR="002D7535" w:rsidRDefault="002D7535" w:rsidP="00524B1F">
                                    <w:pPr>
                                      <w:ind w:firstLine="317"/>
                                      <w:rPr>
                                        <w:sz w:val="20"/>
                                        <w:szCs w:val="20"/>
                                      </w:rPr>
                                    </w:pPr>
                                    <w:r>
                                      <w:rPr>
                                        <w:sz w:val="20"/>
                                        <w:szCs w:val="20"/>
                                      </w:rPr>
                                      <w:t>Education</w:t>
                                    </w:r>
                                  </w:p>
                                  <w:p w14:paraId="6BC9B959" w14:textId="77777777" w:rsidR="002D7535" w:rsidRDefault="002D7535" w:rsidP="00524B1F">
                                    <w:pPr>
                                      <w:ind w:firstLine="317"/>
                                      <w:rPr>
                                        <w:sz w:val="20"/>
                                        <w:szCs w:val="20"/>
                                      </w:rPr>
                                    </w:pPr>
                                    <w:r>
                                      <w:rPr>
                                        <w:sz w:val="20"/>
                                        <w:szCs w:val="20"/>
                                      </w:rPr>
                                      <w:t>Service provision</w:t>
                                    </w:r>
                                  </w:p>
                                  <w:p w14:paraId="34D882EB" w14:textId="77777777" w:rsidR="002D7535" w:rsidRDefault="002D7535" w:rsidP="00524B1F">
                                    <w:pPr>
                                      <w:ind w:firstLine="317"/>
                                      <w:rPr>
                                        <w:sz w:val="20"/>
                                        <w:szCs w:val="20"/>
                                      </w:rPr>
                                    </w:pPr>
                                    <w:r>
                                      <w:rPr>
                                        <w:sz w:val="20"/>
                                        <w:szCs w:val="20"/>
                                      </w:rPr>
                                      <w:t>Commissioning</w:t>
                                    </w:r>
                                  </w:p>
                                  <w:p w14:paraId="71234750" w14:textId="77777777" w:rsidR="002D7535" w:rsidRDefault="002D7535" w:rsidP="00524B1F">
                                    <w:pPr>
                                      <w:ind w:firstLine="317"/>
                                      <w:rPr>
                                        <w:sz w:val="20"/>
                                        <w:szCs w:val="20"/>
                                      </w:rPr>
                                    </w:pPr>
                                    <w:r>
                                      <w:rPr>
                                        <w:sz w:val="20"/>
                                        <w:szCs w:val="20"/>
                                      </w:rPr>
                                      <w:t>Policy</w:t>
                                    </w:r>
                                  </w:p>
                                  <w:p w14:paraId="7173AF03" w14:textId="77777777" w:rsidR="002D7535" w:rsidRPr="000B5478" w:rsidRDefault="002D7535" w:rsidP="00524B1F">
                                    <w:pPr>
                                      <w:rPr>
                                        <w:b/>
                                        <w:bCs/>
                                        <w:sz w:val="20"/>
                                        <w:szCs w:val="20"/>
                                      </w:rPr>
                                    </w:pPr>
                                    <w:r w:rsidRPr="000B5478">
                                      <w:rPr>
                                        <w:b/>
                                        <w:bCs/>
                                        <w:sz w:val="20"/>
                                        <w:szCs w:val="20"/>
                                      </w:rPr>
                                      <w:t>No</w:t>
                                    </w:r>
                                  </w:p>
                                </w:tc>
                                <w:tc>
                                  <w:tcPr>
                                    <w:tcW w:w="313" w:type="dxa"/>
                                  </w:tcPr>
                                  <w:p w14:paraId="7E0DF61B" w14:textId="77777777" w:rsidR="002D7535" w:rsidRDefault="002D7535" w:rsidP="00524B1F">
                                    <w:pPr>
                                      <w:rPr>
                                        <w:sz w:val="20"/>
                                        <w:szCs w:val="20"/>
                                      </w:rPr>
                                    </w:pPr>
                                  </w:p>
                                  <w:p w14:paraId="78A758ED" w14:textId="77777777" w:rsidR="002D7535" w:rsidRDefault="002D7535" w:rsidP="00524B1F">
                                    <w:pPr>
                                      <w:rPr>
                                        <w:sz w:val="20"/>
                                        <w:szCs w:val="20"/>
                                      </w:rPr>
                                    </w:pPr>
                                  </w:p>
                                  <w:p w14:paraId="470B6453" w14:textId="77777777" w:rsidR="002D7535" w:rsidRPr="000B5478" w:rsidRDefault="002D7535" w:rsidP="00524B1F">
                                    <w:pPr>
                                      <w:jc w:val="right"/>
                                      <w:rPr>
                                        <w:b/>
                                        <w:bCs/>
                                        <w:sz w:val="20"/>
                                        <w:szCs w:val="20"/>
                                      </w:rPr>
                                    </w:pPr>
                                    <w:r w:rsidRPr="000B5478">
                                      <w:rPr>
                                        <w:b/>
                                        <w:bCs/>
                                        <w:sz w:val="20"/>
                                        <w:szCs w:val="20"/>
                                      </w:rPr>
                                      <w:t>9</w:t>
                                    </w:r>
                                  </w:p>
                                  <w:p w14:paraId="1B14911B" w14:textId="77777777" w:rsidR="002D7535" w:rsidRDefault="002D7535" w:rsidP="00524B1F">
                                    <w:pPr>
                                      <w:jc w:val="right"/>
                                      <w:rPr>
                                        <w:sz w:val="20"/>
                                        <w:szCs w:val="20"/>
                                      </w:rPr>
                                    </w:pPr>
                                    <w:r>
                                      <w:rPr>
                                        <w:sz w:val="20"/>
                                        <w:szCs w:val="20"/>
                                      </w:rPr>
                                      <w:t>8</w:t>
                                    </w:r>
                                  </w:p>
                                  <w:p w14:paraId="7F0F8130" w14:textId="77777777" w:rsidR="002D7535" w:rsidRDefault="002D7535" w:rsidP="00524B1F">
                                    <w:pPr>
                                      <w:jc w:val="right"/>
                                      <w:rPr>
                                        <w:sz w:val="20"/>
                                        <w:szCs w:val="20"/>
                                      </w:rPr>
                                    </w:pPr>
                                    <w:r>
                                      <w:rPr>
                                        <w:sz w:val="20"/>
                                        <w:szCs w:val="20"/>
                                      </w:rPr>
                                      <w:t>5</w:t>
                                    </w:r>
                                  </w:p>
                                  <w:p w14:paraId="10DBFA1D" w14:textId="77777777" w:rsidR="002D7535" w:rsidRDefault="002D7535" w:rsidP="00524B1F">
                                    <w:pPr>
                                      <w:jc w:val="right"/>
                                      <w:rPr>
                                        <w:sz w:val="20"/>
                                        <w:szCs w:val="20"/>
                                      </w:rPr>
                                    </w:pPr>
                                    <w:r>
                                      <w:rPr>
                                        <w:sz w:val="20"/>
                                        <w:szCs w:val="20"/>
                                      </w:rPr>
                                      <w:t>1</w:t>
                                    </w:r>
                                  </w:p>
                                  <w:p w14:paraId="6216DEC2" w14:textId="77777777" w:rsidR="002D7535" w:rsidRDefault="002D7535" w:rsidP="00524B1F">
                                    <w:pPr>
                                      <w:jc w:val="right"/>
                                      <w:rPr>
                                        <w:sz w:val="20"/>
                                        <w:szCs w:val="20"/>
                                      </w:rPr>
                                    </w:pPr>
                                    <w:r>
                                      <w:rPr>
                                        <w:sz w:val="20"/>
                                        <w:szCs w:val="20"/>
                                      </w:rPr>
                                      <w:t>1</w:t>
                                    </w:r>
                                  </w:p>
                                  <w:p w14:paraId="226CA978" w14:textId="77777777" w:rsidR="002D7535" w:rsidRPr="000B5478" w:rsidRDefault="002D7535" w:rsidP="00524B1F">
                                    <w:pPr>
                                      <w:jc w:val="right"/>
                                      <w:rPr>
                                        <w:b/>
                                        <w:bCs/>
                                        <w:sz w:val="20"/>
                                        <w:szCs w:val="20"/>
                                      </w:rPr>
                                    </w:pPr>
                                    <w:r w:rsidRPr="000B5478">
                                      <w:rPr>
                                        <w:b/>
                                        <w:bCs/>
                                        <w:sz w:val="20"/>
                                        <w:szCs w:val="20"/>
                                      </w:rPr>
                                      <w:t>14</w:t>
                                    </w:r>
                                  </w:p>
                                </w:tc>
                                <w:tc>
                                  <w:tcPr>
                                    <w:tcW w:w="565" w:type="dxa"/>
                                  </w:tcPr>
                                  <w:p w14:paraId="3DAE3723" w14:textId="77777777" w:rsidR="002D7535" w:rsidRDefault="002D7535" w:rsidP="00524B1F">
                                    <w:pPr>
                                      <w:rPr>
                                        <w:sz w:val="20"/>
                                        <w:szCs w:val="20"/>
                                      </w:rPr>
                                    </w:pPr>
                                  </w:p>
                                  <w:p w14:paraId="5F860BAF" w14:textId="77777777" w:rsidR="002D7535" w:rsidRDefault="002D7535" w:rsidP="00524B1F">
                                    <w:pPr>
                                      <w:rPr>
                                        <w:sz w:val="20"/>
                                        <w:szCs w:val="20"/>
                                      </w:rPr>
                                    </w:pPr>
                                  </w:p>
                                  <w:p w14:paraId="347B2DD7" w14:textId="77777777" w:rsidR="002D7535" w:rsidRPr="000B5478" w:rsidRDefault="002D7535" w:rsidP="00524B1F">
                                    <w:pPr>
                                      <w:jc w:val="right"/>
                                      <w:rPr>
                                        <w:b/>
                                        <w:bCs/>
                                        <w:sz w:val="20"/>
                                        <w:szCs w:val="20"/>
                                      </w:rPr>
                                    </w:pPr>
                                    <w:r w:rsidRPr="000B5478">
                                      <w:rPr>
                                        <w:b/>
                                        <w:bCs/>
                                        <w:sz w:val="20"/>
                                        <w:szCs w:val="20"/>
                                      </w:rPr>
                                      <w:t>39%</w:t>
                                    </w:r>
                                  </w:p>
                                  <w:p w14:paraId="749A4ED8" w14:textId="77777777" w:rsidR="002D7535" w:rsidRDefault="002D7535" w:rsidP="00524B1F">
                                    <w:pPr>
                                      <w:jc w:val="right"/>
                                      <w:rPr>
                                        <w:sz w:val="20"/>
                                        <w:szCs w:val="20"/>
                                      </w:rPr>
                                    </w:pPr>
                                    <w:r>
                                      <w:rPr>
                                        <w:sz w:val="20"/>
                                        <w:szCs w:val="20"/>
                                      </w:rPr>
                                      <w:t>35%</w:t>
                                    </w:r>
                                  </w:p>
                                  <w:p w14:paraId="5ECFA815" w14:textId="77777777" w:rsidR="002D7535" w:rsidRDefault="002D7535" w:rsidP="00524B1F">
                                    <w:pPr>
                                      <w:jc w:val="right"/>
                                      <w:rPr>
                                        <w:sz w:val="20"/>
                                        <w:szCs w:val="20"/>
                                      </w:rPr>
                                    </w:pPr>
                                    <w:r>
                                      <w:rPr>
                                        <w:sz w:val="20"/>
                                        <w:szCs w:val="20"/>
                                      </w:rPr>
                                      <w:t>22%</w:t>
                                    </w:r>
                                  </w:p>
                                  <w:p w14:paraId="5F7011F5" w14:textId="77777777" w:rsidR="002D7535" w:rsidRDefault="002D7535" w:rsidP="00524B1F">
                                    <w:pPr>
                                      <w:jc w:val="right"/>
                                      <w:rPr>
                                        <w:sz w:val="20"/>
                                        <w:szCs w:val="20"/>
                                      </w:rPr>
                                    </w:pPr>
                                    <w:r>
                                      <w:rPr>
                                        <w:sz w:val="20"/>
                                        <w:szCs w:val="20"/>
                                      </w:rPr>
                                      <w:t>4%</w:t>
                                    </w:r>
                                  </w:p>
                                  <w:p w14:paraId="696DC628" w14:textId="77777777" w:rsidR="002D7535" w:rsidRDefault="002D7535" w:rsidP="00524B1F">
                                    <w:pPr>
                                      <w:jc w:val="right"/>
                                      <w:rPr>
                                        <w:sz w:val="20"/>
                                        <w:szCs w:val="20"/>
                                      </w:rPr>
                                    </w:pPr>
                                    <w:r>
                                      <w:rPr>
                                        <w:sz w:val="20"/>
                                        <w:szCs w:val="20"/>
                                      </w:rPr>
                                      <w:t>4%</w:t>
                                    </w:r>
                                  </w:p>
                                  <w:p w14:paraId="3357EAC9" w14:textId="77777777" w:rsidR="002D7535" w:rsidRPr="0027782C" w:rsidRDefault="002D7535" w:rsidP="00524B1F">
                                    <w:pPr>
                                      <w:jc w:val="right"/>
                                      <w:rPr>
                                        <w:sz w:val="20"/>
                                        <w:szCs w:val="20"/>
                                      </w:rPr>
                                    </w:pPr>
                                    <w:r w:rsidRPr="000B5478">
                                      <w:rPr>
                                        <w:b/>
                                        <w:bCs/>
                                        <w:sz w:val="20"/>
                                        <w:szCs w:val="20"/>
                                      </w:rPr>
                                      <w:t>61%</w:t>
                                    </w:r>
                                  </w:p>
                                </w:tc>
                                <w:tc>
                                  <w:tcPr>
                                    <w:tcW w:w="5149" w:type="dxa"/>
                                  </w:tcPr>
                                  <w:p w14:paraId="4ED6FD55" w14:textId="77777777" w:rsidR="002D7535" w:rsidRDefault="002D7535" w:rsidP="00524B1F">
                                    <w:pPr>
                                      <w:rPr>
                                        <w:sz w:val="20"/>
                                        <w:szCs w:val="20"/>
                                      </w:rPr>
                                    </w:pPr>
                                    <w:r>
                                      <w:rPr>
                                        <w:sz w:val="20"/>
                                        <w:szCs w:val="20"/>
                                      </w:rPr>
                                      <w:t>Training/teaching mentioned included internal: for students and academics, and external: for other organisations and health professionals.</w:t>
                                    </w:r>
                                  </w:p>
                                  <w:p w14:paraId="28C17754" w14:textId="77777777" w:rsidR="002D7535" w:rsidRDefault="002D7535" w:rsidP="00524B1F">
                                    <w:pPr>
                                      <w:rPr>
                                        <w:sz w:val="20"/>
                                        <w:szCs w:val="20"/>
                                      </w:rPr>
                                    </w:pPr>
                                  </w:p>
                                  <w:p w14:paraId="210B9601" w14:textId="77777777" w:rsidR="002D7535" w:rsidRDefault="002D7535" w:rsidP="00524B1F">
                                    <w:pPr>
                                      <w:rPr>
                                        <w:sz w:val="20"/>
                                        <w:szCs w:val="20"/>
                                      </w:rPr>
                                    </w:pPr>
                                  </w:p>
                                  <w:p w14:paraId="54865896" w14:textId="77777777" w:rsidR="002D7535" w:rsidRPr="0027782C" w:rsidRDefault="002D7535" w:rsidP="00524B1F">
                                    <w:pPr>
                                      <w:rPr>
                                        <w:sz w:val="20"/>
                                        <w:szCs w:val="20"/>
                                      </w:rPr>
                                    </w:pPr>
                                  </w:p>
                                </w:tc>
                              </w:tr>
                              <w:tr w:rsidR="002D7535" w14:paraId="127DD8CA" w14:textId="77777777" w:rsidTr="00E4124E">
                                <w:tc>
                                  <w:tcPr>
                                    <w:tcW w:w="3397" w:type="dxa"/>
                                  </w:tcPr>
                                  <w:p w14:paraId="6D526296" w14:textId="77777777" w:rsidR="002D7535" w:rsidRDefault="002D7535" w:rsidP="00524B1F">
                                    <w:pPr>
                                      <w:rPr>
                                        <w:b/>
                                        <w:bCs/>
                                        <w:sz w:val="20"/>
                                        <w:szCs w:val="20"/>
                                      </w:rPr>
                                    </w:pPr>
                                    <w:r w:rsidRPr="002207BD">
                                      <w:rPr>
                                        <w:b/>
                                        <w:bCs/>
                                        <w:sz w:val="20"/>
                                        <w:szCs w:val="20"/>
                                      </w:rPr>
                                      <w:t>Involvement in other areas of health and social care research</w:t>
                                    </w:r>
                                  </w:p>
                                  <w:p w14:paraId="0C9D0CD5" w14:textId="77777777" w:rsidR="002D7535" w:rsidRPr="00FE631B" w:rsidRDefault="002D7535" w:rsidP="00524B1F">
                                    <w:pPr>
                                      <w:rPr>
                                        <w:sz w:val="20"/>
                                        <w:szCs w:val="20"/>
                                      </w:rPr>
                                    </w:pPr>
                                    <w:r w:rsidRPr="00FE631B">
                                      <w:rPr>
                                        <w:sz w:val="20"/>
                                        <w:szCs w:val="20"/>
                                      </w:rPr>
                                      <w:t>Yes</w:t>
                                    </w:r>
                                  </w:p>
                                  <w:p w14:paraId="0001F012" w14:textId="77777777" w:rsidR="002D7535" w:rsidRPr="002207BD" w:rsidRDefault="002D7535" w:rsidP="00524B1F">
                                    <w:pPr>
                                      <w:rPr>
                                        <w:b/>
                                        <w:bCs/>
                                        <w:sz w:val="20"/>
                                        <w:szCs w:val="20"/>
                                      </w:rPr>
                                    </w:pPr>
                                    <w:r w:rsidRPr="00FE631B">
                                      <w:rPr>
                                        <w:sz w:val="20"/>
                                        <w:szCs w:val="20"/>
                                      </w:rPr>
                                      <w:t>No</w:t>
                                    </w:r>
                                  </w:p>
                                </w:tc>
                                <w:tc>
                                  <w:tcPr>
                                    <w:tcW w:w="313" w:type="dxa"/>
                                  </w:tcPr>
                                  <w:p w14:paraId="656387DA" w14:textId="77777777" w:rsidR="002D7535" w:rsidRDefault="002D7535" w:rsidP="00524B1F">
                                    <w:pPr>
                                      <w:rPr>
                                        <w:sz w:val="20"/>
                                        <w:szCs w:val="20"/>
                                      </w:rPr>
                                    </w:pPr>
                                  </w:p>
                                  <w:p w14:paraId="365FA192" w14:textId="77777777" w:rsidR="002D7535" w:rsidRDefault="002D7535" w:rsidP="00524B1F">
                                    <w:pPr>
                                      <w:rPr>
                                        <w:sz w:val="20"/>
                                        <w:szCs w:val="20"/>
                                      </w:rPr>
                                    </w:pPr>
                                  </w:p>
                                  <w:p w14:paraId="0DC62A8B" w14:textId="77777777" w:rsidR="002D7535" w:rsidRDefault="002D7535" w:rsidP="00524B1F">
                                    <w:pPr>
                                      <w:jc w:val="right"/>
                                      <w:rPr>
                                        <w:sz w:val="20"/>
                                        <w:szCs w:val="20"/>
                                      </w:rPr>
                                    </w:pPr>
                                    <w:r>
                                      <w:rPr>
                                        <w:sz w:val="20"/>
                                        <w:szCs w:val="20"/>
                                      </w:rPr>
                                      <w:t>14</w:t>
                                    </w:r>
                                  </w:p>
                                  <w:p w14:paraId="065ADB6F" w14:textId="77777777" w:rsidR="002D7535" w:rsidRPr="0027782C" w:rsidRDefault="002D7535" w:rsidP="00524B1F">
                                    <w:pPr>
                                      <w:jc w:val="right"/>
                                      <w:rPr>
                                        <w:sz w:val="20"/>
                                        <w:szCs w:val="20"/>
                                      </w:rPr>
                                    </w:pPr>
                                    <w:r>
                                      <w:rPr>
                                        <w:sz w:val="20"/>
                                        <w:szCs w:val="20"/>
                                      </w:rPr>
                                      <w:t>9</w:t>
                                    </w:r>
                                  </w:p>
                                </w:tc>
                                <w:tc>
                                  <w:tcPr>
                                    <w:tcW w:w="565" w:type="dxa"/>
                                  </w:tcPr>
                                  <w:p w14:paraId="66A0E8FE" w14:textId="77777777" w:rsidR="002D7535" w:rsidRDefault="002D7535" w:rsidP="00524B1F">
                                    <w:pPr>
                                      <w:rPr>
                                        <w:sz w:val="20"/>
                                        <w:szCs w:val="20"/>
                                      </w:rPr>
                                    </w:pPr>
                                  </w:p>
                                  <w:p w14:paraId="461756E7" w14:textId="77777777" w:rsidR="002D7535" w:rsidRDefault="002D7535" w:rsidP="00524B1F">
                                    <w:pPr>
                                      <w:rPr>
                                        <w:sz w:val="20"/>
                                        <w:szCs w:val="20"/>
                                      </w:rPr>
                                    </w:pPr>
                                  </w:p>
                                  <w:p w14:paraId="086DB4B6" w14:textId="77777777" w:rsidR="002D7535" w:rsidRDefault="002D7535" w:rsidP="00524B1F">
                                    <w:pPr>
                                      <w:jc w:val="right"/>
                                      <w:rPr>
                                        <w:sz w:val="20"/>
                                        <w:szCs w:val="20"/>
                                      </w:rPr>
                                    </w:pPr>
                                    <w:r>
                                      <w:rPr>
                                        <w:sz w:val="20"/>
                                        <w:szCs w:val="20"/>
                                      </w:rPr>
                                      <w:t>61%</w:t>
                                    </w:r>
                                  </w:p>
                                  <w:p w14:paraId="73BA66F5" w14:textId="77777777" w:rsidR="002D7535" w:rsidRPr="0027782C" w:rsidRDefault="002D7535" w:rsidP="00524B1F">
                                    <w:pPr>
                                      <w:jc w:val="right"/>
                                      <w:rPr>
                                        <w:sz w:val="20"/>
                                        <w:szCs w:val="20"/>
                                      </w:rPr>
                                    </w:pPr>
                                    <w:r>
                                      <w:rPr>
                                        <w:sz w:val="20"/>
                                        <w:szCs w:val="20"/>
                                      </w:rPr>
                                      <w:t>39%</w:t>
                                    </w:r>
                                  </w:p>
                                </w:tc>
                                <w:tc>
                                  <w:tcPr>
                                    <w:tcW w:w="5149" w:type="dxa"/>
                                  </w:tcPr>
                                  <w:p w14:paraId="510CB1B9" w14:textId="77777777" w:rsidR="002D7535" w:rsidRDefault="002D7535" w:rsidP="00524B1F">
                                    <w:pPr>
                                      <w:rPr>
                                        <w:sz w:val="20"/>
                                        <w:szCs w:val="20"/>
                                      </w:rPr>
                                    </w:pPr>
                                    <w:r>
                                      <w:rPr>
                                        <w:sz w:val="20"/>
                                        <w:szCs w:val="20"/>
                                      </w:rPr>
                                      <w:t xml:space="preserve">General areas mentioned included audits, children’s health, health promotion, long term conditions, mental health, older adults, primary care, public health, social care, criminal justice system, women’s health. </w:t>
                                    </w:r>
                                  </w:p>
                                  <w:p w14:paraId="6F0AF59F" w14:textId="77777777" w:rsidR="002D7535" w:rsidRPr="0027782C" w:rsidRDefault="002D7535" w:rsidP="00524B1F">
                                    <w:pPr>
                                      <w:rPr>
                                        <w:sz w:val="20"/>
                                        <w:szCs w:val="20"/>
                                      </w:rPr>
                                    </w:pPr>
                                    <w:r>
                                      <w:rPr>
                                        <w:sz w:val="20"/>
                                        <w:szCs w:val="20"/>
                                      </w:rPr>
                                      <w:t>Specific areas/conditions included alcohol, cancer, dementia, learning disability and HIV. Several specific organisations were mentioned including Healthwatch.</w:t>
                                    </w:r>
                                  </w:p>
                                </w:tc>
                              </w:tr>
                              <w:tr w:rsidR="002D7535" w14:paraId="22093648" w14:textId="77777777" w:rsidTr="00E4124E">
                                <w:tc>
                                  <w:tcPr>
                                    <w:tcW w:w="3397" w:type="dxa"/>
                                  </w:tcPr>
                                  <w:p w14:paraId="00F272F6" w14:textId="77777777" w:rsidR="002D7535" w:rsidRPr="00FE631B" w:rsidRDefault="002D7535" w:rsidP="00524B1F">
                                    <w:pPr>
                                      <w:rPr>
                                        <w:b/>
                                        <w:bCs/>
                                        <w:sz w:val="20"/>
                                        <w:szCs w:val="20"/>
                                      </w:rPr>
                                    </w:pPr>
                                    <w:r w:rsidRPr="00FE631B">
                                      <w:rPr>
                                        <w:b/>
                                        <w:bCs/>
                                        <w:sz w:val="20"/>
                                        <w:szCs w:val="20"/>
                                      </w:rPr>
                                      <w:t>Involvement activities</w:t>
                                    </w:r>
                                  </w:p>
                                  <w:p w14:paraId="7030F5F8" w14:textId="77777777" w:rsidR="002D7535" w:rsidRDefault="002D7535" w:rsidP="00524B1F">
                                    <w:pPr>
                                      <w:rPr>
                                        <w:sz w:val="20"/>
                                        <w:szCs w:val="20"/>
                                      </w:rPr>
                                    </w:pPr>
                                    <w:r>
                                      <w:rPr>
                                        <w:sz w:val="20"/>
                                        <w:szCs w:val="20"/>
                                      </w:rPr>
                                      <w:t>Advisory/Reference Group</w:t>
                                    </w:r>
                                  </w:p>
                                  <w:p w14:paraId="21592A8D" w14:textId="77777777" w:rsidR="002D7535" w:rsidRDefault="002D7535" w:rsidP="00524B1F">
                                    <w:pPr>
                                      <w:rPr>
                                        <w:sz w:val="20"/>
                                        <w:szCs w:val="20"/>
                                      </w:rPr>
                                    </w:pPr>
                                    <w:r>
                                      <w:rPr>
                                        <w:sz w:val="20"/>
                                        <w:szCs w:val="20"/>
                                      </w:rPr>
                                      <w:t>Online forum/group</w:t>
                                    </w:r>
                                  </w:p>
                                  <w:p w14:paraId="74C2212F" w14:textId="77777777" w:rsidR="002D7535" w:rsidRDefault="002D7535" w:rsidP="00524B1F">
                                    <w:pPr>
                                      <w:rPr>
                                        <w:sz w:val="20"/>
                                        <w:szCs w:val="20"/>
                                      </w:rPr>
                                    </w:pPr>
                                    <w:r>
                                      <w:rPr>
                                        <w:sz w:val="20"/>
                                        <w:szCs w:val="20"/>
                                      </w:rPr>
                                      <w:t>Participatory Action Research</w:t>
                                    </w:r>
                                  </w:p>
                                  <w:p w14:paraId="56801098" w14:textId="77777777" w:rsidR="002D7535" w:rsidRDefault="002D7535" w:rsidP="00524B1F">
                                    <w:pPr>
                                      <w:rPr>
                                        <w:sz w:val="20"/>
                                        <w:szCs w:val="20"/>
                                      </w:rPr>
                                    </w:pPr>
                                    <w:r>
                                      <w:rPr>
                                        <w:sz w:val="20"/>
                                        <w:szCs w:val="20"/>
                                      </w:rPr>
                                      <w:t>Priority Setting Partnership (or similar)</w:t>
                                    </w:r>
                                  </w:p>
                                  <w:p w14:paraId="0A096F43" w14:textId="77777777" w:rsidR="002D7535" w:rsidRPr="0027782C" w:rsidRDefault="002D7535" w:rsidP="00524B1F">
                                    <w:pPr>
                                      <w:rPr>
                                        <w:sz w:val="20"/>
                                        <w:szCs w:val="20"/>
                                      </w:rPr>
                                    </w:pPr>
                                    <w:r>
                                      <w:rPr>
                                        <w:sz w:val="20"/>
                                        <w:szCs w:val="20"/>
                                      </w:rPr>
                                      <w:t>Peer researcher</w:t>
                                    </w:r>
                                  </w:p>
                                </w:tc>
                                <w:tc>
                                  <w:tcPr>
                                    <w:tcW w:w="313" w:type="dxa"/>
                                  </w:tcPr>
                                  <w:p w14:paraId="26FE213A" w14:textId="77777777" w:rsidR="002D7535" w:rsidRDefault="002D7535" w:rsidP="00524B1F">
                                    <w:pPr>
                                      <w:rPr>
                                        <w:sz w:val="20"/>
                                        <w:szCs w:val="20"/>
                                      </w:rPr>
                                    </w:pPr>
                                  </w:p>
                                  <w:p w14:paraId="7E4D7746" w14:textId="77777777" w:rsidR="002D7535" w:rsidRDefault="002D7535" w:rsidP="004D390F">
                                    <w:pPr>
                                      <w:jc w:val="right"/>
                                      <w:rPr>
                                        <w:sz w:val="20"/>
                                        <w:szCs w:val="20"/>
                                      </w:rPr>
                                    </w:pPr>
                                    <w:r>
                                      <w:rPr>
                                        <w:sz w:val="20"/>
                                        <w:szCs w:val="20"/>
                                      </w:rPr>
                                      <w:t>20</w:t>
                                    </w:r>
                                  </w:p>
                                  <w:p w14:paraId="7CE5A406" w14:textId="77777777" w:rsidR="002D7535" w:rsidRDefault="002D7535" w:rsidP="004D390F">
                                    <w:pPr>
                                      <w:jc w:val="right"/>
                                      <w:rPr>
                                        <w:sz w:val="20"/>
                                        <w:szCs w:val="20"/>
                                      </w:rPr>
                                    </w:pPr>
                                    <w:r>
                                      <w:rPr>
                                        <w:sz w:val="20"/>
                                        <w:szCs w:val="20"/>
                                      </w:rPr>
                                      <w:t>17</w:t>
                                    </w:r>
                                  </w:p>
                                  <w:p w14:paraId="10D27417" w14:textId="77777777" w:rsidR="002D7535" w:rsidRDefault="002D7535" w:rsidP="004D390F">
                                    <w:pPr>
                                      <w:jc w:val="right"/>
                                      <w:rPr>
                                        <w:sz w:val="20"/>
                                        <w:szCs w:val="20"/>
                                      </w:rPr>
                                    </w:pPr>
                                    <w:r>
                                      <w:rPr>
                                        <w:sz w:val="20"/>
                                        <w:szCs w:val="20"/>
                                      </w:rPr>
                                      <w:t>9</w:t>
                                    </w:r>
                                  </w:p>
                                  <w:p w14:paraId="74BC5E35" w14:textId="77777777" w:rsidR="002D7535" w:rsidRDefault="002D7535" w:rsidP="004D390F">
                                    <w:pPr>
                                      <w:jc w:val="right"/>
                                      <w:rPr>
                                        <w:sz w:val="20"/>
                                        <w:szCs w:val="20"/>
                                      </w:rPr>
                                    </w:pPr>
                                    <w:r>
                                      <w:rPr>
                                        <w:sz w:val="20"/>
                                        <w:szCs w:val="20"/>
                                      </w:rPr>
                                      <w:t>9</w:t>
                                    </w:r>
                                  </w:p>
                                  <w:p w14:paraId="79771EDF" w14:textId="77777777" w:rsidR="002D7535" w:rsidRPr="0027782C" w:rsidRDefault="002D7535" w:rsidP="004D390F">
                                    <w:pPr>
                                      <w:jc w:val="right"/>
                                      <w:rPr>
                                        <w:sz w:val="20"/>
                                        <w:szCs w:val="20"/>
                                      </w:rPr>
                                    </w:pPr>
                                    <w:r>
                                      <w:rPr>
                                        <w:sz w:val="20"/>
                                        <w:szCs w:val="20"/>
                                      </w:rPr>
                                      <w:t>7</w:t>
                                    </w:r>
                                  </w:p>
                                </w:tc>
                                <w:tc>
                                  <w:tcPr>
                                    <w:tcW w:w="565" w:type="dxa"/>
                                  </w:tcPr>
                                  <w:p w14:paraId="69E84885" w14:textId="77777777" w:rsidR="002D7535" w:rsidRDefault="002D7535" w:rsidP="00524B1F">
                                    <w:pPr>
                                      <w:rPr>
                                        <w:sz w:val="20"/>
                                        <w:szCs w:val="20"/>
                                      </w:rPr>
                                    </w:pPr>
                                  </w:p>
                                  <w:p w14:paraId="0F330BBB" w14:textId="77777777" w:rsidR="002D7535" w:rsidRDefault="002D7535" w:rsidP="00524B1F">
                                    <w:pPr>
                                      <w:rPr>
                                        <w:sz w:val="20"/>
                                        <w:szCs w:val="20"/>
                                      </w:rPr>
                                    </w:pPr>
                                    <w:r>
                                      <w:rPr>
                                        <w:sz w:val="20"/>
                                        <w:szCs w:val="20"/>
                                      </w:rPr>
                                      <w:t>87%</w:t>
                                    </w:r>
                                  </w:p>
                                  <w:p w14:paraId="3455D09D" w14:textId="77777777" w:rsidR="002D7535" w:rsidRDefault="002D7535" w:rsidP="00524B1F">
                                    <w:pPr>
                                      <w:rPr>
                                        <w:sz w:val="20"/>
                                        <w:szCs w:val="20"/>
                                      </w:rPr>
                                    </w:pPr>
                                    <w:r>
                                      <w:rPr>
                                        <w:sz w:val="20"/>
                                        <w:szCs w:val="20"/>
                                      </w:rPr>
                                      <w:t>74%</w:t>
                                    </w:r>
                                  </w:p>
                                  <w:p w14:paraId="5B30DC0B" w14:textId="77777777" w:rsidR="002D7535" w:rsidRDefault="002D7535" w:rsidP="00524B1F">
                                    <w:pPr>
                                      <w:rPr>
                                        <w:sz w:val="20"/>
                                        <w:szCs w:val="20"/>
                                      </w:rPr>
                                    </w:pPr>
                                    <w:r>
                                      <w:rPr>
                                        <w:sz w:val="20"/>
                                        <w:szCs w:val="20"/>
                                      </w:rPr>
                                      <w:t>39%</w:t>
                                    </w:r>
                                  </w:p>
                                  <w:p w14:paraId="7C7676FF" w14:textId="77777777" w:rsidR="002D7535" w:rsidRDefault="002D7535" w:rsidP="00524B1F">
                                    <w:pPr>
                                      <w:rPr>
                                        <w:sz w:val="20"/>
                                        <w:szCs w:val="20"/>
                                      </w:rPr>
                                    </w:pPr>
                                    <w:r>
                                      <w:rPr>
                                        <w:sz w:val="20"/>
                                        <w:szCs w:val="20"/>
                                      </w:rPr>
                                      <w:t>39%</w:t>
                                    </w:r>
                                  </w:p>
                                  <w:p w14:paraId="67C00F24" w14:textId="77777777" w:rsidR="002D7535" w:rsidRPr="0027782C" w:rsidRDefault="002D7535" w:rsidP="00524B1F">
                                    <w:pPr>
                                      <w:rPr>
                                        <w:sz w:val="20"/>
                                        <w:szCs w:val="20"/>
                                      </w:rPr>
                                    </w:pPr>
                                    <w:r>
                                      <w:rPr>
                                        <w:sz w:val="20"/>
                                        <w:szCs w:val="20"/>
                                      </w:rPr>
                                      <w:t>30%</w:t>
                                    </w:r>
                                  </w:p>
                                </w:tc>
                                <w:tc>
                                  <w:tcPr>
                                    <w:tcW w:w="5149" w:type="dxa"/>
                                  </w:tcPr>
                                  <w:p w14:paraId="4E11D7AE" w14:textId="77777777" w:rsidR="002D7535" w:rsidRDefault="002D7535" w:rsidP="00524B1F">
                                    <w:pPr>
                                      <w:rPr>
                                        <w:sz w:val="20"/>
                                        <w:szCs w:val="20"/>
                                      </w:rPr>
                                    </w:pPr>
                                    <w:r>
                                      <w:rPr>
                                        <w:sz w:val="20"/>
                                        <w:szCs w:val="20"/>
                                      </w:rPr>
                                      <w:t>Specific activities mentioned included those related to research studies: development and review of grant applications/proposals, feasibility work, review of study documentation and plain language summaries, advising on issues such as budgets and payments, committees such as Study Management Groups, publication, dissemination and community outreach.</w:t>
                                    </w:r>
                                  </w:p>
                                  <w:p w14:paraId="1D8C14DD" w14:textId="77777777" w:rsidR="002D7535" w:rsidRPr="0027782C" w:rsidRDefault="002D7535" w:rsidP="00524B1F">
                                    <w:pPr>
                                      <w:rPr>
                                        <w:sz w:val="20"/>
                                        <w:szCs w:val="20"/>
                                      </w:rPr>
                                    </w:pPr>
                                    <w:r>
                                      <w:rPr>
                                        <w:sz w:val="20"/>
                                        <w:szCs w:val="20"/>
                                      </w:rPr>
                                      <w:t>Governance and other organisational level activities included: mentoring, recruitment and selection of personnel, funding and strategy committees, development of involvement network.</w:t>
                                    </w:r>
                                  </w:p>
                                </w:tc>
                              </w:tr>
                            </w:tbl>
                            <w:p w14:paraId="56743362" w14:textId="77777777" w:rsidR="002D7535" w:rsidRDefault="002D7535" w:rsidP="002D75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1618700" name="Text Box 461618700"/>
                        <wps:cNvSpPr txBox="1"/>
                        <wps:spPr>
                          <a:xfrm>
                            <a:off x="137160" y="5326380"/>
                            <a:ext cx="2125980" cy="312420"/>
                          </a:xfrm>
                          <a:prstGeom prst="rect">
                            <a:avLst/>
                          </a:prstGeom>
                          <a:noFill/>
                          <a:ln w="6350">
                            <a:noFill/>
                          </a:ln>
                        </wps:spPr>
                        <wps:txbx>
                          <w:txbxContent>
                            <w:p w14:paraId="4473F869" w14:textId="77777777" w:rsidR="002D7535" w:rsidRPr="00524B1F" w:rsidRDefault="002D7535" w:rsidP="002D7535">
                              <w:pPr>
                                <w:rPr>
                                  <w:b/>
                                  <w:bCs/>
                                  <w:sz w:val="20"/>
                                  <w:szCs w:val="20"/>
                                </w:rPr>
                              </w:pPr>
                              <w:bookmarkStart w:id="168" w:name="Table7"/>
                              <w:bookmarkEnd w:id="168"/>
                              <w:r w:rsidRPr="00524B1F">
                                <w:rPr>
                                  <w:b/>
                                  <w:bCs/>
                                  <w:sz w:val="20"/>
                                  <w:szCs w:val="20"/>
                                </w:rPr>
                                <w:t xml:space="preserve">Table </w:t>
                              </w:r>
                              <w:r>
                                <w:rPr>
                                  <w:b/>
                                  <w:bCs/>
                                  <w:sz w:val="20"/>
                                  <w:szCs w:val="20"/>
                                </w:rPr>
                                <w:t>7</w:t>
                              </w:r>
                              <w:r w:rsidRPr="00524B1F">
                                <w:rPr>
                                  <w:b/>
                                  <w:bCs/>
                                  <w:sz w:val="20"/>
                                  <w:szCs w:val="20"/>
                                </w:rPr>
                                <w:t xml:space="preserve">. Involvement </w:t>
                              </w:r>
                              <w:r>
                                <w:rPr>
                                  <w:b/>
                                  <w:bCs/>
                                  <w:sz w:val="20"/>
                                  <w:szCs w:val="20"/>
                                </w:rPr>
                                <w:t>c</w:t>
                              </w:r>
                              <w:r w:rsidRPr="00524B1F">
                                <w:rPr>
                                  <w:b/>
                                  <w:bCs/>
                                  <w:sz w:val="20"/>
                                  <w:szCs w:val="20"/>
                                </w:rPr>
                                <w:t>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DDBDA8D" id="Group 536261600" o:spid="_x0000_s1089" style="position:absolute;margin-left:2.75pt;margin-top:1.1pt;width:486.6pt;height:456pt;z-index:251748352;mso-height-relative:margin" coordsize="61798,56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YwpxQIAAFwIAAAOAAAAZHJzL2Uyb0RvYy54bWzsVl1P2zAUfZ+0/2D5faTpZxqRog4GmoQA&#10;CSaeXddpIiW2Z7sk7Nfv2GlaBjx1Gk97cW1f369zz73p6VlbV+RJGFsqmdH4ZECJkFytS7nJ6I+H&#10;yy8JJdYxuWaVkiKjz8LSs8XnT6eNTsVQFapaC0NgRNq00RktnNNpFFleiJrZE6WFhDBXpmYOR7OJ&#10;1oY1sF5X0XAwmEaNMmttFBfW4vaiE9JFsJ/ngrvbPLfCkSqjiM2F1YR15ddoccrSjWG6KPkuDHZE&#10;FDUrJZzuTV0wx8jWlG9M1SU3yqrcnXBVRyrPSy5CDsgmHrzK5sqorQ65bNJmo/cwAdpXOB1tlt88&#10;XRl9r+8MkGj0BliEk8+lzU3tfxElaQNkz3vIROsIx+U0ns2TIZDlkE1m8xhF6UDlBZB/o8eLb+9q&#10;TkdJ0mlGvePoj3AaDYLYAwb27zC4L5gWAVqbAoM7Q8p1RpPBdB7P58mMEslq0PXB5/lVteQgCTgF&#10;JY8acS3EYL5P2sdocXkceKMhQAjg7SFgqTbWXQlVE7/JqAGhA8/Y07V1cImn/RPvVarLsqpwz9JK&#10;kgb1GU0GQWEvgUYloXgI1u9cu2oDBKOkz2Sl1s9I0KiuaazmlyWCuGbW3TGDLkHV0fnuFkteKThT&#10;ux0lhTK/3rv371E4SClp0HUZtT+3zAhKqu8SJZ3H47Fv03AYT2aeWealZPVSIrf1uUJjx5gxmoet&#10;f++qfpsbVT9iQCy9V4iY5PCdUddvz103CzBguFguwyM0pmbuWt5r7k17LD3ED+0jM3pXBwde3Kie&#10;RCx9VY7ubVeQ5dapvAy18kB3qO7wB6E71vxzZo+n8TROZmix18w+SI5jdjyaxVOY9f1/oDBL+wkx&#10;jIeTOXgdJsQoHo5R0464/XzpCfxxHJ//5/jHcjzMcnzCwsDafW79N/LlOfTE4U/B4jcAAAD//wMA&#10;UEsDBBQABgAIAAAAIQCbQ4nC3gAAAAcBAAAPAAAAZHJzL2Rvd25yZXYueG1sTI5BS8NAFITvgv9h&#10;eYI3u0k0to3ZlFLUUxFsBentNfuahGZ3Q3abpP/e50lvM8ww8+WrybRioN43ziqIZxEIsqXTja0U&#10;fO3fHhYgfECrsXWWFFzJw6q4vckx0260nzTsQiV4xPoMFdQhdJmUvqzJoJ+5jixnJ9cbDGz7Suoe&#10;Rx43rUyi6FkabCw/1NjRpqbyvLsYBe8jjuvH+HXYnk+b62GffnxvY1Lq/m5av4AINIW/MvziMzoU&#10;zHR0F6u9aBWkKRcVJAkITpfzxRzEkUX8lIAscvmfv/gBAAD//wMAUEsBAi0AFAAGAAgAAAAhALaD&#10;OJL+AAAA4QEAABMAAAAAAAAAAAAAAAAAAAAAAFtDb250ZW50X1R5cGVzXS54bWxQSwECLQAUAAYA&#10;CAAAACEAOP0h/9YAAACUAQAACwAAAAAAAAAAAAAAAAAvAQAAX3JlbHMvLnJlbHNQSwECLQAUAAYA&#10;CAAAACEA9QWMKcUCAABcCAAADgAAAAAAAAAAAAAAAAAuAgAAZHJzL2Uyb0RvYy54bWxQSwECLQAU&#10;AAYACAAAACEAm0OJwt4AAAAHAQAADwAAAAAAAAAAAAAAAAAfBQAAZHJzL2Rvd25yZXYueG1sUEsF&#10;BgAAAAAEAAQA8wAAACoGAAAAAA==&#10;">
                <v:shape id="Text Box 806919987" o:spid="_x0000_s1090" type="#_x0000_t202" style="position:absolute;width:61798;height:53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ZpKywAAAOIAAAAPAAAAZHJzL2Rvd25yZXYueG1sRI9Pa8JA&#10;FMTvQr/D8gredKOgTVJXkYBYpD3459Lba/aZhGbfxuxWYz+9Kwgeh5n5DTNbdKYWZ2pdZVnBaBiB&#10;IM6trrhQcNivBjEI55E11pZJwZUcLOYvvRmm2l54S+edL0SAsEtRQel9k0rp8pIMuqFtiIN3tK1B&#10;H2RbSN3iJcBNLcdRNJUGKw4LJTaUlZT/7v6Mgk22+sLtz9jE/3W2/jwum9Phe6JU/7VbvoPw1Pln&#10;+NH+0AriaJqMkiR+g/ulcAfk/AYAAP//AwBQSwECLQAUAAYACAAAACEA2+H2y+4AAACFAQAAEwAA&#10;AAAAAAAAAAAAAAAAAAAAW0NvbnRlbnRfVHlwZXNdLnhtbFBLAQItABQABgAIAAAAIQBa9CxbvwAA&#10;ABUBAAALAAAAAAAAAAAAAAAAAB8BAABfcmVscy8ucmVsc1BLAQItABQABgAIAAAAIQBm1ZpKywAA&#10;AOIAAAAPAAAAAAAAAAAAAAAAAAcCAABkcnMvZG93bnJldi54bWxQSwUGAAAAAAMAAwC3AAAA/wIA&#10;AAAA&#10;" filled="f" stroked="f" strokeweight=".5pt">
                  <v:textbox>
                    <w:txbxContent>
                      <w:tbl>
                        <w:tblPr>
                          <w:tblStyle w:val="TableGrid"/>
                          <w:tblW w:w="0" w:type="auto"/>
                          <w:tblLook w:val="04A0" w:firstRow="1" w:lastRow="0" w:firstColumn="1" w:lastColumn="0" w:noHBand="0" w:noVBand="1"/>
                        </w:tblPr>
                        <w:tblGrid>
                          <w:gridCol w:w="3366"/>
                          <w:gridCol w:w="419"/>
                          <w:gridCol w:w="565"/>
                          <w:gridCol w:w="5089"/>
                        </w:tblGrid>
                        <w:tr w:rsidR="002D7535" w14:paraId="44569AC0" w14:textId="77777777" w:rsidTr="00E4124E">
                          <w:tc>
                            <w:tcPr>
                              <w:tcW w:w="3397" w:type="dxa"/>
                            </w:tcPr>
                            <w:p w14:paraId="3B4CC82F" w14:textId="77777777" w:rsidR="002D7535" w:rsidRPr="0027782C" w:rsidRDefault="002D7535" w:rsidP="00524B1F">
                              <w:pPr>
                                <w:rPr>
                                  <w:b/>
                                  <w:bCs/>
                                  <w:sz w:val="20"/>
                                  <w:szCs w:val="20"/>
                                </w:rPr>
                              </w:pPr>
                              <w:r w:rsidRPr="0027782C">
                                <w:rPr>
                                  <w:b/>
                                  <w:bCs/>
                                  <w:sz w:val="20"/>
                                  <w:szCs w:val="20"/>
                                </w:rPr>
                                <w:t>Involvement Characteristics</w:t>
                              </w:r>
                            </w:p>
                          </w:tc>
                          <w:tc>
                            <w:tcPr>
                              <w:tcW w:w="313" w:type="dxa"/>
                            </w:tcPr>
                            <w:p w14:paraId="0BA88C64" w14:textId="77777777" w:rsidR="002D7535" w:rsidRPr="0027782C" w:rsidRDefault="002D7535" w:rsidP="00524B1F">
                              <w:pPr>
                                <w:jc w:val="right"/>
                                <w:rPr>
                                  <w:b/>
                                  <w:bCs/>
                                  <w:sz w:val="20"/>
                                  <w:szCs w:val="20"/>
                                </w:rPr>
                              </w:pPr>
                              <w:r w:rsidRPr="0027782C">
                                <w:rPr>
                                  <w:b/>
                                  <w:bCs/>
                                  <w:sz w:val="20"/>
                                  <w:szCs w:val="20"/>
                                </w:rPr>
                                <w:t>n</w:t>
                              </w:r>
                            </w:p>
                          </w:tc>
                          <w:tc>
                            <w:tcPr>
                              <w:tcW w:w="565" w:type="dxa"/>
                            </w:tcPr>
                            <w:p w14:paraId="5C1E9F95" w14:textId="77777777" w:rsidR="002D7535" w:rsidRPr="0027782C" w:rsidRDefault="002D7535" w:rsidP="00524B1F">
                              <w:pPr>
                                <w:jc w:val="right"/>
                                <w:rPr>
                                  <w:b/>
                                  <w:bCs/>
                                  <w:sz w:val="20"/>
                                  <w:szCs w:val="20"/>
                                </w:rPr>
                              </w:pPr>
                              <w:r w:rsidRPr="0027782C">
                                <w:rPr>
                                  <w:b/>
                                  <w:bCs/>
                                  <w:sz w:val="20"/>
                                  <w:szCs w:val="20"/>
                                </w:rPr>
                                <w:t>%</w:t>
                              </w:r>
                            </w:p>
                          </w:tc>
                          <w:tc>
                            <w:tcPr>
                              <w:tcW w:w="5149" w:type="dxa"/>
                            </w:tcPr>
                            <w:p w14:paraId="1DDD0D5E" w14:textId="77777777" w:rsidR="002D7535" w:rsidRPr="0027782C" w:rsidRDefault="002D7535" w:rsidP="00524B1F">
                              <w:pPr>
                                <w:rPr>
                                  <w:b/>
                                  <w:bCs/>
                                  <w:sz w:val="20"/>
                                  <w:szCs w:val="20"/>
                                </w:rPr>
                              </w:pPr>
                              <w:r>
                                <w:rPr>
                                  <w:b/>
                                  <w:bCs/>
                                  <w:sz w:val="20"/>
                                  <w:szCs w:val="20"/>
                                </w:rPr>
                                <w:t>Notes</w:t>
                              </w:r>
                            </w:p>
                          </w:tc>
                        </w:tr>
                        <w:tr w:rsidR="002D7535" w14:paraId="2C62942E" w14:textId="77777777" w:rsidTr="00E4124E">
                          <w:tc>
                            <w:tcPr>
                              <w:tcW w:w="3397" w:type="dxa"/>
                            </w:tcPr>
                            <w:p w14:paraId="497B9C27" w14:textId="77777777" w:rsidR="002D7535" w:rsidRDefault="002D7535" w:rsidP="00524B1F">
                              <w:pPr>
                                <w:rPr>
                                  <w:b/>
                                  <w:bCs/>
                                  <w:sz w:val="20"/>
                                  <w:szCs w:val="20"/>
                                </w:rPr>
                              </w:pPr>
                              <w:r w:rsidRPr="0027782C">
                                <w:rPr>
                                  <w:b/>
                                  <w:bCs/>
                                  <w:sz w:val="20"/>
                                  <w:szCs w:val="20"/>
                                </w:rPr>
                                <w:t>Length of time undertake</w:t>
                              </w:r>
                              <w:r>
                                <w:rPr>
                                  <w:b/>
                                  <w:bCs/>
                                  <w:sz w:val="20"/>
                                  <w:szCs w:val="20"/>
                                </w:rPr>
                                <w:t xml:space="preserve">n </w:t>
                              </w:r>
                              <w:r w:rsidRPr="0027782C">
                                <w:rPr>
                                  <w:b/>
                                  <w:bCs/>
                                  <w:sz w:val="20"/>
                                  <w:szCs w:val="20"/>
                                </w:rPr>
                                <w:t>involvement in palliative care research (years)</w:t>
                              </w:r>
                            </w:p>
                            <w:p w14:paraId="26226D4B" w14:textId="77777777" w:rsidR="002D7535" w:rsidRPr="0027782C" w:rsidRDefault="002D7535" w:rsidP="00524B1F">
                              <w:pPr>
                                <w:rPr>
                                  <w:sz w:val="20"/>
                                  <w:szCs w:val="20"/>
                                </w:rPr>
                              </w:pPr>
                              <w:r>
                                <w:rPr>
                                  <w:sz w:val="20"/>
                                  <w:szCs w:val="20"/>
                                </w:rPr>
                                <w:t>Less than 2</w:t>
                              </w:r>
                            </w:p>
                            <w:p w14:paraId="11C7AA05" w14:textId="77777777" w:rsidR="002D7535" w:rsidRPr="0027782C" w:rsidRDefault="002D7535" w:rsidP="00524B1F">
                              <w:pPr>
                                <w:rPr>
                                  <w:sz w:val="20"/>
                                  <w:szCs w:val="20"/>
                                </w:rPr>
                              </w:pPr>
                              <w:r>
                                <w:rPr>
                                  <w:sz w:val="20"/>
                                  <w:szCs w:val="20"/>
                                </w:rPr>
                                <w:t>2-5</w:t>
                              </w:r>
                            </w:p>
                            <w:p w14:paraId="33D23824" w14:textId="77777777" w:rsidR="002D7535" w:rsidRPr="002207BD" w:rsidRDefault="002D7535" w:rsidP="00524B1F">
                              <w:pPr>
                                <w:rPr>
                                  <w:sz w:val="20"/>
                                  <w:szCs w:val="20"/>
                                </w:rPr>
                              </w:pPr>
                              <w:r>
                                <w:rPr>
                                  <w:sz w:val="20"/>
                                  <w:szCs w:val="20"/>
                                </w:rPr>
                                <w:t>6</w:t>
                              </w:r>
                              <w:r w:rsidRPr="002207BD">
                                <w:rPr>
                                  <w:sz w:val="20"/>
                                  <w:szCs w:val="20"/>
                                </w:rPr>
                                <w:t>-10</w:t>
                              </w:r>
                            </w:p>
                            <w:p w14:paraId="22C08B01" w14:textId="77777777" w:rsidR="002D7535" w:rsidRPr="0027782C" w:rsidRDefault="002D7535" w:rsidP="00524B1F">
                              <w:pPr>
                                <w:rPr>
                                  <w:b/>
                                  <w:bCs/>
                                  <w:sz w:val="20"/>
                                  <w:szCs w:val="20"/>
                                </w:rPr>
                              </w:pPr>
                              <w:r w:rsidRPr="002207BD">
                                <w:rPr>
                                  <w:sz w:val="20"/>
                                  <w:szCs w:val="20"/>
                                </w:rPr>
                                <w:t>Over 10</w:t>
                              </w:r>
                            </w:p>
                          </w:tc>
                          <w:tc>
                            <w:tcPr>
                              <w:tcW w:w="313" w:type="dxa"/>
                              <w:vAlign w:val="center"/>
                            </w:tcPr>
                            <w:p w14:paraId="4FA17B9B" w14:textId="77777777" w:rsidR="002D7535" w:rsidRDefault="002D7535" w:rsidP="00524B1F">
                              <w:pPr>
                                <w:jc w:val="right"/>
                                <w:rPr>
                                  <w:sz w:val="20"/>
                                  <w:szCs w:val="20"/>
                                </w:rPr>
                              </w:pPr>
                            </w:p>
                            <w:p w14:paraId="010FC5C6" w14:textId="77777777" w:rsidR="002D7535" w:rsidRDefault="002D7535" w:rsidP="00524B1F">
                              <w:pPr>
                                <w:jc w:val="right"/>
                                <w:rPr>
                                  <w:sz w:val="20"/>
                                  <w:szCs w:val="20"/>
                                </w:rPr>
                              </w:pPr>
                            </w:p>
                            <w:p w14:paraId="5522F5F3" w14:textId="77777777" w:rsidR="002D7535" w:rsidRDefault="002D7535" w:rsidP="00524B1F">
                              <w:pPr>
                                <w:jc w:val="right"/>
                                <w:rPr>
                                  <w:sz w:val="20"/>
                                  <w:szCs w:val="20"/>
                                </w:rPr>
                              </w:pPr>
                            </w:p>
                            <w:p w14:paraId="39424DE3" w14:textId="77777777" w:rsidR="002D7535" w:rsidRDefault="002D7535" w:rsidP="00524B1F">
                              <w:pPr>
                                <w:jc w:val="right"/>
                                <w:rPr>
                                  <w:sz w:val="20"/>
                                  <w:szCs w:val="20"/>
                                </w:rPr>
                              </w:pPr>
                              <w:r>
                                <w:rPr>
                                  <w:sz w:val="20"/>
                                  <w:szCs w:val="20"/>
                                </w:rPr>
                                <w:t>7</w:t>
                              </w:r>
                            </w:p>
                            <w:p w14:paraId="3FB2BDE7" w14:textId="77777777" w:rsidR="002D7535" w:rsidRDefault="002D7535" w:rsidP="00524B1F">
                              <w:pPr>
                                <w:jc w:val="right"/>
                                <w:rPr>
                                  <w:sz w:val="20"/>
                                  <w:szCs w:val="20"/>
                                </w:rPr>
                              </w:pPr>
                              <w:r>
                                <w:rPr>
                                  <w:sz w:val="20"/>
                                  <w:szCs w:val="20"/>
                                </w:rPr>
                                <w:t>3</w:t>
                              </w:r>
                            </w:p>
                            <w:p w14:paraId="472C28D9" w14:textId="77777777" w:rsidR="002D7535" w:rsidRDefault="002D7535" w:rsidP="00524B1F">
                              <w:pPr>
                                <w:jc w:val="right"/>
                                <w:rPr>
                                  <w:sz w:val="20"/>
                                  <w:szCs w:val="20"/>
                                </w:rPr>
                              </w:pPr>
                              <w:r>
                                <w:rPr>
                                  <w:sz w:val="20"/>
                                  <w:szCs w:val="20"/>
                                </w:rPr>
                                <w:t>8</w:t>
                              </w:r>
                            </w:p>
                            <w:p w14:paraId="0427F62F" w14:textId="77777777" w:rsidR="002D7535" w:rsidRPr="0027782C" w:rsidRDefault="002D7535" w:rsidP="00524B1F">
                              <w:pPr>
                                <w:jc w:val="right"/>
                                <w:rPr>
                                  <w:sz w:val="20"/>
                                  <w:szCs w:val="20"/>
                                </w:rPr>
                              </w:pPr>
                              <w:r>
                                <w:rPr>
                                  <w:sz w:val="20"/>
                                  <w:szCs w:val="20"/>
                                </w:rPr>
                                <w:t>5</w:t>
                              </w:r>
                            </w:p>
                          </w:tc>
                          <w:tc>
                            <w:tcPr>
                              <w:tcW w:w="565" w:type="dxa"/>
                            </w:tcPr>
                            <w:p w14:paraId="0C1C2B64" w14:textId="77777777" w:rsidR="002D7535" w:rsidRDefault="002D7535" w:rsidP="00524B1F">
                              <w:pPr>
                                <w:rPr>
                                  <w:sz w:val="20"/>
                                  <w:szCs w:val="20"/>
                                </w:rPr>
                              </w:pPr>
                            </w:p>
                            <w:p w14:paraId="2FB9454A" w14:textId="77777777" w:rsidR="002D7535" w:rsidRDefault="002D7535" w:rsidP="00524B1F">
                              <w:pPr>
                                <w:rPr>
                                  <w:sz w:val="20"/>
                                  <w:szCs w:val="20"/>
                                </w:rPr>
                              </w:pPr>
                            </w:p>
                            <w:p w14:paraId="71A3F6EE" w14:textId="77777777" w:rsidR="002D7535" w:rsidRDefault="002D7535" w:rsidP="00524B1F">
                              <w:pPr>
                                <w:rPr>
                                  <w:sz w:val="20"/>
                                  <w:szCs w:val="20"/>
                                </w:rPr>
                              </w:pPr>
                            </w:p>
                            <w:p w14:paraId="3A44FA81" w14:textId="77777777" w:rsidR="002D7535" w:rsidRDefault="002D7535" w:rsidP="00524B1F">
                              <w:pPr>
                                <w:jc w:val="right"/>
                                <w:rPr>
                                  <w:sz w:val="20"/>
                                  <w:szCs w:val="20"/>
                                </w:rPr>
                              </w:pPr>
                              <w:r>
                                <w:rPr>
                                  <w:sz w:val="20"/>
                                  <w:szCs w:val="20"/>
                                </w:rPr>
                                <w:t>30%</w:t>
                              </w:r>
                            </w:p>
                            <w:p w14:paraId="034AEC07" w14:textId="77777777" w:rsidR="002D7535" w:rsidRDefault="002D7535" w:rsidP="00524B1F">
                              <w:pPr>
                                <w:jc w:val="right"/>
                                <w:rPr>
                                  <w:sz w:val="20"/>
                                  <w:szCs w:val="20"/>
                                </w:rPr>
                              </w:pPr>
                              <w:r>
                                <w:rPr>
                                  <w:sz w:val="20"/>
                                  <w:szCs w:val="20"/>
                                </w:rPr>
                                <w:t>13%</w:t>
                              </w:r>
                            </w:p>
                            <w:p w14:paraId="6C4D6EC1" w14:textId="77777777" w:rsidR="002D7535" w:rsidRDefault="002D7535" w:rsidP="00524B1F">
                              <w:pPr>
                                <w:jc w:val="right"/>
                                <w:rPr>
                                  <w:sz w:val="20"/>
                                  <w:szCs w:val="20"/>
                                </w:rPr>
                              </w:pPr>
                              <w:r>
                                <w:rPr>
                                  <w:sz w:val="20"/>
                                  <w:szCs w:val="20"/>
                                </w:rPr>
                                <w:t>35%</w:t>
                              </w:r>
                            </w:p>
                            <w:p w14:paraId="719ED461" w14:textId="77777777" w:rsidR="002D7535" w:rsidRPr="0027782C" w:rsidRDefault="002D7535" w:rsidP="00524B1F">
                              <w:pPr>
                                <w:jc w:val="center"/>
                                <w:rPr>
                                  <w:sz w:val="20"/>
                                  <w:szCs w:val="20"/>
                                </w:rPr>
                              </w:pPr>
                              <w:r>
                                <w:rPr>
                                  <w:sz w:val="20"/>
                                  <w:szCs w:val="20"/>
                                </w:rPr>
                                <w:t>22%</w:t>
                              </w:r>
                            </w:p>
                          </w:tc>
                          <w:tc>
                            <w:tcPr>
                              <w:tcW w:w="5149" w:type="dxa"/>
                            </w:tcPr>
                            <w:p w14:paraId="75467E27" w14:textId="77777777" w:rsidR="002D7535" w:rsidRDefault="002D7535" w:rsidP="00524B1F">
                              <w:pPr>
                                <w:rPr>
                                  <w:sz w:val="20"/>
                                  <w:szCs w:val="20"/>
                                </w:rPr>
                              </w:pPr>
                            </w:p>
                          </w:tc>
                        </w:tr>
                        <w:tr w:rsidR="002D7535" w14:paraId="4101637C" w14:textId="77777777" w:rsidTr="00E4124E">
                          <w:tc>
                            <w:tcPr>
                              <w:tcW w:w="3397" w:type="dxa"/>
                            </w:tcPr>
                            <w:p w14:paraId="5CDB85D8" w14:textId="77777777" w:rsidR="002D7535" w:rsidRPr="00EB42E2" w:rsidRDefault="002D7535" w:rsidP="00524B1F">
                              <w:pPr>
                                <w:rPr>
                                  <w:b/>
                                  <w:bCs/>
                                  <w:sz w:val="20"/>
                                  <w:szCs w:val="20"/>
                                </w:rPr>
                              </w:pPr>
                              <w:r w:rsidRPr="00EB42E2">
                                <w:rPr>
                                  <w:b/>
                                  <w:bCs/>
                                  <w:sz w:val="20"/>
                                  <w:szCs w:val="20"/>
                                </w:rPr>
                                <w:t>Involvement in other areas of palliative care</w:t>
                              </w:r>
                            </w:p>
                            <w:p w14:paraId="6CAAA734" w14:textId="77777777" w:rsidR="002D7535" w:rsidRPr="000B5478" w:rsidRDefault="002D7535" w:rsidP="00524B1F">
                              <w:pPr>
                                <w:rPr>
                                  <w:b/>
                                  <w:bCs/>
                                  <w:sz w:val="20"/>
                                  <w:szCs w:val="20"/>
                                </w:rPr>
                              </w:pPr>
                              <w:r w:rsidRPr="000B5478">
                                <w:rPr>
                                  <w:b/>
                                  <w:bCs/>
                                  <w:sz w:val="20"/>
                                  <w:szCs w:val="20"/>
                                </w:rPr>
                                <w:t>Yes</w:t>
                              </w:r>
                            </w:p>
                            <w:p w14:paraId="69DD59C5" w14:textId="77777777" w:rsidR="002D7535" w:rsidRDefault="002D7535" w:rsidP="00524B1F">
                              <w:pPr>
                                <w:ind w:firstLine="317"/>
                                <w:rPr>
                                  <w:sz w:val="20"/>
                                  <w:szCs w:val="20"/>
                                </w:rPr>
                              </w:pPr>
                              <w:r>
                                <w:rPr>
                                  <w:sz w:val="20"/>
                                  <w:szCs w:val="20"/>
                                </w:rPr>
                                <w:t>Education</w:t>
                              </w:r>
                            </w:p>
                            <w:p w14:paraId="6BC9B959" w14:textId="77777777" w:rsidR="002D7535" w:rsidRDefault="002D7535" w:rsidP="00524B1F">
                              <w:pPr>
                                <w:ind w:firstLine="317"/>
                                <w:rPr>
                                  <w:sz w:val="20"/>
                                  <w:szCs w:val="20"/>
                                </w:rPr>
                              </w:pPr>
                              <w:r>
                                <w:rPr>
                                  <w:sz w:val="20"/>
                                  <w:szCs w:val="20"/>
                                </w:rPr>
                                <w:t>Service provision</w:t>
                              </w:r>
                            </w:p>
                            <w:p w14:paraId="34D882EB" w14:textId="77777777" w:rsidR="002D7535" w:rsidRDefault="002D7535" w:rsidP="00524B1F">
                              <w:pPr>
                                <w:ind w:firstLine="317"/>
                                <w:rPr>
                                  <w:sz w:val="20"/>
                                  <w:szCs w:val="20"/>
                                </w:rPr>
                              </w:pPr>
                              <w:r>
                                <w:rPr>
                                  <w:sz w:val="20"/>
                                  <w:szCs w:val="20"/>
                                </w:rPr>
                                <w:t>Commissioning</w:t>
                              </w:r>
                            </w:p>
                            <w:p w14:paraId="71234750" w14:textId="77777777" w:rsidR="002D7535" w:rsidRDefault="002D7535" w:rsidP="00524B1F">
                              <w:pPr>
                                <w:ind w:firstLine="317"/>
                                <w:rPr>
                                  <w:sz w:val="20"/>
                                  <w:szCs w:val="20"/>
                                </w:rPr>
                              </w:pPr>
                              <w:r>
                                <w:rPr>
                                  <w:sz w:val="20"/>
                                  <w:szCs w:val="20"/>
                                </w:rPr>
                                <w:t>Policy</w:t>
                              </w:r>
                            </w:p>
                            <w:p w14:paraId="7173AF03" w14:textId="77777777" w:rsidR="002D7535" w:rsidRPr="000B5478" w:rsidRDefault="002D7535" w:rsidP="00524B1F">
                              <w:pPr>
                                <w:rPr>
                                  <w:b/>
                                  <w:bCs/>
                                  <w:sz w:val="20"/>
                                  <w:szCs w:val="20"/>
                                </w:rPr>
                              </w:pPr>
                              <w:r w:rsidRPr="000B5478">
                                <w:rPr>
                                  <w:b/>
                                  <w:bCs/>
                                  <w:sz w:val="20"/>
                                  <w:szCs w:val="20"/>
                                </w:rPr>
                                <w:t>No</w:t>
                              </w:r>
                            </w:p>
                          </w:tc>
                          <w:tc>
                            <w:tcPr>
                              <w:tcW w:w="313" w:type="dxa"/>
                            </w:tcPr>
                            <w:p w14:paraId="7E0DF61B" w14:textId="77777777" w:rsidR="002D7535" w:rsidRDefault="002D7535" w:rsidP="00524B1F">
                              <w:pPr>
                                <w:rPr>
                                  <w:sz w:val="20"/>
                                  <w:szCs w:val="20"/>
                                </w:rPr>
                              </w:pPr>
                            </w:p>
                            <w:p w14:paraId="78A758ED" w14:textId="77777777" w:rsidR="002D7535" w:rsidRDefault="002D7535" w:rsidP="00524B1F">
                              <w:pPr>
                                <w:rPr>
                                  <w:sz w:val="20"/>
                                  <w:szCs w:val="20"/>
                                </w:rPr>
                              </w:pPr>
                            </w:p>
                            <w:p w14:paraId="470B6453" w14:textId="77777777" w:rsidR="002D7535" w:rsidRPr="000B5478" w:rsidRDefault="002D7535" w:rsidP="00524B1F">
                              <w:pPr>
                                <w:jc w:val="right"/>
                                <w:rPr>
                                  <w:b/>
                                  <w:bCs/>
                                  <w:sz w:val="20"/>
                                  <w:szCs w:val="20"/>
                                </w:rPr>
                              </w:pPr>
                              <w:r w:rsidRPr="000B5478">
                                <w:rPr>
                                  <w:b/>
                                  <w:bCs/>
                                  <w:sz w:val="20"/>
                                  <w:szCs w:val="20"/>
                                </w:rPr>
                                <w:t>9</w:t>
                              </w:r>
                            </w:p>
                            <w:p w14:paraId="1B14911B" w14:textId="77777777" w:rsidR="002D7535" w:rsidRDefault="002D7535" w:rsidP="00524B1F">
                              <w:pPr>
                                <w:jc w:val="right"/>
                                <w:rPr>
                                  <w:sz w:val="20"/>
                                  <w:szCs w:val="20"/>
                                </w:rPr>
                              </w:pPr>
                              <w:r>
                                <w:rPr>
                                  <w:sz w:val="20"/>
                                  <w:szCs w:val="20"/>
                                </w:rPr>
                                <w:t>8</w:t>
                              </w:r>
                            </w:p>
                            <w:p w14:paraId="7F0F8130" w14:textId="77777777" w:rsidR="002D7535" w:rsidRDefault="002D7535" w:rsidP="00524B1F">
                              <w:pPr>
                                <w:jc w:val="right"/>
                                <w:rPr>
                                  <w:sz w:val="20"/>
                                  <w:szCs w:val="20"/>
                                </w:rPr>
                              </w:pPr>
                              <w:r>
                                <w:rPr>
                                  <w:sz w:val="20"/>
                                  <w:szCs w:val="20"/>
                                </w:rPr>
                                <w:t>5</w:t>
                              </w:r>
                            </w:p>
                            <w:p w14:paraId="10DBFA1D" w14:textId="77777777" w:rsidR="002D7535" w:rsidRDefault="002D7535" w:rsidP="00524B1F">
                              <w:pPr>
                                <w:jc w:val="right"/>
                                <w:rPr>
                                  <w:sz w:val="20"/>
                                  <w:szCs w:val="20"/>
                                </w:rPr>
                              </w:pPr>
                              <w:r>
                                <w:rPr>
                                  <w:sz w:val="20"/>
                                  <w:szCs w:val="20"/>
                                </w:rPr>
                                <w:t>1</w:t>
                              </w:r>
                            </w:p>
                            <w:p w14:paraId="6216DEC2" w14:textId="77777777" w:rsidR="002D7535" w:rsidRDefault="002D7535" w:rsidP="00524B1F">
                              <w:pPr>
                                <w:jc w:val="right"/>
                                <w:rPr>
                                  <w:sz w:val="20"/>
                                  <w:szCs w:val="20"/>
                                </w:rPr>
                              </w:pPr>
                              <w:r>
                                <w:rPr>
                                  <w:sz w:val="20"/>
                                  <w:szCs w:val="20"/>
                                </w:rPr>
                                <w:t>1</w:t>
                              </w:r>
                            </w:p>
                            <w:p w14:paraId="226CA978" w14:textId="77777777" w:rsidR="002D7535" w:rsidRPr="000B5478" w:rsidRDefault="002D7535" w:rsidP="00524B1F">
                              <w:pPr>
                                <w:jc w:val="right"/>
                                <w:rPr>
                                  <w:b/>
                                  <w:bCs/>
                                  <w:sz w:val="20"/>
                                  <w:szCs w:val="20"/>
                                </w:rPr>
                              </w:pPr>
                              <w:r w:rsidRPr="000B5478">
                                <w:rPr>
                                  <w:b/>
                                  <w:bCs/>
                                  <w:sz w:val="20"/>
                                  <w:szCs w:val="20"/>
                                </w:rPr>
                                <w:t>14</w:t>
                              </w:r>
                            </w:p>
                          </w:tc>
                          <w:tc>
                            <w:tcPr>
                              <w:tcW w:w="565" w:type="dxa"/>
                            </w:tcPr>
                            <w:p w14:paraId="3DAE3723" w14:textId="77777777" w:rsidR="002D7535" w:rsidRDefault="002D7535" w:rsidP="00524B1F">
                              <w:pPr>
                                <w:rPr>
                                  <w:sz w:val="20"/>
                                  <w:szCs w:val="20"/>
                                </w:rPr>
                              </w:pPr>
                            </w:p>
                            <w:p w14:paraId="5F860BAF" w14:textId="77777777" w:rsidR="002D7535" w:rsidRDefault="002D7535" w:rsidP="00524B1F">
                              <w:pPr>
                                <w:rPr>
                                  <w:sz w:val="20"/>
                                  <w:szCs w:val="20"/>
                                </w:rPr>
                              </w:pPr>
                            </w:p>
                            <w:p w14:paraId="347B2DD7" w14:textId="77777777" w:rsidR="002D7535" w:rsidRPr="000B5478" w:rsidRDefault="002D7535" w:rsidP="00524B1F">
                              <w:pPr>
                                <w:jc w:val="right"/>
                                <w:rPr>
                                  <w:b/>
                                  <w:bCs/>
                                  <w:sz w:val="20"/>
                                  <w:szCs w:val="20"/>
                                </w:rPr>
                              </w:pPr>
                              <w:r w:rsidRPr="000B5478">
                                <w:rPr>
                                  <w:b/>
                                  <w:bCs/>
                                  <w:sz w:val="20"/>
                                  <w:szCs w:val="20"/>
                                </w:rPr>
                                <w:t>39%</w:t>
                              </w:r>
                            </w:p>
                            <w:p w14:paraId="749A4ED8" w14:textId="77777777" w:rsidR="002D7535" w:rsidRDefault="002D7535" w:rsidP="00524B1F">
                              <w:pPr>
                                <w:jc w:val="right"/>
                                <w:rPr>
                                  <w:sz w:val="20"/>
                                  <w:szCs w:val="20"/>
                                </w:rPr>
                              </w:pPr>
                              <w:r>
                                <w:rPr>
                                  <w:sz w:val="20"/>
                                  <w:szCs w:val="20"/>
                                </w:rPr>
                                <w:t>35%</w:t>
                              </w:r>
                            </w:p>
                            <w:p w14:paraId="5ECFA815" w14:textId="77777777" w:rsidR="002D7535" w:rsidRDefault="002D7535" w:rsidP="00524B1F">
                              <w:pPr>
                                <w:jc w:val="right"/>
                                <w:rPr>
                                  <w:sz w:val="20"/>
                                  <w:szCs w:val="20"/>
                                </w:rPr>
                              </w:pPr>
                              <w:r>
                                <w:rPr>
                                  <w:sz w:val="20"/>
                                  <w:szCs w:val="20"/>
                                </w:rPr>
                                <w:t>22%</w:t>
                              </w:r>
                            </w:p>
                            <w:p w14:paraId="5F7011F5" w14:textId="77777777" w:rsidR="002D7535" w:rsidRDefault="002D7535" w:rsidP="00524B1F">
                              <w:pPr>
                                <w:jc w:val="right"/>
                                <w:rPr>
                                  <w:sz w:val="20"/>
                                  <w:szCs w:val="20"/>
                                </w:rPr>
                              </w:pPr>
                              <w:r>
                                <w:rPr>
                                  <w:sz w:val="20"/>
                                  <w:szCs w:val="20"/>
                                </w:rPr>
                                <w:t>4%</w:t>
                              </w:r>
                            </w:p>
                            <w:p w14:paraId="696DC628" w14:textId="77777777" w:rsidR="002D7535" w:rsidRDefault="002D7535" w:rsidP="00524B1F">
                              <w:pPr>
                                <w:jc w:val="right"/>
                                <w:rPr>
                                  <w:sz w:val="20"/>
                                  <w:szCs w:val="20"/>
                                </w:rPr>
                              </w:pPr>
                              <w:r>
                                <w:rPr>
                                  <w:sz w:val="20"/>
                                  <w:szCs w:val="20"/>
                                </w:rPr>
                                <w:t>4%</w:t>
                              </w:r>
                            </w:p>
                            <w:p w14:paraId="3357EAC9" w14:textId="77777777" w:rsidR="002D7535" w:rsidRPr="0027782C" w:rsidRDefault="002D7535" w:rsidP="00524B1F">
                              <w:pPr>
                                <w:jc w:val="right"/>
                                <w:rPr>
                                  <w:sz w:val="20"/>
                                  <w:szCs w:val="20"/>
                                </w:rPr>
                              </w:pPr>
                              <w:r w:rsidRPr="000B5478">
                                <w:rPr>
                                  <w:b/>
                                  <w:bCs/>
                                  <w:sz w:val="20"/>
                                  <w:szCs w:val="20"/>
                                </w:rPr>
                                <w:t>61%</w:t>
                              </w:r>
                            </w:p>
                          </w:tc>
                          <w:tc>
                            <w:tcPr>
                              <w:tcW w:w="5149" w:type="dxa"/>
                            </w:tcPr>
                            <w:p w14:paraId="4ED6FD55" w14:textId="77777777" w:rsidR="002D7535" w:rsidRDefault="002D7535" w:rsidP="00524B1F">
                              <w:pPr>
                                <w:rPr>
                                  <w:sz w:val="20"/>
                                  <w:szCs w:val="20"/>
                                </w:rPr>
                              </w:pPr>
                              <w:r>
                                <w:rPr>
                                  <w:sz w:val="20"/>
                                  <w:szCs w:val="20"/>
                                </w:rPr>
                                <w:t>Training/teaching mentioned included internal: for students and academics, and external: for other organisations and health professionals.</w:t>
                              </w:r>
                            </w:p>
                            <w:p w14:paraId="28C17754" w14:textId="77777777" w:rsidR="002D7535" w:rsidRDefault="002D7535" w:rsidP="00524B1F">
                              <w:pPr>
                                <w:rPr>
                                  <w:sz w:val="20"/>
                                  <w:szCs w:val="20"/>
                                </w:rPr>
                              </w:pPr>
                            </w:p>
                            <w:p w14:paraId="210B9601" w14:textId="77777777" w:rsidR="002D7535" w:rsidRDefault="002D7535" w:rsidP="00524B1F">
                              <w:pPr>
                                <w:rPr>
                                  <w:sz w:val="20"/>
                                  <w:szCs w:val="20"/>
                                </w:rPr>
                              </w:pPr>
                            </w:p>
                            <w:p w14:paraId="54865896" w14:textId="77777777" w:rsidR="002D7535" w:rsidRPr="0027782C" w:rsidRDefault="002D7535" w:rsidP="00524B1F">
                              <w:pPr>
                                <w:rPr>
                                  <w:sz w:val="20"/>
                                  <w:szCs w:val="20"/>
                                </w:rPr>
                              </w:pPr>
                            </w:p>
                          </w:tc>
                        </w:tr>
                        <w:tr w:rsidR="002D7535" w14:paraId="127DD8CA" w14:textId="77777777" w:rsidTr="00E4124E">
                          <w:tc>
                            <w:tcPr>
                              <w:tcW w:w="3397" w:type="dxa"/>
                            </w:tcPr>
                            <w:p w14:paraId="6D526296" w14:textId="77777777" w:rsidR="002D7535" w:rsidRDefault="002D7535" w:rsidP="00524B1F">
                              <w:pPr>
                                <w:rPr>
                                  <w:b/>
                                  <w:bCs/>
                                  <w:sz w:val="20"/>
                                  <w:szCs w:val="20"/>
                                </w:rPr>
                              </w:pPr>
                              <w:r w:rsidRPr="002207BD">
                                <w:rPr>
                                  <w:b/>
                                  <w:bCs/>
                                  <w:sz w:val="20"/>
                                  <w:szCs w:val="20"/>
                                </w:rPr>
                                <w:t>Involvement in other areas of health and social care research</w:t>
                              </w:r>
                            </w:p>
                            <w:p w14:paraId="0C9D0CD5" w14:textId="77777777" w:rsidR="002D7535" w:rsidRPr="00FE631B" w:rsidRDefault="002D7535" w:rsidP="00524B1F">
                              <w:pPr>
                                <w:rPr>
                                  <w:sz w:val="20"/>
                                  <w:szCs w:val="20"/>
                                </w:rPr>
                              </w:pPr>
                              <w:r w:rsidRPr="00FE631B">
                                <w:rPr>
                                  <w:sz w:val="20"/>
                                  <w:szCs w:val="20"/>
                                </w:rPr>
                                <w:t>Yes</w:t>
                              </w:r>
                            </w:p>
                            <w:p w14:paraId="0001F012" w14:textId="77777777" w:rsidR="002D7535" w:rsidRPr="002207BD" w:rsidRDefault="002D7535" w:rsidP="00524B1F">
                              <w:pPr>
                                <w:rPr>
                                  <w:b/>
                                  <w:bCs/>
                                  <w:sz w:val="20"/>
                                  <w:szCs w:val="20"/>
                                </w:rPr>
                              </w:pPr>
                              <w:r w:rsidRPr="00FE631B">
                                <w:rPr>
                                  <w:sz w:val="20"/>
                                  <w:szCs w:val="20"/>
                                </w:rPr>
                                <w:t>No</w:t>
                              </w:r>
                            </w:p>
                          </w:tc>
                          <w:tc>
                            <w:tcPr>
                              <w:tcW w:w="313" w:type="dxa"/>
                            </w:tcPr>
                            <w:p w14:paraId="656387DA" w14:textId="77777777" w:rsidR="002D7535" w:rsidRDefault="002D7535" w:rsidP="00524B1F">
                              <w:pPr>
                                <w:rPr>
                                  <w:sz w:val="20"/>
                                  <w:szCs w:val="20"/>
                                </w:rPr>
                              </w:pPr>
                            </w:p>
                            <w:p w14:paraId="365FA192" w14:textId="77777777" w:rsidR="002D7535" w:rsidRDefault="002D7535" w:rsidP="00524B1F">
                              <w:pPr>
                                <w:rPr>
                                  <w:sz w:val="20"/>
                                  <w:szCs w:val="20"/>
                                </w:rPr>
                              </w:pPr>
                            </w:p>
                            <w:p w14:paraId="0DC62A8B" w14:textId="77777777" w:rsidR="002D7535" w:rsidRDefault="002D7535" w:rsidP="00524B1F">
                              <w:pPr>
                                <w:jc w:val="right"/>
                                <w:rPr>
                                  <w:sz w:val="20"/>
                                  <w:szCs w:val="20"/>
                                </w:rPr>
                              </w:pPr>
                              <w:r>
                                <w:rPr>
                                  <w:sz w:val="20"/>
                                  <w:szCs w:val="20"/>
                                </w:rPr>
                                <w:t>14</w:t>
                              </w:r>
                            </w:p>
                            <w:p w14:paraId="065ADB6F" w14:textId="77777777" w:rsidR="002D7535" w:rsidRPr="0027782C" w:rsidRDefault="002D7535" w:rsidP="00524B1F">
                              <w:pPr>
                                <w:jc w:val="right"/>
                                <w:rPr>
                                  <w:sz w:val="20"/>
                                  <w:szCs w:val="20"/>
                                </w:rPr>
                              </w:pPr>
                              <w:r>
                                <w:rPr>
                                  <w:sz w:val="20"/>
                                  <w:szCs w:val="20"/>
                                </w:rPr>
                                <w:t>9</w:t>
                              </w:r>
                            </w:p>
                          </w:tc>
                          <w:tc>
                            <w:tcPr>
                              <w:tcW w:w="565" w:type="dxa"/>
                            </w:tcPr>
                            <w:p w14:paraId="66A0E8FE" w14:textId="77777777" w:rsidR="002D7535" w:rsidRDefault="002D7535" w:rsidP="00524B1F">
                              <w:pPr>
                                <w:rPr>
                                  <w:sz w:val="20"/>
                                  <w:szCs w:val="20"/>
                                </w:rPr>
                              </w:pPr>
                            </w:p>
                            <w:p w14:paraId="461756E7" w14:textId="77777777" w:rsidR="002D7535" w:rsidRDefault="002D7535" w:rsidP="00524B1F">
                              <w:pPr>
                                <w:rPr>
                                  <w:sz w:val="20"/>
                                  <w:szCs w:val="20"/>
                                </w:rPr>
                              </w:pPr>
                            </w:p>
                            <w:p w14:paraId="086DB4B6" w14:textId="77777777" w:rsidR="002D7535" w:rsidRDefault="002D7535" w:rsidP="00524B1F">
                              <w:pPr>
                                <w:jc w:val="right"/>
                                <w:rPr>
                                  <w:sz w:val="20"/>
                                  <w:szCs w:val="20"/>
                                </w:rPr>
                              </w:pPr>
                              <w:r>
                                <w:rPr>
                                  <w:sz w:val="20"/>
                                  <w:szCs w:val="20"/>
                                </w:rPr>
                                <w:t>61%</w:t>
                              </w:r>
                            </w:p>
                            <w:p w14:paraId="73BA66F5" w14:textId="77777777" w:rsidR="002D7535" w:rsidRPr="0027782C" w:rsidRDefault="002D7535" w:rsidP="00524B1F">
                              <w:pPr>
                                <w:jc w:val="right"/>
                                <w:rPr>
                                  <w:sz w:val="20"/>
                                  <w:szCs w:val="20"/>
                                </w:rPr>
                              </w:pPr>
                              <w:r>
                                <w:rPr>
                                  <w:sz w:val="20"/>
                                  <w:szCs w:val="20"/>
                                </w:rPr>
                                <w:t>39%</w:t>
                              </w:r>
                            </w:p>
                          </w:tc>
                          <w:tc>
                            <w:tcPr>
                              <w:tcW w:w="5149" w:type="dxa"/>
                            </w:tcPr>
                            <w:p w14:paraId="510CB1B9" w14:textId="77777777" w:rsidR="002D7535" w:rsidRDefault="002D7535" w:rsidP="00524B1F">
                              <w:pPr>
                                <w:rPr>
                                  <w:sz w:val="20"/>
                                  <w:szCs w:val="20"/>
                                </w:rPr>
                              </w:pPr>
                              <w:r>
                                <w:rPr>
                                  <w:sz w:val="20"/>
                                  <w:szCs w:val="20"/>
                                </w:rPr>
                                <w:t xml:space="preserve">General areas mentioned included audits, children’s health, health promotion, long term conditions, mental health, older adults, primary care, public health, social care, criminal justice system, women’s health. </w:t>
                              </w:r>
                            </w:p>
                            <w:p w14:paraId="6F0AF59F" w14:textId="77777777" w:rsidR="002D7535" w:rsidRPr="0027782C" w:rsidRDefault="002D7535" w:rsidP="00524B1F">
                              <w:pPr>
                                <w:rPr>
                                  <w:sz w:val="20"/>
                                  <w:szCs w:val="20"/>
                                </w:rPr>
                              </w:pPr>
                              <w:r>
                                <w:rPr>
                                  <w:sz w:val="20"/>
                                  <w:szCs w:val="20"/>
                                </w:rPr>
                                <w:t>Specific areas/conditions included alcohol, cancer, dementia, learning disability and HIV. Several specific organisations were mentioned including Healthwatch.</w:t>
                              </w:r>
                            </w:p>
                          </w:tc>
                        </w:tr>
                        <w:tr w:rsidR="002D7535" w14:paraId="22093648" w14:textId="77777777" w:rsidTr="00E4124E">
                          <w:tc>
                            <w:tcPr>
                              <w:tcW w:w="3397" w:type="dxa"/>
                            </w:tcPr>
                            <w:p w14:paraId="00F272F6" w14:textId="77777777" w:rsidR="002D7535" w:rsidRPr="00FE631B" w:rsidRDefault="002D7535" w:rsidP="00524B1F">
                              <w:pPr>
                                <w:rPr>
                                  <w:b/>
                                  <w:bCs/>
                                  <w:sz w:val="20"/>
                                  <w:szCs w:val="20"/>
                                </w:rPr>
                              </w:pPr>
                              <w:r w:rsidRPr="00FE631B">
                                <w:rPr>
                                  <w:b/>
                                  <w:bCs/>
                                  <w:sz w:val="20"/>
                                  <w:szCs w:val="20"/>
                                </w:rPr>
                                <w:t>Involvement activities</w:t>
                              </w:r>
                            </w:p>
                            <w:p w14:paraId="7030F5F8" w14:textId="77777777" w:rsidR="002D7535" w:rsidRDefault="002D7535" w:rsidP="00524B1F">
                              <w:pPr>
                                <w:rPr>
                                  <w:sz w:val="20"/>
                                  <w:szCs w:val="20"/>
                                </w:rPr>
                              </w:pPr>
                              <w:r>
                                <w:rPr>
                                  <w:sz w:val="20"/>
                                  <w:szCs w:val="20"/>
                                </w:rPr>
                                <w:t>Advisory/Reference Group</w:t>
                              </w:r>
                            </w:p>
                            <w:p w14:paraId="21592A8D" w14:textId="77777777" w:rsidR="002D7535" w:rsidRDefault="002D7535" w:rsidP="00524B1F">
                              <w:pPr>
                                <w:rPr>
                                  <w:sz w:val="20"/>
                                  <w:szCs w:val="20"/>
                                </w:rPr>
                              </w:pPr>
                              <w:r>
                                <w:rPr>
                                  <w:sz w:val="20"/>
                                  <w:szCs w:val="20"/>
                                </w:rPr>
                                <w:t>Online forum/group</w:t>
                              </w:r>
                            </w:p>
                            <w:p w14:paraId="74C2212F" w14:textId="77777777" w:rsidR="002D7535" w:rsidRDefault="002D7535" w:rsidP="00524B1F">
                              <w:pPr>
                                <w:rPr>
                                  <w:sz w:val="20"/>
                                  <w:szCs w:val="20"/>
                                </w:rPr>
                              </w:pPr>
                              <w:r>
                                <w:rPr>
                                  <w:sz w:val="20"/>
                                  <w:szCs w:val="20"/>
                                </w:rPr>
                                <w:t>Participatory Action Research</w:t>
                              </w:r>
                            </w:p>
                            <w:p w14:paraId="56801098" w14:textId="77777777" w:rsidR="002D7535" w:rsidRDefault="002D7535" w:rsidP="00524B1F">
                              <w:pPr>
                                <w:rPr>
                                  <w:sz w:val="20"/>
                                  <w:szCs w:val="20"/>
                                </w:rPr>
                              </w:pPr>
                              <w:r>
                                <w:rPr>
                                  <w:sz w:val="20"/>
                                  <w:szCs w:val="20"/>
                                </w:rPr>
                                <w:t>Priority Setting Partnership (or similar)</w:t>
                              </w:r>
                            </w:p>
                            <w:p w14:paraId="0A096F43" w14:textId="77777777" w:rsidR="002D7535" w:rsidRPr="0027782C" w:rsidRDefault="002D7535" w:rsidP="00524B1F">
                              <w:pPr>
                                <w:rPr>
                                  <w:sz w:val="20"/>
                                  <w:szCs w:val="20"/>
                                </w:rPr>
                              </w:pPr>
                              <w:r>
                                <w:rPr>
                                  <w:sz w:val="20"/>
                                  <w:szCs w:val="20"/>
                                </w:rPr>
                                <w:t>Peer researcher</w:t>
                              </w:r>
                            </w:p>
                          </w:tc>
                          <w:tc>
                            <w:tcPr>
                              <w:tcW w:w="313" w:type="dxa"/>
                            </w:tcPr>
                            <w:p w14:paraId="26FE213A" w14:textId="77777777" w:rsidR="002D7535" w:rsidRDefault="002D7535" w:rsidP="00524B1F">
                              <w:pPr>
                                <w:rPr>
                                  <w:sz w:val="20"/>
                                  <w:szCs w:val="20"/>
                                </w:rPr>
                              </w:pPr>
                            </w:p>
                            <w:p w14:paraId="7E4D7746" w14:textId="77777777" w:rsidR="002D7535" w:rsidRDefault="002D7535" w:rsidP="004D390F">
                              <w:pPr>
                                <w:jc w:val="right"/>
                                <w:rPr>
                                  <w:sz w:val="20"/>
                                  <w:szCs w:val="20"/>
                                </w:rPr>
                              </w:pPr>
                              <w:r>
                                <w:rPr>
                                  <w:sz w:val="20"/>
                                  <w:szCs w:val="20"/>
                                </w:rPr>
                                <w:t>20</w:t>
                              </w:r>
                            </w:p>
                            <w:p w14:paraId="7CE5A406" w14:textId="77777777" w:rsidR="002D7535" w:rsidRDefault="002D7535" w:rsidP="004D390F">
                              <w:pPr>
                                <w:jc w:val="right"/>
                                <w:rPr>
                                  <w:sz w:val="20"/>
                                  <w:szCs w:val="20"/>
                                </w:rPr>
                              </w:pPr>
                              <w:r>
                                <w:rPr>
                                  <w:sz w:val="20"/>
                                  <w:szCs w:val="20"/>
                                </w:rPr>
                                <w:t>17</w:t>
                              </w:r>
                            </w:p>
                            <w:p w14:paraId="10D27417" w14:textId="77777777" w:rsidR="002D7535" w:rsidRDefault="002D7535" w:rsidP="004D390F">
                              <w:pPr>
                                <w:jc w:val="right"/>
                                <w:rPr>
                                  <w:sz w:val="20"/>
                                  <w:szCs w:val="20"/>
                                </w:rPr>
                              </w:pPr>
                              <w:r>
                                <w:rPr>
                                  <w:sz w:val="20"/>
                                  <w:szCs w:val="20"/>
                                </w:rPr>
                                <w:t>9</w:t>
                              </w:r>
                            </w:p>
                            <w:p w14:paraId="74BC5E35" w14:textId="77777777" w:rsidR="002D7535" w:rsidRDefault="002D7535" w:rsidP="004D390F">
                              <w:pPr>
                                <w:jc w:val="right"/>
                                <w:rPr>
                                  <w:sz w:val="20"/>
                                  <w:szCs w:val="20"/>
                                </w:rPr>
                              </w:pPr>
                              <w:r>
                                <w:rPr>
                                  <w:sz w:val="20"/>
                                  <w:szCs w:val="20"/>
                                </w:rPr>
                                <w:t>9</w:t>
                              </w:r>
                            </w:p>
                            <w:p w14:paraId="79771EDF" w14:textId="77777777" w:rsidR="002D7535" w:rsidRPr="0027782C" w:rsidRDefault="002D7535" w:rsidP="004D390F">
                              <w:pPr>
                                <w:jc w:val="right"/>
                                <w:rPr>
                                  <w:sz w:val="20"/>
                                  <w:szCs w:val="20"/>
                                </w:rPr>
                              </w:pPr>
                              <w:r>
                                <w:rPr>
                                  <w:sz w:val="20"/>
                                  <w:szCs w:val="20"/>
                                </w:rPr>
                                <w:t>7</w:t>
                              </w:r>
                            </w:p>
                          </w:tc>
                          <w:tc>
                            <w:tcPr>
                              <w:tcW w:w="565" w:type="dxa"/>
                            </w:tcPr>
                            <w:p w14:paraId="69E84885" w14:textId="77777777" w:rsidR="002D7535" w:rsidRDefault="002D7535" w:rsidP="00524B1F">
                              <w:pPr>
                                <w:rPr>
                                  <w:sz w:val="20"/>
                                  <w:szCs w:val="20"/>
                                </w:rPr>
                              </w:pPr>
                            </w:p>
                            <w:p w14:paraId="0F330BBB" w14:textId="77777777" w:rsidR="002D7535" w:rsidRDefault="002D7535" w:rsidP="00524B1F">
                              <w:pPr>
                                <w:rPr>
                                  <w:sz w:val="20"/>
                                  <w:szCs w:val="20"/>
                                </w:rPr>
                              </w:pPr>
                              <w:r>
                                <w:rPr>
                                  <w:sz w:val="20"/>
                                  <w:szCs w:val="20"/>
                                </w:rPr>
                                <w:t>87%</w:t>
                              </w:r>
                            </w:p>
                            <w:p w14:paraId="3455D09D" w14:textId="77777777" w:rsidR="002D7535" w:rsidRDefault="002D7535" w:rsidP="00524B1F">
                              <w:pPr>
                                <w:rPr>
                                  <w:sz w:val="20"/>
                                  <w:szCs w:val="20"/>
                                </w:rPr>
                              </w:pPr>
                              <w:r>
                                <w:rPr>
                                  <w:sz w:val="20"/>
                                  <w:szCs w:val="20"/>
                                </w:rPr>
                                <w:t>74%</w:t>
                              </w:r>
                            </w:p>
                            <w:p w14:paraId="5B30DC0B" w14:textId="77777777" w:rsidR="002D7535" w:rsidRDefault="002D7535" w:rsidP="00524B1F">
                              <w:pPr>
                                <w:rPr>
                                  <w:sz w:val="20"/>
                                  <w:szCs w:val="20"/>
                                </w:rPr>
                              </w:pPr>
                              <w:r>
                                <w:rPr>
                                  <w:sz w:val="20"/>
                                  <w:szCs w:val="20"/>
                                </w:rPr>
                                <w:t>39%</w:t>
                              </w:r>
                            </w:p>
                            <w:p w14:paraId="7C7676FF" w14:textId="77777777" w:rsidR="002D7535" w:rsidRDefault="002D7535" w:rsidP="00524B1F">
                              <w:pPr>
                                <w:rPr>
                                  <w:sz w:val="20"/>
                                  <w:szCs w:val="20"/>
                                </w:rPr>
                              </w:pPr>
                              <w:r>
                                <w:rPr>
                                  <w:sz w:val="20"/>
                                  <w:szCs w:val="20"/>
                                </w:rPr>
                                <w:t>39%</w:t>
                              </w:r>
                            </w:p>
                            <w:p w14:paraId="67C00F24" w14:textId="77777777" w:rsidR="002D7535" w:rsidRPr="0027782C" w:rsidRDefault="002D7535" w:rsidP="00524B1F">
                              <w:pPr>
                                <w:rPr>
                                  <w:sz w:val="20"/>
                                  <w:szCs w:val="20"/>
                                </w:rPr>
                              </w:pPr>
                              <w:r>
                                <w:rPr>
                                  <w:sz w:val="20"/>
                                  <w:szCs w:val="20"/>
                                </w:rPr>
                                <w:t>30%</w:t>
                              </w:r>
                            </w:p>
                          </w:tc>
                          <w:tc>
                            <w:tcPr>
                              <w:tcW w:w="5149" w:type="dxa"/>
                            </w:tcPr>
                            <w:p w14:paraId="4E11D7AE" w14:textId="77777777" w:rsidR="002D7535" w:rsidRDefault="002D7535" w:rsidP="00524B1F">
                              <w:pPr>
                                <w:rPr>
                                  <w:sz w:val="20"/>
                                  <w:szCs w:val="20"/>
                                </w:rPr>
                              </w:pPr>
                              <w:r>
                                <w:rPr>
                                  <w:sz w:val="20"/>
                                  <w:szCs w:val="20"/>
                                </w:rPr>
                                <w:t>Specific activities mentioned included those related to research studies: development and review of grant applications/proposals, feasibility work, review of study documentation and plain language summaries, advising on issues such as budgets and payments, committees such as Study Management Groups, publication, dissemination and community outreach.</w:t>
                              </w:r>
                            </w:p>
                            <w:p w14:paraId="1D8C14DD" w14:textId="77777777" w:rsidR="002D7535" w:rsidRPr="0027782C" w:rsidRDefault="002D7535" w:rsidP="00524B1F">
                              <w:pPr>
                                <w:rPr>
                                  <w:sz w:val="20"/>
                                  <w:szCs w:val="20"/>
                                </w:rPr>
                              </w:pPr>
                              <w:r>
                                <w:rPr>
                                  <w:sz w:val="20"/>
                                  <w:szCs w:val="20"/>
                                </w:rPr>
                                <w:t>Governance and other organisational level activities included: mentoring, recruitment and selection of personnel, funding and strategy committees, development of involvement network.</w:t>
                              </w:r>
                            </w:p>
                          </w:tc>
                        </w:tr>
                      </w:tbl>
                      <w:p w14:paraId="56743362" w14:textId="77777777" w:rsidR="002D7535" w:rsidRDefault="002D7535" w:rsidP="002D7535"/>
                    </w:txbxContent>
                  </v:textbox>
                </v:shape>
                <v:shape id="Text Box 461618700" o:spid="_x0000_s1091" type="#_x0000_t202" style="position:absolute;left:1371;top:53263;width:21260;height:3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id/ygAAAOIAAAAPAAAAZHJzL2Rvd25yZXYueG1sRI/LasJA&#10;FIb3Bd9hOEJ3dRJpY4iOIgFRSrvwsnF3zByTYOZMzIya9uk7i4LLn//GN1v0phF36lxtWUE8ikAQ&#10;F1bXXCo47FdvKQjnkTU2lknBDzlYzAcvM8y0ffCW7jtfijDCLkMFlfdtJqUrKjLoRrYlDt7ZdgZ9&#10;kF0pdYePMG4aOY6iRBqsOTxU2FJeUXHZ3YyCz3z1jdvT2KS/Tb7+Oi/b6+H4odTrsF9OQXjq/TP8&#10;395oBe9JnMTpJAoQASnggJz/AQAA//8DAFBLAQItABQABgAIAAAAIQDb4fbL7gAAAIUBAAATAAAA&#10;AAAAAAAAAAAAAAAAAABbQ29udGVudF9UeXBlc10ueG1sUEsBAi0AFAAGAAgAAAAhAFr0LFu/AAAA&#10;FQEAAAsAAAAAAAAAAAAAAAAAHwEAAF9yZWxzLy5yZWxzUEsBAi0AFAAGAAgAAAAhAKVuJ3/KAAAA&#10;4gAAAA8AAAAAAAAAAAAAAAAABwIAAGRycy9kb3ducmV2LnhtbFBLBQYAAAAAAwADALcAAAD+AgAA&#10;AAA=&#10;" filled="f" stroked="f" strokeweight=".5pt">
                  <v:textbox>
                    <w:txbxContent>
                      <w:p w14:paraId="4473F869" w14:textId="77777777" w:rsidR="002D7535" w:rsidRPr="00524B1F" w:rsidRDefault="002D7535" w:rsidP="002D7535">
                        <w:pPr>
                          <w:rPr>
                            <w:b/>
                            <w:bCs/>
                            <w:sz w:val="20"/>
                            <w:szCs w:val="20"/>
                          </w:rPr>
                        </w:pPr>
                        <w:bookmarkStart w:id="169" w:name="Table7"/>
                        <w:bookmarkEnd w:id="169"/>
                        <w:r w:rsidRPr="00524B1F">
                          <w:rPr>
                            <w:b/>
                            <w:bCs/>
                            <w:sz w:val="20"/>
                            <w:szCs w:val="20"/>
                          </w:rPr>
                          <w:t xml:space="preserve">Table </w:t>
                        </w:r>
                        <w:r>
                          <w:rPr>
                            <w:b/>
                            <w:bCs/>
                            <w:sz w:val="20"/>
                            <w:szCs w:val="20"/>
                          </w:rPr>
                          <w:t>7</w:t>
                        </w:r>
                        <w:r w:rsidRPr="00524B1F">
                          <w:rPr>
                            <w:b/>
                            <w:bCs/>
                            <w:sz w:val="20"/>
                            <w:szCs w:val="20"/>
                          </w:rPr>
                          <w:t xml:space="preserve">. Involvement </w:t>
                        </w:r>
                        <w:r>
                          <w:rPr>
                            <w:b/>
                            <w:bCs/>
                            <w:sz w:val="20"/>
                            <w:szCs w:val="20"/>
                          </w:rPr>
                          <w:t>c</w:t>
                        </w:r>
                        <w:r w:rsidRPr="00524B1F">
                          <w:rPr>
                            <w:b/>
                            <w:bCs/>
                            <w:sz w:val="20"/>
                            <w:szCs w:val="20"/>
                          </w:rPr>
                          <w:t>haracteristics</w:t>
                        </w:r>
                      </w:p>
                    </w:txbxContent>
                  </v:textbox>
                </v:shape>
              </v:group>
            </w:pict>
          </mc:Fallback>
        </mc:AlternateContent>
      </w:r>
    </w:p>
    <w:p w14:paraId="3FE28B13" w14:textId="77777777" w:rsidR="002D7535" w:rsidRPr="002D7535" w:rsidRDefault="002D7535" w:rsidP="002D7535">
      <w:pPr>
        <w:spacing w:after="0" w:line="240" w:lineRule="auto"/>
      </w:pPr>
    </w:p>
    <w:p w14:paraId="70FE34A9" w14:textId="77777777" w:rsidR="002D7535" w:rsidRPr="002D7535" w:rsidRDefault="002D7535" w:rsidP="002D7535">
      <w:pPr>
        <w:spacing w:after="0" w:line="240" w:lineRule="auto"/>
      </w:pPr>
    </w:p>
    <w:p w14:paraId="633732A6" w14:textId="77777777" w:rsidR="002D7535" w:rsidRPr="002D7535" w:rsidRDefault="002D7535" w:rsidP="002D7535">
      <w:pPr>
        <w:spacing w:after="0" w:line="240" w:lineRule="auto"/>
      </w:pPr>
    </w:p>
    <w:p w14:paraId="579F02DD" w14:textId="77777777" w:rsidR="002D7535" w:rsidRPr="002D7535" w:rsidRDefault="002D7535" w:rsidP="002D7535">
      <w:pPr>
        <w:spacing w:after="0" w:line="240" w:lineRule="auto"/>
      </w:pPr>
    </w:p>
    <w:p w14:paraId="0A3DBC18" w14:textId="77777777" w:rsidR="002D7535" w:rsidRPr="002D7535" w:rsidRDefault="002D7535" w:rsidP="002D7535">
      <w:pPr>
        <w:spacing w:after="0" w:line="240" w:lineRule="auto"/>
      </w:pPr>
    </w:p>
    <w:p w14:paraId="7D659618" w14:textId="77777777" w:rsidR="002D7535" w:rsidRPr="002D7535" w:rsidRDefault="002D7535" w:rsidP="002D7535">
      <w:pPr>
        <w:spacing w:after="0" w:line="240" w:lineRule="auto"/>
      </w:pPr>
    </w:p>
    <w:p w14:paraId="3D3C0B75" w14:textId="77777777" w:rsidR="002D7535" w:rsidRPr="002D7535" w:rsidRDefault="002D7535" w:rsidP="002D7535">
      <w:pPr>
        <w:spacing w:after="0" w:line="240" w:lineRule="auto"/>
      </w:pPr>
    </w:p>
    <w:p w14:paraId="43906158" w14:textId="77777777" w:rsidR="002D7535" w:rsidRPr="002D7535" w:rsidRDefault="002D7535" w:rsidP="002D7535">
      <w:pPr>
        <w:spacing w:after="0" w:line="240" w:lineRule="auto"/>
      </w:pPr>
    </w:p>
    <w:p w14:paraId="14F33EA5" w14:textId="77777777" w:rsidR="002D7535" w:rsidRPr="002D7535" w:rsidRDefault="002D7535" w:rsidP="002D7535">
      <w:pPr>
        <w:spacing w:after="0" w:line="240" w:lineRule="auto"/>
      </w:pPr>
    </w:p>
    <w:p w14:paraId="52B6F2F7" w14:textId="77777777" w:rsidR="002D7535" w:rsidRPr="002D7535" w:rsidRDefault="002D7535" w:rsidP="002D7535">
      <w:pPr>
        <w:spacing w:after="0" w:line="240" w:lineRule="auto"/>
      </w:pPr>
    </w:p>
    <w:p w14:paraId="4F93E251" w14:textId="77777777" w:rsidR="002D7535" w:rsidRPr="002D7535" w:rsidRDefault="002D7535" w:rsidP="002D7535">
      <w:pPr>
        <w:spacing w:after="0" w:line="240" w:lineRule="auto"/>
      </w:pPr>
    </w:p>
    <w:p w14:paraId="775E2F8A" w14:textId="77777777" w:rsidR="002D7535" w:rsidRPr="002D7535" w:rsidRDefault="002D7535" w:rsidP="002D7535">
      <w:pPr>
        <w:spacing w:after="0" w:line="240" w:lineRule="auto"/>
      </w:pPr>
    </w:p>
    <w:p w14:paraId="7352B378" w14:textId="77777777" w:rsidR="002D7535" w:rsidRPr="002D7535" w:rsidRDefault="002D7535" w:rsidP="002D7535">
      <w:pPr>
        <w:spacing w:after="0" w:line="240" w:lineRule="auto"/>
      </w:pPr>
    </w:p>
    <w:p w14:paraId="46BC09FD" w14:textId="77777777" w:rsidR="002D7535" w:rsidRPr="002D7535" w:rsidRDefault="002D7535" w:rsidP="002D7535">
      <w:pPr>
        <w:spacing w:after="0" w:line="240" w:lineRule="auto"/>
      </w:pPr>
    </w:p>
    <w:p w14:paraId="36D81171" w14:textId="77777777" w:rsidR="002D7535" w:rsidRPr="002D7535" w:rsidRDefault="002D7535" w:rsidP="002D7535">
      <w:pPr>
        <w:spacing w:after="0" w:line="240" w:lineRule="auto"/>
      </w:pPr>
    </w:p>
    <w:p w14:paraId="1A21F06C" w14:textId="77777777" w:rsidR="002D7535" w:rsidRPr="002D7535" w:rsidRDefault="002D7535" w:rsidP="002D7535">
      <w:pPr>
        <w:spacing w:after="0" w:line="240" w:lineRule="auto"/>
      </w:pPr>
    </w:p>
    <w:p w14:paraId="231126F1" w14:textId="77777777" w:rsidR="002D7535" w:rsidRPr="002D7535" w:rsidRDefault="002D7535" w:rsidP="002D7535">
      <w:pPr>
        <w:spacing w:after="0" w:line="240" w:lineRule="auto"/>
      </w:pPr>
    </w:p>
    <w:p w14:paraId="640FBEDF" w14:textId="77777777" w:rsidR="002D7535" w:rsidRPr="002D7535" w:rsidRDefault="002D7535" w:rsidP="002D7535">
      <w:pPr>
        <w:spacing w:after="0" w:line="240" w:lineRule="auto"/>
      </w:pPr>
    </w:p>
    <w:p w14:paraId="4B1A4A40" w14:textId="77777777" w:rsidR="002D7535" w:rsidRPr="002D7535" w:rsidRDefault="002D7535" w:rsidP="002D7535">
      <w:pPr>
        <w:spacing w:after="0" w:line="240" w:lineRule="auto"/>
      </w:pPr>
    </w:p>
    <w:p w14:paraId="4A9F5FE7" w14:textId="77777777" w:rsidR="002D7535" w:rsidRPr="002D7535" w:rsidRDefault="002D7535" w:rsidP="002D7535">
      <w:pPr>
        <w:spacing w:after="0" w:line="240" w:lineRule="auto"/>
      </w:pPr>
    </w:p>
    <w:p w14:paraId="5F2EF4E9" w14:textId="77777777" w:rsidR="002D7535" w:rsidRPr="002D7535" w:rsidRDefault="002D7535" w:rsidP="002D7535">
      <w:pPr>
        <w:spacing w:after="0" w:line="240" w:lineRule="auto"/>
        <w:rPr>
          <w:b/>
          <w:bCs/>
          <w:sz w:val="24"/>
          <w:szCs w:val="24"/>
        </w:rPr>
      </w:pPr>
    </w:p>
    <w:p w14:paraId="2776803D" w14:textId="77777777" w:rsidR="002D7535" w:rsidRPr="002D7535" w:rsidRDefault="002D7535" w:rsidP="002D7535">
      <w:pPr>
        <w:spacing w:after="0" w:line="240" w:lineRule="auto"/>
        <w:rPr>
          <w:b/>
          <w:bCs/>
          <w:sz w:val="24"/>
          <w:szCs w:val="24"/>
        </w:rPr>
      </w:pPr>
    </w:p>
    <w:p w14:paraId="082265BA" w14:textId="77777777" w:rsidR="002D7535" w:rsidRPr="002D7535" w:rsidRDefault="002D7535" w:rsidP="002D7535">
      <w:pPr>
        <w:spacing w:after="0" w:line="240" w:lineRule="auto"/>
        <w:rPr>
          <w:b/>
          <w:bCs/>
          <w:sz w:val="24"/>
          <w:szCs w:val="24"/>
        </w:rPr>
      </w:pPr>
    </w:p>
    <w:p w14:paraId="2AA54193" w14:textId="77777777" w:rsidR="002D7535" w:rsidRPr="002D7535" w:rsidRDefault="002D7535" w:rsidP="002D7535">
      <w:pPr>
        <w:spacing w:after="0" w:line="240" w:lineRule="auto"/>
        <w:rPr>
          <w:b/>
          <w:bCs/>
          <w:sz w:val="24"/>
          <w:szCs w:val="24"/>
        </w:rPr>
      </w:pPr>
    </w:p>
    <w:p w14:paraId="20D1764D" w14:textId="77777777" w:rsidR="002D7535" w:rsidRPr="002D7535" w:rsidRDefault="002D7535" w:rsidP="002D7535">
      <w:pPr>
        <w:spacing w:after="0" w:line="240" w:lineRule="auto"/>
        <w:rPr>
          <w:b/>
          <w:bCs/>
          <w:sz w:val="24"/>
          <w:szCs w:val="24"/>
        </w:rPr>
      </w:pPr>
    </w:p>
    <w:p w14:paraId="1EB42FE8" w14:textId="77777777" w:rsidR="002D7535" w:rsidRPr="002D7535" w:rsidRDefault="002D7535" w:rsidP="002D7535">
      <w:pPr>
        <w:spacing w:after="0" w:line="240" w:lineRule="auto"/>
        <w:rPr>
          <w:b/>
          <w:bCs/>
          <w:sz w:val="24"/>
          <w:szCs w:val="24"/>
        </w:rPr>
      </w:pPr>
    </w:p>
    <w:p w14:paraId="019E9926" w14:textId="77777777" w:rsidR="002D7535" w:rsidRPr="002D7535" w:rsidRDefault="002D7535" w:rsidP="002D7535">
      <w:pPr>
        <w:spacing w:after="0" w:line="240" w:lineRule="auto"/>
        <w:rPr>
          <w:b/>
          <w:bCs/>
          <w:sz w:val="24"/>
          <w:szCs w:val="24"/>
        </w:rPr>
      </w:pPr>
    </w:p>
    <w:p w14:paraId="3C65ED52" w14:textId="77777777" w:rsidR="002D7535" w:rsidRPr="002D7535" w:rsidRDefault="002D7535" w:rsidP="002D7535">
      <w:pPr>
        <w:spacing w:after="0" w:line="240" w:lineRule="auto"/>
        <w:rPr>
          <w:b/>
          <w:bCs/>
          <w:sz w:val="24"/>
          <w:szCs w:val="24"/>
        </w:rPr>
      </w:pPr>
    </w:p>
    <w:p w14:paraId="2D4E2434" w14:textId="77777777" w:rsidR="002D7535" w:rsidRPr="002D7535" w:rsidRDefault="002D7535" w:rsidP="002D7535">
      <w:pPr>
        <w:spacing w:after="0" w:line="240" w:lineRule="auto"/>
        <w:rPr>
          <w:b/>
          <w:bCs/>
          <w:sz w:val="24"/>
          <w:szCs w:val="24"/>
        </w:rPr>
      </w:pPr>
    </w:p>
    <w:p w14:paraId="29CFB3C9" w14:textId="77777777" w:rsidR="002D7535" w:rsidRPr="002D7535" w:rsidRDefault="002D7535" w:rsidP="002D7535">
      <w:pPr>
        <w:spacing w:after="0" w:line="240" w:lineRule="auto"/>
        <w:rPr>
          <w:b/>
          <w:bCs/>
          <w:sz w:val="24"/>
          <w:szCs w:val="24"/>
        </w:rPr>
      </w:pPr>
    </w:p>
    <w:p w14:paraId="2030F825" w14:textId="77777777" w:rsidR="002D7535" w:rsidRPr="002D7535" w:rsidRDefault="002D7535" w:rsidP="002D7535">
      <w:pPr>
        <w:spacing w:after="0" w:line="240" w:lineRule="auto"/>
        <w:rPr>
          <w:b/>
          <w:bCs/>
          <w:sz w:val="24"/>
          <w:szCs w:val="24"/>
        </w:rPr>
      </w:pPr>
    </w:p>
    <w:p w14:paraId="11AC59EB" w14:textId="77777777" w:rsidR="002D7535" w:rsidRPr="002D7535" w:rsidRDefault="002D7535" w:rsidP="002D7535">
      <w:pPr>
        <w:spacing w:after="0" w:line="240" w:lineRule="auto"/>
        <w:rPr>
          <w:b/>
          <w:bCs/>
          <w:sz w:val="24"/>
          <w:szCs w:val="24"/>
        </w:rPr>
      </w:pPr>
    </w:p>
    <w:p w14:paraId="1C0241DF" w14:textId="77777777" w:rsidR="002D7535" w:rsidRPr="002D7535" w:rsidRDefault="002D7535" w:rsidP="002D7535">
      <w:pPr>
        <w:rPr>
          <w:b/>
          <w:bCs/>
          <w:sz w:val="24"/>
          <w:szCs w:val="24"/>
        </w:rPr>
      </w:pPr>
      <w:r w:rsidRPr="002D7535">
        <w:rPr>
          <w:b/>
          <w:bCs/>
          <w:sz w:val="24"/>
          <w:szCs w:val="24"/>
        </w:rPr>
        <w:br w:type="page"/>
      </w:r>
    </w:p>
    <w:p w14:paraId="1DA5D604" w14:textId="56970CB6" w:rsidR="002D7535" w:rsidRPr="002D7535" w:rsidRDefault="006650A4" w:rsidP="002D7535">
      <w:pPr>
        <w:spacing w:after="0" w:line="240" w:lineRule="auto"/>
        <w:rPr>
          <w:b/>
          <w:bCs/>
          <w:sz w:val="24"/>
          <w:szCs w:val="24"/>
        </w:rPr>
      </w:pPr>
      <w:bookmarkStart w:id="170" w:name="Thematic442"/>
      <w:bookmarkStart w:id="171" w:name="_Hlk107741830"/>
      <w:bookmarkEnd w:id="170"/>
      <w:r>
        <w:rPr>
          <w:b/>
          <w:bCs/>
          <w:sz w:val="24"/>
          <w:szCs w:val="24"/>
        </w:rPr>
        <w:lastRenderedPageBreak/>
        <w:t xml:space="preserve">4.4.2 </w:t>
      </w:r>
      <w:r w:rsidR="002D7535" w:rsidRPr="002D7535">
        <w:rPr>
          <w:b/>
          <w:bCs/>
          <w:sz w:val="24"/>
          <w:szCs w:val="24"/>
        </w:rPr>
        <w:t>Thematic analysis</w:t>
      </w:r>
    </w:p>
    <w:p w14:paraId="7E100E4C" w14:textId="77777777" w:rsidR="002D7535" w:rsidRPr="002D7535" w:rsidRDefault="002D7535" w:rsidP="002D7535">
      <w:pPr>
        <w:spacing w:after="0" w:line="240" w:lineRule="auto"/>
        <w:rPr>
          <w:b/>
          <w:bCs/>
          <w:sz w:val="24"/>
          <w:szCs w:val="24"/>
        </w:rPr>
      </w:pPr>
    </w:p>
    <w:p w14:paraId="49017850" w14:textId="1B460BF4" w:rsidR="002D7535" w:rsidRPr="002D7535" w:rsidRDefault="006650A4" w:rsidP="002D7535">
      <w:pPr>
        <w:spacing w:after="0" w:line="240" w:lineRule="auto"/>
        <w:rPr>
          <w:b/>
          <w:bCs/>
          <w:sz w:val="24"/>
          <w:szCs w:val="24"/>
        </w:rPr>
      </w:pPr>
      <w:bookmarkStart w:id="172" w:name="generating4421"/>
      <w:bookmarkEnd w:id="172"/>
      <w:r>
        <w:rPr>
          <w:b/>
          <w:bCs/>
          <w:sz w:val="24"/>
          <w:szCs w:val="24"/>
        </w:rPr>
        <w:t xml:space="preserve">4.4.2.1 </w:t>
      </w:r>
      <w:r w:rsidR="002D7535" w:rsidRPr="002D7535">
        <w:rPr>
          <w:b/>
          <w:bCs/>
          <w:sz w:val="24"/>
          <w:szCs w:val="24"/>
        </w:rPr>
        <w:t>Generating initial themes</w:t>
      </w:r>
    </w:p>
    <w:p w14:paraId="587174E5" w14:textId="77777777" w:rsidR="002D7535" w:rsidRPr="002D7535" w:rsidRDefault="002D7535" w:rsidP="002D7535">
      <w:pPr>
        <w:spacing w:after="0" w:line="240" w:lineRule="auto"/>
        <w:rPr>
          <w:b/>
          <w:bCs/>
          <w:sz w:val="24"/>
          <w:szCs w:val="24"/>
        </w:rPr>
      </w:pPr>
    </w:p>
    <w:p w14:paraId="139E5B3F" w14:textId="3F70FC23" w:rsidR="002D7535" w:rsidRPr="002D7535" w:rsidRDefault="002D7535" w:rsidP="002D7535">
      <w:pPr>
        <w:rPr>
          <w:rFonts w:cstheme="minorHAnsi"/>
          <w:sz w:val="24"/>
          <w:szCs w:val="24"/>
          <w:u w:color="000000"/>
          <w:lang w:val="en-US" w:eastAsia="en-GB"/>
        </w:rPr>
      </w:pPr>
      <w:r w:rsidRPr="002D7535">
        <w:rPr>
          <w:sz w:val="24"/>
          <w:szCs w:val="24"/>
        </w:rPr>
        <w:t xml:space="preserve">After two rounds of coding, as described in </w:t>
      </w:r>
      <w:hyperlink w:anchor="Chapter3" w:history="1">
        <w:r w:rsidRPr="00F13E28">
          <w:rPr>
            <w:rStyle w:val="Hyperlink"/>
            <w:b/>
            <w:bCs/>
            <w:sz w:val="24"/>
            <w:szCs w:val="24"/>
          </w:rPr>
          <w:t>Chapter 3</w:t>
        </w:r>
      </w:hyperlink>
      <w:r w:rsidRPr="002D7535">
        <w:rPr>
          <w:sz w:val="24"/>
          <w:szCs w:val="24"/>
        </w:rPr>
        <w:t>, I then entered into a messy, confusing, lengthy process - described by Braun and Clarke (2022, p</w:t>
      </w:r>
      <w:r w:rsidR="00174FA4">
        <w:rPr>
          <w:sz w:val="24"/>
          <w:szCs w:val="24"/>
        </w:rPr>
        <w:t xml:space="preserve">. </w:t>
      </w:r>
      <w:r w:rsidRPr="002D7535">
        <w:rPr>
          <w:sz w:val="24"/>
          <w:szCs w:val="24"/>
        </w:rPr>
        <w:t xml:space="preserve">79) as “finding, losing, and finding your way again”. I initially examined the collated codes and looked for areas of similarity in meaning in the many codes I had used and clustered them around initial thoughts or ideas relevant to the primary research question: </w:t>
      </w:r>
      <w:r w:rsidRPr="002D7535">
        <w:rPr>
          <w:rFonts w:cstheme="minorHAnsi"/>
          <w:sz w:val="24"/>
          <w:szCs w:val="24"/>
          <w:u w:color="000000"/>
          <w:lang w:val="en-US" w:eastAsia="en-GB"/>
        </w:rPr>
        <w:t>How can the effectiveness of public involvement in palliative care research be increased? This resulted in me identifying 18 initial themes (</w:t>
      </w:r>
      <w:hyperlink w:anchor="Table8" w:history="1">
        <w:r w:rsidRPr="00D67A12">
          <w:rPr>
            <w:rStyle w:val="Hyperlink"/>
            <w:rFonts w:cstheme="minorHAnsi"/>
            <w:b/>
            <w:bCs/>
            <w:sz w:val="24"/>
            <w:szCs w:val="24"/>
            <w:lang w:val="en-US" w:eastAsia="en-GB"/>
          </w:rPr>
          <w:t>Table 8. Initial themes and example codes</w:t>
        </w:r>
      </w:hyperlink>
      <w:r w:rsidRPr="002D7535">
        <w:rPr>
          <w:rFonts w:cstheme="minorHAnsi"/>
          <w:sz w:val="24"/>
          <w:szCs w:val="24"/>
          <w:u w:color="000000"/>
          <w:lang w:val="en-US" w:eastAsia="en-GB"/>
        </w:rPr>
        <w:t>).</w:t>
      </w:r>
    </w:p>
    <w:p w14:paraId="3D1F4280" w14:textId="77777777" w:rsidR="002D7535" w:rsidRPr="002D7535" w:rsidRDefault="002D7535" w:rsidP="002D7535">
      <w:pPr>
        <w:rPr>
          <w:rFonts w:cstheme="minorHAnsi"/>
          <w:sz w:val="24"/>
          <w:szCs w:val="24"/>
          <w:u w:color="000000"/>
          <w:lang w:val="en-US" w:eastAsia="en-GB"/>
        </w:rPr>
      </w:pPr>
      <w:r w:rsidRPr="002D7535">
        <w:rPr>
          <w:noProof/>
        </w:rPr>
        <mc:AlternateContent>
          <mc:Choice Requires="wpg">
            <w:drawing>
              <wp:anchor distT="0" distB="0" distL="114300" distR="114300" simplePos="0" relativeHeight="251750400" behindDoc="0" locked="0" layoutInCell="1" allowOverlap="1" wp14:anchorId="2A4AA433" wp14:editId="0C8A0A0E">
                <wp:simplePos x="0" y="0"/>
                <wp:positionH relativeFrom="column">
                  <wp:posOffset>-26670</wp:posOffset>
                </wp:positionH>
                <wp:positionV relativeFrom="paragraph">
                  <wp:posOffset>3810</wp:posOffset>
                </wp:positionV>
                <wp:extent cx="6309360" cy="3566160"/>
                <wp:effectExtent l="0" t="0" r="0" b="0"/>
                <wp:wrapNone/>
                <wp:docPr id="1051984084" name="Group 1051984084"/>
                <wp:cNvGraphicFramePr/>
                <a:graphic xmlns:a="http://schemas.openxmlformats.org/drawingml/2006/main">
                  <a:graphicData uri="http://schemas.microsoft.com/office/word/2010/wordprocessingGroup">
                    <wpg:wgp>
                      <wpg:cNvGrpSpPr/>
                      <wpg:grpSpPr>
                        <a:xfrm>
                          <a:off x="0" y="0"/>
                          <a:ext cx="6309360" cy="3566160"/>
                          <a:chOff x="0" y="0"/>
                          <a:chExt cx="6309360" cy="3566160"/>
                        </a:xfrm>
                      </wpg:grpSpPr>
                      <wps:wsp>
                        <wps:cNvPr id="110420796" name="Text Box 110420796"/>
                        <wps:cNvSpPr txBox="1"/>
                        <wps:spPr>
                          <a:xfrm>
                            <a:off x="0" y="3208020"/>
                            <a:ext cx="2865120" cy="358140"/>
                          </a:xfrm>
                          <a:prstGeom prst="rect">
                            <a:avLst/>
                          </a:prstGeom>
                          <a:noFill/>
                          <a:ln w="6350">
                            <a:noFill/>
                          </a:ln>
                        </wps:spPr>
                        <wps:txbx>
                          <w:txbxContent>
                            <w:p w14:paraId="16A7BBEE" w14:textId="77777777" w:rsidR="002D7535" w:rsidRPr="00D5379B" w:rsidRDefault="002D7535" w:rsidP="002D7535">
                              <w:pPr>
                                <w:rPr>
                                  <w:b/>
                                  <w:bCs/>
                                  <w:noProof/>
                                </w:rPr>
                              </w:pPr>
                              <w:bookmarkStart w:id="173" w:name="Table8"/>
                              <w:bookmarkEnd w:id="173"/>
                              <w:r>
                                <w:rPr>
                                  <w:b/>
                                  <w:bCs/>
                                </w:rPr>
                                <w:t xml:space="preserve">Table 8. </w:t>
                              </w:r>
                              <w:r w:rsidRPr="00623F8E">
                                <w:rPr>
                                  <w:b/>
                                  <w:bCs/>
                                </w:rPr>
                                <w:t xml:space="preserve">Initial </w:t>
                              </w:r>
                              <w:r>
                                <w:rPr>
                                  <w:b/>
                                  <w:bCs/>
                                </w:rPr>
                                <w:t>t</w:t>
                              </w:r>
                              <w:r w:rsidRPr="00623F8E">
                                <w:rPr>
                                  <w:b/>
                                  <w:bCs/>
                                </w:rPr>
                                <w:t xml:space="preserve">hemes and </w:t>
                              </w:r>
                              <w:r>
                                <w:rPr>
                                  <w:b/>
                                  <w:bCs/>
                                </w:rPr>
                                <w:t>e</w:t>
                              </w:r>
                              <w:r w:rsidRPr="00623F8E">
                                <w:rPr>
                                  <w:b/>
                                  <w:bCs/>
                                </w:rPr>
                                <w:t xml:space="preserve">xample </w:t>
                              </w:r>
                              <w:r>
                                <w:rPr>
                                  <w:b/>
                                  <w:bCs/>
                                </w:rPr>
                                <w:t>c</w:t>
                              </w:r>
                              <w:r w:rsidRPr="00623F8E">
                                <w:rPr>
                                  <w:b/>
                                  <w:bCs/>
                                </w:rPr>
                                <w:t>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33294604" name="Text Box 2033294604"/>
                        <wps:cNvSpPr txBox="1"/>
                        <wps:spPr>
                          <a:xfrm>
                            <a:off x="0" y="0"/>
                            <a:ext cx="6309360" cy="3253740"/>
                          </a:xfrm>
                          <a:prstGeom prst="rect">
                            <a:avLst/>
                          </a:prstGeom>
                          <a:solidFill>
                            <a:sysClr val="window" lastClr="FFFFFF"/>
                          </a:solidFill>
                          <a:ln w="6350">
                            <a:noFill/>
                          </a:ln>
                        </wps:spPr>
                        <wps:txbx>
                          <w:txbxContent>
                            <w:tbl>
                              <w:tblPr>
                                <w:tblStyle w:val="TableGrid"/>
                                <w:tblW w:w="9628" w:type="dxa"/>
                                <w:tblInd w:w="-5" w:type="dxa"/>
                                <w:tblLook w:val="04A0" w:firstRow="1" w:lastRow="0" w:firstColumn="1" w:lastColumn="0" w:noHBand="0" w:noVBand="1"/>
                              </w:tblPr>
                              <w:tblGrid>
                                <w:gridCol w:w="4678"/>
                                <w:gridCol w:w="4950"/>
                              </w:tblGrid>
                              <w:tr w:rsidR="002D7535" w:rsidRPr="00E02212" w14:paraId="28BB6338" w14:textId="77777777" w:rsidTr="00AF0D7C">
                                <w:tc>
                                  <w:tcPr>
                                    <w:tcW w:w="4678" w:type="dxa"/>
                                  </w:tcPr>
                                  <w:p w14:paraId="4F794C07" w14:textId="77777777" w:rsidR="002D7535" w:rsidRPr="00E02212" w:rsidRDefault="002D7535" w:rsidP="00C000A4">
                                    <w:pPr>
                                      <w:rPr>
                                        <w:b/>
                                        <w:bCs/>
                                        <w:sz w:val="20"/>
                                        <w:szCs w:val="20"/>
                                      </w:rPr>
                                    </w:pPr>
                                    <w:r w:rsidRPr="00E02212">
                                      <w:rPr>
                                        <w:b/>
                                        <w:bCs/>
                                        <w:sz w:val="20"/>
                                        <w:szCs w:val="20"/>
                                      </w:rPr>
                                      <w:t>Initial</w:t>
                                    </w:r>
                                    <w:r>
                                      <w:rPr>
                                        <w:b/>
                                        <w:bCs/>
                                        <w:sz w:val="20"/>
                                        <w:szCs w:val="20"/>
                                      </w:rPr>
                                      <w:t xml:space="preserve"> </w:t>
                                    </w:r>
                                    <w:r w:rsidRPr="00E02212">
                                      <w:rPr>
                                        <w:b/>
                                        <w:bCs/>
                                        <w:sz w:val="20"/>
                                        <w:szCs w:val="20"/>
                                      </w:rPr>
                                      <w:t>theme</w:t>
                                    </w:r>
                                  </w:p>
                                </w:tc>
                                <w:tc>
                                  <w:tcPr>
                                    <w:tcW w:w="4950" w:type="dxa"/>
                                  </w:tcPr>
                                  <w:p w14:paraId="7B669051" w14:textId="77777777" w:rsidR="002D7535" w:rsidRPr="00E02212" w:rsidRDefault="002D7535" w:rsidP="00C000A4">
                                    <w:pPr>
                                      <w:rPr>
                                        <w:b/>
                                        <w:bCs/>
                                        <w:sz w:val="20"/>
                                        <w:szCs w:val="20"/>
                                      </w:rPr>
                                    </w:pPr>
                                    <w:r w:rsidRPr="00E02212">
                                      <w:rPr>
                                        <w:b/>
                                        <w:bCs/>
                                        <w:sz w:val="20"/>
                                        <w:szCs w:val="20"/>
                                      </w:rPr>
                                      <w:t>Examples of codes</w:t>
                                    </w:r>
                                  </w:p>
                                </w:tc>
                              </w:tr>
                              <w:tr w:rsidR="002D7535" w:rsidRPr="00E02212" w14:paraId="1B96A957" w14:textId="77777777" w:rsidTr="00AF0D7C">
                                <w:tc>
                                  <w:tcPr>
                                    <w:tcW w:w="4678" w:type="dxa"/>
                                  </w:tcPr>
                                  <w:p w14:paraId="37DA357C" w14:textId="77777777" w:rsidR="002D7535" w:rsidRPr="00E02212" w:rsidRDefault="002D7535" w:rsidP="00C000A4">
                                    <w:pPr>
                                      <w:rPr>
                                        <w:sz w:val="20"/>
                                        <w:szCs w:val="20"/>
                                      </w:rPr>
                                    </w:pPr>
                                    <w:r w:rsidRPr="00E02212">
                                      <w:rPr>
                                        <w:sz w:val="20"/>
                                        <w:szCs w:val="20"/>
                                      </w:rPr>
                                      <w:t>Recruitment/publicity/relationships/stakeholders</w:t>
                                    </w:r>
                                  </w:p>
                                </w:tc>
                                <w:tc>
                                  <w:tcPr>
                                    <w:tcW w:w="4950" w:type="dxa"/>
                                  </w:tcPr>
                                  <w:p w14:paraId="49429D3A" w14:textId="77777777" w:rsidR="002D7535" w:rsidRPr="00E02212" w:rsidRDefault="002D7535" w:rsidP="00C000A4">
                                    <w:pPr>
                                      <w:rPr>
                                        <w:sz w:val="20"/>
                                        <w:szCs w:val="20"/>
                                      </w:rPr>
                                    </w:pPr>
                                    <w:r w:rsidRPr="00E02212">
                                      <w:rPr>
                                        <w:sz w:val="20"/>
                                        <w:szCs w:val="20"/>
                                      </w:rPr>
                                      <w:t>Local groups, outreach, connections</w:t>
                                    </w:r>
                                  </w:p>
                                </w:tc>
                              </w:tr>
                              <w:tr w:rsidR="002D7535" w:rsidRPr="00E02212" w14:paraId="07F8C139" w14:textId="77777777" w:rsidTr="00AF0D7C">
                                <w:tc>
                                  <w:tcPr>
                                    <w:tcW w:w="4678" w:type="dxa"/>
                                  </w:tcPr>
                                  <w:p w14:paraId="7DEB3E53" w14:textId="77777777" w:rsidR="002D7535" w:rsidRPr="00E02212" w:rsidRDefault="002D7535" w:rsidP="00C000A4">
                                    <w:pPr>
                                      <w:rPr>
                                        <w:sz w:val="20"/>
                                        <w:szCs w:val="20"/>
                                      </w:rPr>
                                    </w:pPr>
                                    <w:r w:rsidRPr="00E02212">
                                      <w:rPr>
                                        <w:sz w:val="20"/>
                                        <w:szCs w:val="20"/>
                                      </w:rPr>
                                      <w:t>Internal drivers/barriers/facilitators</w:t>
                                    </w:r>
                                  </w:p>
                                </w:tc>
                                <w:tc>
                                  <w:tcPr>
                                    <w:tcW w:w="4950" w:type="dxa"/>
                                  </w:tcPr>
                                  <w:p w14:paraId="44C3008C" w14:textId="77777777" w:rsidR="002D7535" w:rsidRPr="00E02212" w:rsidRDefault="002D7535" w:rsidP="00C000A4">
                                    <w:pPr>
                                      <w:rPr>
                                        <w:sz w:val="20"/>
                                        <w:szCs w:val="20"/>
                                      </w:rPr>
                                    </w:pPr>
                                    <w:r w:rsidRPr="00E02212">
                                      <w:rPr>
                                        <w:sz w:val="20"/>
                                        <w:szCs w:val="20"/>
                                      </w:rPr>
                                      <w:t>Culture, budget, teamworking</w:t>
                                    </w:r>
                                  </w:p>
                                </w:tc>
                              </w:tr>
                              <w:tr w:rsidR="002D7535" w:rsidRPr="00E02212" w14:paraId="3E3CC674" w14:textId="77777777" w:rsidTr="00AF0D7C">
                                <w:tc>
                                  <w:tcPr>
                                    <w:tcW w:w="4678" w:type="dxa"/>
                                  </w:tcPr>
                                  <w:p w14:paraId="6D194A52" w14:textId="77777777" w:rsidR="002D7535" w:rsidRPr="00E02212" w:rsidRDefault="002D7535" w:rsidP="00C000A4">
                                    <w:pPr>
                                      <w:rPr>
                                        <w:sz w:val="20"/>
                                        <w:szCs w:val="20"/>
                                      </w:rPr>
                                    </w:pPr>
                                    <w:r w:rsidRPr="00E02212">
                                      <w:rPr>
                                        <w:sz w:val="20"/>
                                        <w:szCs w:val="20"/>
                                      </w:rPr>
                                      <w:t>Starting out/development of involvement</w:t>
                                    </w:r>
                                  </w:p>
                                </w:tc>
                                <w:tc>
                                  <w:tcPr>
                                    <w:tcW w:w="4950" w:type="dxa"/>
                                  </w:tcPr>
                                  <w:p w14:paraId="7E4528D7" w14:textId="77777777" w:rsidR="002D7535" w:rsidRPr="00E02212" w:rsidRDefault="002D7535" w:rsidP="00C000A4">
                                    <w:pPr>
                                      <w:rPr>
                                        <w:sz w:val="20"/>
                                        <w:szCs w:val="20"/>
                                      </w:rPr>
                                    </w:pPr>
                                    <w:r w:rsidRPr="00E02212">
                                      <w:rPr>
                                        <w:sz w:val="20"/>
                                        <w:szCs w:val="20"/>
                                      </w:rPr>
                                      <w:t>Intuition, new to involvement, small beginnings</w:t>
                                    </w:r>
                                  </w:p>
                                </w:tc>
                              </w:tr>
                              <w:tr w:rsidR="002D7535" w:rsidRPr="00E02212" w14:paraId="356FCFA9" w14:textId="77777777" w:rsidTr="00AF0D7C">
                                <w:tc>
                                  <w:tcPr>
                                    <w:tcW w:w="4678" w:type="dxa"/>
                                  </w:tcPr>
                                  <w:p w14:paraId="3C961DD8" w14:textId="77777777" w:rsidR="002D7535" w:rsidRPr="00E02212" w:rsidRDefault="002D7535" w:rsidP="00C000A4">
                                    <w:pPr>
                                      <w:rPr>
                                        <w:sz w:val="20"/>
                                        <w:szCs w:val="20"/>
                                      </w:rPr>
                                    </w:pPr>
                                    <w:r w:rsidRPr="00E02212">
                                      <w:rPr>
                                        <w:sz w:val="20"/>
                                        <w:szCs w:val="20"/>
                                      </w:rPr>
                                      <w:t>Approaches/roles/definitions</w:t>
                                    </w:r>
                                  </w:p>
                                </w:tc>
                                <w:tc>
                                  <w:tcPr>
                                    <w:tcW w:w="4950" w:type="dxa"/>
                                  </w:tcPr>
                                  <w:p w14:paraId="6603A8CE" w14:textId="77777777" w:rsidR="002D7535" w:rsidRPr="00E02212" w:rsidRDefault="002D7535" w:rsidP="00C000A4">
                                    <w:pPr>
                                      <w:rPr>
                                        <w:sz w:val="20"/>
                                        <w:szCs w:val="20"/>
                                      </w:rPr>
                                    </w:pPr>
                                    <w:r w:rsidRPr="00E02212">
                                      <w:rPr>
                                        <w:sz w:val="20"/>
                                        <w:szCs w:val="20"/>
                                      </w:rPr>
                                      <w:t>Co-production, involvement role, advisory group</w:t>
                                    </w:r>
                                  </w:p>
                                </w:tc>
                              </w:tr>
                              <w:tr w:rsidR="002D7535" w:rsidRPr="00E02212" w14:paraId="2E18CF89" w14:textId="77777777" w:rsidTr="00AF0D7C">
                                <w:tc>
                                  <w:tcPr>
                                    <w:tcW w:w="4678" w:type="dxa"/>
                                  </w:tcPr>
                                  <w:p w14:paraId="1D7E64A8" w14:textId="77777777" w:rsidR="002D7535" w:rsidRPr="00E02212" w:rsidRDefault="002D7535" w:rsidP="00C000A4">
                                    <w:pPr>
                                      <w:rPr>
                                        <w:sz w:val="20"/>
                                        <w:szCs w:val="20"/>
                                      </w:rPr>
                                    </w:pPr>
                                    <w:r w:rsidRPr="00E02212">
                                      <w:rPr>
                                        <w:sz w:val="20"/>
                                        <w:szCs w:val="20"/>
                                      </w:rPr>
                                      <w:t>Diversity/perspectives</w:t>
                                    </w:r>
                                  </w:p>
                                </w:tc>
                                <w:tc>
                                  <w:tcPr>
                                    <w:tcW w:w="4950" w:type="dxa"/>
                                  </w:tcPr>
                                  <w:p w14:paraId="14E847D7" w14:textId="77777777" w:rsidR="002D7535" w:rsidRPr="00E02212" w:rsidRDefault="002D7535" w:rsidP="00C000A4">
                                    <w:pPr>
                                      <w:rPr>
                                        <w:sz w:val="20"/>
                                        <w:szCs w:val="20"/>
                                      </w:rPr>
                                    </w:pPr>
                                    <w:r w:rsidRPr="00E02212">
                                      <w:rPr>
                                        <w:sz w:val="20"/>
                                        <w:szCs w:val="20"/>
                                      </w:rPr>
                                      <w:t>Age, representativeness, autism</w:t>
                                    </w:r>
                                  </w:p>
                                </w:tc>
                              </w:tr>
                              <w:tr w:rsidR="002D7535" w:rsidRPr="00E02212" w14:paraId="4E608808" w14:textId="77777777" w:rsidTr="00AF0D7C">
                                <w:tc>
                                  <w:tcPr>
                                    <w:tcW w:w="4678" w:type="dxa"/>
                                  </w:tcPr>
                                  <w:p w14:paraId="08DE78BD" w14:textId="77777777" w:rsidR="002D7535" w:rsidRPr="00E02212" w:rsidRDefault="002D7535" w:rsidP="00C000A4">
                                    <w:pPr>
                                      <w:rPr>
                                        <w:sz w:val="20"/>
                                        <w:szCs w:val="20"/>
                                      </w:rPr>
                                    </w:pPr>
                                    <w:r w:rsidRPr="00E02212">
                                      <w:rPr>
                                        <w:sz w:val="20"/>
                                        <w:szCs w:val="20"/>
                                      </w:rPr>
                                      <w:t>Involvement lead role/leadership</w:t>
                                    </w:r>
                                  </w:p>
                                </w:tc>
                                <w:tc>
                                  <w:tcPr>
                                    <w:tcW w:w="4950" w:type="dxa"/>
                                  </w:tcPr>
                                  <w:p w14:paraId="59CAA674" w14:textId="77777777" w:rsidR="002D7535" w:rsidRPr="00E02212" w:rsidRDefault="002D7535" w:rsidP="00C000A4">
                                    <w:pPr>
                                      <w:rPr>
                                        <w:sz w:val="20"/>
                                        <w:szCs w:val="20"/>
                                      </w:rPr>
                                    </w:pPr>
                                    <w:r w:rsidRPr="00E02212">
                                      <w:rPr>
                                        <w:sz w:val="20"/>
                                        <w:szCs w:val="20"/>
                                      </w:rPr>
                                      <w:t xml:space="preserve">Modelling, involvement coordinator, a bridge </w:t>
                                    </w:r>
                                  </w:p>
                                </w:tc>
                              </w:tr>
                              <w:tr w:rsidR="002D7535" w:rsidRPr="00E02212" w14:paraId="71FCE03A" w14:textId="77777777" w:rsidTr="00AF0D7C">
                                <w:tc>
                                  <w:tcPr>
                                    <w:tcW w:w="4678" w:type="dxa"/>
                                  </w:tcPr>
                                  <w:p w14:paraId="684F7737" w14:textId="77777777" w:rsidR="002D7535" w:rsidRPr="00E02212" w:rsidRDefault="002D7535" w:rsidP="00C000A4">
                                    <w:pPr>
                                      <w:rPr>
                                        <w:sz w:val="20"/>
                                        <w:szCs w:val="20"/>
                                      </w:rPr>
                                    </w:pPr>
                                    <w:r w:rsidRPr="00E02212">
                                      <w:rPr>
                                        <w:sz w:val="20"/>
                                        <w:szCs w:val="20"/>
                                      </w:rPr>
                                      <w:t>Managing the involvement process/practicalities</w:t>
                                    </w:r>
                                  </w:p>
                                </w:tc>
                                <w:tc>
                                  <w:tcPr>
                                    <w:tcW w:w="4950" w:type="dxa"/>
                                  </w:tcPr>
                                  <w:p w14:paraId="4B9D70CA" w14:textId="77777777" w:rsidR="002D7535" w:rsidRPr="00E02212" w:rsidRDefault="002D7535" w:rsidP="00C000A4">
                                    <w:pPr>
                                      <w:rPr>
                                        <w:sz w:val="20"/>
                                        <w:szCs w:val="20"/>
                                      </w:rPr>
                                    </w:pPr>
                                    <w:r w:rsidRPr="00E02212">
                                      <w:rPr>
                                        <w:sz w:val="20"/>
                                        <w:szCs w:val="20"/>
                                      </w:rPr>
                                      <w:t>Tensions, facilitation, timing of meetings</w:t>
                                    </w:r>
                                  </w:p>
                                </w:tc>
                              </w:tr>
                              <w:tr w:rsidR="002D7535" w:rsidRPr="00E02212" w14:paraId="76AACD9C" w14:textId="77777777" w:rsidTr="00AF0D7C">
                                <w:tc>
                                  <w:tcPr>
                                    <w:tcW w:w="4678" w:type="dxa"/>
                                  </w:tcPr>
                                  <w:p w14:paraId="0D331206" w14:textId="77777777" w:rsidR="002D7535" w:rsidRPr="00E02212" w:rsidRDefault="002D7535" w:rsidP="00C000A4">
                                    <w:pPr>
                                      <w:rPr>
                                        <w:sz w:val="20"/>
                                        <w:szCs w:val="20"/>
                                      </w:rPr>
                                    </w:pPr>
                                    <w:r w:rsidRPr="00E02212">
                                      <w:rPr>
                                        <w:sz w:val="20"/>
                                        <w:szCs w:val="20"/>
                                      </w:rPr>
                                      <w:t>Palliative care specific</w:t>
                                    </w:r>
                                  </w:p>
                                </w:tc>
                                <w:tc>
                                  <w:tcPr>
                                    <w:tcW w:w="4950" w:type="dxa"/>
                                  </w:tcPr>
                                  <w:p w14:paraId="7B473AE1" w14:textId="77777777" w:rsidR="002D7535" w:rsidRPr="00E02212" w:rsidRDefault="002D7535" w:rsidP="00C000A4">
                                    <w:pPr>
                                      <w:rPr>
                                        <w:sz w:val="20"/>
                                        <w:szCs w:val="20"/>
                                      </w:rPr>
                                    </w:pPr>
                                    <w:r w:rsidRPr="00E02212">
                                      <w:rPr>
                                        <w:sz w:val="20"/>
                                        <w:szCs w:val="20"/>
                                      </w:rPr>
                                      <w:t>Burden, stigma, power</w:t>
                                    </w:r>
                                  </w:p>
                                </w:tc>
                              </w:tr>
                              <w:tr w:rsidR="002D7535" w:rsidRPr="00E02212" w14:paraId="7488AF1C" w14:textId="77777777" w:rsidTr="00AF0D7C">
                                <w:tc>
                                  <w:tcPr>
                                    <w:tcW w:w="4678" w:type="dxa"/>
                                  </w:tcPr>
                                  <w:p w14:paraId="119ECDE4" w14:textId="77777777" w:rsidR="002D7535" w:rsidRPr="00E02212" w:rsidRDefault="002D7535" w:rsidP="00C000A4">
                                    <w:pPr>
                                      <w:rPr>
                                        <w:sz w:val="20"/>
                                        <w:szCs w:val="20"/>
                                      </w:rPr>
                                    </w:pPr>
                                    <w:r w:rsidRPr="00E02212">
                                      <w:rPr>
                                        <w:sz w:val="20"/>
                                        <w:szCs w:val="20"/>
                                      </w:rPr>
                                      <w:t>Values/principles</w:t>
                                    </w:r>
                                  </w:p>
                                </w:tc>
                                <w:tc>
                                  <w:tcPr>
                                    <w:tcW w:w="4950" w:type="dxa"/>
                                  </w:tcPr>
                                  <w:p w14:paraId="144D4CD1" w14:textId="77777777" w:rsidR="002D7535" w:rsidRPr="00E02212" w:rsidRDefault="002D7535" w:rsidP="00C000A4">
                                    <w:pPr>
                                      <w:rPr>
                                        <w:sz w:val="20"/>
                                        <w:szCs w:val="20"/>
                                      </w:rPr>
                                    </w:pPr>
                                    <w:r w:rsidRPr="00E02212">
                                      <w:rPr>
                                        <w:sz w:val="20"/>
                                        <w:szCs w:val="20"/>
                                      </w:rPr>
                                      <w:t>Equity, motivation for involvement, acknowledgement</w:t>
                                    </w:r>
                                  </w:p>
                                </w:tc>
                              </w:tr>
                              <w:tr w:rsidR="002D7535" w:rsidRPr="00E02212" w14:paraId="12660F98" w14:textId="77777777" w:rsidTr="00AF0D7C">
                                <w:tc>
                                  <w:tcPr>
                                    <w:tcW w:w="4678" w:type="dxa"/>
                                  </w:tcPr>
                                  <w:p w14:paraId="3AB2C66D" w14:textId="77777777" w:rsidR="002D7535" w:rsidRPr="00E02212" w:rsidRDefault="002D7535" w:rsidP="00C000A4">
                                    <w:pPr>
                                      <w:rPr>
                                        <w:sz w:val="20"/>
                                        <w:szCs w:val="20"/>
                                      </w:rPr>
                                    </w:pPr>
                                    <w:r w:rsidRPr="00E02212">
                                      <w:rPr>
                                        <w:sz w:val="20"/>
                                        <w:szCs w:val="20"/>
                                      </w:rPr>
                                      <w:t>Involvement at different stages/settings</w:t>
                                    </w:r>
                                  </w:p>
                                </w:tc>
                                <w:tc>
                                  <w:tcPr>
                                    <w:tcW w:w="4950" w:type="dxa"/>
                                  </w:tcPr>
                                  <w:p w14:paraId="777303CF" w14:textId="77777777" w:rsidR="002D7535" w:rsidRPr="00E02212" w:rsidRDefault="002D7535" w:rsidP="00C000A4">
                                    <w:pPr>
                                      <w:rPr>
                                        <w:sz w:val="20"/>
                                        <w:szCs w:val="20"/>
                                      </w:rPr>
                                    </w:pPr>
                                    <w:r w:rsidRPr="00E02212">
                                      <w:rPr>
                                        <w:sz w:val="20"/>
                                        <w:szCs w:val="20"/>
                                      </w:rPr>
                                      <w:t>PGR students, design stage, trials</w:t>
                                    </w:r>
                                  </w:p>
                                </w:tc>
                              </w:tr>
                              <w:tr w:rsidR="002D7535" w:rsidRPr="00E02212" w14:paraId="0147AF18" w14:textId="77777777" w:rsidTr="00AF0D7C">
                                <w:tc>
                                  <w:tcPr>
                                    <w:tcW w:w="4678" w:type="dxa"/>
                                  </w:tcPr>
                                  <w:p w14:paraId="7070E334" w14:textId="77777777" w:rsidR="002D7535" w:rsidRPr="00E02212" w:rsidRDefault="002D7535" w:rsidP="00C000A4">
                                    <w:pPr>
                                      <w:rPr>
                                        <w:sz w:val="20"/>
                                        <w:szCs w:val="20"/>
                                      </w:rPr>
                                    </w:pPr>
                                    <w:r w:rsidRPr="00E02212">
                                      <w:rPr>
                                        <w:sz w:val="20"/>
                                        <w:szCs w:val="20"/>
                                      </w:rPr>
                                      <w:t>External drivers/barriers/facilitators</w:t>
                                    </w:r>
                                  </w:p>
                                </w:tc>
                                <w:tc>
                                  <w:tcPr>
                                    <w:tcW w:w="4950" w:type="dxa"/>
                                  </w:tcPr>
                                  <w:p w14:paraId="35C92971" w14:textId="77777777" w:rsidR="002D7535" w:rsidRPr="00E02212" w:rsidRDefault="002D7535" w:rsidP="00C000A4">
                                    <w:pPr>
                                      <w:rPr>
                                        <w:sz w:val="20"/>
                                        <w:szCs w:val="20"/>
                                      </w:rPr>
                                    </w:pPr>
                                    <w:r w:rsidRPr="00E02212">
                                      <w:rPr>
                                        <w:sz w:val="20"/>
                                        <w:szCs w:val="20"/>
                                      </w:rPr>
                                      <w:t>Funding, NIHR, partnerships</w:t>
                                    </w:r>
                                  </w:p>
                                </w:tc>
                              </w:tr>
                              <w:tr w:rsidR="002D7535" w:rsidRPr="00E02212" w14:paraId="141ECFC4" w14:textId="77777777" w:rsidTr="00AF0D7C">
                                <w:tc>
                                  <w:tcPr>
                                    <w:tcW w:w="4678" w:type="dxa"/>
                                  </w:tcPr>
                                  <w:p w14:paraId="3614D36F" w14:textId="77777777" w:rsidR="002D7535" w:rsidRPr="00E02212" w:rsidRDefault="002D7535" w:rsidP="00C000A4">
                                    <w:pPr>
                                      <w:rPr>
                                        <w:sz w:val="20"/>
                                        <w:szCs w:val="20"/>
                                      </w:rPr>
                                    </w:pPr>
                                    <w:r w:rsidRPr="00E02212">
                                      <w:rPr>
                                        <w:sz w:val="20"/>
                                        <w:szCs w:val="20"/>
                                      </w:rPr>
                                      <w:t>Experiences of involvement elsewhere</w:t>
                                    </w:r>
                                  </w:p>
                                </w:tc>
                                <w:tc>
                                  <w:tcPr>
                                    <w:tcW w:w="4950" w:type="dxa"/>
                                  </w:tcPr>
                                  <w:p w14:paraId="58000724" w14:textId="77777777" w:rsidR="002D7535" w:rsidRPr="00E02212" w:rsidRDefault="002D7535" w:rsidP="00C000A4">
                                    <w:pPr>
                                      <w:rPr>
                                        <w:sz w:val="20"/>
                                        <w:szCs w:val="20"/>
                                      </w:rPr>
                                    </w:pPr>
                                    <w:r w:rsidRPr="00E02212">
                                      <w:rPr>
                                        <w:sz w:val="20"/>
                                        <w:szCs w:val="20"/>
                                      </w:rPr>
                                      <w:t>Clinical work, education, ARC</w:t>
                                    </w:r>
                                  </w:p>
                                </w:tc>
                              </w:tr>
                              <w:tr w:rsidR="002D7535" w:rsidRPr="00E02212" w14:paraId="3A783515" w14:textId="77777777" w:rsidTr="00AF0D7C">
                                <w:tc>
                                  <w:tcPr>
                                    <w:tcW w:w="4678" w:type="dxa"/>
                                  </w:tcPr>
                                  <w:p w14:paraId="7D1543F4" w14:textId="77777777" w:rsidR="002D7535" w:rsidRPr="00E02212" w:rsidRDefault="002D7535" w:rsidP="00C000A4">
                                    <w:pPr>
                                      <w:rPr>
                                        <w:sz w:val="20"/>
                                        <w:szCs w:val="20"/>
                                      </w:rPr>
                                    </w:pPr>
                                    <w:r w:rsidRPr="00E02212">
                                      <w:rPr>
                                        <w:sz w:val="20"/>
                                        <w:szCs w:val="20"/>
                                      </w:rPr>
                                      <w:t>Communication/language</w:t>
                                    </w:r>
                                  </w:p>
                                </w:tc>
                                <w:tc>
                                  <w:tcPr>
                                    <w:tcW w:w="4950" w:type="dxa"/>
                                  </w:tcPr>
                                  <w:p w14:paraId="33DCD8DC" w14:textId="77777777" w:rsidR="002D7535" w:rsidRPr="00E02212" w:rsidRDefault="002D7535" w:rsidP="00C000A4">
                                    <w:pPr>
                                      <w:rPr>
                                        <w:sz w:val="20"/>
                                        <w:szCs w:val="20"/>
                                      </w:rPr>
                                    </w:pPr>
                                    <w:r w:rsidRPr="00E02212">
                                      <w:rPr>
                                        <w:sz w:val="20"/>
                                        <w:szCs w:val="20"/>
                                      </w:rPr>
                                      <w:t>Listening, not asking us, feedback</w:t>
                                    </w:r>
                                  </w:p>
                                </w:tc>
                              </w:tr>
                              <w:tr w:rsidR="002D7535" w:rsidRPr="00E02212" w14:paraId="55998C72" w14:textId="77777777" w:rsidTr="00AF0D7C">
                                <w:tc>
                                  <w:tcPr>
                                    <w:tcW w:w="4678" w:type="dxa"/>
                                  </w:tcPr>
                                  <w:p w14:paraId="30993335" w14:textId="77777777" w:rsidR="002D7535" w:rsidRPr="00E02212" w:rsidRDefault="002D7535" w:rsidP="00C000A4">
                                    <w:pPr>
                                      <w:rPr>
                                        <w:sz w:val="20"/>
                                        <w:szCs w:val="20"/>
                                      </w:rPr>
                                    </w:pPr>
                                    <w:r w:rsidRPr="00E02212">
                                      <w:rPr>
                                        <w:sz w:val="20"/>
                                        <w:szCs w:val="20"/>
                                      </w:rPr>
                                      <w:t>Experience in involvement</w:t>
                                    </w:r>
                                  </w:p>
                                </w:tc>
                                <w:tc>
                                  <w:tcPr>
                                    <w:tcW w:w="4950" w:type="dxa"/>
                                  </w:tcPr>
                                  <w:p w14:paraId="004E4429" w14:textId="77777777" w:rsidR="002D7535" w:rsidRPr="00E02212" w:rsidRDefault="002D7535" w:rsidP="00C000A4">
                                    <w:pPr>
                                      <w:rPr>
                                        <w:sz w:val="20"/>
                                        <w:szCs w:val="20"/>
                                      </w:rPr>
                                    </w:pPr>
                                    <w:r w:rsidRPr="00E02212">
                                      <w:rPr>
                                        <w:sz w:val="20"/>
                                        <w:szCs w:val="20"/>
                                      </w:rPr>
                                      <w:t xml:space="preserve">Expertise, senior staff, </w:t>
                                    </w:r>
                                  </w:p>
                                </w:tc>
                              </w:tr>
                              <w:tr w:rsidR="002D7535" w:rsidRPr="00E02212" w14:paraId="239868FB" w14:textId="77777777" w:rsidTr="00AF0D7C">
                                <w:tc>
                                  <w:tcPr>
                                    <w:tcW w:w="4678" w:type="dxa"/>
                                  </w:tcPr>
                                  <w:p w14:paraId="7EADCA0D" w14:textId="77777777" w:rsidR="002D7535" w:rsidRPr="00E02212" w:rsidRDefault="002D7535" w:rsidP="00C000A4">
                                    <w:pPr>
                                      <w:rPr>
                                        <w:sz w:val="20"/>
                                        <w:szCs w:val="20"/>
                                      </w:rPr>
                                    </w:pPr>
                                    <w:r w:rsidRPr="00E02212">
                                      <w:rPr>
                                        <w:sz w:val="20"/>
                                        <w:szCs w:val="20"/>
                                      </w:rPr>
                                      <w:t>Training/support/induction</w:t>
                                    </w:r>
                                  </w:p>
                                </w:tc>
                                <w:tc>
                                  <w:tcPr>
                                    <w:tcW w:w="4950" w:type="dxa"/>
                                  </w:tcPr>
                                  <w:p w14:paraId="6C2D5EBD" w14:textId="77777777" w:rsidR="002D7535" w:rsidRPr="00E02212" w:rsidRDefault="002D7535" w:rsidP="00C000A4">
                                    <w:pPr>
                                      <w:rPr>
                                        <w:sz w:val="20"/>
                                        <w:szCs w:val="20"/>
                                      </w:rPr>
                                    </w:pPr>
                                    <w:r w:rsidRPr="00E02212">
                                      <w:rPr>
                                        <w:sz w:val="20"/>
                                        <w:szCs w:val="20"/>
                                      </w:rPr>
                                      <w:t>Learning, skills, mentoring</w:t>
                                    </w:r>
                                  </w:p>
                                </w:tc>
                              </w:tr>
                              <w:tr w:rsidR="002D7535" w:rsidRPr="00E02212" w14:paraId="53CF3ED2" w14:textId="77777777" w:rsidTr="00AF0D7C">
                                <w:tc>
                                  <w:tcPr>
                                    <w:tcW w:w="4678" w:type="dxa"/>
                                  </w:tcPr>
                                  <w:p w14:paraId="29002373" w14:textId="77777777" w:rsidR="002D7535" w:rsidRPr="00E02212" w:rsidRDefault="002D7535" w:rsidP="00C000A4">
                                    <w:pPr>
                                      <w:rPr>
                                        <w:sz w:val="20"/>
                                        <w:szCs w:val="20"/>
                                      </w:rPr>
                                    </w:pPr>
                                    <w:r w:rsidRPr="00E02212">
                                      <w:rPr>
                                        <w:sz w:val="20"/>
                                        <w:szCs w:val="20"/>
                                      </w:rPr>
                                      <w:t>Benefits/importance of involvement</w:t>
                                    </w:r>
                                  </w:p>
                                </w:tc>
                                <w:tc>
                                  <w:tcPr>
                                    <w:tcW w:w="4950" w:type="dxa"/>
                                  </w:tcPr>
                                  <w:p w14:paraId="055CCA73" w14:textId="77777777" w:rsidR="002D7535" w:rsidRPr="00E02212" w:rsidRDefault="002D7535" w:rsidP="00C000A4">
                                    <w:pPr>
                                      <w:rPr>
                                        <w:sz w:val="20"/>
                                        <w:szCs w:val="20"/>
                                      </w:rPr>
                                    </w:pPr>
                                    <w:r w:rsidRPr="00E02212">
                                      <w:rPr>
                                        <w:sz w:val="20"/>
                                        <w:szCs w:val="20"/>
                                      </w:rPr>
                                      <w:t>Benefits in ethics, scepticism</w:t>
                                    </w:r>
                                  </w:p>
                                </w:tc>
                              </w:tr>
                              <w:tr w:rsidR="002D7535" w:rsidRPr="00E02212" w14:paraId="49F287FD" w14:textId="77777777" w:rsidTr="00AF0D7C">
                                <w:tc>
                                  <w:tcPr>
                                    <w:tcW w:w="4678" w:type="dxa"/>
                                  </w:tcPr>
                                  <w:p w14:paraId="50A9DC19" w14:textId="77777777" w:rsidR="002D7535" w:rsidRPr="00E02212" w:rsidRDefault="002D7535" w:rsidP="00C000A4">
                                    <w:pPr>
                                      <w:rPr>
                                        <w:sz w:val="20"/>
                                        <w:szCs w:val="20"/>
                                      </w:rPr>
                                    </w:pPr>
                                    <w:r w:rsidRPr="00E02212">
                                      <w:rPr>
                                        <w:sz w:val="20"/>
                                        <w:szCs w:val="20"/>
                                      </w:rPr>
                                      <w:t>Evaluation/impact</w:t>
                                    </w:r>
                                  </w:p>
                                </w:tc>
                                <w:tc>
                                  <w:tcPr>
                                    <w:tcW w:w="4950" w:type="dxa"/>
                                  </w:tcPr>
                                  <w:p w14:paraId="1F6D94CF" w14:textId="77777777" w:rsidR="002D7535" w:rsidRPr="00E02212" w:rsidRDefault="002D7535" w:rsidP="00C000A4">
                                    <w:pPr>
                                      <w:rPr>
                                        <w:sz w:val="20"/>
                                        <w:szCs w:val="20"/>
                                      </w:rPr>
                                    </w:pPr>
                                    <w:r w:rsidRPr="00E02212">
                                      <w:rPr>
                                        <w:sz w:val="20"/>
                                        <w:szCs w:val="20"/>
                                      </w:rPr>
                                      <w:t>Evaluation strategy, forms, audit</w:t>
                                    </w:r>
                                  </w:p>
                                </w:tc>
                              </w:tr>
                              <w:tr w:rsidR="002D7535" w:rsidRPr="00E02212" w14:paraId="09EB219A" w14:textId="77777777" w:rsidTr="00AF0D7C">
                                <w:tc>
                                  <w:tcPr>
                                    <w:tcW w:w="4678" w:type="dxa"/>
                                  </w:tcPr>
                                  <w:p w14:paraId="7857D6FD" w14:textId="77777777" w:rsidR="002D7535" w:rsidRPr="00E02212" w:rsidRDefault="002D7535" w:rsidP="00C000A4">
                                    <w:pPr>
                                      <w:rPr>
                                        <w:sz w:val="20"/>
                                        <w:szCs w:val="20"/>
                                      </w:rPr>
                                    </w:pPr>
                                    <w:r w:rsidRPr="00E02212">
                                      <w:rPr>
                                        <w:sz w:val="20"/>
                                        <w:szCs w:val="20"/>
                                      </w:rPr>
                                      <w:t>Emotions</w:t>
                                    </w:r>
                                  </w:p>
                                </w:tc>
                                <w:tc>
                                  <w:tcPr>
                                    <w:tcW w:w="4950" w:type="dxa"/>
                                  </w:tcPr>
                                  <w:p w14:paraId="5CDF9F32" w14:textId="77777777" w:rsidR="002D7535" w:rsidRPr="00E02212" w:rsidRDefault="002D7535" w:rsidP="00C000A4">
                                    <w:pPr>
                                      <w:rPr>
                                        <w:sz w:val="20"/>
                                        <w:szCs w:val="20"/>
                                      </w:rPr>
                                    </w:pPr>
                                    <w:r w:rsidRPr="00E02212">
                                      <w:rPr>
                                        <w:sz w:val="20"/>
                                        <w:szCs w:val="20"/>
                                      </w:rPr>
                                      <w:t>Nervous, passionate, sensitive</w:t>
                                    </w:r>
                                  </w:p>
                                </w:tc>
                              </w:tr>
                            </w:tbl>
                            <w:p w14:paraId="1C74BBA8" w14:textId="77777777" w:rsidR="002D7535" w:rsidRDefault="002D7535" w:rsidP="002D75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A4AA433" id="Group 1051984084" o:spid="_x0000_s1092" style="position:absolute;margin-left:-2.1pt;margin-top:.3pt;width:496.8pt;height:280.8pt;z-index:251750400;mso-height-relative:margin" coordsize="63093,35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qE63QIAAJIIAAAOAAAAZHJzL2Uyb0RvYy54bWzsVt1v2yAQf5+0/wHxvvorcROrTpW1SzWp&#10;aiu1U58JxrElDAxI7Oyv34Gdj6abJrXanpYHAnfccfe734EvLruGow3TppYix9FZiBETVBa1WOX4&#10;29Pi0wQjY4koCJeC5XjLDL6cffxw0aqMxbKSvGAagRNhslbluLJWZUFgaMUaYs6kYgKUpdQNsbDU&#10;q6DQpAXvDQ/iMEyDVupCaUmZMSC97pV45v2XJaP2viwNs4jnGGKzftR+XLoxmF2QbKWJqmo6hEHe&#10;EEVDagGH7l1dE0vQWtevXDU11dLI0p5R2QSyLGvKfA6QTRSeZHOj5Vr5XFZZu1J7mADaE5ze7Jbe&#10;bW60elQPGpBo1Qqw8CuXS1fqxv1DlKjzkG33kLHOIgrCNAmnSQrIUtAl4zSNYOFBpRUg/8qOVl/+&#10;YBnsDg5ehNMqIIg5YGDeh8FjRRTz0JoMMHjQqC6Av1E4isPzaYqRIA3Q9cnl+Vl26KDxOHkjhxqy&#10;HajB0iXtYjQg/C14SRxOwngAaAdhPEnHEQgHCCfRyG/Y40AypY29YbJBbpJjDaz2ZCObW2PhXNi6&#10;2+KOFnJRc+6LwAVqXZHGoTfYa8CCCzA8ROxmtlt2Hoc+AidaymILWWrZd45RdFFDELfE2AeioVUg&#10;bmh/ew9DySUcJocZRpXUP34ld/uheqDFqIXWy7H5viaaYcS/CqjrNBpBAMj6xWh87rDRx5rlsUas&#10;mysJ3R3BRaOon7r9lu+mpZbNM9wSc3cqqIigcHaO7W56ZfsLAW4ZyuZzvwm6UxF7Kx4Vda4drA7i&#10;p+6ZaDXUwUIF7+SOSSQ7KUe/ty/IfG1lWftaHVAd8AdW99T56/SOwySJp6M0HL3i95HqPQQ/ofbL&#10;2yEeJ+fv5baRvC4cvR2uZmuuuEYbAuWHN6GQLVAImAnCHC/8z7UlkP2F2VubYt/j/5vi3zSFfwHg&#10;4fMlHB5p97Ier30THT4lZj8BAAD//wMAUEsDBBQABgAIAAAAIQCg0siV3gAAAAcBAAAPAAAAZHJz&#10;L2Rvd25yZXYueG1sTI7BSsNAFEX3gv8wPMFdO0lsQxvzUkpRV0WwFcTdNPOahGbehMw0Sf/ecaXL&#10;y72ce/LNZFoxUO8aywjxPAJBXFrdcIXweXydrUA4r1ir1jIh3MjBpri/y1Wm7cgfNBx8JQKEXaYQ&#10;au+7TEpX1mSUm9uOOHRn2xvlQ+wrqXs1BrhpZRJFqTSq4fBQq452NZWXw9UgvI1q3D7FL8P+ct7d&#10;vo/L9699TIiPD9P2GYSnyf+N4Vc/qEMRnE72ytqJFmG2SMISIQUR2vVqvQBxQlimSQKyyOV//+IH&#10;AAD//wMAUEsBAi0AFAAGAAgAAAAhALaDOJL+AAAA4QEAABMAAAAAAAAAAAAAAAAAAAAAAFtDb250&#10;ZW50X1R5cGVzXS54bWxQSwECLQAUAAYACAAAACEAOP0h/9YAAACUAQAACwAAAAAAAAAAAAAAAAAv&#10;AQAAX3JlbHMvLnJlbHNQSwECLQAUAAYACAAAACEA4iKhOt0CAACSCAAADgAAAAAAAAAAAAAAAAAu&#10;AgAAZHJzL2Uyb0RvYy54bWxQSwECLQAUAAYACAAAACEAoNLIld4AAAAHAQAADwAAAAAAAAAAAAAA&#10;AAA3BQAAZHJzL2Rvd25yZXYueG1sUEsFBgAAAAAEAAQA8wAAAEIGAAAAAA==&#10;">
                <v:shape id="Text Box 110420796" o:spid="_x0000_s1093" type="#_x0000_t202" style="position:absolute;top:32080;width:2865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BSryAAAAOIAAAAPAAAAZHJzL2Rvd25yZXYueG1sRE/LasJA&#10;FN0X+g/DLXRXZwzVanQUCUiL1IWPjbtr5poEM3fSzFSjX98pFLo8nPd03tlaXKj1lWMN/Z4CQZw7&#10;U3GhYb9bvoxA+IBssHZMGm7kYT57fJhiatyVN3TZhkLEEPYpaihDaFIpfV6SRd9zDXHkTq61GCJs&#10;C2lavMZwW8tEqaG0WHFsKLGhrKT8vP22GlbZco2bY2JH9zp7/zwtmq/9YaD181O3mIAI1IV/8Z/7&#10;w8T5ffWaqLfxEH4vRQxy9gMAAP//AwBQSwECLQAUAAYACAAAACEA2+H2y+4AAACFAQAAEwAAAAAA&#10;AAAAAAAAAAAAAAAAW0NvbnRlbnRfVHlwZXNdLnhtbFBLAQItABQABgAIAAAAIQBa9CxbvwAAABUB&#10;AAALAAAAAAAAAAAAAAAAAB8BAABfcmVscy8ucmVsc1BLAQItABQABgAIAAAAIQCqxBSryAAAAOIA&#10;AAAPAAAAAAAAAAAAAAAAAAcCAABkcnMvZG93bnJldi54bWxQSwUGAAAAAAMAAwC3AAAA/AIAAAAA&#10;" filled="f" stroked="f" strokeweight=".5pt">
                  <v:textbox>
                    <w:txbxContent>
                      <w:p w14:paraId="16A7BBEE" w14:textId="77777777" w:rsidR="002D7535" w:rsidRPr="00D5379B" w:rsidRDefault="002D7535" w:rsidP="002D7535">
                        <w:pPr>
                          <w:rPr>
                            <w:b/>
                            <w:bCs/>
                            <w:noProof/>
                          </w:rPr>
                        </w:pPr>
                        <w:bookmarkStart w:id="174" w:name="Table8"/>
                        <w:bookmarkEnd w:id="174"/>
                        <w:r>
                          <w:rPr>
                            <w:b/>
                            <w:bCs/>
                          </w:rPr>
                          <w:t xml:space="preserve">Table 8. </w:t>
                        </w:r>
                        <w:r w:rsidRPr="00623F8E">
                          <w:rPr>
                            <w:b/>
                            <w:bCs/>
                          </w:rPr>
                          <w:t xml:space="preserve">Initial </w:t>
                        </w:r>
                        <w:r>
                          <w:rPr>
                            <w:b/>
                            <w:bCs/>
                          </w:rPr>
                          <w:t>t</w:t>
                        </w:r>
                        <w:r w:rsidRPr="00623F8E">
                          <w:rPr>
                            <w:b/>
                            <w:bCs/>
                          </w:rPr>
                          <w:t xml:space="preserve">hemes and </w:t>
                        </w:r>
                        <w:r>
                          <w:rPr>
                            <w:b/>
                            <w:bCs/>
                          </w:rPr>
                          <w:t>e</w:t>
                        </w:r>
                        <w:r w:rsidRPr="00623F8E">
                          <w:rPr>
                            <w:b/>
                            <w:bCs/>
                          </w:rPr>
                          <w:t xml:space="preserve">xample </w:t>
                        </w:r>
                        <w:r>
                          <w:rPr>
                            <w:b/>
                            <w:bCs/>
                          </w:rPr>
                          <w:t>c</w:t>
                        </w:r>
                        <w:r w:rsidRPr="00623F8E">
                          <w:rPr>
                            <w:b/>
                            <w:bCs/>
                          </w:rPr>
                          <w:t>odes</w:t>
                        </w:r>
                      </w:p>
                    </w:txbxContent>
                  </v:textbox>
                </v:shape>
                <v:shape id="Text Box 2033294604" o:spid="_x0000_s1094" type="#_x0000_t202" style="position:absolute;width:63093;height:32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Mq2zAAAAOMAAAAPAAAAZHJzL2Rvd25yZXYueG1sRI9RS8Mw&#10;FIXfBf9DuIJvLrEbw9VlQ0RxA8u0E3y9NNe22tyUJK51v34RBB8P55zvcJbr0XbiQD60jjVcTxQI&#10;4sqZlmsNb/vHqxsQISIb7ByThh8KsF6dny0xN27gVzqUsRYJwiFHDU2MfS5lqBqyGCauJ07eh/MW&#10;Y5K+lsbjkOC2k5lSc2mx5bTQYE/3DVVf5bfV8D6UT3633X6+9JviuDuWxTM9FFpfXox3tyAijfE/&#10;/NfeGA2Zmk6zxWyuZvD7Kf0BuToBAAD//wMAUEsBAi0AFAAGAAgAAAAhANvh9svuAAAAhQEAABMA&#10;AAAAAAAAAAAAAAAAAAAAAFtDb250ZW50X1R5cGVzXS54bWxQSwECLQAUAAYACAAAACEAWvQsW78A&#10;AAAVAQAACwAAAAAAAAAAAAAAAAAfAQAAX3JlbHMvLnJlbHNQSwECLQAUAAYACAAAACEAugjKtswA&#10;AADjAAAADwAAAAAAAAAAAAAAAAAHAgAAZHJzL2Rvd25yZXYueG1sUEsFBgAAAAADAAMAtwAAAAAD&#10;AAAAAA==&#10;" fillcolor="window" stroked="f" strokeweight=".5pt">
                  <v:textbox>
                    <w:txbxContent>
                      <w:tbl>
                        <w:tblPr>
                          <w:tblStyle w:val="TableGrid"/>
                          <w:tblW w:w="9628" w:type="dxa"/>
                          <w:tblInd w:w="-5" w:type="dxa"/>
                          <w:tblLook w:val="04A0" w:firstRow="1" w:lastRow="0" w:firstColumn="1" w:lastColumn="0" w:noHBand="0" w:noVBand="1"/>
                        </w:tblPr>
                        <w:tblGrid>
                          <w:gridCol w:w="4678"/>
                          <w:gridCol w:w="4950"/>
                        </w:tblGrid>
                        <w:tr w:rsidR="002D7535" w:rsidRPr="00E02212" w14:paraId="28BB6338" w14:textId="77777777" w:rsidTr="00AF0D7C">
                          <w:tc>
                            <w:tcPr>
                              <w:tcW w:w="4678" w:type="dxa"/>
                            </w:tcPr>
                            <w:p w14:paraId="4F794C07" w14:textId="77777777" w:rsidR="002D7535" w:rsidRPr="00E02212" w:rsidRDefault="002D7535" w:rsidP="00C000A4">
                              <w:pPr>
                                <w:rPr>
                                  <w:b/>
                                  <w:bCs/>
                                  <w:sz w:val="20"/>
                                  <w:szCs w:val="20"/>
                                </w:rPr>
                              </w:pPr>
                              <w:r w:rsidRPr="00E02212">
                                <w:rPr>
                                  <w:b/>
                                  <w:bCs/>
                                  <w:sz w:val="20"/>
                                  <w:szCs w:val="20"/>
                                </w:rPr>
                                <w:t>Initial</w:t>
                              </w:r>
                              <w:r>
                                <w:rPr>
                                  <w:b/>
                                  <w:bCs/>
                                  <w:sz w:val="20"/>
                                  <w:szCs w:val="20"/>
                                </w:rPr>
                                <w:t xml:space="preserve"> </w:t>
                              </w:r>
                              <w:r w:rsidRPr="00E02212">
                                <w:rPr>
                                  <w:b/>
                                  <w:bCs/>
                                  <w:sz w:val="20"/>
                                  <w:szCs w:val="20"/>
                                </w:rPr>
                                <w:t>theme</w:t>
                              </w:r>
                            </w:p>
                          </w:tc>
                          <w:tc>
                            <w:tcPr>
                              <w:tcW w:w="4950" w:type="dxa"/>
                            </w:tcPr>
                            <w:p w14:paraId="7B669051" w14:textId="77777777" w:rsidR="002D7535" w:rsidRPr="00E02212" w:rsidRDefault="002D7535" w:rsidP="00C000A4">
                              <w:pPr>
                                <w:rPr>
                                  <w:b/>
                                  <w:bCs/>
                                  <w:sz w:val="20"/>
                                  <w:szCs w:val="20"/>
                                </w:rPr>
                              </w:pPr>
                              <w:r w:rsidRPr="00E02212">
                                <w:rPr>
                                  <w:b/>
                                  <w:bCs/>
                                  <w:sz w:val="20"/>
                                  <w:szCs w:val="20"/>
                                </w:rPr>
                                <w:t>Examples of codes</w:t>
                              </w:r>
                            </w:p>
                          </w:tc>
                        </w:tr>
                        <w:tr w:rsidR="002D7535" w:rsidRPr="00E02212" w14:paraId="1B96A957" w14:textId="77777777" w:rsidTr="00AF0D7C">
                          <w:tc>
                            <w:tcPr>
                              <w:tcW w:w="4678" w:type="dxa"/>
                            </w:tcPr>
                            <w:p w14:paraId="37DA357C" w14:textId="77777777" w:rsidR="002D7535" w:rsidRPr="00E02212" w:rsidRDefault="002D7535" w:rsidP="00C000A4">
                              <w:pPr>
                                <w:rPr>
                                  <w:sz w:val="20"/>
                                  <w:szCs w:val="20"/>
                                </w:rPr>
                              </w:pPr>
                              <w:r w:rsidRPr="00E02212">
                                <w:rPr>
                                  <w:sz w:val="20"/>
                                  <w:szCs w:val="20"/>
                                </w:rPr>
                                <w:t>Recruitment/publicity/relationships/stakeholders</w:t>
                              </w:r>
                            </w:p>
                          </w:tc>
                          <w:tc>
                            <w:tcPr>
                              <w:tcW w:w="4950" w:type="dxa"/>
                            </w:tcPr>
                            <w:p w14:paraId="49429D3A" w14:textId="77777777" w:rsidR="002D7535" w:rsidRPr="00E02212" w:rsidRDefault="002D7535" w:rsidP="00C000A4">
                              <w:pPr>
                                <w:rPr>
                                  <w:sz w:val="20"/>
                                  <w:szCs w:val="20"/>
                                </w:rPr>
                              </w:pPr>
                              <w:r w:rsidRPr="00E02212">
                                <w:rPr>
                                  <w:sz w:val="20"/>
                                  <w:szCs w:val="20"/>
                                </w:rPr>
                                <w:t>Local groups, outreach, connections</w:t>
                              </w:r>
                            </w:p>
                          </w:tc>
                        </w:tr>
                        <w:tr w:rsidR="002D7535" w:rsidRPr="00E02212" w14:paraId="07F8C139" w14:textId="77777777" w:rsidTr="00AF0D7C">
                          <w:tc>
                            <w:tcPr>
                              <w:tcW w:w="4678" w:type="dxa"/>
                            </w:tcPr>
                            <w:p w14:paraId="7DEB3E53" w14:textId="77777777" w:rsidR="002D7535" w:rsidRPr="00E02212" w:rsidRDefault="002D7535" w:rsidP="00C000A4">
                              <w:pPr>
                                <w:rPr>
                                  <w:sz w:val="20"/>
                                  <w:szCs w:val="20"/>
                                </w:rPr>
                              </w:pPr>
                              <w:r w:rsidRPr="00E02212">
                                <w:rPr>
                                  <w:sz w:val="20"/>
                                  <w:szCs w:val="20"/>
                                </w:rPr>
                                <w:t>Internal drivers/barriers/facilitators</w:t>
                              </w:r>
                            </w:p>
                          </w:tc>
                          <w:tc>
                            <w:tcPr>
                              <w:tcW w:w="4950" w:type="dxa"/>
                            </w:tcPr>
                            <w:p w14:paraId="44C3008C" w14:textId="77777777" w:rsidR="002D7535" w:rsidRPr="00E02212" w:rsidRDefault="002D7535" w:rsidP="00C000A4">
                              <w:pPr>
                                <w:rPr>
                                  <w:sz w:val="20"/>
                                  <w:szCs w:val="20"/>
                                </w:rPr>
                              </w:pPr>
                              <w:r w:rsidRPr="00E02212">
                                <w:rPr>
                                  <w:sz w:val="20"/>
                                  <w:szCs w:val="20"/>
                                </w:rPr>
                                <w:t>Culture, budget, teamworking</w:t>
                              </w:r>
                            </w:p>
                          </w:tc>
                        </w:tr>
                        <w:tr w:rsidR="002D7535" w:rsidRPr="00E02212" w14:paraId="3E3CC674" w14:textId="77777777" w:rsidTr="00AF0D7C">
                          <w:tc>
                            <w:tcPr>
                              <w:tcW w:w="4678" w:type="dxa"/>
                            </w:tcPr>
                            <w:p w14:paraId="6D194A52" w14:textId="77777777" w:rsidR="002D7535" w:rsidRPr="00E02212" w:rsidRDefault="002D7535" w:rsidP="00C000A4">
                              <w:pPr>
                                <w:rPr>
                                  <w:sz w:val="20"/>
                                  <w:szCs w:val="20"/>
                                </w:rPr>
                              </w:pPr>
                              <w:r w:rsidRPr="00E02212">
                                <w:rPr>
                                  <w:sz w:val="20"/>
                                  <w:szCs w:val="20"/>
                                </w:rPr>
                                <w:t>Starting out/development of involvement</w:t>
                              </w:r>
                            </w:p>
                          </w:tc>
                          <w:tc>
                            <w:tcPr>
                              <w:tcW w:w="4950" w:type="dxa"/>
                            </w:tcPr>
                            <w:p w14:paraId="7E4528D7" w14:textId="77777777" w:rsidR="002D7535" w:rsidRPr="00E02212" w:rsidRDefault="002D7535" w:rsidP="00C000A4">
                              <w:pPr>
                                <w:rPr>
                                  <w:sz w:val="20"/>
                                  <w:szCs w:val="20"/>
                                </w:rPr>
                              </w:pPr>
                              <w:r w:rsidRPr="00E02212">
                                <w:rPr>
                                  <w:sz w:val="20"/>
                                  <w:szCs w:val="20"/>
                                </w:rPr>
                                <w:t>Intuition, new to involvement, small beginnings</w:t>
                              </w:r>
                            </w:p>
                          </w:tc>
                        </w:tr>
                        <w:tr w:rsidR="002D7535" w:rsidRPr="00E02212" w14:paraId="356FCFA9" w14:textId="77777777" w:rsidTr="00AF0D7C">
                          <w:tc>
                            <w:tcPr>
                              <w:tcW w:w="4678" w:type="dxa"/>
                            </w:tcPr>
                            <w:p w14:paraId="3C961DD8" w14:textId="77777777" w:rsidR="002D7535" w:rsidRPr="00E02212" w:rsidRDefault="002D7535" w:rsidP="00C000A4">
                              <w:pPr>
                                <w:rPr>
                                  <w:sz w:val="20"/>
                                  <w:szCs w:val="20"/>
                                </w:rPr>
                              </w:pPr>
                              <w:r w:rsidRPr="00E02212">
                                <w:rPr>
                                  <w:sz w:val="20"/>
                                  <w:szCs w:val="20"/>
                                </w:rPr>
                                <w:t>Approaches/roles/definitions</w:t>
                              </w:r>
                            </w:p>
                          </w:tc>
                          <w:tc>
                            <w:tcPr>
                              <w:tcW w:w="4950" w:type="dxa"/>
                            </w:tcPr>
                            <w:p w14:paraId="6603A8CE" w14:textId="77777777" w:rsidR="002D7535" w:rsidRPr="00E02212" w:rsidRDefault="002D7535" w:rsidP="00C000A4">
                              <w:pPr>
                                <w:rPr>
                                  <w:sz w:val="20"/>
                                  <w:szCs w:val="20"/>
                                </w:rPr>
                              </w:pPr>
                              <w:r w:rsidRPr="00E02212">
                                <w:rPr>
                                  <w:sz w:val="20"/>
                                  <w:szCs w:val="20"/>
                                </w:rPr>
                                <w:t>Co-production, involvement role, advisory group</w:t>
                              </w:r>
                            </w:p>
                          </w:tc>
                        </w:tr>
                        <w:tr w:rsidR="002D7535" w:rsidRPr="00E02212" w14:paraId="2E18CF89" w14:textId="77777777" w:rsidTr="00AF0D7C">
                          <w:tc>
                            <w:tcPr>
                              <w:tcW w:w="4678" w:type="dxa"/>
                            </w:tcPr>
                            <w:p w14:paraId="1D7E64A8" w14:textId="77777777" w:rsidR="002D7535" w:rsidRPr="00E02212" w:rsidRDefault="002D7535" w:rsidP="00C000A4">
                              <w:pPr>
                                <w:rPr>
                                  <w:sz w:val="20"/>
                                  <w:szCs w:val="20"/>
                                </w:rPr>
                              </w:pPr>
                              <w:r w:rsidRPr="00E02212">
                                <w:rPr>
                                  <w:sz w:val="20"/>
                                  <w:szCs w:val="20"/>
                                </w:rPr>
                                <w:t>Diversity/perspectives</w:t>
                              </w:r>
                            </w:p>
                          </w:tc>
                          <w:tc>
                            <w:tcPr>
                              <w:tcW w:w="4950" w:type="dxa"/>
                            </w:tcPr>
                            <w:p w14:paraId="14E847D7" w14:textId="77777777" w:rsidR="002D7535" w:rsidRPr="00E02212" w:rsidRDefault="002D7535" w:rsidP="00C000A4">
                              <w:pPr>
                                <w:rPr>
                                  <w:sz w:val="20"/>
                                  <w:szCs w:val="20"/>
                                </w:rPr>
                              </w:pPr>
                              <w:r w:rsidRPr="00E02212">
                                <w:rPr>
                                  <w:sz w:val="20"/>
                                  <w:szCs w:val="20"/>
                                </w:rPr>
                                <w:t>Age, representativeness, autism</w:t>
                              </w:r>
                            </w:p>
                          </w:tc>
                        </w:tr>
                        <w:tr w:rsidR="002D7535" w:rsidRPr="00E02212" w14:paraId="4E608808" w14:textId="77777777" w:rsidTr="00AF0D7C">
                          <w:tc>
                            <w:tcPr>
                              <w:tcW w:w="4678" w:type="dxa"/>
                            </w:tcPr>
                            <w:p w14:paraId="08DE78BD" w14:textId="77777777" w:rsidR="002D7535" w:rsidRPr="00E02212" w:rsidRDefault="002D7535" w:rsidP="00C000A4">
                              <w:pPr>
                                <w:rPr>
                                  <w:sz w:val="20"/>
                                  <w:szCs w:val="20"/>
                                </w:rPr>
                              </w:pPr>
                              <w:r w:rsidRPr="00E02212">
                                <w:rPr>
                                  <w:sz w:val="20"/>
                                  <w:szCs w:val="20"/>
                                </w:rPr>
                                <w:t>Involvement lead role/leadership</w:t>
                              </w:r>
                            </w:p>
                          </w:tc>
                          <w:tc>
                            <w:tcPr>
                              <w:tcW w:w="4950" w:type="dxa"/>
                            </w:tcPr>
                            <w:p w14:paraId="59CAA674" w14:textId="77777777" w:rsidR="002D7535" w:rsidRPr="00E02212" w:rsidRDefault="002D7535" w:rsidP="00C000A4">
                              <w:pPr>
                                <w:rPr>
                                  <w:sz w:val="20"/>
                                  <w:szCs w:val="20"/>
                                </w:rPr>
                              </w:pPr>
                              <w:r w:rsidRPr="00E02212">
                                <w:rPr>
                                  <w:sz w:val="20"/>
                                  <w:szCs w:val="20"/>
                                </w:rPr>
                                <w:t xml:space="preserve">Modelling, involvement coordinator, a bridge </w:t>
                              </w:r>
                            </w:p>
                          </w:tc>
                        </w:tr>
                        <w:tr w:rsidR="002D7535" w:rsidRPr="00E02212" w14:paraId="71FCE03A" w14:textId="77777777" w:rsidTr="00AF0D7C">
                          <w:tc>
                            <w:tcPr>
                              <w:tcW w:w="4678" w:type="dxa"/>
                            </w:tcPr>
                            <w:p w14:paraId="684F7737" w14:textId="77777777" w:rsidR="002D7535" w:rsidRPr="00E02212" w:rsidRDefault="002D7535" w:rsidP="00C000A4">
                              <w:pPr>
                                <w:rPr>
                                  <w:sz w:val="20"/>
                                  <w:szCs w:val="20"/>
                                </w:rPr>
                              </w:pPr>
                              <w:r w:rsidRPr="00E02212">
                                <w:rPr>
                                  <w:sz w:val="20"/>
                                  <w:szCs w:val="20"/>
                                </w:rPr>
                                <w:t>Managing the involvement process/practicalities</w:t>
                              </w:r>
                            </w:p>
                          </w:tc>
                          <w:tc>
                            <w:tcPr>
                              <w:tcW w:w="4950" w:type="dxa"/>
                            </w:tcPr>
                            <w:p w14:paraId="4B9D70CA" w14:textId="77777777" w:rsidR="002D7535" w:rsidRPr="00E02212" w:rsidRDefault="002D7535" w:rsidP="00C000A4">
                              <w:pPr>
                                <w:rPr>
                                  <w:sz w:val="20"/>
                                  <w:szCs w:val="20"/>
                                </w:rPr>
                              </w:pPr>
                              <w:r w:rsidRPr="00E02212">
                                <w:rPr>
                                  <w:sz w:val="20"/>
                                  <w:szCs w:val="20"/>
                                </w:rPr>
                                <w:t>Tensions, facilitation, timing of meetings</w:t>
                              </w:r>
                            </w:p>
                          </w:tc>
                        </w:tr>
                        <w:tr w:rsidR="002D7535" w:rsidRPr="00E02212" w14:paraId="76AACD9C" w14:textId="77777777" w:rsidTr="00AF0D7C">
                          <w:tc>
                            <w:tcPr>
                              <w:tcW w:w="4678" w:type="dxa"/>
                            </w:tcPr>
                            <w:p w14:paraId="0D331206" w14:textId="77777777" w:rsidR="002D7535" w:rsidRPr="00E02212" w:rsidRDefault="002D7535" w:rsidP="00C000A4">
                              <w:pPr>
                                <w:rPr>
                                  <w:sz w:val="20"/>
                                  <w:szCs w:val="20"/>
                                </w:rPr>
                              </w:pPr>
                              <w:r w:rsidRPr="00E02212">
                                <w:rPr>
                                  <w:sz w:val="20"/>
                                  <w:szCs w:val="20"/>
                                </w:rPr>
                                <w:t>Palliative care specific</w:t>
                              </w:r>
                            </w:p>
                          </w:tc>
                          <w:tc>
                            <w:tcPr>
                              <w:tcW w:w="4950" w:type="dxa"/>
                            </w:tcPr>
                            <w:p w14:paraId="7B473AE1" w14:textId="77777777" w:rsidR="002D7535" w:rsidRPr="00E02212" w:rsidRDefault="002D7535" w:rsidP="00C000A4">
                              <w:pPr>
                                <w:rPr>
                                  <w:sz w:val="20"/>
                                  <w:szCs w:val="20"/>
                                </w:rPr>
                              </w:pPr>
                              <w:r w:rsidRPr="00E02212">
                                <w:rPr>
                                  <w:sz w:val="20"/>
                                  <w:szCs w:val="20"/>
                                </w:rPr>
                                <w:t>Burden, stigma, power</w:t>
                              </w:r>
                            </w:p>
                          </w:tc>
                        </w:tr>
                        <w:tr w:rsidR="002D7535" w:rsidRPr="00E02212" w14:paraId="7488AF1C" w14:textId="77777777" w:rsidTr="00AF0D7C">
                          <w:tc>
                            <w:tcPr>
                              <w:tcW w:w="4678" w:type="dxa"/>
                            </w:tcPr>
                            <w:p w14:paraId="119ECDE4" w14:textId="77777777" w:rsidR="002D7535" w:rsidRPr="00E02212" w:rsidRDefault="002D7535" w:rsidP="00C000A4">
                              <w:pPr>
                                <w:rPr>
                                  <w:sz w:val="20"/>
                                  <w:szCs w:val="20"/>
                                </w:rPr>
                              </w:pPr>
                              <w:r w:rsidRPr="00E02212">
                                <w:rPr>
                                  <w:sz w:val="20"/>
                                  <w:szCs w:val="20"/>
                                </w:rPr>
                                <w:t>Values/principles</w:t>
                              </w:r>
                            </w:p>
                          </w:tc>
                          <w:tc>
                            <w:tcPr>
                              <w:tcW w:w="4950" w:type="dxa"/>
                            </w:tcPr>
                            <w:p w14:paraId="144D4CD1" w14:textId="77777777" w:rsidR="002D7535" w:rsidRPr="00E02212" w:rsidRDefault="002D7535" w:rsidP="00C000A4">
                              <w:pPr>
                                <w:rPr>
                                  <w:sz w:val="20"/>
                                  <w:szCs w:val="20"/>
                                </w:rPr>
                              </w:pPr>
                              <w:r w:rsidRPr="00E02212">
                                <w:rPr>
                                  <w:sz w:val="20"/>
                                  <w:szCs w:val="20"/>
                                </w:rPr>
                                <w:t>Equity, motivation for involvement, acknowledgement</w:t>
                              </w:r>
                            </w:p>
                          </w:tc>
                        </w:tr>
                        <w:tr w:rsidR="002D7535" w:rsidRPr="00E02212" w14:paraId="12660F98" w14:textId="77777777" w:rsidTr="00AF0D7C">
                          <w:tc>
                            <w:tcPr>
                              <w:tcW w:w="4678" w:type="dxa"/>
                            </w:tcPr>
                            <w:p w14:paraId="3AB2C66D" w14:textId="77777777" w:rsidR="002D7535" w:rsidRPr="00E02212" w:rsidRDefault="002D7535" w:rsidP="00C000A4">
                              <w:pPr>
                                <w:rPr>
                                  <w:sz w:val="20"/>
                                  <w:szCs w:val="20"/>
                                </w:rPr>
                              </w:pPr>
                              <w:r w:rsidRPr="00E02212">
                                <w:rPr>
                                  <w:sz w:val="20"/>
                                  <w:szCs w:val="20"/>
                                </w:rPr>
                                <w:t>Involvement at different stages/settings</w:t>
                              </w:r>
                            </w:p>
                          </w:tc>
                          <w:tc>
                            <w:tcPr>
                              <w:tcW w:w="4950" w:type="dxa"/>
                            </w:tcPr>
                            <w:p w14:paraId="777303CF" w14:textId="77777777" w:rsidR="002D7535" w:rsidRPr="00E02212" w:rsidRDefault="002D7535" w:rsidP="00C000A4">
                              <w:pPr>
                                <w:rPr>
                                  <w:sz w:val="20"/>
                                  <w:szCs w:val="20"/>
                                </w:rPr>
                              </w:pPr>
                              <w:r w:rsidRPr="00E02212">
                                <w:rPr>
                                  <w:sz w:val="20"/>
                                  <w:szCs w:val="20"/>
                                </w:rPr>
                                <w:t>PGR students, design stage, trials</w:t>
                              </w:r>
                            </w:p>
                          </w:tc>
                        </w:tr>
                        <w:tr w:rsidR="002D7535" w:rsidRPr="00E02212" w14:paraId="0147AF18" w14:textId="77777777" w:rsidTr="00AF0D7C">
                          <w:tc>
                            <w:tcPr>
                              <w:tcW w:w="4678" w:type="dxa"/>
                            </w:tcPr>
                            <w:p w14:paraId="7070E334" w14:textId="77777777" w:rsidR="002D7535" w:rsidRPr="00E02212" w:rsidRDefault="002D7535" w:rsidP="00C000A4">
                              <w:pPr>
                                <w:rPr>
                                  <w:sz w:val="20"/>
                                  <w:szCs w:val="20"/>
                                </w:rPr>
                              </w:pPr>
                              <w:r w:rsidRPr="00E02212">
                                <w:rPr>
                                  <w:sz w:val="20"/>
                                  <w:szCs w:val="20"/>
                                </w:rPr>
                                <w:t>External drivers/barriers/facilitators</w:t>
                              </w:r>
                            </w:p>
                          </w:tc>
                          <w:tc>
                            <w:tcPr>
                              <w:tcW w:w="4950" w:type="dxa"/>
                            </w:tcPr>
                            <w:p w14:paraId="35C92971" w14:textId="77777777" w:rsidR="002D7535" w:rsidRPr="00E02212" w:rsidRDefault="002D7535" w:rsidP="00C000A4">
                              <w:pPr>
                                <w:rPr>
                                  <w:sz w:val="20"/>
                                  <w:szCs w:val="20"/>
                                </w:rPr>
                              </w:pPr>
                              <w:r w:rsidRPr="00E02212">
                                <w:rPr>
                                  <w:sz w:val="20"/>
                                  <w:szCs w:val="20"/>
                                </w:rPr>
                                <w:t>Funding, NIHR, partnerships</w:t>
                              </w:r>
                            </w:p>
                          </w:tc>
                        </w:tr>
                        <w:tr w:rsidR="002D7535" w:rsidRPr="00E02212" w14:paraId="141ECFC4" w14:textId="77777777" w:rsidTr="00AF0D7C">
                          <w:tc>
                            <w:tcPr>
                              <w:tcW w:w="4678" w:type="dxa"/>
                            </w:tcPr>
                            <w:p w14:paraId="3614D36F" w14:textId="77777777" w:rsidR="002D7535" w:rsidRPr="00E02212" w:rsidRDefault="002D7535" w:rsidP="00C000A4">
                              <w:pPr>
                                <w:rPr>
                                  <w:sz w:val="20"/>
                                  <w:szCs w:val="20"/>
                                </w:rPr>
                              </w:pPr>
                              <w:r w:rsidRPr="00E02212">
                                <w:rPr>
                                  <w:sz w:val="20"/>
                                  <w:szCs w:val="20"/>
                                </w:rPr>
                                <w:t>Experiences of involvement elsewhere</w:t>
                              </w:r>
                            </w:p>
                          </w:tc>
                          <w:tc>
                            <w:tcPr>
                              <w:tcW w:w="4950" w:type="dxa"/>
                            </w:tcPr>
                            <w:p w14:paraId="58000724" w14:textId="77777777" w:rsidR="002D7535" w:rsidRPr="00E02212" w:rsidRDefault="002D7535" w:rsidP="00C000A4">
                              <w:pPr>
                                <w:rPr>
                                  <w:sz w:val="20"/>
                                  <w:szCs w:val="20"/>
                                </w:rPr>
                              </w:pPr>
                              <w:r w:rsidRPr="00E02212">
                                <w:rPr>
                                  <w:sz w:val="20"/>
                                  <w:szCs w:val="20"/>
                                </w:rPr>
                                <w:t>Clinical work, education, ARC</w:t>
                              </w:r>
                            </w:p>
                          </w:tc>
                        </w:tr>
                        <w:tr w:rsidR="002D7535" w:rsidRPr="00E02212" w14:paraId="3A783515" w14:textId="77777777" w:rsidTr="00AF0D7C">
                          <w:tc>
                            <w:tcPr>
                              <w:tcW w:w="4678" w:type="dxa"/>
                            </w:tcPr>
                            <w:p w14:paraId="7D1543F4" w14:textId="77777777" w:rsidR="002D7535" w:rsidRPr="00E02212" w:rsidRDefault="002D7535" w:rsidP="00C000A4">
                              <w:pPr>
                                <w:rPr>
                                  <w:sz w:val="20"/>
                                  <w:szCs w:val="20"/>
                                </w:rPr>
                              </w:pPr>
                              <w:r w:rsidRPr="00E02212">
                                <w:rPr>
                                  <w:sz w:val="20"/>
                                  <w:szCs w:val="20"/>
                                </w:rPr>
                                <w:t>Communication/language</w:t>
                              </w:r>
                            </w:p>
                          </w:tc>
                          <w:tc>
                            <w:tcPr>
                              <w:tcW w:w="4950" w:type="dxa"/>
                            </w:tcPr>
                            <w:p w14:paraId="33DCD8DC" w14:textId="77777777" w:rsidR="002D7535" w:rsidRPr="00E02212" w:rsidRDefault="002D7535" w:rsidP="00C000A4">
                              <w:pPr>
                                <w:rPr>
                                  <w:sz w:val="20"/>
                                  <w:szCs w:val="20"/>
                                </w:rPr>
                              </w:pPr>
                              <w:r w:rsidRPr="00E02212">
                                <w:rPr>
                                  <w:sz w:val="20"/>
                                  <w:szCs w:val="20"/>
                                </w:rPr>
                                <w:t>Listening, not asking us, feedback</w:t>
                              </w:r>
                            </w:p>
                          </w:tc>
                        </w:tr>
                        <w:tr w:rsidR="002D7535" w:rsidRPr="00E02212" w14:paraId="55998C72" w14:textId="77777777" w:rsidTr="00AF0D7C">
                          <w:tc>
                            <w:tcPr>
                              <w:tcW w:w="4678" w:type="dxa"/>
                            </w:tcPr>
                            <w:p w14:paraId="30993335" w14:textId="77777777" w:rsidR="002D7535" w:rsidRPr="00E02212" w:rsidRDefault="002D7535" w:rsidP="00C000A4">
                              <w:pPr>
                                <w:rPr>
                                  <w:sz w:val="20"/>
                                  <w:szCs w:val="20"/>
                                </w:rPr>
                              </w:pPr>
                              <w:r w:rsidRPr="00E02212">
                                <w:rPr>
                                  <w:sz w:val="20"/>
                                  <w:szCs w:val="20"/>
                                </w:rPr>
                                <w:t>Experience in involvement</w:t>
                              </w:r>
                            </w:p>
                          </w:tc>
                          <w:tc>
                            <w:tcPr>
                              <w:tcW w:w="4950" w:type="dxa"/>
                            </w:tcPr>
                            <w:p w14:paraId="004E4429" w14:textId="77777777" w:rsidR="002D7535" w:rsidRPr="00E02212" w:rsidRDefault="002D7535" w:rsidP="00C000A4">
                              <w:pPr>
                                <w:rPr>
                                  <w:sz w:val="20"/>
                                  <w:szCs w:val="20"/>
                                </w:rPr>
                              </w:pPr>
                              <w:r w:rsidRPr="00E02212">
                                <w:rPr>
                                  <w:sz w:val="20"/>
                                  <w:szCs w:val="20"/>
                                </w:rPr>
                                <w:t xml:space="preserve">Expertise, senior staff, </w:t>
                              </w:r>
                            </w:p>
                          </w:tc>
                        </w:tr>
                        <w:tr w:rsidR="002D7535" w:rsidRPr="00E02212" w14:paraId="239868FB" w14:textId="77777777" w:rsidTr="00AF0D7C">
                          <w:tc>
                            <w:tcPr>
                              <w:tcW w:w="4678" w:type="dxa"/>
                            </w:tcPr>
                            <w:p w14:paraId="7EADCA0D" w14:textId="77777777" w:rsidR="002D7535" w:rsidRPr="00E02212" w:rsidRDefault="002D7535" w:rsidP="00C000A4">
                              <w:pPr>
                                <w:rPr>
                                  <w:sz w:val="20"/>
                                  <w:szCs w:val="20"/>
                                </w:rPr>
                              </w:pPr>
                              <w:r w:rsidRPr="00E02212">
                                <w:rPr>
                                  <w:sz w:val="20"/>
                                  <w:szCs w:val="20"/>
                                </w:rPr>
                                <w:t>Training/support/induction</w:t>
                              </w:r>
                            </w:p>
                          </w:tc>
                          <w:tc>
                            <w:tcPr>
                              <w:tcW w:w="4950" w:type="dxa"/>
                            </w:tcPr>
                            <w:p w14:paraId="6C2D5EBD" w14:textId="77777777" w:rsidR="002D7535" w:rsidRPr="00E02212" w:rsidRDefault="002D7535" w:rsidP="00C000A4">
                              <w:pPr>
                                <w:rPr>
                                  <w:sz w:val="20"/>
                                  <w:szCs w:val="20"/>
                                </w:rPr>
                              </w:pPr>
                              <w:r w:rsidRPr="00E02212">
                                <w:rPr>
                                  <w:sz w:val="20"/>
                                  <w:szCs w:val="20"/>
                                </w:rPr>
                                <w:t>Learning, skills, mentoring</w:t>
                              </w:r>
                            </w:p>
                          </w:tc>
                        </w:tr>
                        <w:tr w:rsidR="002D7535" w:rsidRPr="00E02212" w14:paraId="53CF3ED2" w14:textId="77777777" w:rsidTr="00AF0D7C">
                          <w:tc>
                            <w:tcPr>
                              <w:tcW w:w="4678" w:type="dxa"/>
                            </w:tcPr>
                            <w:p w14:paraId="29002373" w14:textId="77777777" w:rsidR="002D7535" w:rsidRPr="00E02212" w:rsidRDefault="002D7535" w:rsidP="00C000A4">
                              <w:pPr>
                                <w:rPr>
                                  <w:sz w:val="20"/>
                                  <w:szCs w:val="20"/>
                                </w:rPr>
                              </w:pPr>
                              <w:r w:rsidRPr="00E02212">
                                <w:rPr>
                                  <w:sz w:val="20"/>
                                  <w:szCs w:val="20"/>
                                </w:rPr>
                                <w:t>Benefits/importance of involvement</w:t>
                              </w:r>
                            </w:p>
                          </w:tc>
                          <w:tc>
                            <w:tcPr>
                              <w:tcW w:w="4950" w:type="dxa"/>
                            </w:tcPr>
                            <w:p w14:paraId="055CCA73" w14:textId="77777777" w:rsidR="002D7535" w:rsidRPr="00E02212" w:rsidRDefault="002D7535" w:rsidP="00C000A4">
                              <w:pPr>
                                <w:rPr>
                                  <w:sz w:val="20"/>
                                  <w:szCs w:val="20"/>
                                </w:rPr>
                              </w:pPr>
                              <w:r w:rsidRPr="00E02212">
                                <w:rPr>
                                  <w:sz w:val="20"/>
                                  <w:szCs w:val="20"/>
                                </w:rPr>
                                <w:t>Benefits in ethics, scepticism</w:t>
                              </w:r>
                            </w:p>
                          </w:tc>
                        </w:tr>
                        <w:tr w:rsidR="002D7535" w:rsidRPr="00E02212" w14:paraId="49F287FD" w14:textId="77777777" w:rsidTr="00AF0D7C">
                          <w:tc>
                            <w:tcPr>
                              <w:tcW w:w="4678" w:type="dxa"/>
                            </w:tcPr>
                            <w:p w14:paraId="50A9DC19" w14:textId="77777777" w:rsidR="002D7535" w:rsidRPr="00E02212" w:rsidRDefault="002D7535" w:rsidP="00C000A4">
                              <w:pPr>
                                <w:rPr>
                                  <w:sz w:val="20"/>
                                  <w:szCs w:val="20"/>
                                </w:rPr>
                              </w:pPr>
                              <w:r w:rsidRPr="00E02212">
                                <w:rPr>
                                  <w:sz w:val="20"/>
                                  <w:szCs w:val="20"/>
                                </w:rPr>
                                <w:t>Evaluation/impact</w:t>
                              </w:r>
                            </w:p>
                          </w:tc>
                          <w:tc>
                            <w:tcPr>
                              <w:tcW w:w="4950" w:type="dxa"/>
                            </w:tcPr>
                            <w:p w14:paraId="1F6D94CF" w14:textId="77777777" w:rsidR="002D7535" w:rsidRPr="00E02212" w:rsidRDefault="002D7535" w:rsidP="00C000A4">
                              <w:pPr>
                                <w:rPr>
                                  <w:sz w:val="20"/>
                                  <w:szCs w:val="20"/>
                                </w:rPr>
                              </w:pPr>
                              <w:r w:rsidRPr="00E02212">
                                <w:rPr>
                                  <w:sz w:val="20"/>
                                  <w:szCs w:val="20"/>
                                </w:rPr>
                                <w:t>Evaluation strategy, forms, audit</w:t>
                              </w:r>
                            </w:p>
                          </w:tc>
                        </w:tr>
                        <w:tr w:rsidR="002D7535" w:rsidRPr="00E02212" w14:paraId="09EB219A" w14:textId="77777777" w:rsidTr="00AF0D7C">
                          <w:tc>
                            <w:tcPr>
                              <w:tcW w:w="4678" w:type="dxa"/>
                            </w:tcPr>
                            <w:p w14:paraId="7857D6FD" w14:textId="77777777" w:rsidR="002D7535" w:rsidRPr="00E02212" w:rsidRDefault="002D7535" w:rsidP="00C000A4">
                              <w:pPr>
                                <w:rPr>
                                  <w:sz w:val="20"/>
                                  <w:szCs w:val="20"/>
                                </w:rPr>
                              </w:pPr>
                              <w:r w:rsidRPr="00E02212">
                                <w:rPr>
                                  <w:sz w:val="20"/>
                                  <w:szCs w:val="20"/>
                                </w:rPr>
                                <w:t>Emotions</w:t>
                              </w:r>
                            </w:p>
                          </w:tc>
                          <w:tc>
                            <w:tcPr>
                              <w:tcW w:w="4950" w:type="dxa"/>
                            </w:tcPr>
                            <w:p w14:paraId="5CDF9F32" w14:textId="77777777" w:rsidR="002D7535" w:rsidRPr="00E02212" w:rsidRDefault="002D7535" w:rsidP="00C000A4">
                              <w:pPr>
                                <w:rPr>
                                  <w:sz w:val="20"/>
                                  <w:szCs w:val="20"/>
                                </w:rPr>
                              </w:pPr>
                              <w:r w:rsidRPr="00E02212">
                                <w:rPr>
                                  <w:sz w:val="20"/>
                                  <w:szCs w:val="20"/>
                                </w:rPr>
                                <w:t>Nervous, passionate, sensitive</w:t>
                              </w:r>
                            </w:p>
                          </w:tc>
                        </w:tr>
                      </w:tbl>
                      <w:p w14:paraId="1C74BBA8" w14:textId="77777777" w:rsidR="002D7535" w:rsidRDefault="002D7535" w:rsidP="002D7535"/>
                    </w:txbxContent>
                  </v:textbox>
                </v:shape>
              </v:group>
            </w:pict>
          </mc:Fallback>
        </mc:AlternateContent>
      </w:r>
    </w:p>
    <w:p w14:paraId="7346EE55" w14:textId="77777777" w:rsidR="002D7535" w:rsidRPr="002D7535" w:rsidRDefault="002D7535" w:rsidP="002D7535">
      <w:pPr>
        <w:rPr>
          <w:rFonts w:cstheme="minorHAnsi"/>
          <w:sz w:val="24"/>
          <w:szCs w:val="24"/>
          <w:u w:color="000000"/>
          <w:lang w:val="en-US" w:eastAsia="en-GB"/>
        </w:rPr>
      </w:pPr>
    </w:p>
    <w:p w14:paraId="033217D0" w14:textId="77777777" w:rsidR="002D7535" w:rsidRPr="002D7535" w:rsidRDefault="002D7535" w:rsidP="002D7535">
      <w:pPr>
        <w:rPr>
          <w:rFonts w:cstheme="minorHAnsi"/>
          <w:sz w:val="24"/>
          <w:szCs w:val="24"/>
          <w:u w:color="000000"/>
          <w:lang w:val="en-US" w:eastAsia="en-GB"/>
        </w:rPr>
      </w:pPr>
    </w:p>
    <w:p w14:paraId="33C82D74" w14:textId="77777777" w:rsidR="002D7535" w:rsidRPr="002D7535" w:rsidRDefault="002D7535" w:rsidP="002D7535">
      <w:pPr>
        <w:rPr>
          <w:rFonts w:cstheme="minorHAnsi"/>
          <w:sz w:val="24"/>
          <w:szCs w:val="24"/>
          <w:u w:color="000000"/>
          <w:lang w:val="en-US" w:eastAsia="en-GB"/>
        </w:rPr>
      </w:pPr>
    </w:p>
    <w:p w14:paraId="21847909" w14:textId="77777777" w:rsidR="002D7535" w:rsidRPr="002D7535" w:rsidRDefault="002D7535" w:rsidP="002D7535">
      <w:pPr>
        <w:rPr>
          <w:rFonts w:cstheme="minorHAnsi"/>
          <w:sz w:val="24"/>
          <w:szCs w:val="24"/>
          <w:u w:color="000000"/>
          <w:lang w:val="en-US" w:eastAsia="en-GB"/>
        </w:rPr>
      </w:pPr>
    </w:p>
    <w:p w14:paraId="72241A18" w14:textId="77777777" w:rsidR="002D7535" w:rsidRPr="002D7535" w:rsidRDefault="002D7535" w:rsidP="002D7535">
      <w:pPr>
        <w:rPr>
          <w:rFonts w:cstheme="minorHAnsi"/>
          <w:sz w:val="24"/>
          <w:szCs w:val="24"/>
          <w:u w:color="000000"/>
          <w:lang w:val="en-US" w:eastAsia="en-GB"/>
        </w:rPr>
      </w:pPr>
    </w:p>
    <w:p w14:paraId="6E0A0406" w14:textId="77777777" w:rsidR="002D7535" w:rsidRPr="002D7535" w:rsidRDefault="002D7535" w:rsidP="002D7535">
      <w:pPr>
        <w:rPr>
          <w:rFonts w:cstheme="minorHAnsi"/>
          <w:sz w:val="24"/>
          <w:szCs w:val="24"/>
          <w:u w:color="000000"/>
          <w:lang w:val="en-US" w:eastAsia="en-GB"/>
        </w:rPr>
      </w:pPr>
    </w:p>
    <w:p w14:paraId="11495D62" w14:textId="77777777" w:rsidR="002D7535" w:rsidRPr="002D7535" w:rsidRDefault="002D7535" w:rsidP="002D7535">
      <w:pPr>
        <w:rPr>
          <w:rFonts w:cstheme="minorHAnsi"/>
          <w:sz w:val="24"/>
          <w:szCs w:val="24"/>
          <w:u w:color="000000"/>
          <w:lang w:val="en-US" w:eastAsia="en-GB"/>
        </w:rPr>
      </w:pPr>
    </w:p>
    <w:p w14:paraId="46902E2D" w14:textId="77777777" w:rsidR="002D7535" w:rsidRPr="002D7535" w:rsidRDefault="002D7535" w:rsidP="002D7535">
      <w:pPr>
        <w:rPr>
          <w:rFonts w:cstheme="minorHAnsi"/>
          <w:sz w:val="24"/>
          <w:szCs w:val="24"/>
          <w:u w:color="000000"/>
          <w:lang w:val="en-US" w:eastAsia="en-GB"/>
        </w:rPr>
      </w:pPr>
    </w:p>
    <w:p w14:paraId="24484951" w14:textId="77777777" w:rsidR="002D7535" w:rsidRPr="002D7535" w:rsidRDefault="002D7535" w:rsidP="002D7535">
      <w:pPr>
        <w:spacing w:after="0" w:line="240" w:lineRule="auto"/>
        <w:rPr>
          <w:sz w:val="24"/>
          <w:szCs w:val="24"/>
        </w:rPr>
      </w:pPr>
    </w:p>
    <w:p w14:paraId="04318185" w14:textId="77777777" w:rsidR="002D7535" w:rsidRPr="002D7535" w:rsidRDefault="002D7535" w:rsidP="002D7535">
      <w:pPr>
        <w:spacing w:after="0" w:line="240" w:lineRule="auto"/>
        <w:rPr>
          <w:sz w:val="24"/>
          <w:szCs w:val="24"/>
        </w:rPr>
      </w:pPr>
    </w:p>
    <w:p w14:paraId="7A427DAA" w14:textId="77777777" w:rsidR="002D7535" w:rsidRPr="002D7535" w:rsidRDefault="002D7535" w:rsidP="002D7535">
      <w:pPr>
        <w:spacing w:after="0" w:line="240" w:lineRule="auto"/>
        <w:rPr>
          <w:sz w:val="24"/>
          <w:szCs w:val="24"/>
        </w:rPr>
      </w:pPr>
    </w:p>
    <w:p w14:paraId="63DBE55B" w14:textId="77777777" w:rsidR="002D7535" w:rsidRPr="002D7535" w:rsidRDefault="002D7535" w:rsidP="002D7535">
      <w:pPr>
        <w:spacing w:after="0" w:line="240" w:lineRule="auto"/>
        <w:rPr>
          <w:sz w:val="24"/>
          <w:szCs w:val="24"/>
        </w:rPr>
      </w:pPr>
    </w:p>
    <w:p w14:paraId="05FAC4FB" w14:textId="77777777" w:rsidR="002D7535" w:rsidRPr="002D7535" w:rsidRDefault="002D7535" w:rsidP="002D7535">
      <w:pPr>
        <w:spacing w:after="0" w:line="240" w:lineRule="auto"/>
        <w:rPr>
          <w:sz w:val="24"/>
          <w:szCs w:val="24"/>
        </w:rPr>
      </w:pPr>
    </w:p>
    <w:p w14:paraId="00637A66" w14:textId="007265C5" w:rsidR="002D7535" w:rsidRPr="002D7535" w:rsidRDefault="002D7535" w:rsidP="002D7535">
      <w:pPr>
        <w:spacing w:after="0" w:line="240" w:lineRule="auto"/>
        <w:rPr>
          <w:sz w:val="24"/>
          <w:szCs w:val="24"/>
        </w:rPr>
      </w:pPr>
      <w:r w:rsidRPr="002D7535">
        <w:rPr>
          <w:sz w:val="24"/>
          <w:szCs w:val="24"/>
        </w:rPr>
        <w:t>However, I felt it was all still very tangled and somewhat chaotic and this didn’t sit comfortably with me (</w:t>
      </w:r>
      <w:hyperlink w:anchor="Figure6" w:history="1">
        <w:r w:rsidRPr="00D67A12">
          <w:rPr>
            <w:rStyle w:val="Hyperlink"/>
            <w:b/>
            <w:bCs/>
            <w:sz w:val="24"/>
            <w:szCs w:val="24"/>
          </w:rPr>
          <w:t>Figure 6. The chaos of initial theme development</w:t>
        </w:r>
      </w:hyperlink>
      <w:r w:rsidRPr="002D7535">
        <w:rPr>
          <w:sz w:val="24"/>
          <w:szCs w:val="24"/>
        </w:rPr>
        <w:t xml:space="preserve">). </w:t>
      </w:r>
    </w:p>
    <w:p w14:paraId="035B4ACA" w14:textId="77777777" w:rsidR="002D7535" w:rsidRPr="002D7535" w:rsidRDefault="002D7535" w:rsidP="002D7535">
      <w:pPr>
        <w:rPr>
          <w:sz w:val="24"/>
          <w:szCs w:val="24"/>
        </w:rPr>
      </w:pPr>
      <w:r w:rsidRPr="002D7535">
        <w:rPr>
          <w:noProof/>
          <w:sz w:val="24"/>
          <w:szCs w:val="24"/>
        </w:rPr>
        <mc:AlternateContent>
          <mc:Choice Requires="wpg">
            <w:drawing>
              <wp:anchor distT="0" distB="0" distL="114300" distR="114300" simplePos="0" relativeHeight="251749376" behindDoc="0" locked="0" layoutInCell="1" allowOverlap="1" wp14:anchorId="26B0602D" wp14:editId="576674D0">
                <wp:simplePos x="0" y="0"/>
                <wp:positionH relativeFrom="column">
                  <wp:posOffset>450619</wp:posOffset>
                </wp:positionH>
                <wp:positionV relativeFrom="paragraph">
                  <wp:posOffset>112857</wp:posOffset>
                </wp:positionV>
                <wp:extent cx="4892040" cy="2556163"/>
                <wp:effectExtent l="0" t="0" r="0" b="0"/>
                <wp:wrapNone/>
                <wp:docPr id="618055268" name="Group 618055268"/>
                <wp:cNvGraphicFramePr/>
                <a:graphic xmlns:a="http://schemas.openxmlformats.org/drawingml/2006/main">
                  <a:graphicData uri="http://schemas.microsoft.com/office/word/2010/wordprocessingGroup">
                    <wpg:wgp>
                      <wpg:cNvGrpSpPr/>
                      <wpg:grpSpPr>
                        <a:xfrm>
                          <a:off x="0" y="0"/>
                          <a:ext cx="4892040" cy="2556163"/>
                          <a:chOff x="0" y="0"/>
                          <a:chExt cx="5852160" cy="2655570"/>
                        </a:xfrm>
                      </wpg:grpSpPr>
                      <wps:wsp>
                        <wps:cNvPr id="94214334" name="Text Box 94214334"/>
                        <wps:cNvSpPr txBox="1"/>
                        <wps:spPr>
                          <a:xfrm>
                            <a:off x="0" y="0"/>
                            <a:ext cx="5852160" cy="2655570"/>
                          </a:xfrm>
                          <a:prstGeom prst="rect">
                            <a:avLst/>
                          </a:prstGeom>
                          <a:noFill/>
                          <a:ln w="6350">
                            <a:noFill/>
                          </a:ln>
                        </wps:spPr>
                        <wps:txbx>
                          <w:txbxContent>
                            <w:p w14:paraId="24EC1C77" w14:textId="77777777" w:rsidR="002D7535" w:rsidRDefault="002D7535" w:rsidP="002D7535">
                              <w:r>
                                <w:rPr>
                                  <w:noProof/>
                                  <w:sz w:val="24"/>
                                  <w:szCs w:val="24"/>
                                </w:rPr>
                                <w:drawing>
                                  <wp:inline distT="0" distB="0" distL="0" distR="0" wp14:anchorId="32ADB0B3" wp14:editId="4C6088EF">
                                    <wp:extent cx="3436620" cy="2165698"/>
                                    <wp:effectExtent l="0" t="0" r="0" b="6350"/>
                                    <wp:docPr id="831195189" name="Picture 831195189"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52364" cy="217562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1465318" name="Text Box 631465318"/>
                        <wps:cNvSpPr txBox="1"/>
                        <wps:spPr>
                          <a:xfrm>
                            <a:off x="109386" y="2325456"/>
                            <a:ext cx="3830673" cy="289902"/>
                          </a:xfrm>
                          <a:prstGeom prst="rect">
                            <a:avLst/>
                          </a:prstGeom>
                          <a:noFill/>
                          <a:ln w="6350">
                            <a:noFill/>
                          </a:ln>
                        </wps:spPr>
                        <wps:txbx>
                          <w:txbxContent>
                            <w:p w14:paraId="2E7224B9" w14:textId="77777777" w:rsidR="002D7535" w:rsidRPr="00B11C2C" w:rsidRDefault="002D7535" w:rsidP="002D7535">
                              <w:pPr>
                                <w:rPr>
                                  <w:b/>
                                  <w:bCs/>
                                  <w:sz w:val="20"/>
                                  <w:szCs w:val="20"/>
                                </w:rPr>
                              </w:pPr>
                              <w:bookmarkStart w:id="175" w:name="Figure6"/>
                              <w:bookmarkEnd w:id="175"/>
                              <w:r w:rsidRPr="00B11C2C">
                                <w:rPr>
                                  <w:b/>
                                  <w:bCs/>
                                  <w:sz w:val="20"/>
                                  <w:szCs w:val="20"/>
                                </w:rPr>
                                <w:t xml:space="preserve">Figure </w:t>
                              </w:r>
                              <w:r>
                                <w:rPr>
                                  <w:b/>
                                  <w:bCs/>
                                  <w:sz w:val="20"/>
                                  <w:szCs w:val="20"/>
                                </w:rPr>
                                <w:t>6</w:t>
                              </w:r>
                              <w:r w:rsidRPr="00B11C2C">
                                <w:rPr>
                                  <w:b/>
                                  <w:bCs/>
                                  <w:sz w:val="20"/>
                                  <w:szCs w:val="20"/>
                                </w:rPr>
                                <w:t xml:space="preserve">. </w:t>
                              </w:r>
                              <w:r>
                                <w:rPr>
                                  <w:b/>
                                  <w:bCs/>
                                  <w:sz w:val="20"/>
                                  <w:szCs w:val="20"/>
                                </w:rPr>
                                <w:t>The chaos of i</w:t>
                              </w:r>
                              <w:r w:rsidRPr="00B11C2C">
                                <w:rPr>
                                  <w:b/>
                                  <w:bCs/>
                                  <w:sz w:val="20"/>
                                  <w:szCs w:val="20"/>
                                </w:rPr>
                                <w:t xml:space="preserve">nitial </w:t>
                              </w:r>
                              <w:r>
                                <w:rPr>
                                  <w:b/>
                                  <w:bCs/>
                                  <w:sz w:val="20"/>
                                  <w:szCs w:val="20"/>
                                </w:rPr>
                                <w:t>t</w:t>
                              </w:r>
                              <w:r w:rsidRPr="00B11C2C">
                                <w:rPr>
                                  <w:b/>
                                  <w:bCs/>
                                  <w:sz w:val="20"/>
                                  <w:szCs w:val="20"/>
                                </w:rPr>
                                <w:t xml:space="preserve">heme </w:t>
                              </w:r>
                              <w:r>
                                <w:rPr>
                                  <w:b/>
                                  <w:bCs/>
                                  <w:sz w:val="20"/>
                                  <w:szCs w:val="20"/>
                                </w:rPr>
                                <w:t>d</w:t>
                              </w:r>
                              <w:r w:rsidRPr="00B11C2C">
                                <w:rPr>
                                  <w:b/>
                                  <w:bCs/>
                                  <w:sz w:val="20"/>
                                  <w:szCs w:val="20"/>
                                </w:rPr>
                                <w:t xml:space="preserve">evelop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B0602D" id="Group 618055268" o:spid="_x0000_s1095" style="position:absolute;margin-left:35.5pt;margin-top:8.9pt;width:385.2pt;height:201.25pt;z-index:251749376;mso-width-relative:margin;mso-height-relative:margin" coordsize="58521,26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674zgIAAFoIAAAOAAAAZHJzL2Uyb0RvYy54bWzsVltP2zAUfp+0/2D5feQe2qgp6mCgSQiQ&#10;YOLZdZwmUmJ7tkvCfv2OnaSFMmlTJ/a0F9f28bl95zsnXZz1bYOemNK14DkOTnyMGKeiqPkmx98e&#10;Lj/NMNKG8II0grMcPzONz5YfPyw6mbFQVKIpmEJghOuskzmujJGZ52lasZboEyEZB2EpVEsMHNXG&#10;KxTpwHrbeKHvp14nVCGVoExruL0YhHjp7Jclo+a2LDUzqMkxxGbcqty6tqu3XJBso4isajqGQY6I&#10;oiU1B6c7UxfEELRV9RtTbU2V0KI0J1S0nijLmjKXA2QT+AfZXCmxlS6XTdZt5A4mgPYAp6PN0pun&#10;KyXv5Z0CJDq5ASzcyebSl6q1vxAl6h1kzzvIWG8Qhct4Ng/9GJClIAuTJA3SaACVVoD8Gz1afRk1&#10;k1kSBumkmSZJcurK4U2OvVfhdBIIovcY6L/D4L4ikjlodQYY3ClUFzmex2EQR1GMESctsPXBpvlZ&#10;9GgncCg5FYsZMj1Igfc2ZRuhhss/he63AJBMKm2umGiR3eRYAZ0dy8jTtTbgErCanlivXFzWTQP3&#10;JGs46nKcRonvFHYS0Gg4KO6DtTvTr3sHQBxOmaxF8QwJKjG0jJb0soYgrok2d0RBj0DloO/NLSxl&#10;I8CZGHcYVUL9+NW9fQ9lAylGHfRcjvX3LVEMo+Yrh4LOg9hSybhDnJyGcFAvJeuXEr5tzwW0dQAT&#10;RlK3te9NM21LJdpHGA8r6xVEhFPwnWMzbc/NMAlgvFC2WrlH0JaSmGt+L6k1bbG0ED/0j0TJsQ4G&#10;aHEjJgqR7KAcw9uhIKutEWXtamWBHlAd8Qc6D6x5d16nURCnSRTAMD4g9l5yHLMDfx7NUoxs90dh&#10;Eifp0P3TfIhmkZ+eRuN8mM3nvmPYrsn3BP53HHcDal+N/xx/b467SQ4fMDewxo+t/UK+PLue2P8l&#10;WP4EAAD//wMAUEsDBBQABgAIAAAAIQB6Ga1c4AAAAAkBAAAPAAAAZHJzL2Rvd25yZXYueG1sTI/B&#10;TsMwDIbvSLxDZCRuLM1W2FSaTtMEnCYkNiTELWu8tlrjVE3Wdm+POcHR/q3f35evJ9eKAfvQeNKg&#10;ZgkIpNLbhioNn4fXhxWIEA1Z03pCDVcMsC5ub3KTWT/SBw77WAkuoZAZDXWMXSZlKGt0Jsx8h8TZ&#10;yffORB77StrejFzuWjlPkifpTEP8oTYdbmssz/uL0/A2mnGzUC/D7nzaXr8Pj+9fO4Va399Nm2cQ&#10;Eaf4dwy/+IwOBTMd/YVsEK2GpWKVyPslG3C+SlUK4qghnScLkEUu/xsUPwAAAP//AwBQSwECLQAU&#10;AAYACAAAACEAtoM4kv4AAADhAQAAEwAAAAAAAAAAAAAAAAAAAAAAW0NvbnRlbnRfVHlwZXNdLnht&#10;bFBLAQItABQABgAIAAAAIQA4/SH/1gAAAJQBAAALAAAAAAAAAAAAAAAAAC8BAABfcmVscy8ucmVs&#10;c1BLAQItABQABgAIAAAAIQAXw674zgIAAFoIAAAOAAAAAAAAAAAAAAAAAC4CAABkcnMvZTJvRG9j&#10;LnhtbFBLAQItABQABgAIAAAAIQB6Ga1c4AAAAAkBAAAPAAAAAAAAAAAAAAAAACgFAABkcnMvZG93&#10;bnJldi54bWxQSwUGAAAAAAQABADzAAAANQYAAAAA&#10;">
                <v:shape id="Text Box 94214334" o:spid="_x0000_s1096" type="#_x0000_t202" style="position:absolute;width:58521;height:2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JNdywAAAOEAAAAPAAAAZHJzL2Rvd25yZXYueG1sRI9Pa8JA&#10;FMTvBb/D8gre6saYikZXkYC0lPbgn4u3Z/aZhGbfxuyqqZ/eLRR6HGbmN8x82ZlaXKl1lWUFw0EE&#10;gji3uuJCwX63fpmAcB5ZY22ZFPyQg+Wi9zTHVNsbb+i69YUIEHYpKii9b1IpXV6SQTewDXHwTrY1&#10;6INsC6lbvAW4qWUcRWNpsOKwUGJDWUn59/ZiFHxk6y/cHGMzudfZ2+dp1Zz3h1el+s/dagbCU+f/&#10;w3/td61gmsTDZDRK4PdReANy8QAAAP//AwBQSwECLQAUAAYACAAAACEA2+H2y+4AAACFAQAAEwAA&#10;AAAAAAAAAAAAAAAAAAAAW0NvbnRlbnRfVHlwZXNdLnhtbFBLAQItABQABgAIAAAAIQBa9CxbvwAA&#10;ABUBAAALAAAAAAAAAAAAAAAAAB8BAABfcmVscy8ucmVsc1BLAQItABQABgAIAAAAIQDY4JNdywAA&#10;AOEAAAAPAAAAAAAAAAAAAAAAAAcCAABkcnMvZG93bnJldi54bWxQSwUGAAAAAAMAAwC3AAAA/wIA&#10;AAAA&#10;" filled="f" stroked="f" strokeweight=".5pt">
                  <v:textbox>
                    <w:txbxContent>
                      <w:p w14:paraId="24EC1C77" w14:textId="77777777" w:rsidR="002D7535" w:rsidRDefault="002D7535" w:rsidP="002D7535">
                        <w:r>
                          <w:rPr>
                            <w:noProof/>
                            <w:sz w:val="24"/>
                            <w:szCs w:val="24"/>
                          </w:rPr>
                          <w:drawing>
                            <wp:inline distT="0" distB="0" distL="0" distR="0" wp14:anchorId="32ADB0B3" wp14:editId="4C6088EF">
                              <wp:extent cx="3436620" cy="2165698"/>
                              <wp:effectExtent l="0" t="0" r="0" b="6350"/>
                              <wp:docPr id="831195189" name="Picture 831195189"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52364" cy="2175620"/>
                                      </a:xfrm>
                                      <a:prstGeom prst="rect">
                                        <a:avLst/>
                                      </a:prstGeom>
                                    </pic:spPr>
                                  </pic:pic>
                                </a:graphicData>
                              </a:graphic>
                            </wp:inline>
                          </w:drawing>
                        </w:r>
                      </w:p>
                    </w:txbxContent>
                  </v:textbox>
                </v:shape>
                <v:shape id="Text Box 631465318" o:spid="_x0000_s1097" type="#_x0000_t202" style="position:absolute;left:1093;top:23254;width:38307;height:2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56cyQAAAOIAAAAPAAAAZHJzL2Rvd25yZXYueG1sRE9Na8JA&#10;EL0X+h+WKfRWN9EaJHUNISCWUg9GL71Ns2MSmp2N2a2m/fXuQfD4eN/LbDSdONPgWssK4kkEgriy&#10;uuVawWG/flmAcB5ZY2eZFPyRg2z1+LDEVNsL7+hc+lqEEHYpKmi871MpXdWQQTexPXHgjnYw6AMc&#10;aqkHvIRw08lpFCXSYMuhocGeioaqn/LXKPgo1lvcfU/N4r8rNp/HvD8dvuZKPT+N+RsIT6O/i2/u&#10;d60gmcWvyXwWh83hUrgDcnUFAAD//wMAUEsBAi0AFAAGAAgAAAAhANvh9svuAAAAhQEAABMAAAAA&#10;AAAAAAAAAAAAAAAAAFtDb250ZW50X1R5cGVzXS54bWxQSwECLQAUAAYACAAAACEAWvQsW78AAAAV&#10;AQAACwAAAAAAAAAAAAAAAAAfAQAAX3JlbHMvLnJlbHNQSwECLQAUAAYACAAAACEATa+enMkAAADi&#10;AAAADwAAAAAAAAAAAAAAAAAHAgAAZHJzL2Rvd25yZXYueG1sUEsFBgAAAAADAAMAtwAAAP0CAAAA&#10;AA==&#10;" filled="f" stroked="f" strokeweight=".5pt">
                  <v:textbox>
                    <w:txbxContent>
                      <w:p w14:paraId="2E7224B9" w14:textId="77777777" w:rsidR="002D7535" w:rsidRPr="00B11C2C" w:rsidRDefault="002D7535" w:rsidP="002D7535">
                        <w:pPr>
                          <w:rPr>
                            <w:b/>
                            <w:bCs/>
                            <w:sz w:val="20"/>
                            <w:szCs w:val="20"/>
                          </w:rPr>
                        </w:pPr>
                        <w:bookmarkStart w:id="176" w:name="Figure6"/>
                        <w:bookmarkEnd w:id="176"/>
                        <w:r w:rsidRPr="00B11C2C">
                          <w:rPr>
                            <w:b/>
                            <w:bCs/>
                            <w:sz w:val="20"/>
                            <w:szCs w:val="20"/>
                          </w:rPr>
                          <w:t xml:space="preserve">Figure </w:t>
                        </w:r>
                        <w:r>
                          <w:rPr>
                            <w:b/>
                            <w:bCs/>
                            <w:sz w:val="20"/>
                            <w:szCs w:val="20"/>
                          </w:rPr>
                          <w:t>6</w:t>
                        </w:r>
                        <w:r w:rsidRPr="00B11C2C">
                          <w:rPr>
                            <w:b/>
                            <w:bCs/>
                            <w:sz w:val="20"/>
                            <w:szCs w:val="20"/>
                          </w:rPr>
                          <w:t xml:space="preserve">. </w:t>
                        </w:r>
                        <w:r>
                          <w:rPr>
                            <w:b/>
                            <w:bCs/>
                            <w:sz w:val="20"/>
                            <w:szCs w:val="20"/>
                          </w:rPr>
                          <w:t>The chaos of i</w:t>
                        </w:r>
                        <w:r w:rsidRPr="00B11C2C">
                          <w:rPr>
                            <w:b/>
                            <w:bCs/>
                            <w:sz w:val="20"/>
                            <w:szCs w:val="20"/>
                          </w:rPr>
                          <w:t xml:space="preserve">nitial </w:t>
                        </w:r>
                        <w:r>
                          <w:rPr>
                            <w:b/>
                            <w:bCs/>
                            <w:sz w:val="20"/>
                            <w:szCs w:val="20"/>
                          </w:rPr>
                          <w:t>t</w:t>
                        </w:r>
                        <w:r w:rsidRPr="00B11C2C">
                          <w:rPr>
                            <w:b/>
                            <w:bCs/>
                            <w:sz w:val="20"/>
                            <w:szCs w:val="20"/>
                          </w:rPr>
                          <w:t xml:space="preserve">heme </w:t>
                        </w:r>
                        <w:r>
                          <w:rPr>
                            <w:b/>
                            <w:bCs/>
                            <w:sz w:val="20"/>
                            <w:szCs w:val="20"/>
                          </w:rPr>
                          <w:t>d</w:t>
                        </w:r>
                        <w:r w:rsidRPr="00B11C2C">
                          <w:rPr>
                            <w:b/>
                            <w:bCs/>
                            <w:sz w:val="20"/>
                            <w:szCs w:val="20"/>
                          </w:rPr>
                          <w:t xml:space="preserve">evelopment </w:t>
                        </w:r>
                      </w:p>
                    </w:txbxContent>
                  </v:textbox>
                </v:shape>
              </v:group>
            </w:pict>
          </mc:Fallback>
        </mc:AlternateContent>
      </w:r>
      <w:r w:rsidRPr="002D7535">
        <w:rPr>
          <w:sz w:val="24"/>
          <w:szCs w:val="24"/>
        </w:rPr>
        <w:br w:type="page"/>
      </w:r>
    </w:p>
    <w:p w14:paraId="6050CF8B" w14:textId="77777777" w:rsidR="002D7535" w:rsidRPr="002D7535" w:rsidRDefault="002D7535" w:rsidP="002D7535">
      <w:pPr>
        <w:spacing w:after="0" w:line="240" w:lineRule="auto"/>
        <w:rPr>
          <w:sz w:val="24"/>
          <w:szCs w:val="24"/>
        </w:rPr>
      </w:pPr>
      <w:r w:rsidRPr="002D7535">
        <w:rPr>
          <w:sz w:val="24"/>
          <w:szCs w:val="24"/>
        </w:rPr>
        <w:lastRenderedPageBreak/>
        <w:t>In particular, I was conscious that some of the initial themes were largely descriptive, for example ‘Approaches/roles/definitions’ and ‘Evaluation/impact’. This at first concerned me as I wanted to produce something more insightful than simply a summary of what the sites did and how they did it. However, conversely, other initial themes were more interpretative in nature, for example ‘Experiences of involvement elsewhere’ and ‘Starting out/development of involvement’. I found it helped to both put this into writing and to verbalise it with a trusted mentor who has known me and my work for some years.</w:t>
      </w:r>
    </w:p>
    <w:p w14:paraId="1736FD7F" w14:textId="77777777" w:rsidR="002D7535" w:rsidRPr="002D7535" w:rsidRDefault="002D7535" w:rsidP="002D7535">
      <w:pPr>
        <w:spacing w:after="0" w:line="240" w:lineRule="auto"/>
        <w:rPr>
          <w:sz w:val="24"/>
          <w:szCs w:val="24"/>
        </w:rPr>
      </w:pPr>
    </w:p>
    <w:p w14:paraId="33A7B758" w14:textId="52A33853" w:rsidR="002D7535" w:rsidRPr="002D7535" w:rsidRDefault="006650A4" w:rsidP="002D7535">
      <w:pPr>
        <w:spacing w:after="0" w:line="240" w:lineRule="auto"/>
        <w:rPr>
          <w:b/>
          <w:bCs/>
          <w:sz w:val="24"/>
          <w:szCs w:val="24"/>
        </w:rPr>
      </w:pPr>
      <w:bookmarkStart w:id="177" w:name="Developing4422"/>
      <w:bookmarkEnd w:id="177"/>
      <w:r>
        <w:rPr>
          <w:b/>
          <w:bCs/>
          <w:sz w:val="24"/>
          <w:szCs w:val="24"/>
        </w:rPr>
        <w:t xml:space="preserve">4.4.2.2 </w:t>
      </w:r>
      <w:r w:rsidR="002D7535" w:rsidRPr="002D7535">
        <w:rPr>
          <w:b/>
          <w:bCs/>
          <w:sz w:val="24"/>
          <w:szCs w:val="24"/>
        </w:rPr>
        <w:t>Developing and reviewing themes</w:t>
      </w:r>
    </w:p>
    <w:p w14:paraId="44318C60" w14:textId="77777777" w:rsidR="002D7535" w:rsidRPr="002D7535" w:rsidRDefault="002D7535" w:rsidP="002D7535">
      <w:pPr>
        <w:spacing w:after="0" w:line="240" w:lineRule="auto"/>
        <w:rPr>
          <w:sz w:val="24"/>
          <w:szCs w:val="24"/>
        </w:rPr>
      </w:pPr>
    </w:p>
    <w:p w14:paraId="3BE31DCF" w14:textId="04D7050B" w:rsidR="002D7535" w:rsidRPr="002D7535" w:rsidRDefault="002D7535" w:rsidP="002D7535">
      <w:pPr>
        <w:spacing w:after="0" w:line="240" w:lineRule="auto"/>
        <w:rPr>
          <w:sz w:val="24"/>
          <w:szCs w:val="24"/>
        </w:rPr>
      </w:pPr>
      <w:r w:rsidRPr="002D7535">
        <w:rPr>
          <w:sz w:val="24"/>
          <w:szCs w:val="24"/>
        </w:rPr>
        <w:t>I then embarked on the process of developing and reviewing the 18 initial themes and carried out a number of tasks to this end. I reviewed the candidate themes against firstly the coded data extracts and then the full dataset. I used Braun and Clarke’s theme evaluation questions (2022, p</w:t>
      </w:r>
      <w:r w:rsidR="00174FA4">
        <w:rPr>
          <w:sz w:val="24"/>
          <w:szCs w:val="24"/>
        </w:rPr>
        <w:t xml:space="preserve">. </w:t>
      </w:r>
      <w:r w:rsidRPr="002D7535">
        <w:rPr>
          <w:sz w:val="24"/>
          <w:szCs w:val="24"/>
        </w:rPr>
        <w:t>85):</w:t>
      </w:r>
    </w:p>
    <w:p w14:paraId="12FB6D5C" w14:textId="77777777" w:rsidR="002D7535" w:rsidRPr="002D7535" w:rsidRDefault="002D7535" w:rsidP="002D7535">
      <w:pPr>
        <w:spacing w:after="0" w:line="240" w:lineRule="auto"/>
        <w:rPr>
          <w:sz w:val="24"/>
          <w:szCs w:val="24"/>
        </w:rPr>
      </w:pPr>
    </w:p>
    <w:p w14:paraId="529F301F" w14:textId="77777777" w:rsidR="002D7535" w:rsidRPr="002D7535" w:rsidRDefault="002D7535" w:rsidP="002D7535">
      <w:pPr>
        <w:numPr>
          <w:ilvl w:val="0"/>
          <w:numId w:val="81"/>
        </w:numPr>
        <w:spacing w:after="0" w:line="240" w:lineRule="auto"/>
        <w:contextualSpacing/>
        <w:rPr>
          <w:sz w:val="24"/>
          <w:szCs w:val="24"/>
        </w:rPr>
      </w:pPr>
      <w:r w:rsidRPr="002D7535">
        <w:rPr>
          <w:sz w:val="24"/>
          <w:szCs w:val="24"/>
        </w:rPr>
        <w:t>Does this provisional theme capture something meaningful?</w:t>
      </w:r>
    </w:p>
    <w:p w14:paraId="4005FCF6" w14:textId="77777777" w:rsidR="002D7535" w:rsidRPr="002D7535" w:rsidRDefault="002D7535" w:rsidP="002D7535">
      <w:pPr>
        <w:numPr>
          <w:ilvl w:val="0"/>
          <w:numId w:val="81"/>
        </w:numPr>
        <w:spacing w:after="0" w:line="240" w:lineRule="auto"/>
        <w:contextualSpacing/>
        <w:rPr>
          <w:sz w:val="24"/>
          <w:szCs w:val="24"/>
        </w:rPr>
      </w:pPr>
      <w:r w:rsidRPr="002D7535">
        <w:rPr>
          <w:sz w:val="24"/>
          <w:szCs w:val="24"/>
        </w:rPr>
        <w:t>Is it coherent, with a central idea that meshes the data and codes together?</w:t>
      </w:r>
    </w:p>
    <w:p w14:paraId="40C65231" w14:textId="77777777" w:rsidR="002D7535" w:rsidRPr="002D7535" w:rsidRDefault="002D7535" w:rsidP="002D7535">
      <w:pPr>
        <w:numPr>
          <w:ilvl w:val="0"/>
          <w:numId w:val="81"/>
        </w:numPr>
        <w:spacing w:after="0" w:line="240" w:lineRule="auto"/>
        <w:contextualSpacing/>
        <w:rPr>
          <w:sz w:val="24"/>
          <w:szCs w:val="24"/>
        </w:rPr>
      </w:pPr>
      <w:r w:rsidRPr="002D7535">
        <w:rPr>
          <w:sz w:val="24"/>
          <w:szCs w:val="24"/>
        </w:rPr>
        <w:t>Does it have clear boundaries?</w:t>
      </w:r>
    </w:p>
    <w:p w14:paraId="134C0010" w14:textId="77777777" w:rsidR="002D7535" w:rsidRPr="002D7535" w:rsidRDefault="002D7535" w:rsidP="002D7535">
      <w:pPr>
        <w:spacing w:after="0" w:line="240" w:lineRule="auto"/>
        <w:rPr>
          <w:sz w:val="24"/>
          <w:szCs w:val="24"/>
        </w:rPr>
      </w:pPr>
    </w:p>
    <w:bookmarkEnd w:id="171"/>
    <w:p w14:paraId="65AB2C9E" w14:textId="77777777" w:rsidR="002D7535" w:rsidRPr="002D7535" w:rsidRDefault="002D7535" w:rsidP="002D7535">
      <w:pPr>
        <w:rPr>
          <w:sz w:val="24"/>
          <w:szCs w:val="24"/>
        </w:rPr>
      </w:pPr>
      <w:r w:rsidRPr="002D7535">
        <w:rPr>
          <w:sz w:val="24"/>
          <w:szCs w:val="24"/>
        </w:rPr>
        <w:t>This enabled me to merge some themes, for example, Evaluation/impact and Benefits/importance of involvement. I also split themes, for example, Internal drivers/barriers/facilitators was split into several already existing themes – many of the other themes were also internal drivers so this particular theme was far too broad and had no clear boundaries.</w:t>
      </w:r>
    </w:p>
    <w:p w14:paraId="72DB9C30" w14:textId="280F2472" w:rsidR="002D7535" w:rsidRPr="002D7535" w:rsidRDefault="002D7535" w:rsidP="002D7535">
      <w:pPr>
        <w:rPr>
          <w:sz w:val="24"/>
          <w:szCs w:val="24"/>
        </w:rPr>
      </w:pPr>
      <w:r w:rsidRPr="002D7535">
        <w:rPr>
          <w:sz w:val="24"/>
          <w:szCs w:val="24"/>
        </w:rPr>
        <w:t xml:space="preserve">I used mind-mapping software </w:t>
      </w:r>
      <w:r w:rsidR="00C445FA">
        <w:rPr>
          <w:sz w:val="24"/>
          <w:szCs w:val="24"/>
        </w:rPr>
        <w:fldChar w:fldCharType="begin"/>
      </w:r>
      <w:r w:rsidR="00C445FA">
        <w:rPr>
          <w:sz w:val="24"/>
          <w:szCs w:val="24"/>
        </w:rPr>
        <w:instrText xml:space="preserve"> ADDIN EN.CITE &lt;EndNote&gt;&lt;Cite&gt;&lt;RecNum&gt;7116&lt;/RecNum&gt;&lt;DisplayText&gt;(Inspiration Software 2015)&lt;/DisplayText&gt;&lt;record&gt;&lt;rec-number&gt;7116&lt;/rec-number&gt;&lt;foreign-keys&gt;&lt;key app="EN" db-id="eda99esr9arp52e20v2pftz4rp5s9x0evef5" timestamp="1466079126"&gt;7116&lt;/key&gt;&lt;/foreign-keys&gt;&lt;ref-type name="Web Page"&gt;12&lt;/ref-type&gt;&lt;contributors&gt;&lt;authors&gt;&lt;author&gt;Inspiration Software,&lt;/author&gt;&lt;/authors&gt;&lt;/contributors&gt;&lt;titles&gt;&lt;title&gt;Inspiration&lt;/title&gt;&lt;/titles&gt;&lt;reprint-edition&gt;not in file&lt;/reprint-edition&gt;&lt;dates&gt;&lt;year&gt;2015&lt;/year&gt;&lt;pub-dates&gt;&lt;date&gt;2015&lt;/date&gt;&lt;/pub-dates&gt;&lt;/dates&gt;&lt;pub-location&gt;Portland, Oregon&lt;/pub-location&gt;&lt;publisher&gt;Inspiration Software&lt;/publisher&gt;&lt;label&gt;1209R&lt;/label&gt;&lt;urls&gt;&lt;related-urls&gt;&lt;url&gt;&lt;style face="underline" font="default" size="100%"&gt;http://www.inspiration.com/Inspiration&lt;/style&gt;&lt;/url&gt;&lt;/related-urls&gt;&lt;/urls&gt;&lt;/record&gt;&lt;/Cite&gt;&lt;/EndNote&gt;</w:instrText>
      </w:r>
      <w:r w:rsidR="00C445FA">
        <w:rPr>
          <w:sz w:val="24"/>
          <w:szCs w:val="24"/>
        </w:rPr>
        <w:fldChar w:fldCharType="separate"/>
      </w:r>
      <w:r w:rsidR="00C445FA">
        <w:rPr>
          <w:noProof/>
          <w:sz w:val="24"/>
          <w:szCs w:val="24"/>
        </w:rPr>
        <w:t>(Inspiration Software 2015)</w:t>
      </w:r>
      <w:r w:rsidR="00C445FA">
        <w:rPr>
          <w:sz w:val="24"/>
          <w:szCs w:val="24"/>
        </w:rPr>
        <w:fldChar w:fldCharType="end"/>
      </w:r>
      <w:r w:rsidRPr="002D7535">
        <w:rPr>
          <w:sz w:val="24"/>
          <w:szCs w:val="24"/>
        </w:rPr>
        <w:t xml:space="preserve"> to explore how the themes related to each other and to develop my thinking around how to tell the overall narrative of the interview analysis.</w:t>
      </w:r>
    </w:p>
    <w:p w14:paraId="6E03C1C4" w14:textId="302794F0" w:rsidR="002D7535" w:rsidRPr="002D7535" w:rsidRDefault="006650A4" w:rsidP="002D7535">
      <w:pPr>
        <w:spacing w:after="0" w:line="240" w:lineRule="auto"/>
        <w:rPr>
          <w:b/>
          <w:bCs/>
          <w:sz w:val="24"/>
          <w:szCs w:val="24"/>
        </w:rPr>
      </w:pPr>
      <w:bookmarkStart w:id="178" w:name="Refining4423"/>
      <w:bookmarkStart w:id="179" w:name="_Hlk139190595"/>
      <w:bookmarkEnd w:id="178"/>
      <w:r>
        <w:rPr>
          <w:b/>
          <w:bCs/>
          <w:sz w:val="24"/>
          <w:szCs w:val="24"/>
        </w:rPr>
        <w:t xml:space="preserve">4.4.2.3 </w:t>
      </w:r>
      <w:r w:rsidR="002D7535" w:rsidRPr="002D7535">
        <w:rPr>
          <w:b/>
          <w:bCs/>
          <w:sz w:val="24"/>
          <w:szCs w:val="24"/>
        </w:rPr>
        <w:t>Refining, defining and naming themes</w:t>
      </w:r>
    </w:p>
    <w:bookmarkEnd w:id="179"/>
    <w:p w14:paraId="212D5E70" w14:textId="77777777" w:rsidR="002D7535" w:rsidRPr="002D7535" w:rsidRDefault="002D7535" w:rsidP="002D7535">
      <w:pPr>
        <w:spacing w:after="0" w:line="240" w:lineRule="auto"/>
        <w:rPr>
          <w:b/>
          <w:bCs/>
          <w:sz w:val="24"/>
          <w:szCs w:val="24"/>
        </w:rPr>
      </w:pPr>
    </w:p>
    <w:p w14:paraId="648CA742" w14:textId="67ADE8F5" w:rsidR="002D7535" w:rsidRPr="002D7535" w:rsidRDefault="002D7535" w:rsidP="002D7535">
      <w:pPr>
        <w:spacing w:after="0" w:line="240" w:lineRule="auto"/>
        <w:rPr>
          <w:sz w:val="24"/>
          <w:szCs w:val="24"/>
        </w:rPr>
      </w:pPr>
      <w:r w:rsidRPr="002D7535">
        <w:rPr>
          <w:sz w:val="24"/>
          <w:szCs w:val="24"/>
        </w:rPr>
        <w:t xml:space="preserve">I then undertook further development of the themes, including refining the mind map I had previously used to plan the structure and flow of the analysis and subsequent writing up. The final mind map illustrating main themes and subthemes is shown in </w:t>
      </w:r>
      <w:hyperlink w:anchor="Figure7" w:history="1">
        <w:r w:rsidRPr="00D67A12">
          <w:rPr>
            <w:rStyle w:val="Hyperlink"/>
            <w:b/>
            <w:bCs/>
            <w:sz w:val="24"/>
            <w:szCs w:val="24"/>
          </w:rPr>
          <w:t>Figure</w:t>
        </w:r>
        <w:r w:rsidRPr="00D67A12">
          <w:rPr>
            <w:rStyle w:val="Hyperlink"/>
            <w:sz w:val="24"/>
            <w:szCs w:val="24"/>
          </w:rPr>
          <w:t xml:space="preserve"> </w:t>
        </w:r>
        <w:r w:rsidRPr="00D67A12">
          <w:rPr>
            <w:rStyle w:val="Hyperlink"/>
            <w:b/>
            <w:bCs/>
            <w:sz w:val="24"/>
            <w:szCs w:val="24"/>
          </w:rPr>
          <w:t>7</w:t>
        </w:r>
      </w:hyperlink>
      <w:r w:rsidRPr="002D7535">
        <w:rPr>
          <w:sz w:val="24"/>
          <w:szCs w:val="24"/>
        </w:rPr>
        <w:t>. Further subthemes are shown in later mind map diagrams. I also wrote a brief summary or definition of each theme and, finally, decided on a name for each theme.</w:t>
      </w:r>
    </w:p>
    <w:p w14:paraId="02F96E24" w14:textId="77777777" w:rsidR="002D7535" w:rsidRPr="002D7535" w:rsidRDefault="002D7535" w:rsidP="002D7535">
      <w:pPr>
        <w:spacing w:after="0" w:line="240" w:lineRule="auto"/>
        <w:rPr>
          <w:sz w:val="24"/>
          <w:szCs w:val="24"/>
        </w:rPr>
      </w:pPr>
    </w:p>
    <w:p w14:paraId="3603026B" w14:textId="097D4C2A" w:rsidR="002D7535" w:rsidRPr="002D7535" w:rsidRDefault="006650A4" w:rsidP="002D7535">
      <w:pPr>
        <w:spacing w:after="0" w:line="240" w:lineRule="auto"/>
        <w:rPr>
          <w:b/>
          <w:bCs/>
          <w:sz w:val="24"/>
          <w:szCs w:val="24"/>
        </w:rPr>
      </w:pPr>
      <w:bookmarkStart w:id="180" w:name="Use4424"/>
      <w:bookmarkEnd w:id="180"/>
      <w:r>
        <w:rPr>
          <w:b/>
          <w:bCs/>
          <w:sz w:val="24"/>
          <w:szCs w:val="24"/>
        </w:rPr>
        <w:t xml:space="preserve">4.4.2.4 </w:t>
      </w:r>
      <w:r w:rsidR="002D7535" w:rsidRPr="002D7535">
        <w:rPr>
          <w:b/>
          <w:bCs/>
          <w:sz w:val="24"/>
          <w:szCs w:val="24"/>
        </w:rPr>
        <w:t xml:space="preserve">Use of language </w:t>
      </w:r>
    </w:p>
    <w:p w14:paraId="2C808436" w14:textId="77777777" w:rsidR="002D7535" w:rsidRPr="002D7535" w:rsidRDefault="002D7535" w:rsidP="002D7535">
      <w:pPr>
        <w:spacing w:after="0" w:line="240" w:lineRule="auto"/>
        <w:rPr>
          <w:sz w:val="24"/>
          <w:szCs w:val="24"/>
        </w:rPr>
      </w:pPr>
    </w:p>
    <w:p w14:paraId="595CE515" w14:textId="77777777" w:rsidR="002D7535" w:rsidRPr="002D7535" w:rsidRDefault="002D7535" w:rsidP="002D7535">
      <w:pPr>
        <w:spacing w:after="0" w:line="240" w:lineRule="auto"/>
        <w:rPr>
          <w:sz w:val="24"/>
          <w:szCs w:val="24"/>
        </w:rPr>
      </w:pPr>
      <w:r w:rsidRPr="002D7535">
        <w:rPr>
          <w:sz w:val="24"/>
          <w:szCs w:val="24"/>
        </w:rPr>
        <w:t xml:space="preserve">Throughout this section I use gender neutral language to refer to participants in order to maintain anonymity (they instead of he or she). </w:t>
      </w:r>
    </w:p>
    <w:p w14:paraId="5BCD2BD2" w14:textId="77777777" w:rsidR="002D7535" w:rsidRPr="002D7535" w:rsidRDefault="002D7535" w:rsidP="002D7535">
      <w:pPr>
        <w:spacing w:after="0" w:line="240" w:lineRule="auto"/>
        <w:rPr>
          <w:sz w:val="24"/>
          <w:szCs w:val="24"/>
        </w:rPr>
      </w:pPr>
    </w:p>
    <w:p w14:paraId="69170548" w14:textId="77777777" w:rsidR="002D7535" w:rsidRPr="002D7535" w:rsidRDefault="002D7535" w:rsidP="002D7535">
      <w:pPr>
        <w:spacing w:after="0" w:line="240" w:lineRule="auto"/>
        <w:rPr>
          <w:sz w:val="24"/>
          <w:szCs w:val="24"/>
        </w:rPr>
      </w:pPr>
      <w:r w:rsidRPr="002D7535">
        <w:rPr>
          <w:sz w:val="24"/>
          <w:szCs w:val="24"/>
        </w:rPr>
        <w:t>I also use a variety of terms to describe both involvement and public members, largely based on the language used by participants themselves.</w:t>
      </w:r>
    </w:p>
    <w:p w14:paraId="33328DDF" w14:textId="77777777" w:rsidR="002D7535" w:rsidRPr="002D7535" w:rsidRDefault="002D7535" w:rsidP="002D7535">
      <w:pPr>
        <w:spacing w:after="0" w:line="240" w:lineRule="auto"/>
        <w:rPr>
          <w:sz w:val="24"/>
          <w:szCs w:val="24"/>
        </w:rPr>
      </w:pPr>
    </w:p>
    <w:p w14:paraId="35798160" w14:textId="77777777" w:rsidR="002D7535" w:rsidRPr="002D7535" w:rsidRDefault="002D7535" w:rsidP="002D7535">
      <w:pPr>
        <w:spacing w:after="0" w:line="240" w:lineRule="auto"/>
        <w:rPr>
          <w:sz w:val="20"/>
          <w:szCs w:val="20"/>
        </w:rPr>
      </w:pPr>
      <w:r w:rsidRPr="002D7535">
        <w:rPr>
          <w:b/>
          <w:bCs/>
          <w:sz w:val="24"/>
          <w:szCs w:val="24"/>
        </w:rPr>
        <w:br w:type="page"/>
      </w:r>
      <w:r w:rsidRPr="002D7535">
        <w:rPr>
          <w:b/>
          <w:bCs/>
          <w:noProof/>
          <w:sz w:val="24"/>
          <w:szCs w:val="24"/>
        </w:rPr>
        <w:lastRenderedPageBreak/>
        <mc:AlternateContent>
          <mc:Choice Requires="wpg">
            <w:drawing>
              <wp:anchor distT="0" distB="0" distL="114300" distR="114300" simplePos="0" relativeHeight="251752448" behindDoc="0" locked="0" layoutInCell="1" allowOverlap="1" wp14:anchorId="109C40EF" wp14:editId="5573BD7B">
                <wp:simplePos x="0" y="0"/>
                <wp:positionH relativeFrom="column">
                  <wp:posOffset>-48260</wp:posOffset>
                </wp:positionH>
                <wp:positionV relativeFrom="paragraph">
                  <wp:posOffset>-7101</wp:posOffset>
                </wp:positionV>
                <wp:extent cx="6278401" cy="7795261"/>
                <wp:effectExtent l="0" t="0" r="27305" b="0"/>
                <wp:wrapNone/>
                <wp:docPr id="2045768468" name="Group 2045768468"/>
                <wp:cNvGraphicFramePr/>
                <a:graphic xmlns:a="http://schemas.openxmlformats.org/drawingml/2006/main">
                  <a:graphicData uri="http://schemas.microsoft.com/office/word/2010/wordprocessingGroup">
                    <wpg:wgp>
                      <wpg:cNvGrpSpPr/>
                      <wpg:grpSpPr>
                        <a:xfrm>
                          <a:off x="0" y="0"/>
                          <a:ext cx="6278401" cy="7795261"/>
                          <a:chOff x="-1" y="0"/>
                          <a:chExt cx="6278401" cy="7795261"/>
                        </a:xfrm>
                      </wpg:grpSpPr>
                      <wps:wsp>
                        <wps:cNvPr id="1155007917" name="Text Box 1155007917"/>
                        <wps:cNvSpPr txBox="1"/>
                        <wps:spPr>
                          <a:xfrm>
                            <a:off x="0" y="0"/>
                            <a:ext cx="6278400" cy="7383780"/>
                          </a:xfrm>
                          <a:prstGeom prst="rect">
                            <a:avLst/>
                          </a:prstGeom>
                          <a:solidFill>
                            <a:sysClr val="window" lastClr="FFFFFF"/>
                          </a:solidFill>
                          <a:ln w="6350">
                            <a:solidFill>
                              <a:prstClr val="black"/>
                            </a:solidFill>
                          </a:ln>
                        </wps:spPr>
                        <wps:txbx>
                          <w:txbxContent>
                            <w:p w14:paraId="144C6601" w14:textId="77777777" w:rsidR="002D7535" w:rsidRDefault="002D7535" w:rsidP="002D7535">
                              <w:r>
                                <w:rPr>
                                  <w:noProof/>
                                </w:rPr>
                                <w:drawing>
                                  <wp:inline distT="0" distB="0" distL="0" distR="0" wp14:anchorId="48A87128" wp14:editId="0109E4A0">
                                    <wp:extent cx="6089015" cy="6916420"/>
                                    <wp:effectExtent l="0" t="0" r="6985" b="0"/>
                                    <wp:docPr id="1563526166" name="Picture 1" descr="A diagram of a company'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26166" name="Picture 1" descr="A diagram of a company's flow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89015" cy="69164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377103" name="Text Box 64377103"/>
                        <wps:cNvSpPr txBox="1"/>
                        <wps:spPr>
                          <a:xfrm>
                            <a:off x="-1" y="7474861"/>
                            <a:ext cx="3096491" cy="320400"/>
                          </a:xfrm>
                          <a:prstGeom prst="rect">
                            <a:avLst/>
                          </a:prstGeom>
                          <a:noFill/>
                          <a:ln w="6350">
                            <a:noFill/>
                          </a:ln>
                        </wps:spPr>
                        <wps:txbx>
                          <w:txbxContent>
                            <w:p w14:paraId="73948079" w14:textId="77777777" w:rsidR="002D7535" w:rsidRPr="00ED1075" w:rsidRDefault="002D7535" w:rsidP="002D7535">
                              <w:pPr>
                                <w:rPr>
                                  <w:b/>
                                  <w:bCs/>
                                  <w:sz w:val="24"/>
                                  <w:szCs w:val="24"/>
                                </w:rPr>
                              </w:pPr>
                              <w:bookmarkStart w:id="181" w:name="Figure7"/>
                              <w:bookmarkEnd w:id="181"/>
                              <w:r w:rsidRPr="001355D4">
                                <w:rPr>
                                  <w:b/>
                                  <w:bCs/>
                                  <w:sz w:val="20"/>
                                  <w:szCs w:val="20"/>
                                </w:rPr>
                                <w:t xml:space="preserve">Figure </w:t>
                              </w:r>
                              <w:r>
                                <w:rPr>
                                  <w:b/>
                                  <w:bCs/>
                                  <w:sz w:val="20"/>
                                  <w:szCs w:val="20"/>
                                </w:rPr>
                                <w:t>7</w:t>
                              </w:r>
                              <w:r w:rsidRPr="001355D4">
                                <w:rPr>
                                  <w:b/>
                                  <w:bCs/>
                                  <w:sz w:val="20"/>
                                  <w:szCs w:val="20"/>
                                </w:rPr>
                                <w:t xml:space="preserve">. Mind </w:t>
                              </w:r>
                              <w:r>
                                <w:rPr>
                                  <w:b/>
                                  <w:bCs/>
                                  <w:sz w:val="20"/>
                                  <w:szCs w:val="20"/>
                                </w:rPr>
                                <w:t>m</w:t>
                              </w:r>
                              <w:r w:rsidRPr="001355D4">
                                <w:rPr>
                                  <w:b/>
                                  <w:bCs/>
                                  <w:sz w:val="20"/>
                                  <w:szCs w:val="20"/>
                                </w:rPr>
                                <w:t xml:space="preserve">ap of </w:t>
                              </w:r>
                              <w:r>
                                <w:rPr>
                                  <w:b/>
                                  <w:bCs/>
                                  <w:sz w:val="20"/>
                                  <w:szCs w:val="20"/>
                                </w:rPr>
                                <w:t>final t</w:t>
                              </w:r>
                              <w:r w:rsidRPr="001355D4">
                                <w:rPr>
                                  <w:b/>
                                  <w:bCs/>
                                  <w:sz w:val="20"/>
                                  <w:szCs w:val="20"/>
                                </w:rPr>
                                <w:t>hemes</w:t>
                              </w:r>
                              <w:r>
                                <w:rPr>
                                  <w:b/>
                                  <w:bCs/>
                                  <w:sz w:val="20"/>
                                  <w:szCs w:val="20"/>
                                </w:rPr>
                                <w:t xml:space="preserve"> and subthe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09C40EF" id="Group 2045768468" o:spid="_x0000_s1098" style="position:absolute;margin-left:-3.8pt;margin-top:-.55pt;width:494.35pt;height:613.8pt;z-index:251752448" coordorigin="" coordsize="62784,77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wow9AIAALoIAAAOAAAAZHJzL2Uyb0RvYy54bWzsVl1v2jAUfZ+0/2D5vU0CgUDUULFuVJOq&#10;tlI79dk4Donm2J5tSNiv37UhAdpJ1VptT+PB2L6+X8fnXufisq052jBtKikyHJ2HGDFBZV6JVYa/&#10;PS7OJhgZS0ROuBQsw1tm8OXs44eLRqVsIEvJc6YRGBEmbVSGS2tVGgSGlqwm5lwqJkBYSF0TC0u9&#10;CnJNGrBe82AQhuOgkTpXWlJmDOx+3gnxzNsvCkbtXVEYZhHPMMRm/aj9uHRjMLsg6UoTVVZ0HwZ5&#10;QxQ1qQQ47U19Jpagta5emKorqqWRhT2nsg5kUVSU+Rwgmyh8ls21lmvlc1mlzUr1MAG0z3B6s1l6&#10;u7nW6kHda0CiUSvAwq9cLm2ha/cPUaLWQ7btIWOtRRQ2x4NkEocRRhRkSTIdDcbRDlRaAvJO7wyk&#10;B0VafnlFNeg8ByfxNAoYYg4gmPeB8FASxTy2JgUQ7jWqciBwNBqFYTKNEowEqYGwjy7TT7JFRyIP&#10;lVdzwCHbghx0Xd4uSgObf4YfMNPjN5wMk4knZQ8CSZU29prJGrlJhjVw2lONbG6MBZdwtDvivBrJ&#10;q3xRce4XW3PFNdoQoD9UTS4bjDgxFjYzvPA/FzWYOFHjAjVwt8NR6D2dyJyv3uaSE/r9pQWwxwWY&#10;PaDhZrZdth7lOO6gWsp8CwhquStMo+iiAvs3EOI90VCJgAx0F3sHQ8ElBCX3M4xKqX/+bt+dB26A&#10;FKMGKjvD5seaaAaZfxXAmmkUx64V+EU8Sgaw0MeS5bFErOsrCegBiSE6P3XnLe+mhZb1EzShufMK&#10;IiIo+M6w7aZXdtdvoIlRNp/7Q1D8itgb8aCoM+2uyuH62D4RrfYXbYF5t7LjKUmf3ffurNMUcr62&#10;sqg8GRzQO1T3+EPN7Gj514tnHA+TJAqHL0qnF7ytcPYNJImTeNJ1l67/DMPpOJ7u+89wEMbhO8tH&#10;SFc7EKij8EkV9JLX2D36z+5/y27/UMAD6RvZ/jF3L/Dx2lfD4ZNj9gsAAP//AwBQSwMEFAAGAAgA&#10;AAAhAMdoUgTgAAAACgEAAA8AAABkcnMvZG93bnJldi54bWxMj0FLw0AQhe+C/2EZwVu72UhjjdmU&#10;UtRTEdoK4m2bTJPQ7GzIbpP03zs96WlmeI8338tWk23FgL1vHGlQ8wgEUuHKhioNX4f32RKED4ZK&#10;0zpCDVf0sMrv7zKTlm6kHQ77UAkOIZ8aDXUIXSqlL2q0xs9dh8TayfXWBD77Spa9GTnctjKOokRa&#10;0xB/qE2HmxqL8/5iNXyMZlw/qbdhez5trj+Hxef3VqHWjw/T+hVEwCn8meGGz+iQM9PRXaj0otUw&#10;e07YyVMpEKy/LG/LkY1xnCxA5pn8XyH/BQAA//8DAFBLAQItABQABgAIAAAAIQC2gziS/gAAAOEB&#10;AAATAAAAAAAAAAAAAAAAAAAAAABbQ29udGVudF9UeXBlc10ueG1sUEsBAi0AFAAGAAgAAAAhADj9&#10;If/WAAAAlAEAAAsAAAAAAAAAAAAAAAAALwEAAF9yZWxzLy5yZWxzUEsBAi0AFAAGAAgAAAAhANq7&#10;CjD0AgAAuggAAA4AAAAAAAAAAAAAAAAALgIAAGRycy9lMm9Eb2MueG1sUEsBAi0AFAAGAAgAAAAh&#10;AMdoUgTgAAAACgEAAA8AAAAAAAAAAAAAAAAATgUAAGRycy9kb3ducmV2LnhtbFBLBQYAAAAABAAE&#10;APMAAABbBgAAAAA=&#10;">
                <v:shape id="Text Box 1155007917" o:spid="_x0000_s1099" type="#_x0000_t202" style="position:absolute;width:62784;height:73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gl8xwAAAOMAAAAPAAAAZHJzL2Rvd25yZXYueG1sRE/NSgMx&#10;EL4LvkMYoTebbKG2XZsWEQq9FOnqQW9DMu5GN5Nlk27XPr0pCB7n+5/1dvStGKiPLrCGYqpAEJtg&#10;Hdca3l5390sQMSFbbAOThh+KsN3c3qyxtOHMRxqqVIscwrFEDU1KXSllNA15jNPQEWfuM/QeUz77&#10;Wtoezznct3Km1IP06Dg3NNjRc0Pmuzp5DZbfA5sPd7g4roxbXV6WX2bQenI3Pj2CSDSmf/Gfe2/z&#10;/GI+V2qxKhZw/SkDIDe/AAAA//8DAFBLAQItABQABgAIAAAAIQDb4fbL7gAAAIUBAAATAAAAAAAA&#10;AAAAAAAAAAAAAABbQ29udGVudF9UeXBlc10ueG1sUEsBAi0AFAAGAAgAAAAhAFr0LFu/AAAAFQEA&#10;AAsAAAAAAAAAAAAAAAAAHwEAAF9yZWxzLy5yZWxzUEsBAi0AFAAGAAgAAAAhAB1GCXzHAAAA4wAA&#10;AA8AAAAAAAAAAAAAAAAABwIAAGRycy9kb3ducmV2LnhtbFBLBQYAAAAAAwADALcAAAD7AgAAAAA=&#10;" fillcolor="window" strokeweight=".5pt">
                  <v:textbox>
                    <w:txbxContent>
                      <w:p w14:paraId="144C6601" w14:textId="77777777" w:rsidR="002D7535" w:rsidRDefault="002D7535" w:rsidP="002D7535">
                        <w:r>
                          <w:rPr>
                            <w:noProof/>
                          </w:rPr>
                          <w:drawing>
                            <wp:inline distT="0" distB="0" distL="0" distR="0" wp14:anchorId="48A87128" wp14:editId="0109E4A0">
                              <wp:extent cx="6089015" cy="6916420"/>
                              <wp:effectExtent l="0" t="0" r="6985" b="0"/>
                              <wp:docPr id="1563526166" name="Picture 1" descr="A diagram of a company'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26166" name="Picture 1" descr="A diagram of a company's flow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89015" cy="6916420"/>
                                      </a:xfrm>
                                      <a:prstGeom prst="rect">
                                        <a:avLst/>
                                      </a:prstGeom>
                                      <a:noFill/>
                                      <a:ln>
                                        <a:noFill/>
                                      </a:ln>
                                    </pic:spPr>
                                  </pic:pic>
                                </a:graphicData>
                              </a:graphic>
                            </wp:inline>
                          </w:drawing>
                        </w:r>
                      </w:p>
                    </w:txbxContent>
                  </v:textbox>
                </v:shape>
                <v:shape id="Text Box 64377103" o:spid="_x0000_s1100" type="#_x0000_t202" style="position:absolute;top:74748;width:30964;height:3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rzygAAAOEAAAAPAAAAZHJzL2Rvd25yZXYueG1sRI/Na8JA&#10;FMTvhf4Pyyv0Vjd+S3QVCYgievDj4u2ZfSah2bdpdqvRv75bEDwOM/MbZjJrTCmuVLvCsoJ2KwJB&#10;nFpdcKbgeFh8jUA4j6yxtEwK7uRgNn1/m2Cs7Y13dN37TAQIuxgV5N5XsZQuzcmga9mKOHgXWxv0&#10;QdaZ1DXeAtyUshNFA2mw4LCQY0VJTun3/tcoWCeLLe7OHTN6lMlyc5lXP8dTX6nPj2Y+BuGp8a/w&#10;s73SCga97nDYjrrw/yi8ATn9AwAA//8DAFBLAQItABQABgAIAAAAIQDb4fbL7gAAAIUBAAATAAAA&#10;AAAAAAAAAAAAAAAAAABbQ29udGVudF9UeXBlc10ueG1sUEsBAi0AFAAGAAgAAAAhAFr0LFu/AAAA&#10;FQEAAAsAAAAAAAAAAAAAAAAAHwEAAF9yZWxzLy5yZWxzUEsBAi0AFAAGAAgAAAAhACT/evPKAAAA&#10;4QAAAA8AAAAAAAAAAAAAAAAABwIAAGRycy9kb3ducmV2LnhtbFBLBQYAAAAAAwADALcAAAD+AgAA&#10;AAA=&#10;" filled="f" stroked="f" strokeweight=".5pt">
                  <v:textbox>
                    <w:txbxContent>
                      <w:p w14:paraId="73948079" w14:textId="77777777" w:rsidR="002D7535" w:rsidRPr="00ED1075" w:rsidRDefault="002D7535" w:rsidP="002D7535">
                        <w:pPr>
                          <w:rPr>
                            <w:b/>
                            <w:bCs/>
                            <w:sz w:val="24"/>
                            <w:szCs w:val="24"/>
                          </w:rPr>
                        </w:pPr>
                        <w:bookmarkStart w:id="182" w:name="Figure7"/>
                        <w:bookmarkEnd w:id="182"/>
                        <w:r w:rsidRPr="001355D4">
                          <w:rPr>
                            <w:b/>
                            <w:bCs/>
                            <w:sz w:val="20"/>
                            <w:szCs w:val="20"/>
                          </w:rPr>
                          <w:t xml:space="preserve">Figure </w:t>
                        </w:r>
                        <w:r>
                          <w:rPr>
                            <w:b/>
                            <w:bCs/>
                            <w:sz w:val="20"/>
                            <w:szCs w:val="20"/>
                          </w:rPr>
                          <w:t>7</w:t>
                        </w:r>
                        <w:r w:rsidRPr="001355D4">
                          <w:rPr>
                            <w:b/>
                            <w:bCs/>
                            <w:sz w:val="20"/>
                            <w:szCs w:val="20"/>
                          </w:rPr>
                          <w:t xml:space="preserve">. Mind </w:t>
                        </w:r>
                        <w:r>
                          <w:rPr>
                            <w:b/>
                            <w:bCs/>
                            <w:sz w:val="20"/>
                            <w:szCs w:val="20"/>
                          </w:rPr>
                          <w:t>m</w:t>
                        </w:r>
                        <w:r w:rsidRPr="001355D4">
                          <w:rPr>
                            <w:b/>
                            <w:bCs/>
                            <w:sz w:val="20"/>
                            <w:szCs w:val="20"/>
                          </w:rPr>
                          <w:t xml:space="preserve">ap of </w:t>
                        </w:r>
                        <w:r>
                          <w:rPr>
                            <w:b/>
                            <w:bCs/>
                            <w:sz w:val="20"/>
                            <w:szCs w:val="20"/>
                          </w:rPr>
                          <w:t>final t</w:t>
                        </w:r>
                        <w:r w:rsidRPr="001355D4">
                          <w:rPr>
                            <w:b/>
                            <w:bCs/>
                            <w:sz w:val="20"/>
                            <w:szCs w:val="20"/>
                          </w:rPr>
                          <w:t>hemes</w:t>
                        </w:r>
                        <w:r>
                          <w:rPr>
                            <w:b/>
                            <w:bCs/>
                            <w:sz w:val="20"/>
                            <w:szCs w:val="20"/>
                          </w:rPr>
                          <w:t xml:space="preserve"> and subthemes</w:t>
                        </w:r>
                      </w:p>
                    </w:txbxContent>
                  </v:textbox>
                </v:shape>
              </v:group>
            </w:pict>
          </mc:Fallback>
        </mc:AlternateContent>
      </w:r>
      <w:r w:rsidRPr="002D7535">
        <w:rPr>
          <w:b/>
          <w:bCs/>
          <w:sz w:val="24"/>
          <w:szCs w:val="24"/>
        </w:rPr>
        <w:br w:type="page"/>
      </w:r>
    </w:p>
    <w:p w14:paraId="1164FFCB" w14:textId="77777777" w:rsidR="002D7535" w:rsidRPr="002D7535" w:rsidRDefault="002D7535" w:rsidP="002D7535">
      <w:pPr>
        <w:spacing w:after="0" w:line="240" w:lineRule="auto"/>
        <w:rPr>
          <w:rFonts w:cstheme="minorHAnsi"/>
          <w:b/>
          <w:bCs/>
          <w:color w:val="000000" w:themeColor="text1"/>
          <w:kern w:val="2"/>
          <w:sz w:val="28"/>
          <w:szCs w:val="28"/>
          <w14:ligatures w14:val="standardContextual"/>
        </w:rPr>
      </w:pPr>
      <w:bookmarkStart w:id="183" w:name="Chapter5"/>
      <w:bookmarkEnd w:id="183"/>
      <w:r w:rsidRPr="002D7535">
        <w:rPr>
          <w:rFonts w:cstheme="minorHAnsi"/>
          <w:b/>
          <w:bCs/>
          <w:kern w:val="2"/>
          <w:sz w:val="28"/>
          <w:szCs w:val="28"/>
          <w14:ligatures w14:val="standardContextual"/>
        </w:rPr>
        <w:lastRenderedPageBreak/>
        <w:t>Chapter 5</w:t>
      </w:r>
      <w:r w:rsidRPr="002D7535">
        <w:rPr>
          <w:rFonts w:cstheme="minorHAnsi"/>
          <w:b/>
          <w:bCs/>
          <w:kern w:val="2"/>
          <w:sz w:val="28"/>
          <w:szCs w:val="28"/>
          <w14:ligatures w14:val="standardContextual"/>
        </w:rPr>
        <w:tab/>
      </w:r>
      <w:r w:rsidRPr="002D7535">
        <w:rPr>
          <w:rFonts w:cstheme="minorHAnsi"/>
          <w:b/>
          <w:bCs/>
          <w:color w:val="000000" w:themeColor="text1"/>
          <w:kern w:val="2"/>
          <w:sz w:val="28"/>
          <w:szCs w:val="28"/>
          <w14:ligatures w14:val="standardContextual"/>
        </w:rPr>
        <w:t>What involvement did the case study sites do?</w:t>
      </w:r>
    </w:p>
    <w:bookmarkEnd w:id="154"/>
    <w:p w14:paraId="6AB5BFE6" w14:textId="77777777" w:rsidR="002D7535" w:rsidRPr="002D7535" w:rsidRDefault="002D7535" w:rsidP="002D7535">
      <w:pPr>
        <w:spacing w:after="0" w:line="240" w:lineRule="auto"/>
        <w:rPr>
          <w:rFonts w:cstheme="minorHAnsi"/>
          <w:b/>
          <w:bCs/>
          <w:sz w:val="24"/>
          <w:szCs w:val="24"/>
        </w:rPr>
      </w:pPr>
    </w:p>
    <w:p w14:paraId="598FBA63" w14:textId="7962B66E" w:rsidR="002D7535" w:rsidRPr="002D7535" w:rsidRDefault="006650A4" w:rsidP="002D7535">
      <w:pPr>
        <w:spacing w:after="0" w:line="240" w:lineRule="auto"/>
        <w:rPr>
          <w:rFonts w:cstheme="minorHAnsi"/>
          <w:b/>
          <w:bCs/>
          <w:sz w:val="24"/>
          <w:szCs w:val="24"/>
        </w:rPr>
      </w:pPr>
      <w:bookmarkStart w:id="184" w:name="Introduction51"/>
      <w:bookmarkEnd w:id="184"/>
      <w:r>
        <w:rPr>
          <w:rFonts w:cstheme="minorHAnsi"/>
          <w:b/>
          <w:bCs/>
          <w:sz w:val="24"/>
          <w:szCs w:val="24"/>
        </w:rPr>
        <w:t xml:space="preserve">5.1 </w:t>
      </w:r>
      <w:r w:rsidR="002D7535" w:rsidRPr="002D7535">
        <w:rPr>
          <w:rFonts w:cstheme="minorHAnsi"/>
          <w:b/>
          <w:bCs/>
          <w:sz w:val="24"/>
          <w:szCs w:val="24"/>
        </w:rPr>
        <w:t>Introduction</w:t>
      </w:r>
    </w:p>
    <w:p w14:paraId="79EE4E04" w14:textId="77777777" w:rsidR="002D7535" w:rsidRPr="002D7535" w:rsidRDefault="002D7535" w:rsidP="002D7535">
      <w:pPr>
        <w:spacing w:after="0" w:line="240" w:lineRule="auto"/>
        <w:rPr>
          <w:rFonts w:cstheme="minorHAnsi"/>
          <w:sz w:val="24"/>
          <w:szCs w:val="24"/>
        </w:rPr>
      </w:pPr>
    </w:p>
    <w:p w14:paraId="4633D86D" w14:textId="0DF31C99" w:rsidR="002D7535" w:rsidRPr="002D7535" w:rsidRDefault="002D7535" w:rsidP="002D7535">
      <w:pPr>
        <w:spacing w:after="0" w:line="240" w:lineRule="auto"/>
        <w:rPr>
          <w:rFonts w:cstheme="minorHAnsi"/>
          <w:sz w:val="24"/>
          <w:szCs w:val="24"/>
        </w:rPr>
      </w:pPr>
      <w:r w:rsidRPr="002D7535">
        <w:rPr>
          <w:rFonts w:cstheme="minorHAnsi"/>
          <w:b/>
          <w:bCs/>
          <w:sz w:val="24"/>
          <w:szCs w:val="24"/>
        </w:rPr>
        <w:t>Chapter 5</w:t>
      </w:r>
      <w:r w:rsidRPr="002D7535">
        <w:rPr>
          <w:rFonts w:cstheme="minorHAnsi"/>
          <w:sz w:val="24"/>
          <w:szCs w:val="24"/>
        </w:rPr>
        <w:t xml:space="preserve"> describes the involvement that took place both within individual research studies and more broadly at an organisational level within the two sites (</w:t>
      </w:r>
      <w:hyperlink w:anchor="Figure8" w:history="1">
        <w:r w:rsidRPr="00D67A12">
          <w:rPr>
            <w:rStyle w:val="Hyperlink"/>
            <w:rFonts w:cstheme="minorHAnsi"/>
            <w:b/>
            <w:bCs/>
            <w:sz w:val="24"/>
            <w:szCs w:val="24"/>
          </w:rPr>
          <w:t>Figure</w:t>
        </w:r>
        <w:r w:rsidRPr="00D67A12">
          <w:rPr>
            <w:rStyle w:val="Hyperlink"/>
            <w:rFonts w:cstheme="minorHAnsi"/>
            <w:sz w:val="24"/>
            <w:szCs w:val="24"/>
          </w:rPr>
          <w:t xml:space="preserve"> </w:t>
        </w:r>
        <w:r w:rsidRPr="00D67A12">
          <w:rPr>
            <w:rStyle w:val="Hyperlink"/>
            <w:rFonts w:cstheme="minorHAnsi"/>
            <w:b/>
            <w:bCs/>
            <w:sz w:val="24"/>
            <w:szCs w:val="24"/>
          </w:rPr>
          <w:t>8.</w:t>
        </w:r>
        <w:r w:rsidRPr="00D67A12">
          <w:rPr>
            <w:rStyle w:val="Hyperlink"/>
            <w:rFonts w:cstheme="minorHAnsi"/>
            <w:sz w:val="24"/>
            <w:szCs w:val="24"/>
          </w:rPr>
          <w:t xml:space="preserve"> </w:t>
        </w:r>
        <w:r w:rsidRPr="00D67A12">
          <w:rPr>
            <w:rStyle w:val="Hyperlink"/>
            <w:b/>
            <w:bCs/>
            <w:noProof/>
            <w:sz w:val="24"/>
            <w:szCs w:val="24"/>
          </w:rPr>
          <w:t>What involvement did the case study sites do?</w:t>
        </w:r>
        <w:r w:rsidRPr="00D67A12">
          <w:rPr>
            <w:rStyle w:val="Hyperlink"/>
            <w:rFonts w:cstheme="minorHAnsi"/>
            <w:sz w:val="24"/>
            <w:szCs w:val="24"/>
          </w:rPr>
          <w:t>).</w:t>
        </w:r>
      </w:hyperlink>
      <w:r w:rsidRPr="002D7535">
        <w:rPr>
          <w:rFonts w:cstheme="minorHAnsi"/>
          <w:sz w:val="24"/>
          <w:szCs w:val="24"/>
        </w:rPr>
        <w:t xml:space="preserve"> </w:t>
      </w:r>
    </w:p>
    <w:p w14:paraId="4E02B9DE" w14:textId="77777777" w:rsidR="002D7535" w:rsidRPr="002D7535" w:rsidRDefault="002D7535" w:rsidP="002D7535">
      <w:pPr>
        <w:spacing w:after="0" w:line="240" w:lineRule="auto"/>
        <w:rPr>
          <w:rFonts w:cstheme="minorHAnsi"/>
          <w:sz w:val="24"/>
          <w:szCs w:val="24"/>
        </w:rPr>
      </w:pPr>
    </w:p>
    <w:p w14:paraId="59A1658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volvement in individual research studies was strong in both sites, and occurred more frequently in some stages, for example in study design, the review of funding applications and in dissemination activities. Involvement at an organisational level was more varied across the sites and involvement in governance in particular was lacking in both sites. A wide variety of involvement approaches are described, ranging from traditional email contact and group meetings to more innovative activities such as creative approaches using different media and an online forum. A significant amount of work had been undertaken by both sites with regard to the management of public members, including recruitment, induction, support and training, with some robust processes outlined. </w:t>
      </w:r>
    </w:p>
    <w:p w14:paraId="1FC174EB" w14:textId="77777777" w:rsidR="002D7535" w:rsidRPr="002D7535" w:rsidRDefault="002D7535" w:rsidP="002D7535">
      <w:pPr>
        <w:spacing w:after="0" w:line="240" w:lineRule="auto"/>
        <w:rPr>
          <w:rFonts w:cstheme="minorHAnsi"/>
          <w:sz w:val="24"/>
          <w:szCs w:val="24"/>
        </w:rPr>
      </w:pPr>
    </w:p>
    <w:p w14:paraId="5BAF12A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motivations for involvement were extremely varied and included practical, emotional, theoretical and ethical reasons. The impacts of involvement were also diverse and included impacts on not only the research study or site as a whole, but also on the public members and academics involved and others external to the sites. Both sites had carried out evaluations of their involvement to some extent, with aims to further this work.</w:t>
      </w:r>
    </w:p>
    <w:bookmarkEnd w:id="155"/>
    <w:p w14:paraId="666C05E8" w14:textId="77777777" w:rsidR="002D7535" w:rsidRPr="002D7535" w:rsidRDefault="002D7535" w:rsidP="002D7535">
      <w:pPr>
        <w:spacing w:after="0" w:line="240" w:lineRule="auto"/>
        <w:rPr>
          <w:rFonts w:cstheme="minorHAnsi"/>
          <w:sz w:val="24"/>
          <w:szCs w:val="24"/>
        </w:rPr>
      </w:pPr>
    </w:p>
    <w:p w14:paraId="592B82AD" w14:textId="77777777" w:rsidR="002D7535" w:rsidRPr="002D7535" w:rsidRDefault="002D7535" w:rsidP="002D7535">
      <w:pPr>
        <w:spacing w:after="0" w:line="240" w:lineRule="auto"/>
        <w:rPr>
          <w:rFonts w:cstheme="minorHAnsi"/>
          <w:sz w:val="24"/>
          <w:szCs w:val="24"/>
        </w:rPr>
      </w:pPr>
    </w:p>
    <w:p w14:paraId="7541082D" w14:textId="77777777" w:rsidR="002D7535" w:rsidRPr="002D7535" w:rsidRDefault="002D7535" w:rsidP="002D7535">
      <w:pPr>
        <w:spacing w:after="0" w:line="240" w:lineRule="auto"/>
        <w:rPr>
          <w:rFonts w:cstheme="minorHAnsi"/>
          <w:sz w:val="24"/>
          <w:szCs w:val="24"/>
        </w:rPr>
      </w:pPr>
    </w:p>
    <w:p w14:paraId="5AE3A4AD" w14:textId="77777777" w:rsidR="002D7535" w:rsidRPr="002D7535" w:rsidRDefault="002D7535" w:rsidP="002D7535">
      <w:pPr>
        <w:spacing w:after="0" w:line="240" w:lineRule="auto"/>
        <w:rPr>
          <w:rFonts w:cstheme="minorHAnsi"/>
          <w:sz w:val="24"/>
          <w:szCs w:val="24"/>
        </w:rPr>
      </w:pPr>
    </w:p>
    <w:p w14:paraId="6A316446" w14:textId="77777777" w:rsidR="002D7535" w:rsidRPr="002D7535" w:rsidRDefault="002D7535" w:rsidP="002D7535">
      <w:pPr>
        <w:rPr>
          <w:rFonts w:cstheme="minorHAnsi"/>
          <w:sz w:val="24"/>
          <w:szCs w:val="24"/>
        </w:rPr>
      </w:pPr>
      <w:r w:rsidRPr="002D7535">
        <w:rPr>
          <w:rFonts w:cstheme="minorHAnsi"/>
          <w:sz w:val="24"/>
          <w:szCs w:val="24"/>
        </w:rPr>
        <w:br w:type="page"/>
      </w:r>
    </w:p>
    <w:p w14:paraId="03E0D30F" w14:textId="77777777" w:rsidR="002D7535" w:rsidRPr="002D7535" w:rsidRDefault="002D7535" w:rsidP="002D7535">
      <w:pPr>
        <w:spacing w:after="0"/>
        <w:rPr>
          <w:rFonts w:cstheme="minorHAnsi"/>
          <w:b/>
          <w:bCs/>
          <w:sz w:val="24"/>
          <w:szCs w:val="24"/>
        </w:rPr>
        <w:sectPr w:rsidR="002D7535" w:rsidRPr="002D7535" w:rsidSect="002F0A09">
          <w:footerReference w:type="default" r:id="rId42"/>
          <w:pgSz w:w="11906" w:h="16838"/>
          <w:pgMar w:top="1134" w:right="1134" w:bottom="1134" w:left="1134" w:header="709" w:footer="709" w:gutter="0"/>
          <w:cols w:space="720"/>
        </w:sectPr>
      </w:pPr>
    </w:p>
    <w:p w14:paraId="630DA310" w14:textId="77777777" w:rsidR="002D7535" w:rsidRPr="002D7535" w:rsidRDefault="002D7535" w:rsidP="002D7535">
      <w:pPr>
        <w:rPr>
          <w:rFonts w:cstheme="minorHAnsi"/>
          <w:b/>
          <w:bCs/>
          <w:sz w:val="24"/>
          <w:szCs w:val="24"/>
        </w:rPr>
      </w:pPr>
      <w:r w:rsidRPr="002D7535">
        <w:rPr>
          <w:noProof/>
          <w14:ligatures w14:val="standardContextual"/>
        </w:rPr>
        <w:lastRenderedPageBreak/>
        <mc:AlternateContent>
          <mc:Choice Requires="wpg">
            <w:drawing>
              <wp:anchor distT="0" distB="0" distL="114300" distR="114300" simplePos="0" relativeHeight="251736064" behindDoc="0" locked="0" layoutInCell="1" allowOverlap="1" wp14:anchorId="5438FB6A" wp14:editId="2911E248">
                <wp:simplePos x="0" y="0"/>
                <wp:positionH relativeFrom="column">
                  <wp:posOffset>16706</wp:posOffset>
                </wp:positionH>
                <wp:positionV relativeFrom="paragraph">
                  <wp:posOffset>231</wp:posOffset>
                </wp:positionV>
                <wp:extent cx="9126855" cy="6053455"/>
                <wp:effectExtent l="0" t="0" r="17145" b="4445"/>
                <wp:wrapSquare wrapText="bothSides"/>
                <wp:docPr id="79156177" name="Group 79156177"/>
                <wp:cNvGraphicFramePr/>
                <a:graphic xmlns:a="http://schemas.openxmlformats.org/drawingml/2006/main">
                  <a:graphicData uri="http://schemas.microsoft.com/office/word/2010/wordprocessingGroup">
                    <wpg:wgp>
                      <wpg:cNvGrpSpPr/>
                      <wpg:grpSpPr>
                        <a:xfrm>
                          <a:off x="0" y="0"/>
                          <a:ext cx="9126855" cy="6053455"/>
                          <a:chOff x="0" y="0"/>
                          <a:chExt cx="9144000" cy="5316002"/>
                        </a:xfrm>
                      </wpg:grpSpPr>
                      <wps:wsp>
                        <wps:cNvPr id="685664230" name="Text Box 2"/>
                        <wps:cNvSpPr txBox="1">
                          <a:spLocks noChangeArrowheads="1"/>
                        </wps:cNvSpPr>
                        <wps:spPr bwMode="auto">
                          <a:xfrm>
                            <a:off x="0" y="0"/>
                            <a:ext cx="9144000" cy="5045710"/>
                          </a:xfrm>
                          <a:prstGeom prst="rect">
                            <a:avLst/>
                          </a:prstGeom>
                          <a:solidFill>
                            <a:srgbClr val="FFFFFF"/>
                          </a:solidFill>
                          <a:ln w="9525">
                            <a:solidFill>
                              <a:srgbClr val="000000"/>
                            </a:solidFill>
                            <a:miter lim="800000"/>
                            <a:headEnd/>
                            <a:tailEnd/>
                          </a:ln>
                        </wps:spPr>
                        <wps:txbx>
                          <w:txbxContent>
                            <w:p w14:paraId="76E2D80A" w14:textId="77777777" w:rsidR="002D7535" w:rsidRDefault="002D7535" w:rsidP="002D7535">
                              <w:r>
                                <w:rPr>
                                  <w:noProof/>
                                </w:rPr>
                                <w:drawing>
                                  <wp:inline distT="0" distB="0" distL="0" distR="0" wp14:anchorId="0E2C91F2" wp14:editId="5EE7AC7B">
                                    <wp:extent cx="8935085" cy="5569528"/>
                                    <wp:effectExtent l="0" t="0" r="0" b="0"/>
                                    <wp:docPr id="557654414" name="Picture 2" descr="A diagram of a min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54414" name="Picture 2" descr="A diagram of a mind map&#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950213" cy="5578958"/>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20381893" name="Text Box 2"/>
                        <wps:cNvSpPr txBox="1"/>
                        <wps:spPr>
                          <a:xfrm>
                            <a:off x="8467" y="5046133"/>
                            <a:ext cx="3165475" cy="269869"/>
                          </a:xfrm>
                          <a:prstGeom prst="rect">
                            <a:avLst/>
                          </a:prstGeom>
                          <a:noFill/>
                          <a:ln w="6350">
                            <a:noFill/>
                          </a:ln>
                        </wps:spPr>
                        <wps:txbx>
                          <w:txbxContent>
                            <w:p w14:paraId="78D0D408" w14:textId="77777777" w:rsidR="002D7535" w:rsidRDefault="002D7535" w:rsidP="002D7535">
                              <w:pPr>
                                <w:rPr>
                                  <w:b/>
                                  <w:bCs/>
                                  <w:noProof/>
                                  <w:sz w:val="20"/>
                                  <w:szCs w:val="20"/>
                                </w:rPr>
                              </w:pPr>
                              <w:bookmarkStart w:id="185" w:name="Figure8"/>
                              <w:bookmarkEnd w:id="185"/>
                              <w:r>
                                <w:rPr>
                                  <w:b/>
                                  <w:bCs/>
                                  <w:noProof/>
                                  <w:sz w:val="20"/>
                                  <w:szCs w:val="20"/>
                                </w:rPr>
                                <w:t>Figure 8. What involvement did the case study sites do?</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38FB6A" id="Group 79156177" o:spid="_x0000_s1101" style="position:absolute;margin-left:1.3pt;margin-top:0;width:718.65pt;height:476.65pt;z-index:251736064;mso-width-relative:margin;mso-height-relative:margin" coordsize="91440,53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gzgMwMAAA0IAAAOAAAAZHJzL2Uyb0RvYy54bWy0ld9vmzAQx98n7X+w/L7yI0ASVFJl6VJN&#10;yrpK7dRnx5iABrZnO4Hur9/ZhDRNVa3rtjwQG5vz3ee+dz6/6Joa7ZjSleAZDs58jBinIq/4JsPf&#10;7pYfJhhpQ3hOasFZhh+Yxhez9+/OW5myUJSizplCYITrtJUZLo2RqedpWrKG6DMhGYfFQqiGGJiq&#10;jZcr0oL1pvZC30+8VqhcKkGZ1vD2sl/EM2e/KBg1X4tCM4PqDINvxj2Ve67t05udk3SjiCwruneD&#10;vMGLhlQcDj2YuiSGoK2qnplqKqqEFoU5o6LxRFFUlLkYIJrAP4nmSomtdLFs0nYjD5gA7QmnN5ul&#10;17srJW/ljQISrdwACzezsXSFauw/eIk6h+zhgIx1BlF4OQ3CZBLHGFFYS/x4FMHEQaUlkH/2HS0/&#10;Hb6MIt+HnNgv41GQ+H5ov/SGg70n7rQSBKIfGei/Y3BbEskcWp0CgxuFqhwCmMRJEoUj8IqTBuR6&#10;Z+P8KDrkXLM+wGZLC5kOXoPiXda1XAn6XSMuFiXhGzZXSrQlIzl4Gbigjj61nHWqrZF1+0XkcAzZ&#10;GuEMvQ75MTg/iseB0/EBHEml0uaKiQbZQYYVlIEzT3YrbXrGwxabYC3qKl9Wde0marNe1ArtCJTM&#10;0v32aXmyreaohfTHYdwTeNEE5NimuT/1iYmmMlD7ddVkeHLYRFLL7RPPnYgMqep+DNHVHNQxsOsp&#10;mm7ducxFiT3BLq5F/gBolehrHXoTDEqhfmLUQp1nWP/YEsUwqj9zSM80AJrQGNwEWIYwUccr6+MV&#10;wimYyrDBqB8ujGsmFhwXc0hjUTnAj57sfQbt9v79dxGHoT+aBJPp6A9EvGdnRWlDOZHhJErGGNky&#10;9aMkGI0sapIOLQBKN47G+xYQJtNJMt1nezAzaO2VcuTCatGd0assGcW+U9lh5XdqGL+gBi3psoKa&#10;WBFtboiCVg/p/rcS4dtmIaB0Arj4JHVDKylTD8NCieYebq25FSYsvaQpBLceZfO52wS3hSRmxW8l&#10;HZqOpXrX3RMl91wNZORaDJ2NpCfV3u99pVJd84U7x/Xj/f1oL7XjuVP24y0++wUAAP//AwBQSwME&#10;FAAGAAgAAAAhACt+HFfeAAAABwEAAA8AAABkcnMvZG93bnJldi54bWxMj0FLw0AUhO+C/2F5gje7&#10;SWOLidmUUtRTEWwF8faafU1Cs29Ddpuk/97tyR6HGWa+yVeTacVAvWssK4hnEQji0uqGKwXf+/en&#10;FxDOI2tsLZOCCzlYFfd3OWbajvxFw85XIpSwy1BB7X2XSenKmgy6me2Ig3e0vUEfZF9J3eMYyk0r&#10;51G0lAYbDgs1drSpqTztzkbBx4jjOonfhu3puLn87hefP9uYlHp8mNavIDxN/j8MV/yADkVgOtgz&#10;aydaBfNlCCoIf67mc5KmIA4K0kWSgCxyectf/AEAAP//AwBQSwECLQAUAAYACAAAACEAtoM4kv4A&#10;AADhAQAAEwAAAAAAAAAAAAAAAAAAAAAAW0NvbnRlbnRfVHlwZXNdLnhtbFBLAQItABQABgAIAAAA&#10;IQA4/SH/1gAAAJQBAAALAAAAAAAAAAAAAAAAAC8BAABfcmVscy8ucmVsc1BLAQItABQABgAIAAAA&#10;IQBhbgzgMwMAAA0IAAAOAAAAAAAAAAAAAAAAAC4CAABkcnMvZTJvRG9jLnhtbFBLAQItABQABgAI&#10;AAAAIQArfhxX3gAAAAcBAAAPAAAAAAAAAAAAAAAAAI0FAABkcnMvZG93bnJldi54bWxQSwUGAAAA&#10;AAQABADzAAAAmAYAAAAA&#10;">
                <v:shape id="_x0000_s1102" type="#_x0000_t202" style="position:absolute;width:91440;height:50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QT8ygAAAOIAAAAPAAAAZHJzL2Rvd25yZXYueG1sRI9dT8Iw&#10;FIbvTfwPzTHxhkgnYJ2TQgyJBu4UiN6erIdtcT2dbRnj39MLEi/fvF955svBtqInHxrHGh7HGQji&#10;0pmGKw373ftDDiJEZIOtY9JwpgDLxe3NHAvjTvxF/TZWIo1wKFBDHWNXSBnKmiyGseuIk3dw3mJM&#10;0lfSeDylcdvKSZYpabHh9FBjR6uayt/t0WrIZ+v+J2ymn9+lOrQvcfTcf/x5re/vhrdXEJGG+B++&#10;ttdGg8qflJpNpgkiISUckIsLAAAA//8DAFBLAQItABQABgAIAAAAIQDb4fbL7gAAAIUBAAATAAAA&#10;AAAAAAAAAAAAAAAAAABbQ29udGVudF9UeXBlc10ueG1sUEsBAi0AFAAGAAgAAAAhAFr0LFu/AAAA&#10;FQEAAAsAAAAAAAAAAAAAAAAAHwEAAF9yZWxzLy5yZWxzUEsBAi0AFAAGAAgAAAAhAMBJBPzKAAAA&#10;4gAAAA8AAAAAAAAAAAAAAAAABwIAAGRycy9kb3ducmV2LnhtbFBLBQYAAAAAAwADALcAAAD+AgAA&#10;AAA=&#10;">
                  <v:textbox>
                    <w:txbxContent>
                      <w:p w14:paraId="76E2D80A" w14:textId="77777777" w:rsidR="002D7535" w:rsidRDefault="002D7535" w:rsidP="002D7535">
                        <w:r>
                          <w:rPr>
                            <w:noProof/>
                          </w:rPr>
                          <w:drawing>
                            <wp:inline distT="0" distB="0" distL="0" distR="0" wp14:anchorId="0E2C91F2" wp14:editId="5EE7AC7B">
                              <wp:extent cx="8935085" cy="5569528"/>
                              <wp:effectExtent l="0" t="0" r="0" b="0"/>
                              <wp:docPr id="557654414" name="Picture 2" descr="A diagram of a mind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54414" name="Picture 2" descr="A diagram of a mind map&#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950213" cy="5578958"/>
                                      </a:xfrm>
                                      <a:prstGeom prst="rect">
                                        <a:avLst/>
                                      </a:prstGeom>
                                      <a:noFill/>
                                      <a:ln>
                                        <a:noFill/>
                                      </a:ln>
                                    </pic:spPr>
                                  </pic:pic>
                                </a:graphicData>
                              </a:graphic>
                            </wp:inline>
                          </w:drawing>
                        </w:r>
                      </w:p>
                    </w:txbxContent>
                  </v:textbox>
                </v:shape>
                <v:shape id="_x0000_s1103" type="#_x0000_t202" style="position:absolute;left:84;top:50461;width:31655;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QYEywAAAOIAAAAPAAAAZHJzL2Rvd25yZXYueG1sRI9Ba8JA&#10;FITvBf/D8oTe6saIkqauIgGxFD1ovXh7Zp9JaPZtzG41+uu7BcHjMDPfMNN5Z2pxodZVlhUMBxEI&#10;4tzqigsF++/lWwLCeWSNtWVScCMH81nvZYqptlfe0mXnCxEg7FJUUHrfpFK6vCSDbmAb4uCdbGvQ&#10;B9kWUrd4DXBTyziKJtJgxWGhxIaykvKf3a9R8JUtN7g9xia519lqfVo05/1hrNRrv1t8gPDU+Wf4&#10;0f7UCuI4GiXD5H0E/5fCHZCzPwAAAP//AwBQSwECLQAUAAYACAAAACEA2+H2y+4AAACFAQAAEwAA&#10;AAAAAAAAAAAAAAAAAAAAW0NvbnRlbnRfVHlwZXNdLnhtbFBLAQItABQABgAIAAAAIQBa9CxbvwAA&#10;ABUBAAALAAAAAAAAAAAAAAAAAB8BAABfcmVscy8ucmVsc1BLAQItABQABgAIAAAAIQCg0QYEywAA&#10;AOIAAAAPAAAAAAAAAAAAAAAAAAcCAABkcnMvZG93bnJldi54bWxQSwUGAAAAAAMAAwC3AAAA/wIA&#10;AAAA&#10;" filled="f" stroked="f" strokeweight=".5pt">
                  <v:textbox>
                    <w:txbxContent>
                      <w:p w14:paraId="78D0D408" w14:textId="77777777" w:rsidR="002D7535" w:rsidRDefault="002D7535" w:rsidP="002D7535">
                        <w:pPr>
                          <w:rPr>
                            <w:b/>
                            <w:bCs/>
                            <w:noProof/>
                            <w:sz w:val="20"/>
                            <w:szCs w:val="20"/>
                          </w:rPr>
                        </w:pPr>
                        <w:bookmarkStart w:id="186" w:name="Figure8"/>
                        <w:bookmarkEnd w:id="186"/>
                        <w:r>
                          <w:rPr>
                            <w:b/>
                            <w:bCs/>
                            <w:noProof/>
                            <w:sz w:val="20"/>
                            <w:szCs w:val="20"/>
                          </w:rPr>
                          <w:t>Figure 8. What involvement did the case study sites do?</w:t>
                        </w:r>
                      </w:p>
                    </w:txbxContent>
                  </v:textbox>
                </v:shape>
                <w10:wrap type="square"/>
              </v:group>
            </w:pict>
          </mc:Fallback>
        </mc:AlternateContent>
      </w:r>
      <w:r w:rsidRPr="002D7535">
        <w:rPr>
          <w:rFonts w:cstheme="minorHAnsi"/>
          <w:b/>
          <w:bCs/>
          <w:sz w:val="24"/>
          <w:szCs w:val="24"/>
        </w:rPr>
        <w:br w:type="page"/>
      </w:r>
    </w:p>
    <w:p w14:paraId="1D359AFF" w14:textId="77777777" w:rsidR="002D7535" w:rsidRPr="002D7535" w:rsidRDefault="002D7535" w:rsidP="002D7535">
      <w:pPr>
        <w:spacing w:after="0" w:line="240" w:lineRule="auto"/>
        <w:rPr>
          <w:rFonts w:cstheme="minorHAnsi"/>
          <w:b/>
          <w:bCs/>
          <w:sz w:val="24"/>
          <w:szCs w:val="24"/>
        </w:rPr>
        <w:sectPr w:rsidR="002D7535" w:rsidRPr="002D7535" w:rsidSect="002F0A09">
          <w:pgSz w:w="16838" w:h="11906" w:orient="landscape"/>
          <w:pgMar w:top="1134" w:right="1134" w:bottom="1134" w:left="1134" w:header="709" w:footer="709" w:gutter="0"/>
          <w:cols w:space="720"/>
        </w:sectPr>
      </w:pPr>
    </w:p>
    <w:p w14:paraId="2C87D79E" w14:textId="0A06FA34" w:rsidR="002D7535" w:rsidRPr="002D7535" w:rsidRDefault="006650A4" w:rsidP="002D7535">
      <w:pPr>
        <w:spacing w:after="0" w:line="240" w:lineRule="auto"/>
        <w:rPr>
          <w:rFonts w:cstheme="minorHAnsi"/>
          <w:b/>
          <w:bCs/>
          <w:sz w:val="24"/>
          <w:szCs w:val="24"/>
        </w:rPr>
      </w:pPr>
      <w:bookmarkStart w:id="187" w:name="Involvement52"/>
      <w:bookmarkStart w:id="188" w:name="_Hlk138325861"/>
      <w:bookmarkEnd w:id="187"/>
      <w:r>
        <w:rPr>
          <w:rFonts w:cstheme="minorHAnsi"/>
          <w:b/>
          <w:bCs/>
          <w:sz w:val="24"/>
          <w:szCs w:val="24"/>
        </w:rPr>
        <w:lastRenderedPageBreak/>
        <w:t xml:space="preserve">5.2 </w:t>
      </w:r>
      <w:r w:rsidR="002D7535" w:rsidRPr="002D7535">
        <w:rPr>
          <w:rFonts w:cstheme="minorHAnsi"/>
          <w:b/>
          <w:bCs/>
          <w:sz w:val="24"/>
          <w:szCs w:val="24"/>
        </w:rPr>
        <w:t>Involvement in research studies</w:t>
      </w:r>
    </w:p>
    <w:bookmarkEnd w:id="188"/>
    <w:p w14:paraId="72679DF7" w14:textId="77777777" w:rsidR="002D7535" w:rsidRPr="002D7535" w:rsidRDefault="002D7535" w:rsidP="002D7535">
      <w:pPr>
        <w:spacing w:after="0" w:line="240" w:lineRule="auto"/>
        <w:rPr>
          <w:rFonts w:cstheme="minorHAnsi"/>
          <w:b/>
          <w:bCs/>
          <w:sz w:val="24"/>
          <w:szCs w:val="24"/>
        </w:rPr>
      </w:pPr>
    </w:p>
    <w:p w14:paraId="0C23F735" w14:textId="7969F850" w:rsidR="002D7535" w:rsidRPr="002D7535" w:rsidRDefault="006650A4" w:rsidP="002D7535">
      <w:pPr>
        <w:spacing w:after="0" w:line="240" w:lineRule="auto"/>
        <w:rPr>
          <w:rFonts w:cstheme="minorHAnsi"/>
          <w:b/>
          <w:bCs/>
          <w:sz w:val="24"/>
          <w:szCs w:val="24"/>
        </w:rPr>
      </w:pPr>
      <w:bookmarkStart w:id="189" w:name="Introduction521"/>
      <w:bookmarkEnd w:id="189"/>
      <w:r>
        <w:rPr>
          <w:rFonts w:cstheme="minorHAnsi"/>
          <w:b/>
          <w:bCs/>
          <w:sz w:val="24"/>
          <w:szCs w:val="24"/>
        </w:rPr>
        <w:t xml:space="preserve">5.2.1 </w:t>
      </w:r>
      <w:r w:rsidR="002D7535" w:rsidRPr="002D7535">
        <w:rPr>
          <w:rFonts w:cstheme="minorHAnsi"/>
          <w:b/>
          <w:bCs/>
          <w:sz w:val="24"/>
          <w:szCs w:val="24"/>
        </w:rPr>
        <w:t>Introduction</w:t>
      </w:r>
    </w:p>
    <w:p w14:paraId="5ACF6413" w14:textId="77777777" w:rsidR="002D7535" w:rsidRPr="002D7535" w:rsidRDefault="002D7535" w:rsidP="002D7535">
      <w:pPr>
        <w:spacing w:after="0" w:line="240" w:lineRule="auto"/>
        <w:rPr>
          <w:rFonts w:cstheme="minorHAnsi"/>
          <w:sz w:val="24"/>
          <w:szCs w:val="24"/>
        </w:rPr>
      </w:pPr>
    </w:p>
    <w:p w14:paraId="613F131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academics aimed to involve public members throughout the research cycle, however, it was acknowledged that it was difficult to fully outline all the involvement in studies at the outset – it could be hard to know how involvement would develop at this early stage. This was also recognised by public members:</w:t>
      </w:r>
    </w:p>
    <w:p w14:paraId="4BCCC35B" w14:textId="77777777" w:rsidR="002D7535" w:rsidRPr="002D7535" w:rsidRDefault="002D7535" w:rsidP="002D7535">
      <w:pPr>
        <w:spacing w:after="0" w:line="240" w:lineRule="auto"/>
        <w:rPr>
          <w:rFonts w:cstheme="minorHAnsi"/>
          <w:sz w:val="24"/>
          <w:szCs w:val="24"/>
        </w:rPr>
      </w:pPr>
    </w:p>
    <w:p w14:paraId="096F5E04"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lang w:eastAsia="en-GB"/>
        </w:rPr>
        <w:t>So, sometimes you don’t know where it’s going when you involve patients, that is the whole point of it. You don’t know what you don’t know and, erm, when as an academic you come in and ask questions then you don’t know the answers to it that’s the whole point of asking questions. And sometimes they're not the answers you're expecting and it goes off at a tangent and, erm, starts a whole new area of research like. (patient, 1c)</w:t>
      </w:r>
    </w:p>
    <w:p w14:paraId="10767EC5" w14:textId="77777777" w:rsidR="002D7535" w:rsidRPr="002D7535" w:rsidRDefault="002D7535" w:rsidP="002D7535">
      <w:pPr>
        <w:spacing w:after="0" w:line="240" w:lineRule="auto"/>
        <w:rPr>
          <w:rFonts w:cstheme="minorHAnsi"/>
          <w:sz w:val="24"/>
          <w:szCs w:val="24"/>
        </w:rPr>
      </w:pPr>
    </w:p>
    <w:p w14:paraId="2CEA11B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volvement also varied according to the type of research study. Academics explained that in primary research, there were usually clear points where involvement could take place, for example, public members could be asked to review study documents or comment on an interview schedule. In comparison in other types of studies, notably secondary research, the involvement processes were different and it may not be so apparent how to involve people meaningfully and in ways that could influence the process. For example, one study collated existing evidence and carried out dissemination and policy work, requiring consideration of outputs at both public and professional policy levels. </w:t>
      </w:r>
    </w:p>
    <w:p w14:paraId="2AB5DA78" w14:textId="77777777" w:rsidR="002D7535" w:rsidRPr="002D7535" w:rsidRDefault="002D7535" w:rsidP="002D7535">
      <w:pPr>
        <w:spacing w:after="0" w:line="240" w:lineRule="auto"/>
        <w:rPr>
          <w:rFonts w:cstheme="minorHAnsi"/>
          <w:sz w:val="24"/>
          <w:szCs w:val="24"/>
        </w:rPr>
      </w:pPr>
    </w:p>
    <w:p w14:paraId="1D8AEA4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ig data’ studies were also mentioned. Involvement was found to be more challenging in these studies because it was both less well established and less clear how to involve people when working with things like a fixed data set: “people would be saying ‘well, why on earth am I going to involve people in my secondary data analysis project? Like, what’s the point?’” (academic, 13). Other studies also raised challenges for involvement because of their scientific nature, including drug trials and those with more complex methodologies including types of randomisation. However, some public members were keen to learn about different types of research, to enable their involvement:</w:t>
      </w:r>
    </w:p>
    <w:p w14:paraId="754AD14D" w14:textId="77777777" w:rsidR="002D7535" w:rsidRPr="002D7535" w:rsidRDefault="002D7535" w:rsidP="002D7535">
      <w:pPr>
        <w:spacing w:after="0" w:line="240" w:lineRule="auto"/>
        <w:rPr>
          <w:rFonts w:cstheme="minorHAnsi"/>
          <w:sz w:val="24"/>
          <w:szCs w:val="24"/>
        </w:rPr>
      </w:pPr>
    </w:p>
    <w:p w14:paraId="524C6E8F"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 didn’t know anything about, you know, phase 1, phase 2, phase 3, whatever, trials, erm, and it’s been a fascinating learning curve actually, really interesting…I feel quite privileged to, you know, have been able to do this work actually. (patient/carer, 8)</w:t>
      </w:r>
    </w:p>
    <w:p w14:paraId="593A39E4" w14:textId="77777777" w:rsidR="002D7535" w:rsidRPr="002D7535" w:rsidRDefault="002D7535" w:rsidP="002D7535">
      <w:pPr>
        <w:spacing w:after="0" w:line="240" w:lineRule="auto"/>
        <w:rPr>
          <w:rFonts w:cstheme="minorHAnsi"/>
          <w:sz w:val="24"/>
          <w:szCs w:val="24"/>
        </w:rPr>
      </w:pPr>
    </w:p>
    <w:p w14:paraId="29CBC6C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cknowledged that different roles were required for different studies and not every study held the same appeal to public members, who came with different skills and preferences that affected their involvement. This was recognised by academics:</w:t>
      </w:r>
    </w:p>
    <w:p w14:paraId="0995B02A" w14:textId="77777777" w:rsidR="002D7535" w:rsidRPr="002D7535" w:rsidRDefault="002D7535" w:rsidP="002D7535">
      <w:pPr>
        <w:spacing w:after="0" w:line="240" w:lineRule="auto"/>
        <w:rPr>
          <w:rFonts w:cstheme="minorHAnsi"/>
          <w:sz w:val="24"/>
          <w:szCs w:val="24"/>
        </w:rPr>
      </w:pPr>
    </w:p>
    <w:p w14:paraId="4E93F600"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We've been lucky because we've chanced upon people who have been flexible enough to think about that way of working but it might not have worked out that way (laughs) working with some of the patients in the past because they might have found it all not for them…And I didn't really consider that enough at the beginning of the project. Maybe I should have done but interesting. I guess sometimes though it’s hard to know how things are going to develop isn’t it right from the outset so…(laughs). (academic/clinician, 19)</w:t>
      </w:r>
    </w:p>
    <w:p w14:paraId="1D51476D" w14:textId="77777777" w:rsidR="002D7535" w:rsidRPr="002D7535" w:rsidRDefault="002D7535" w:rsidP="002D7535">
      <w:pPr>
        <w:spacing w:after="0" w:line="240" w:lineRule="auto"/>
        <w:rPr>
          <w:rFonts w:cstheme="minorHAnsi"/>
          <w:sz w:val="24"/>
          <w:szCs w:val="24"/>
        </w:rPr>
      </w:pPr>
    </w:p>
    <w:p w14:paraId="522DE9E0" w14:textId="77777777" w:rsidR="002D7535" w:rsidRPr="002D7535" w:rsidRDefault="002D7535" w:rsidP="002D7535">
      <w:pPr>
        <w:spacing w:after="0" w:line="240" w:lineRule="auto"/>
        <w:rPr>
          <w:rFonts w:cstheme="minorHAnsi"/>
          <w:b/>
          <w:bCs/>
          <w:sz w:val="24"/>
          <w:szCs w:val="24"/>
        </w:rPr>
      </w:pPr>
      <w:bookmarkStart w:id="190" w:name="_Hlk138325887"/>
    </w:p>
    <w:p w14:paraId="467228F1" w14:textId="19380015" w:rsidR="002D7535" w:rsidRPr="002D7535" w:rsidRDefault="006650A4" w:rsidP="002D7535">
      <w:pPr>
        <w:spacing w:after="0" w:line="240" w:lineRule="auto"/>
        <w:rPr>
          <w:rFonts w:cstheme="minorHAnsi"/>
          <w:b/>
          <w:bCs/>
          <w:sz w:val="24"/>
          <w:szCs w:val="24"/>
        </w:rPr>
      </w:pPr>
      <w:bookmarkStart w:id="191" w:name="Identfying522"/>
      <w:bookmarkEnd w:id="191"/>
      <w:r>
        <w:rPr>
          <w:rFonts w:cstheme="minorHAnsi"/>
          <w:b/>
          <w:bCs/>
          <w:sz w:val="24"/>
          <w:szCs w:val="24"/>
        </w:rPr>
        <w:lastRenderedPageBreak/>
        <w:t xml:space="preserve">5.2.2 </w:t>
      </w:r>
      <w:r w:rsidR="002D7535" w:rsidRPr="002D7535">
        <w:rPr>
          <w:rFonts w:cstheme="minorHAnsi"/>
          <w:b/>
          <w:bCs/>
          <w:sz w:val="24"/>
          <w:szCs w:val="24"/>
        </w:rPr>
        <w:t>Identifying and prioritising research</w:t>
      </w:r>
    </w:p>
    <w:bookmarkEnd w:id="190"/>
    <w:p w14:paraId="249974FA" w14:textId="77777777" w:rsidR="002D7535" w:rsidRPr="002D7535" w:rsidRDefault="002D7535" w:rsidP="002D7535">
      <w:pPr>
        <w:spacing w:after="0" w:line="240" w:lineRule="auto"/>
        <w:rPr>
          <w:rFonts w:cstheme="minorHAnsi"/>
          <w:b/>
          <w:bCs/>
          <w:sz w:val="24"/>
          <w:szCs w:val="24"/>
        </w:rPr>
      </w:pPr>
    </w:p>
    <w:p w14:paraId="2E2962F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importance of involvement at the outset when identifying and prioritising research was emphasised by numerous participants – public members, coordinators and academics. Many were concerned that typically there wasn’t enough input from public members at this stage and that it was mainly researchers who decided the topics to focus on: </w:t>
      </w:r>
    </w:p>
    <w:p w14:paraId="04C6E797" w14:textId="77777777" w:rsidR="002D7535" w:rsidRPr="002D7535" w:rsidRDefault="002D7535" w:rsidP="002D7535">
      <w:pPr>
        <w:spacing w:after="0" w:line="240" w:lineRule="auto"/>
        <w:rPr>
          <w:rFonts w:cstheme="minorHAnsi"/>
          <w:sz w:val="24"/>
          <w:szCs w:val="24"/>
        </w:rPr>
      </w:pPr>
    </w:p>
    <w:p w14:paraId="5DAF4C5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you know, places to share ideas about research is probably something which we’re still lacking a little bit, erm, in terms of, you know, the development of the ideas themselves. Erm, it’s more often that researchers would go to representatives with an idea and hear views on it.</w:t>
      </w:r>
      <w:r w:rsidRPr="002D7535">
        <w:rPr>
          <w:rFonts w:cstheme="minorHAnsi"/>
          <w:sz w:val="24"/>
          <w:szCs w:val="24"/>
        </w:rPr>
        <w:t xml:space="preserve"> (academic, 14)</w:t>
      </w:r>
    </w:p>
    <w:p w14:paraId="29119B0D" w14:textId="77777777" w:rsidR="002D7535" w:rsidRPr="002D7535" w:rsidRDefault="002D7535" w:rsidP="002D7535">
      <w:pPr>
        <w:spacing w:after="0" w:line="240" w:lineRule="auto"/>
        <w:rPr>
          <w:rFonts w:cstheme="minorHAnsi"/>
          <w:sz w:val="24"/>
          <w:szCs w:val="24"/>
        </w:rPr>
      </w:pPr>
    </w:p>
    <w:p w14:paraId="2376009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For public members, it was important to ensure they had an input into prioritising research topics – partly because many people became involved in research as they wanted to help others and they therefore wanted to ensure that research topics were relevant to others. They also wanted to make sure that resources were used for the best purposes. Several public members commented that it seemed that some research studies were being duplicated and that it was a waste of time and money to repeat the work: “I think some of the studies have surprised me, that they have been so heavily researched really, can’t understand why they’re doing this one as well” (carer/public member, 9b). Public members described research studies changing as a result of their feedback or even stopping completely:</w:t>
      </w:r>
    </w:p>
    <w:p w14:paraId="0101638C" w14:textId="77777777" w:rsidR="002D7535" w:rsidRPr="002D7535" w:rsidRDefault="002D7535" w:rsidP="002D7535">
      <w:pPr>
        <w:spacing w:after="0" w:line="240" w:lineRule="auto"/>
        <w:rPr>
          <w:rFonts w:cstheme="minorHAnsi"/>
          <w:sz w:val="24"/>
          <w:szCs w:val="24"/>
        </w:rPr>
      </w:pPr>
    </w:p>
    <w:p w14:paraId="2D54984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old them, erm, you know, that I really thought they were going up the wrong alley and they all thanked me very much for my very helpful suggestions (laughs). Well, it’s changed yes, that one hasn’t come to a stop but there was a second one that has actually stopped, erm, but this this particular one yes they're changing it I think they're, yes, erm, I'm not quite sure which way they're going now but they definitely were talking to the other partners and they had decided to do it in a different way (laughs). (public member, 9a)</w:t>
      </w:r>
    </w:p>
    <w:p w14:paraId="21637C6C" w14:textId="77777777" w:rsidR="002D7535" w:rsidRPr="002D7535" w:rsidRDefault="002D7535" w:rsidP="002D7535">
      <w:pPr>
        <w:spacing w:after="0" w:line="240" w:lineRule="auto"/>
        <w:rPr>
          <w:rFonts w:cstheme="minorHAnsi"/>
          <w:sz w:val="24"/>
          <w:szCs w:val="24"/>
        </w:rPr>
      </w:pPr>
    </w:p>
    <w:p w14:paraId="00A8EDE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hen identifying and prioritising research topics, academics looked at James Lind Alliance (JLA) priorities, what was useful for clinicians and also approached different groups and organisations to ask for the opinions of public members. Academics asked a number of questions of public members at this stage, for example:</w:t>
      </w:r>
    </w:p>
    <w:p w14:paraId="6BBC5F25" w14:textId="77777777" w:rsidR="002D7535" w:rsidRPr="002D7535" w:rsidRDefault="002D7535" w:rsidP="002D7535">
      <w:pPr>
        <w:spacing w:after="0" w:line="240" w:lineRule="auto"/>
        <w:rPr>
          <w:rFonts w:cstheme="minorHAnsi"/>
          <w:sz w:val="24"/>
          <w:szCs w:val="24"/>
        </w:rPr>
      </w:pPr>
    </w:p>
    <w:p w14:paraId="349AFFE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We took the very first questions, said ‘what do you think?’ So right from the very beginning, ‘do you think this is important? Is this something we should be wasting our time and money on? Or are there other priorities?’ (academic/clinician, 6)</w:t>
      </w:r>
    </w:p>
    <w:p w14:paraId="3958D687" w14:textId="77777777" w:rsidR="002D7535" w:rsidRPr="002D7535" w:rsidRDefault="002D7535" w:rsidP="002D7535">
      <w:pPr>
        <w:spacing w:after="0" w:line="240" w:lineRule="auto"/>
        <w:rPr>
          <w:rFonts w:cstheme="minorHAnsi"/>
          <w:sz w:val="24"/>
          <w:szCs w:val="24"/>
        </w:rPr>
      </w:pPr>
    </w:p>
    <w:p w14:paraId="202AD20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For this population, the impact of a health condition could be considerable at times and sometimes academics felt there was a lack of knowledge amongst both clinicians and more broadly within society about the effects on peoples’ lives. This made it hard for patients and carers to live with and manage their lives well, and also impacted on their relationships with clinicians. Therefore, some research studies were borne out of a feeling that it was highly important to do something to address such issues:</w:t>
      </w:r>
    </w:p>
    <w:p w14:paraId="25C95B33" w14:textId="77777777" w:rsidR="002D7535" w:rsidRPr="002D7535" w:rsidRDefault="002D7535" w:rsidP="002D7535">
      <w:pPr>
        <w:spacing w:after="0" w:line="240" w:lineRule="auto"/>
        <w:rPr>
          <w:rFonts w:cstheme="minorHAnsi"/>
          <w:sz w:val="24"/>
          <w:szCs w:val="24"/>
        </w:rPr>
      </w:pPr>
    </w:p>
    <w:p w14:paraId="38BC6D86"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 xml:space="preserve">Clinicians also not knowing much and feeling that they didn't know how to handle it, you know, an awful lot of peoples’ lives and jobs were being affected by this lack of knowledge, so I felt it was really important that I tried to do something to address it, erm, and not just </w:t>
      </w:r>
      <w:r w:rsidRPr="002D7535">
        <w:rPr>
          <w:rFonts w:cstheme="minorHAnsi"/>
          <w:sz w:val="24"/>
          <w:szCs w:val="24"/>
        </w:rPr>
        <w:lastRenderedPageBreak/>
        <w:t>go ‘ok I've got a really high impact paper that’s great isn’t it?’ (Laughs) So yeah. (academic, 4)</w:t>
      </w:r>
    </w:p>
    <w:p w14:paraId="2FC277C9" w14:textId="77777777" w:rsidR="002D7535" w:rsidRPr="002D7535" w:rsidRDefault="002D7535" w:rsidP="002D7535">
      <w:pPr>
        <w:spacing w:after="0" w:line="240" w:lineRule="auto"/>
        <w:rPr>
          <w:rFonts w:cstheme="minorHAnsi"/>
          <w:sz w:val="24"/>
          <w:szCs w:val="24"/>
        </w:rPr>
      </w:pPr>
    </w:p>
    <w:p w14:paraId="527A262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metimes academics gained access to public members because they had worked with them previously on other research studies. However, finding others to ask at this stage was felt to be quite difficult by some academics, partly because there was limited funding for this initial work and access to such funding was unreliable and patchy. It was acknowledged that the centres wanted to undertake more of this type of involvement but needed structures and processes to enable it to happen more easily. </w:t>
      </w:r>
    </w:p>
    <w:p w14:paraId="33164843" w14:textId="77777777" w:rsidR="002D7535" w:rsidRPr="002D7535" w:rsidRDefault="002D7535" w:rsidP="002D7535">
      <w:pPr>
        <w:spacing w:after="0" w:line="240" w:lineRule="auto"/>
        <w:rPr>
          <w:rFonts w:cstheme="minorHAnsi"/>
          <w:sz w:val="24"/>
          <w:szCs w:val="24"/>
        </w:rPr>
      </w:pPr>
    </w:p>
    <w:p w14:paraId="78DEFE9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Nevertheless, some academics showed considerable commitment to engaging with patient and carer groups. They spent time forming relationships with groups, for example attending their meetings, and engaging with them at an early stage of developing their research ideas: </w:t>
      </w:r>
    </w:p>
    <w:p w14:paraId="1DDAC9CB" w14:textId="77777777" w:rsidR="002D7535" w:rsidRPr="002D7535" w:rsidRDefault="002D7535" w:rsidP="002D7535">
      <w:pPr>
        <w:spacing w:after="0" w:line="240" w:lineRule="auto"/>
        <w:rPr>
          <w:rFonts w:cstheme="minorHAnsi"/>
          <w:sz w:val="24"/>
          <w:szCs w:val="24"/>
        </w:rPr>
      </w:pPr>
    </w:p>
    <w:p w14:paraId="6D7C34DA"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They were a very open group, very easy to get to know and I started helping them and then…towards the end of my first year I started to develop what I wanted to…what my research was going to be about…So, I took various things to the group, having asked first, you know, like the month before, could I have some time for that...If you actually take PPI seriously then you have to kind of engage with them, you have to you know, you go along with an idea or something or other and check whether it seems like a good idea. (academic, 4)</w:t>
      </w:r>
    </w:p>
    <w:p w14:paraId="510493AB" w14:textId="77777777" w:rsidR="002D7535" w:rsidRPr="002D7535" w:rsidRDefault="002D7535" w:rsidP="002D7535">
      <w:pPr>
        <w:spacing w:after="0" w:line="240" w:lineRule="auto"/>
        <w:rPr>
          <w:rFonts w:cstheme="minorHAnsi"/>
          <w:sz w:val="24"/>
          <w:szCs w:val="24"/>
        </w:rPr>
      </w:pPr>
    </w:p>
    <w:p w14:paraId="37A1E65B" w14:textId="7A215E89"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n online public involvement forum </w:t>
      </w:r>
      <w:bookmarkStart w:id="192" w:name="_Hlk120962743"/>
      <w:r w:rsidRPr="002D7535">
        <w:rPr>
          <w:rFonts w:cstheme="minorHAnsi"/>
          <w:sz w:val="24"/>
          <w:szCs w:val="24"/>
        </w:rPr>
        <w:t xml:space="preserve">at one site </w:t>
      </w:r>
      <w:r w:rsidR="00C445FA">
        <w:rPr>
          <w:rFonts w:cstheme="minorHAnsi"/>
          <w:sz w:val="24"/>
          <w:szCs w:val="24"/>
        </w:rPr>
        <w:fldChar w:fldCharType="begin"/>
      </w:r>
      <w:r w:rsidR="00BC508B">
        <w:rPr>
          <w:rFonts w:cstheme="minorHAnsi"/>
          <w:sz w:val="24"/>
          <w:szCs w:val="24"/>
        </w:rPr>
        <w:instrText xml:space="preserve"> ADDIN EN.CITE &lt;EndNote&gt;&lt;Cite&gt;&lt;RecNum&gt;199409&lt;/RecNum&gt;&lt;DisplayText&gt;(CSI 2019)&lt;/DisplayText&gt;&lt;record&gt;&lt;rec-number&gt;199409&lt;/rec-number&gt;&lt;foreign-keys&gt;&lt;key app="EN" db-id="eda99esr9arp52e20v2pftz4rp5s9x0evef5" timestamp="1670069384"&gt;199409&lt;/key&gt;&lt;/foreign-keys&gt;&lt;ref-type name="Web Page"&gt;12&lt;/ref-type&gt;&lt;contributors&gt;&lt;authors&gt;&lt;author&gt;CSI&lt;/author&gt;&lt;/authors&gt;&lt;/contributors&gt;&lt;titles&gt;&lt;title&gt;Public Involvement Forum&lt;/title&gt;&lt;/titles&gt;&lt;number&gt;3 December 2022&lt;/number&gt;&lt;reprint-edition&gt;not in file&lt;/reprint-edition&gt;&lt;dates&gt;&lt;year&gt;2019&lt;/year&gt;&lt;/dates&gt;&lt;pub-location&gt;London&lt;/pub-location&gt;&lt;publisher&gt;Cicely Saunders Institute of Palliative Care, Policy &amp;amp; Rehabilitation, King&amp;apos;s College London&lt;/publisher&gt;&lt;urls&gt;&lt;related-urls&gt;&lt;url&gt;https://www.csipublicinvolvement.co.uk/&lt;/url&gt;&lt;/related-urls&gt;&lt;/urls&gt;&lt;/record&gt;&lt;/Cite&gt;&lt;/EndNote&gt;</w:instrText>
      </w:r>
      <w:r w:rsidR="00C445FA">
        <w:rPr>
          <w:rFonts w:cstheme="minorHAnsi"/>
          <w:sz w:val="24"/>
          <w:szCs w:val="24"/>
        </w:rPr>
        <w:fldChar w:fldCharType="separate"/>
      </w:r>
      <w:r w:rsidR="00BC508B">
        <w:rPr>
          <w:rFonts w:cstheme="minorHAnsi"/>
          <w:noProof/>
          <w:sz w:val="24"/>
          <w:szCs w:val="24"/>
        </w:rPr>
        <w:t>(CSI 2019)</w:t>
      </w:r>
      <w:r w:rsidR="00C445FA">
        <w:rPr>
          <w:rFonts w:cstheme="minorHAnsi"/>
          <w:sz w:val="24"/>
          <w:szCs w:val="24"/>
        </w:rPr>
        <w:fldChar w:fldCharType="end"/>
      </w:r>
      <w:r w:rsidRPr="002D7535">
        <w:rPr>
          <w:rFonts w:cstheme="minorHAnsi"/>
          <w:sz w:val="24"/>
          <w:szCs w:val="24"/>
        </w:rPr>
        <w:t xml:space="preserve"> </w:t>
      </w:r>
      <w:bookmarkEnd w:id="192"/>
      <w:r w:rsidRPr="002D7535">
        <w:rPr>
          <w:rFonts w:cstheme="minorHAnsi"/>
          <w:sz w:val="24"/>
          <w:szCs w:val="24"/>
        </w:rPr>
        <w:t>was thought to be useful at this research stage, in particular during Covid, because it was already established, so enabled quicker consultations to be carried out, including gaining views on research priorities:</w:t>
      </w:r>
    </w:p>
    <w:p w14:paraId="590F05BA" w14:textId="77777777" w:rsidR="002D7535" w:rsidRPr="002D7535" w:rsidRDefault="002D7535" w:rsidP="002D7535">
      <w:pPr>
        <w:spacing w:after="0" w:line="240" w:lineRule="auto"/>
        <w:rPr>
          <w:rFonts w:cstheme="minorHAnsi"/>
          <w:sz w:val="24"/>
          <w:szCs w:val="24"/>
        </w:rPr>
      </w:pPr>
    </w:p>
    <w:p w14:paraId="305B9427" w14:textId="77777777" w:rsidR="002D7535" w:rsidRPr="002D7535" w:rsidRDefault="002D7535" w:rsidP="002D7535">
      <w:pPr>
        <w:spacing w:after="0" w:line="240" w:lineRule="auto"/>
        <w:ind w:left="720"/>
        <w:rPr>
          <w:rFonts w:ascii="Calibri" w:hAnsi="Calibri" w:cs="Calibri"/>
          <w:color w:val="FF0000"/>
          <w:sz w:val="24"/>
          <w:szCs w:val="24"/>
          <w:lang w:eastAsia="en-GB"/>
        </w:rPr>
      </w:pPr>
      <w:r w:rsidRPr="002D7535">
        <w:rPr>
          <w:rFonts w:ascii="Calibri" w:hAnsi="Calibri" w:cs="Calibri"/>
          <w:sz w:val="24"/>
          <w:szCs w:val="24"/>
          <w:lang w:eastAsia="en-GB"/>
        </w:rPr>
        <w:t>I think having that resource, erm, is fantastic…I think the online forum is great so you can kind of get feedback almost instantly. (academic/clinician, 10a)</w:t>
      </w:r>
    </w:p>
    <w:p w14:paraId="444F5F01" w14:textId="77777777" w:rsidR="002D7535" w:rsidRPr="002D7535" w:rsidRDefault="002D7535" w:rsidP="002D7535">
      <w:pPr>
        <w:spacing w:after="0" w:line="240" w:lineRule="auto"/>
        <w:rPr>
          <w:rFonts w:ascii="Calibri" w:hAnsi="Calibri" w:cs="Calibri"/>
          <w:color w:val="FF0000"/>
          <w:lang w:eastAsia="en-GB"/>
        </w:rPr>
      </w:pPr>
    </w:p>
    <w:p w14:paraId="33FC841A" w14:textId="00293C85" w:rsidR="002D7535" w:rsidRPr="002D7535" w:rsidRDefault="006650A4" w:rsidP="002D7535">
      <w:pPr>
        <w:spacing w:after="0" w:line="240" w:lineRule="auto"/>
        <w:rPr>
          <w:rFonts w:cstheme="minorHAnsi"/>
          <w:b/>
          <w:bCs/>
          <w:sz w:val="24"/>
          <w:szCs w:val="24"/>
        </w:rPr>
      </w:pPr>
      <w:bookmarkStart w:id="193" w:name="Design523"/>
      <w:bookmarkStart w:id="194" w:name="_Hlk138325903"/>
      <w:bookmarkEnd w:id="193"/>
      <w:r>
        <w:rPr>
          <w:rFonts w:cstheme="minorHAnsi"/>
          <w:b/>
          <w:bCs/>
          <w:sz w:val="24"/>
          <w:szCs w:val="24"/>
        </w:rPr>
        <w:t xml:space="preserve">5.2.3 </w:t>
      </w:r>
      <w:r w:rsidR="002D7535" w:rsidRPr="002D7535">
        <w:rPr>
          <w:rFonts w:cstheme="minorHAnsi"/>
          <w:b/>
          <w:bCs/>
          <w:sz w:val="24"/>
          <w:szCs w:val="24"/>
        </w:rPr>
        <w:t>Design of research studies and reviewing funding applications</w:t>
      </w:r>
    </w:p>
    <w:bookmarkEnd w:id="194"/>
    <w:p w14:paraId="7964B202" w14:textId="77777777" w:rsidR="002D7535" w:rsidRPr="002D7535" w:rsidRDefault="002D7535" w:rsidP="002D7535">
      <w:pPr>
        <w:spacing w:after="0" w:line="240" w:lineRule="auto"/>
        <w:rPr>
          <w:rFonts w:cstheme="minorHAnsi"/>
          <w:b/>
          <w:bCs/>
          <w:sz w:val="24"/>
          <w:szCs w:val="24"/>
        </w:rPr>
      </w:pPr>
    </w:p>
    <w:p w14:paraId="270DEB6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volvement at the design stage of studies was also highlighted as important and numerous examples of involvement were provided at this stage. Public members had been involved in studies of different designs, including qualitative and quantitative studies, systematic reviews, trials, intervention studies, Delphi studies, and on a varied range of subjects such as different types of cancer and cancer screening, breathlessness, integrated care, psychological therapies and global palliative care.</w:t>
      </w:r>
    </w:p>
    <w:p w14:paraId="5C0C2E1F" w14:textId="77777777" w:rsidR="002D7535" w:rsidRPr="002D7535" w:rsidRDefault="002D7535" w:rsidP="002D7535">
      <w:pPr>
        <w:spacing w:after="0" w:line="240" w:lineRule="auto"/>
        <w:rPr>
          <w:rFonts w:cstheme="minorHAnsi"/>
          <w:sz w:val="24"/>
          <w:szCs w:val="24"/>
        </w:rPr>
      </w:pPr>
    </w:p>
    <w:p w14:paraId="5A52507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Most academics spoke of their commitment to involving public members at this stage. One described how in one application the funder didn’t require involvement, but they wove it into the application anyway – not because they needed to tick the box but because they felt involvement was important. Sometimes public members wanted to be or felt they had to be more pro-active in getting involved. Several participants spoke about the importance of involvement from the start, so that design problems could be addressed early on. They commented that it made no sense for them to start being involved when the researchers had already designed the study: </w:t>
      </w:r>
    </w:p>
    <w:p w14:paraId="22E528EA" w14:textId="77777777" w:rsidR="002D7535" w:rsidRPr="002D7535" w:rsidRDefault="002D7535" w:rsidP="002D7535">
      <w:pPr>
        <w:spacing w:after="0" w:line="240" w:lineRule="auto"/>
        <w:rPr>
          <w:rFonts w:cstheme="minorHAnsi"/>
          <w:sz w:val="24"/>
          <w:szCs w:val="24"/>
        </w:rPr>
      </w:pPr>
    </w:p>
    <w:p w14:paraId="4C5F6A61"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Then suddenly we’re asked to look at a patient information leaflet, you know, then I’d pick holes in it [the design of the study] and think well this is wrong and have you thought about this? (patient/carer, 8)</w:t>
      </w:r>
    </w:p>
    <w:p w14:paraId="0380EF1F" w14:textId="77777777" w:rsidR="002D7535" w:rsidRPr="002D7535" w:rsidRDefault="002D7535" w:rsidP="002D7535">
      <w:pPr>
        <w:spacing w:after="0" w:line="240" w:lineRule="auto"/>
        <w:rPr>
          <w:rFonts w:cstheme="minorHAnsi"/>
          <w:sz w:val="24"/>
          <w:szCs w:val="24"/>
        </w:rPr>
      </w:pPr>
    </w:p>
    <w:p w14:paraId="0462309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o find public members to be involved, academics approached the internal involvement networks in both sites and also asked for involvement from individuals and groups external to the centres. They talked about the aims of the study and asked what people thought, whether they had any comments and then asked people to review the study documentation. Giving feedback on documentation was an involvement task that was often mentioned, with many participants highlighting the usefulness of this:</w:t>
      </w:r>
    </w:p>
    <w:p w14:paraId="45EF9AED" w14:textId="77777777" w:rsidR="002D7535" w:rsidRPr="002D7535" w:rsidRDefault="002D7535" w:rsidP="002D7535">
      <w:pPr>
        <w:spacing w:after="0" w:line="240" w:lineRule="auto"/>
        <w:rPr>
          <w:rFonts w:cstheme="minorHAnsi"/>
          <w:sz w:val="24"/>
          <w:szCs w:val="24"/>
        </w:rPr>
      </w:pPr>
    </w:p>
    <w:p w14:paraId="1417502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One of my colleagues, now retired, erm, essentially had a list of people that we could call upon to, you know, discuss studies, to comment on information sheets and study documents and things like that…</w:t>
      </w:r>
      <w:r w:rsidRPr="002D7535">
        <w:rPr>
          <w:rFonts w:cstheme="minorHAnsi"/>
          <w:sz w:val="24"/>
          <w:szCs w:val="24"/>
        </w:rPr>
        <w:t>Actually, I found it quite helpful, you know, a number of different people to comment on the documents. (academic, 14)</w:t>
      </w:r>
    </w:p>
    <w:p w14:paraId="5D6B1B78" w14:textId="77777777" w:rsidR="002D7535" w:rsidRPr="002D7535" w:rsidRDefault="002D7535" w:rsidP="002D7535">
      <w:pPr>
        <w:spacing w:after="0" w:line="240" w:lineRule="auto"/>
        <w:rPr>
          <w:rFonts w:cstheme="minorHAnsi"/>
          <w:sz w:val="24"/>
          <w:szCs w:val="24"/>
        </w:rPr>
      </w:pPr>
    </w:p>
    <w:p w14:paraId="7109BDF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academics applied for funding to enable activities to be held for this purpose, including holding workshops or consultation events, sometimes with public members of several groups attending. The regional Research Design Services (RDSs) were mentioned as being useful in this respect:</w:t>
      </w:r>
    </w:p>
    <w:p w14:paraId="1DCA3BE6" w14:textId="77777777" w:rsidR="002D7535" w:rsidRPr="002D7535" w:rsidRDefault="002D7535" w:rsidP="002D7535">
      <w:pPr>
        <w:spacing w:after="0" w:line="240" w:lineRule="auto"/>
        <w:rPr>
          <w:rFonts w:cstheme="minorHAnsi"/>
          <w:sz w:val="24"/>
          <w:szCs w:val="24"/>
        </w:rPr>
      </w:pPr>
    </w:p>
    <w:p w14:paraId="7268A7D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at was underpinned by, erm, a small scale RDS grant, £500 or something I think, that enabled us to initially convene that small group of four or five people, to feedback on the grant proposal as it was developed and to, er, to discuss what roles they envisaged on the project for themselves, er, both in terms of more formal roles such as study steering committee, as well as participation in the research itself. (academic/ex-clinician, 3)</w:t>
      </w:r>
    </w:p>
    <w:p w14:paraId="33FADEC9" w14:textId="77777777" w:rsidR="002D7535" w:rsidRPr="002D7535" w:rsidRDefault="002D7535" w:rsidP="002D7535">
      <w:pPr>
        <w:spacing w:after="0" w:line="240" w:lineRule="auto"/>
        <w:rPr>
          <w:rFonts w:cstheme="minorHAnsi"/>
          <w:sz w:val="24"/>
          <w:szCs w:val="24"/>
        </w:rPr>
      </w:pPr>
    </w:p>
    <w:p w14:paraId="3A41813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Many ideas were gained from such initiatives related to the design of studies, including the refinement of study aims, the recruitment of participants, amendments to wording in study documentation including of surveys, and dissemination. </w:t>
      </w:r>
    </w:p>
    <w:p w14:paraId="7E05E2CE" w14:textId="77777777" w:rsidR="002D7535" w:rsidRPr="002D7535" w:rsidRDefault="002D7535" w:rsidP="002D7535">
      <w:pPr>
        <w:spacing w:after="0" w:line="240" w:lineRule="auto"/>
        <w:rPr>
          <w:rFonts w:cstheme="minorHAnsi"/>
          <w:sz w:val="24"/>
          <w:szCs w:val="24"/>
        </w:rPr>
      </w:pPr>
    </w:p>
    <w:p w14:paraId="42DAE6E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important to public members for them to read documents to make sure they actually made sense and that the language was person-centred. They wanted to ensure that documents were put into simple language, so that everyone was able to understand in order to participate in the study without feeling patronised:</w:t>
      </w:r>
    </w:p>
    <w:p w14:paraId="62D925AD" w14:textId="77777777" w:rsidR="002D7535" w:rsidRPr="002D7535" w:rsidRDefault="002D7535" w:rsidP="002D7535">
      <w:pPr>
        <w:spacing w:after="0" w:line="240" w:lineRule="auto"/>
        <w:rPr>
          <w:rFonts w:cstheme="minorHAnsi"/>
          <w:sz w:val="24"/>
          <w:szCs w:val="24"/>
        </w:rPr>
      </w:pPr>
    </w:p>
    <w:p w14:paraId="3F873E0E"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So, I read a lot, research papers all over the place, all different kinds of cancers and I’ll translate them into, you know, my kind of English, which is a 9 year olds, erm, understanding, you know. (patient, 1c)</w:t>
      </w:r>
    </w:p>
    <w:p w14:paraId="4264819E" w14:textId="77777777" w:rsidR="002D7535" w:rsidRPr="002D7535" w:rsidRDefault="002D7535" w:rsidP="002D7535">
      <w:pPr>
        <w:spacing w:after="0" w:line="240" w:lineRule="auto"/>
        <w:rPr>
          <w:rFonts w:cstheme="minorHAnsi"/>
          <w:sz w:val="24"/>
          <w:szCs w:val="24"/>
        </w:rPr>
      </w:pPr>
    </w:p>
    <w:p w14:paraId="24CD5EC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academics also asked if people were interested in being actively involved in their study at a later date, once funding had been obtained, and some academics also asked if people would just like to be kept informed:</w:t>
      </w:r>
    </w:p>
    <w:p w14:paraId="75B97345" w14:textId="77777777" w:rsidR="002D7535" w:rsidRPr="002D7535" w:rsidRDefault="002D7535" w:rsidP="002D7535">
      <w:pPr>
        <w:spacing w:after="0" w:line="240" w:lineRule="auto"/>
        <w:rPr>
          <w:rFonts w:cstheme="minorHAnsi"/>
          <w:sz w:val="24"/>
          <w:szCs w:val="24"/>
        </w:rPr>
      </w:pPr>
    </w:p>
    <w:p w14:paraId="668817BF"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Those that came had plenty to say and were very engaged and…were very helpful and at the end of it having sort of gathered lots of ideas of how I might actually do that, I told them I would need to apply for funding and then at a later point I would let them know…so, some of those people signed up and said ‘yes, keep in touch and I might want to join in’. (academic, 4)</w:t>
      </w:r>
    </w:p>
    <w:p w14:paraId="0E03F9FE" w14:textId="77777777" w:rsidR="002D7535" w:rsidRPr="002D7535" w:rsidRDefault="002D7535" w:rsidP="002D7535">
      <w:pPr>
        <w:spacing w:after="0" w:line="240" w:lineRule="auto"/>
        <w:ind w:left="720"/>
        <w:rPr>
          <w:rFonts w:cstheme="minorHAnsi"/>
          <w:sz w:val="24"/>
          <w:szCs w:val="24"/>
        </w:rPr>
      </w:pPr>
    </w:p>
    <w:p w14:paraId="499A459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importance of having a public member review all funding applications before they were sent off was also mentioned by several academics. Also, sometimes additional involvement was carried </w:t>
      </w:r>
    </w:p>
    <w:p w14:paraId="3E6B794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out as a result of feedback from the funder:</w:t>
      </w:r>
    </w:p>
    <w:p w14:paraId="3C1996EE" w14:textId="77777777" w:rsidR="002D7535" w:rsidRPr="002D7535" w:rsidRDefault="002D7535" w:rsidP="002D7535">
      <w:pPr>
        <w:spacing w:after="0" w:line="240" w:lineRule="auto"/>
        <w:rPr>
          <w:rFonts w:cstheme="minorHAnsi"/>
          <w:sz w:val="24"/>
          <w:szCs w:val="24"/>
        </w:rPr>
      </w:pPr>
    </w:p>
    <w:p w14:paraId="3CBFEA06"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There’s another project that I’m working on, that is actually just a grant submission that’s just gone in, where one of the criticisms was that there wasn’t sufficient PPI. The first thing we did…was get an RDS grant to do some PPI work…So we went tearing off to [coordinator] to say we thought it was good but we need to make this better and so now there is a stack of PPI work! (academic/clinician, 6)</w:t>
      </w:r>
    </w:p>
    <w:p w14:paraId="2981BF8C" w14:textId="77777777" w:rsidR="002D7535" w:rsidRPr="002D7535" w:rsidRDefault="002D7535" w:rsidP="002D7535">
      <w:pPr>
        <w:spacing w:after="0" w:line="240" w:lineRule="auto"/>
        <w:rPr>
          <w:rFonts w:cstheme="minorHAnsi"/>
          <w:sz w:val="24"/>
          <w:szCs w:val="24"/>
        </w:rPr>
      </w:pPr>
    </w:p>
    <w:p w14:paraId="719E2FC1" w14:textId="79B5DB1C"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issue of short deadlines of funding calls was raised and several approaches were mentioned that addressed this difficulty. The online public involvement forum </w:t>
      </w:r>
      <w:r w:rsidR="00C445FA">
        <w:rPr>
          <w:rFonts w:cstheme="minorHAnsi"/>
          <w:sz w:val="24"/>
          <w:szCs w:val="24"/>
        </w:rPr>
        <w:fldChar w:fldCharType="begin"/>
      </w:r>
      <w:r w:rsidR="00BC508B">
        <w:rPr>
          <w:rFonts w:cstheme="minorHAnsi"/>
          <w:sz w:val="24"/>
          <w:szCs w:val="24"/>
        </w:rPr>
        <w:instrText xml:space="preserve"> ADDIN EN.CITE &lt;EndNote&gt;&lt;Cite&gt;&lt;RecNum&gt;199409&lt;/RecNum&gt;&lt;DisplayText&gt;(CSI 2019)&lt;/DisplayText&gt;&lt;record&gt;&lt;rec-number&gt;199409&lt;/rec-number&gt;&lt;foreign-keys&gt;&lt;key app="EN" db-id="eda99esr9arp52e20v2pftz4rp5s9x0evef5" timestamp="1670069384"&gt;199409&lt;/key&gt;&lt;/foreign-keys&gt;&lt;ref-type name="Web Page"&gt;12&lt;/ref-type&gt;&lt;contributors&gt;&lt;authors&gt;&lt;author&gt;CSI&lt;/author&gt;&lt;/authors&gt;&lt;/contributors&gt;&lt;titles&gt;&lt;title&gt;Public Involvement Forum&lt;/title&gt;&lt;/titles&gt;&lt;number&gt;3 December 2022&lt;/number&gt;&lt;reprint-edition&gt;not in file&lt;/reprint-edition&gt;&lt;dates&gt;&lt;year&gt;2019&lt;/year&gt;&lt;/dates&gt;&lt;pub-location&gt;London&lt;/pub-location&gt;&lt;publisher&gt;Cicely Saunders Institute of Palliative Care, Policy &amp;amp; Rehabilitation, King&amp;apos;s College London&lt;/publisher&gt;&lt;urls&gt;&lt;related-urls&gt;&lt;url&gt;https://www.csipublicinvolvement.co.uk/&lt;/url&gt;&lt;/related-urls&gt;&lt;/urls&gt;&lt;/record&gt;&lt;/Cite&gt;&lt;/EndNote&gt;</w:instrText>
      </w:r>
      <w:r w:rsidR="00C445FA">
        <w:rPr>
          <w:rFonts w:cstheme="minorHAnsi"/>
          <w:sz w:val="24"/>
          <w:szCs w:val="24"/>
        </w:rPr>
        <w:fldChar w:fldCharType="separate"/>
      </w:r>
      <w:r w:rsidR="00BC508B">
        <w:rPr>
          <w:rFonts w:cstheme="minorHAnsi"/>
          <w:noProof/>
          <w:sz w:val="24"/>
          <w:szCs w:val="24"/>
        </w:rPr>
        <w:t>(CSI 2019)</w:t>
      </w:r>
      <w:r w:rsidR="00C445FA">
        <w:rPr>
          <w:rFonts w:cstheme="minorHAnsi"/>
          <w:sz w:val="24"/>
          <w:szCs w:val="24"/>
        </w:rPr>
        <w:fldChar w:fldCharType="end"/>
      </w:r>
      <w:r w:rsidRPr="002D7535">
        <w:rPr>
          <w:rFonts w:cstheme="minorHAnsi"/>
          <w:sz w:val="24"/>
          <w:szCs w:val="24"/>
        </w:rPr>
        <w:t xml:space="preserve"> and a Dragon’s Den style initiative, where researchers could present ideas to public members to gain immediate feedback, were both used and a rapid response email list had also been developed. An academic explained how this was used to obtain feedback on funding applications within short timescales:</w:t>
      </w:r>
    </w:p>
    <w:p w14:paraId="5C9AED68" w14:textId="77777777" w:rsidR="002D7535" w:rsidRPr="002D7535" w:rsidRDefault="002D7535" w:rsidP="002D7535">
      <w:pPr>
        <w:spacing w:after="0" w:line="240" w:lineRule="auto"/>
        <w:rPr>
          <w:rFonts w:cstheme="minorHAnsi"/>
          <w:sz w:val="24"/>
          <w:szCs w:val="24"/>
        </w:rPr>
      </w:pPr>
    </w:p>
    <w:p w14:paraId="3E929702"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lang w:eastAsia="en-GB"/>
        </w:rPr>
        <w:t>We had experience of funding calls coming out with not enough time as we would like to, you know, get public involvement in feedback. So, we asked the volunteers who were specifically happy to be contacted for short kind of timelines and things. So, we know it’s not suitable for everyone but some people like, yeah, happy to be contacted within, you know, a week/two week deadline and they know that’s what they’ve signed up for, sort of thing. (academic, 13)</w:t>
      </w:r>
    </w:p>
    <w:p w14:paraId="18B7F49B" w14:textId="77777777" w:rsidR="002D7535" w:rsidRPr="002D7535" w:rsidRDefault="002D7535" w:rsidP="002D7535">
      <w:pPr>
        <w:spacing w:after="0" w:line="240" w:lineRule="auto"/>
        <w:rPr>
          <w:rFonts w:cstheme="minorHAnsi"/>
          <w:sz w:val="24"/>
          <w:szCs w:val="24"/>
        </w:rPr>
      </w:pPr>
    </w:p>
    <w:p w14:paraId="642F9FB8" w14:textId="65DDD740" w:rsidR="002D7535" w:rsidRPr="002D7535" w:rsidRDefault="006650A4" w:rsidP="002D7535">
      <w:pPr>
        <w:spacing w:after="0" w:line="240" w:lineRule="auto"/>
        <w:rPr>
          <w:rFonts w:cstheme="minorHAnsi"/>
          <w:b/>
          <w:bCs/>
          <w:sz w:val="24"/>
          <w:szCs w:val="24"/>
          <w:lang w:eastAsia="en-GB"/>
        </w:rPr>
      </w:pPr>
      <w:bookmarkStart w:id="195" w:name="Undertaking524"/>
      <w:bookmarkStart w:id="196" w:name="_Hlk128992480"/>
      <w:bookmarkEnd w:id="195"/>
      <w:r>
        <w:rPr>
          <w:rFonts w:cstheme="minorHAnsi"/>
          <w:b/>
          <w:bCs/>
          <w:sz w:val="24"/>
          <w:szCs w:val="24"/>
          <w:lang w:eastAsia="en-GB"/>
        </w:rPr>
        <w:t xml:space="preserve">5.2.4 </w:t>
      </w:r>
      <w:r w:rsidR="002D7535" w:rsidRPr="002D7535">
        <w:rPr>
          <w:rFonts w:cstheme="minorHAnsi"/>
          <w:b/>
          <w:bCs/>
          <w:sz w:val="24"/>
          <w:szCs w:val="24"/>
          <w:lang w:eastAsia="en-GB"/>
        </w:rPr>
        <w:t>Undertaking and managing research studies</w:t>
      </w:r>
    </w:p>
    <w:bookmarkEnd w:id="196"/>
    <w:p w14:paraId="120F45A4" w14:textId="77777777" w:rsidR="002D7535" w:rsidRPr="002D7535" w:rsidRDefault="002D7535" w:rsidP="002D7535">
      <w:pPr>
        <w:spacing w:after="0" w:line="240" w:lineRule="auto"/>
        <w:rPr>
          <w:rFonts w:cstheme="minorHAnsi"/>
          <w:sz w:val="24"/>
          <w:szCs w:val="24"/>
        </w:rPr>
      </w:pPr>
    </w:p>
    <w:p w14:paraId="6EEF585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stage of the research cycle included involvement in recruitment of participants, data collection and analysis, and also involvement in the management of studies. Some academics had planned for involvement throughout the whole research study, involving public members in several aspects of involvement at this stage:</w:t>
      </w:r>
    </w:p>
    <w:p w14:paraId="6F1D623D" w14:textId="77777777" w:rsidR="002D7535" w:rsidRPr="002D7535" w:rsidRDefault="002D7535" w:rsidP="002D7535">
      <w:pPr>
        <w:spacing w:after="0" w:line="240" w:lineRule="auto"/>
        <w:rPr>
          <w:rFonts w:cstheme="minorHAnsi"/>
          <w:sz w:val="24"/>
          <w:szCs w:val="24"/>
        </w:rPr>
      </w:pPr>
    </w:p>
    <w:p w14:paraId="554EAD9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We've got a very experienced member of the TMG [Trial Management Group] and we’re involving considerable numbers of PPIs in the co-design parts of the study so they’ll be in with that. We’re going to involve them in interpretation of data, in the development of what we get. You know, they really will be there throughout and we will certainly include at least one as a co-author. (academic/clinician, 6)</w:t>
      </w:r>
    </w:p>
    <w:p w14:paraId="4665E480" w14:textId="77777777" w:rsidR="002D7535" w:rsidRPr="002D7535" w:rsidRDefault="002D7535" w:rsidP="002D7535">
      <w:pPr>
        <w:spacing w:after="0" w:line="240" w:lineRule="auto"/>
        <w:rPr>
          <w:rFonts w:cstheme="minorHAnsi"/>
          <w:sz w:val="24"/>
          <w:szCs w:val="24"/>
        </w:rPr>
      </w:pPr>
    </w:p>
    <w:p w14:paraId="4DFBE54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volvement in recruitment, data collection and analysis were rarely mentioned. One academic commented that to improve the recruitment of participants, it was thought to be useful to involve those public members with the same experience of a health condition or services. For an academic, having a public member to work alongside them when considering these issues could be invaluable. </w:t>
      </w:r>
    </w:p>
    <w:p w14:paraId="5396D7E3" w14:textId="77777777" w:rsidR="002D7535" w:rsidRPr="002D7535" w:rsidRDefault="002D7535" w:rsidP="002D7535">
      <w:pPr>
        <w:spacing w:after="0" w:line="240" w:lineRule="auto"/>
        <w:rPr>
          <w:rFonts w:cstheme="minorHAnsi"/>
          <w:sz w:val="24"/>
          <w:szCs w:val="24"/>
        </w:rPr>
      </w:pPr>
    </w:p>
    <w:p w14:paraId="5CE5012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academics stated they had consulted public members on the results of studies. One academic described how, when they had some results, they went back to the groups that had been involved initially:</w:t>
      </w:r>
    </w:p>
    <w:p w14:paraId="586AC96D" w14:textId="77777777" w:rsidR="002D7535" w:rsidRPr="002D7535" w:rsidRDefault="002D7535" w:rsidP="002D7535">
      <w:pPr>
        <w:spacing w:after="0" w:line="240" w:lineRule="auto"/>
        <w:rPr>
          <w:rFonts w:cstheme="minorHAnsi"/>
          <w:sz w:val="24"/>
          <w:szCs w:val="24"/>
        </w:rPr>
      </w:pPr>
    </w:p>
    <w:p w14:paraId="13BE4FA4"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rPr>
        <w:t>And then, when we had got some results I took that back and…discussed various things and, er, sort of, you know, just ran things by them basically and got their comments and sort of sense checked it…</w:t>
      </w:r>
      <w:r w:rsidRPr="002D7535">
        <w:rPr>
          <w:rFonts w:cstheme="minorHAnsi"/>
          <w:sz w:val="24"/>
          <w:szCs w:val="24"/>
          <w:lang w:eastAsia="en-GB"/>
        </w:rPr>
        <w:t>I recognise that people can have a lot of input into how it’s going and then more importantly what we can do with it later</w:t>
      </w:r>
      <w:r w:rsidRPr="002D7535">
        <w:rPr>
          <w:rFonts w:cstheme="minorHAnsi"/>
          <w:sz w:val="24"/>
          <w:szCs w:val="24"/>
        </w:rPr>
        <w:t xml:space="preserve">, you know, what does it mean to, </w:t>
      </w:r>
      <w:r w:rsidRPr="002D7535">
        <w:rPr>
          <w:rFonts w:cstheme="minorHAnsi"/>
          <w:sz w:val="24"/>
          <w:szCs w:val="24"/>
        </w:rPr>
        <w:lastRenderedPageBreak/>
        <w:t xml:space="preserve">erm, you know, to have found what we've found. </w:t>
      </w:r>
      <w:r w:rsidRPr="002D7535">
        <w:rPr>
          <w:rFonts w:cstheme="minorHAnsi"/>
          <w:sz w:val="24"/>
          <w:szCs w:val="24"/>
          <w:lang w:eastAsia="en-GB"/>
        </w:rPr>
        <w:t>What does it actually mean or what are the implications of it? (academic, 4)</w:t>
      </w:r>
    </w:p>
    <w:p w14:paraId="0701EF6B" w14:textId="77777777" w:rsidR="002D7535" w:rsidRPr="002D7535" w:rsidRDefault="002D7535" w:rsidP="002D7535">
      <w:pPr>
        <w:spacing w:after="0" w:line="240" w:lineRule="auto"/>
        <w:rPr>
          <w:rFonts w:cstheme="minorHAnsi"/>
          <w:sz w:val="24"/>
          <w:szCs w:val="24"/>
        </w:rPr>
      </w:pPr>
    </w:p>
    <w:p w14:paraId="704A8F1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Usually this was done on a broad level, for example, with overarching themes being presented to groups of public members. However, a couple of examples were provided, one where a public member had carried out some thematic analysis, contributed to the interpretation and also subsequently co-authored a paper:</w:t>
      </w:r>
    </w:p>
    <w:p w14:paraId="77617B64" w14:textId="77777777" w:rsidR="002D7535" w:rsidRPr="002D7535" w:rsidRDefault="002D7535" w:rsidP="002D7535">
      <w:pPr>
        <w:spacing w:after="0" w:line="240" w:lineRule="auto"/>
        <w:rPr>
          <w:rFonts w:cstheme="minorHAnsi"/>
          <w:sz w:val="24"/>
          <w:szCs w:val="24"/>
        </w:rPr>
      </w:pPr>
    </w:p>
    <w:p w14:paraId="71C79127"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 xml:space="preserve">So, it’s been as well the first time that I got the opportunity to do thematic analysis. So, they gave me one to one training and that took a lot of patience I think on their part to get me up to speed so that I could receive a transcript and then analyse it. And </w:t>
      </w:r>
      <w:r w:rsidRPr="002D7535">
        <w:rPr>
          <w:rFonts w:ascii="Calibri" w:hAnsi="Calibri" w:cs="Calibri"/>
          <w:sz w:val="24"/>
          <w:szCs w:val="24"/>
        </w:rPr>
        <w:t>I got used to working with the coding framework and developing the coding framework as the transcripts started to move along so that was a really wonderful experience. (patient/carer, 18)</w:t>
      </w:r>
    </w:p>
    <w:p w14:paraId="10187FAE" w14:textId="77777777" w:rsidR="002D7535" w:rsidRPr="002D7535" w:rsidRDefault="002D7535" w:rsidP="002D7535">
      <w:pPr>
        <w:spacing w:after="0" w:line="240" w:lineRule="auto"/>
        <w:rPr>
          <w:rFonts w:cstheme="minorHAnsi"/>
          <w:sz w:val="24"/>
          <w:szCs w:val="24"/>
        </w:rPr>
      </w:pPr>
    </w:p>
    <w:p w14:paraId="16E6E91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volvement in ethical issues and the ethics process was also mentioned, with a few examples provided of when public members had attended meetings of Ethics Committees to support particular research studies. Some academics suggested that the attendance by public members was really appreciated by the Committees, however, this didn’t occur frequently.  An academic felt it could be daunting for some public members and an example was provided where a public member had cancelled at the last minute. Public members also assisted with resolving detailed ethical issues, for example, concerning consent and the burden of assessments in studies.</w:t>
      </w:r>
    </w:p>
    <w:p w14:paraId="3388D7A5" w14:textId="77777777" w:rsidR="002D7535" w:rsidRPr="002D7535" w:rsidRDefault="002D7535" w:rsidP="002D7535">
      <w:pPr>
        <w:spacing w:after="0" w:line="240" w:lineRule="auto"/>
        <w:rPr>
          <w:rFonts w:cstheme="minorHAnsi"/>
          <w:sz w:val="24"/>
          <w:szCs w:val="24"/>
        </w:rPr>
      </w:pPr>
    </w:p>
    <w:p w14:paraId="23C5A8F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ublic members had been involved in advisory groups or steering committees. Trial Steering Committees (TSCs) and Trial Management Groups (TMGs) were also mentioned. One academic described having a standing item on the agenda for the TMG meetings in a particular study, so the public member on the group could volunteer anything they wanted during the meetings. A public member described their attendance at research team meetings also:</w:t>
      </w:r>
    </w:p>
    <w:p w14:paraId="70EECA6A" w14:textId="77777777" w:rsidR="002D7535" w:rsidRPr="002D7535" w:rsidRDefault="002D7535" w:rsidP="002D7535">
      <w:pPr>
        <w:spacing w:after="0" w:line="240" w:lineRule="auto"/>
        <w:rPr>
          <w:rFonts w:cstheme="minorHAnsi"/>
          <w:sz w:val="24"/>
          <w:szCs w:val="24"/>
        </w:rPr>
      </w:pPr>
    </w:p>
    <w:p w14:paraId="13D82C7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go to the regular update meetings and I don't if something else is going on, but I just go and sit in. The understanding is, erm, you know, I won’t play a major contribution but I will chip in every now and again. And it’s often, you know, ‘I know this is a stupid question but’, erm, and again it’s just this ‘bringing things back down to earth’ or, you know, ‘those are very interesting statistics, so what?’ (laughs). (carer, 7)</w:t>
      </w:r>
    </w:p>
    <w:p w14:paraId="672D75C3" w14:textId="77777777" w:rsidR="002D7535" w:rsidRPr="002D7535" w:rsidRDefault="002D7535" w:rsidP="002D7535">
      <w:pPr>
        <w:spacing w:after="0" w:line="240" w:lineRule="auto"/>
        <w:rPr>
          <w:rFonts w:cstheme="minorHAnsi"/>
          <w:sz w:val="24"/>
          <w:szCs w:val="24"/>
        </w:rPr>
      </w:pPr>
    </w:p>
    <w:p w14:paraId="560BB911" w14:textId="420B37E3" w:rsidR="002D7535" w:rsidRPr="002D7535" w:rsidRDefault="006650A4" w:rsidP="002D7535">
      <w:pPr>
        <w:spacing w:after="0" w:line="240" w:lineRule="auto"/>
        <w:rPr>
          <w:rFonts w:cstheme="minorHAnsi"/>
          <w:b/>
          <w:bCs/>
          <w:sz w:val="24"/>
          <w:szCs w:val="24"/>
        </w:rPr>
      </w:pPr>
      <w:bookmarkStart w:id="197" w:name="Dissemination525"/>
      <w:bookmarkStart w:id="198" w:name="_Hlk128992533"/>
      <w:bookmarkEnd w:id="197"/>
      <w:r>
        <w:rPr>
          <w:rFonts w:cstheme="minorHAnsi"/>
          <w:b/>
          <w:bCs/>
          <w:sz w:val="24"/>
          <w:szCs w:val="24"/>
        </w:rPr>
        <w:t xml:space="preserve">5.2.5 </w:t>
      </w:r>
      <w:r w:rsidR="002D7535" w:rsidRPr="002D7535">
        <w:rPr>
          <w:rFonts w:cstheme="minorHAnsi"/>
          <w:b/>
          <w:bCs/>
          <w:sz w:val="24"/>
          <w:szCs w:val="24"/>
        </w:rPr>
        <w:t>Dissemination of study results and of other involvement activities</w:t>
      </w:r>
    </w:p>
    <w:bookmarkEnd w:id="198"/>
    <w:p w14:paraId="1AC7AB5A" w14:textId="77777777" w:rsidR="002D7535" w:rsidRPr="002D7535" w:rsidRDefault="002D7535" w:rsidP="002D7535">
      <w:pPr>
        <w:spacing w:after="0" w:line="240" w:lineRule="auto"/>
        <w:rPr>
          <w:rFonts w:cstheme="minorHAnsi"/>
          <w:b/>
          <w:bCs/>
          <w:sz w:val="24"/>
          <w:szCs w:val="24"/>
        </w:rPr>
      </w:pPr>
    </w:p>
    <w:p w14:paraId="79055DEE" w14:textId="4DA7645B"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volvement at this stage was more commonplace, with both sites having experience of public members being involved in dissemination. Participants provided examples of involvement in a variety of outputs, related to both research studies and involvement more broadly, including peer reviewed articles, reports, blogs, news articles and conference posters and presentations. These are shown in </w:t>
      </w:r>
      <w:hyperlink w:anchor="Table9" w:history="1">
        <w:r w:rsidRPr="00D67A12">
          <w:rPr>
            <w:rStyle w:val="Hyperlink"/>
            <w:rFonts w:cstheme="minorHAnsi"/>
            <w:b/>
            <w:bCs/>
            <w:sz w:val="24"/>
            <w:szCs w:val="24"/>
          </w:rPr>
          <w:t>Table 9.</w:t>
        </w:r>
        <w:r w:rsidRPr="00D67A12">
          <w:rPr>
            <w:rStyle w:val="Hyperlink"/>
            <w:rFonts w:cstheme="minorHAnsi"/>
            <w:sz w:val="24"/>
            <w:szCs w:val="24"/>
          </w:rPr>
          <w:t xml:space="preserve"> </w:t>
        </w:r>
        <w:r w:rsidRPr="00D67A12">
          <w:rPr>
            <w:rStyle w:val="Hyperlink"/>
            <w:b/>
            <w:bCs/>
            <w:sz w:val="24"/>
            <w:szCs w:val="24"/>
          </w:rPr>
          <w:t>Involvement in dissemination of study results and other involvement activities</w:t>
        </w:r>
      </w:hyperlink>
      <w:r w:rsidRPr="002D7535">
        <w:rPr>
          <w:sz w:val="24"/>
          <w:szCs w:val="24"/>
        </w:rPr>
        <w:t xml:space="preserve">, </w:t>
      </w:r>
      <w:r w:rsidRPr="002D7535">
        <w:rPr>
          <w:rFonts w:cstheme="minorHAnsi"/>
          <w:sz w:val="24"/>
          <w:szCs w:val="24"/>
        </w:rPr>
        <w:t>with the longer established site providing a greater range and quantity of dissemination outputs.</w:t>
      </w:r>
    </w:p>
    <w:p w14:paraId="5DF1632D" w14:textId="77777777" w:rsidR="002D7535" w:rsidRPr="002D7535" w:rsidRDefault="002D7535" w:rsidP="002D7535">
      <w:pPr>
        <w:spacing w:after="0" w:line="240" w:lineRule="auto"/>
        <w:rPr>
          <w:rFonts w:cstheme="minorHAnsi"/>
          <w:sz w:val="24"/>
          <w:szCs w:val="24"/>
        </w:rPr>
      </w:pPr>
    </w:p>
    <w:p w14:paraId="1076AEF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me participants also gave examples of when they had undertaken involvement at this stage with other palliative care research departments or organisations. They felt that involvement within dissemination should be happening more often, including within the sites. Several factors limited involvement at this stage. Usually, public members were asked to be involved by academics, which </w:t>
      </w:r>
      <w:r w:rsidRPr="002D7535">
        <w:rPr>
          <w:rFonts w:cstheme="minorHAnsi"/>
          <w:sz w:val="24"/>
          <w:szCs w:val="24"/>
        </w:rPr>
        <w:br w:type="page"/>
      </w:r>
    </w:p>
    <w:p w14:paraId="3422BF47" w14:textId="77777777" w:rsidR="002D7535" w:rsidRPr="002D7535" w:rsidRDefault="002D7535" w:rsidP="002D7535">
      <w:pPr>
        <w:spacing w:after="0"/>
        <w:rPr>
          <w:rFonts w:cstheme="minorHAnsi"/>
          <w:sz w:val="24"/>
          <w:szCs w:val="24"/>
        </w:rPr>
        <w:sectPr w:rsidR="002D7535" w:rsidRPr="002D7535" w:rsidSect="002F0A09">
          <w:pgSz w:w="11906" w:h="16838"/>
          <w:pgMar w:top="1134" w:right="1134" w:bottom="1134" w:left="1134" w:header="709" w:footer="709" w:gutter="0"/>
          <w:cols w:space="720"/>
        </w:sectPr>
      </w:pPr>
    </w:p>
    <w:tbl>
      <w:tblPr>
        <w:tblStyle w:val="TableGrid"/>
        <w:tblpPr w:leftFromText="180" w:rightFromText="180" w:vertAnchor="text" w:tblpY="1"/>
        <w:tblOverlap w:val="never"/>
        <w:tblW w:w="0" w:type="auto"/>
        <w:tblLook w:val="04A0" w:firstRow="1" w:lastRow="0" w:firstColumn="1" w:lastColumn="0" w:noHBand="0" w:noVBand="1"/>
      </w:tblPr>
      <w:tblGrid>
        <w:gridCol w:w="1450"/>
        <w:gridCol w:w="6200"/>
        <w:gridCol w:w="6454"/>
      </w:tblGrid>
      <w:tr w:rsidR="002D7535" w:rsidRPr="002D7535" w14:paraId="184494C7" w14:textId="77777777" w:rsidTr="0074151E">
        <w:tc>
          <w:tcPr>
            <w:tcW w:w="1450" w:type="dxa"/>
            <w:tcBorders>
              <w:top w:val="single" w:sz="4" w:space="0" w:color="auto"/>
              <w:left w:val="single" w:sz="4" w:space="0" w:color="auto"/>
              <w:bottom w:val="single" w:sz="4" w:space="0" w:color="auto"/>
              <w:right w:val="single" w:sz="4" w:space="0" w:color="auto"/>
            </w:tcBorders>
            <w:hideMark/>
          </w:tcPr>
          <w:p w14:paraId="3410CB34" w14:textId="77777777" w:rsidR="002D7535" w:rsidRPr="002D7535" w:rsidRDefault="002D7535" w:rsidP="002D7535">
            <w:pPr>
              <w:rPr>
                <w:b/>
                <w:bCs/>
                <w:sz w:val="20"/>
                <w:szCs w:val="20"/>
              </w:rPr>
            </w:pPr>
            <w:r w:rsidRPr="002D7535">
              <w:rPr>
                <w:b/>
                <w:bCs/>
                <w:sz w:val="20"/>
                <w:szCs w:val="20"/>
              </w:rPr>
              <w:lastRenderedPageBreak/>
              <w:t>Document</w:t>
            </w:r>
          </w:p>
        </w:tc>
        <w:tc>
          <w:tcPr>
            <w:tcW w:w="6200" w:type="dxa"/>
            <w:tcBorders>
              <w:top w:val="single" w:sz="4" w:space="0" w:color="auto"/>
              <w:left w:val="single" w:sz="4" w:space="0" w:color="auto"/>
              <w:bottom w:val="single" w:sz="4" w:space="0" w:color="auto"/>
              <w:right w:val="single" w:sz="4" w:space="0" w:color="auto"/>
            </w:tcBorders>
            <w:hideMark/>
          </w:tcPr>
          <w:p w14:paraId="03505D84" w14:textId="77777777" w:rsidR="002D7535" w:rsidRPr="002D7535" w:rsidRDefault="002D7535" w:rsidP="002D7535">
            <w:pPr>
              <w:rPr>
                <w:b/>
                <w:bCs/>
                <w:sz w:val="20"/>
                <w:szCs w:val="20"/>
              </w:rPr>
            </w:pPr>
            <w:r w:rsidRPr="002D7535">
              <w:rPr>
                <w:b/>
                <w:bCs/>
                <w:sz w:val="20"/>
                <w:szCs w:val="20"/>
              </w:rPr>
              <w:t>Wolfson Palliative Care Research Centre (WPCRC)</w:t>
            </w:r>
          </w:p>
        </w:tc>
        <w:tc>
          <w:tcPr>
            <w:tcW w:w="6454" w:type="dxa"/>
            <w:tcBorders>
              <w:top w:val="single" w:sz="4" w:space="0" w:color="auto"/>
              <w:left w:val="single" w:sz="4" w:space="0" w:color="auto"/>
              <w:bottom w:val="single" w:sz="4" w:space="0" w:color="auto"/>
              <w:right w:val="single" w:sz="4" w:space="0" w:color="auto"/>
            </w:tcBorders>
            <w:hideMark/>
          </w:tcPr>
          <w:p w14:paraId="3D203957" w14:textId="77777777" w:rsidR="002D7535" w:rsidRPr="002D7535" w:rsidRDefault="00720C20" w:rsidP="002D7535">
            <w:pPr>
              <w:rPr>
                <w:b/>
                <w:bCs/>
                <w:sz w:val="20"/>
                <w:szCs w:val="20"/>
              </w:rPr>
            </w:pPr>
            <w:hyperlink r:id="rId44" w:tooltip="Go to Cicely Saunders Institute Of Palliative Care, Policy &amp; Rehabilitation from here" w:history="1">
              <w:r w:rsidR="002D7535" w:rsidRPr="002D7535">
                <w:rPr>
                  <w:b/>
                  <w:bCs/>
                  <w:sz w:val="20"/>
                  <w:szCs w:val="20"/>
                </w:rPr>
                <w:t>Cicely Saunders Institute of Palliative Care, Policy &amp; Rehabilitation</w:t>
              </w:r>
            </w:hyperlink>
            <w:r w:rsidR="002D7535" w:rsidRPr="002D7535">
              <w:rPr>
                <w:b/>
                <w:bCs/>
                <w:sz w:val="20"/>
                <w:szCs w:val="20"/>
              </w:rPr>
              <w:t xml:space="preserve"> (CSI)</w:t>
            </w:r>
          </w:p>
        </w:tc>
      </w:tr>
      <w:tr w:rsidR="002D7535" w:rsidRPr="002D7535" w14:paraId="633EA7FD" w14:textId="77777777" w:rsidTr="0074151E">
        <w:tc>
          <w:tcPr>
            <w:tcW w:w="1450" w:type="dxa"/>
            <w:tcBorders>
              <w:top w:val="single" w:sz="4" w:space="0" w:color="auto"/>
              <w:left w:val="single" w:sz="4" w:space="0" w:color="auto"/>
              <w:bottom w:val="single" w:sz="4" w:space="0" w:color="auto"/>
              <w:right w:val="single" w:sz="4" w:space="0" w:color="auto"/>
            </w:tcBorders>
            <w:hideMark/>
          </w:tcPr>
          <w:p w14:paraId="1A0C5C6E" w14:textId="77777777" w:rsidR="002D7535" w:rsidRPr="002D7535" w:rsidRDefault="002D7535" w:rsidP="002D7535">
            <w:r w:rsidRPr="002D7535">
              <w:rPr>
                <w:rFonts w:cstheme="minorHAnsi"/>
                <w:sz w:val="20"/>
                <w:szCs w:val="20"/>
              </w:rPr>
              <w:t>Peer reviewed articles/letters</w:t>
            </w:r>
          </w:p>
        </w:tc>
        <w:tc>
          <w:tcPr>
            <w:tcW w:w="6200" w:type="dxa"/>
            <w:tcBorders>
              <w:top w:val="single" w:sz="4" w:space="0" w:color="auto"/>
              <w:left w:val="single" w:sz="4" w:space="0" w:color="auto"/>
              <w:bottom w:val="single" w:sz="4" w:space="0" w:color="auto"/>
              <w:right w:val="single" w:sz="4" w:space="0" w:color="auto"/>
            </w:tcBorders>
          </w:tcPr>
          <w:p w14:paraId="67429C09" w14:textId="77777777" w:rsidR="002D7535" w:rsidRPr="002D7535" w:rsidRDefault="002D7535" w:rsidP="002D7535">
            <w:pPr>
              <w:spacing w:after="240"/>
              <w:rPr>
                <w:rFonts w:ascii="Calibri" w:eastAsia="Times New Roman" w:hAnsi="Calibri" w:cstheme="minorHAnsi"/>
                <w:noProof/>
                <w:kern w:val="36"/>
                <w:sz w:val="20"/>
                <w:szCs w:val="20"/>
                <w:lang w:val="en-US" w:eastAsia="en-GB"/>
              </w:rPr>
            </w:pPr>
            <w:r w:rsidRPr="002D7535">
              <w:rPr>
                <w:rFonts w:ascii="Calibri" w:hAnsi="Calibri" w:cs="Calibri"/>
                <w:noProof/>
                <w:sz w:val="20"/>
                <w:szCs w:val="20"/>
                <w:lang w:val="en-US"/>
              </w:rPr>
              <w:t xml:space="preserve">Johnson, M., Allgar, V., Macleod, U., Jones, A., Oliver, S. &amp; Currow, D., (2016). Family caregivers who would be unwilling to provide care at the end of life again: findings from the Health Survey for England Population Survey. </w:t>
            </w:r>
            <w:r w:rsidRPr="002D7535">
              <w:rPr>
                <w:rFonts w:ascii="Calibri" w:hAnsi="Calibri" w:cs="Calibri"/>
                <w:i/>
                <w:noProof/>
                <w:sz w:val="20"/>
                <w:szCs w:val="20"/>
                <w:lang w:val="en-US"/>
              </w:rPr>
              <w:t>PLoS One,</w:t>
            </w:r>
            <w:r w:rsidRPr="002D7535">
              <w:rPr>
                <w:rFonts w:ascii="Calibri" w:hAnsi="Calibri" w:cs="Calibri"/>
                <w:noProof/>
                <w:sz w:val="20"/>
                <w:szCs w:val="20"/>
                <w:lang w:val="en-US"/>
              </w:rPr>
              <w:t xml:space="preserve"> 11</w:t>
            </w:r>
            <w:r w:rsidRPr="002D7535">
              <w:rPr>
                <w:rFonts w:ascii="Calibri" w:hAnsi="Calibri" w:cs="Calibri"/>
                <w:b/>
                <w:noProof/>
                <w:sz w:val="20"/>
                <w:szCs w:val="20"/>
                <w:lang w:val="en-US"/>
              </w:rPr>
              <w:t>,</w:t>
            </w:r>
            <w:r w:rsidRPr="002D7535">
              <w:rPr>
                <w:rFonts w:ascii="Calibri" w:hAnsi="Calibri" w:cs="Calibri"/>
                <w:noProof/>
                <w:sz w:val="20"/>
                <w:szCs w:val="20"/>
                <w:lang w:val="en-US"/>
              </w:rPr>
              <w:t xml:space="preserve"> 1-11. </w:t>
            </w:r>
            <w:r w:rsidRPr="002D7535">
              <w:rPr>
                <w:rFonts w:ascii="Calibri" w:hAnsi="Calibri" w:cstheme="minorHAnsi"/>
                <w:noProof/>
                <w:sz w:val="20"/>
                <w:szCs w:val="20"/>
                <w:lang w:val="en-US"/>
              </w:rPr>
              <w:t>(public member as co-author)</w:t>
            </w:r>
          </w:p>
          <w:p w14:paraId="0168E854" w14:textId="77777777" w:rsidR="002D7535" w:rsidRPr="002D7535" w:rsidRDefault="002D7535" w:rsidP="002D7535">
            <w:pPr>
              <w:spacing w:after="240"/>
              <w:rPr>
                <w:rFonts w:ascii="Calibri" w:hAnsi="Calibri" w:cstheme="minorHAnsi"/>
                <w:noProof/>
                <w:sz w:val="20"/>
                <w:szCs w:val="20"/>
                <w:lang w:val="en-US"/>
              </w:rPr>
            </w:pPr>
            <w:r w:rsidRPr="002D7535">
              <w:rPr>
                <w:rFonts w:ascii="Calibri" w:hAnsi="Calibri" w:cs="Calibri"/>
                <w:noProof/>
                <w:sz w:val="20"/>
                <w:szCs w:val="20"/>
                <w:lang w:val="en-US"/>
              </w:rPr>
              <w:t xml:space="preserve">Seddon, K., Elliott, J., Johnson, M., White, C., Watson, M., Nelson, A. &amp; Noble, S., (2021). Using the United Kingdom standards for public involvement to evaluate the impact of public involvement in a multinational clinical study. </w:t>
            </w:r>
            <w:r w:rsidRPr="002D7535">
              <w:rPr>
                <w:rFonts w:ascii="Calibri" w:hAnsi="Calibri" w:cs="Calibri"/>
                <w:i/>
                <w:noProof/>
                <w:sz w:val="20"/>
                <w:szCs w:val="20"/>
                <w:lang w:val="en-US"/>
              </w:rPr>
              <w:t>Research Involvement and Engagement,</w:t>
            </w:r>
            <w:r w:rsidRPr="002D7535">
              <w:rPr>
                <w:rFonts w:ascii="Calibri" w:hAnsi="Calibri" w:cs="Calibri"/>
                <w:noProof/>
                <w:sz w:val="20"/>
                <w:szCs w:val="20"/>
                <w:lang w:val="en-US"/>
              </w:rPr>
              <w:t xml:space="preserve"> 7</w:t>
            </w:r>
            <w:r w:rsidRPr="002D7535">
              <w:rPr>
                <w:rFonts w:ascii="Calibri" w:hAnsi="Calibri" w:cs="Calibri"/>
                <w:b/>
                <w:noProof/>
                <w:sz w:val="20"/>
                <w:szCs w:val="20"/>
                <w:lang w:val="en-US"/>
              </w:rPr>
              <w:t>,</w:t>
            </w:r>
            <w:r w:rsidRPr="002D7535">
              <w:rPr>
                <w:rFonts w:ascii="Calibri" w:hAnsi="Calibri" w:cs="Calibri"/>
                <w:noProof/>
                <w:sz w:val="20"/>
                <w:szCs w:val="20"/>
                <w:lang w:val="en-US"/>
              </w:rPr>
              <w:t xml:space="preserve"> 1-10. </w:t>
            </w:r>
            <w:r w:rsidRPr="002D7535">
              <w:rPr>
                <w:rFonts w:ascii="Calibri" w:hAnsi="Calibri" w:cstheme="minorHAnsi"/>
                <w:noProof/>
                <w:sz w:val="20"/>
                <w:szCs w:val="20"/>
                <w:lang w:val="en-US"/>
              </w:rPr>
              <w:t>(public member as lead author)</w:t>
            </w:r>
          </w:p>
          <w:p w14:paraId="30A596F0" w14:textId="77777777" w:rsidR="002D7535" w:rsidRPr="002D7535" w:rsidRDefault="002D7535" w:rsidP="002D7535"/>
        </w:tc>
        <w:tc>
          <w:tcPr>
            <w:tcW w:w="6454" w:type="dxa"/>
            <w:tcBorders>
              <w:top w:val="single" w:sz="4" w:space="0" w:color="auto"/>
              <w:left w:val="single" w:sz="4" w:space="0" w:color="auto"/>
              <w:bottom w:val="single" w:sz="4" w:space="0" w:color="auto"/>
              <w:right w:val="single" w:sz="4" w:space="0" w:color="auto"/>
            </w:tcBorders>
          </w:tcPr>
          <w:p w14:paraId="5B9C4669" w14:textId="77777777" w:rsidR="002D7535" w:rsidRPr="002D7535" w:rsidRDefault="002D7535" w:rsidP="002D7535">
            <w:pPr>
              <w:spacing w:after="240"/>
              <w:rPr>
                <w:rFonts w:ascii="Calibri" w:hAnsi="Calibri" w:cstheme="minorHAnsi"/>
                <w:noProof/>
                <w:sz w:val="20"/>
                <w:szCs w:val="20"/>
                <w:lang w:val="en-US"/>
              </w:rPr>
            </w:pPr>
            <w:r w:rsidRPr="002D7535">
              <w:rPr>
                <w:rFonts w:ascii="Calibri" w:hAnsi="Calibri" w:cs="Calibri"/>
                <w:noProof/>
                <w:sz w:val="20"/>
                <w:szCs w:val="20"/>
                <w:lang w:val="en-US"/>
              </w:rPr>
              <w:t xml:space="preserve">Brighton, L. J., Pask, S., Benalia, H., Bailey, S., Sumerfield, M., Witt, J., de Wolf-Linder, S., Etkind, S. N., Murtagh, F. E. &amp; Koffman, J., (2018a). Taking patient and public involvement online: qualitative evaluation of an online forum for palliative care and rehabilitation research. </w:t>
            </w:r>
            <w:r w:rsidRPr="002D7535">
              <w:rPr>
                <w:rFonts w:ascii="Calibri" w:hAnsi="Calibri" w:cs="Calibri"/>
                <w:i/>
                <w:noProof/>
                <w:sz w:val="20"/>
                <w:szCs w:val="20"/>
                <w:lang w:val="en-US"/>
              </w:rPr>
              <w:t>Research Involvement and Engagement,</w:t>
            </w:r>
            <w:r w:rsidRPr="002D7535">
              <w:rPr>
                <w:rFonts w:ascii="Calibri" w:hAnsi="Calibri" w:cs="Calibri"/>
                <w:noProof/>
                <w:sz w:val="20"/>
                <w:szCs w:val="20"/>
                <w:lang w:val="en-US"/>
              </w:rPr>
              <w:t xml:space="preserve"> 4. </w:t>
            </w:r>
            <w:r w:rsidRPr="002D7535">
              <w:rPr>
                <w:rFonts w:ascii="Calibri" w:hAnsi="Calibri" w:cstheme="minorHAnsi"/>
                <w:noProof/>
                <w:sz w:val="20"/>
                <w:szCs w:val="20"/>
                <w:lang w:val="en-US"/>
              </w:rPr>
              <w:t>(2 public members as co-authors)</w:t>
            </w:r>
          </w:p>
          <w:p w14:paraId="15460B97" w14:textId="77777777" w:rsidR="002D7535" w:rsidRPr="002D7535" w:rsidRDefault="002D7535" w:rsidP="002D7535">
            <w:pPr>
              <w:spacing w:after="240"/>
              <w:rPr>
                <w:rFonts w:ascii="Calibri" w:hAnsi="Calibri" w:cstheme="minorHAnsi"/>
                <w:noProof/>
                <w:sz w:val="20"/>
                <w:szCs w:val="20"/>
                <w:lang w:val="en-US"/>
              </w:rPr>
            </w:pPr>
            <w:r w:rsidRPr="002D7535">
              <w:rPr>
                <w:rFonts w:ascii="Calibri" w:hAnsi="Calibri" w:cs="Calibri"/>
                <w:noProof/>
                <w:sz w:val="20"/>
                <w:szCs w:val="20"/>
                <w:lang w:val="en-US"/>
              </w:rPr>
              <w:t xml:space="preserve">Brighton, L. J., Tunnard, I., Farquhar, M., Booth, S., Miller, S., Yi, D., Gao, W., Bajwah, S., Man, W. D. &amp; Reilly, C. C., (2018b). Recommendations for services for people living with chronic breathlessness in advanced disease: results of a transparent expert consultation. </w:t>
            </w:r>
            <w:r w:rsidRPr="002D7535">
              <w:rPr>
                <w:rFonts w:ascii="Calibri" w:hAnsi="Calibri" w:cs="Calibri"/>
                <w:i/>
                <w:noProof/>
                <w:sz w:val="20"/>
                <w:szCs w:val="20"/>
                <w:lang w:val="en-US"/>
              </w:rPr>
              <w:t>Chronic Respiratory Disease,</w:t>
            </w:r>
            <w:r w:rsidRPr="002D7535">
              <w:rPr>
                <w:rFonts w:ascii="Calibri" w:hAnsi="Calibri" w:cs="Calibri"/>
                <w:noProof/>
                <w:sz w:val="20"/>
                <w:szCs w:val="20"/>
                <w:lang w:val="en-US"/>
              </w:rPr>
              <w:t xml:space="preserve"> 16</w:t>
            </w:r>
            <w:r w:rsidRPr="002D7535">
              <w:rPr>
                <w:rFonts w:ascii="Calibri" w:hAnsi="Calibri" w:cs="Calibri"/>
                <w:b/>
                <w:noProof/>
                <w:sz w:val="20"/>
                <w:szCs w:val="20"/>
                <w:lang w:val="en-US"/>
              </w:rPr>
              <w:t>,</w:t>
            </w:r>
            <w:r w:rsidRPr="002D7535">
              <w:rPr>
                <w:rFonts w:ascii="Calibri" w:hAnsi="Calibri" w:cs="Calibri"/>
                <w:noProof/>
                <w:sz w:val="20"/>
                <w:szCs w:val="20"/>
                <w:lang w:val="en-US"/>
              </w:rPr>
              <w:t xml:space="preserve"> 1-12. </w:t>
            </w:r>
            <w:r w:rsidRPr="002D7535">
              <w:rPr>
                <w:rFonts w:ascii="Calibri" w:hAnsi="Calibri" w:cstheme="minorHAnsi"/>
                <w:noProof/>
                <w:sz w:val="20"/>
                <w:szCs w:val="20"/>
                <w:lang w:val="en-US"/>
              </w:rPr>
              <w:t>(3 public members as co-authors)</w:t>
            </w:r>
          </w:p>
          <w:p w14:paraId="3B376F21" w14:textId="77777777" w:rsidR="002D7535" w:rsidRPr="002D7535" w:rsidRDefault="002D7535" w:rsidP="002D7535">
            <w:pPr>
              <w:spacing w:after="240"/>
              <w:rPr>
                <w:rFonts w:ascii="Calibri" w:hAnsi="Calibri" w:cstheme="minorHAnsi"/>
                <w:noProof/>
                <w:sz w:val="20"/>
                <w:szCs w:val="20"/>
                <w:lang w:val="en-US"/>
              </w:rPr>
            </w:pPr>
            <w:r w:rsidRPr="002D7535">
              <w:rPr>
                <w:rFonts w:ascii="Calibri" w:hAnsi="Calibri" w:cs="Calibri"/>
                <w:noProof/>
                <w:sz w:val="20"/>
                <w:szCs w:val="20"/>
                <w:lang w:val="en-US"/>
              </w:rPr>
              <w:t xml:space="preserve">Daveson, B. A., de Wolf-Linder, S., Witt, J., Newson, K., Morris, C., Higginson, I. J. &amp; Evans, C. J., (2015). Results of a transparent expert consultation on patient and public involvement in palliative care research. </w:t>
            </w:r>
            <w:r w:rsidRPr="002D7535">
              <w:rPr>
                <w:rFonts w:ascii="Calibri" w:hAnsi="Calibri" w:cs="Calibri"/>
                <w:i/>
                <w:noProof/>
                <w:sz w:val="20"/>
                <w:szCs w:val="20"/>
                <w:lang w:val="en-US"/>
              </w:rPr>
              <w:t>Palliative Medicine,</w:t>
            </w:r>
            <w:r w:rsidRPr="002D7535">
              <w:rPr>
                <w:rFonts w:ascii="Calibri" w:hAnsi="Calibri" w:cs="Calibri"/>
                <w:noProof/>
                <w:sz w:val="20"/>
                <w:szCs w:val="20"/>
                <w:lang w:val="en-US"/>
              </w:rPr>
              <w:t xml:space="preserve"> 29</w:t>
            </w:r>
            <w:r w:rsidRPr="002D7535">
              <w:rPr>
                <w:rFonts w:ascii="Calibri" w:hAnsi="Calibri" w:cs="Calibri"/>
                <w:b/>
                <w:noProof/>
                <w:sz w:val="20"/>
                <w:szCs w:val="20"/>
                <w:lang w:val="en-US"/>
              </w:rPr>
              <w:t>,</w:t>
            </w:r>
            <w:r w:rsidRPr="002D7535">
              <w:rPr>
                <w:rFonts w:ascii="Calibri" w:hAnsi="Calibri" w:cs="Calibri"/>
                <w:noProof/>
                <w:sz w:val="20"/>
                <w:szCs w:val="20"/>
                <w:lang w:val="en-US"/>
              </w:rPr>
              <w:t xml:space="preserve"> 939-94 </w:t>
            </w:r>
            <w:r w:rsidRPr="002D7535">
              <w:rPr>
                <w:rFonts w:ascii="Calibri" w:hAnsi="Calibri" w:cstheme="minorHAnsi"/>
                <w:noProof/>
                <w:sz w:val="20"/>
                <w:szCs w:val="20"/>
                <w:lang w:val="en-US"/>
              </w:rPr>
              <w:t>(2 public members as co-authors)</w:t>
            </w:r>
          </w:p>
          <w:p w14:paraId="58AF2592" w14:textId="77777777" w:rsidR="002D7535" w:rsidRPr="002D7535" w:rsidRDefault="002D7535" w:rsidP="002D7535">
            <w:pPr>
              <w:spacing w:after="240"/>
              <w:rPr>
                <w:rFonts w:ascii="Calibri" w:hAnsi="Calibri" w:cstheme="minorHAnsi"/>
                <w:noProof/>
                <w:sz w:val="20"/>
                <w:szCs w:val="20"/>
                <w:lang w:val="en-US"/>
              </w:rPr>
            </w:pPr>
            <w:r w:rsidRPr="002D7535">
              <w:rPr>
                <w:rFonts w:ascii="Calibri" w:hAnsi="Calibri" w:cs="Calibri"/>
                <w:noProof/>
                <w:sz w:val="20"/>
                <w:szCs w:val="20"/>
                <w:lang w:val="en-US"/>
              </w:rPr>
              <w:t xml:space="preserve">Johnson, H., Ogden, M., Brighton, L. J., Etkind, S. N., Oluyase, A. O., Chukwusa, E., Yu, P., de Wolf-Linder, S., Smith, P. &amp; Bailey, S., (201b). Patient and public involvement in palliative care research: What works, and why? A qualitative evaluation. </w:t>
            </w:r>
            <w:r w:rsidRPr="002D7535">
              <w:rPr>
                <w:rFonts w:ascii="Calibri" w:hAnsi="Calibri" w:cs="Calibri"/>
                <w:i/>
                <w:noProof/>
                <w:sz w:val="20"/>
                <w:szCs w:val="20"/>
                <w:lang w:val="en-US"/>
              </w:rPr>
              <w:t>Palliative Medicine,</w:t>
            </w:r>
            <w:r w:rsidRPr="002D7535">
              <w:rPr>
                <w:rFonts w:ascii="Calibri" w:hAnsi="Calibri" w:cs="Calibri"/>
                <w:noProof/>
                <w:sz w:val="20"/>
                <w:szCs w:val="20"/>
                <w:lang w:val="en-US"/>
              </w:rPr>
              <w:t xml:space="preserve"> 35</w:t>
            </w:r>
            <w:r w:rsidRPr="002D7535">
              <w:rPr>
                <w:rFonts w:ascii="Calibri" w:hAnsi="Calibri" w:cs="Calibri"/>
                <w:b/>
                <w:noProof/>
                <w:sz w:val="20"/>
                <w:szCs w:val="20"/>
                <w:lang w:val="en-US"/>
              </w:rPr>
              <w:t>,</w:t>
            </w:r>
            <w:r w:rsidRPr="002D7535">
              <w:rPr>
                <w:rFonts w:ascii="Calibri" w:hAnsi="Calibri" w:cs="Calibri"/>
                <w:noProof/>
                <w:sz w:val="20"/>
                <w:szCs w:val="20"/>
                <w:lang w:val="en-US"/>
              </w:rPr>
              <w:t xml:space="preserve"> 151-160. </w:t>
            </w:r>
            <w:r w:rsidRPr="002D7535">
              <w:rPr>
                <w:rFonts w:ascii="Calibri" w:hAnsi="Calibri" w:cstheme="minorHAnsi"/>
                <w:noProof/>
                <w:sz w:val="20"/>
                <w:szCs w:val="20"/>
                <w:lang w:val="en-US"/>
              </w:rPr>
              <w:t>(3 public members as co-authors)</w:t>
            </w:r>
          </w:p>
          <w:p w14:paraId="5241310C" w14:textId="77777777" w:rsidR="002D7535" w:rsidRPr="002D7535" w:rsidRDefault="002D7535" w:rsidP="002D7535">
            <w:pPr>
              <w:rPr>
                <w:rFonts w:cstheme="minorHAnsi"/>
                <w:sz w:val="20"/>
                <w:szCs w:val="20"/>
              </w:rPr>
            </w:pPr>
            <w:r w:rsidRPr="002D7535">
              <w:rPr>
                <w:sz w:val="20"/>
                <w:szCs w:val="20"/>
              </w:rPr>
              <w:t xml:space="preserve">Johnson, H., Davies, J. M., Leniz, J., Chukwusa, E., Markham, S. &amp; Sleeman, K. E., (2021). Opportunities for public involvement in big data research in palliative and end-of-life care. </w:t>
            </w:r>
            <w:r w:rsidRPr="002D7535">
              <w:rPr>
                <w:i/>
                <w:sz w:val="20"/>
                <w:szCs w:val="20"/>
              </w:rPr>
              <w:t>Palliative Medicine</w:t>
            </w:r>
            <w:r w:rsidRPr="002D7535">
              <w:rPr>
                <w:b/>
                <w:sz w:val="20"/>
                <w:szCs w:val="20"/>
              </w:rPr>
              <w:t>,</w:t>
            </w:r>
            <w:r w:rsidRPr="002D7535">
              <w:rPr>
                <w:sz w:val="20"/>
                <w:szCs w:val="20"/>
              </w:rPr>
              <w:t xml:space="preserve"> 1724-1726. </w:t>
            </w:r>
            <w:r w:rsidRPr="002D7535">
              <w:rPr>
                <w:rFonts w:cstheme="minorHAnsi"/>
                <w:sz w:val="20"/>
                <w:szCs w:val="20"/>
              </w:rPr>
              <w:t>(public member as co-author)</w:t>
            </w:r>
          </w:p>
          <w:p w14:paraId="2A037F7D" w14:textId="77777777" w:rsidR="002D7535" w:rsidRPr="002D7535" w:rsidRDefault="002D7535" w:rsidP="002D7535"/>
        </w:tc>
      </w:tr>
      <w:tr w:rsidR="002D7535" w:rsidRPr="002D7535" w14:paraId="6C53EBE0" w14:textId="77777777" w:rsidTr="0074151E">
        <w:trPr>
          <w:trHeight w:val="1629"/>
        </w:trPr>
        <w:tc>
          <w:tcPr>
            <w:tcW w:w="1450" w:type="dxa"/>
            <w:tcBorders>
              <w:top w:val="single" w:sz="4" w:space="0" w:color="auto"/>
              <w:left w:val="single" w:sz="4" w:space="0" w:color="auto"/>
              <w:bottom w:val="single" w:sz="4" w:space="0" w:color="auto"/>
              <w:right w:val="single" w:sz="4" w:space="0" w:color="auto"/>
            </w:tcBorders>
            <w:hideMark/>
          </w:tcPr>
          <w:p w14:paraId="75BF7CFC" w14:textId="77777777" w:rsidR="002D7535" w:rsidRPr="002D7535" w:rsidRDefault="002D7535" w:rsidP="002D7535">
            <w:r w:rsidRPr="002D7535">
              <w:rPr>
                <w:rFonts w:cstheme="minorHAnsi"/>
                <w:sz w:val="20"/>
                <w:szCs w:val="20"/>
              </w:rPr>
              <w:t>Conference papers/posters</w:t>
            </w:r>
          </w:p>
        </w:tc>
        <w:tc>
          <w:tcPr>
            <w:tcW w:w="6200" w:type="dxa"/>
            <w:tcBorders>
              <w:top w:val="single" w:sz="4" w:space="0" w:color="auto"/>
              <w:left w:val="single" w:sz="4" w:space="0" w:color="auto"/>
              <w:bottom w:val="single" w:sz="4" w:space="0" w:color="auto"/>
              <w:right w:val="single" w:sz="4" w:space="0" w:color="auto"/>
            </w:tcBorders>
            <w:hideMark/>
          </w:tcPr>
          <w:p w14:paraId="4E2AB4D9" w14:textId="77777777" w:rsidR="002D7535" w:rsidRPr="002D7535" w:rsidRDefault="002D7535" w:rsidP="002D7535">
            <w:pPr>
              <w:spacing w:after="240"/>
              <w:rPr>
                <w:rFonts w:ascii="Calibri" w:hAnsi="Calibri" w:cs="Calibri"/>
                <w:noProof/>
                <w:sz w:val="24"/>
                <w:lang w:val="en-US"/>
              </w:rPr>
            </w:pPr>
            <w:r w:rsidRPr="002D7535">
              <w:rPr>
                <w:rFonts w:ascii="Calibri" w:hAnsi="Calibri" w:cs="Calibri"/>
                <w:noProof/>
                <w:sz w:val="20"/>
                <w:szCs w:val="20"/>
                <w:lang w:val="en-US"/>
              </w:rPr>
              <w:t xml:space="preserve">Johnson, M., Kanaan, M., Richardson, G., Nabb, S., English, A., Jones, A., Barton, R., Torgerson, D. &amp; Booth, S., (2014). A randomised trial of high versus low intensity training in breathing techniques for breathlessness in patients with malignant lung disease: sympton benefit and cost-effectiveness. </w:t>
            </w:r>
            <w:r w:rsidRPr="002D7535">
              <w:rPr>
                <w:rFonts w:ascii="Calibri" w:hAnsi="Calibri" w:cs="Calibri"/>
                <w:i/>
                <w:noProof/>
                <w:sz w:val="20"/>
                <w:szCs w:val="20"/>
                <w:lang w:val="en-US"/>
              </w:rPr>
              <w:t>NCRI Cancer Conference.</w:t>
            </w:r>
            <w:r w:rsidRPr="002D7535">
              <w:rPr>
                <w:rFonts w:ascii="Calibri" w:hAnsi="Calibri" w:cs="Calibri"/>
                <w:noProof/>
                <w:sz w:val="20"/>
                <w:szCs w:val="20"/>
                <w:lang w:val="en-US"/>
              </w:rPr>
              <w:t xml:space="preserve"> Liverpool: NCRI. </w:t>
            </w:r>
            <w:r w:rsidRPr="002D7535">
              <w:rPr>
                <w:rFonts w:ascii="Calibri" w:hAnsi="Calibri" w:cstheme="minorHAnsi"/>
                <w:noProof/>
                <w:sz w:val="20"/>
                <w:szCs w:val="20"/>
                <w:lang w:val="en-US"/>
              </w:rPr>
              <w:t>(public member as co-author)</w:t>
            </w:r>
          </w:p>
        </w:tc>
        <w:tc>
          <w:tcPr>
            <w:tcW w:w="6454" w:type="dxa"/>
            <w:tcBorders>
              <w:top w:val="single" w:sz="4" w:space="0" w:color="auto"/>
              <w:left w:val="single" w:sz="4" w:space="0" w:color="auto"/>
              <w:bottom w:val="single" w:sz="4" w:space="0" w:color="auto"/>
              <w:right w:val="single" w:sz="4" w:space="0" w:color="auto"/>
            </w:tcBorders>
            <w:hideMark/>
          </w:tcPr>
          <w:p w14:paraId="5768D8D9" w14:textId="77777777" w:rsidR="002D7535" w:rsidRPr="002D7535" w:rsidRDefault="002D7535" w:rsidP="002D7535">
            <w:pPr>
              <w:spacing w:after="240"/>
              <w:rPr>
                <w:rFonts w:ascii="Calibri" w:hAnsi="Calibri" w:cs="Calibri"/>
                <w:noProof/>
                <w:sz w:val="24"/>
                <w:lang w:val="en-US"/>
              </w:rPr>
            </w:pPr>
            <w:r w:rsidRPr="002D7535">
              <w:rPr>
                <w:rFonts w:ascii="Calibri" w:hAnsi="Calibri" w:cs="Calibri"/>
                <w:noProof/>
                <w:sz w:val="20"/>
                <w:szCs w:val="20"/>
                <w:lang w:val="en-US"/>
              </w:rPr>
              <w:t xml:space="preserve">Brighton, L. J., Pask, S., Benalia, H., Bailey, S., Sumerfield, M., Etkind, S., Murtagh, F. E. M., Koffman, J. &amp; Evans, C., (2017). Taking involvement online: development and evaluation of an online forum for patient and public involvement in palliative care research. </w:t>
            </w:r>
            <w:r w:rsidRPr="002D7535">
              <w:rPr>
                <w:rFonts w:ascii="Calibri" w:hAnsi="Calibri" w:cs="Calibri"/>
                <w:i/>
                <w:noProof/>
                <w:sz w:val="20"/>
                <w:szCs w:val="20"/>
                <w:lang w:val="en-US"/>
              </w:rPr>
              <w:t>NIHR INVOLVE.</w:t>
            </w:r>
            <w:r w:rsidRPr="002D7535">
              <w:rPr>
                <w:rFonts w:ascii="Calibri" w:hAnsi="Calibri" w:cs="Calibri"/>
                <w:noProof/>
                <w:sz w:val="20"/>
                <w:szCs w:val="20"/>
                <w:lang w:val="en-US"/>
              </w:rPr>
              <w:t xml:space="preserve"> London: NIHR. </w:t>
            </w:r>
            <w:r w:rsidRPr="002D7535">
              <w:rPr>
                <w:rFonts w:ascii="Calibri" w:hAnsi="Calibri" w:cstheme="minorHAnsi"/>
                <w:noProof/>
                <w:sz w:val="20"/>
                <w:szCs w:val="20"/>
                <w:lang w:val="en-US"/>
              </w:rPr>
              <w:t>(2 public members as co-authors)</w:t>
            </w:r>
          </w:p>
        </w:tc>
      </w:tr>
    </w:tbl>
    <w:p w14:paraId="6A8CD18E" w14:textId="77777777" w:rsidR="002D7535" w:rsidRPr="002D7535" w:rsidRDefault="002D7535" w:rsidP="002D7535">
      <w:pPr>
        <w:rPr>
          <w:rFonts w:cstheme="minorHAnsi"/>
          <w:sz w:val="24"/>
          <w:szCs w:val="24"/>
        </w:rPr>
      </w:pPr>
      <w:r w:rsidRPr="002D7535">
        <w:rPr>
          <w:rFonts w:cstheme="minorHAnsi"/>
          <w:sz w:val="24"/>
          <w:szCs w:val="24"/>
        </w:rPr>
        <w:br w:type="page"/>
      </w:r>
    </w:p>
    <w:p w14:paraId="3750250E" w14:textId="77777777" w:rsidR="002D7535" w:rsidRPr="002D7535" w:rsidRDefault="002D7535" w:rsidP="002D7535">
      <w:pPr>
        <w:rPr>
          <w:rFonts w:cstheme="minorHAnsi"/>
          <w:sz w:val="24"/>
          <w:szCs w:val="24"/>
        </w:rPr>
      </w:pPr>
      <w:r w:rsidRPr="002D7535">
        <w:rPr>
          <w:noProof/>
          <w:kern w:val="2"/>
          <w14:ligatures w14:val="standardContextual"/>
        </w:rPr>
        <w:lastRenderedPageBreak/>
        <mc:AlternateContent>
          <mc:Choice Requires="wps">
            <w:drawing>
              <wp:anchor distT="0" distB="0" distL="114300" distR="114300" simplePos="0" relativeHeight="251757568" behindDoc="0" locked="0" layoutInCell="1" allowOverlap="1" wp14:anchorId="2E22B6A7" wp14:editId="61890144">
                <wp:simplePos x="0" y="0"/>
                <wp:positionH relativeFrom="column">
                  <wp:posOffset>96520</wp:posOffset>
                </wp:positionH>
                <wp:positionV relativeFrom="paragraph">
                  <wp:posOffset>5533390</wp:posOffset>
                </wp:positionV>
                <wp:extent cx="5659120" cy="297815"/>
                <wp:effectExtent l="0" t="0" r="0" b="6985"/>
                <wp:wrapSquare wrapText="bothSides"/>
                <wp:docPr id="291541659" name="Text Box 1"/>
                <wp:cNvGraphicFramePr/>
                <a:graphic xmlns:a="http://schemas.openxmlformats.org/drawingml/2006/main">
                  <a:graphicData uri="http://schemas.microsoft.com/office/word/2010/wordprocessingShape">
                    <wps:wsp>
                      <wps:cNvSpPr txBox="1"/>
                      <wps:spPr>
                        <a:xfrm>
                          <a:off x="0" y="0"/>
                          <a:ext cx="5659120" cy="297815"/>
                        </a:xfrm>
                        <a:prstGeom prst="rect">
                          <a:avLst/>
                        </a:prstGeom>
                        <a:noFill/>
                        <a:ln w="6350">
                          <a:noFill/>
                        </a:ln>
                      </wps:spPr>
                      <wps:txbx>
                        <w:txbxContent>
                          <w:p w14:paraId="3BBF6787" w14:textId="77777777" w:rsidR="002D7535" w:rsidRPr="007D3AD4" w:rsidRDefault="002D7535" w:rsidP="002D7535">
                            <w:pPr>
                              <w:rPr>
                                <w:rFonts w:cstheme="minorHAnsi"/>
                                <w:b/>
                                <w:bCs/>
                                <w:sz w:val="20"/>
                                <w:szCs w:val="20"/>
                              </w:rPr>
                            </w:pPr>
                            <w:bookmarkStart w:id="199" w:name="Table9"/>
                            <w:bookmarkEnd w:id="199"/>
                            <w:r w:rsidRPr="007D3AD4">
                              <w:rPr>
                                <w:rFonts w:cstheme="minorHAnsi"/>
                                <w:b/>
                                <w:bCs/>
                                <w:sz w:val="20"/>
                                <w:szCs w:val="20"/>
                              </w:rPr>
                              <w:t xml:space="preserve">Table </w:t>
                            </w:r>
                            <w:r>
                              <w:rPr>
                                <w:rFonts w:cstheme="minorHAnsi"/>
                                <w:b/>
                                <w:bCs/>
                                <w:sz w:val="20"/>
                                <w:szCs w:val="20"/>
                              </w:rPr>
                              <w:t>9</w:t>
                            </w:r>
                            <w:r w:rsidRPr="007D3AD4">
                              <w:rPr>
                                <w:rFonts w:cstheme="minorHAnsi"/>
                                <w:b/>
                                <w:bCs/>
                                <w:sz w:val="20"/>
                                <w:szCs w:val="20"/>
                              </w:rPr>
                              <w:t>.</w:t>
                            </w:r>
                            <w:r w:rsidRPr="007D3AD4">
                              <w:rPr>
                                <w:rFonts w:cstheme="minorHAnsi"/>
                                <w:sz w:val="20"/>
                                <w:szCs w:val="20"/>
                              </w:rPr>
                              <w:t xml:space="preserve"> </w:t>
                            </w:r>
                            <w:r w:rsidRPr="007D3AD4">
                              <w:rPr>
                                <w:b/>
                                <w:bCs/>
                                <w:sz w:val="20"/>
                                <w:szCs w:val="20"/>
                              </w:rPr>
                              <w:t>Involvement in dissemination of study results and other involvement 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22B6A7" id="Text Box 1" o:spid="_x0000_s1104" type="#_x0000_t202" style="position:absolute;margin-left:7.6pt;margin-top:435.7pt;width:445.6pt;height:23.4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BA/HAIAADQEAAAOAAAAZHJzL2Uyb0RvYy54bWysU02P2jAQvVfqf7B8L0kosBARVnRXVJXQ&#10;7krsas/GsUkkx+PahoT++o4dvrTtqeplMvZM5uO95/l91yhyENbVoAuaDVJKhOZQ1npX0LfX1Zcp&#10;Jc4zXTIFWhT0KBy9X3z+NG9NLoZQgSqFJVhEu7w1Ba28N3mSOF6JhrkBGKExKME2zOPR7pLSshar&#10;NyoZpukkacGWxgIXzuHtYx+ki1hfSsH9s5ROeKIKirP5aG2022CTxZzlO8tMVfPTGOwfpmhYrbHp&#10;pdQj84zsbf1HqabmFhxIP+DQJCBlzUXcAbfJ0g/bbCpmRNwFwXHmApP7f2X502FjXizx3TfokMAA&#10;SGtc7vAy7NNJ24QvTkowjhAeL7CJzhOOl+PJeJYNMcQxNpzdTbNxKJNc/zbW+e8CGhKcglqkJaLF&#10;Dmvn+9RzSmimYVUrFalRmrQFnXwdp/GHSwSLK409rrMGz3fbjtRlQUfT8yJbKI+4n4Weemf4qsYh&#10;1sz5F2aRa5wb9euf0UgF2AxOHiUV2F9/uw/5SAFGKWlROwV1P/fMCkrUD43kzLLRKIgtHkbju4CN&#10;vY1sbyN63zwAyjPDl2J4dEO+V2dXWmjeUebL0BVDTHPsXVB/dh98r2h8JlwslzEJ5WWYX+uN4aF0&#10;gDVA/Nq9M2tOPHhk8AnOKmP5Bzr63J6Q5d6DrCNXAege1RP+KM3I9ukZBe3fnmPW9bEvfgMAAP//&#10;AwBQSwMEFAAGAAgAAAAhAFO8717hAAAACgEAAA8AAABkcnMvZG93bnJldi54bWxMj8FOwzAQRO9I&#10;/IO1SNyok0BLmsapqkgVEoJDSy/cNrGbRMTrELtt4OtZTnCb0T7NzuTryfbibEbfOVIQzyIQhmqn&#10;O2oUHN62dykIH5A09o6Mgi/jYV1cX+WYaXehnTnvQyM4hHyGCtoQhkxKX7fGop+5wRDfjm60GNiO&#10;jdQjXjjc9jKJooW02BF/aHEwZWvqj/3JKngut6+4qxKbfvfl08txM3we3udK3d5MmxWIYKbwB8Nv&#10;fa4OBXeq3Im0Fz37ecKkgvQxfgDBwDJasKhYxOk9yCKX/ycUPwAAAP//AwBQSwECLQAUAAYACAAA&#10;ACEAtoM4kv4AAADhAQAAEwAAAAAAAAAAAAAAAAAAAAAAW0NvbnRlbnRfVHlwZXNdLnhtbFBLAQIt&#10;ABQABgAIAAAAIQA4/SH/1gAAAJQBAAALAAAAAAAAAAAAAAAAAC8BAABfcmVscy8ucmVsc1BLAQIt&#10;ABQABgAIAAAAIQB1JBA/HAIAADQEAAAOAAAAAAAAAAAAAAAAAC4CAABkcnMvZTJvRG9jLnhtbFBL&#10;AQItABQABgAIAAAAIQBTvO9e4QAAAAoBAAAPAAAAAAAAAAAAAAAAAHYEAABkcnMvZG93bnJldi54&#10;bWxQSwUGAAAAAAQABADzAAAAhAUAAAAA&#10;" filled="f" stroked="f" strokeweight=".5pt">
                <v:textbox>
                  <w:txbxContent>
                    <w:p w14:paraId="3BBF6787" w14:textId="77777777" w:rsidR="002D7535" w:rsidRPr="007D3AD4" w:rsidRDefault="002D7535" w:rsidP="002D7535">
                      <w:pPr>
                        <w:rPr>
                          <w:rFonts w:cstheme="minorHAnsi"/>
                          <w:b/>
                          <w:bCs/>
                          <w:sz w:val="20"/>
                          <w:szCs w:val="20"/>
                        </w:rPr>
                      </w:pPr>
                      <w:bookmarkStart w:id="200" w:name="Table9"/>
                      <w:bookmarkEnd w:id="200"/>
                      <w:r w:rsidRPr="007D3AD4">
                        <w:rPr>
                          <w:rFonts w:cstheme="minorHAnsi"/>
                          <w:b/>
                          <w:bCs/>
                          <w:sz w:val="20"/>
                          <w:szCs w:val="20"/>
                        </w:rPr>
                        <w:t xml:space="preserve">Table </w:t>
                      </w:r>
                      <w:r>
                        <w:rPr>
                          <w:rFonts w:cstheme="minorHAnsi"/>
                          <w:b/>
                          <w:bCs/>
                          <w:sz w:val="20"/>
                          <w:szCs w:val="20"/>
                        </w:rPr>
                        <w:t>9</w:t>
                      </w:r>
                      <w:r w:rsidRPr="007D3AD4">
                        <w:rPr>
                          <w:rFonts w:cstheme="minorHAnsi"/>
                          <w:b/>
                          <w:bCs/>
                          <w:sz w:val="20"/>
                          <w:szCs w:val="20"/>
                        </w:rPr>
                        <w:t>.</w:t>
                      </w:r>
                      <w:r w:rsidRPr="007D3AD4">
                        <w:rPr>
                          <w:rFonts w:cstheme="minorHAnsi"/>
                          <w:sz w:val="20"/>
                          <w:szCs w:val="20"/>
                        </w:rPr>
                        <w:t xml:space="preserve"> </w:t>
                      </w:r>
                      <w:r w:rsidRPr="007D3AD4">
                        <w:rPr>
                          <w:b/>
                          <w:bCs/>
                          <w:sz w:val="20"/>
                          <w:szCs w:val="20"/>
                        </w:rPr>
                        <w:t>Involvement in dissemination of study results and other involvement activities</w:t>
                      </w:r>
                    </w:p>
                  </w:txbxContent>
                </v:textbox>
                <w10:wrap type="square"/>
              </v:shape>
            </w:pict>
          </mc:Fallback>
        </mc:AlternateContent>
      </w:r>
      <w:r w:rsidRPr="002D7535">
        <w:rPr>
          <w:noProof/>
          <w14:ligatures w14:val="standardContextual"/>
        </w:rPr>
        <mc:AlternateContent>
          <mc:Choice Requires="wps">
            <w:drawing>
              <wp:inline distT="0" distB="0" distL="0" distR="0" wp14:anchorId="3AAD73CE" wp14:editId="5675473E">
                <wp:extent cx="9144000" cy="5435600"/>
                <wp:effectExtent l="0" t="0" r="0" b="0"/>
                <wp:docPr id="2059785591" name="Text Box 2"/>
                <wp:cNvGraphicFramePr/>
                <a:graphic xmlns:a="http://schemas.openxmlformats.org/drawingml/2006/main">
                  <a:graphicData uri="http://schemas.microsoft.com/office/word/2010/wordprocessingShape">
                    <wps:wsp>
                      <wps:cNvSpPr txBox="1"/>
                      <wps:spPr>
                        <a:xfrm>
                          <a:off x="0" y="0"/>
                          <a:ext cx="9144000" cy="5435600"/>
                        </a:xfrm>
                        <a:prstGeom prst="rect">
                          <a:avLst/>
                        </a:prstGeom>
                        <a:solidFill>
                          <a:sysClr val="window" lastClr="FFFFFF"/>
                        </a:solidFill>
                        <a:ln w="6350">
                          <a:noFill/>
                        </a:ln>
                      </wps:spPr>
                      <wps:txbx>
                        <w:txbxContent>
                          <w:tbl>
                            <w:tblPr>
                              <w:tblStyle w:val="TableGrid"/>
                              <w:tblW w:w="0" w:type="auto"/>
                              <w:tblLook w:val="04A0" w:firstRow="1" w:lastRow="0" w:firstColumn="1" w:lastColumn="0" w:noHBand="0" w:noVBand="1"/>
                            </w:tblPr>
                            <w:tblGrid>
                              <w:gridCol w:w="1555"/>
                              <w:gridCol w:w="6228"/>
                              <w:gridCol w:w="6309"/>
                            </w:tblGrid>
                            <w:tr w:rsidR="002D7535" w14:paraId="009CA9CE" w14:textId="77777777" w:rsidTr="008C1C68">
                              <w:tc>
                                <w:tcPr>
                                  <w:tcW w:w="1555" w:type="dxa"/>
                                  <w:tcBorders>
                                    <w:top w:val="single" w:sz="4" w:space="0" w:color="auto"/>
                                    <w:left w:val="single" w:sz="4" w:space="0" w:color="auto"/>
                                    <w:bottom w:val="single" w:sz="4" w:space="0" w:color="auto"/>
                                    <w:right w:val="single" w:sz="4" w:space="0" w:color="auto"/>
                                  </w:tcBorders>
                                  <w:hideMark/>
                                </w:tcPr>
                                <w:p w14:paraId="6FEE193D" w14:textId="77777777" w:rsidR="002D7535" w:rsidRDefault="002D7535" w:rsidP="008C1C68">
                                  <w:r>
                                    <w:rPr>
                                      <w:rFonts w:cstheme="minorHAnsi"/>
                                      <w:sz w:val="20"/>
                                      <w:szCs w:val="20"/>
                                    </w:rPr>
                                    <w:t>Conference papers/posters cont.</w:t>
                                  </w:r>
                                </w:p>
                              </w:tc>
                              <w:tc>
                                <w:tcPr>
                                  <w:tcW w:w="6228" w:type="dxa"/>
                                  <w:tcBorders>
                                    <w:top w:val="single" w:sz="4" w:space="0" w:color="auto"/>
                                    <w:left w:val="single" w:sz="4" w:space="0" w:color="auto"/>
                                    <w:bottom w:val="single" w:sz="4" w:space="0" w:color="auto"/>
                                    <w:right w:val="single" w:sz="4" w:space="0" w:color="auto"/>
                                  </w:tcBorders>
                                </w:tcPr>
                                <w:p w14:paraId="1C4B20CA" w14:textId="77777777" w:rsidR="002D7535" w:rsidRDefault="002D7535" w:rsidP="008C1C68"/>
                              </w:tc>
                              <w:tc>
                                <w:tcPr>
                                  <w:tcW w:w="6309" w:type="dxa"/>
                                  <w:tcBorders>
                                    <w:top w:val="single" w:sz="4" w:space="0" w:color="auto"/>
                                    <w:left w:val="single" w:sz="4" w:space="0" w:color="auto"/>
                                    <w:bottom w:val="single" w:sz="4" w:space="0" w:color="auto"/>
                                    <w:right w:val="single" w:sz="4" w:space="0" w:color="auto"/>
                                  </w:tcBorders>
                                </w:tcPr>
                                <w:p w14:paraId="0935A0F4" w14:textId="77777777" w:rsidR="002D7535" w:rsidRDefault="002D7535" w:rsidP="008C1C68">
                                  <w:pPr>
                                    <w:pStyle w:val="EndNoteBibliography"/>
                                    <w:spacing w:after="240"/>
                                    <w:rPr>
                                      <w:rFonts w:cstheme="minorHAnsi"/>
                                      <w:sz w:val="20"/>
                                      <w:szCs w:val="20"/>
                                    </w:rPr>
                                  </w:pPr>
                                  <w:r>
                                    <w:rPr>
                                      <w:sz w:val="20"/>
                                      <w:szCs w:val="20"/>
                                    </w:rPr>
                                    <w:t xml:space="preserve">De Wolf-Linder, S., Witt, J., Morris, C., Newson, K., Evans, C., Higginson, I. J. &amp; Daveson, B. A., (2015). Implementing a Patient, Family Caregiver and Public Involvement Model for Palliative Care Research in order to influence Clinical Care, Policy and Funding. </w:t>
                                  </w:r>
                                  <w:r>
                                    <w:rPr>
                                      <w:i/>
                                      <w:sz w:val="20"/>
                                      <w:szCs w:val="20"/>
                                    </w:rPr>
                                    <w:t>EAPC World Congress.</w:t>
                                  </w:r>
                                  <w:r>
                                    <w:rPr>
                                      <w:sz w:val="20"/>
                                      <w:szCs w:val="20"/>
                                    </w:rPr>
                                    <w:t xml:space="preserve"> Copenhagen, Denmark. </w:t>
                                  </w:r>
                                  <w:r>
                                    <w:rPr>
                                      <w:rFonts w:cstheme="minorHAnsi"/>
                                      <w:sz w:val="20"/>
                                      <w:szCs w:val="20"/>
                                    </w:rPr>
                                    <w:t>(2 public members as co-authors)</w:t>
                                  </w:r>
                                </w:p>
                                <w:p w14:paraId="696C73A0" w14:textId="77777777" w:rsidR="002D7535" w:rsidRDefault="002D7535" w:rsidP="00F338F5">
                                  <w:r>
                                    <w:rPr>
                                      <w:sz w:val="20"/>
                                      <w:szCs w:val="20"/>
                                    </w:rPr>
                                    <w:t xml:space="preserve">Johnson, H., Brighton, L. J., Etkind, S. N., Yu, P., Oluyase, A. O., Chukwusa, E., Ogden, M., Bailey, S., Smith, P., de Wolf-Linder, S., Koffman, J. &amp; Evans, C. J., (2019). Ensuring meaningful patient and public involvement in palliative care and rehabilitation research: A focus group study. </w:t>
                                  </w:r>
                                  <w:r>
                                    <w:rPr>
                                      <w:i/>
                                      <w:sz w:val="20"/>
                                      <w:szCs w:val="20"/>
                                    </w:rPr>
                                    <w:t>16th World Congress in Palliative Care, EAPC.</w:t>
                                  </w:r>
                                  <w:r>
                                    <w:rPr>
                                      <w:sz w:val="20"/>
                                      <w:szCs w:val="20"/>
                                    </w:rPr>
                                    <w:t xml:space="preserve"> Berlin, Germany: Palliative Medicine. </w:t>
                                  </w:r>
                                  <w:r>
                                    <w:rPr>
                                      <w:rFonts w:cstheme="minorHAnsi"/>
                                      <w:sz w:val="20"/>
                                      <w:szCs w:val="20"/>
                                    </w:rPr>
                                    <w:t>(3 public members as co-authors)</w:t>
                                  </w:r>
                                </w:p>
                              </w:tc>
                            </w:tr>
                            <w:tr w:rsidR="002D7535" w14:paraId="4708028F" w14:textId="77777777" w:rsidTr="008C1C68">
                              <w:tc>
                                <w:tcPr>
                                  <w:tcW w:w="1555" w:type="dxa"/>
                                  <w:tcBorders>
                                    <w:top w:val="single" w:sz="4" w:space="0" w:color="auto"/>
                                    <w:left w:val="single" w:sz="4" w:space="0" w:color="auto"/>
                                    <w:bottom w:val="single" w:sz="4" w:space="0" w:color="auto"/>
                                    <w:right w:val="single" w:sz="4" w:space="0" w:color="auto"/>
                                  </w:tcBorders>
                                  <w:hideMark/>
                                </w:tcPr>
                                <w:p w14:paraId="152AEDCC" w14:textId="77777777" w:rsidR="002D7535" w:rsidRDefault="002D7535" w:rsidP="008C1C68">
                                  <w:r>
                                    <w:rPr>
                                      <w:rFonts w:cstheme="minorHAnsi"/>
                                      <w:sz w:val="20"/>
                                      <w:szCs w:val="20"/>
                                    </w:rPr>
                                    <w:t>Reports</w:t>
                                  </w:r>
                                </w:p>
                              </w:tc>
                              <w:tc>
                                <w:tcPr>
                                  <w:tcW w:w="6228" w:type="dxa"/>
                                  <w:tcBorders>
                                    <w:top w:val="single" w:sz="4" w:space="0" w:color="auto"/>
                                    <w:left w:val="single" w:sz="4" w:space="0" w:color="auto"/>
                                    <w:bottom w:val="single" w:sz="4" w:space="0" w:color="auto"/>
                                    <w:right w:val="single" w:sz="4" w:space="0" w:color="auto"/>
                                  </w:tcBorders>
                                  <w:hideMark/>
                                </w:tcPr>
                                <w:p w14:paraId="2AF17A29" w14:textId="77777777" w:rsidR="002D7535" w:rsidRDefault="002D7535" w:rsidP="008C1C68">
                                  <w:r>
                                    <w:rPr>
                                      <w:sz w:val="20"/>
                                      <w:szCs w:val="20"/>
                                    </w:rPr>
                                    <w:t xml:space="preserve">Sleeman, K. E., Murtagh, F. E. M., Kumar, R., O'Donnell, S., Cripps, R. L., Bone, A., McAleese, J., Lovick, R., Barclay, S. &amp; Higginson, I. J., (2021). </w:t>
                                  </w:r>
                                  <w:r>
                                    <w:rPr>
                                      <w:i/>
                                      <w:sz w:val="20"/>
                                      <w:szCs w:val="20"/>
                                    </w:rPr>
                                    <w:t xml:space="preserve">Better End of Life 2021. Dying, death and bereavement during Covid-19. </w:t>
                                  </w:r>
                                  <w:r>
                                    <w:rPr>
                                      <w:sz w:val="20"/>
                                      <w:szCs w:val="20"/>
                                    </w:rPr>
                                    <w:t xml:space="preserve">London: Marie Curie. </w:t>
                                  </w:r>
                                  <w:r>
                                    <w:rPr>
                                      <w:rFonts w:cstheme="minorHAnsi"/>
                                      <w:sz w:val="20"/>
                                      <w:szCs w:val="20"/>
                                    </w:rPr>
                                    <w:t>(3 public members as co-authors)</w:t>
                                  </w:r>
                                </w:p>
                              </w:tc>
                              <w:tc>
                                <w:tcPr>
                                  <w:tcW w:w="6309" w:type="dxa"/>
                                  <w:tcBorders>
                                    <w:top w:val="single" w:sz="4" w:space="0" w:color="auto"/>
                                    <w:left w:val="single" w:sz="4" w:space="0" w:color="auto"/>
                                    <w:bottom w:val="single" w:sz="4" w:space="0" w:color="auto"/>
                                    <w:right w:val="single" w:sz="4" w:space="0" w:color="auto"/>
                                  </w:tcBorders>
                                </w:tcPr>
                                <w:p w14:paraId="0CE84E14" w14:textId="77777777" w:rsidR="002D7535" w:rsidRDefault="002D7535" w:rsidP="00F338F5">
                                  <w:r>
                                    <w:rPr>
                                      <w:sz w:val="20"/>
                                      <w:szCs w:val="20"/>
                                    </w:rPr>
                                    <w:t xml:space="preserve">Johnson, H., Brighton, L. J., Clark, J., Roberts, H., Pocock, L., Ogden, M., Kumar, R., Gardiner, C., Higginson, I. J. &amp; Evans, C. J., (2020a). </w:t>
                                  </w:r>
                                  <w:r>
                                    <w:rPr>
                                      <w:i/>
                                      <w:sz w:val="20"/>
                                      <w:szCs w:val="20"/>
                                    </w:rPr>
                                    <w:t xml:space="preserve">Experiences, concerns, and priorities for palliative care research during the COVID-19 pandemic. </w:t>
                                  </w:r>
                                  <w:r>
                                    <w:rPr>
                                      <w:sz w:val="20"/>
                                      <w:szCs w:val="20"/>
                                    </w:rPr>
                                    <w:t xml:space="preserve">London. </w:t>
                                  </w:r>
                                  <w:r>
                                    <w:rPr>
                                      <w:rFonts w:cstheme="minorHAnsi"/>
                                      <w:sz w:val="20"/>
                                      <w:szCs w:val="20"/>
                                    </w:rPr>
                                    <w:t>(2 public members as co-applicants)</w:t>
                                  </w:r>
                                </w:p>
                              </w:tc>
                            </w:tr>
                            <w:tr w:rsidR="002D7535" w14:paraId="67EBEA5F" w14:textId="77777777" w:rsidTr="008C1C68">
                              <w:tc>
                                <w:tcPr>
                                  <w:tcW w:w="1555" w:type="dxa"/>
                                  <w:tcBorders>
                                    <w:top w:val="single" w:sz="4" w:space="0" w:color="auto"/>
                                    <w:left w:val="single" w:sz="4" w:space="0" w:color="auto"/>
                                    <w:bottom w:val="single" w:sz="4" w:space="0" w:color="auto"/>
                                    <w:right w:val="single" w:sz="4" w:space="0" w:color="auto"/>
                                  </w:tcBorders>
                                  <w:hideMark/>
                                </w:tcPr>
                                <w:p w14:paraId="19570D5E" w14:textId="77777777" w:rsidR="002D7535" w:rsidRDefault="002D7535" w:rsidP="008C1C68">
                                  <w:r>
                                    <w:rPr>
                                      <w:rFonts w:cstheme="minorHAnsi"/>
                                      <w:sz w:val="20"/>
                                      <w:szCs w:val="20"/>
                                    </w:rPr>
                                    <w:t>Blogs/news articles</w:t>
                                  </w:r>
                                </w:p>
                              </w:tc>
                              <w:tc>
                                <w:tcPr>
                                  <w:tcW w:w="6228" w:type="dxa"/>
                                  <w:tcBorders>
                                    <w:top w:val="single" w:sz="4" w:space="0" w:color="auto"/>
                                    <w:left w:val="single" w:sz="4" w:space="0" w:color="auto"/>
                                    <w:bottom w:val="single" w:sz="4" w:space="0" w:color="auto"/>
                                    <w:right w:val="single" w:sz="4" w:space="0" w:color="auto"/>
                                  </w:tcBorders>
                                </w:tcPr>
                                <w:p w14:paraId="3BA89009" w14:textId="77777777" w:rsidR="002D7535" w:rsidRDefault="002D7535" w:rsidP="008C1C68"/>
                              </w:tc>
                              <w:tc>
                                <w:tcPr>
                                  <w:tcW w:w="6309" w:type="dxa"/>
                                  <w:tcBorders>
                                    <w:top w:val="single" w:sz="4" w:space="0" w:color="auto"/>
                                    <w:left w:val="single" w:sz="4" w:space="0" w:color="auto"/>
                                    <w:bottom w:val="single" w:sz="4" w:space="0" w:color="auto"/>
                                    <w:right w:val="single" w:sz="4" w:space="0" w:color="auto"/>
                                  </w:tcBorders>
                                </w:tcPr>
                                <w:p w14:paraId="4CAA8EA6" w14:textId="77777777" w:rsidR="002D7535" w:rsidRDefault="002D7535" w:rsidP="008C1C68">
                                  <w:pPr>
                                    <w:pStyle w:val="EndNoteBibliography"/>
                                    <w:spacing w:after="240"/>
                                    <w:rPr>
                                      <w:rFonts w:cstheme="minorHAnsi"/>
                                      <w:sz w:val="20"/>
                                      <w:szCs w:val="20"/>
                                    </w:rPr>
                                  </w:pPr>
                                  <w:r>
                                    <w:rPr>
                                      <w:sz w:val="20"/>
                                      <w:szCs w:val="20"/>
                                    </w:rPr>
                                    <w:t xml:space="preserve">Johnson, H. O., M., (2022). Co-produced evaluation of involvement in palliative care research published. . Available from: </w:t>
                                  </w:r>
                                  <w:hyperlink r:id="rId45" w:history="1">
                                    <w:r>
                                      <w:rPr>
                                        <w:rStyle w:val="Hyperlink"/>
                                        <w:sz w:val="20"/>
                                        <w:szCs w:val="20"/>
                                      </w:rPr>
                                      <w:t>https://www.arc-sl.nihr.ac.uk/news-insights/latest-news/co-produced-evaluation-ppi-palliative-care-research-published</w:t>
                                    </w:r>
                                  </w:hyperlink>
                                  <w:r>
                                    <w:rPr>
                                      <w:sz w:val="20"/>
                                      <w:szCs w:val="20"/>
                                    </w:rPr>
                                    <w:t xml:space="preserve"> [Accessed 5/3/22]. </w:t>
                                  </w:r>
                                  <w:r>
                                    <w:rPr>
                                      <w:rFonts w:cstheme="minorHAnsi"/>
                                      <w:sz w:val="20"/>
                                      <w:szCs w:val="20"/>
                                    </w:rPr>
                                    <w:t>(public member as co-author)</w:t>
                                  </w:r>
                                </w:p>
                                <w:p w14:paraId="462F46ED" w14:textId="77777777" w:rsidR="002D7535" w:rsidRDefault="002D7535" w:rsidP="008C1C68">
                                  <w:pPr>
                                    <w:pStyle w:val="EndNoteBibliography"/>
                                    <w:spacing w:after="240"/>
                                    <w:rPr>
                                      <w:rFonts w:cstheme="minorHAnsi"/>
                                      <w:sz w:val="20"/>
                                      <w:szCs w:val="20"/>
                                    </w:rPr>
                                  </w:pPr>
                                  <w:r>
                                    <w:rPr>
                                      <w:sz w:val="20"/>
                                      <w:szCs w:val="20"/>
                                    </w:rPr>
                                    <w:t xml:space="preserve">Ogden, M., (2022). Reflections from a Public Patient Involvement member on being part of an out-of-hours community palliative care research study. Available from: </w:t>
                                  </w:r>
                                  <w:hyperlink r:id="rId46" w:history="1">
                                    <w:r>
                                      <w:rPr>
                                        <w:rStyle w:val="Hyperlink"/>
                                        <w:sz w:val="20"/>
                                        <w:szCs w:val="20"/>
                                      </w:rPr>
                                      <w:t>https://eapcnet.wordpress.com/2022/02/02/reflections-from-a-public-patient-involvement-member-on-being-part-of-an-out-of-hours-community-palliative-care-research-study/</w:t>
                                    </w:r>
                                  </w:hyperlink>
                                  <w:r>
                                    <w:rPr>
                                      <w:sz w:val="20"/>
                                      <w:szCs w:val="20"/>
                                    </w:rPr>
                                    <w:t xml:space="preserve"> [Accessed 5/3/2022]. </w:t>
                                  </w:r>
                                  <w:r>
                                    <w:rPr>
                                      <w:rFonts w:cstheme="minorHAnsi"/>
                                      <w:sz w:val="20"/>
                                      <w:szCs w:val="20"/>
                                    </w:rPr>
                                    <w:t>(public member as author)</w:t>
                                  </w:r>
                                </w:p>
                                <w:p w14:paraId="1EC0DD06" w14:textId="77777777" w:rsidR="002D7535" w:rsidRDefault="002D7535" w:rsidP="008C1C68">
                                  <w:r>
                                    <w:rPr>
                                      <w:sz w:val="20"/>
                                      <w:szCs w:val="20"/>
                                    </w:rPr>
                                    <w:t xml:space="preserve">Ogden, M. J., H., (2020). Patient and public involvement in palliative care: Challenges and opportunities. . Available from: </w:t>
                                  </w:r>
                                  <w:hyperlink r:id="rId47" w:history="1">
                                    <w:r>
                                      <w:rPr>
                                        <w:rStyle w:val="Hyperlink"/>
                                        <w:sz w:val="20"/>
                                        <w:szCs w:val="20"/>
                                      </w:rPr>
                                      <w:t>https://www.alzheimers.org.uk/research-network-news/patient-and-public-involvement-palliative-care-challenges-and-opportunities</w:t>
                                    </w:r>
                                  </w:hyperlink>
                                  <w:r>
                                    <w:rPr>
                                      <w:sz w:val="20"/>
                                      <w:szCs w:val="20"/>
                                    </w:rPr>
                                    <w:t xml:space="preserve"> [Accessed 5/3/22]. </w:t>
                                  </w:r>
                                  <w:r>
                                    <w:rPr>
                                      <w:rFonts w:cstheme="minorHAnsi"/>
                                      <w:sz w:val="20"/>
                                      <w:szCs w:val="20"/>
                                    </w:rPr>
                                    <w:t>(Public member as lead author)</w:t>
                                  </w:r>
                                </w:p>
                              </w:tc>
                            </w:tr>
                          </w:tbl>
                          <w:p w14:paraId="608B2B62" w14:textId="77777777" w:rsidR="002D7535" w:rsidRDefault="002D7535" w:rsidP="002D75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AD73CE" id="Text Box 2" o:spid="_x0000_s1105" type="#_x0000_t202" style="width:10in;height:4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u2JOgIAAG4EAAAOAAAAZHJzL2Uyb0RvYy54bWysVEtvGjEQvlfqf7B8L7sQoAliiSgRVaUo&#10;iUSqnI3XZi15Pa5t2KW/vmPv8mjaU1UOZsYznsf3zez8vq01OQjnFZiCDgc5JcJwKJXZFfT76/rT&#10;LSU+MFMyDUYU9Cg8vV98/DBv7EyMoAJdCkcwiPGzxha0CsHOsszzStTMD8AKg0YJrmYBVbfLSsca&#10;jF7rbJTn06wBV1oHXHiPtw+dkS5SfCkFD89SehGILijWFtLp0rmNZ7aYs9nOMVsp3pfB/qGKmimD&#10;Sc+hHlhgZO/UH6FqxR14kGHAoc5ASsVF6gG7GebvutlUzIrUC4Lj7Rkm///C8qfDxr44Etov0CKB&#10;EZDG+pnHy9hPK10d/7FSgnaE8HiGTbSBcLy8G47HeY4mjrbJ+GYyRQXjZJfn1vnwVUBNolBQh7wk&#10;uNjh0YfO9eQSs3nQqlwrrZNy9CvtyIEhhch8CQ0lmvmAlwVdp1+f7bdn2pCmoNObSZ4yGYjxulTa&#10;YHGXLqMU2m1LVFnQ8d0Jgi2UR0TGQTc03vK1wuofMfULczgl2DFOfnjGQ2rAZNBLlFTgfv7tPvoj&#10;eWilpMGpK6j/sWdOYEffDNKaoMQxTcp48nmEOdy1ZXttMft6BYjKEHfM8iRG/6BPonRQv+GCLGNW&#10;NDHDMXdBw0lchW4XcMG4WC6TEw6mZeHRbCyPoSMFkZvX9o052xMYkPsnOM0nm73jsfONLw0s9wGk&#10;SiRHoDtUe/xxqNOY9AsYt+ZaT16Xz8TiFwAAAP//AwBQSwMEFAAGAAgAAAAhAA9RrfbeAAAABgEA&#10;AA8AAABkcnMvZG93bnJldi54bWxMj1FLwzAUhd8F/0O4wt5coswxatMhosyBZa4TfM2aa9utuSlJ&#10;ttb9+mW+6MuBw7mc8910PpiWHdH5xpKEu7EAhlRa3VAl4XPzejsD5oMirVpLKOEHPcyz66tUJdr2&#10;tMZjESoWS8gnSkIdQpdw7ssajfJj2yHF7Ns6o0K0ruLaqT6Wm5bfCzHlRjUUF2rV4XON5b44GAlf&#10;fbFwq+Vy99G95afVqcjf8SWXcnQzPD0CCziEv2O44Ed0yCLT1h5Ie9ZKiI+EX71kk4mIfith9jAV&#10;wLOU/8fPzgAAAP//AwBQSwECLQAUAAYACAAAACEAtoM4kv4AAADhAQAAEwAAAAAAAAAAAAAAAAAA&#10;AAAAW0NvbnRlbnRfVHlwZXNdLnhtbFBLAQItABQABgAIAAAAIQA4/SH/1gAAAJQBAAALAAAAAAAA&#10;AAAAAAAAAC8BAABfcmVscy8ucmVsc1BLAQItABQABgAIAAAAIQBENu2JOgIAAG4EAAAOAAAAAAAA&#10;AAAAAAAAAC4CAABkcnMvZTJvRG9jLnhtbFBLAQItABQABgAIAAAAIQAPUa323gAAAAYBAAAPAAAA&#10;AAAAAAAAAAAAAJQEAABkcnMvZG93bnJldi54bWxQSwUGAAAAAAQABADzAAAAnwUAAAAA&#10;" fillcolor="window" stroked="f" strokeweight=".5pt">
                <v:textbox>
                  <w:txbxContent>
                    <w:tbl>
                      <w:tblPr>
                        <w:tblStyle w:val="TableGrid"/>
                        <w:tblW w:w="0" w:type="auto"/>
                        <w:tblLook w:val="04A0" w:firstRow="1" w:lastRow="0" w:firstColumn="1" w:lastColumn="0" w:noHBand="0" w:noVBand="1"/>
                      </w:tblPr>
                      <w:tblGrid>
                        <w:gridCol w:w="1555"/>
                        <w:gridCol w:w="6228"/>
                        <w:gridCol w:w="6309"/>
                      </w:tblGrid>
                      <w:tr w:rsidR="002D7535" w14:paraId="009CA9CE" w14:textId="77777777" w:rsidTr="008C1C68">
                        <w:tc>
                          <w:tcPr>
                            <w:tcW w:w="1555" w:type="dxa"/>
                            <w:tcBorders>
                              <w:top w:val="single" w:sz="4" w:space="0" w:color="auto"/>
                              <w:left w:val="single" w:sz="4" w:space="0" w:color="auto"/>
                              <w:bottom w:val="single" w:sz="4" w:space="0" w:color="auto"/>
                              <w:right w:val="single" w:sz="4" w:space="0" w:color="auto"/>
                            </w:tcBorders>
                            <w:hideMark/>
                          </w:tcPr>
                          <w:p w14:paraId="6FEE193D" w14:textId="77777777" w:rsidR="002D7535" w:rsidRDefault="002D7535" w:rsidP="008C1C68">
                            <w:r>
                              <w:rPr>
                                <w:rFonts w:cstheme="minorHAnsi"/>
                                <w:sz w:val="20"/>
                                <w:szCs w:val="20"/>
                              </w:rPr>
                              <w:t>Conference papers/posters cont.</w:t>
                            </w:r>
                          </w:p>
                        </w:tc>
                        <w:tc>
                          <w:tcPr>
                            <w:tcW w:w="6228" w:type="dxa"/>
                            <w:tcBorders>
                              <w:top w:val="single" w:sz="4" w:space="0" w:color="auto"/>
                              <w:left w:val="single" w:sz="4" w:space="0" w:color="auto"/>
                              <w:bottom w:val="single" w:sz="4" w:space="0" w:color="auto"/>
                              <w:right w:val="single" w:sz="4" w:space="0" w:color="auto"/>
                            </w:tcBorders>
                          </w:tcPr>
                          <w:p w14:paraId="1C4B20CA" w14:textId="77777777" w:rsidR="002D7535" w:rsidRDefault="002D7535" w:rsidP="008C1C68"/>
                        </w:tc>
                        <w:tc>
                          <w:tcPr>
                            <w:tcW w:w="6309" w:type="dxa"/>
                            <w:tcBorders>
                              <w:top w:val="single" w:sz="4" w:space="0" w:color="auto"/>
                              <w:left w:val="single" w:sz="4" w:space="0" w:color="auto"/>
                              <w:bottom w:val="single" w:sz="4" w:space="0" w:color="auto"/>
                              <w:right w:val="single" w:sz="4" w:space="0" w:color="auto"/>
                            </w:tcBorders>
                          </w:tcPr>
                          <w:p w14:paraId="0935A0F4" w14:textId="77777777" w:rsidR="002D7535" w:rsidRDefault="002D7535" w:rsidP="008C1C68">
                            <w:pPr>
                              <w:pStyle w:val="EndNoteBibliography"/>
                              <w:spacing w:after="240"/>
                              <w:rPr>
                                <w:rFonts w:cstheme="minorHAnsi"/>
                                <w:sz w:val="20"/>
                                <w:szCs w:val="20"/>
                              </w:rPr>
                            </w:pPr>
                            <w:r>
                              <w:rPr>
                                <w:sz w:val="20"/>
                                <w:szCs w:val="20"/>
                              </w:rPr>
                              <w:t xml:space="preserve">De Wolf-Linder, S., Witt, J., Morris, C., Newson, K., Evans, C., Higginson, I. J. &amp; Daveson, B. A., (2015). Implementing a Patient, Family Caregiver and Public Involvement Model for Palliative Care Research in order to influence Clinical Care, Policy and Funding. </w:t>
                            </w:r>
                            <w:r>
                              <w:rPr>
                                <w:i/>
                                <w:sz w:val="20"/>
                                <w:szCs w:val="20"/>
                              </w:rPr>
                              <w:t>EAPC World Congress.</w:t>
                            </w:r>
                            <w:r>
                              <w:rPr>
                                <w:sz w:val="20"/>
                                <w:szCs w:val="20"/>
                              </w:rPr>
                              <w:t xml:space="preserve"> Copenhagen, Denmark. </w:t>
                            </w:r>
                            <w:r>
                              <w:rPr>
                                <w:rFonts w:cstheme="minorHAnsi"/>
                                <w:sz w:val="20"/>
                                <w:szCs w:val="20"/>
                              </w:rPr>
                              <w:t>(2 public members as co-authors)</w:t>
                            </w:r>
                          </w:p>
                          <w:p w14:paraId="696C73A0" w14:textId="77777777" w:rsidR="002D7535" w:rsidRDefault="002D7535" w:rsidP="00F338F5">
                            <w:r>
                              <w:rPr>
                                <w:sz w:val="20"/>
                                <w:szCs w:val="20"/>
                              </w:rPr>
                              <w:t xml:space="preserve">Johnson, H., Brighton, L. J., Etkind, S. N., Yu, P., Oluyase, A. O., Chukwusa, E., Ogden, M., Bailey, S., Smith, P., de Wolf-Linder, S., Koffman, J. &amp; Evans, C. J., (2019). Ensuring meaningful patient and public involvement in palliative care and rehabilitation research: A focus group study. </w:t>
                            </w:r>
                            <w:r>
                              <w:rPr>
                                <w:i/>
                                <w:sz w:val="20"/>
                                <w:szCs w:val="20"/>
                              </w:rPr>
                              <w:t>16th World Congress in Palliative Care, EAPC.</w:t>
                            </w:r>
                            <w:r>
                              <w:rPr>
                                <w:sz w:val="20"/>
                                <w:szCs w:val="20"/>
                              </w:rPr>
                              <w:t xml:space="preserve"> Berlin, Germany: Palliative Medicine. </w:t>
                            </w:r>
                            <w:r>
                              <w:rPr>
                                <w:rFonts w:cstheme="minorHAnsi"/>
                                <w:sz w:val="20"/>
                                <w:szCs w:val="20"/>
                              </w:rPr>
                              <w:t>(3 public members as co-authors)</w:t>
                            </w:r>
                          </w:p>
                        </w:tc>
                      </w:tr>
                      <w:tr w:rsidR="002D7535" w14:paraId="4708028F" w14:textId="77777777" w:rsidTr="008C1C68">
                        <w:tc>
                          <w:tcPr>
                            <w:tcW w:w="1555" w:type="dxa"/>
                            <w:tcBorders>
                              <w:top w:val="single" w:sz="4" w:space="0" w:color="auto"/>
                              <w:left w:val="single" w:sz="4" w:space="0" w:color="auto"/>
                              <w:bottom w:val="single" w:sz="4" w:space="0" w:color="auto"/>
                              <w:right w:val="single" w:sz="4" w:space="0" w:color="auto"/>
                            </w:tcBorders>
                            <w:hideMark/>
                          </w:tcPr>
                          <w:p w14:paraId="152AEDCC" w14:textId="77777777" w:rsidR="002D7535" w:rsidRDefault="002D7535" w:rsidP="008C1C68">
                            <w:r>
                              <w:rPr>
                                <w:rFonts w:cstheme="minorHAnsi"/>
                                <w:sz w:val="20"/>
                                <w:szCs w:val="20"/>
                              </w:rPr>
                              <w:t>Reports</w:t>
                            </w:r>
                          </w:p>
                        </w:tc>
                        <w:tc>
                          <w:tcPr>
                            <w:tcW w:w="6228" w:type="dxa"/>
                            <w:tcBorders>
                              <w:top w:val="single" w:sz="4" w:space="0" w:color="auto"/>
                              <w:left w:val="single" w:sz="4" w:space="0" w:color="auto"/>
                              <w:bottom w:val="single" w:sz="4" w:space="0" w:color="auto"/>
                              <w:right w:val="single" w:sz="4" w:space="0" w:color="auto"/>
                            </w:tcBorders>
                            <w:hideMark/>
                          </w:tcPr>
                          <w:p w14:paraId="2AF17A29" w14:textId="77777777" w:rsidR="002D7535" w:rsidRDefault="002D7535" w:rsidP="008C1C68">
                            <w:r>
                              <w:rPr>
                                <w:sz w:val="20"/>
                                <w:szCs w:val="20"/>
                              </w:rPr>
                              <w:t xml:space="preserve">Sleeman, K. E., Murtagh, F. E. M., Kumar, R., O'Donnell, S., Cripps, R. L., Bone, A., McAleese, J., Lovick, R., Barclay, S. &amp; Higginson, I. J., (2021). </w:t>
                            </w:r>
                            <w:r>
                              <w:rPr>
                                <w:i/>
                                <w:sz w:val="20"/>
                                <w:szCs w:val="20"/>
                              </w:rPr>
                              <w:t xml:space="preserve">Better End of Life 2021. Dying, death and bereavement during Covid-19. </w:t>
                            </w:r>
                            <w:r>
                              <w:rPr>
                                <w:sz w:val="20"/>
                                <w:szCs w:val="20"/>
                              </w:rPr>
                              <w:t xml:space="preserve">London: Marie Curie. </w:t>
                            </w:r>
                            <w:r>
                              <w:rPr>
                                <w:rFonts w:cstheme="minorHAnsi"/>
                                <w:sz w:val="20"/>
                                <w:szCs w:val="20"/>
                              </w:rPr>
                              <w:t>(3 public members as co-authors)</w:t>
                            </w:r>
                          </w:p>
                        </w:tc>
                        <w:tc>
                          <w:tcPr>
                            <w:tcW w:w="6309" w:type="dxa"/>
                            <w:tcBorders>
                              <w:top w:val="single" w:sz="4" w:space="0" w:color="auto"/>
                              <w:left w:val="single" w:sz="4" w:space="0" w:color="auto"/>
                              <w:bottom w:val="single" w:sz="4" w:space="0" w:color="auto"/>
                              <w:right w:val="single" w:sz="4" w:space="0" w:color="auto"/>
                            </w:tcBorders>
                          </w:tcPr>
                          <w:p w14:paraId="0CE84E14" w14:textId="77777777" w:rsidR="002D7535" w:rsidRDefault="002D7535" w:rsidP="00F338F5">
                            <w:r>
                              <w:rPr>
                                <w:sz w:val="20"/>
                                <w:szCs w:val="20"/>
                              </w:rPr>
                              <w:t xml:space="preserve">Johnson, H., Brighton, L. J., Clark, J., Roberts, H., Pocock, L., Ogden, M., Kumar, R., Gardiner, C., Higginson, I. J. &amp; Evans, C. J., (2020a). </w:t>
                            </w:r>
                            <w:r>
                              <w:rPr>
                                <w:i/>
                                <w:sz w:val="20"/>
                                <w:szCs w:val="20"/>
                              </w:rPr>
                              <w:t xml:space="preserve">Experiences, concerns, and priorities for palliative care research during the COVID-19 pandemic. </w:t>
                            </w:r>
                            <w:r>
                              <w:rPr>
                                <w:sz w:val="20"/>
                                <w:szCs w:val="20"/>
                              </w:rPr>
                              <w:t xml:space="preserve">London. </w:t>
                            </w:r>
                            <w:r>
                              <w:rPr>
                                <w:rFonts w:cstheme="minorHAnsi"/>
                                <w:sz w:val="20"/>
                                <w:szCs w:val="20"/>
                              </w:rPr>
                              <w:t>(2 public members as co-applicants)</w:t>
                            </w:r>
                          </w:p>
                        </w:tc>
                      </w:tr>
                      <w:tr w:rsidR="002D7535" w14:paraId="67EBEA5F" w14:textId="77777777" w:rsidTr="008C1C68">
                        <w:tc>
                          <w:tcPr>
                            <w:tcW w:w="1555" w:type="dxa"/>
                            <w:tcBorders>
                              <w:top w:val="single" w:sz="4" w:space="0" w:color="auto"/>
                              <w:left w:val="single" w:sz="4" w:space="0" w:color="auto"/>
                              <w:bottom w:val="single" w:sz="4" w:space="0" w:color="auto"/>
                              <w:right w:val="single" w:sz="4" w:space="0" w:color="auto"/>
                            </w:tcBorders>
                            <w:hideMark/>
                          </w:tcPr>
                          <w:p w14:paraId="19570D5E" w14:textId="77777777" w:rsidR="002D7535" w:rsidRDefault="002D7535" w:rsidP="008C1C68">
                            <w:r>
                              <w:rPr>
                                <w:rFonts w:cstheme="minorHAnsi"/>
                                <w:sz w:val="20"/>
                                <w:szCs w:val="20"/>
                              </w:rPr>
                              <w:t>Blogs/news articles</w:t>
                            </w:r>
                          </w:p>
                        </w:tc>
                        <w:tc>
                          <w:tcPr>
                            <w:tcW w:w="6228" w:type="dxa"/>
                            <w:tcBorders>
                              <w:top w:val="single" w:sz="4" w:space="0" w:color="auto"/>
                              <w:left w:val="single" w:sz="4" w:space="0" w:color="auto"/>
                              <w:bottom w:val="single" w:sz="4" w:space="0" w:color="auto"/>
                              <w:right w:val="single" w:sz="4" w:space="0" w:color="auto"/>
                            </w:tcBorders>
                          </w:tcPr>
                          <w:p w14:paraId="3BA89009" w14:textId="77777777" w:rsidR="002D7535" w:rsidRDefault="002D7535" w:rsidP="008C1C68"/>
                        </w:tc>
                        <w:tc>
                          <w:tcPr>
                            <w:tcW w:w="6309" w:type="dxa"/>
                            <w:tcBorders>
                              <w:top w:val="single" w:sz="4" w:space="0" w:color="auto"/>
                              <w:left w:val="single" w:sz="4" w:space="0" w:color="auto"/>
                              <w:bottom w:val="single" w:sz="4" w:space="0" w:color="auto"/>
                              <w:right w:val="single" w:sz="4" w:space="0" w:color="auto"/>
                            </w:tcBorders>
                          </w:tcPr>
                          <w:p w14:paraId="4CAA8EA6" w14:textId="77777777" w:rsidR="002D7535" w:rsidRDefault="002D7535" w:rsidP="008C1C68">
                            <w:pPr>
                              <w:pStyle w:val="EndNoteBibliography"/>
                              <w:spacing w:after="240"/>
                              <w:rPr>
                                <w:rFonts w:cstheme="minorHAnsi"/>
                                <w:sz w:val="20"/>
                                <w:szCs w:val="20"/>
                              </w:rPr>
                            </w:pPr>
                            <w:r>
                              <w:rPr>
                                <w:sz w:val="20"/>
                                <w:szCs w:val="20"/>
                              </w:rPr>
                              <w:t xml:space="preserve">Johnson, H. O., M., (2022). Co-produced evaluation of involvement in palliative care research published. . Available from: </w:t>
                            </w:r>
                            <w:hyperlink r:id="rId48" w:history="1">
                              <w:r>
                                <w:rPr>
                                  <w:rStyle w:val="Hyperlink"/>
                                  <w:sz w:val="20"/>
                                  <w:szCs w:val="20"/>
                                </w:rPr>
                                <w:t>https://www.arc-sl.nihr.ac.uk/news-insights/latest-news/co-produced-evaluation-ppi-palliative-care-research-published</w:t>
                              </w:r>
                            </w:hyperlink>
                            <w:r>
                              <w:rPr>
                                <w:sz w:val="20"/>
                                <w:szCs w:val="20"/>
                              </w:rPr>
                              <w:t xml:space="preserve"> [Accessed 5/3/22]. </w:t>
                            </w:r>
                            <w:r>
                              <w:rPr>
                                <w:rFonts w:cstheme="minorHAnsi"/>
                                <w:sz w:val="20"/>
                                <w:szCs w:val="20"/>
                              </w:rPr>
                              <w:t>(public member as co-author)</w:t>
                            </w:r>
                          </w:p>
                          <w:p w14:paraId="462F46ED" w14:textId="77777777" w:rsidR="002D7535" w:rsidRDefault="002D7535" w:rsidP="008C1C68">
                            <w:pPr>
                              <w:pStyle w:val="EndNoteBibliography"/>
                              <w:spacing w:after="240"/>
                              <w:rPr>
                                <w:rFonts w:cstheme="minorHAnsi"/>
                                <w:sz w:val="20"/>
                                <w:szCs w:val="20"/>
                              </w:rPr>
                            </w:pPr>
                            <w:r>
                              <w:rPr>
                                <w:sz w:val="20"/>
                                <w:szCs w:val="20"/>
                              </w:rPr>
                              <w:t xml:space="preserve">Ogden, M., (2022). Reflections from a Public Patient Involvement member on being part of an out-of-hours community palliative care research study. Available from: </w:t>
                            </w:r>
                            <w:hyperlink r:id="rId49" w:history="1">
                              <w:r>
                                <w:rPr>
                                  <w:rStyle w:val="Hyperlink"/>
                                  <w:sz w:val="20"/>
                                  <w:szCs w:val="20"/>
                                </w:rPr>
                                <w:t>https://eapcnet.wordpress.com/2022/02/02/reflections-from-a-public-patient-involvement-member-on-being-part-of-an-out-of-hours-community-palliative-care-research-study/</w:t>
                              </w:r>
                            </w:hyperlink>
                            <w:r>
                              <w:rPr>
                                <w:sz w:val="20"/>
                                <w:szCs w:val="20"/>
                              </w:rPr>
                              <w:t xml:space="preserve"> [Accessed 5/3/2022]. </w:t>
                            </w:r>
                            <w:r>
                              <w:rPr>
                                <w:rFonts w:cstheme="minorHAnsi"/>
                                <w:sz w:val="20"/>
                                <w:szCs w:val="20"/>
                              </w:rPr>
                              <w:t>(public member as author)</w:t>
                            </w:r>
                          </w:p>
                          <w:p w14:paraId="1EC0DD06" w14:textId="77777777" w:rsidR="002D7535" w:rsidRDefault="002D7535" w:rsidP="008C1C68">
                            <w:r>
                              <w:rPr>
                                <w:sz w:val="20"/>
                                <w:szCs w:val="20"/>
                              </w:rPr>
                              <w:t xml:space="preserve">Ogden, M. J., H., (2020). Patient and public involvement in palliative care: Challenges and opportunities. . Available from: </w:t>
                            </w:r>
                            <w:hyperlink r:id="rId50" w:history="1">
                              <w:r>
                                <w:rPr>
                                  <w:rStyle w:val="Hyperlink"/>
                                  <w:sz w:val="20"/>
                                  <w:szCs w:val="20"/>
                                </w:rPr>
                                <w:t>https://www.alzheimers.org.uk/research-network-news/patient-and-public-involvement-palliative-care-challenges-and-opportunities</w:t>
                              </w:r>
                            </w:hyperlink>
                            <w:r>
                              <w:rPr>
                                <w:sz w:val="20"/>
                                <w:szCs w:val="20"/>
                              </w:rPr>
                              <w:t xml:space="preserve"> [Accessed 5/3/22]. </w:t>
                            </w:r>
                            <w:r>
                              <w:rPr>
                                <w:rFonts w:cstheme="minorHAnsi"/>
                                <w:sz w:val="20"/>
                                <w:szCs w:val="20"/>
                              </w:rPr>
                              <w:t>(Public member as lead author)</w:t>
                            </w:r>
                          </w:p>
                        </w:tc>
                      </w:tr>
                    </w:tbl>
                    <w:p w14:paraId="608B2B62" w14:textId="77777777" w:rsidR="002D7535" w:rsidRDefault="002D7535" w:rsidP="002D7535"/>
                  </w:txbxContent>
                </v:textbox>
                <w10:anchorlock/>
              </v:shape>
            </w:pict>
          </mc:Fallback>
        </mc:AlternateContent>
      </w:r>
      <w:r w:rsidRPr="002D7535">
        <w:rPr>
          <w:rFonts w:cstheme="minorHAnsi"/>
          <w:sz w:val="24"/>
          <w:szCs w:val="24"/>
        </w:rPr>
        <w:br w:type="page"/>
      </w:r>
    </w:p>
    <w:p w14:paraId="18AA5637" w14:textId="77777777" w:rsidR="002D7535" w:rsidRPr="002D7535" w:rsidRDefault="002D7535" w:rsidP="002D7535">
      <w:pPr>
        <w:spacing w:after="0"/>
        <w:rPr>
          <w:rFonts w:cstheme="minorHAnsi"/>
          <w:sz w:val="24"/>
          <w:szCs w:val="24"/>
        </w:rPr>
        <w:sectPr w:rsidR="002D7535" w:rsidRPr="002D7535" w:rsidSect="002F0A09">
          <w:pgSz w:w="16838" w:h="11906" w:orient="landscape"/>
          <w:pgMar w:top="1134" w:right="1134" w:bottom="1134" w:left="1134" w:header="709" w:footer="709" w:gutter="0"/>
          <w:cols w:space="720"/>
        </w:sectPr>
      </w:pPr>
    </w:p>
    <w:p w14:paraId="59BA446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restricted opportunities. Also, public members were sometimes named in the acknowledgement sections of papers instead of being co-authors. One academic stated that they were unsure what the guidance was on public members being co-authors in their centre and whether it was truly accepted by other academic co-authors.</w:t>
      </w:r>
    </w:p>
    <w:p w14:paraId="59E048F7" w14:textId="77777777" w:rsidR="002D7535" w:rsidRPr="002D7535" w:rsidRDefault="002D7535" w:rsidP="002D7535">
      <w:pPr>
        <w:spacing w:after="0" w:line="240" w:lineRule="auto"/>
        <w:rPr>
          <w:rFonts w:cstheme="minorHAnsi"/>
          <w:sz w:val="24"/>
          <w:szCs w:val="24"/>
        </w:rPr>
      </w:pPr>
    </w:p>
    <w:p w14:paraId="0C5C022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volvement in a variety of written outputs was mentioned. An example was described where several public members had written about their personal experiences in relation to the focus of a study and these narratives were presented alongside the evidence from the study:</w:t>
      </w:r>
    </w:p>
    <w:p w14:paraId="40CA49A9" w14:textId="77777777" w:rsidR="002D7535" w:rsidRPr="002D7535" w:rsidRDefault="002D7535" w:rsidP="002D7535">
      <w:pPr>
        <w:spacing w:after="0" w:line="240" w:lineRule="auto"/>
        <w:rPr>
          <w:rFonts w:cstheme="minorHAnsi"/>
          <w:sz w:val="24"/>
          <w:szCs w:val="24"/>
        </w:rPr>
      </w:pPr>
    </w:p>
    <w:p w14:paraId="2B78AF8A"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So, what they have done and what some of the other PPI people have done is contributed their stories alongside the evidence and the data findings in this report and that was really interesting. So, it was the reading of those stories to try and give a bit of life to the hard evidence data findings. And that’s actually really helpful I think that, you know, the comments that I've had back from that report have been about how that really made them think what the data’s saying in terms of what it meant for people. So that was a really interesting way to work. (academic/clinician, 19)</w:t>
      </w:r>
    </w:p>
    <w:p w14:paraId="4FF2FE20" w14:textId="77777777" w:rsidR="002D7535" w:rsidRPr="002D7535" w:rsidRDefault="002D7535" w:rsidP="002D7535">
      <w:pPr>
        <w:spacing w:after="0" w:line="240" w:lineRule="auto"/>
        <w:rPr>
          <w:rFonts w:cstheme="minorHAnsi"/>
          <w:sz w:val="24"/>
          <w:szCs w:val="24"/>
        </w:rPr>
      </w:pPr>
    </w:p>
    <w:p w14:paraId="380BE5E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examples included sections of reports being written solely by public members explaining why they thought the research was important and including direct quotes from project meetings. Academics felt that the inclusion of writing by public members in this manner reinforced the importance of involvement to both people within the site and externally to other people reading the report. Sometimes involvement in writing an article led to other opportunities, as one public member described:</w:t>
      </w:r>
    </w:p>
    <w:p w14:paraId="3B804F79" w14:textId="77777777" w:rsidR="002D7535" w:rsidRPr="002D7535" w:rsidRDefault="002D7535" w:rsidP="002D7535">
      <w:pPr>
        <w:spacing w:after="0" w:line="240" w:lineRule="auto"/>
        <w:rPr>
          <w:rFonts w:cstheme="minorHAnsi"/>
          <w:sz w:val="24"/>
          <w:szCs w:val="24"/>
        </w:rPr>
      </w:pPr>
    </w:p>
    <w:p w14:paraId="4475AC6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t’s been the first time that I was offered to co-author a paper so that was a breathlessness paper and, erm, later on I got involved in the PPI evaluation where I had a much more leading role in co-authoring a paper so I was editing continually and writing sections of it so that took a long time and was a long process…That gave me the opportunity to co-lead on the authorship of it and then have the opportunity of doing a presentation, erm, at one of the workshops. (patient/carer, 18)</w:t>
      </w:r>
    </w:p>
    <w:p w14:paraId="71639DEB" w14:textId="77777777" w:rsidR="002D7535" w:rsidRPr="002D7535" w:rsidRDefault="002D7535" w:rsidP="002D7535">
      <w:pPr>
        <w:spacing w:after="0" w:line="240" w:lineRule="auto"/>
        <w:rPr>
          <w:rFonts w:cstheme="minorHAnsi"/>
          <w:sz w:val="24"/>
          <w:szCs w:val="24"/>
        </w:rPr>
      </w:pPr>
    </w:p>
    <w:p w14:paraId="15AE2A8C" w14:textId="6EF37285"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Usually, public members had taken the role of co-author however participants from both sites provided an example of where a public member had been the lead author of a publication. In one example, the public member had been the lead author of a peer reviewed article, a rare occurrence that was felt to be a positive experience by the academic involved </w:t>
      </w:r>
      <w:r w:rsidR="00C445FA">
        <w:rPr>
          <w:rFonts w:cstheme="minorHAnsi"/>
          <w:sz w:val="24"/>
          <w:szCs w:val="24"/>
        </w:rPr>
        <w:fldChar w:fldCharType="begin"/>
      </w:r>
      <w:r w:rsidR="00C445FA">
        <w:rPr>
          <w:rFonts w:cstheme="minorHAnsi"/>
          <w:sz w:val="24"/>
          <w:szCs w:val="24"/>
        </w:rPr>
        <w:instrText xml:space="preserve"> ADDIN EN.CITE &lt;EndNote&gt;&lt;Cite&gt;&lt;RecNum&gt;25978&lt;/RecNum&gt;&lt;DisplayText&gt;(Seddon et al. 2021)&lt;/DisplayText&gt;&lt;record&gt;&lt;rec-number&gt;25978&lt;/rec-number&gt;&lt;foreign-keys&gt;&lt;key app="EN" db-id="eda99esr9arp52e20v2pftz4rp5s9x0evef5" timestamp="1622036325"&gt;25978&lt;/key&gt;&lt;/foreign-keys&gt;&lt;ref-type name="Journal Article"&gt;17&lt;/ref-type&gt;&lt;contributors&gt;&lt;authors&gt;&lt;author&gt;Seddon, K.&lt;/author&gt;&lt;author&gt;Elliott, J.&lt;/author&gt;&lt;author&gt;Johnson, M.&lt;/author&gt;&lt;author&gt;White, C.&lt;/author&gt;&lt;author&gt;Watson, M.&lt;/author&gt;&lt;author&gt;Nelson, A.&lt;/author&gt;&lt;author&gt;Noble, S.&lt;/author&gt;&lt;/authors&gt;&lt;/contributors&gt;&lt;titles&gt;&lt;title&gt;Using the United Kingdom standards for public involvement to evaluate the impact of public involvement in a multinational clinical study&lt;/title&gt;&lt;secondary-title&gt;Research Involvement and Engagement&lt;/secondary-title&gt;&lt;/titles&gt;&lt;periodical&gt;&lt;full-title&gt;Research Involvement and Engagement&lt;/full-title&gt;&lt;abbr-1&gt;Res Involv Engagem&lt;/abbr-1&gt;&lt;/periodical&gt;&lt;pages&gt;1-10&lt;/pages&gt;&lt;volume&gt;7&lt;/volume&gt;&lt;number&gt;1&lt;/number&gt;&lt;reprint-edition&gt;in file&lt;/reprint-edition&gt;&lt;dates&gt;&lt;year&gt;2021&lt;/year&gt;&lt;/dates&gt;&lt;isbn&gt;2056-7529&lt;/isbn&gt;&lt;urls&gt;&lt;related-urls&gt;&lt;url&gt;https://researchinvolvement.biomedcentral.com/articles/10.1186/s40900-021-00264-3&lt;/url&gt;&lt;/related-urls&gt;&lt;/urls&gt;&lt;/record&gt;&lt;/Cite&gt;&lt;/EndNote&gt;</w:instrText>
      </w:r>
      <w:r w:rsidR="00C445FA">
        <w:rPr>
          <w:rFonts w:cstheme="minorHAnsi"/>
          <w:sz w:val="24"/>
          <w:szCs w:val="24"/>
        </w:rPr>
        <w:fldChar w:fldCharType="separate"/>
      </w:r>
      <w:r w:rsidR="00C445FA">
        <w:rPr>
          <w:rFonts w:cstheme="minorHAnsi"/>
          <w:noProof/>
          <w:sz w:val="24"/>
          <w:szCs w:val="24"/>
        </w:rPr>
        <w:t>(Seddon et al. 2021)</w:t>
      </w:r>
      <w:r w:rsidR="00C445FA">
        <w:rPr>
          <w:rFonts w:cstheme="minorHAnsi"/>
          <w:sz w:val="24"/>
          <w:szCs w:val="24"/>
        </w:rPr>
        <w:fldChar w:fldCharType="end"/>
      </w:r>
      <w:r w:rsidRPr="002D7535">
        <w:rPr>
          <w:rFonts w:cstheme="minorHAnsi"/>
          <w:sz w:val="24"/>
          <w:szCs w:val="24"/>
        </w:rPr>
        <w:t xml:space="preserve">. Another example was given where a patient was a co-author on a big data paper, again unusual because of the type of study </w:t>
      </w:r>
      <w:r w:rsidR="00C445FA">
        <w:rPr>
          <w:rFonts w:cstheme="minorHAnsi"/>
          <w:sz w:val="24"/>
          <w:szCs w:val="24"/>
        </w:rPr>
        <w:fldChar w:fldCharType="begin"/>
      </w:r>
      <w:r w:rsidR="00C445FA">
        <w:rPr>
          <w:rFonts w:cstheme="minorHAnsi"/>
          <w:sz w:val="24"/>
          <w:szCs w:val="24"/>
        </w:rPr>
        <w:instrText xml:space="preserve"> ADDIN EN.CITE &lt;EndNote&gt;&lt;Cite&gt;&lt;RecNum&gt;199410&lt;/RecNum&gt;&lt;DisplayText&gt;(Sleeman et al. 2021)&lt;/DisplayText&gt;&lt;record&gt;&lt;rec-number&gt;199410&lt;/rec-number&gt;&lt;foreign-keys&gt;&lt;key app="EN" db-id="eda99esr9arp52e20v2pftz4rp5s9x0evef5" timestamp="1670074147"&gt;199410&lt;/key&gt;&lt;/foreign-keys&gt;&lt;ref-type name="Report"&gt;27&lt;/ref-type&gt;&lt;contributors&gt;&lt;authors&gt;&lt;author&gt;Sleeman, K.E.&lt;/author&gt;&lt;author&gt;Murtagh, F.E.M.&lt;/author&gt;&lt;author&gt;Kumar, R.&lt;/author&gt;&lt;author&gt;O&amp;apos;Donnell, S.&lt;/author&gt;&lt;author&gt;Cripps, R L.&lt;/author&gt;&lt;author&gt;Bone, A.&lt;/author&gt;&lt;author&gt;McAleese, J.&lt;/author&gt;&lt;author&gt;Lovick, R.&lt;/author&gt;&lt;author&gt;Barclay, S.&lt;/author&gt;&lt;author&gt;Higginson, I.J.&lt;/author&gt;&lt;/authors&gt;&lt;/contributors&gt;&lt;titles&gt;&lt;title&gt;Better End of Life 2021. Dying, death and bereavement during Covid-19&lt;/title&gt;&lt;/titles&gt;&lt;reprint-edition&gt;in file&lt;/reprint-edition&gt;&lt;dates&gt;&lt;year&gt;2021&lt;/year&gt;&lt;/dates&gt;&lt;pub-location&gt;London&lt;/pub-location&gt;&lt;publisher&gt;Marie Curie&lt;/publisher&gt;&lt;urls&gt;&lt;related-urls&gt;&lt;url&gt;https://www.mariecurie.org.uk/globalassets/media/documents/policy/policy-publications/2021/better-end-of-life-research-report.pdf&lt;/url&gt;&lt;/related-urls&gt;&lt;/urls&gt;&lt;/record&gt;&lt;/Cite&gt;&lt;/EndNote&gt;</w:instrText>
      </w:r>
      <w:r w:rsidR="00C445FA">
        <w:rPr>
          <w:rFonts w:cstheme="minorHAnsi"/>
          <w:sz w:val="24"/>
          <w:szCs w:val="24"/>
        </w:rPr>
        <w:fldChar w:fldCharType="separate"/>
      </w:r>
      <w:r w:rsidR="00C445FA">
        <w:rPr>
          <w:rFonts w:cstheme="minorHAnsi"/>
          <w:noProof/>
          <w:sz w:val="24"/>
          <w:szCs w:val="24"/>
        </w:rPr>
        <w:t>(Sleeman et al. 2021)</w:t>
      </w:r>
      <w:r w:rsidR="00C445FA">
        <w:rPr>
          <w:rFonts w:cstheme="minorHAnsi"/>
          <w:sz w:val="24"/>
          <w:szCs w:val="24"/>
        </w:rPr>
        <w:fldChar w:fldCharType="end"/>
      </w:r>
      <w:r w:rsidRPr="002D7535">
        <w:rPr>
          <w:rFonts w:cstheme="minorHAnsi"/>
          <w:sz w:val="24"/>
          <w:szCs w:val="24"/>
        </w:rPr>
        <w:t xml:space="preserve">: </w:t>
      </w:r>
    </w:p>
    <w:p w14:paraId="55A2FF2B" w14:textId="77777777" w:rsidR="002D7535" w:rsidRPr="002D7535" w:rsidRDefault="002D7535" w:rsidP="002D7535">
      <w:pPr>
        <w:spacing w:after="0" w:line="240" w:lineRule="auto"/>
        <w:rPr>
          <w:rFonts w:cstheme="minorHAnsi"/>
          <w:sz w:val="24"/>
          <w:szCs w:val="24"/>
        </w:rPr>
      </w:pPr>
    </w:p>
    <w:p w14:paraId="69240B4E"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What was really interesting is that this person was really up for thinking about what the meaning of data, these big data findings, were at a sort of individual/patient/family level. So, therefore being able to put a steer into the discussion and the key points of learning…so that has been really fruitful. (academic/clinician, 19)</w:t>
      </w:r>
    </w:p>
    <w:p w14:paraId="26D2A4C0" w14:textId="77777777" w:rsidR="002D7535" w:rsidRPr="002D7535" w:rsidRDefault="002D7535" w:rsidP="002D7535">
      <w:pPr>
        <w:spacing w:after="0" w:line="240" w:lineRule="auto"/>
        <w:rPr>
          <w:rFonts w:cstheme="minorHAnsi"/>
          <w:sz w:val="24"/>
          <w:szCs w:val="24"/>
        </w:rPr>
      </w:pPr>
    </w:p>
    <w:p w14:paraId="7A07256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ublic members were also involved in presentations, co-presenting research papers at conferences and other events with academics. An example was given where an academic had specifically asked the public member to be involved in a presentation because they had both led on that piece of work. Another academic described how the involvement of a public member made the presentation more interesting:</w:t>
      </w:r>
    </w:p>
    <w:p w14:paraId="7F33B1F7" w14:textId="77777777" w:rsidR="002D7535" w:rsidRPr="002D7535" w:rsidRDefault="002D7535" w:rsidP="002D7535">
      <w:pPr>
        <w:spacing w:after="0" w:line="240" w:lineRule="auto"/>
        <w:rPr>
          <w:rFonts w:cstheme="minorHAnsi"/>
          <w:sz w:val="24"/>
          <w:szCs w:val="24"/>
        </w:rPr>
      </w:pPr>
    </w:p>
    <w:p w14:paraId="7D3F5C2B"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rPr>
        <w:lastRenderedPageBreak/>
        <w:t xml:space="preserve">It </w:t>
      </w:r>
      <w:r w:rsidRPr="002D7535">
        <w:rPr>
          <w:rFonts w:cstheme="minorHAnsi"/>
          <w:sz w:val="24"/>
          <w:szCs w:val="24"/>
          <w:lang w:eastAsia="en-GB"/>
        </w:rPr>
        <w:t>was a really good experience because, erm, everybody was so interested – they asked my co-presenter all the questions and I didn’t have to answer any! (laughs) They were much more interested in what they’d said than in the sort of research method side of it that I presented. It just brought it to life, you know, it just made it much a much more compelling presentation. (academic, 10b)</w:t>
      </w:r>
    </w:p>
    <w:p w14:paraId="02BFDF2D" w14:textId="77777777" w:rsidR="002D7535" w:rsidRPr="002D7535" w:rsidRDefault="002D7535" w:rsidP="002D7535">
      <w:pPr>
        <w:spacing w:after="0" w:line="240" w:lineRule="auto"/>
        <w:rPr>
          <w:rFonts w:cstheme="minorHAnsi"/>
          <w:sz w:val="24"/>
          <w:szCs w:val="24"/>
        </w:rPr>
      </w:pPr>
    </w:p>
    <w:p w14:paraId="15E1771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eing involved in dissemination outputs was very much valued by public members, as one participant said:</w:t>
      </w:r>
    </w:p>
    <w:p w14:paraId="05A1D073" w14:textId="77777777" w:rsidR="002D7535" w:rsidRPr="002D7535" w:rsidRDefault="002D7535" w:rsidP="002D7535">
      <w:pPr>
        <w:spacing w:after="0" w:line="240" w:lineRule="auto"/>
        <w:rPr>
          <w:rFonts w:cstheme="minorHAnsi"/>
          <w:sz w:val="24"/>
          <w:szCs w:val="24"/>
        </w:rPr>
      </w:pPr>
    </w:p>
    <w:p w14:paraId="2BC68D4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You will probably think this is bonkers but I was so excited that my name was on the list of authors for that research paper because at the grand old age of X, you know, I was being published for the first time! Which, you know, I was really, really (laughs) chuffed about that! (carer, 7)</w:t>
      </w:r>
    </w:p>
    <w:p w14:paraId="7B263A19" w14:textId="77777777" w:rsidR="002D7535" w:rsidRPr="002D7535" w:rsidRDefault="002D7535" w:rsidP="002D7535">
      <w:pPr>
        <w:spacing w:after="0" w:line="240" w:lineRule="auto"/>
        <w:rPr>
          <w:rFonts w:cstheme="minorHAnsi"/>
          <w:sz w:val="24"/>
          <w:szCs w:val="24"/>
        </w:rPr>
      </w:pPr>
    </w:p>
    <w:p w14:paraId="048FCD78" w14:textId="36CA0CE1" w:rsidR="002D7535" w:rsidRPr="002D7535" w:rsidRDefault="006650A4" w:rsidP="002D7535">
      <w:pPr>
        <w:spacing w:after="0" w:line="240" w:lineRule="auto"/>
        <w:rPr>
          <w:rFonts w:cstheme="minorHAnsi"/>
          <w:b/>
          <w:bCs/>
          <w:sz w:val="24"/>
          <w:szCs w:val="24"/>
        </w:rPr>
      </w:pPr>
      <w:bookmarkStart w:id="201" w:name="Implmentation526"/>
      <w:bookmarkStart w:id="202" w:name="_Hlk128992584"/>
      <w:bookmarkEnd w:id="201"/>
      <w:r>
        <w:rPr>
          <w:rFonts w:cstheme="minorHAnsi"/>
          <w:b/>
          <w:bCs/>
          <w:sz w:val="24"/>
          <w:szCs w:val="24"/>
        </w:rPr>
        <w:t xml:space="preserve">5.2.6 </w:t>
      </w:r>
      <w:r w:rsidR="002D7535" w:rsidRPr="002D7535">
        <w:rPr>
          <w:rFonts w:cstheme="minorHAnsi"/>
          <w:b/>
          <w:bCs/>
          <w:sz w:val="24"/>
          <w:szCs w:val="24"/>
        </w:rPr>
        <w:t>Implementation of study results</w:t>
      </w:r>
    </w:p>
    <w:bookmarkEnd w:id="202"/>
    <w:p w14:paraId="1BCA15CA" w14:textId="77777777" w:rsidR="002D7535" w:rsidRPr="002D7535" w:rsidRDefault="002D7535" w:rsidP="002D7535">
      <w:pPr>
        <w:spacing w:after="0" w:line="240" w:lineRule="auto"/>
        <w:rPr>
          <w:rFonts w:cstheme="minorHAnsi"/>
          <w:b/>
          <w:bCs/>
          <w:sz w:val="24"/>
          <w:szCs w:val="24"/>
        </w:rPr>
      </w:pPr>
    </w:p>
    <w:p w14:paraId="32B2ABC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volvement in the implementation of study results was rarely mentioned. However, for those participants that undertook involvement at this stage, it was felt to be important and they felt there was an onus on academics to share knowledge from research studies:</w:t>
      </w:r>
    </w:p>
    <w:p w14:paraId="0B745FB0" w14:textId="77777777" w:rsidR="002D7535" w:rsidRPr="002D7535" w:rsidRDefault="002D7535" w:rsidP="002D7535">
      <w:pPr>
        <w:spacing w:after="0" w:line="240" w:lineRule="auto"/>
        <w:rPr>
          <w:rFonts w:cstheme="minorHAnsi"/>
          <w:sz w:val="24"/>
          <w:szCs w:val="24"/>
        </w:rPr>
      </w:pPr>
    </w:p>
    <w:p w14:paraId="0A87A27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ought to myself well, you know, that’s great I've got a paper in a good journal and everything, but on the other hand does that actually help anyone who lives with breathlessness? And I could see that it didn't! (laughs). And so that was sort of the inception of wanting to, erm, to do some kind of public engagement, you know, again because I'm interested in it not because of the knowledge exchange framework or research impact framework or something like that, you know. I think it’s terrible that not enough people know much about this, in particular, er, clinicians that, you know, should have some wider understanding of what it’s like to live with breathlessness. (academic, 4)</w:t>
      </w:r>
    </w:p>
    <w:p w14:paraId="1070FD5D" w14:textId="77777777" w:rsidR="002D7535" w:rsidRPr="002D7535" w:rsidRDefault="002D7535" w:rsidP="002D7535">
      <w:pPr>
        <w:spacing w:after="0" w:line="240" w:lineRule="auto"/>
        <w:rPr>
          <w:rFonts w:cstheme="minorHAnsi"/>
          <w:sz w:val="24"/>
          <w:szCs w:val="24"/>
        </w:rPr>
      </w:pPr>
    </w:p>
    <w:p w14:paraId="59B4807F" w14:textId="6C03B067" w:rsidR="002D7535" w:rsidRPr="002D7535" w:rsidRDefault="002D7535" w:rsidP="002D7535">
      <w:pPr>
        <w:spacing w:after="0" w:line="240" w:lineRule="auto"/>
        <w:rPr>
          <w:rFonts w:cstheme="minorHAnsi"/>
          <w:sz w:val="24"/>
          <w:szCs w:val="24"/>
        </w:rPr>
      </w:pPr>
      <w:r w:rsidRPr="002D7535">
        <w:rPr>
          <w:rFonts w:cstheme="minorHAnsi"/>
          <w:sz w:val="24"/>
          <w:szCs w:val="24"/>
        </w:rPr>
        <w:t>Participants from both sites described how they had been involved in their local NIHR Collaboration for Leadership in Applied Health Research and Care</w:t>
      </w:r>
      <w:r w:rsidR="001C654C">
        <w:rPr>
          <w:rFonts w:cstheme="minorHAnsi"/>
          <w:sz w:val="24"/>
          <w:szCs w:val="24"/>
        </w:rPr>
        <w:t xml:space="preserve"> (CLAHRC)</w:t>
      </w:r>
      <w:r w:rsidRPr="002D7535">
        <w:rPr>
          <w:rFonts w:cstheme="minorHAnsi"/>
          <w:sz w:val="24"/>
          <w:szCs w:val="24"/>
        </w:rPr>
        <w:t xml:space="preserve"> and subsequently NIHR Applied Research Collaboration</w:t>
      </w:r>
      <w:r w:rsidR="001C654C">
        <w:rPr>
          <w:rFonts w:cstheme="minorHAnsi"/>
          <w:sz w:val="24"/>
          <w:szCs w:val="24"/>
        </w:rPr>
        <w:t xml:space="preserve"> (ARC</w:t>
      </w:r>
      <w:r w:rsidRPr="002D7535">
        <w:rPr>
          <w:rFonts w:cstheme="minorHAnsi"/>
          <w:sz w:val="24"/>
          <w:szCs w:val="24"/>
        </w:rPr>
        <w:t xml:space="preserve">) and had been successful in obtaining funds for additional collaborations in the NIHR Palliative Research Rehabilitation Partnership Programme </w:t>
      </w:r>
      <w:bookmarkStart w:id="203" w:name="_Hlk131326554"/>
      <w:r w:rsidR="00C445FA">
        <w:rPr>
          <w:rFonts w:cstheme="minorHAnsi"/>
          <w:sz w:val="24"/>
          <w:szCs w:val="24"/>
        </w:rPr>
        <w:fldChar w:fldCharType="begin">
          <w:fldData xml:space="preserve">PEVuZE5vdGU+PENpdGU+PFJlY051bT4xOTk0MDE8L1JlY051bT48RGlzcGxheVRleHQ+KEFwcGxp
ZWQgUmVzZWFyY2ggQ29sbGFib3JhdGlvbiBTb3V0aCBMb25kb24gMjAyMjsgTklIUiAyMDIyYzsg
TklIUiAyMDIyYSk8L0Rpc3BsYXlUZXh0PjxyZWNvcmQ+PHJlYy1udW1iZXI+MTk5NDAxPC9yZWMt
bnVtYmVyPjxmb3JlaWduLWtleXM+PGtleSBhcHA9IkVOIiBkYi1pZD0iZWRhOTllc3I5YXJwNTJl
MjB2MnBmdHo0cnA1czl4MGV2ZWY1IiB0aW1lc3RhbXA9IjE2NTkyNjQ5MzIiPjE5OTQwMTwva2V5
PjwvZm9yZWlnbi1rZXlzPjxyZWYtdHlwZSBuYW1lPSJXZWIgUGFnZSI+MTI8L3JlZi10eXBlPjxj
b250cmlidXRvcnM+PGF1dGhvcnM+PGF1dGhvcj5OSUhSPC9hdXRob3I+PC9hdXRob3JzPjwvY29u
dHJpYnV0b3JzPjx0aXRsZXM+PHRpdGxlPlRoZSBZb3Jrc2hpcmUgJmFtcDsgSHVtYmVyIFBhbGxp
YXRpdmUgQ2FyZSBSZXNlYXJjaCBOZXR3b3JrOiBBZGRyZXNzaW5nIEluZXF1YWxpdGllcyBBY3Jv
c3MgQWxsIEFnZXM8L3RpdGxlPjwvdGl0bGVzPjxudW1iZXI+MzEgSnVseSAyMDIyPC9udW1iZXI+
PHJlcHJpbnQtZWRpdGlvbj5ub3QgaW4gZmlsZTwvcmVwcmludC1lZGl0aW9uPjxkYXRlcz48eWVh
cj4yMDIyPC95ZWFyPjwvZGF0ZXM+PHB1Yi1sb2NhdGlvbj5Mb25kb248L3B1Yi1sb2NhdGlvbj48
cHVibGlzaGVyPk5JSFI8L3B1Ymxpc2hlcj48dXJscz48cmVsYXRlZC11cmxzPjx1cmw+aHR0cHM6
Ly9mdW5kaW5nYXdhcmRzLm5paHIuYWMudWsvYXdhcmQvTklIUjEzNTExNTwvdXJsPjwvcmVsYXRl
ZC11cmxzPjwvdXJscz48L3JlY29yZD48L0NpdGU+PENpdGU+PFJlY051bT4xOTkzOTc8L1JlY051
bT48cmVjb3JkPjxyZWMtbnVtYmVyPjE5OTM5NzwvcmVjLW51bWJlcj48Zm9yZWlnbi1rZXlzPjxr
ZXkgYXBwPSJFTiIgZGItaWQ9ImVkYTk5ZXNyOWFycDUyZTIwdjJwZnR6NHJwNXM5eDBldmVmNSIg
dGltZXN0YW1wPSIxNjU1OTgzMTUxIj4xOTkzOTc8L2tleT48L2ZvcmVpZ24ta2V5cz48cmVmLXR5
cGUgbmFtZT0iV2ViIFBhZ2UiPjEyPC9yZWYtdHlwZT48Y29udHJpYnV0b3JzPjxhdXRob3JzPjxh
dXRob3I+QXBwbGllZCBSZXNlYXJjaCBDb2xsYWJvcmF0aW9uIFNvdXRoIExvbmRvbiw8L2F1dGhv
cj48L2F1dGhvcnM+PC9jb250cmlidXRvcnM+PHRpdGxlcz48dGl0bGU+UGFsbGlhdGl2ZSBhbmQg
ZW5kIG9mIGxpZmUgY2FyZTwvdGl0bGU+PC90aXRsZXM+PG51bWJlcj4yMyBKdW5lIDIwMjI8L251
bWJlcj48cmVwcmludC1lZGl0aW9uPm5vdCBpbiBmaWxlPC9yZXByaW50LWVkaXRpb24+PGRhdGVz
Pjx5ZWFyPjIwMjI8L3llYXI+PC9kYXRlcz48cHViLWxvY2F0aW9uPkxvbmRvbjwvcHViLWxvY2F0
aW9uPjxwdWJsaXNoZXI+QXBwbGllZCBSZXNlYXJjaCBDb2xsYWJvcmF0aW9uIFNvdXRoIExvbmRv
bjwvcHVibGlzaGVyPjx1cmxzPjxyZWxhdGVkLXVybHM+PHVybD5odHRwczovL2FyYy1zbC5uaWhy
LmFjLnVrL3Jlc2VhcmNoLWFuZC1pbXBsZW1lbnRhdGlvbi9vdXItcmVzZWFyY2gtYXJlYXMvcGFs
bGlhdGl2ZS1hbmQtZW5kLWxpZmUtY2FyZTwvdXJsPjwvcmVsYXRlZC11cmxzPjwvdXJscz48L3Jl
Y29yZD48L0NpdGU+PENpdGU+PFJlY051bT4xOTkzOTg8L1JlY051bT48cmVjb3JkPjxyZWMtbnVt
YmVyPjE5OTM5ODwvcmVjLW51bWJlcj48Zm9yZWlnbi1rZXlzPjxrZXkgYXBwPSJFTiIgZGItaWQ9
ImVkYTk5ZXNyOWFycDUyZTIwdjJwZnR6NHJwNXM5eDBldmVmNSIgdGltZXN0YW1wPSIxNjU1OTg0
MzQyIj4xOTkzOTg8L2tleT48L2ZvcmVpZ24ta2V5cz48cmVmLXR5cGUgbmFtZT0iV2ViIFBhZ2Ui
PjEyPC9yZWYtdHlwZT48Y29udHJpYnV0b3JzPjxhdXRob3JzPjxhdXRob3I+TklIUjwvYXV0aG9y
PjwvYXV0aG9ycz48L2NvbnRyaWJ1dG9ycz48dGl0bGVzPjx0aXRsZT5BcHBsaWVkIFJlc2VhcmNo
IENvbGxhYm9yYXRpb25zIC0gUmVzZWFyY2ggdGhlbWVzLCBuYXRpb25hbCBsZWFkZXJzaGlwIGFy
ZWFzIGFuZCBuYXRpb25hbCBwcmlvcml0eSBhcmVhczwvdGl0bGU+PC90aXRsZXM+PG51bWJlcj4y
MyBKdW5lIDIwMjI8L251bWJlcj48cmVwcmludC1lZGl0aW9uPm5vdCBpbiBmaWxlPC9yZXByaW50
LWVkaXRpb24+PGRhdGVzPjx5ZWFyPjIwMjI8L3llYXI+PC9kYXRlcz48cHViLWxvY2F0aW9uPkxv
bmRvbjwvcHViLWxvY2F0aW9uPjxwdWJsaXNoZXI+TklIUjwvcHVibGlzaGVyPjx1cmxzPjxyZWxh
dGVkLXVybHM+PHVybD5odHRwczovL3d3dy5uaWhyLmFjLnVrL2RvY3VtZW50cy9hcHBsaWVkLXJl
c2VhcmNoLWNvbGxhYm9yYXRpb25zLXJlc2VhcmNoLXRoZW1lcy1hbmQtbmF0aW9uYWwtbGVhZGVy
c2hpcC1hcmVhcy8yODgyNTwvdXJsPjwvcmVsYXRlZC11cmxzPjwvdXJscz48L3JlY29yZD48L0Np
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0MDE8L1JlY051bT48RGlzcGxheVRleHQ+KEFwcGxp
ZWQgUmVzZWFyY2ggQ29sbGFib3JhdGlvbiBTb3V0aCBMb25kb24gMjAyMjsgTklIUiAyMDIyYzsg
TklIUiAyMDIyYSk8L0Rpc3BsYXlUZXh0PjxyZWNvcmQ+PHJlYy1udW1iZXI+MTk5NDAxPC9yZWMt
bnVtYmVyPjxmb3JlaWduLWtleXM+PGtleSBhcHA9IkVOIiBkYi1pZD0iZWRhOTllc3I5YXJwNTJl
MjB2MnBmdHo0cnA1czl4MGV2ZWY1IiB0aW1lc3RhbXA9IjE2NTkyNjQ5MzIiPjE5OTQwMTwva2V5
PjwvZm9yZWlnbi1rZXlzPjxyZWYtdHlwZSBuYW1lPSJXZWIgUGFnZSI+MTI8L3JlZi10eXBlPjxj
b250cmlidXRvcnM+PGF1dGhvcnM+PGF1dGhvcj5OSUhSPC9hdXRob3I+PC9hdXRob3JzPjwvY29u
dHJpYnV0b3JzPjx0aXRsZXM+PHRpdGxlPlRoZSBZb3Jrc2hpcmUgJmFtcDsgSHVtYmVyIFBhbGxp
YXRpdmUgQ2FyZSBSZXNlYXJjaCBOZXR3b3JrOiBBZGRyZXNzaW5nIEluZXF1YWxpdGllcyBBY3Jv
c3MgQWxsIEFnZXM8L3RpdGxlPjwvdGl0bGVzPjxudW1iZXI+MzEgSnVseSAyMDIyPC9udW1iZXI+
PHJlcHJpbnQtZWRpdGlvbj5ub3QgaW4gZmlsZTwvcmVwcmludC1lZGl0aW9uPjxkYXRlcz48eWVh
cj4yMDIyPC95ZWFyPjwvZGF0ZXM+PHB1Yi1sb2NhdGlvbj5Mb25kb248L3B1Yi1sb2NhdGlvbj48
cHVibGlzaGVyPk5JSFI8L3B1Ymxpc2hlcj48dXJscz48cmVsYXRlZC11cmxzPjx1cmw+aHR0cHM6
Ly9mdW5kaW5nYXdhcmRzLm5paHIuYWMudWsvYXdhcmQvTklIUjEzNTExNTwvdXJsPjwvcmVsYXRl
ZC11cmxzPjwvdXJscz48L3JlY29yZD48L0NpdGU+PENpdGU+PFJlY051bT4xOTkzOTc8L1JlY051
bT48cmVjb3JkPjxyZWMtbnVtYmVyPjE5OTM5NzwvcmVjLW51bWJlcj48Zm9yZWlnbi1rZXlzPjxr
ZXkgYXBwPSJFTiIgZGItaWQ9ImVkYTk5ZXNyOWFycDUyZTIwdjJwZnR6NHJwNXM5eDBldmVmNSIg
dGltZXN0YW1wPSIxNjU1OTgzMTUxIj4xOTkzOTc8L2tleT48L2ZvcmVpZ24ta2V5cz48cmVmLXR5
cGUgbmFtZT0iV2ViIFBhZ2UiPjEyPC9yZWYtdHlwZT48Y29udHJpYnV0b3JzPjxhdXRob3JzPjxh
dXRob3I+QXBwbGllZCBSZXNlYXJjaCBDb2xsYWJvcmF0aW9uIFNvdXRoIExvbmRvbiw8L2F1dGhv
cj48L2F1dGhvcnM+PC9jb250cmlidXRvcnM+PHRpdGxlcz48dGl0bGU+UGFsbGlhdGl2ZSBhbmQg
ZW5kIG9mIGxpZmUgY2FyZTwvdGl0bGU+PC90aXRsZXM+PG51bWJlcj4yMyBKdW5lIDIwMjI8L251
bWJlcj48cmVwcmludC1lZGl0aW9uPm5vdCBpbiBmaWxlPC9yZXByaW50LWVkaXRpb24+PGRhdGVz
Pjx5ZWFyPjIwMjI8L3llYXI+PC9kYXRlcz48cHViLWxvY2F0aW9uPkxvbmRvbjwvcHViLWxvY2F0
aW9uPjxwdWJsaXNoZXI+QXBwbGllZCBSZXNlYXJjaCBDb2xsYWJvcmF0aW9uIFNvdXRoIExvbmRv
bjwvcHVibGlzaGVyPjx1cmxzPjxyZWxhdGVkLXVybHM+PHVybD5odHRwczovL2FyYy1zbC5uaWhy
LmFjLnVrL3Jlc2VhcmNoLWFuZC1pbXBsZW1lbnRhdGlvbi9vdXItcmVzZWFyY2gtYXJlYXMvcGFs
bGlhdGl2ZS1hbmQtZW5kLWxpZmUtY2FyZTwvdXJsPjwvcmVsYXRlZC11cmxzPjwvdXJscz48L3Jl
Y29yZD48L0NpdGU+PENpdGU+PFJlY051bT4xOTkzOTg8L1JlY051bT48cmVjb3JkPjxyZWMtbnVt
YmVyPjE5OTM5ODwvcmVjLW51bWJlcj48Zm9yZWlnbi1rZXlzPjxrZXkgYXBwPSJFTiIgZGItaWQ9
ImVkYTk5ZXNyOWFycDUyZTIwdjJwZnR6NHJwNXM5eDBldmVmNSIgdGltZXN0YW1wPSIxNjU1OTg0
MzQyIj4xOTkzOTg8L2tleT48L2ZvcmVpZ24ta2V5cz48cmVmLXR5cGUgbmFtZT0iV2ViIFBhZ2Ui
PjEyPC9yZWYtdHlwZT48Y29udHJpYnV0b3JzPjxhdXRob3JzPjxhdXRob3I+TklIUjwvYXV0aG9y
PjwvYXV0aG9ycz48L2NvbnRyaWJ1dG9ycz48dGl0bGVzPjx0aXRsZT5BcHBsaWVkIFJlc2VhcmNo
IENvbGxhYm9yYXRpb25zIC0gUmVzZWFyY2ggdGhlbWVzLCBuYXRpb25hbCBsZWFkZXJzaGlwIGFy
ZWFzIGFuZCBuYXRpb25hbCBwcmlvcml0eSBhcmVhczwvdGl0bGU+PC90aXRsZXM+PG51bWJlcj4y
MyBKdW5lIDIwMjI8L251bWJlcj48cmVwcmludC1lZGl0aW9uPm5vdCBpbiBmaWxlPC9yZXByaW50
LWVkaXRpb24+PGRhdGVzPjx5ZWFyPjIwMjI8L3llYXI+PC9kYXRlcz48cHViLWxvY2F0aW9uPkxv
bmRvbjwvcHViLWxvY2F0aW9uPjxwdWJsaXNoZXI+TklIUjwvcHVibGlzaGVyPjx1cmxzPjxyZWxh
dGVkLXVybHM+PHVybD5odHRwczovL3d3dy5uaWhyLmFjLnVrL2RvY3VtZW50cy9hcHBsaWVkLXJl
c2VhcmNoLWNvbGxhYm9yYXRpb25zLXJlc2VhcmNoLXRoZW1lcy1hbmQtbmF0aW9uYWwtbGVhZGVy
c2hpcC1hcmVhcy8yODgyNTwvdXJsPjwvcmVsYXRlZC11cmxzPjwvdXJscz48L3JlY29yZD48L0Np
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Applied Research Collaboration South London 2022; NIHR 2022c; NIHR 2022a)</w:t>
      </w:r>
      <w:r w:rsidR="00C445FA">
        <w:rPr>
          <w:rFonts w:cstheme="minorHAnsi"/>
          <w:sz w:val="24"/>
          <w:szCs w:val="24"/>
        </w:rPr>
        <w:fldChar w:fldCharType="end"/>
      </w:r>
      <w:r w:rsidRPr="002D7535">
        <w:rPr>
          <w:rFonts w:cstheme="minorHAnsi"/>
          <w:sz w:val="24"/>
          <w:szCs w:val="24"/>
        </w:rPr>
        <w:t xml:space="preserve">. </w:t>
      </w:r>
      <w:bookmarkEnd w:id="203"/>
      <w:r w:rsidRPr="002D7535">
        <w:rPr>
          <w:rFonts w:cstheme="minorHAnsi"/>
          <w:sz w:val="24"/>
          <w:szCs w:val="24"/>
        </w:rPr>
        <w:t xml:space="preserve">These were partnerships between research and service provision organisations, that aimed to undertake implementation research (research in real world conditions) to increase the rate at which research findings are implemented into practice. </w:t>
      </w:r>
    </w:p>
    <w:p w14:paraId="7CB26C50" w14:textId="77777777" w:rsidR="002D7535" w:rsidRPr="002D7535" w:rsidRDefault="002D7535" w:rsidP="002D7535">
      <w:pPr>
        <w:spacing w:after="0" w:line="240" w:lineRule="auto"/>
        <w:rPr>
          <w:rFonts w:cstheme="minorHAnsi"/>
          <w:sz w:val="24"/>
          <w:szCs w:val="24"/>
        </w:rPr>
      </w:pPr>
    </w:p>
    <w:p w14:paraId="63F233A5" w14:textId="67B1026F" w:rsidR="002D7535" w:rsidRPr="002D7535" w:rsidRDefault="006650A4" w:rsidP="002D7535">
      <w:pPr>
        <w:spacing w:after="0" w:line="240" w:lineRule="auto"/>
        <w:rPr>
          <w:rFonts w:cstheme="minorHAnsi"/>
          <w:b/>
          <w:bCs/>
          <w:sz w:val="24"/>
          <w:szCs w:val="24"/>
        </w:rPr>
      </w:pPr>
      <w:bookmarkStart w:id="204" w:name="Involverment53"/>
      <w:bookmarkEnd w:id="204"/>
      <w:r>
        <w:rPr>
          <w:rFonts w:cstheme="minorHAnsi"/>
          <w:b/>
          <w:bCs/>
          <w:sz w:val="24"/>
          <w:szCs w:val="24"/>
        </w:rPr>
        <w:t xml:space="preserve">5.3 </w:t>
      </w:r>
      <w:r w:rsidR="002D7535" w:rsidRPr="002D7535">
        <w:rPr>
          <w:rFonts w:cstheme="minorHAnsi"/>
          <w:b/>
          <w:bCs/>
          <w:sz w:val="24"/>
          <w:szCs w:val="24"/>
        </w:rPr>
        <w:t>Involvement at an organisational level</w:t>
      </w:r>
    </w:p>
    <w:p w14:paraId="5DB42113" w14:textId="77777777" w:rsidR="002D7535" w:rsidRPr="002D7535" w:rsidRDefault="002D7535" w:rsidP="002D7535">
      <w:pPr>
        <w:spacing w:after="0" w:line="240" w:lineRule="auto"/>
        <w:rPr>
          <w:rFonts w:cstheme="minorHAnsi"/>
          <w:b/>
          <w:bCs/>
          <w:sz w:val="24"/>
          <w:szCs w:val="24"/>
        </w:rPr>
      </w:pPr>
    </w:p>
    <w:p w14:paraId="6265B177" w14:textId="3473C89D" w:rsidR="002D7535" w:rsidRPr="002D7535" w:rsidRDefault="006650A4" w:rsidP="002D7535">
      <w:pPr>
        <w:spacing w:after="0" w:line="240" w:lineRule="auto"/>
        <w:rPr>
          <w:rFonts w:cstheme="minorHAnsi"/>
          <w:b/>
          <w:bCs/>
          <w:sz w:val="24"/>
          <w:szCs w:val="24"/>
        </w:rPr>
      </w:pPr>
      <w:bookmarkStart w:id="205" w:name="Introduction531"/>
      <w:bookmarkEnd w:id="205"/>
      <w:r>
        <w:rPr>
          <w:rFonts w:cstheme="minorHAnsi"/>
          <w:b/>
          <w:bCs/>
          <w:sz w:val="24"/>
          <w:szCs w:val="24"/>
        </w:rPr>
        <w:t xml:space="preserve">5.3.1 </w:t>
      </w:r>
      <w:r w:rsidR="002D7535" w:rsidRPr="002D7535">
        <w:rPr>
          <w:rFonts w:cstheme="minorHAnsi"/>
          <w:b/>
          <w:bCs/>
          <w:sz w:val="24"/>
          <w:szCs w:val="24"/>
        </w:rPr>
        <w:t>Introduction</w:t>
      </w:r>
    </w:p>
    <w:p w14:paraId="7255FAB8" w14:textId="77777777" w:rsidR="002D7535" w:rsidRPr="002D7535" w:rsidRDefault="002D7535" w:rsidP="002D7535">
      <w:pPr>
        <w:spacing w:after="0" w:line="240" w:lineRule="auto"/>
        <w:rPr>
          <w:rFonts w:cstheme="minorHAnsi"/>
          <w:sz w:val="24"/>
          <w:szCs w:val="24"/>
        </w:rPr>
      </w:pPr>
    </w:p>
    <w:p w14:paraId="6780528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addition to involvement in research studies, both sites had also involved public members at an organisational level. These activities included involvement within department governance structures, in the development of strategies and other documentation such as guidance or policies on involvement, in initiatives including planning and delivering events or training, and in the establishment and running of the involvement network or group. Involvement in organisational level activities started happening after involvement in studies, as one academic explained:</w:t>
      </w:r>
    </w:p>
    <w:p w14:paraId="40EB4EFA" w14:textId="77777777" w:rsidR="002D7535" w:rsidRPr="002D7535" w:rsidRDefault="002D7535" w:rsidP="002D7535">
      <w:pPr>
        <w:spacing w:after="0" w:line="240" w:lineRule="auto"/>
        <w:rPr>
          <w:rFonts w:cstheme="minorHAnsi"/>
          <w:sz w:val="24"/>
          <w:szCs w:val="24"/>
        </w:rPr>
      </w:pPr>
    </w:p>
    <w:p w14:paraId="1E41944E"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lastRenderedPageBreak/>
        <w:t>It’s just taken for granted that not only will we have PPI members and recruit them to help with the study but actually to help with the infrastructure of PPI that we have in the [centre] and I think that’s something that’s changed in the time that I've been here and I think that’s to their credit really. (academic/clinician, 10a)</w:t>
      </w:r>
    </w:p>
    <w:p w14:paraId="54E332C0" w14:textId="77777777" w:rsidR="002D7535" w:rsidRPr="002D7535" w:rsidRDefault="002D7535" w:rsidP="002D7535">
      <w:pPr>
        <w:spacing w:after="0" w:line="240" w:lineRule="auto"/>
        <w:rPr>
          <w:rFonts w:ascii="Calibri" w:hAnsi="Calibri" w:cs="Calibri"/>
          <w:sz w:val="24"/>
          <w:szCs w:val="24"/>
          <w:lang w:eastAsia="en-GB"/>
        </w:rPr>
      </w:pPr>
    </w:p>
    <w:p w14:paraId="2B1ED55B"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However, several participants commented that involvement within organisational level activities brought various challenges, including with developing relationships and with funding:</w:t>
      </w:r>
    </w:p>
    <w:p w14:paraId="58EBC339" w14:textId="77777777" w:rsidR="002D7535" w:rsidRPr="002D7535" w:rsidRDefault="002D7535" w:rsidP="002D7535">
      <w:pPr>
        <w:spacing w:after="0" w:line="240" w:lineRule="auto"/>
        <w:rPr>
          <w:rFonts w:ascii="Calibri" w:hAnsi="Calibri" w:cs="Calibri"/>
          <w:sz w:val="24"/>
          <w:szCs w:val="24"/>
          <w:lang w:eastAsia="en-GB"/>
        </w:rPr>
      </w:pPr>
    </w:p>
    <w:p w14:paraId="67AD404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we have good relationships with individuals, particularly over attached projects, and that we do that less well in terms of at a centre level. So, I would like to see that better but again that’s down to resource of it and infrastructure and if you're going to actually have a vibrant group get to know each other rather than just because they're funding projects all the time as opposed to infrastructure centre level funding, which brings me back to the [coordinator] issue and the funding available to support the PPI group at that research group level, centre level. (academic/clinician, 6)</w:t>
      </w:r>
    </w:p>
    <w:p w14:paraId="7C875361" w14:textId="77777777" w:rsidR="002D7535" w:rsidRPr="002D7535" w:rsidRDefault="002D7535" w:rsidP="002D7535">
      <w:pPr>
        <w:spacing w:after="0" w:line="240" w:lineRule="auto"/>
        <w:rPr>
          <w:rFonts w:cstheme="minorHAnsi"/>
          <w:b/>
          <w:bCs/>
          <w:sz w:val="24"/>
          <w:szCs w:val="24"/>
        </w:rPr>
      </w:pPr>
    </w:p>
    <w:p w14:paraId="6E96B8E8" w14:textId="0104DBD2" w:rsidR="002D7535" w:rsidRPr="002D7535" w:rsidRDefault="006650A4" w:rsidP="002D7535">
      <w:pPr>
        <w:spacing w:after="0" w:line="240" w:lineRule="auto"/>
        <w:rPr>
          <w:rFonts w:cstheme="minorHAnsi"/>
          <w:b/>
          <w:bCs/>
          <w:sz w:val="24"/>
          <w:szCs w:val="24"/>
        </w:rPr>
      </w:pPr>
      <w:bookmarkStart w:id="206" w:name="Involvement532"/>
      <w:bookmarkStart w:id="207" w:name="_Hlk138327189"/>
      <w:bookmarkEnd w:id="206"/>
      <w:r>
        <w:rPr>
          <w:rFonts w:cstheme="minorHAnsi"/>
          <w:b/>
          <w:bCs/>
          <w:sz w:val="24"/>
          <w:szCs w:val="24"/>
        </w:rPr>
        <w:t xml:space="preserve">5.3.2 </w:t>
      </w:r>
      <w:r w:rsidR="002D7535" w:rsidRPr="002D7535">
        <w:rPr>
          <w:rFonts w:cstheme="minorHAnsi"/>
          <w:b/>
          <w:bCs/>
          <w:sz w:val="24"/>
          <w:szCs w:val="24"/>
        </w:rPr>
        <w:t>Involvement in governance</w:t>
      </w:r>
    </w:p>
    <w:bookmarkEnd w:id="207"/>
    <w:p w14:paraId="2740821C" w14:textId="77777777" w:rsidR="002D7535" w:rsidRPr="002D7535" w:rsidRDefault="002D7535" w:rsidP="002D7535">
      <w:pPr>
        <w:spacing w:after="0" w:line="240" w:lineRule="auto"/>
        <w:rPr>
          <w:rFonts w:cstheme="minorHAnsi"/>
          <w:b/>
          <w:bCs/>
          <w:sz w:val="24"/>
          <w:szCs w:val="24"/>
        </w:rPr>
      </w:pPr>
    </w:p>
    <w:p w14:paraId="70CC4050" w14:textId="77777777" w:rsidR="002D7535" w:rsidRPr="002D7535" w:rsidRDefault="002D7535" w:rsidP="002D7535">
      <w:pPr>
        <w:spacing w:after="0" w:line="240" w:lineRule="auto"/>
        <w:rPr>
          <w:rFonts w:eastAsia="Times New Roman" w:cstheme="minorHAnsi"/>
          <w:sz w:val="24"/>
          <w:szCs w:val="24"/>
          <w:lang w:eastAsia="en-GB"/>
        </w:rPr>
      </w:pPr>
      <w:r w:rsidRPr="002D7535">
        <w:rPr>
          <w:rFonts w:cstheme="minorHAnsi"/>
          <w:sz w:val="24"/>
          <w:szCs w:val="24"/>
        </w:rPr>
        <w:t xml:space="preserve">Involvement in governance structures included a public member being part of an </w:t>
      </w:r>
      <w:r w:rsidRPr="002D7535">
        <w:rPr>
          <w:rFonts w:eastAsia="Times New Roman" w:cstheme="minorHAnsi"/>
          <w:sz w:val="24"/>
          <w:szCs w:val="24"/>
          <w:lang w:eastAsia="en-GB"/>
        </w:rPr>
        <w:t xml:space="preserve">International External Advisory Scientific Committee within one site and involvement within the Operational or Executive Involvement Groups (or strategic involvement groups) at both sites. However, it was acknowledged by numerous participants within both centres that more could be done to implement involvement at this more senior level. This was thought to be particularly important because there were currently limited opportunities for public members to influence at this level and because this was where the broader strategic thinking and decision-making existed for the centres. </w:t>
      </w:r>
    </w:p>
    <w:p w14:paraId="66CC3C97" w14:textId="77777777" w:rsidR="002D7535" w:rsidRPr="002D7535" w:rsidRDefault="002D7535" w:rsidP="002D7535">
      <w:pPr>
        <w:spacing w:after="0" w:line="240" w:lineRule="auto"/>
        <w:rPr>
          <w:rFonts w:eastAsia="Times New Roman" w:cstheme="minorHAnsi"/>
          <w:sz w:val="24"/>
          <w:szCs w:val="24"/>
          <w:lang w:eastAsia="en-GB"/>
        </w:rPr>
      </w:pPr>
    </w:p>
    <w:p w14:paraId="443D4CB0"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Within one site, it was recognised that the only way to influence upwards was through the Executive Involvement Group structures to the CAG Executive Group, as there was no direct representation of public members in any of the higher level structures. Public members were therefore reliant on academics who attended that higher level Group. This happened often in the form of reporting on involvement in order to gain the Group’s approval and also to profile the work of public members to ensure it was understood and supported at that level. This was particularly significant for the continued funding of the coordinator post:</w:t>
      </w:r>
    </w:p>
    <w:p w14:paraId="7EB3E1FD" w14:textId="77777777" w:rsidR="002D7535" w:rsidRPr="002D7535" w:rsidRDefault="002D7535" w:rsidP="002D7535">
      <w:pPr>
        <w:spacing w:after="0" w:line="240" w:lineRule="auto"/>
        <w:rPr>
          <w:rFonts w:ascii="Calibri" w:hAnsi="Calibri" w:cs="Calibri"/>
          <w:b/>
          <w:bCs/>
        </w:rPr>
      </w:pPr>
    </w:p>
    <w:p w14:paraId="55F18FE2" w14:textId="77777777" w:rsidR="002D7535" w:rsidRPr="002D7535" w:rsidRDefault="002D7535" w:rsidP="002D7535">
      <w:pPr>
        <w:spacing w:after="0" w:line="240" w:lineRule="auto"/>
        <w:ind w:left="720"/>
        <w:rPr>
          <w:rFonts w:eastAsia="Times New Roman" w:cstheme="minorHAnsi"/>
          <w:sz w:val="24"/>
          <w:szCs w:val="24"/>
          <w:lang w:eastAsia="en-GB"/>
        </w:rPr>
      </w:pPr>
      <w:r w:rsidRPr="002D7535">
        <w:rPr>
          <w:rFonts w:ascii="Calibri" w:hAnsi="Calibri" w:cs="Calibri"/>
          <w:sz w:val="24"/>
          <w:szCs w:val="24"/>
        </w:rPr>
        <w:t>It’s absolutely essential that all of the Exec support that and they value that because all of us from our grants are funding that post [coordinator], so I need (laughs) everybody to be signed up that they see this as something that is vital in the way that we work. (academic/ex-clinician, 12)</w:t>
      </w:r>
    </w:p>
    <w:p w14:paraId="2F29BD60" w14:textId="77777777" w:rsidR="002D7535" w:rsidRPr="002D7535" w:rsidRDefault="002D7535" w:rsidP="002D7535">
      <w:pPr>
        <w:spacing w:after="0" w:line="240" w:lineRule="auto"/>
        <w:rPr>
          <w:rFonts w:eastAsia="Times New Roman" w:cstheme="minorHAnsi"/>
          <w:sz w:val="24"/>
          <w:szCs w:val="24"/>
          <w:lang w:eastAsia="en-GB"/>
        </w:rPr>
      </w:pPr>
    </w:p>
    <w:p w14:paraId="6F52D168"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Discussions had been held regarding public members attending the CAG Executive Group and in fact a public member had once attended as an observer, however, there were concerns about the Group being placed more in the public domain as meetings were currently quite closed. There was felt to be a conflict between the Group wanting to be open and transparent but at the same time, they were aware that matters such as workforce difficulties and clinical service pressures were discussed, and that this information needed to remain confidential within the Group. Some wondered whether it was appropriate to have a public member attend the Group under those circumstances, others thought this might be a trust issue. An academic compared the Group to other similar external bodies:</w:t>
      </w:r>
    </w:p>
    <w:p w14:paraId="2B81EC44" w14:textId="77777777" w:rsidR="002D7535" w:rsidRPr="002D7535" w:rsidRDefault="002D7535" w:rsidP="002D7535">
      <w:pPr>
        <w:spacing w:after="0" w:line="240" w:lineRule="auto"/>
        <w:ind w:left="720"/>
        <w:rPr>
          <w:rFonts w:eastAsia="Times New Roman" w:cstheme="minorHAnsi"/>
          <w:sz w:val="24"/>
          <w:szCs w:val="24"/>
          <w:lang w:eastAsia="en-GB"/>
        </w:rPr>
      </w:pPr>
      <w:r w:rsidRPr="002D7535">
        <w:rPr>
          <w:rFonts w:ascii="Calibri" w:hAnsi="Calibri" w:cs="Calibri"/>
          <w:sz w:val="24"/>
          <w:szCs w:val="24"/>
        </w:rPr>
        <w:lastRenderedPageBreak/>
        <w:t>But, you know, but it is rather out of kilter when you think, you know, Exec Boards, NHS Exec Boards, funding panels all have public members sitting on them. They're all discussing things that are confidential and I think some of that is us growing in confidence as a group in the way that we’re working. (academic/ex-clinician, 12)</w:t>
      </w:r>
    </w:p>
    <w:p w14:paraId="3251A919" w14:textId="77777777" w:rsidR="002D7535" w:rsidRPr="002D7535" w:rsidRDefault="002D7535" w:rsidP="002D7535">
      <w:pPr>
        <w:spacing w:after="0" w:line="240" w:lineRule="auto"/>
        <w:rPr>
          <w:rFonts w:eastAsia="Times New Roman" w:cstheme="minorHAnsi"/>
          <w:sz w:val="24"/>
          <w:szCs w:val="24"/>
          <w:lang w:eastAsia="en-GB"/>
        </w:rPr>
      </w:pPr>
    </w:p>
    <w:p w14:paraId="01D0E6FF"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In addition, public members had actually seen involvement in governance elsewhere, for example within ARCs and had questioned why it wasn’t happening more within the centres:</w:t>
      </w:r>
    </w:p>
    <w:p w14:paraId="463A7FFB" w14:textId="77777777" w:rsidR="002D7535" w:rsidRPr="002D7535" w:rsidRDefault="002D7535" w:rsidP="002D7535">
      <w:pPr>
        <w:spacing w:after="0" w:line="240" w:lineRule="auto"/>
        <w:rPr>
          <w:rFonts w:eastAsia="Times New Roman" w:cstheme="minorHAnsi"/>
          <w:sz w:val="24"/>
          <w:szCs w:val="24"/>
          <w:lang w:eastAsia="en-GB"/>
        </w:rPr>
      </w:pPr>
    </w:p>
    <w:p w14:paraId="4D4C94A1" w14:textId="77777777" w:rsidR="002D7535" w:rsidRPr="002D7535" w:rsidRDefault="002D7535" w:rsidP="002D7535">
      <w:pPr>
        <w:spacing w:after="0" w:line="240" w:lineRule="auto"/>
        <w:ind w:left="720"/>
        <w:rPr>
          <w:rFonts w:eastAsia="Times New Roman" w:cstheme="minorHAnsi"/>
          <w:sz w:val="24"/>
          <w:szCs w:val="24"/>
          <w:lang w:eastAsia="en-GB"/>
        </w:rPr>
      </w:pPr>
      <w:r w:rsidRPr="002D7535">
        <w:rPr>
          <w:rFonts w:ascii="Calibri" w:hAnsi="Calibri" w:cs="Calibri"/>
          <w:sz w:val="24"/>
          <w:szCs w:val="24"/>
        </w:rPr>
        <w:t>I know our public members have said they want to sit on more sort of, erm, committees and meetings that are further up the chain, so sort of, you know, director level and things like that which don't happen currently. So, I think that’s something we would like to think about and could be improved. (coordinator, 15)</w:t>
      </w:r>
    </w:p>
    <w:p w14:paraId="0DEECA2B" w14:textId="77777777" w:rsidR="002D7535" w:rsidRPr="002D7535" w:rsidRDefault="002D7535" w:rsidP="002D7535">
      <w:pPr>
        <w:spacing w:after="0" w:line="240" w:lineRule="auto"/>
        <w:rPr>
          <w:rFonts w:eastAsia="Times New Roman" w:cstheme="minorHAnsi"/>
          <w:sz w:val="24"/>
          <w:szCs w:val="24"/>
          <w:lang w:eastAsia="en-GB"/>
        </w:rPr>
      </w:pPr>
    </w:p>
    <w:p w14:paraId="1CCE99C2" w14:textId="6226248D" w:rsidR="002D7535" w:rsidRPr="002D7535" w:rsidRDefault="006650A4" w:rsidP="002D7535">
      <w:pPr>
        <w:spacing w:after="0" w:line="240" w:lineRule="auto"/>
        <w:rPr>
          <w:rFonts w:eastAsia="Times New Roman" w:cstheme="minorHAnsi"/>
          <w:b/>
          <w:bCs/>
          <w:sz w:val="24"/>
          <w:szCs w:val="24"/>
          <w:lang w:eastAsia="en-GB"/>
        </w:rPr>
      </w:pPr>
      <w:bookmarkStart w:id="208" w:name="International5321"/>
      <w:bookmarkStart w:id="209" w:name="_Hlk138327207"/>
      <w:bookmarkEnd w:id="208"/>
      <w:r>
        <w:rPr>
          <w:rFonts w:eastAsia="Times New Roman" w:cstheme="minorHAnsi"/>
          <w:b/>
          <w:bCs/>
          <w:sz w:val="24"/>
          <w:szCs w:val="24"/>
          <w:lang w:eastAsia="en-GB"/>
        </w:rPr>
        <w:t xml:space="preserve">5.3.2.1 </w:t>
      </w:r>
      <w:r w:rsidR="002D7535" w:rsidRPr="002D7535">
        <w:rPr>
          <w:rFonts w:eastAsia="Times New Roman" w:cstheme="minorHAnsi"/>
          <w:b/>
          <w:bCs/>
          <w:sz w:val="24"/>
          <w:szCs w:val="24"/>
          <w:lang w:eastAsia="en-GB"/>
        </w:rPr>
        <w:t xml:space="preserve">International External Advisory Scientific Committee </w:t>
      </w:r>
    </w:p>
    <w:bookmarkEnd w:id="209"/>
    <w:p w14:paraId="3CED5B8D" w14:textId="77777777" w:rsidR="002D7535" w:rsidRPr="002D7535" w:rsidRDefault="002D7535" w:rsidP="002D7535">
      <w:pPr>
        <w:spacing w:after="0" w:line="240" w:lineRule="auto"/>
        <w:rPr>
          <w:rFonts w:eastAsia="Times New Roman" w:cstheme="minorHAnsi"/>
          <w:b/>
          <w:bCs/>
          <w:sz w:val="24"/>
          <w:szCs w:val="24"/>
          <w:lang w:eastAsia="en-GB"/>
        </w:rPr>
      </w:pPr>
    </w:p>
    <w:p w14:paraId="78DE1346"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Several academics commented on the impact of the public member on the International External Advisory Scientific Committee in one site, describing the value of external accountability to a group at a senior level that included a public member. One academic had worked with this public member for some time and established a level of trust, so enabling the public member to provide constructive criticism. Another said:</w:t>
      </w:r>
    </w:p>
    <w:p w14:paraId="7A966993" w14:textId="77777777" w:rsidR="002D7535" w:rsidRPr="002D7535" w:rsidRDefault="002D7535" w:rsidP="002D7535">
      <w:pPr>
        <w:spacing w:after="0" w:line="240" w:lineRule="auto"/>
        <w:rPr>
          <w:rFonts w:eastAsia="Times New Roman" w:cstheme="minorHAnsi"/>
          <w:sz w:val="24"/>
          <w:szCs w:val="24"/>
          <w:lang w:eastAsia="en-GB"/>
        </w:rPr>
      </w:pPr>
    </w:p>
    <w:p w14:paraId="775D240F" w14:textId="77777777" w:rsidR="002D7535" w:rsidRPr="002D7535" w:rsidRDefault="002D7535" w:rsidP="002D7535">
      <w:pPr>
        <w:spacing w:after="0" w:line="240" w:lineRule="auto"/>
        <w:ind w:left="720"/>
        <w:rPr>
          <w:rFonts w:eastAsia="Times New Roman" w:cstheme="minorHAnsi"/>
          <w:sz w:val="24"/>
          <w:szCs w:val="24"/>
          <w:lang w:eastAsia="en-GB"/>
        </w:rPr>
      </w:pPr>
      <w:r w:rsidRPr="002D7535">
        <w:rPr>
          <w:rFonts w:ascii="Calibri" w:eastAsia="Calibri" w:hAnsi="Calibri" w:cs="Calibri"/>
          <w:sz w:val="24"/>
          <w:szCs w:val="24"/>
        </w:rPr>
        <w:t>And that is great because they’re constantly challenging us about how does that fit with our strategic objective…We've just finished the interim report and it’s got a whole section on PPI which has been driven by the conversations we've had with them and others in the Advisory Group…So, another thing is, you know, the Scientific Advisory Group is critiquing us. They're like critical friends to us, erm, and to have a critical friend or two who comes from a patient, family perspective is great because, you know, actually that really helps challenge what we’re doing. (academic/clinician, 19)</w:t>
      </w:r>
    </w:p>
    <w:p w14:paraId="4B3D56CC" w14:textId="77777777" w:rsidR="002D7535" w:rsidRPr="002D7535" w:rsidRDefault="002D7535" w:rsidP="002D7535">
      <w:pPr>
        <w:spacing w:after="0" w:line="240" w:lineRule="auto"/>
        <w:rPr>
          <w:rFonts w:eastAsia="Times New Roman" w:cstheme="minorHAnsi"/>
          <w:b/>
          <w:bCs/>
          <w:sz w:val="24"/>
          <w:szCs w:val="24"/>
          <w:lang w:eastAsia="en-GB"/>
        </w:rPr>
      </w:pPr>
    </w:p>
    <w:p w14:paraId="0B37B9FD"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The public member on the Committee felt it was a privilege to be involved at this level and enjoyed the more strategic work.</w:t>
      </w:r>
    </w:p>
    <w:p w14:paraId="73E6C545" w14:textId="77777777" w:rsidR="002D7535" w:rsidRPr="002D7535" w:rsidRDefault="002D7535" w:rsidP="002D7535">
      <w:pPr>
        <w:spacing w:after="0" w:line="240" w:lineRule="auto"/>
        <w:rPr>
          <w:rFonts w:eastAsia="Times New Roman" w:cstheme="minorHAnsi"/>
          <w:b/>
          <w:bCs/>
          <w:sz w:val="24"/>
          <w:szCs w:val="24"/>
          <w:lang w:eastAsia="en-GB"/>
        </w:rPr>
      </w:pPr>
    </w:p>
    <w:p w14:paraId="772AE844" w14:textId="5F07A821" w:rsidR="002D7535" w:rsidRPr="002D7535" w:rsidRDefault="006650A4" w:rsidP="002D7535">
      <w:pPr>
        <w:spacing w:after="0" w:line="240" w:lineRule="auto"/>
        <w:rPr>
          <w:rFonts w:eastAsia="Times New Roman" w:cstheme="minorHAnsi"/>
          <w:b/>
          <w:bCs/>
          <w:sz w:val="24"/>
          <w:szCs w:val="24"/>
          <w:lang w:eastAsia="en-GB"/>
        </w:rPr>
      </w:pPr>
      <w:bookmarkStart w:id="210" w:name="Strategic5322"/>
      <w:bookmarkStart w:id="211" w:name="_Hlk138327220"/>
      <w:bookmarkEnd w:id="210"/>
      <w:r>
        <w:rPr>
          <w:rFonts w:eastAsia="Times New Roman" w:cstheme="minorHAnsi"/>
          <w:b/>
          <w:bCs/>
          <w:sz w:val="24"/>
          <w:szCs w:val="24"/>
          <w:lang w:eastAsia="en-GB"/>
        </w:rPr>
        <w:t xml:space="preserve">5.3.2.2 </w:t>
      </w:r>
      <w:r w:rsidR="002D7535" w:rsidRPr="002D7535">
        <w:rPr>
          <w:rFonts w:eastAsia="Times New Roman" w:cstheme="minorHAnsi"/>
          <w:b/>
          <w:bCs/>
          <w:sz w:val="24"/>
          <w:szCs w:val="24"/>
          <w:lang w:eastAsia="en-GB"/>
        </w:rPr>
        <w:t>Strategic involvement groups</w:t>
      </w:r>
    </w:p>
    <w:bookmarkEnd w:id="211"/>
    <w:p w14:paraId="441D70D0" w14:textId="77777777" w:rsidR="002D7535" w:rsidRPr="002D7535" w:rsidRDefault="002D7535" w:rsidP="002D7535">
      <w:pPr>
        <w:spacing w:after="0" w:line="240" w:lineRule="auto"/>
        <w:rPr>
          <w:rFonts w:eastAsia="Times New Roman" w:cstheme="minorHAnsi"/>
          <w:b/>
          <w:bCs/>
          <w:sz w:val="24"/>
          <w:szCs w:val="24"/>
          <w:lang w:eastAsia="en-GB"/>
        </w:rPr>
      </w:pPr>
    </w:p>
    <w:p w14:paraId="387DBBFF"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Both sites had established a strategic involvement group (Operational or Executive Involvement Group) that provided oversight and leadership for involvement for each centre. They had similar remits focused primarily on the development and implementation of their involvement strategies. They both met approximately four times a year but were structured and worked in slightly different ways. </w:t>
      </w:r>
    </w:p>
    <w:p w14:paraId="4AA1F6B5" w14:textId="77777777" w:rsidR="002D7535" w:rsidRPr="002D7535" w:rsidRDefault="002D7535" w:rsidP="002D7535">
      <w:pPr>
        <w:spacing w:after="0" w:line="240" w:lineRule="auto"/>
        <w:rPr>
          <w:rFonts w:eastAsia="Times New Roman" w:cstheme="minorHAnsi"/>
          <w:sz w:val="24"/>
          <w:szCs w:val="24"/>
          <w:lang w:eastAsia="en-GB"/>
        </w:rPr>
      </w:pPr>
    </w:p>
    <w:p w14:paraId="42826C20" w14:textId="77777777" w:rsidR="002D7535" w:rsidRPr="002D7535" w:rsidRDefault="002D7535" w:rsidP="002D7535">
      <w:pPr>
        <w:spacing w:after="0" w:line="240" w:lineRule="auto"/>
        <w:rPr>
          <w:rFonts w:cstheme="minorHAnsi"/>
          <w:sz w:val="24"/>
          <w:szCs w:val="24"/>
        </w:rPr>
      </w:pPr>
      <w:r w:rsidRPr="002D7535">
        <w:rPr>
          <w:rFonts w:eastAsia="Times New Roman" w:cstheme="minorHAnsi"/>
          <w:sz w:val="24"/>
          <w:szCs w:val="24"/>
          <w:lang w:eastAsia="en-GB"/>
        </w:rPr>
        <w:t xml:space="preserve">One group focused solely on involvement in palliative care research and had been in existence for a much longer period of time in different forms. It was </w:t>
      </w:r>
      <w:r w:rsidRPr="002D7535">
        <w:rPr>
          <w:rFonts w:cstheme="minorHAnsi"/>
          <w:sz w:val="24"/>
          <w:szCs w:val="24"/>
        </w:rPr>
        <w:t xml:space="preserve">initially comprised of academics only and later, after approximately two years, several public members were recruited to the group. It now consisted of approximately 15 people – </w:t>
      </w:r>
      <w:r w:rsidRPr="002D7535">
        <w:rPr>
          <w:rFonts w:eastAsia="Times New Roman" w:cstheme="minorHAnsi"/>
          <w:sz w:val="24"/>
          <w:szCs w:val="24"/>
          <w:lang w:eastAsia="en-GB"/>
        </w:rPr>
        <w:t xml:space="preserve">public members, the coordinator and a range of academics. The academics were both junior and senior, a mix which was thought to work well. They had </w:t>
      </w:r>
      <w:r w:rsidRPr="002D7535">
        <w:rPr>
          <w:rFonts w:cstheme="minorHAnsi"/>
          <w:sz w:val="24"/>
          <w:szCs w:val="24"/>
        </w:rPr>
        <w:t xml:space="preserve">recruited additional public members over the years because they wanted to ensure that there were fresh perspectives within the group and also so that people weren’t involved for longer than they wanted. There were now four public members in the group, one of whom was chair for </w:t>
      </w:r>
      <w:r w:rsidRPr="002D7535">
        <w:rPr>
          <w:rFonts w:cstheme="minorHAnsi"/>
          <w:sz w:val="24"/>
          <w:szCs w:val="24"/>
        </w:rPr>
        <w:lastRenderedPageBreak/>
        <w:t xml:space="preserve">the group. The group had </w:t>
      </w:r>
      <w:r w:rsidRPr="002D7535">
        <w:rPr>
          <w:rFonts w:eastAsia="Times New Roman" w:cstheme="minorHAnsi"/>
          <w:sz w:val="24"/>
          <w:szCs w:val="24"/>
          <w:lang w:eastAsia="en-GB"/>
        </w:rPr>
        <w:t xml:space="preserve">previously been chaired by PhD students who were strongly committed to involvement. </w:t>
      </w:r>
    </w:p>
    <w:p w14:paraId="207AD075" w14:textId="77777777" w:rsidR="002D7535" w:rsidRPr="002D7535" w:rsidRDefault="002D7535" w:rsidP="002D7535">
      <w:pPr>
        <w:spacing w:after="0" w:line="240" w:lineRule="auto"/>
        <w:rPr>
          <w:rFonts w:eastAsia="Times New Roman" w:cstheme="minorHAnsi"/>
          <w:sz w:val="24"/>
          <w:szCs w:val="24"/>
          <w:lang w:eastAsia="en-GB"/>
        </w:rPr>
      </w:pPr>
    </w:p>
    <w:p w14:paraId="229BE143"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The other group had representatives from a wider research hub, so in addition to those from palliative care research, academics also included those from other research departments including primary care, and maternal and reproductive health – involvement was therefore addressed across both different health conditions and services. This group was smaller, approximately 10 people, comprised of the coordinator and academics, mainly those who were senior. No public members attended the meetings of this group, however, there was an aim that public members would be involved in some of the group’s activities, for example, in developing the involvement strategy.</w:t>
      </w:r>
    </w:p>
    <w:p w14:paraId="511D8920" w14:textId="77777777" w:rsidR="002D7535" w:rsidRPr="002D7535" w:rsidRDefault="002D7535" w:rsidP="002D7535">
      <w:pPr>
        <w:spacing w:after="0" w:line="240" w:lineRule="auto"/>
        <w:rPr>
          <w:rFonts w:eastAsia="Times New Roman" w:cstheme="minorHAnsi"/>
          <w:sz w:val="24"/>
          <w:szCs w:val="24"/>
          <w:lang w:eastAsia="en-GB"/>
        </w:rPr>
      </w:pPr>
    </w:p>
    <w:p w14:paraId="75227CE5"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Both groups had similar remits, in that, along with the coordinators,  they were responsible for delivering, monitoring and reporting on involvement, primarily ensuring delivery of their respective public involvement strategies. They both had reporting mechanisms in place, with senior leads from the groups reporting to an overarching Executive Group, Committee and/or Board. </w:t>
      </w:r>
    </w:p>
    <w:p w14:paraId="471E4917" w14:textId="77777777" w:rsidR="002D7535" w:rsidRPr="002D7535" w:rsidRDefault="002D7535" w:rsidP="002D7535">
      <w:pPr>
        <w:spacing w:after="0" w:line="240" w:lineRule="auto"/>
        <w:rPr>
          <w:rFonts w:eastAsia="Times New Roman" w:cstheme="minorHAnsi"/>
          <w:sz w:val="24"/>
          <w:szCs w:val="24"/>
          <w:lang w:eastAsia="en-GB"/>
        </w:rPr>
      </w:pPr>
    </w:p>
    <w:p w14:paraId="6FE6C068"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Although they had similar terms of reference, the two groups at the sites operated differently. Within one site, the coordinator carried out the majority of the work and reported back to the group on the work they had done. The other group members acted as a sounding board and took more of a supportive role, for example, commenting on documents.  It was acknowledged that support for involvement at this governance level was important and some participants wanted to see this developed. Within the other site there appeared to be greater ownership and tasks were shared more widely, so group members worked on different objectives and supported the coordinator in the delivery of them. The coordinator commented on this aspect:</w:t>
      </w:r>
    </w:p>
    <w:p w14:paraId="027059CF" w14:textId="77777777" w:rsidR="002D7535" w:rsidRPr="002D7535" w:rsidRDefault="002D7535" w:rsidP="002D7535">
      <w:pPr>
        <w:spacing w:after="0" w:line="240" w:lineRule="auto"/>
        <w:rPr>
          <w:rFonts w:eastAsia="Times New Roman" w:cstheme="minorHAnsi"/>
          <w:sz w:val="24"/>
          <w:szCs w:val="24"/>
          <w:lang w:eastAsia="en-GB"/>
        </w:rPr>
      </w:pPr>
    </w:p>
    <w:p w14:paraId="2B320FC6" w14:textId="77777777" w:rsidR="002D7535" w:rsidRPr="002D7535" w:rsidRDefault="002D7535" w:rsidP="002D7535">
      <w:pPr>
        <w:spacing w:after="0" w:line="240" w:lineRule="auto"/>
        <w:ind w:left="720"/>
        <w:rPr>
          <w:rFonts w:eastAsia="Times New Roman" w:cstheme="minorHAnsi"/>
          <w:sz w:val="24"/>
          <w:szCs w:val="24"/>
          <w:lang w:eastAsia="en-GB"/>
        </w:rPr>
      </w:pPr>
      <w:r w:rsidRPr="002D7535">
        <w:rPr>
          <w:rFonts w:ascii="Calibri" w:hAnsi="Calibri" w:cs="Calibri"/>
          <w:sz w:val="24"/>
          <w:szCs w:val="24"/>
        </w:rPr>
        <w:t>I think that’s a really supportive environment where people are really keen to see public involvement move forwards. And the work is split between us at times as well, so I think that’s been really positive and the public involvement members have been lovely…Don't want you to think that I'm (laughs) I'm managing to do all of this by myself. There is a group of us that, you know, really support each other and take on the work together, erm, cos otherwise there just wouldn’t be enough time in half a role to do that. (coordinator, 15)</w:t>
      </w:r>
    </w:p>
    <w:p w14:paraId="3A93F3E7" w14:textId="77777777" w:rsidR="002D7535" w:rsidRPr="002D7535" w:rsidRDefault="002D7535" w:rsidP="002D7535">
      <w:pPr>
        <w:spacing w:after="0" w:line="240" w:lineRule="auto"/>
        <w:rPr>
          <w:rFonts w:eastAsia="Times New Roman" w:cstheme="minorHAnsi"/>
          <w:sz w:val="24"/>
          <w:szCs w:val="24"/>
          <w:lang w:eastAsia="en-GB"/>
        </w:rPr>
      </w:pPr>
    </w:p>
    <w:p w14:paraId="5900AEA5"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It was acknowledged that academics were busy, with little free time available, and this impacted on how much additional work they could take on. However, importantly, the centres were at different stages of development, with both the strategic involvement group and coordinator role having been established some years earlier in one site. Also, in this site, there were more group members who were able to undertake the involvement:</w:t>
      </w:r>
    </w:p>
    <w:p w14:paraId="0A38E5F5" w14:textId="77777777" w:rsidR="002D7535" w:rsidRPr="002D7535" w:rsidRDefault="002D7535" w:rsidP="002D7535">
      <w:pPr>
        <w:spacing w:after="0" w:line="240" w:lineRule="auto"/>
        <w:rPr>
          <w:rFonts w:eastAsia="Times New Roman" w:cstheme="minorHAnsi"/>
          <w:sz w:val="24"/>
          <w:szCs w:val="24"/>
          <w:lang w:eastAsia="en-GB"/>
        </w:rPr>
      </w:pPr>
    </w:p>
    <w:p w14:paraId="43DA9EB4" w14:textId="77777777" w:rsidR="002D7535" w:rsidRPr="002D7535" w:rsidRDefault="002D7535" w:rsidP="002D7535">
      <w:pPr>
        <w:spacing w:after="0" w:line="240" w:lineRule="auto"/>
        <w:ind w:left="720"/>
        <w:rPr>
          <w:rFonts w:eastAsia="Times New Roman" w:cstheme="minorHAnsi"/>
          <w:sz w:val="24"/>
          <w:szCs w:val="24"/>
          <w:lang w:eastAsia="en-GB"/>
        </w:rPr>
      </w:pPr>
      <w:r w:rsidRPr="002D7535">
        <w:rPr>
          <w:rFonts w:ascii="Calibri" w:hAnsi="Calibri" w:cs="Calibri"/>
          <w:sz w:val="24"/>
          <w:szCs w:val="24"/>
        </w:rPr>
        <w:t>And then you've got, you know, the size of the group, you know, is, you know, we have all these Exec groups that, you know, the PPI Strategy Group is, not sure what the membership…there's quite a few of us on it and you also sort of need that so that when you are, you know, doing like the co-production workshops, you know, so that [coordinator] was well supported in that, you know, they had other members on the grant application, you know, all of us working with them facilitating. (academic/ex-clinician, 12)</w:t>
      </w:r>
    </w:p>
    <w:p w14:paraId="350729CC" w14:textId="77777777" w:rsidR="002D7535" w:rsidRPr="002D7535" w:rsidRDefault="002D7535" w:rsidP="002D7535">
      <w:pPr>
        <w:spacing w:after="0" w:line="240" w:lineRule="auto"/>
        <w:rPr>
          <w:rFonts w:eastAsia="Times New Roman" w:cstheme="minorHAnsi"/>
          <w:sz w:val="24"/>
          <w:szCs w:val="24"/>
          <w:lang w:eastAsia="en-GB"/>
        </w:rPr>
      </w:pPr>
    </w:p>
    <w:p w14:paraId="6EDB38BE"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Both groups found there was often a lot to discuss in the meetings:</w:t>
      </w:r>
    </w:p>
    <w:p w14:paraId="6B1CD5B8" w14:textId="77777777" w:rsidR="002D7535" w:rsidRPr="002D7535" w:rsidRDefault="002D7535" w:rsidP="002D7535">
      <w:pPr>
        <w:spacing w:after="0" w:line="240" w:lineRule="auto"/>
        <w:rPr>
          <w:rFonts w:eastAsia="Times New Roman" w:cstheme="minorHAnsi"/>
          <w:sz w:val="24"/>
          <w:szCs w:val="24"/>
          <w:lang w:eastAsia="en-GB"/>
        </w:rPr>
      </w:pPr>
    </w:p>
    <w:p w14:paraId="4C3FE80F"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lastRenderedPageBreak/>
        <w:t>It’s always difficult with our PPI strategy meetings we always have such a full agenda that actually finding the time to talk in depth about, you know, sort of brainstorm about what we should do next is quite tricky. (coordinator, 15)</w:t>
      </w:r>
    </w:p>
    <w:p w14:paraId="4AB656CC" w14:textId="77777777" w:rsidR="002D7535" w:rsidRPr="002D7535" w:rsidRDefault="002D7535" w:rsidP="002D7535">
      <w:pPr>
        <w:spacing w:after="0" w:line="240" w:lineRule="auto"/>
        <w:rPr>
          <w:rFonts w:eastAsia="Times New Roman" w:cstheme="minorHAnsi"/>
          <w:sz w:val="24"/>
          <w:szCs w:val="24"/>
          <w:lang w:eastAsia="en-GB"/>
        </w:rPr>
      </w:pPr>
    </w:p>
    <w:p w14:paraId="502CB7A9" w14:textId="4731AE8E" w:rsidR="002D7535" w:rsidRPr="002D7535" w:rsidRDefault="006650A4" w:rsidP="002D7535">
      <w:pPr>
        <w:spacing w:after="0" w:line="240" w:lineRule="auto"/>
        <w:rPr>
          <w:rFonts w:eastAsia="Times New Roman" w:cstheme="minorHAnsi"/>
          <w:b/>
          <w:bCs/>
          <w:sz w:val="24"/>
          <w:szCs w:val="24"/>
          <w:lang w:eastAsia="en-GB"/>
        </w:rPr>
      </w:pPr>
      <w:bookmarkStart w:id="212" w:name="Involvement533"/>
      <w:bookmarkStart w:id="213" w:name="_Hlk138327243"/>
      <w:bookmarkEnd w:id="212"/>
      <w:r>
        <w:rPr>
          <w:rFonts w:eastAsia="Times New Roman" w:cstheme="minorHAnsi"/>
          <w:b/>
          <w:bCs/>
          <w:sz w:val="24"/>
          <w:szCs w:val="24"/>
          <w:lang w:eastAsia="en-GB"/>
        </w:rPr>
        <w:t xml:space="preserve">5.3.3 </w:t>
      </w:r>
      <w:r w:rsidR="002D7535" w:rsidRPr="002D7535">
        <w:rPr>
          <w:rFonts w:eastAsia="Times New Roman" w:cstheme="minorHAnsi"/>
          <w:b/>
          <w:bCs/>
          <w:sz w:val="24"/>
          <w:szCs w:val="24"/>
          <w:lang w:eastAsia="en-GB"/>
        </w:rPr>
        <w:t>Involvement in the development of strategies, policies and other documents</w:t>
      </w:r>
    </w:p>
    <w:bookmarkEnd w:id="213"/>
    <w:p w14:paraId="5E8EA948" w14:textId="77777777" w:rsidR="002D7535" w:rsidRPr="002D7535" w:rsidRDefault="002D7535" w:rsidP="002D7535">
      <w:pPr>
        <w:spacing w:after="0" w:line="240" w:lineRule="auto"/>
        <w:rPr>
          <w:rFonts w:eastAsia="Times New Roman" w:cstheme="minorHAnsi"/>
          <w:b/>
          <w:bCs/>
          <w:sz w:val="24"/>
          <w:szCs w:val="24"/>
          <w:lang w:eastAsia="en-GB"/>
        </w:rPr>
      </w:pPr>
    </w:p>
    <w:p w14:paraId="220115A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Public members had been or were going to be involved in the development of the involvement strategies at both sites, despite this type of involvement potentially being seen as dull: </w:t>
      </w:r>
    </w:p>
    <w:p w14:paraId="1EA8BA74" w14:textId="77777777" w:rsidR="002D7535" w:rsidRPr="002D7535" w:rsidRDefault="002D7535" w:rsidP="002D7535">
      <w:pPr>
        <w:spacing w:after="0" w:line="240" w:lineRule="auto"/>
        <w:rPr>
          <w:rFonts w:cstheme="minorHAnsi"/>
          <w:sz w:val="24"/>
          <w:szCs w:val="24"/>
        </w:rPr>
      </w:pPr>
    </w:p>
    <w:p w14:paraId="4A05C79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mean in the past I'd shied away from the word strategy. I just thought that the content would be very boring. And yet when I've got there it’s anything but it’s very interesting because it moves around from all these different areas…We seem to be talking about all of these different topics, erm, in an hour and a half and sometimes we struggle to get through them but it’s just very interesting. You know, the PPI as a field, I don't get a lot of opportunity to talk about PPI as a field but this certainly is one of them, erm, you know, where it’s all about PPI so obviously I'm going to love it and I can really get right into the nitty gritty of PPI and the sort of problems. (patient/carer, 18)</w:t>
      </w:r>
    </w:p>
    <w:p w14:paraId="5AC792D9" w14:textId="77777777" w:rsidR="002D7535" w:rsidRPr="002D7535" w:rsidRDefault="002D7535" w:rsidP="002D7535">
      <w:pPr>
        <w:spacing w:after="0" w:line="240" w:lineRule="auto"/>
        <w:rPr>
          <w:rFonts w:cstheme="minorHAnsi"/>
          <w:sz w:val="24"/>
          <w:szCs w:val="24"/>
        </w:rPr>
      </w:pPr>
    </w:p>
    <w:p w14:paraId="35596D3E" w14:textId="11B6351C"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one site, a Strategy Development Group was established, comprised of public members, the coordinator and academics. The Group facilitated a series of activities to co-produce their second public involvement strategy </w:t>
      </w:r>
      <w:r w:rsidR="00C445FA">
        <w:rPr>
          <w:rFonts w:cstheme="minorHAnsi"/>
          <w:sz w:val="24"/>
          <w:szCs w:val="24"/>
        </w:rPr>
        <w:fldChar w:fldCharType="begin"/>
      </w:r>
      <w:r w:rsidR="00BC508B">
        <w:rPr>
          <w:rFonts w:cstheme="minorHAnsi"/>
          <w:sz w:val="24"/>
          <w:szCs w:val="24"/>
        </w:rPr>
        <w:instrText xml:space="preserve"> ADDIN EN.CITE &lt;EndNote&gt;&lt;Cite&gt;&lt;RecNum&gt;199416&lt;/RecNum&gt;&lt;DisplayText&gt;(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1b)</w:t>
      </w:r>
      <w:r w:rsidR="00C445FA">
        <w:rPr>
          <w:rFonts w:cstheme="minorHAnsi"/>
          <w:sz w:val="24"/>
          <w:szCs w:val="24"/>
        </w:rPr>
        <w:fldChar w:fldCharType="end"/>
      </w:r>
      <w:r w:rsidRPr="002D7535">
        <w:rPr>
          <w:rFonts w:cstheme="minorHAnsi"/>
          <w:sz w:val="24"/>
          <w:szCs w:val="24"/>
        </w:rPr>
        <w:t xml:space="preserve">. Two workshops were held, one each for public members and staff, in order to draft principles and goals. Further feedback was also received from individual discussions and via the online forum </w:t>
      </w:r>
      <w:r w:rsidR="00C445FA">
        <w:rPr>
          <w:rFonts w:cstheme="minorHAnsi"/>
          <w:sz w:val="24"/>
          <w:szCs w:val="24"/>
        </w:rPr>
        <w:fldChar w:fldCharType="begin"/>
      </w:r>
      <w:r w:rsidR="00BC508B">
        <w:rPr>
          <w:rFonts w:cstheme="minorHAnsi"/>
          <w:sz w:val="24"/>
          <w:szCs w:val="24"/>
        </w:rPr>
        <w:instrText xml:space="preserve"> ADDIN EN.CITE &lt;EndNote&gt;&lt;Cite&gt;&lt;RecNum&gt;199409&lt;/RecNum&gt;&lt;DisplayText&gt;(CSI 2019)&lt;/DisplayText&gt;&lt;record&gt;&lt;rec-number&gt;199409&lt;/rec-number&gt;&lt;foreign-keys&gt;&lt;key app="EN" db-id="eda99esr9arp52e20v2pftz4rp5s9x0evef5" timestamp="1670069384"&gt;199409&lt;/key&gt;&lt;/foreign-keys&gt;&lt;ref-type name="Web Page"&gt;12&lt;/ref-type&gt;&lt;contributors&gt;&lt;authors&gt;&lt;author&gt;CSI&lt;/author&gt;&lt;/authors&gt;&lt;/contributors&gt;&lt;titles&gt;&lt;title&gt;Public Involvement Forum&lt;/title&gt;&lt;/titles&gt;&lt;number&gt;3 December 2022&lt;/number&gt;&lt;reprint-edition&gt;not in file&lt;/reprint-edition&gt;&lt;dates&gt;&lt;year&gt;2019&lt;/year&gt;&lt;/dates&gt;&lt;pub-location&gt;London&lt;/pub-location&gt;&lt;publisher&gt;Cicely Saunders Institute of Palliative Care, Policy &amp;amp; Rehabilitation, King&amp;apos;s College London&lt;/publisher&gt;&lt;urls&gt;&lt;related-urls&gt;&lt;url&gt;https://www.csipublicinvolvement.co.uk/&lt;/url&gt;&lt;/related-urls&gt;&lt;/urls&gt;&lt;/record&gt;&lt;/Cite&gt;&lt;/EndNote&gt;</w:instrText>
      </w:r>
      <w:r w:rsidR="00C445FA">
        <w:rPr>
          <w:rFonts w:cstheme="minorHAnsi"/>
          <w:sz w:val="24"/>
          <w:szCs w:val="24"/>
        </w:rPr>
        <w:fldChar w:fldCharType="separate"/>
      </w:r>
      <w:r w:rsidR="00BC508B">
        <w:rPr>
          <w:rFonts w:cstheme="minorHAnsi"/>
          <w:noProof/>
          <w:sz w:val="24"/>
          <w:szCs w:val="24"/>
        </w:rPr>
        <w:t>(CSI 2019)</w:t>
      </w:r>
      <w:r w:rsidR="00C445FA">
        <w:rPr>
          <w:rFonts w:cstheme="minorHAnsi"/>
          <w:sz w:val="24"/>
          <w:szCs w:val="24"/>
        </w:rPr>
        <w:fldChar w:fldCharType="end"/>
      </w:r>
      <w:r w:rsidRPr="002D7535">
        <w:rPr>
          <w:rFonts w:cstheme="minorHAnsi"/>
          <w:b/>
          <w:bCs/>
          <w:sz w:val="24"/>
          <w:szCs w:val="24"/>
        </w:rPr>
        <w:t xml:space="preserve"> </w:t>
      </w:r>
      <w:bookmarkStart w:id="214" w:name="_Hlk138661116"/>
      <w:r w:rsidRPr="002D7535">
        <w:rPr>
          <w:rFonts w:cstheme="minorHAnsi"/>
          <w:sz w:val="24"/>
          <w:szCs w:val="24"/>
        </w:rPr>
        <w:t>(</w:t>
      </w:r>
      <w:bookmarkStart w:id="215" w:name="_Hlk152666488"/>
      <w:r w:rsidR="00D67A12">
        <w:rPr>
          <w:rFonts w:cstheme="minorHAnsi"/>
          <w:b/>
          <w:bCs/>
          <w:sz w:val="24"/>
          <w:szCs w:val="24"/>
        </w:rPr>
        <w:fldChar w:fldCharType="begin"/>
      </w:r>
      <w:r w:rsidR="00D67A12">
        <w:rPr>
          <w:rFonts w:cstheme="minorHAnsi"/>
          <w:b/>
          <w:bCs/>
          <w:sz w:val="24"/>
          <w:szCs w:val="24"/>
        </w:rPr>
        <w:instrText>HYPERLINK  \l "Vignette1"</w:instrText>
      </w:r>
      <w:r w:rsidR="00D67A12">
        <w:rPr>
          <w:rFonts w:cstheme="minorHAnsi"/>
          <w:b/>
          <w:bCs/>
          <w:sz w:val="24"/>
          <w:szCs w:val="24"/>
        </w:rPr>
      </w:r>
      <w:r w:rsidR="00D67A12">
        <w:rPr>
          <w:rFonts w:cstheme="minorHAnsi"/>
          <w:b/>
          <w:bCs/>
          <w:sz w:val="24"/>
          <w:szCs w:val="24"/>
        </w:rPr>
        <w:fldChar w:fldCharType="separate"/>
      </w:r>
      <w:r w:rsidRPr="00D67A12">
        <w:rPr>
          <w:rStyle w:val="Hyperlink"/>
          <w:rFonts w:cstheme="minorHAnsi"/>
          <w:b/>
          <w:bCs/>
          <w:sz w:val="24"/>
          <w:szCs w:val="24"/>
        </w:rPr>
        <w:t>Vignette 1. Co-producing an involvement strategy</w:t>
      </w:r>
      <w:bookmarkEnd w:id="215"/>
      <w:r w:rsidR="00D67A12">
        <w:rPr>
          <w:rFonts w:cstheme="minorHAnsi"/>
          <w:b/>
          <w:bCs/>
          <w:sz w:val="24"/>
          <w:szCs w:val="24"/>
        </w:rPr>
        <w:fldChar w:fldCharType="end"/>
      </w:r>
      <w:r w:rsidRPr="002D7535">
        <w:rPr>
          <w:rFonts w:cstheme="minorHAnsi"/>
          <w:sz w:val="24"/>
          <w:szCs w:val="24"/>
        </w:rPr>
        <w:t xml:space="preserve">). </w:t>
      </w:r>
      <w:bookmarkEnd w:id="214"/>
      <w:r w:rsidRPr="002D7535">
        <w:rPr>
          <w:rFonts w:cstheme="minorHAnsi"/>
          <w:sz w:val="24"/>
          <w:szCs w:val="24"/>
        </w:rPr>
        <w:t>They then came together in a joint workshop to discuss and review the contributions received and to draft the final strategy.</w:t>
      </w:r>
    </w:p>
    <w:p w14:paraId="42C0B844" w14:textId="77777777" w:rsidR="002D7535" w:rsidRPr="002D7535" w:rsidRDefault="002D7535" w:rsidP="002D7535">
      <w:pPr>
        <w:spacing w:after="0" w:line="240" w:lineRule="auto"/>
        <w:rPr>
          <w:rFonts w:cstheme="minorHAnsi"/>
          <w:sz w:val="24"/>
          <w:szCs w:val="24"/>
        </w:rPr>
      </w:pPr>
    </w:p>
    <w:p w14:paraId="7669F340" w14:textId="3AFA0EF8"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the other site, the coordinator initially led on developing the strategy </w:t>
      </w:r>
      <w:r w:rsidR="00C445FA">
        <w:rPr>
          <w:rFonts w:cstheme="minorHAnsi"/>
          <w:sz w:val="24"/>
          <w:szCs w:val="24"/>
        </w:rPr>
        <w:fldChar w:fldCharType="begin"/>
      </w:r>
      <w:r w:rsidR="00BC508B">
        <w:rPr>
          <w:rFonts w:cstheme="minorHAnsi"/>
          <w:sz w:val="24"/>
          <w:szCs w:val="24"/>
        </w:rPr>
        <w:instrText xml:space="preserve"> ADDIN EN.CITE &lt;EndNote&gt;&lt;Cite&gt;&lt;RecNum&gt;199417&lt;/RecNum&gt;&lt;DisplayText&gt;(ICAHR 2022b)&lt;/DisplayText&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ICAHR 2022b)</w:t>
      </w:r>
      <w:r w:rsidR="00C445FA">
        <w:rPr>
          <w:rFonts w:cstheme="minorHAnsi"/>
          <w:sz w:val="24"/>
          <w:szCs w:val="24"/>
        </w:rPr>
        <w:fldChar w:fldCharType="end"/>
      </w:r>
      <w:r w:rsidRPr="002D7535">
        <w:rPr>
          <w:rFonts w:cstheme="minorHAnsi"/>
          <w:sz w:val="24"/>
          <w:szCs w:val="24"/>
        </w:rPr>
        <w:t xml:space="preserve">, with some input from the Operational Involvement Group. The UK Standards for Public Involvement were used as a framework </w:t>
      </w:r>
      <w:r w:rsidR="00C445FA">
        <w:rPr>
          <w:rFonts w:cstheme="minorHAnsi"/>
          <w:sz w:val="24"/>
          <w:szCs w:val="24"/>
        </w:rPr>
        <w:fldChar w:fldCharType="begin"/>
      </w:r>
      <w:r w:rsidR="00BC508B">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cstheme="minorHAnsi"/>
          <w:sz w:val="24"/>
          <w:szCs w:val="24"/>
        </w:rPr>
        <w:fldChar w:fldCharType="separate"/>
      </w:r>
      <w:r w:rsidR="00BC508B">
        <w:rPr>
          <w:rFonts w:cstheme="minorHAnsi"/>
          <w:noProof/>
          <w:sz w:val="24"/>
          <w:szCs w:val="24"/>
        </w:rPr>
        <w:t>(NIHR et al. 2019)</w:t>
      </w:r>
      <w:r w:rsidR="00C445FA">
        <w:rPr>
          <w:rFonts w:cstheme="minorHAnsi"/>
          <w:sz w:val="24"/>
          <w:szCs w:val="24"/>
        </w:rPr>
        <w:fldChar w:fldCharType="end"/>
      </w:r>
      <w:r w:rsidRPr="002D7535">
        <w:rPr>
          <w:rFonts w:cstheme="minorHAnsi"/>
          <w:sz w:val="24"/>
          <w:szCs w:val="24"/>
        </w:rPr>
        <w:t>. They then aimed to involve both public members and a wider group of academics, as the coordinator described:</w:t>
      </w:r>
    </w:p>
    <w:p w14:paraId="59A5C354" w14:textId="77777777" w:rsidR="002D7535" w:rsidRPr="002D7535" w:rsidRDefault="002D7535" w:rsidP="002D7535">
      <w:pPr>
        <w:spacing w:after="0" w:line="240" w:lineRule="auto"/>
        <w:rPr>
          <w:rFonts w:cstheme="minorHAnsi"/>
          <w:sz w:val="24"/>
          <w:szCs w:val="24"/>
        </w:rPr>
      </w:pPr>
    </w:p>
    <w:p w14:paraId="474348B4"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want to have a series of conversations with people about all the different aspects of the Standards and what direction they feel we need to go in…There's quite a lot of ideas for how we can develop further –  it’s not practical to do everything at once is it? You've got to kind of prioritise a bit and plan over the next few years…</w:t>
      </w:r>
      <w:r w:rsidRPr="002D7535">
        <w:rPr>
          <w:rFonts w:cstheme="minorHAnsi"/>
          <w:sz w:val="24"/>
          <w:szCs w:val="24"/>
        </w:rPr>
        <w:t xml:space="preserve">What I would like to do is have a discussion with the members of the group about, I’ve kind of started this already, talking to them about what kind of group they want it to be, what they want it to feel like, how they want to work together. </w:t>
      </w:r>
      <w:r w:rsidRPr="002D7535">
        <w:rPr>
          <w:rFonts w:ascii="Calibri" w:hAnsi="Calibri" w:cs="Calibri"/>
          <w:sz w:val="24"/>
          <w:szCs w:val="24"/>
          <w:lang w:eastAsia="en-GB"/>
        </w:rPr>
        <w:t>(coordinator, 17)</w:t>
      </w:r>
    </w:p>
    <w:p w14:paraId="7B48FD66" w14:textId="77777777" w:rsidR="002D7535" w:rsidRPr="002D7535" w:rsidRDefault="002D7535" w:rsidP="002D7535">
      <w:pPr>
        <w:spacing w:after="0" w:line="240" w:lineRule="auto"/>
        <w:rPr>
          <w:rFonts w:cstheme="minorHAnsi"/>
          <w:sz w:val="24"/>
          <w:szCs w:val="24"/>
        </w:rPr>
      </w:pPr>
    </w:p>
    <w:p w14:paraId="3A2E345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both sites, public members had reviewed policies and other documents, providing feedback on them. These included commenting on an induction handbook; training materials on equality, diversity and inclusion; and resources on involvement in research such as a payment and expenses policy. Some public members had reviewed documents elsewhere so were familiar with this type of involvement. One public member commented how it suited their skills:</w:t>
      </w:r>
    </w:p>
    <w:p w14:paraId="199B5C1B" w14:textId="77777777" w:rsidR="002D7535" w:rsidRPr="002D7535" w:rsidRDefault="002D7535" w:rsidP="002D7535">
      <w:pPr>
        <w:ind w:left="720"/>
        <w:rPr>
          <w:rFonts w:cstheme="minorHAnsi"/>
          <w:sz w:val="24"/>
          <w:szCs w:val="24"/>
        </w:rPr>
      </w:pPr>
    </w:p>
    <w:p w14:paraId="78293180" w14:textId="77777777" w:rsidR="002D7535" w:rsidRPr="002D7535" w:rsidRDefault="002D7535" w:rsidP="002D7535">
      <w:pPr>
        <w:ind w:left="720"/>
        <w:rPr>
          <w:rFonts w:cstheme="minorHAnsi"/>
          <w:sz w:val="24"/>
          <w:szCs w:val="24"/>
        </w:rPr>
      </w:pPr>
      <w:r w:rsidRPr="002D7535">
        <w:rPr>
          <w:rFonts w:ascii="Calibri" w:hAnsi="Calibri" w:cs="Calibri"/>
          <w:sz w:val="24"/>
          <w:szCs w:val="24"/>
        </w:rPr>
        <w:t>I like reading and reviewing stuff and like I said, I almost have a PhD, so it does seem to be, erm, a strength for me to do things like that and I quite enjoy doing it as well, yeah. (public member, 16)</w:t>
      </w:r>
    </w:p>
    <w:p w14:paraId="5F5CF675" w14:textId="77777777" w:rsidR="002D7535" w:rsidRPr="002D7535" w:rsidRDefault="002D7535" w:rsidP="002D7535">
      <w:pPr>
        <w:rPr>
          <w:rFonts w:cstheme="minorHAnsi"/>
          <w:sz w:val="24"/>
          <w:szCs w:val="24"/>
        </w:rPr>
        <w:sectPr w:rsidR="002D7535" w:rsidRPr="002D7535" w:rsidSect="002F0A09">
          <w:pgSz w:w="11906" w:h="16838" w:code="9"/>
          <w:pgMar w:top="1134" w:right="1134" w:bottom="1134" w:left="1134" w:header="709" w:footer="709" w:gutter="0"/>
          <w:cols w:space="708"/>
          <w:docGrid w:linePitch="360"/>
        </w:sectPr>
      </w:pPr>
    </w:p>
    <w:p w14:paraId="0C67C332" w14:textId="0F8FD12D" w:rsidR="002D7535" w:rsidRPr="002D7535" w:rsidRDefault="002D7535" w:rsidP="002D7535">
      <w:pPr>
        <w:spacing w:after="0" w:line="240" w:lineRule="auto"/>
        <w:rPr>
          <w:b/>
          <w:bCs/>
          <w:sz w:val="24"/>
          <w:szCs w:val="24"/>
        </w:rPr>
      </w:pPr>
      <w:bookmarkStart w:id="216" w:name="Vignette1"/>
      <w:bookmarkEnd w:id="216"/>
      <w:r w:rsidRPr="002D7535">
        <w:rPr>
          <w:b/>
          <w:bCs/>
          <w:sz w:val="24"/>
          <w:szCs w:val="24"/>
        </w:rPr>
        <w:lastRenderedPageBreak/>
        <w:t xml:space="preserve">Vignette 1. Co-producing an involvement strategy, Cicely Saunders Institute </w:t>
      </w:r>
    </w:p>
    <w:p w14:paraId="03B7FCBB" w14:textId="1B587125" w:rsidR="002D7535" w:rsidRPr="002D7535" w:rsidRDefault="005118F2" w:rsidP="002D7535">
      <w:pPr>
        <w:spacing w:after="0" w:line="240" w:lineRule="auto"/>
        <w:rPr>
          <w:b/>
          <w:bCs/>
          <w:sz w:val="24"/>
          <w:szCs w:val="24"/>
        </w:rPr>
      </w:pPr>
      <w:r w:rsidRPr="002D7535">
        <w:rPr>
          <w:noProof/>
          <w:sz w:val="24"/>
          <w:szCs w:val="24"/>
          <w14:ligatures w14:val="standardContextual"/>
        </w:rPr>
        <mc:AlternateContent>
          <mc:Choice Requires="wpg">
            <w:drawing>
              <wp:anchor distT="0" distB="0" distL="114300" distR="114300" simplePos="0" relativeHeight="251755520" behindDoc="0" locked="0" layoutInCell="1" allowOverlap="1" wp14:anchorId="62F092B8" wp14:editId="5093758F">
                <wp:simplePos x="0" y="0"/>
                <wp:positionH relativeFrom="column">
                  <wp:posOffset>3653790</wp:posOffset>
                </wp:positionH>
                <wp:positionV relativeFrom="paragraph">
                  <wp:posOffset>118745</wp:posOffset>
                </wp:positionV>
                <wp:extent cx="2825750" cy="2419350"/>
                <wp:effectExtent l="0" t="95250" r="0" b="0"/>
                <wp:wrapSquare wrapText="bothSides"/>
                <wp:docPr id="942457452" name="Group 8"/>
                <wp:cNvGraphicFramePr/>
                <a:graphic xmlns:a="http://schemas.openxmlformats.org/drawingml/2006/main">
                  <a:graphicData uri="http://schemas.microsoft.com/office/word/2010/wordprocessingGroup">
                    <wpg:wgp>
                      <wpg:cNvGrpSpPr/>
                      <wpg:grpSpPr>
                        <a:xfrm>
                          <a:off x="0" y="0"/>
                          <a:ext cx="2825750" cy="2419350"/>
                          <a:chOff x="0" y="0"/>
                          <a:chExt cx="2827020" cy="2421189"/>
                        </a:xfrm>
                      </wpg:grpSpPr>
                      <pic:pic xmlns:pic="http://schemas.openxmlformats.org/drawingml/2006/picture">
                        <pic:nvPicPr>
                          <pic:cNvPr id="1630003865" name="Picture 4" descr="A close-up of a document&#10;&#10;Description automatically generated with medium confidence"/>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rot="20950157">
                            <a:off x="297180" y="0"/>
                            <a:ext cx="1126490" cy="1598295"/>
                          </a:xfrm>
                          <a:prstGeom prst="rect">
                            <a:avLst/>
                          </a:prstGeom>
                        </pic:spPr>
                      </pic:pic>
                      <pic:pic xmlns:pic="http://schemas.openxmlformats.org/drawingml/2006/picture">
                        <pic:nvPicPr>
                          <pic:cNvPr id="979399734" name="Picture 5" descr="A picture containing text, cloud, screenshot, sky&#10;&#10;Description automatically generated"/>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rot="904520">
                            <a:off x="1143000" y="91440"/>
                            <a:ext cx="1130300" cy="1598295"/>
                          </a:xfrm>
                          <a:prstGeom prst="rect">
                            <a:avLst/>
                          </a:prstGeom>
                        </pic:spPr>
                      </pic:pic>
                      <wps:wsp>
                        <wps:cNvPr id="1884071162" name="Text Box 7"/>
                        <wps:cNvSpPr txBox="1"/>
                        <wps:spPr>
                          <a:xfrm>
                            <a:off x="0" y="1809270"/>
                            <a:ext cx="2827020" cy="611919"/>
                          </a:xfrm>
                          <a:prstGeom prst="rect">
                            <a:avLst/>
                          </a:prstGeom>
                          <a:solidFill>
                            <a:sysClr val="window" lastClr="FFFFFF"/>
                          </a:solidFill>
                          <a:ln w="6350">
                            <a:noFill/>
                          </a:ln>
                        </wps:spPr>
                        <wps:txbx>
                          <w:txbxContent>
                            <w:p w14:paraId="2B082DC5" w14:textId="2324F581" w:rsidR="002D7535" w:rsidRPr="00C3378B" w:rsidRDefault="002D7535" w:rsidP="002D7535">
                              <w:pPr>
                                <w:rPr>
                                  <w:b/>
                                  <w:bCs/>
                                  <w:sz w:val="20"/>
                                  <w:szCs w:val="20"/>
                                </w:rPr>
                              </w:pPr>
                              <w:bookmarkStart w:id="217" w:name="Figure9"/>
                              <w:bookmarkStart w:id="218" w:name="_Hlk138503037"/>
                              <w:bookmarkStart w:id="219" w:name="_Hlk138503038"/>
                              <w:bookmarkEnd w:id="217"/>
                              <w:r w:rsidRPr="00C3378B">
                                <w:rPr>
                                  <w:b/>
                                  <w:bCs/>
                                  <w:sz w:val="20"/>
                                  <w:szCs w:val="20"/>
                                </w:rPr>
                                <w:t>Figure</w:t>
                              </w:r>
                              <w:r>
                                <w:rPr>
                                  <w:b/>
                                  <w:bCs/>
                                  <w:sz w:val="20"/>
                                  <w:szCs w:val="20"/>
                                </w:rPr>
                                <w:t xml:space="preserve"> 9.</w:t>
                              </w:r>
                              <w:r w:rsidRPr="00C3378B">
                                <w:rPr>
                                  <w:b/>
                                  <w:bCs/>
                                  <w:sz w:val="20"/>
                                  <w:szCs w:val="20"/>
                                </w:rPr>
                                <w:t xml:space="preserve"> Involvement strategies </w:t>
                              </w:r>
                              <w:bookmarkEnd w:id="218"/>
                              <w:bookmarkEnd w:id="219"/>
                              <w:r w:rsidR="00C445FA">
                                <w:rPr>
                                  <w:b/>
                                  <w:bCs/>
                                  <w:sz w:val="20"/>
                                  <w:szCs w:val="20"/>
                                </w:rPr>
                                <w:fldChar w:fldCharType="begin"/>
                              </w:r>
                              <w:r w:rsidR="00BC508B">
                                <w:rPr>
                                  <w:b/>
                                  <w:bCs/>
                                  <w:sz w:val="20"/>
                                  <w:szCs w:val="20"/>
                                </w:rPr>
                                <w:instrText xml:space="preserve"> ADDIN EN.CITE &lt;EndNote&gt;&lt;Cite&gt;&lt;RecNum&gt;199416&lt;/RecNum&gt;&lt;DisplayText&gt;(CSI 2017c; 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Cite&gt;&lt;RecNum&gt;199463&lt;/RecNum&gt;&lt;record&gt;&lt;rec-number&gt;199463&lt;/rec-number&gt;&lt;foreign-keys&gt;&lt;key app="EN" db-id="eda99esr9arp52e20v2pftz4rp5s9x0evef5" timestamp="1687600574"&gt;199463&lt;/key&gt;&lt;/foreign-keys&gt;&lt;ref-type name="Report"&gt;27&lt;/ref-type&gt;&lt;contributors&gt;&lt;authors&gt;&lt;author&gt;CSI&lt;/author&gt;&lt;/authors&gt;&lt;tertiary-authors&gt;&lt;author&gt;King&amp;apos;s College London&lt;/author&gt;&lt;/tertiary-authors&gt;&lt;/contributors&gt;&lt;titles&gt;&lt;title&gt;PPI Strategy 2017 – 2020&lt;/title&gt;&lt;/titles&gt;&lt;reprint-edition&gt;in file&lt;/reprint-edition&gt;&lt;dates&gt;&lt;year&gt;2017&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17c; CSI 2021b)</w:t>
                              </w:r>
                              <w:r w:rsidR="00C445FA">
                                <w:rPr>
                                  <w:b/>
                                  <w:bCs/>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F092B8" id="Group 8" o:spid="_x0000_s1106" style="position:absolute;margin-left:287.7pt;margin-top:9.35pt;width:222.5pt;height:190.5pt;z-index:251755520;mso-position-horizontal-relative:text;mso-position-vertical-relative:text;mso-width-relative:margin;mso-height-relative:margin" coordsize="28270,242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Y42U8BAAAbwsAAA4AAABkcnMvZTJvRG9jLnhtbNRWXW/bNhR9H7D/&#10;QGjAnppYkj/lxSm8ZAkKBG2wpOgzTVEWEYnkSCqy9+t3SMlfSYE1BfrQAJEvv+89PDz3Xrzf1BV5&#10;5sYKJRdRch5HhEumciHXi+jz483ZLCLWUZnTSkm+iLbcRu8vf/3lotVznqpSVTk3BJtIO2/1Iiqd&#10;0/PBwLKS19SeK80lBgtlaurQNOtBbmiL3etqkMbxZNAqk2ujGLcWvdfdYHQZ9i8KztynorDckWoR&#10;wTcXviZ8V/47uLyg87WhuhSsd4N+hxc1FRKH7re6po6SxohXW9WCGWVV4c6ZqgeqKATjIQZEk8Qv&#10;ork1qtEhlvW8Xes9TID2BU7fvS37+Hxr9IO+N0Ci1WtgEVo+lk1hav8LL8kmQLbdQ8Y3jjB0prN0&#10;PB0DWYaxdJRkQzQCqKwE8q/WsfKvw8ppnO5Xpkkyy/zKwe7gwYk7WrA5/nsMYL3C4P+5glWuMTzq&#10;N6m/aY+amqdGn+G6NHViJSrhtoF6uBjvlHy+F+zedA3AeW+IyPEUJsM4joezyTgiktagPqb508ko&#10;Ijm3DCRcElYpy88aTVRBKMkVa2ou3e+/bZZ/hM+1nyi0w+sitHEKr0AwWlVbsuaSG+p4TlrhSlLz&#10;XDQ1YUoWIscL5B5K7573qPOPevzuFHuyRKqrkso1X1qNFwJnA/Cn0we+eRLcqhL6RlSV54S3exgR&#10;yAs2fuUmOqZf9wF2T9fwCuEoaUuhbUTMnNcrDujMhzwBoSAbDrBpI6TrKGWd4Y6V/vwCfvwN3zvC&#10;7AeC0wc/fQgW3N6xmRiFaNM4G8fJeIoL3JM7zabJDGR8zfAkSSejrOdpMs5maTY+4SlwNdbdclUT&#10;b8B/+BX2ps93tvdwNwX8PjgVTDS7m4Lx07A7m2bDLJsOweVTcoPte3IjoEB4kNJBHyHPxEE33nnW&#10;N/k7AmpzjttX6LJP2zex/uemd/oj6Z3FozF09YjcSTLyYhTYnSWjUa/QOw1PkmGM8U7DfxTDW40E&#10;b3eagdYr1XhTDnsoqeaI0W97JLqz2SieJskEAHe8fPRB/qk2ZOoZ08/26Y64Dbp76fP9xzpxhF2H&#10;GrQhS6cvcEPuO2SwSZJkyWkCe6Mw0LlVlch3Cmu39qoy5JmickHBk6s2IhW1Dp2L6Cb89TJ0sqyS&#10;pF1EE5+GfRRS+f06lawk1OcQqrfcZrUJ6arL2r5rpfIt4AlKieCtZjcCsnaHo++pQXGEThR87hM+&#10;RaVwmOqtiJTK/Pu1fj8f943RiLQothaR/aehPhNXHySY0JGSuNAYjae+LDDHI6vjEdnUVwqoIEnA&#10;u2D6+a7amYVR9RfUhUt/KoaoZDh7EbmdeeXQwgDqSsaXy2B3Cf5OPmiUBUkAz4v24+YLNbpXdi9f&#10;H9WOe3T+QuC7uR3sS2TrQgT1P6Da4493EKxQ1cE6KRuP22HWoU6+/A8AAP//AwBQSwMECgAAAAAA&#10;AAAhAABPiDcoUwAAKFMAABUAAABkcnMvbWVkaWEvaW1hZ2UxLmpwZWf/2P/gABBKRklGAAEBAQDc&#10;ANwAAP/bAEMAAgEBAQEBAgEBAQICAgICBAMCAgICBQQEAwQGBQYGBgUGBgYHCQgGBwkHBgYICwgJ&#10;CgoKCgoGCAsMCwoMCQoKCv/bAEMBAgICAgICBQMDBQoHBgcKCgoKCgoKCgoKCgoKCgoKCgoKCgoK&#10;CgoKCgoKCgoKCgoKCgoKCgoKCgoKCgoKCgoKCv/AABEIAYEBD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Rn&#10;RPvuF+ppa8r/AG5dL0/Vv2NPirb6lZxTxp8O9ZlRZowwWRLGZ0cZ/iV1VgeoIBHIrOtUdGjKaV7J&#10;v7jsy/CrHY+lhnLl55Rje17czSva6va+11fuepefCRnzV9PvUguLcjInT/voV8VfsZ+MPg1+1x8J&#10;/CP7KWqixj0bwB4H8M3nijwbquktDc+Ibs2ltcxymKaMKdOjlMUhdNz3MpQsY7bab/0b9r7wCdKS&#10;STw1oOnafo0HwR8XeGLDdeWtjbJfXraUthZp5roqb/s0qr/Au0Aldyg8VPHSq4f20EnHTZ31vZ9N&#10;l38npbV+9iuG44LNnl2IqShUTnfmhZcqjzU3rL4qnRLRJxtKTbivpDzYgcGReenzUebETgSL/wB9&#10;V8s+L/hH8XPhn8MfFvw6+Hfj7TbX4dz+CtTvfAni3WNc+zXHgm8e2eJLLz+rWQWfzIJgd9ssUkZJ&#10;XyMdBd/DDw/8cvF3w5k0z4M+B7j4deF9Jv2/s2+0SCW68PatbbLRNOiktrtrdQjGVJI0iniil03G&#10;d/lNHccVVk2nCz0/HTR22W9+3bW3HWyjCU4xnDEKUXza2s0ox5kpJyVpv4eW/wASdm04uX0Mssbn&#10;akisR1AbpTq8V/Zv+H/xE+Gfie18O29pet4KPhCEWkPia1tBq2gXCPGIdK+0WrlbuCOJpMs/mMrr&#10;n7TceafL9qrpo1JVKfNKNn2Z5uOwtPCYh06dRTj0a/VdH3Wvk2rNlGaKr6na3N3beTa38lq275po&#10;lUsB7bgV/MHjP1GknZXSucZYzjrRmvG/Dnxf+APxC1nwz4a8J/GfXPtHjTwanizwpeR3F2lvq+ku&#10;9sguYZ5E8ljuvLXMIYSgXEZKBWUmv4b/AGlP2ZJLHxFe6B+1PHrFv4VvJLbWYbXUo72Rpo9ObUmi&#10;gWONpLp/siyS7bfexEEyj54ZFTkVbF81nS07qS/Wx0OnQ5bqf3r/AIc9soyPWvJ7z9of9lmx0u6v&#10;Yf2sPCek29pplrqmozHxtYMsFlcrF9nuXaZ3CRSiaFklyFkMyEM28E07/wCK37MuhQT6rr37Xmnw&#10;2dve2tpdXF54+tY4UurmMyW8DMHXbJJGDIiZBZPmXK051sVF2jSv/wBvJL/P8CYwotXlO3y/pfie&#10;yZorl/hzrXgzxXYDxB8OPiZB4i0rdsM1nq0d9DvKK4xKpZs7WRgCxG1gccg11FdFOU5RvJWf3mck&#10;k9HcKKKKskKKKKACiiigAooooAKKKKACiiigAooooAKKKKACiiigAryz9teO8vv2W/G3h208Q+F9&#10;HGueH7nSJtW8Za8dN0+yW8jNt5rzCKXkGUbU2je21dy7s16nXE/tD6F4z8S/Ci+0b4f2Wl3GrSXN&#10;pJaw61qEtrbP5dzFI4aWKCZ1+RGxiNsnAOASRjiouWHml2f5HoZTWWHzShUbS5Zxd3srSTu/Q+c/&#10;GH7KGs+GfgT8NfFmr+P/AAh8PfjB8L/D1tpHhfxhD4hc6fqltZ2p8y0vGlhhaS2liimlePYzQjzG&#10;VmXzA/fW/ifx9H4s1/4seNvEXwvPibwn4Htra60P/hN5PsPhuOWaa4ub+4uGtVkijuYYrZ9skQCj&#10;T8K5Du43NU0H44aj8TLL4ux+EPCzahpukahosOjv4kvGgktbg2lwt2Lj7BmGTz7XynhETBo2SXzc&#10;xCF/LPF37CXi3Vvgvrfgfwv42s9K8UWWm3On+FvE0KzeRf2N1p8MF3pd5beX+5si6FYo1ec26x28&#10;iktGUfy1RVKfNSXa6va7Ssnb+b7tlfo19ZPNI5lRVLH1VfVp8rbipzcpQUk3L2aaTsm2vaT5Vbnj&#10;LoZNC8dXl3deDvB/xp+H8s0fiq+g0nS7jxDKzNcwRT3djZtDb+WIhbNHpmbOJRi3tbl5Gma7crzf&#10;jXxb4p+E4j0aXx5JqiWN3qs9wNF8X3EyaZoFhcJCv72VNiagH/swytqEr2ztFqAklijlmEvdf8KW&#10;+K3iLXPFWj+IYdBsdD174qaZ4ss9T0/Urm6u44tPl0qSKB7d7WJVab+zWDMJmEXmjAl28zaV8Evi&#10;L4Z8BeAvAWm2+i3ifC+2VdEuLjVLmFtb8vSrjTVF0Psr/ZdyXLTMymf54wuCGLAlTn0XTe/mtLem&#10;t/luZ0cXg4crqSUrPWNrX9xtPmWifNaFrXS1+HRdb8CvBHiDw74o1zV/HvxFutW1a81C+udMsF8T&#10;SXFtb6VNMgtStt5cSxkQ28CciXa6yssrNcTtJ6jXB/B34dTfDPUtU8O+H9aDeExHE/hvRJLdg+jZ&#10;Z/OtonPW0H7swxEEw5kjUiEQxRd5Xp4fSkrq34/j1/Puk9D5TMJU5YqThLmWjTty7q9uXo1ezSuk&#10;72bVmyg8jBoqvqN+mm2/2mWCaRQcN5ELSMPfaoJP4A/lk1tKSirs4j5B134d/Bz4P/Fz4fxeHP2K&#10;fEnia78O65rWneGfFWlnVfsfhK1OkrfyJZRu062FjKbWx0uCCJo7YebeQIsUTSQXG1o+ofDT9nTw&#10;bpnxa8Pfsk/FKLUPGWpXWmNZRy6trWtWVxc2EUbS6l5b3L28bnQ7K2+1xvLHGz28pdUlllHttr4p&#10;8GeGNG/skfFrUZds25J5nFzOnqhJjYkFsk7skE4G1QFGjbeNND8Qxv8A2L4t1JVkZwtzBpjFYsoV&#10;zl4io2t8+W4z1yvyjl/tDAuXKqsb9uZX/M2eFxKjzODt6M8F1v8AY2/ZN8ZPqtzrP7OOqTSfEfW7&#10;OLxFd2+ua7a3N62mRyyWMt4yFJIo8xtM/mbFe4kR2E0zBzz/AMA/D/w4+PXxU0y78Pfs2/FXwN4b&#10;8S2eueLfEf8Awk154o0O6i1/zNKWLzY2uIoYpXF7qcRjCuHGnq0LmBEZ/pq5urK30eztLT4h6tJ9&#10;ltY45Lywgju5JxsQiSUiKQBmHOQFBEhP90ijffETwFrWk3Hh4/ES9t5LiGWE3kMTwzQllxuVtgCs&#10;ueDjggZzTqY7BU5WnVivWSX5sIYfEVFeEG/RNmt8N/hB4C+E0muz+CNMuoZvE2tf2tr11fatc3k1&#10;5efZoLUStJcSO3EFtbxBQQqrEoAGK6auc8BXmnQaeui6f4n1DXPLYltSvPnJ6ZBkVVQnJztHIzgA&#10;KOOjrenUp1I80Gmu61M5RlGVpKwUUUVZIUUUUAFFFFABRRRQAUUUUAFFFFABRRRQAUUUUAFFFFAB&#10;Wb4v8GeDviF4euPCPj7wnpuuaTdbPtWl6xYx3NvNtcOu6OQFWwyqwyOCoI5ArSopNKSsyozlTkpR&#10;dmtU1umebD9jX9kADaP2U/ht/wCELp//AMZob9jT9kBxtf8AZT+GxHofAun/APxmvSa891P9qL4P&#10;ad468T/De2vfEGq6t4M0OXVPEyeHPBOrapBYiOGKc2TXFnaywtqLQTwTJpqub2SKeKRIGSRGbL6v&#10;Q/kX3I7v7WzT/n/P/wACl/mQ/wDDG37IPX/hlT4b/wDhDaf/APGaaf2NP2Pydx/ZS+GuR0P/AAgu&#10;n8f+Qa9IE8LMUWVSynDLu6Gq1hrml6nd31hZXQabTrpbe8j2keXIY0lA565SRDkZHOOoIB9XofyL&#10;7kH9rZr/ANBE/wDwOX+Zi/D34MfB74SNdv8ACn4T+GvDLah5Yvj4e0G3svtOzds8zyUXft3tjOcb&#10;mx1NdLXPWHxO8Naj8RtR+FsFhr6alpenw3t1dXPhPUIdNeOQ4VYtRkgFnPKD96GKZ5EHLKorfWWJ&#10;xuSRSD3DVpGMYq0VY46tarXqOdSTk31bu/vY6imtNEv3pVHflv8APrQ00Kbg8qrtGWy3QetUZilE&#10;PVB+VLtX+7XO/Fb4r/D/AOCPwu8TfGf4neIV03w14O8P3ut+JNSFvJP9jsLSB57iby4VeR9kcbtt&#10;RWZsYUEkA9As0TMVWVSV4IDdKACOCCFSsUKqCxYhVAySck/Unmjy067F/KuP8WftB/BbwRBqt74n&#10;+I+m29r4fvZrXxTfrKZLbw7JDph1WQ6nMgMemxrY7JzJdNEm2aD5szxB9/xb408HeAfC2peOfHXi&#10;vTdF0XR7Ga91bWNWvo7e1sraGMySzzSyEJHGiKzs7EKqqSSAM0WA0wAOgopqTRSY2ODuXcB3x606&#10;gAooooAKKKKACiiigAooooAKKKKACiiigAooooAKK8V/a8/aU8S/s9eMvgp4e0LTPtFt8Tfiw/hD&#10;VJIfDd7qlxbRv4d1u/gmihtDvAF3p9qJZXBiit2uHkMSqZovEvjH/wAFM/j98IZ/h58KfFH7O+i6&#10;T8Q/GmjeC9Rura41y4vtN0+W88W6B4d8QabLcw26QfabWbXYUha2nuuVklnihRbeO9APteivkP4d&#10;/wDBUXXPE/xTt/hhqP7L3jTUFfxvreg3mveFfDeqajaQCHxxqvhiyk823s5LaJUj0qa+vnvLi0Fv&#10;C0ZgF4XdIffvhZ4/+Nvj7wdofjDxN8GdJ8Ntq7tc3GkXnjA3F3p9hIwa383ybRoGvPKOZoIpXhil&#10;BSO5uExMQDvqK+Y/2kP+Cjtv+z3+0DpfwDX4ULr0/iSDQ5vDer2esXEVrILrxlovha/juJmsjDHN&#10;az65azLDBLcyOsUqzrZbrZ7jzXx7/wAFO/iT8Q9KsvCnwf8AA8HhnXPDnxG8D6P8UNSn1dbqOze/&#10;+KD+Drux0xZbMjUIJm0bX1N1KtnLHC9nKkXmyyJaAH3NXzz+2P8ABv8Aaz/aL+DPxu/Zg8P2vw7/&#10;AOEV+I/wn13RPCfia81m/tNQ0vUb7S2sktLuzW1njuIBM8twb6OeJ1SVYBZOYTcT+Z/Hb/go78ff&#10;hLqv7Qet+DvgtZ+KNF/Z58WXlz4shezu9PRvDEXw0HiOJk1GQm3kvpNbaCzdIFnkgtbqGSS1Css7&#10;Z/7Q/wDwU88f/CH9rfxp4f0fwOt14I+DHgPxxqnxD0l9Sjjm1eHSNO+H+tNqFo/2V2FzBY+JNQhi&#10;s3kihuJlXzZ4QyPEAWPjz/wTd8QfETT/ABZB4U/ZL/ZvjkvviRF4kvtumRWa/EuAxaogj14TaLfR&#10;211avqSzrdPHqn2maCZxHYm5Bt+61/8AYs1iP42+BtM06XT9Y8Hb9On+IV14os7q91rWovDg0y68&#10;Nzya0twk5vLTWLd7nyp1niuY7y/Z9r8Scz+x1+2/+0b8aPiT8Rvg2/gbSvE2o+E/FWoGz1O+1RdL&#10;ii01/iF440VVmMVvKcWuneGIFi2RO9xPKiytGryXMfSfGr9uv4rfDH9uWP8AZF8HfCjQfEba/oHh&#10;/wD4RVtQ1ybTCmqX2l+PtRf7VcLDc/6Of+EQtIBsg3xfbJpT52xISAL+0z+yx8dviVcfEy8+DvgH&#10;4c6TceINW8J31n/buvtfWfjCTTb6yubifUrC60e4tdKv0gtTZQahCl/M8YtJJQDp9nHD7F8P/CXx&#10;C+Gmr+H/AIS+EPA/g+x+Gfh/wfBZ2t9Z3xt76G4g/cQ2EOl29lFaQ2ogCOJo5lCFPJW0CkSp4rpn&#10;/BVf4aeLvgl4V+L/AIJ+EvizzPHDeHP+EX03xFpc9jDcprp8OxafK17HFNbiNbnxTpMM5R3ZfK1I&#10;wLdtYvG+B4D/AOCi3jK3/aY8baR8XfBmrQ+HdE+FujTz+GfB9kfEP9l+ILbUPHservDPZW/nXNvP&#10;H4XEcDTCGQulrEbWC5upYFAPRvij+xd4Gs/EPhnXvgf+y38IbiO38ev4j1rS/EFhHYWdlrExt8+L&#10;Iorewm+3azbC22RFzbSSJcSr9sg/i8f+Jn/BMvx/8TvHPjTQ/G3gD4b+KfDfirx7p+vXni7xXf21&#10;xq2r6efFmi6te6JeWa6AHa1XTtNTTohLqVyksem6ekkSKFNt0Gk/8FYLzxBrnirw/oX7KXi6b+yf&#10;FNx4V8P65Na39vol3rkPiey8Km3utTmsEtYo5NUu2kRrJ9QlFjZ3M0sENzGLBu4+KH7dniD4KaVq&#10;dn8V/gnJpPiW+1hdK+G3h2yuNU1yTxLcm11GdTKui6Xe3FnG66RqM6MsFwRaJBJMsE8klnAAeWXH&#10;/BOj41H4J/tWfs/+DfDHw38I+Ffid8LdQ8G/BXSdP1d7s6PFPFrnyXVwuk289np3n6ok0Omh7+Ow&#10;aa9S2kEDw28fMa9/wSY+J3h651bxr8NfCnw9k8Ra1r3xC1/WZrTxLNoM2q61qPxF0nxN4W1S5vE0&#10;i9W4uNKtLB9ourW5iEypbeXNazSsPR9R/wCCoutXE2sWum/AG60dV8TXnhXQW8TX00N+mtj4e2fj&#10;a1S/0826tawm2kv7Wcec00M1pABG4uZDab//AAUM/bB8a/szeAb+78FSyWfjLw98D/H3xPtbBrWG&#10;80bVF8PaZbxHTb138u48lrzWbC4VrcwyuLFlaSNHZHAPmb4yf8EG9Q+IHw2+JXwk8NfDn4DaPZ+N&#10;tch1u11LQfCjaVax3i/Da/8ADEUK6WlvMtrb2mszRatagXU7J9tusbJYRJddf+1L/wAEnfjZ+1F8&#10;LNQ+CR0D4S+DfC2oatJrWm6PpM1zdW3hq4m+F2oeD0sLWD7DDHLDYX7WF3b3AFuXhLAQW0lrH9p7&#10;v4hft5ftb6R+0JD8K/AX7Pv2+z8ZeBfFniP4NabqHhvULTUPE50rTvCFzbQX5lK/8I+s91q2uWDy&#10;6jDbiGWCyyNzrHc/QfwR8R/FPxzrviDx34m8V2MmgvdahoukeG7PSfKexutM1zVrWS8NwXZpjc24&#10;sVMZCrE9m7rkXBWMA4X4Hfsqal8OPjhovj4/A34f+F9Ls/AqJu8HaxAkmkao8FjZzaRbxQ6HaSXe&#10;lpa6fZxpPPdLuFhZqbBDbQSQ/QlfI/xb/b6+M3wC8L+J/HnjT4XxX8HhH4L+LvHXiDwvq2jT6FqN&#10;ncaLo3h+8GmpdJPfWd95k2pXSvdWjy28RdYFkllspzP6d4e/aX+I+u/EvxX8Hf8AhAfCcmv+F9Aa&#10;9uzoviTV76ytLo3LNHY3l7/Y0dra3LadNpt79lMzXWL04gNukV7OAe1UV8ea7/wVs0zTr/xVb6V+&#10;zv4jutP0PVv+EbsfFV1Z6nYaAfE6+K7fwrLYXep3WnR20dsNRu45FurJ7+T7La6hJJbwy28Vvc+3&#10;+Hf2jdQufilafB3xH4c8PSa9qV7Fc2uneFfGkWo3Fn4dl0+eaLXL2CaG2lt7eS+tLiwTy0nVpPJb&#10;eN8iwgHqlFfL/wC0x+3fe/sx/s86/wDtIeJ/FfgfVI9K1rxouh+FfDs1zqK+IBoOia7fNo41OMKm&#10;n6hnQ7ia4llt5IrZoJ7EJNKI7l8X9qj/AIKbeO/2SNA8ZeLviL+zNaXOl+GLfXbHT5tN8db5NV1z&#10;TvCV94tEIQ2Q8nT5NMsniN47eel7uiFlJAFvHAPrqivkX42/8FWNP+DvxG+KvgEfA6bUh8IdL8Qa&#10;94iu/wDhIhCbrQtD0Xwjq+pzWyeQ2688jxWiW9q7JFNJYsJLm3WUMn1V4Y1u/wDEGmSahqPha/0e&#10;RdQu7dbTUngaSSOG4kijuB5Eki+XMiLPGCwcRyoJEjkDxqAaFFFFABRRRQAUUUUAFFFFAGdrfhDw&#10;p4l1PR9a8ReGrC+vPD+oNf6DdXlokkmnXTW01q08DMCYpDb3NxCXXDGOeRM7XYHC1X4AfArXfGP/&#10;AAsTW/gx4VvNf2Kn9tXXh+2kuwouba6A81kL8XFnZz9f9baQP96JCvXUUAcbafs6/ACwvbzUtP8A&#10;gj4Tt7jUL63vdQmt/DttG11cwalcarBPIVQb5I9Ru7q9V2yy3NzLMCJJGY7Wu/DvwB4ol0WbxN4H&#10;0jUn8Nakmo+HGv8ATYpjpV4kMkC3NtvU+RKIZpoxIm1gksi5wzA7FFAHG6t+zt8ANf8AFiePde+B&#10;3hG+1yNo2j1m88N2st0rJeWt8hErIXBW7sbK5Xn5ZrSCQYeJGWrcfst/s0XmpJrF3+z34Jluo9dg&#10;1uO4k8L2jOmpQ311qEN6CY+LiO9vr66WX76z3lxKCHmkZu8ooAwb74VfDDU9M8UaJqXw40G4svGz&#10;O3jOzuNIheLXi9nFZOb1CpW63WkENufMDZhhjjPyqqjy2Twb/wAE3PAf7Qdn8Ip/DXwT0b4reKrj&#10;U/Een+F5LXSLfxBrEt8A+o6lHbEC5uGuBpitPOFYy/2eDIzeR8vuFeB+LP2O9b+IP7bGqftD+L/H&#10;9x/whcng3wlZR+Bbe3sZbfV9V0XVtZ1KC6vPtFm88f2ae8sZ7Zra5hJmhk81WVUDAFz4a+Bv+Cb3&#10;7VXhzVfHHwd8KfBP4kaPdaheWOtat4Zs9I1i1lu5l1CW6gmkgEiGWRde1V5UY7nXWbwuCLuXzN/T&#10;/Ff7FvxA+M0Ws6X4n+GGufELT9Rjsbe6gvtOutZtbu1XXbWOBWDNNHLEqeJYQgwyBdWQAYuhW98E&#10;vhd4s+FPhq40bxt8dfFPxG1C4vTN/wAJD4wsdIgvI4tihbbGlWNlAY0YOy5iL5lbLEYA8Kuv2Uf2&#10;n/Ef7SHwv+KniHxjYL4P8I+LrXxdqHgu+8XTat/ZGqXPh3xhp+r2+nXU2nxXFxbG51vSzALmVUWG&#10;3mSGCyjhhgkAPdLb9nL9nvT9Fh8PWfwO8IQafa6Vo+mW9lF4dtlhhsdJne40u2RQmFhs5neW3jAC&#10;wOzNGEJJosP2c/2etP8AOl0z4HeD4ftl1ZXd00Hhy1Xz57TUp9VtJnwnzvDqN1c30bHJS5uJZ1Ik&#10;dnPkv7MHwb/a0+D2g/Cn4efGXUrHxonh/wCGPh3T/GPixvHeqyXUniG1sdRi1a8l+0k/2mlxPPYG&#10;FJIoSQLqeeTzLaxgbC/bp+Fn7T2rfs5/HTWPB/xP8cNrcfh/xJr/AMIV+H9xLaTaRIPBn9lwaTKl&#10;l/peoSPqM17qUHlxyOs/2cgq9vAjAHvrfs/fAZ7+21V/gn4Ra6s766vLO4Phu13wXNzqMGqXEyHZ&#10;lJJdQtba8kcYZ7m3hmYmSNGGH8QPiX+yDeapr3hj4o/ET4cvfeF7Vda8T2GuazYedo8OjtZ6oL25&#10;SV91ulk15p94JnCi3N1bTZTzY2Pz78KIv24/ix8QPC/gL49xw6Nq1jrEkHxc13wfF4o0XS9Vi0W5&#10;07VtKuvDzTNNarbzNqX9m6hFcm2n1FY74RNNBp4jr1b47fBr9qn4oeLtU8U+D/i1b+G7Hw/NpL+B&#10;fDWk6vcQw6+1tqem6peNrFwsW63FyLF9LjjgSZYLa6vJ5TeG7WztADptL0P9i/Vo9HudD0v4Y3C6&#10;14xu7fQJrKLT2+3+ILPTLnSrmO3ZP9bfQabY3ljIqZljtbOeBsRROi8/oPj/APYj/wCCgA/sz4P/&#10;ALR3gL4laZ4Vkni8ZaD4I8U6TrdnqFhqNheWT6Xq8Ufn5sp9zTeSTH5s1hESWWJ0bJ8M/steOx8X&#10;bf47z6gLd9a+OTfEDV/D2pThptJtf+EGPhmOxjeIyRyy+ZFb3MgDLGpmmVXk8tHl9O8A/CfU/DXx&#10;Z8efFzxNrun6nqHiq70+20aWHQ4re40nQ7O1VYdLknT57tRezaperI+Ch1R4gCsSswBND4z/AGe/&#10;EPxpXQ4PFng2++Inh7Tb6yWzS/tJNa02zl/sy4vINm4zwxP52jSypgKfNsXYHdCTwmlePv2LYfHO&#10;qa7D+0p4Nu7Xx5p9v4eTwbN42sJNHubiPUpBcNbWe/a15dXfiO0gumG5p2n06NhuaPfX/aW+BPxn&#10;+OuiePrS40r4e6ta2/gjVtM+FXhHxZpK32mXesXmly27anrEj25mhjxPNp4trM4+yXF68r3LXccN&#10;jFpn7Pvx00z41eNNX8N+I/Dvhvwp44+KVj4u17U9Ha4l1m+t7HQ9BsYtOMc4a3iNzNpssdxcKcJY&#10;wJDFD9ovHvrQA6bwj4a/Ym+J8vjL4beA9G+F/iKS4t57L4g6BpMWn3ZlikVtGmg1CCPdlGGjPYMk&#10;wwf7KaAj/RiidFrP7OvwA8RahrmreIfgh4Sv7vxNp17p/iS7vfDttLLq1reW9na3cFy7IWnjnt9O&#10;0+GVXLCSOxtkbcsMYXhfhx8CviLqfxx8G/Hb4pXos9U+HfgfxP4Kito7j7aniC21K/0O6h1b7QWV&#10;4X8rRoxLbyRFlnuJlWWSOGOe59soA8j/AGhf2JvgT+0P8Hte+Dmq+FdL0K38RNam/wBU0vwjot5M&#10;3kS2DqGh1Sxu7ScMmm2ULCeCUeXbxBdpiiZJf2dP2PPhd+zNpXh/RfBN5eX1v4V8KtoXh1dWsdP3&#10;aZFPdtd372zwWsT2yXcotfMs4SlhCmnWcdra2scIQ+r0UAcN4t/Zi/Zt8fXl9f8Ajr9n7wTrU2qX&#10;F3calJq3ha0uDdzXWmrpdzLL5kZ8x5tOVbKRmyz2wEDEx/JVvxB+z/8AAfxZeapqHir4K+E9Sn1x&#10;rg61LqHh22mbUDPZR2E5nLofNMlnDFauWyWgiSI5RQo66igDxxP2CP2VbT416f8AHTRvhBoem6jZ&#10;23iT7Zpun6HZxWWrX2u3Gkz3+q3iCHfcX7nR7ZPtDPuZJJlfzNylPU/DPhLwr4K02TR/BvhnT9Js&#10;5tQu7+a10yzS3je6uriS6upyqAAyzXE0s0jkbnkld2JZiToUUAFFFFABRRRQAUUUUAFFFFABRRRQ&#10;AUUUUAFFFFABRRRQAUUUUAFFFFABRRRQAUUUUAFFFFABRRRQAUUUUAFFFFABRRRQAUUUUAFFFFAB&#10;RRRQAVxH7RUH7RV38JL+z/ZR1TwfY+OpryxTS77x7Z3Vzpdtbm8h+2SSRWrxyyyLafaDEgdFaYRB&#10;mVCxHb0UAfE1l8Uf+C0njzxj4B8Ur8CtB8D6D/wsbxNN4u8JaloulXV03he1ivG0eG6vofEcyxXd&#10;6slnF/okMyw3UbzyOLaM2l36J8C/iz/wUh8QeGPgrd/HL9nbRtH1bxNf3n/C6bS3trSKHwdbxWer&#10;tGIXi1u7N00t4NFhieITboftU00do0yQWv0rRQAVm+Mta1Pw54R1TxDovhTUdevLDT5ri10PR5Ld&#10;bvUZEQsttC11LFAJZCAimWWOMMw3ui5YaVIzBV3GgDxr41+JP2prj4Mx+Jvg/wCB9Xi8XapDLNo3&#10;hv8A4lMDaLI+izssGrzS3FzDP5d6BhrFsNcG1jZ/soubk8r8KPGH/BSx7PwLp3xr8JeC1vvEFrdX&#10;vjLUvDvg/baeFGbTJGt9Nmjl8QvLcvHfKA97a+csyskQtrdXa9i6L4w/8FFv2Qfgh8KfEXxp8X/F&#10;u2vvD/hHxtD4R8TzeFbeTWptM1uSeGD7BLBYCaUXCPcQ74QplTzAGQN8tanwx/bd/Z1+Mvgbwv8A&#10;E74Z+PtP1bw34y8VX3h7w3rkOqWiW2p3tol4bgWjPMv24K9hdxj7KJmfyWlQNArTgA5W++NP7fVx&#10;p3wr0jQP2PLWPX9Y8Ow6l8VLrV/FFhDoWiXj6FqMh0mK6hu5rxZU1iLToXuYrG8hFtcu6CVgxiw/&#10;jN4m/wCCmc91pX/CrPDmj29jdfGXwNZzQWXhmya9i8IgWlz4mvLqe61kwwhi1zaRrDBcXEYt2EaT&#10;G5jvbTuvAv7e37OXxIvPHmjeEtd1e41b4Y+NbLwt488Pt4dul1HSL26kgSKaS2KeYbH9/v8At6g2&#10;jRQXE6zNDC8g7j4L/HL4YftC+Crf4lfBrxZY+IvDd5JcRWev6TfQ3NnczW91Na3EcckTsHMU0Doz&#10;LlCcbWYZwAddRRRQAUUUUAFFFFABRRRQAUUUUAFFFFABRRRQAUUUUAFFFFABRRRQAUUUUAFFFFAB&#10;RRRQAUUUUAFI7rGu5s9ccKTS0Ebhg0ANM0YG4uPWo4r+zmGY7lTksOvp1rnvGHwe+H/j3xR4W8ae&#10;LNGkutT8F65JrHhm6+2Sx/Yr59PvdOabajBZP9E1C8j2uGQecWCh1Vl818Nf8E7f2WvBHiHRfE3g&#10;rwRPYz6D44uvFdjDcanPe26X02nR6eEjiunkW2t4be3tEt7e38qO2WzhSBYo1KEA9f0fxp4P8Q6h&#10;q2kaB4r02+u9B1BLHXbWzvo5JNOunt4blIJ1UkwytBcW8wRwGMc8bgbXUnSrzPT/ANkD9nzSvHL/&#10;ABJsPA0ketSfEaTx417/AGtdH/ioJNDbQXvNhk2c6Y7W/lY8oZ8wIJcSV6WiLGixoPlUYFAC0UUU&#10;AFFFFABRRRQAUUUUAFFFFABRRRQAUUUUAFFFFABRRRQAUUUUAFFFFABRRRQAUUUUAFFFFABXN/GT&#10;w5r/AIw+Efijwl4VjdtS1Tw/eWmnpH4mutFZppIXRFGoWiPcWBJIAuoUeWE/vEVmUKekrJ8e6n4v&#10;0bwPrGrfD7wxa63r9tpc8mh6PfakbKC+vBGTDBLcCKU28bybVaURybFJbY2NpAPnPxL+z7/wUW8S&#10;eI9Lgg/a+k03R7f4iXGqa3JDNpzPf6IX0ySGwtYYtEhksfKkjv2jWa6vT5Y8i6kvxeiTT+4074Bf&#10;tA3Pjz4qaX4i/aU1qHwL4pj0u9+GsekzImreDNSV7mS/Mc0sMn2qF7j7LcRxXTT24VpLM2wtYxHN&#10;0uqftBp4XtPBcXjb4WeMtM1bxtBGtvott4Sv9XbR7xxBm11G60mC7s7II8xV7mWdbf8AduySSIru&#10;vHftWftffFL9nrR7yfwH+xh8RPH18sOsnR49BsVltb5rDQJNXRmktftM1tHcyxtpkPmwCV73CLEy&#10;PFJIAYn7Nnw+/wCCn3w58HeE9L/aF+O/w/8AiHqlrp2ip40v5NLawkv7hrzVjqzWzWlrFHAIrefR&#10;zbs0Di4On3EMiWjXQu4vpGs3QNcutXudSs7zQ7qzbTdQNssk8ZEd2pijlWWFj99NsoRjgYkjkXkL&#10;uOlQAUUUUAFFFFABRRRQAUUUUAFFFFABRRRQAUUUUAFFFFABRRRQAUUUUAFFFFABRRRQAUUUUAFF&#10;FFABUOo30OmWE2pXKTNHbwtJItvA8shCjJCogLO3oqgkngAmpqjura1vLaS0vYI5IZFKyRyKGVlP&#10;UEHqKAMQ/FL4eo+nw3Xi6xtptY1y60bR7e8nEMuoahbrcPNbQI+GmkSOzupCqAny7eWT7iFh554B&#10;/wCCgX7GXxP8E+GviX4J/aF0C78N+LfAOreNdF8RPK8OnnQ9Lls4dSu57mRVitPsst9bRzRztHJE&#10;xkVkBhmEfpF78OfAGpXWl3t/4K0qabQ9Vm1TRZpLCMtp99LFcRS3UBxmKZ47q6jaRMMyXMykkSMD&#10;y+j/ALJ/7KnhrwTbfC3w/wDs3eANP8N2ug6poln4csfCNlDYxaXqUqTajYpbpEIxb3Ukcck8IXZM&#10;8atIGKggA1ofjt8HZ/jJN+zwnxH0keOoPC8fiNvCcl0Fv20l7mW1F6kJwzwieJ42dQQjFA2PMTdu&#10;aV4r8N67qV9pGi63b3V1pcyw6lDbyhzayMu8RyYzsfbhtpwcMpxhlJq6j8PPh9rniGx8aap4L0m6&#10;1bTpY5tN1iawje6tnSK5hR45iN6FYr28jBBGEu51HErhtCx0PRtMvLrUdP0u3huLxla8njiAedlX&#10;apc9WIUBRnoBjpQBaooooAKKKKACiiigAooooAKKKKACiiigAooooAKKKKACiiigAooooAKKKKAC&#10;iiigAooooAKKKKACsL4ofDXwR8Zvht4g+EPxL0GPVfDvijRbrSde0uZ2VLuzuImimhYoQwDI7KcE&#10;HB4IrdrN8Y3Piyz8I6pd+A9JsL/XItPmfRrHVdQe0tbm6CExRTTxwzPDEz7VaRYpWRSWCOQFIB4b&#10;8FP+Ce2i/Bn9p7xR+1vN+1D8XPFnivxfa21jrNv4u8UQXGmnTrZ76S3sYrGG2ht4IopL4uhjRZI2&#10;hyjr9qv/ALXueMv2MNN8X6Jo9kvx68f6fq2k+K9V1R/F1nqFo2t3Gmajqjald+HVv5bZ7i00ppBa&#10;QiK0eCZbfTbOMTfustzvw6+IP/BRjVNWTw949+D3hmxgj+L0ehzeJZLCGFJ/ClvolvcXOvpZQ6zc&#10;sn2zVYL+xtbdp/Pt4r+yubiF/ss8Vxwf7SHxD/4LG6Zc/Fi6/Zh+CXhG70XQPCv/ABa3TfEUtpNr&#10;ni7WLm51KBn+1rfW9lpNvY7bC6jgnt7pru0ZEe4gupZ47QA+i/iL8Do/HvjHw74+sfiV4t8P6n4Z&#10;voprP+wPEl1BZ3MPmKbi3urAyNZXizQh4N08EkkKymSB4Z0imj7uvKf2V5f2uL7QbrV/2sr3wvHq&#10;E1hpax6T4Z0WSCG2v1so/wC0pIZ5LmRpbN7ksIEljSdFidndxNHHB6tQAUUUUAFFFFABRRRQAUUU&#10;UAFFFFABRRRQAUUUUAFFFFABRRRQAUUUUAFFFFABRRRQAUUUUAFFFFABTZ5fIiMuxm29QuPz5I6U&#10;6or29s9Ns5tR1G7jt7e3jaSeeaQKkaAZLMTwABySeAKAPHvjH+3x+zR8ER8IbvxN41/tHT/jj4ys&#10;fDnw+1bw2qajbX017Zz3VpdBoGYvZyeVFH9piEkaNeW7SFImeVO6+Knxj8KfB/wzZeKvFUF41vf+&#10;I9F0WFLWNGcXGqalbadbE7mUBBPdR7zkkKG2hmwpJ/jz8DrXw74V8X3Hxl8Kx6T46vLS18E6o3iG&#10;2Fv4hnuoWntorGTftu3mhVpY1iLF0UsuVBNdStzA8jRJMpZThlDdDjOPrgj8x60AeT+Hf27P2TPF&#10;uha14g8M/GvS9Qi8M/EaDwH4kt7GOWW50nxFNrS6JDY3NuqGaAyag6RLI6LGyMswbyT5tZnxh/4K&#10;Cfs1/CLwL8QvE1141h1DXPhl4P1nxV4m8ARSJa+IhpGlvMl3dxafdtDK8LGBxBOQtvceZA6TGKaO&#10;U+0Q6np1zLNBb38MkltIEuESUExMVDBWH8JKspwezA96htfEOg3uo3WkWetWkt3Y7BeWsdwrSW+4&#10;bl3qDldw5GQMjkUAea+N/wBtH9nj4XeA/HnxD+JnjwaTp3wt1i20j4gXH9l3kyaVfT2thdxxDbDu&#10;nUw6nZP5kSsoE2GKskip6srBhuU9aaJY2ICyKc9OetOoAKKKKACiiigAooooAKKKKACiiigAoooo&#10;AKKKKACiiigAooooAKKKKACiiigAooooAKKKKACmyJ5iMm4rkdR2p1FAHN+KPhR4J8YeC9d8A6vY&#10;XEen+JrGe01uTTdQms7q5Sa3Fs7/AGqB0nSXyVVFmR1lQKpV1KqQ7xp8KvA3xD0ddB8Y6Ob21XWN&#10;P1QRtcOv+lWN3b3ds5KkEhZ7aFypO1tpVgyswPRUUAcP4t/Zw+Dnjmy1LT/FHhNrmHVvGWj+K79V&#10;vp4/M1fSprCewuco4K+VLpdi3ljEb+Rh1cPIGp+PP2UPgB8S/iN4f+LXjD4fRz+IvC2oPf6FqVvf&#10;XFuba8f7GGuSkUipLNssbaHzJFZxAJIAfJmmjk9EooA87+HP7KfwF+Enxg8XfHn4c+AotJ8VePr4&#10;XnjLU7O5lQavOILeBHmiDeWxSO1jCfL+7aS5ddr3d083olFFABRRRQAUUUUAFFFFABRRRQAUUUUA&#10;FFFFABRRRQAUUUUAFFFFABRRRQAUUUUAFcn8cPHfjf4cfDO/8U/DX4WXnjTxAs1ta6P4dtLxbZbi&#10;4uLiOBJJ52DeRaxGTzp5lSV44IpXSKZ1WJ+srzn9q/wT+0F8RfgleeDP2YPi+vgLxde61o4i8XfY&#10;ba5k0/T11S1fUmiiure4hknawW7SJZImUyumSg+dQDyPwH/wUsvvG/jj4maRD+xR8erfR/h98Pbr&#10;xDp15qHwg1ixufFF5ZX2pW91punJdwRQ3E8sFtptzZxrOZLhNTCskL286R9t4G/bUt/iLqHw303Q&#10;/wBl340WH/CxNLS8vLrxD8OptOh8Gs9pfXCW+sm4dDBKzafcW5EAuFjme1EjIl7ZyXHZSL+0Wvx/&#10;sbmK88KN8LpPCd2uoWLafOuu2+ureW/2aRLjzzBLZSWr3W+MwpLFLBGRJKsxSLzX4T/Dr/goh4P8&#10;K/C/wf8AEP8AaB8M+Km0vWNQi+LnijUtBiTVdesQLmSwu9P+yRW1nYyNMlpHPZPazCO2uZEjvZJr&#10;UXV2AeTePf8Agtx4Q+Gfh7wr4s8ffsGftFeH4/GPjD/hE/Dvh/xL4DttM1XVdXngguLCK2W6vI7V&#10;hcxm7VY3uEuBNaNEYNzKD67rH7emoaN4M8VeLJP2Gv2gLi58L6T4avk0Gz8C28t7rLazcNAttY4u&#10;/Kmms9okvVaRBaxurOx5A6jQ9L/bA0X4Mahpc3ifwpqvj648d6lLpupa1byf2faeHZ/Ekz2qOlsk&#10;LS3NtockUYjBUS3NuFefDtcFL3TP20NU+I/j6wl8T+BdP8DzeE44vhrcaTp9x/b0Osuk3nTX0k7y&#10;WqwxHyPKWOGUyEyM+wII5ADiPEH/AAUOvPB/7WHjL9nXxV+xn8bl8O+E9P02aD4maP8ADPU9U0nV&#10;pJ7C7vbtrY2dvJ50VsI7G1xC0tzLd3zRrbCO2lnr0zwd8ZvGmv8Aj/xh4P8AEHwa1zS7PQPHcega&#10;FrRtZZINZtG8P2OqtqgLIgS3We5udPyhlU3Fpt3BmZI+O06x/wCChGljxtrmpaz8P9W1Kb4c2lp4&#10;B0qOGa00mPxNDda4ZL27X57qG1uYJdBEkST3JhNvcrEWIElxleHtF/4Ke678MZtK+I/jP4V6T4ss&#10;/i9osljq3gzTbpbPU/BMGoae+oLPDetcNZ6jdWqakojjaeOLzYI0n3A3aAHpHjL4o/GbQviJb+Hf&#10;C37N+pa54fk063a48RR+ILGBkvJ7xYFhS3kk3NFBCJ7q6mdoykQgS1jvp5Xhg8t+BH7enxR+LPjH&#10;wV4I8afsK/FLwbc678MbTxP4pvtX0C6+xaLfXKaEYtLjuDAsc8iyapqMcyStb3UB0G5ZrXy5YZG9&#10;G8JXH7YWp6t4il8ead8PtD0+TwVpv/CKw6RNeatcW/iIpc/2iblpBZrcWKP9jFuFEMsqiZpDAWVE&#10;5D4r6V/wU8tPCdofgf8AET4H3+uJ4m1CS/XxV4E1aztZdH+yyvYwRmDVpmS5NykEM1ywZBFcSTJb&#10;Frdbe5AOc8Xf8FOtD+E3hzxl4++On7LnxU8K+G/DPxst/AGnatceF5H/ALRtJZdLs18RYcRqunPf&#10;6kYYvJeeWeOAyxxsfNhh9Mi/a58B6xe6E/gPwN408VaRrHijWPD194j8N+GJbiz0O+0zV/7GuVvA&#10;dsyINQ3Qh445FCRTXLFLWCa4TIsrf9vqMeFdf1a5+Hc17D8Hb6PxnoNlLcxafdeOydONq9rK8bzx&#10;6WCuqKzMTMEkgPlyODtzRoP/AAUt0v4Mafb6V8SPhHfePLf4PQxX/wDbnhi/k0+68eJFb7p/tFvd&#10;W7DSZXW5Uxi1SeMyRyqzgG3AB0mrftY22heLbDwlq37PPxYj/tLx7D4Zt9UtfAs15ZrHLBePHq8s&#10;lq0nkacZrKS2aaUI8Mk1tJNHFbXENw/Ov+2j8Q9Ug+IdroH7DXxhsrjwf4X1jVvDepeI9FsorDxb&#10;JZySxQ29n9lu7i7WS6eItFFPbRSmIq5jUvGr7firQ/21tX0i7tdC8beDdPv7L4q6bdaTd2ljJFDq&#10;Pg4X1q97aXUcwuGjvvsbX0CPCypLLFazbrZZZYIr3gHSf2vn8NeDU+Lnizwa2uWHi7Vj40n8I6bN&#10;bWOqaKBqcWm+TDdvcSwXBDaVPMnnMFkjuFWV02iQApaP+2V4U8R/EfwH8N/D3wN+L08njrR5tUbW&#10;rz4V6pp+neHLZIp3UapcXsMK2s7yQGFbUb7jfJEzRLFIspo/FP8AbXj8AfCPS/ix4J/ZR+NnxAbV&#10;G1Bj4X8KfD57XV7OGyWc3Es9vq0tkE+aHZDGGMt2ZomtY50beMT47aD/AMFQNV+D+seD/gL8QvhP&#10;a+LdY8J6rFpfjTUdBvLFfDurCS4awkFg01/HeJJDJbQszyqttNbSXJhvY5xYw7nh/T/+ChbL8LZv&#10;Efi34RwybYz8brO18L6nNG7G2leT+w7htQVkAuVhhUXUDZikec7WQWzAHb/Fv4w6l8KdGm8QQ/Bj&#10;xp4otbfS57ub/hE9Pt7qbzEntoktVt2nSaSaVZ5JU2I0apaTeY8bGJZc74q/tHad8NdMuNT0T4Ue&#10;NPGv9k65FY+KLPwTpEV3d6JbtaNdyXz28k0ct3DHEFBjsVurmWR1iggml3IvL/s43P8AwUIuNH8E&#10;6r+1TF8L1uLrwTfP4+0zwZY3tvJZeIDewPZJaPPczpJaiya4im3EOLiGN42aOYrD1wv/ANp4eP8A&#10;T4T4d8GSeFfKsV1i6/tK5j1FZDb6mbxoIvLaJ0W4GjLFvkRmjkv2ba0UCzAGH8av2mPF/wAKPC3i&#10;bVfDv7OXjPxdqWk32oWei6boOjzsmoy2/h2XWY5HkETGOCaWI6ck0SXGbuWGLaXZkTS+Bfxr+KPx&#10;V8WeL9C8ffsxeKfANj4dk0pdI1LxJfWEn9stdaZb3lxHGtpPMoe0mna0lZXkgaWJvJmm2vs8y0v4&#10;L/8ABRy8tfgBceIv2urO1k0fS9Hj/aMsNN8P6cw8QXlrpV4biXS7h7LMEd3qb26XMZiQtbRxNaSa&#10;fJHMt33vw+0j9ta28ZNL8TPHnw9bwvZ3VvHb2Ol+F7ufVNStRo1sJpJbtryGG2nOrG7YBLWVDaxw&#10;rhJJGaMAm8JftY+G/Fv7SvxG/Zbj+FvjWx134b+HdF1y41K+0mH+z9cstTW68iSwmjmZnKy2V1A6&#10;zJCfNhfYJFRnHTWHxXlu/Hsvw/ufhd4utJkuSsOqXGkqbCe3EAk+1LcpI0ap5pNv5TlbgyKXEJhK&#10;zt4v46sv+CvN38L7fVPhp4q/Z9sPGy/bFu/D+ueGNZutIk36hMto6alFfxTxmKwMDyobGQTzxuit&#10;bpKHi3PjTb/8FLLW+8bap+zvrPwfv4J9DtE+Gmj+MtL1G0+w6iZolun1W4tp5vtcIiSaWL7PHbsH&#10;lWJ1YKZwAUvCv7bXxV8ReMPhf4Mvv2JPiNpsnxE8deNNI1XVLrS5/sXhPS9Ek1JLPU9QlMAER1P7&#10;LYtbQtsRlvmKzyeUn2j0P4CfH7Ufjjomt6rq37P3xD8AT6Lrx03+zvH2jW9vNfobS2uo722NtcTx&#10;y2zpdKm7eHSWKeGRI5YZEXG+HOm/toab+0J8RLj4ja74P1D4X6tfRXHw4jt/MTWdDVNO0yF7aeNY&#10;liuYJbxdTuQxmEsI8td0qziOz19Gl/asT48W1vr9v4Gk+GK+CF+1XVr9rXXpfEn2sA4jYm3jsBag&#10;t9+SYyyBRhY90gA3R/2g9QvvEOuaTrfwH8f6Pp+j6hpdhaa9daJDdW+r3F7P9nJtobK4mu0htp/k&#10;uJ7iCCFEP2lJJLUNcjB+L/7XGs/DTwR4r8a6L+zX8Rdbj8GfEDRvDuqW1r4TvZptQsrttLe71jTY&#10;LOG5udRtbWDUZd3kwszz6dcxDaiGder8F6T+0JY+IdevfG3jXw7e6Rc3Wnnwzpln4blhurCNYUF8&#10;Lm5N663PmzCRoikMPkKyhlnxged+GfCf/BRLw34H8D3l58VfA+ueJZ7mzm+Kun61obtYq8t7bSX8&#10;Wh3Ns9s9vbQWp1CK0W7t7maUrYC4lQi5ncA9T8RfF7RPC/hz/hL7/wAO+J7qxbQptYaPTfB9/cXU&#10;VrEiO4a3SIzNcESKEs1jN1I25Y4nZHC5d78f4dP+Nmp/Bi4+DfxAaPS/A8fiaXxlD4XeXRJ1a5mg&#10;OnQ3CMXm1BRD5ptUjLeVLEwJL7Rs+EJfi7cePvFMvjW20O18MQy2cHg63sfMlvrgCDzLq8upSwSM&#10;NNL5EdqkbGNbNpmnk+1CC16egDO8IeJ9P8a+E9L8ZaTaahb2uradDe2sGr6TcWF3HHLGHVZra5SO&#10;a3lAYBoZUSRGyrqrAgaNFFABRRRQAUUUUAFYvxF0jxbrvgnUtM8BeJbHRdbktH/snVtS0s3tvaXI&#10;UmKWW3EkRnjD7S8ayxM6blWSNiHXarif2jfCfwV8bfBLxFoX7R89pH4C/s9rnxc2p609hY/2fARN&#10;MLyVZIx9jKRkTxyN5EsJkjmV4nkRgDl/E/hb9oFfif8ACHWdU/a90PQ7HT49RtPHng2x8G20UPxB&#10;1CTTd0ItHup5rjTVtpLe5uxDFJO7xbkkdliMhvfDtvEEmp2Ol3v7UGl65df8JR4ivWsdNt7Vftmn&#10;x3c0H2DYzyyBrCW4tYZpkcfvo9rRxCVYY+B8Ofsmfsp/8NDWPxHu/ijD4g+I3gzxhdfEC3mnbRU1&#10;LTLfVNDl0B45PslpFMNOnjtGk3Od81zYIWmkW2WJMDwN8L/gB44+MHiLxB8EP+CnGvXPxA+JXguP&#10;WbK48O+JvCeqX8XhMavJc6bNYW82mzo2m2k95qdrb3LRS701aaOaad4bFrQA958MeBviRpPxX8Te&#10;LdY+LbX/AIU1jSdNh0TwiNMjT+yL6F7v7bdi6yZJRdJLaL5JASE2ZZMmZzVfxp8O/iVrviaG48M/&#10;F/8AsPw+vhHWNN1DQYdJjd7rUrmSyNlqQudyywm1SG9XykO2U3+9mDQpnzqy8Afsc/tHj4a/GLwh&#10;+0W/ijw9a+JtX1D4e3Hh/wCKTXmn6trk1497LPb3cU7TTyWy2mpWyWsM/wBnjsp7+0eBrcCOLmPB&#10;PwT/AGGbzQfGus/DD9pbw1N4fvvF3hfw7erp0vha+sPDGpaLqsR07QLcy2Mq25Fzc21rFYTM5tXm&#10;jNklpcymZwD1nxB8FviDrnx30f4sL+0BrK6Dp+lalbT+B2Pl2c09xc6FJBMr2zQsfIGlXoUTi4ct&#10;rVwu8QgW7ZXwt/Zv+I3wy8feA9Xm/aL8Ra9oPhHwLr+happGuXkszapcXt7pM9jcSO0haU2MFjc2&#10;0Ut0bi7eO8ZprmeZ555/Ob34HfsbeNdZ+MH7Qvg39rm3s7W+1nVYfip4h0XWvDlza+HJotO8N2mp&#10;6fNeXFnM+mKLLw7aLcQtKhAu55nxJFYy2nkPgX/gmx+wV44i8MfGvT/25PFnxOt/Fl1rWl+D/Etr&#10;ceE77RtQludL8VQ36ywaboyaZqZzq+u3Jk1CG52XQlQMFuby3uwD6ai8I/tG+PP2cNMX4Fftq+G7&#10;jWNU8Uf8JBovxIl8D2+rWN74bm1V7+002OCC7ijmiOmvBYfbVl8yWJWuFKzSB06r4h+HfiL8S08L&#10;6h8Hv2g7Xw/b6P48hufEz2+j22pLrNjamaC70cMzAWzNMMNKN0kTwsuAcgeO/sUfBr9gbxf4Asfi&#10;D+zh8TLP4neGdL8EeE/h5p9xe3VnqVqR4NvNRl0y8jAgUPeCe6kuEuVzHIIbS4tgqbZJPNfih+xl&#10;/wAEtdS8F/AX4GfEf472jzeB/H15d+BZ7K80WCTU5tAvLjVdZ0u8is7JLSLS4ri1H261jht7eGWx&#10;s4v3MscCkA+kvAnwW/aK8LftZePPjZ4r/akj8QeAfFWkaZZeGPhrdeFjA3heS0iAZ4LxLry5vtE0&#10;l5NMXtfOfzLWMTLHaIj2vGejfGO5+NPgfxPdftN6X4R0GQNZXHw4tdItJz4k1BrK9lni+3XI89zC&#10;IobiBbaOBlSzvTOs6zR/Y/FvE/8AwTw/Zg8V/Gjwb+0dB+1h4q03xheeBpPB/gPWdH1Tw/DHdarJ&#10;cXesXviCwtv7ONqddu4xqbXM8EQjltZr0GAIZCKnhX/ghp+xT4W1HUIlk8SXvh/VPFHi/V7jwldt&#10;py2cMHiLQrfQrvSLaeKyS9stMh0+3jigtba4iVdsfmGUW9sIAD2jVvhf8fPEFv8AETUfhx+27eRR&#10;+JdBudM8JNeeEdJvofBGrQ2gtEvbfyo4jdst2txcXFveNKryCKKP7LHFIk214Y+HHxu0TxT4Futb&#10;/aQOt6Z4f8H3WmeM7DUvC9olx4q1NhZiDV/NtzEtjJH5F5ughiMMn29htTyYivlPjb/glV8DfE3j&#10;zw/8TPB3xN8deBdb0LTfGVpd3ngO603TxrzeJLO3tbqbUo/sLR3j2y2dg1qHXy4m0+03pKsEaDO1&#10;z/gjr+yhrf7Keg/siLqPiax0HQk8Q/8AE40uSwt9QvZNa0rxBp17JKUsxAox4m1S4iihhjhhmaPy&#10;41iUwsAeq/DL4QfHTwP+0L8QviV4k/aRTW/Afi7UodQ8P+BbjRJPN8PTLp2nWcscd7JdSK1szWEl&#10;wsEUECrNqF07mVmVlq/sz/C74pfBrSdM+EXjv9q+Tx/ceF/hR4U0ee21OxjXUZNQtRfw3XiC5maW&#10;W4dtSKxLslZ1R9NlZZHeWUjxP4Yf8EYvhx8JP21Lz9sLw9+0b451RrzVPEGr2fh7xZb6dqq+HdQ1&#10;fW7bVLxdFkntiuk2kyDU7O4iiiM88WrzMblJUSQfQXxk/Zd8LfGvxT4V8Y65448QaXqHhHULO/0+&#10;60X7FFNLdW93BMsrzPbPKm+3W/0+RYXjSSy1vUoWU+cjxAGL4M+DH7VPhv8AaB8Y/EvVP2sNO1Lw&#10;T4gt7iXQvAEvgpv+JTftb6dbxSm9e9dnt4ksJX+zQx26vLqN1I7E+X5fH/E/9nr9tTx98Tvh7qVv&#10;/wAFEtL8MWvhHxjo3iCfQPD3w7SGTxTptraT22t2F95uoSCaG6e9jMTJGq2OIWK3NwsNymL8L/8A&#10;gj5+z58L/gx4N+B8Xxd+Juv6f4J8Ix+GdJ1XxV4gtb7Uk02PXrbWoI4Lh7TdpssMlrDbR3GnfZJk&#10;ghtGEn2jTdMubLpPhV/wTC/Zy+Cf7Ps37NvwvudW0TQ2+FekeCLXUNKtdNtNSs106XULiHWYrqCz&#10;Rxqhu9RnvTO26NboCeKKKSSdpQDrPDfwt/aPsvih8XZ/EHx5hj8H+MrXTZfh9PpFug1TwnffYms7&#10;4It3FcWzqHhtbuBmRo2mnmSS2wjSXPV/Enwt8VPFXww8R+GPA3xdsfC/irVNH1O08L+MoNCS6/sO&#10;4mjcWd39jnkaO6aAmN2R2CTGI8Rq5VfA4P8Agjt+zRHcTWd7428Yap4eX4IJ8LNK8D+IV0nVdB07&#10;RrfVG1DS7gWF7p8sN3e6cfKgtri8W5Jit4zcLcytLNJ2Olf8E5/hJY6L4F0K/wDiN42uYfh9JrNx&#10;ov2PULPSTJe6lqUN7LqMn9l2tqFvlRLqzF3EI5pLXVdTSd52vZ5HAOxm8FfGr/hq+P4hTftP2qfD&#10;5vALafD8IG8M2nmPrSXwkbW/7R3C42iCSO2NrtMQLLJuDEA6Pw18D/GPwN8HW8G+NP2g28XeJoxq&#10;Is/G+veHbSF2EtxM9j9otbIW8ErQQvBE5iEAnMLOFhMm1fBfhd/wRU/Yn+GHiaTxWuh6h4gur950&#10;8RR+JbHS7mHWbOXw3B4eOnyRCyVLezS1hkaC3tBbpaC9vba2EFjcy2Ldl4y/4JtfBrx/4Xi8MeLP&#10;iF44vjbfDnxR4KtdWvNYt59Qj0/WrrS5xO11LbtLPe2I0fT4rW8maScLB5lw91OTPQB2/in4N/Ev&#10;xP8AFjwn8T4fjxeaXb6B4V1DS9e8O6TDJHZ6veXN/o10l6VaZlRoY9Mu7dFdJWEeqzYkUBhLW8bf&#10;AX4o+LPi7p/xL0n9rHxhoek22k61av4Y0y101rfzb230+K3kUzWsiP8AZJLOa6iM0cspnvZFMott&#10;9pJl6V+wV8F9G/aT1D9qiy1fxAfE2qy6lHqUM19DLZXen39rZQ3WnywPCRLG8um6fcfaHJvF+w21&#10;qtyLCCKxSH4zf8E9P2e/jf8AE3VPjF4jPiKw8Ra14D1rwjqepaRr0kbXGm6jbwwGNg+8NHbiJ5Le&#10;2INrHcXdzcmBp5TKABfib+zP8eb79n7w38D/ANnP9ubxd8P9T8OaEtivxA1DRdN8S61q9xb2P2W2&#10;mv21OGSK4DS7bi62pHNcOgCT2+5y3X+KPAfxqn8N+JIPD/7Q39m6xqGptd+Fby98N2lxa6UgFs0d&#10;nNCAjXdu0kMokxJFO0N3Kkc0MixXEfiOs/8ABHD9lTUPHejfEPRPEnjbw7qGn/Fa8+IeuL4X1i3s&#10;IvFutS+JovEMDa0kVsP7Ujs545La0Wfcbe2uZgreaUnRvxm/4I6fs3fG34ZyfCLWviV8RNF0W81b&#10;xdqGsL4V1qz0651WTXraazMVzdRWgnltrGzljs7S08wW/wBmsrKC5iu47aJFAPUG+Ff7Tui+OPg7&#10;N4T/AGlYbjwj4R0u90/4p6Pq2kQyXXjAvYJHZ363TI8lvNBdw7jErBZku5C8haBFk6T4DeAvjZ4D&#10;/wCEyb40fH9fHy61481HVfCOzwtbaX/wjmiTFPs2jfuCftZtysn+lSYll8z5gNorl/ib+w18Jfit&#10;4l8YeJvEOv8AiC3k8baT4X03VI9NntoRawaFq17qts9pIIPNtLmS41C5LXkTrdQt5c1rNa3EMU6e&#10;ifCL4a6H8GvhX4b+EfhmXzNO8MaHa6VYyf2dZ2e6KCJYlPkWUEFtDkKP3cEMUKfdjjRQFAB0VFFF&#10;ABRRRQAUUUUAFZ/i3wl4V8f+FdS8C+O/DOn61omtafNY6xo+rWaXFrf2syGOWCaKQFJYnRmVkYFW&#10;ViCCCRWhRQBzWg/B74a+F/iX4i+MPh/wnb2niTxZY6fZ+JNUhZg2oRWXn/ZfMXO0uguZV343ldis&#10;SscYV+o/CH4Vav4u0f4gar8N9Dude8Ox3ieH9cuNKie80xbwqbsW8xXzIfPKIZdhHmFF3bsCuioo&#10;Ay9a8FeEfEmpaVrHiHw1ZX13oOoNf6HdXluskmnXRt5rZp4GYExSG3ubiEumGMc8iE7XYHB0f9nT&#10;9n/w9Y6xpegfA/wjY2viDxcvirXrWz8OW0Uepa8txDdLq06qgEt6Li3t5hcsDKJII3DbkUjsqKAM&#10;m38C+DLTxVeeO7TwtYQ65qGn21jqGsRWqrdXNrbtO9vbySgb3iie5uWjRiVRriVlAMjElr4F8FWS&#10;afHZeEdNhXSryS70tY7FFFpcSJJG80QA+R2SaVSy4JWVxnDMDrUUAcf4C/Z6+Avwq8O23hD4X/BT&#10;wn4b0mzht4bPS/D/AIetrO2gjgnluIESKFFVVjnnnmRQAEkmkcYZiTDP+zZ+zvda5pfia5+BHg6T&#10;UdEn1ibRb5vDVqZrCXVpGk1WSF/LzE17I7vcspBuGdjJvJJPbUUAed+B/wBlL4BfDn4l3Hxj8I+A&#10;I7fxReTaxLea5Nezz3M76pPZTXhkeV2L7jpunxoGJEMFjbW8XlwQRxL6JRRQAUUUUAFFFFABRRRQ&#10;AUUUUAFFFFABRRRQAUUUUAFFFFABRRRQAUUUUAFFFFABXn/7T/jL48fD/wCEM3i79m/4Tf8ACceJ&#10;7XxBovmeF1uLWGa80ttVtE1TyGu7u0gFymnNeSQ+bPGhmjjDbgSjegUUAfL0f7Rn/BSnTf2fNc8Q&#10;65/wT4+3fFDSrTV4NN8LaB400Z9F1m9t57KCyng1C51GGaO0u0muboefbRTxR200UkayR25vqX7T&#10;X7S3/BVP4d+IfGth+zT/AME1tJ+Imn6Lrej2fg2+uvitpulf8JFZ3OmXs9/qBWd91oLO9Wxtfs8g&#10;3zh5JEYKcxfV1FAHzH8cfib/AMFUvDWm3g/Z/wD2cPh74q1CD426FpVguva0dLtrzwRJo9hLqeqv&#10;It1M9vPHqkl9briOWRIIlkW0uyqifmPCn7Un/BYO8+EHjXxf41/4JXeG7HxdoNrokngvwjp/xw0+&#10;dPFUs7wf2jG1y0ax6f8AZo3mwZPMDyRsqeaoSSX7DooA+Ubv46/8FYdT+B/hvXtK/Yj8LaP8Q7rx&#10;dcaL4n8N33iy0vtLsrRtK1JrXXIr1L2GSSwGonRkuI/I+2xwrqIhtbki3le/4g/aL/4KSnVPDupe&#10;Bv8Agn402h31ncXHii18R+MtGsdY0Yq2qmKC3gttSurW/ndLXT/la7tYQ9/bqZwsl3Jpn0/RQB5u&#10;viP9peL4neKNAk8DaPN4ct47a/8ACmtRhUW5hZLZJdNlzdmT7YssV/IZvJjtxFd2IUyyR3Iqrf8A&#10;xC/ai0X4BN4y8Q/s/wBjc+PYYwbjwf4B8RQaxE7G98sC2uNVfRkm/wBG/fOZmtth3InnlQH9SooA&#10;4/SvEfxUf436n4V1bwRMvg9fCtjd6V4gjhthH/aRubtLq1d/tzXDv5Qs3VfsaRIBIftMzSeTB2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XO/Fj4iD4T+AL/4&#10;hzeCPEXiG30zypLzTfCmlm+1D7OZUSaeK2UiS58mNmmaGESXEiRMkEU8zRwuAdFRXkGo/tTeJYvG&#10;nj34daX+zL44e/8ABfhOPWLLWrtLQaL4gmlF0IrG0ubeeecz+ZaSLIjWwkiVonZNs0W+K3/ag+JP&#10;imz02w8DfsleNbPVdf8AhjJ4r0ebx5Na6VpVrfLJAh0DUri2kvLiw1AfaY3IFrLFsWbZJI0MqIAe&#10;yUV4V8Uf2oP2gNIvPidofwU/ZGuvEuoeBtNR/DH/AAk3iY6DZeLL1ILK5uoIbtrSeOCIxX8cNtcN&#10;uSa8s9RgmFpHai5lueNf2kPjboniO18CeDv2bk1zWZrbxHe3V42vXltotrb2JhGnRNqDacym7vTf&#10;WLGFUMUKQ6sUnuG07y7gA9porwO8/av+OVr4y+HfgGH9luW61Dxla+HpdeuLfUtUSy8Mfa7bVLrU&#10;WuLibSI1aO2TTVhhHyzTXV9aw3UOmrcW8s3efC34gfG/xL8RvEXhP4nfCDQdE0bTtC0W90DxFoPj&#10;KXVF1S4uUuBfWrxSWNsbc2s0AVXDSCeKeKQiFy8KAHoFFFFABRRRQAUUUUAc/wDFn4peBPgd8LPE&#10;3xr+KWu/2X4Z8H+H7zW/EWpfZZZ/slhaQPPcTeXCrySbIo3baiszYwoJIFdADkZFZ/i3wl4V8feF&#10;dS8C+OvDOn61oetafNYaxo+rWaXNrf2syGOWCaKQFJY3RmVkYFWViCCCRWgAFG1RQAUUUUAFFFFA&#10;BRRRQAUUUUAFFFFABRRRQAUUUUAFFFFABRRRQAUUUUAJsX+6Pypdq9dtFFABgelIFUdFH5UtFAB+&#10;FGB1xRRQAUUUUAFFFFABRRRQAUUUUAFFFFABRRRQAUUUUAFFFFABRRRQAUUUUAFFFFABRRRQAUUU&#10;UAFFFFABRRRQAUUUUAFFFFABRRRQAUUUUAFFFFABRRRQAUUUUAFFFFABRRRQAUUUUAFFFFABRRRQ&#10;AUUUUAFFFFAH/9lQSwMECgAAAAAAAAAhAPin4NtOqwAATqsAABUAAABkcnMvbWVkaWEvaW1hZ2Uy&#10;LmpwZWf/2P/gABBKRklGAAEBAQDcANwAAP/bAEMAAgEBAQEBAgEBAQICAgICBAMCAgICBQQEAwQG&#10;BQYGBgUGBgYHCQgGBwkHBgYICwgJCgoKCgoGCAsMCwoMCQoKCv/bAEMBAgICAgICBQMDBQoHBgcK&#10;CgoKCgoKCgoKCgoKCgoKCgoKCgoKCgoKCgoKCgoKCgoKCgoKCgoKCgoKCgoKCgoKCv/AABEIAYEB&#10;E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CpvDul6fpv2i8uVeUxBvK5DKfT86xDt3YRMVpaxM19fNeMm1mVS21upwM16t+wP+z14I/aj/ax&#10;8L/BD4kX2rWmi60moNfXOhugukEFhcXC7N8cgyXhUEbGJBIHJBr+sMbiaOBwtTEVNIU4uT9Iq7f3&#10;I/z9yfCYrMMZSwtN3qVZRjFPRc0mkl973PI1ssrHiVRtXJ281a+xyiPzUbhhjK5r9Zrj/ggd+zHG&#10;W/si++KskbL/AKy48VaTG31C/YW/UioW/wCCGX7OWkwx/aj8VmDHDeT4k06Qj3wmnn+lfnsvFjhG&#10;lL33V9fYzt99rH6h/wAQQ4+qaxjSf/cWF/zPyvtw+qW3kXV392PAaUnsOn5Vl3Olxb90f8PDCv18&#10;0b/ghv8Asi3KqYrr4vfKfmW81LTY1P13WoOPoKnv/wDgg3+yusP+ma78SJNxyf7L1zTiV9iJLJen&#10;TIznrgZxXQvFLhOpDmi6jXf2cv8AI5Y+CfH9Gry8lPX/AKexPx2+wp3Tb+dRyWyKcpGPyr9bbv8A&#10;4IbfspG4W20pvjFJnhmudVsIh+Y09h+tKn/BBX9nZnZm/wCFmspPy7vF+lDA/wDBf/OuT/iLPCDl&#10;aLqv0o1H+UTu/wCII8fxV3GkvWrD/M/I8QqeAtAtMHIFfpJ+3N/wSL/Zq/Zj/ZQ8VfG3wbrvxCXX&#10;tDWwe0s/EGpWU1rIJr+3tnyYLZckLKxA3q2QCQRmvztaJf4kr7TIc8y/iLBvE4NtxUnF3TTukns9&#10;dmj4Hibh3NuEcwjg8wSU5RU1ytSXK20tV5xZmNbc8jinGIL1H6VdmiDrwOc1CsLsB0r20j572kmV&#10;2Abr/Km+Ug59/SrDweWcY/GkO3O2lyj52QqgR96Ej6CmOrSMd7c5796s7VY4xSLEc/do5SlU7ldL&#10;bL/f/SpBbfwgZqxHbE8rj3qZLcIORlutJK5MqsiibXIx/Sr1vZRpCsxl+bd9zpigQc5wPzpybgME&#10;fSq91GcpSktzR0/RXvrWW5SRV8nHmbs16J+zF+yv4o/aZ8fr4H8K6nYWsot5JnuNQn8uNQoAAPc5&#10;ZlHA4BJ5xXBWmpapNoDWVuWMEc++WP1JHB/Ifyr1T9jr4k6T8IPjPpfjvxXq+oWlhArOosV3b2II&#10;AcZBKZPIHJA4rLGRq/U5uh8aTtpfXpoTl8sPLMqUcW/3TnFS1s+VtX16aa+h+ln7G/7GVl+zFolh&#10;Z366bfa/bySXb6lCCp85/kVepARUG3vk5bALYHzv/wAFVfiZ8T9e+MdjrvhS6kt4dB06SL93IiiJ&#10;zuU8g8tgFgc5+cADK8+1aD+1t418Px/Y/EEdrfW8s4Vv7Rt8SR4k25GBuz83QdAM18+/tqeMPCvx&#10;z8JXHinwr4p22iXKlrZrXynnYbl2gsQWG70HBx14r81yXD5hLiJYvGJSbuubdK+lvLsj924vxGT0&#10;eBpZdlknDltJRTSk+Szve93tdtNv5nxVq2uXF/LGJLOOGaNdsk0ahWf/AHvU/XnHHQAVmSR738yL&#10;H/fPStvV9JgtydrfdwWK9eazDFD5amDdj/ar9VcZM/nWjUp8qcURwxsDwuTnA4619Rfs+y+HLj4W&#10;WOn6xfbWjmdZI2fGDvJAPtXzPaMYHWVk3bXzt9ak8d/ETW/D1lp8OnrEyStIzJKpPKlSDwR/er5j&#10;i7M8vyHI6mPx0nGnBxu0rv3pKK09ZI/R/CfhPibxA8QMNw9kFKFTFYiNRQjOahF+zpyqyvJp292n&#10;K2mrsj7q0PxFYT5trafcsZwp71u2t95oWUSe22vg/R/23vi1o8aLb6B4dYoMbpLWfJ+v77rWvF/w&#10;UR+NkTZXw54X9ebO5/8Aj9fg1fxT4NqVHyznb/Az+9sD9Dvxxp017WjQX/cZafgfc0V0wIYN17Va&#10;XxPfWB/0X67ga+Fx/wAFI/jmnTwt4T/8A7n/AOSKb/w8e+OJ+94X8KH/ALc7n/5Irhl4mcJfzy/8&#10;AZ68foj+M0f+XVG//X5f5H2xruoXPiGZLu7JO1sLuXHQkdP85+lJDaW6x4gH7xl+Zmr4++H37fnx&#10;j8ZfELQfCGo+G/DUVvqms2tpcSW1pcB1SWVUYqWnIBAJxkEZ7GvrAXsmeTwe2a+jyPiLK+Iqc5YK&#10;TahZO6tufk/iR4WcWeFeKoUc/jBSrqUo8k1PSLSd7JW1Z+d82lyiXbIm3s26vp3/AII62Ig/4KK/&#10;DuRVXg6sCf8AuE3le7aD+x1YeMfDGm6ifhfa6bc3Vq6Xtm0ELA5A5zt3ZGOCDnk9eCOq/YE/YkuP&#10;hB+2d4f+Ijx7LPTvtq2kLHLJJJZTxnJzzwx7d+vFfrOdZ/ltbJMZSUrSdOokt7vla6eZ/LHDfBvE&#10;mD4ky7EOnzQ9tSk2rqyUoybadnt879D6h1/9pzXI/i94/wDh7r/xR0fwPqXg/wAcaPYeF9D1a2S4&#10;/wCEm0G507TL+fU/s+FuSm4a9aLdROLaE6Xcyy7ls7gK34df8FD/AAT8UL7StH0XR7ezk1jXLmwt&#10;pNU1q3tZPJgvXshcBGLKHu3iku7CHcxvbGN7iM5R4hS/af8A2mf2kv2fPjD4ivPAH7N/ib4neH28&#10;F2cuk6RpVjLFDbajDpXjDUp9txDZztI9xLpOi6f5Zz5cmpWzKpeRYp3eB/2uP2oNZ1rxV4cvf2Rb&#10;mSbw5qurGDVL77fpVvqVmmr+JbWyS1DWc5uJmttI0mZmVhHImsrKuwCGK4/nE/tE5/4Fft1/En4j&#10;fsOWPxW8e6ZZeF/FC+AfC95d+JvEC3Njouo3+s2GnS2s0F19imhjhkuLya3klCXC2MsO6WKaLG/M&#10;8Pf8Ff8A4O6H4v0/4NeP7a703xQscg1q18YX9lpl3pLDW9I0pftio7QtG765ZPDd2zSW92lteyRF&#10;RHGknefHn9oj4u/soeB73WvBn7HWs+OtYv7XXtZutL8J6tqOoteX1rpQvY7dJzYOQ08y/ZYVcRqE&#10;h2Qq8ohs3w4/2uP2itGtfiF4xb9mPxXrv/CO6TqU+h6R/Yd9p8eqtaXPil7eC1iOmSzG5uLbTdIV&#10;pGleJ/7RtzFHE5SK8AKWk/8ABW34PeLpfDNlpmjx6TbeMvDceqaf4i1zxJbWun6Wv2DQr6QX1xtk&#10;W1/d+ItNhgYrIs125gYRhopJa37Nn/BUbTPiH8E/hb4n8Y+FWOp+OGtdOa8vtUtLF5Jk0bVdSudQ&#10;ltmYNbW00OiXlxauwEVxBdWciuqPKYO8+Kv7X/xg+HPjPT/CUX7HviHxBb3V5pn2vVvD8d/dW9tb&#10;XPiOLSprnemnlG+zWkh1F49wkMe3ajRCa5g7n9i7X/iz4x/Y9+E/jH9oK1vo/H2qfDXQ7zxsmqaS&#10;tjdJq8unwPeCa2EcYt5PPMm6IIgRsrtXGAAeDf8ABSn4n2fxg/4JUeOvHdlpc1ms17bWc1tMkqlJ&#10;rXxFBayY82ONyhkhYqxRdylTgZr8V3heRjz0r91P+CwaA/8ABO34hKAB/wAgn/072dfhuwUlsAfn&#10;X714XK/D9X/r7L/0imfyb47v/jL6H/XiP/pyqU/shZPlbn1NRm28sY+X14FXpMBMA/8Aj1MKj+LG&#10;K/RvZxPxdTkU5LUmPJTPt6VXa055atf5Cdu0dPWoZbZcY7+uaPZlRqNbmX5BT5TIKlhj25BP0qz9&#10;jduo/KpPssSJytTyS6mjrRK6gDgnFSj5PlZ/pmnLBGw/+vQ1uXOd1XGPKZc3NuRMFMnA/KnC3YHI&#10;NSw2nzfe5qYQYP3qXLcnntoiTSdSutOlZYn3RyMplj/hbH9eT+Zr2vVfiB+z/wCK9TuJtG+Hc+kr&#10;/Z8J08LcBfLukRt33eAGdhzgk7c8EkV4mFQDB/nU0G6J96n361MqMalm21bs7Ee2lSjLlUdbbxT2&#10;TXVab9LdOyPsLV/2rvAWp/Dg6DqUmqTXUcIQTyQqhkB25O5Dw4G4/hwSTXzf4o+JWoSeIL+80y2W&#10;3jvlkjW352ojLtz1+8Bg59QO3FO+GHjTRvDfiqzvPEum/brVJlZljZleP0ZSGXLA84OQcYOMk1J8&#10;dvCsvh7x9f4kaTznW4aTH3vNHmA+hyGBrjwuDw2DqunBP3tdX6XsdOYZtmWcU4VcXJPkairKz2bT&#10;bervqtOzv58ZqV7qd6VW7vZJNi7Yw7H5V9B+Z/OmW9s5QsVJxz0qxa27SDJ9K1EFrBaMm1SfrXpW&#10;PGqV+WPKkZSRt5m1s/lXPfFdtyaeuPu+d/7JXcWkdk7JJKvPT/69cj8aYYFOmCFv+e45/wC2dflP&#10;jYv+NbYz1pf+nqZ/V30Ga3N9KPIo2+zi/wD1DxB9baJoXxx+Nn/BOD4V+IdF+IN9/Y/w5i8Xat4k&#10;0u38TC31DU7LTbnTXtEjQyozx23mn99ki0iAKBnMMMvh0X7Xfxl+OV/8Wte+I/jrWtR8ReKfAlva&#10;+G9N0uGbyUlt9Z0258mCGEFIEisob+TecDb5xdzJMxk0v+GiPG/gD4H/AAH8H/D3wBqXhfxl4Ru9&#10;X1/wR42tvF1q0GpR317JBcSTWz2+1FEli0BWWcJ5Uc3mo0cikRfF621TUb3xZ8YPD/7NGoeE/Deq&#10;aXpK/ES18G+MrO40Wb7TfxSiWwkFvMtrYy3WnzIoV7hLa7VIWkXy/sr/AMZ16ka0IuEnpGKkves7&#10;QtdaaOOt+lnzK92f7MZdgamBxVaOJo07Tr1ZUpc9FSp3xjlytc7clVahbltNyi6M1DljI39B8YeD&#10;vEvjma1+Jmrasnja3166tvH2m6X4Zu20jxLHbWV3NaeKbrT/ACUMr2dxGtxdW08CrcQlZDFua7Dc&#10;fo3x+8ffDzxPpt/41+KFxdeMtLbV7PxFb+ONNupVS2gME9tZmcRJqKStdWoEaq8Rs5QkkckLSzNH&#10;tw2nib4S+HtLm8Wfs52OpaZpOn+dp2m2fxA027k8y1vYoLy8+ySx3Qkt3v8ASZi7xwbGiluYmkeF&#10;4BFoeG9X8V2nhzxZrXh/4AwstvZ22raDa2evW+r2tnpWmTltQ0l/LZfla3v0mvYJfPlcxie4tczC&#10;6hpyqVPtWkru/LJbtP53tbzu3a7OOMMJhYtewVSm0qaSr0Gk4pwvH4nBRjO9to8sIuXLCMX574h8&#10;V+DfHn7Y3hnxh4G1zVtQs9Q1Pw1LNNrlx593HdG3s/tMEkvkQ+c0M/mw+aUDSCIOWcsXb7XnneN9&#10;vWvhFZvFg/ac8M6r4skvFuJ9U0G70/8AtTUYry5XT5YrWax82aMKskn2R4NzbVbdneqtuUfcb3iT&#10;fvtwb3DV+u+EMfaYfGu3249LdJdNbelz+Sfpo+zwuJ4epKV7YeaT5lK6Th9pJKX+JJJ72R9taD4p&#10;0i6vHe0iitV27FadRyQOv5irnwYjW7+NGkXNpeRyRQ/apJPLbJOYXUEnPv0r590P41eDfEuk6fof&#10;h+7Zbq4OYY5FLOyKRuZ85xkDHr8341yS/tQzfsufFOw1a40CbXPL89rrQ49R8rz5JI5Ao37HKbC6&#10;tuAONmB6j9QnkGNxNOrSox/eOLtF6X0a3e3rsfx3LjLKsvlRxWJmvYqUeaUdbXa6JXfey17I/SaW&#10;Hxl9uuntr2z+ztODaq8ZLJHsjBB6ZbcJCDnAyM7uiweFR8R4tDt08Zy6TJqCw7bg2PmeW0gzyCQO&#10;oCk/KMEtjoM/nr4j/wCC2Or6UjW2lfAfWLPcoJW78ZCQR9iF3WW4gepbP0rnYP8Agtjrom36n8Gt&#10;YuFz/wAu/j5ou/vaMB+FfHT4K47UrQy5vz9rRS/9Lv8AgfUR8YPC175ml5exxF//AE1b8T9L4/8A&#10;hYba9c+Y2jjS/sMX2Pasv2g3OW8zfztEYATbgZJZs42jdB4etvilDaTJ4l1HR5Jmlh+zyW6SFVQW&#10;sQkJXC5JuRKwGf8AVsvIPA/OWH/guT/Zr74P2edcaReksnxM39v7raeUP4qamm/4LyatqUYTUf2c&#10;Lzy+m2z8eLBkerEWJbd64IX0UV0R4F43cfewOv8A18pNffzp/cmS/GLwx6Zjp/16rf8Ayv8AU/Rb&#10;xHB8R7uGxi8Oajp9qftED6lI0bM2xZ4mlSMkEYaITLyucspBXkimtl8Y5vDWuRXGs6PHq1xNN/YM&#10;1vG3k2sflhYi4ZSSwfLN94c8ccD847v/AILgSh3+zfADX1LD5c/Ezcq/h9gz+tVdN/4Lp+M7CY+b&#10;8Fr6SEfw/wDCbBm/N7Jv5Vz/AOpPHkZWeXNruqtH9Zo2j4ueF8o3WZr50a/6U2fVX/BV4eJh/wAE&#10;0PHC+MZLFtU8rSPtn9mo6wb/AO17MkIHJbaOmTycZwudo/Edoc8hulfbn7WH/BWq2/ad/Z68QfAu&#10;b4BXOnXGuG1Ka7e+MvtrW3k3cVxxD9jjX5hGU+UqcNk5xg/F8duxH3cV+2eHuU5pk+S1KOPp+zm6&#10;jklzRlpywSu4trdPS5/N3i9xNkfEvE1LFZVW9rTjRjFy5ZR95TqNq0kntJO9ramfLFITuxTfLcd/&#10;/r1sR2Sg9Pxoaxj4byvwr7qx+VfWooyYo3Xkg9Kdtyc81oS2fGUXigWGTj8KLD+sIzyQvX+lKI5J&#10;OM1fk04KM1B9mdThY8UWH7ZSWhWa2UE0KqrwPlqy0Dn7wpsdqwGSnf8AOk4lRqK2rIxGW4D81KbS&#10;XZ5rR7R2b1qxHYsyhwK2P7Imv7VQY2wkXynb1oOariY07XOdhgfO48ipDCyHaK0holzC25hj2NWk&#10;0J/I85mXvx3pkTxVNatmLDCynca6HUNb1fxRLDJqt1v+y2cdshbvHGAqA/RQBn25ycmqiaVJ52xg&#10;fVcitjS/CmrajLstbGWRl/1gjQnFS+W92YVMRzLli9yjDaW8Ccv9NtQyW0Sx7xyfSuw8T/CnxB4a&#10;0pdWvolWNmA+R93U8dq5+S2iPyiIhqISjUjeLuYVY1sNU5ayab1s9HYzkZtq4X6VynxpkjMOlxhf&#10;mDTlj/374r3LVvgXPo/hWHxPr/iexsWurBbm002Zj9omDDK4XGMHI5z/ACryv4g+BY/E0trCmqrB&#10;9lEm7Ee/cW2/7Q/u1+eeJ2U5hxRwPisBlkPaVZOnaN1G/LUhJ6ycY6JN79O5/SH0V+NOG/C3x9yf&#10;iHimt9WwlKOIc5uM58vtMLWpwvClGc/enOK0i7Xu7JNnoXwo+HXxr8U+B/B/jHR/E3whitdJ8E33&#10;h7SbXXvHkVpdCxu769nu1uIvtCOrzLfXluTwVgnygSVUmXf0D4R/tQeHvBGh+CNL+MfwXW30D7Ot&#10;jK3xC09pHiim1aQwzKX8qeKUa1exyxuhWSMqhG3cG+fH+D6rjZ4lYj3sQP8A2eo/+FTDdj/hIm9f&#10;+PMf/F1/MlPwo8RoRVstd0rX9vRXb+/5L7l2R/qHjPpU/RtxlapJ8Vw5JSclF5djZJXcnbWnZ25p&#10;X0SfNLRczR75p3wO/aZ02XRb6x+LnwXtL7w/4SvvD2m6hb/Eiz8yO3vbq9nupDmYq0sg1G7gyRtW&#10;KRdqrIiyixpfwS+PegaPqWk+DviP8GfDn2zWLnUbG40P4pxx3GlyS3en3KC3la7Zl8ltNhWNmLOB&#10;JIWZ2KMnz63wkABP/CRtx/05j/4ukHwkU8f8JIf/AADH/wAXR/xCfxEtb+zX/wCD6Pp/P/Vl2Rl/&#10;xNN9HDmUv9bKd73/AORbjH1cle9N3SbbSeiblZe877vxa8RePbz9p+HUfHV54buNasbvR7aabwj5&#10;H9nS/Zra2hjaEW58kZSJCyxhI1fcqIigKPqTwZ44/tGwUSFgBjczd6+SdD+Fi6bq1tq3/CQM32W4&#10;jl2i1+9tbOM7+Old5Y+MdX0ttlndlVz/AKvsfr0/nX694VcC8Q5HgcbDNqHspVJxlG8oTurSvrCU&#10;tm+trn8d/S88evDfjrOchfB2O+t0cLQqU6jjSq0VGV6fLaNaEHZpNrlcktmz6A0m4l+FnxDupvFV&#10;y0UOmzgtJbiViqvwCWwew6evrXnvx88YW/ijxlJ4t8O6/JdWs0amMMpV7dtoO0j1zk5/w49z0G28&#10;NfHuSaNLaRm88LJbyAeXM4IIz9cfWuc1H9hzxHqvizyLoHTbK7kKRrtZSGIJGNyngHaO/wCFfrmH&#10;xuDw9fmxD5ZqNn6f8Ofx1meR51mGAVLLY+1w858yave92ld3tZJpa9dbHgJ1zWtR0WOw1O5mmtVZ&#10;nhEq52tyPlJ6c9ccHHNUGgUR7uc19cwf8EzNZt9AfTdV1K4utUhcw2c0cojtREZNwkxgtu2sx2kj&#10;5iBgjmvTvhx/wTa8An4XX2g+JI5luPN8x9WmKGTAAO5GUZUY424HfOc8lfizJMPG6nfW2i79Tmwf&#10;hXxjjqnLKmoe62uZ9to6Xs/wS+4+AbDwL4j1zS7rXdN0yaa1sU3Xcsa58lScZb0Hv0qqNFEUO988&#10;ckV+h3i/4V/C74H+DLfRPBGi+eda/wBE+zJFva6U55bOAT8hPJr4t+LXgw+EfG19osFnLHb+cWth&#10;NEV+U84HsCcfhXblOc080lLljZdL7tbPT1PL4v4RxnCuGpSnVU5PSaW0W9VZ9Vbe/X1R5zPaOnIH&#10;HvVV7Ubjvibn2r1c/s5/E+6uIWsvDv2yKS3im+0W8oKqsiBhu5BU4YZBH0yME43xU+F9x8NtcbRL&#10;y+imuAFO2JW5Uj73Ix1yMZzx+XqQxWHqS5ISTe+h85UweZ4Wi6tajKMU0rtWV3ta++3S556+mMRl&#10;gwH0pps9gwCzVrrGz8fL75pPshX5fKB/Wtzm+tS6maqYG3GfwFEka5+6RV6S2wdoVeKj+z7mHNBo&#10;q0Sr5JYbMfLQ1uF4AP1q9FAqD7tSSW6uMv29KDP2+pltaFlz5n6ULapuG4/lVxoPm2D+dMa3Zeg2&#10;0GkahAbSHGQOvHNNaxDA4Jq5FAc5Yrz61IIAvK/yoJ9s49SjFbeSqg+tatnql1CF2OVyu07fSoVt&#10;2chVQE/Suv1P9n34qaZ4Ht/iDP4Quv7Mn3l5I4X3QBRkmRSo2rt+YMMqR3rOpUp02lJpX0XmaU8P&#10;XxkZOnBy5Vd2Tdltd26anJ3NwtzcFkZsjhq3l0OwTQoNQhvY944liZxu3Z449MdfSueW18pwd1bm&#10;labbXtiL27vBhZgkdsn+sk45P+yBx2OSeOhqpaWZxSUeXlW1u9ref/AIEsIrm53G6Ee1f4eQT6V6&#10;B8Hda0mGW40iW03Tsm6RpGGwqD0P/jv5Ve034e+EvBXgH/hJ/GIVdX1BDJpmlz5yqBiNxHfPJx9O&#10;RXN+J7Xw7p2mWuu+G5AgvP8AXWnmsWRlPOfQZxjt+VcFSUMVF0433tfpdf16Hr4fD4nJa0MTUcbq&#10;Kk4t+8oy0V+z1Wm6TTsdN4q+JcWueHbizSz2Nb5iuIxwrAnAYfpXmsVtd6Zd2ut6lozyWvnLIIZo&#10;2VLhVblc46HBBx706W/mublppWA8zG7b04r03XtO0jx94I07WodOWzs9LhS2lufJG6ZUBLBTjgZy&#10;QDg9etNRp4GKilpJ6+WhXtsVn9adWUlzwS5VbdX37Ky3vp99jhPjL8WdV+LHiMeIL+wjtW8lYvIt&#10;/uqo6Y9B7dq4lUZhlR7GtXWpLMXGbaBlTdlFdgSB7nAz+VUjcAW5xEMsevpXZTp06MFCCslsjz62&#10;KxGMrSr1nzTk7tvq+5XdB1kHOajKZ+6ad8xGacikANuFaDUuVWIzGdm4E8VC4H32zUk0xAP8XNQu&#10;SeaRcOYcl08cRUHrUSXEhfDr7ipIzsGTiiSYlflSspxuWrdj2f4Q/FHV/g348trtg01vHM4urQNx&#10;llK5HoRx+WOK+mvGF78VvH+rWdr4c8Q3MlndvHJJbryJOjkhz9zhcdeBn2r4v0C3a71a1S5Eghnu&#10;ljby0yzcjIX1bnp7j1r6d0/48Np+iWd14Evft0eksmbVVCGXOOpbAJAOSvsc+leDnmBcqkK1KCc9&#10;U21p5eW//Dn3PAWcRo4Gvg8VVlGknGUUn73XmStZtWtdL7tT6/8Ahl8QNY1fRvIvbaMT2lqJbhXH&#10;zMQMYBzyc1ueGdc8O+K9dm07UPNt/ttusbrHM23KkjGOg79Ov5V4KnxY8AeBdFj8cap8QljbUrNp&#10;DZ6lOqszoCWRRuIzzjA55Ga8i1z/AIKCW+ieKFn8MaJHcLDzukdlQ5HRfQj8unPYfntPh3HY+pP2&#10;EHbo9rPtr5n75jOPMlyOlT+v11fTS/M2ujtG7V0+x9y+Mfgz4f13w3DHpLurWf72E8NvIz3P1I4x&#10;nmvlj4lfBbwnqnjqz8V61o0sy6ZJ5rRsONyn5d4/u55wcZFen/Dn9pKHxbo2hzaTrEzW2oWLy3Sl&#10;gBHnIbdgn7rdMHoOleP/ALUH7Q3gr4baLe6H/aX9r6xqEyv9iSchUUAgOxU/LjHCnr6YOaMlwmbY&#10;fGewV+Z6abrWzv27i4qzLhnF5P8AW6vL7NWetmm0lKNlrdvTZM878f8A7Utv4R1m/wBK8EJDM0yt&#10;HN5i/KjjIO04HHPHP41876vqVzreq3Gp3rbpriZ5ZG9WY5J/OsubVZJp2nnmYsxJyx5P406GdGJO&#10;ePUiv17B5bh8FC1Nau131dj+TM8z7NM+q82Jl7qb5YraN97EhhHYUG3kxwlTxKH5wB74qeXasWQo&#10;Of0ru5Ynz7qOLsZv2Q5yVOfWojZ88HH4VoFC3UUnk8YI/Sl7NGntmUHttqbgvA/M0zy5ZOWQ9e9a&#10;S24JCsmKcbIY+Rd3FL2Ye2itzLW3USYfgY4psiBflzWlLZylP9WtQtbcZ25x7UuRmka0X1M/y9rZ&#10;z/8AWqQJn5f4s4FWGiDDBjqSG27le/8AdpcsipVOrJvDuj31/q1rb6dD5lxLOqQqoBJcnAGPriv0&#10;s+G3ivQvH/hjQfgzpXkq0+kJ/bl49vGAZhgOHDnBMh3E9evoa/PH4a+G/EPiLxTb6f4ZZlu1VpIp&#10;Q7J5e0ZLZXkV71+y/wCKPHOiX7aHo9o87Weo48tRtZgBjaTkdDz3HWvk+KMH9cw6aklKnqvV6Xf3&#10;aH6l4W5zUyvMJQlTk4V3ytpXVo6uK82nq+1rGL/wUU+Hun+Fvivb2GnadbQOscyLDawqPKgUq8cb&#10;FPlLAOSQPu5HqK8G0uG70pYbzc0cglDRuOnHP88V9M/tFfCa017xhJ8QIvH7WniDWLjzZtNvI1SF&#10;JFjChUkYhSSExknr09R4L4o1e6uiunas3nXVuzLJLkEbs9BgDiu7IqqlltKmnzWWrd1rrf1V9L3P&#10;B8QMLUo8QYmvOHJGcrwSaaskrXad4u1nZrS5X1XxX4m8QzQrqt8skhJjhuZlClUYnKluMrluc5x9&#10;KybiW0WAFLj1LL2H/wCukmdz+7Mny5+VT2qpPDEUZvMC/L6V7UYxhG0VY+HlVqYiXPVk231bu+hD&#10;NdSJxFJx7VEdbvo7f7El1Mse7d5e44JxjOKZUcu3d05qjqpWT0HSIJcyOzH8aj8sYxg+tOSRAME0&#10;2V8ncBQXG+w1wC3zKabI7n5HbFDybVxgVDKxP3jSsaxptkc5GTUQ+UdaczZ6Ck2l+AKTOhaBK52q&#10;FPSoWaXqCc+y1YaLgDOR/KmmJFXge3SkVGUVudDcXEkY+WVhzlQe1PuPEV9Muxj95cNjv7n1Puaq&#10;yWcwGXYH/Z5qPyj1z+lddkeSowtYvT+JNZ1FYoL2+mmWEER+bIW2g44GTwOKY0jE7j9aqGWOH5V/&#10;76ppuBuyr/jSsuhUoOcrs9q+D/xh1y20tNGhZVk0u1aRJprhUCwglmPPLEZCqoz17DNek/Av9gL9&#10;ob9uhJvjBb3ej6B4euppI7PVtUJ33ZQyRnyoolJfZJGFZnKA5O1mKsF+UIbyUL/rGC7TnbxkV/Q1&#10;4Q8J+H/AnhbTvBnhPTI7LS9JsYbPT7OHO2CCJAiIM84CgDnmvzXjrPsRwvTpywUUqlbm95q9lG17&#10;J6Xbkt9FZ6an7t4R8I4fxAqVaWbVJSoYVQ9xO3NKfMo3a1tGMGnbV3WqSaf58v8A8EDZ2bI/ajj/&#10;AB8Fn/5MoT/ggheKMf8ADUsP/hFn/wCTK/Riivy//iInF/8A0E/+SU//AJE/fP8AiCPhr/0Bv/wb&#10;V/8Akz874v8Agg7dRjH/AA1DH/4Rp/8AkypF/wCCEt4Fwf2oI/8AwjT/APJlfoZRT/4iJxf/ANBP&#10;/klP/wCRIfgb4Yy3wT/8G1v/AJYfnr/w4ouQu0ftOR/+Eef/AJLpR/wQouAcj9pqP/wjz/8AJdfo&#10;TRR/xETjD/oJ/wDJKf8A8iT/AMQK8L/+gF/+Da3/AMsPz3P/AAQquOo/aajz6/8ACHn/AOS6Vf8A&#10;ghbdLz/w03H/AOEef/kuv0Hoo/4iJxf/ANBP/klP/wCRF/xAnwv/AOgJ/wDg2t/8sPz5P/BC+7bg&#10;/tNR/wDhHn/5LqNv+CE8x6ftMRf+Eef/AJLr9CqKP+IicX/9BP8A5JT/APkQ/wCIE+F//QC//Btb&#10;/wCWH55N/wAEIbg8j9p2P/wjj/8AJda/hP8A4Ihw+HprmTUP2g4b1bi1aJVbwiB5bEj5+bluwI/G&#10;vvaipn4g8XVI8rxH/kkP/kTej4I+GmHqKpDBO671ar/BzaPkfwF/wSk8MfDfUZNU8NfEe3Waa2WG&#10;aSbQCxOM7iP3/wApbPOOPyAog/4JcXGg+JLzxL4L+OK2Et5uDJJ4c3rz2+W4X8cYz7V9cUVwvjDi&#10;KUnKVa7as7xi7r/wE+gh4c8HUqMKdPC8qg7x5ZTXK3u1aStc+EvGP/BGvxf44u1u9b/apV2VmZc+&#10;E3bGfreGsCb/AIIS38rbh+1FGvr/AMUaef8Aybr9DKK7Icf8WU48sa6S/wAFP/5E8Cv4J+G+KrOr&#10;WwkpSe7das3/AOnD875P+CDl3J1/ahj/APCNP/yXTW/4IM3LjDftRR/+Eaf/AJLr9EqKr/iIXF3/&#10;AEEf+SU//kTNeB/hnHbBP/wbV/8Akz86X/4IHzv0/aijH/cmH/5MqvJ/wQEu3bP/AA1XH9P+ELP/&#10;AMmV+j1FH/EQuLv+gj/ySn/8iaR8E/DWO2Df/g2r/wDJn5wr/wAEArpRj/hquP8A8Io//JleX/tA&#10;/wDBFP8AaN+FGh6l4w+GnirSvHGn6bZib+zrO3lttUuMffEVud6OQOQolLvjCqWIWv1uoYbhtNbY&#10;fxG4qo1VKdVTXVOEUn84pP7mYYvwP8PcRh5U6OHlTk1pKNSbafe0pSX3o/nHZT93NMKNjbjNe5/8&#10;FFvh74f+GP7bXxD8L+GlkWzOtC+WOQLiN7uGO7dFCqAEV52VRjhQoycZrxPaUbcTx6kV/QmCxUcb&#10;g6WIirKcYyX/AG8k/wBT+LMzwlTKcyr4Kbu6U5QbXVxk4t/gVTFu4C/yp0cG055qcwqBwf8Ax2k8&#10;shc4/DFdRwupchZMDNN2buMVKybgSFz+FREZ/wD1UFcyZtZfPP8ASoWtC7HMuB2q5b27Zyw7/wB3&#10;rUzW5Y/d6e1dvLE8p1OV6GS+n8Z3fhUf9ntuyM89MVtJZhyp2/pVkaTI43bDgf3RS9mH1vl3Zzxt&#10;ZUX/AFZ+6a/ovX7o+lfz5Q6e4AJi/wC+lr+g4dK/E/GCKi8El/08/wDcZ/VH0Zq3tnm3l7D/ANzB&#10;RRRX4uf1SFfB3jX4r/Gj9oL/AIKP/G74E6z+2j4q+A/hP4HeA9A1rw3BosWhpH4h+12l7Lf69cNq&#10;lhM01ha+ZFayRhjbrLArl45cBfvAui/ecDAyeeleb/GD9jf9kH9oPxND44+Pv7K3w38caxbWMdnb&#10;6v4w8D6fqVzFbI7yJCstxC7LGryyuEB2hpHIGWJPVha1GjKTqLdWTsnZ3TvZ6PRNfO/QxrU5VIrl&#10;fXzV/u+/5Hyl8Hv29fjrP8YrD9kr4OeCdN17XW8SfEPxX4u8RfFLxlfQ2tl4dsPiBqGji0sriGym&#10;82defKhcJHa21vDGd4ZWHn/xM/4Kz/tD/HL4PftA6b4V/Zx8WeG/B8Xwx+I//CBfEzQ9D8SWF1oF&#10;7ocF5bxyalc3um2ltbT3LwySwraXEs9pLD5E6LKCyfdnjX9mT9jzx3pul6r8Rv2ffhrrNnouqXeq&#10;aLc614U0+4jsL28uvtNzdQNLGRFNPcnzpJFw0kp3sWbmm6X+yD+x3a6/4m8a6J+y/wDDWPVPG2n3&#10;1l4w1a18FaeLjXrW9ffeQXkqxbrqOd1DSpIWWRlywYivQWLy1S53Sd73+d2+/Zrppa1mmzleHxUo&#10;cvtOn6enr9/Sx4t8MP8Agox8QPG37cd5+wXqXwf0f/hKtC8ea8viW60fxRFcJp3g210exv8AT9Yn&#10;hkMc0U9zca1pNmIVSVGaO+cSAQ7RzHxf+O/xj/Zd/wCChsfjz9q34veONH+C/iTVl034a32jal4e&#10;/wCEQs92hSz3lpr0UtomqW80Vxpd1eJepNLbpHOivLBGlzG/0lof7MPw10X9q/XP2wLm7ur7xlrf&#10;gqx8KWrXiweXpek21xPdGC22RLIBNcTmWUyO+4xRAbQgFXH/AGVf2X5vjJJ+0XJ+zh4Db4hTKVm8&#10;dN4QsjrLg2/2Yg3vleec2/7nl/8AV/J93isViMDTk7Q0cLPr7z1bTe2ul9dNLa3NfZYiUdZaqV/l&#10;59+/qfB/wz/4LyfEvX/Hfh7wv4v/AGfPDk2n+KvjF4E8NaJrWg6hrtrDNoviqDV2tL6NdZ0ixmuD&#10;CdMR/OSL7Pcx3GI2QoWPoXxi/wCCp/x70D4VSfFH4I/B/wAC+IrWw8N/FjxLqkmreKLq1hfSPBni&#10;ODTQ9q8NvP5811by7greWiu4fzNqeXJ9KaL+wZ+wz4a8F658OPDv7GXwn0/w74na2bxLoNl8O9Mi&#10;stWNtI0lubmBYBHOYnZnTeG2MxK4JJrZ0D9m/wDZb07wevw28L/AbwDb+H7HR9S0NdA0/wAL2S2d&#10;vp+oSJJqFj5CR7FguXjjaeHASVkUurFQRvLFZPzqUaDsns29Vytd9+bXTTT5EKjjOWzqf1f07Hwf&#10;8av+CmHx0/aGv/h34p+DVj4f8HfC/Ufjl8J9HS+uvHV1ZeLdTm1pND11rY2MEDWz2r2GpNbyw/am&#10;LfZ7l8uilDW8G/8ABfD4yePv2ffiL+114Z/Y3mHw30rwLq3iHwJqmoprFsxay1W102O01G6fTxp0&#10;k9x581ysVhd3JhWymhkbd+8X7os/2I/2L9O8V6f470/9kX4Y2+uaTHp8elazD4B05buzSwWJbFYp&#10;RDvjFstvAIQpAiEMYTbsXAv7Ef7Fy+IPE3ixP2RfheNV8aRTxeMtSHgHTvtGvJPOlxMt5J5O66Ek&#10;0aSuJCwaRFc5YA01jMo9moug3a3X0vfXrbfp23J+r43mb9p3/wCB06Hk/wAPv20P2ndC/al8K/sr&#10;/tT/AAH8P+F9Q8Rp/wAS/wASeG7jWtS0TW5HttYvPs1lqB01IIru2g0uMy2t41u8y3Uk0LYt1juf&#10;nn4rf8FXf2lf2eP+CjXxi+A0fh/TfHWht8ZPhV4A+HfhnWNRj0e30WfxHoGo3M1w95b2U88iNd20&#10;LN5iTFELCMLwp+9j+zN+zcfjJ/w0Uf2fvBH/AAsLOf8AhOv+EUs/7Z/49/suftvl+f8A8e4EP3/9&#10;X8n3eKbq/wCzB+zP4h8bXHxM1/8AZ58C33iO81zTdZvPEF54Ts5L2fUtOjaKwvXnaMyNcW0bskMp&#10;YvCrEIVBIrmp4nAxk3Kle8UmuilzJtrW6Vlbe+r2WhpKjiJRSU9ne/lZq3bfXb7z5o8Of8FMfjpb&#10;XPw30/4rfs5abo1r4k8Vap4V8VeMNLvNW1LQ7fX7DxevhhtPjnttNdrM3Ls15azXywxSNGLRmQu9&#10;1B5B4M/a/wD23PFv7QnwC8L/ABV0izHiDX/ip8YtO0Gx8O/Fia20XVjoi6zBDp+swpoSNJbwSQQQ&#10;wXCB3Kwi7lhMzCBPubWv2Ov2Ptc8daX8UvEX7LPw1vPE2i37Xmi+Ir3wRp8l9Y3T3s2oNNBcNEZI&#10;pDeTz3RZWDGeaSXO92Y2NB/ZM/ZT8MfEVvjB4Y/Zo+Hun+LW1S71J/FFj4NsYtRN7dI8d1cm5WIS&#10;+dMkkiySbt0iuwYkMc6/XMsjGXLR1d/ldSSW99Lq/fl26k+wxTavPa36X/J29T5C+E//AAUw/ap8&#10;Jfsb+Ffid8d/hz4Pvdeuv2Q/EHxWi1Ww8RTT/wBsy6Vp+hywvdRixtI7F7mTUrlpreFZY4fLjEcz&#10;gnHnXgr/AIK0fttaX8bP2pNc8S/DrwzrPh3wTb/DCP4e+DYdWu7g6PdeJ/ssFv8ANY6M17qKyi7N&#10;1PGsck0UtuttbJcLN50f3Bcf8E6/+CfV54ctvBt3+wv8HJdIs764vbPSpPhlpTW0FzOkCTTJEbfa&#10;skiWtsruAGZbeIEkRrjU1z9iX9jHxRfavqviX9kj4Y6jdeINKttL165vvAenTSalY25tzBa3DNCT&#10;NDEbO0KRvlUNrDtA8tMafXMp5n+53f3LnTstdPdTjfTfsT7DGWS59v8AJrXTvqYH7Av7UPxT/as+&#10;C154y+NH7PHiL4ceJNE8SXeiahp+taHqFjbat5Gxk1PTl1G3trtrKeORGQzwRSI4kiZSYyze31y3&#10;wk+CHwU/Z/8ADEngn4EfCHwv4J0WW8a6k0jwj4fttNtXnYKGlMVuiIXIVQWxkhQCeBXU5ryK0qcq&#10;0nTVo30X9X/M7qalGCUndhRRRWRR+K//AAVXVT+314/4/wCW2n/+m21r54khDDANfRn/AAVUhLft&#10;6+P3Uf8ALbT/AP022tfO+1s421/WPD//ACIcJ/16p/8ApCP82OMpf8ZhmNv+f9b/ANOSIvKJ6t+t&#10;NYlVyc/nU+xv7ppj2jMMZ/Ja9Y+ejLuV8MFyo7c1G0QYcVYEeWCgfp1qRbdW5Ix68UI19pynqnwe&#10;+EN78QtTM/2hYbe3kXG5M+cxP+r6jH196va38AtY07xRLoon2p95fMX5lBydhxwSMYyOD7drXwT8&#10;VvZaz9hTVFtbXZ5jWszYLyKOqsB1PPBI49a9a1rxRp/jVre/0e8/0raBI0jYJJ5ByMg8Zxz/APW8&#10;zGYzHYfGO3w27bH1ORZLkWaZHGU7+1UtddZd0lfZXXa+54XrPwzHhmfZqN78uCdvlkHHp7GsO6aG&#10;B9tq3y9P0rtfiRd6rJfTWl7cqUmZsMw3Aevbj/P4+fypKZDGPX8a9jBTq1KSlN3Z8TnVDC0cdKlQ&#10;Vku+/wCZHLM5nypwv1r+gdfu1/P7FaW6ffbNf0BDpX474w35sF/3E/8AcZ/T30XZJvN/+5f/ANzh&#10;RRRX4qf1kflj/wAFMv2SviZ+1/8A8Ffrj4SeH/hN4c1q31r9jO8t/DHiHx1fXdnY+GdWXxGUbWNO&#10;lhs7nfqVp9otH8pDAzJKoaeJXXfs/EL9uf8AaA/Z7/aJ8FfsGwfH3xNrXirS/wBpDwH4a1TUtU8E&#10;F11fwVdeELT7RNLevatbCW71eDUZMib7XuiuAhEULBf01or1o5ovZQp1KakoxaV+7d76p+llb1OK&#10;WD/eOcZNNu79O3Q/nU+KXxy+Luq/8EZ9a/Zztf2iNa8Y+G9N/Z18O6x4s8E3/wAN/wCzV8B6h/wm&#10;GgDSI1vvs6PMt9p89zMqzSSNItk11ERBcRIn0X4U/wCCgHxP+Dfxc8beE/GXxti+DHwv1b9s/wCL&#10;WmeNPiR4G+FelLfA6dp1jNpWnFxps9vLd3ck1xIZp7e4vrv7GEST5WNftBRXXUzynV5lKirNyfTe&#10;SWvw2uraNrte7u3lDL5Qtao9El12V9N7217+h+a3/BcL4l+N/gx+1T8B/jF8N9cbTPEHhP4M/G/W&#10;dF1T7PHKLS8tfCcM0ExSVWjfbIittdWU4wQRkVzUn7b/AO3t8IdX+IHjHx3+1XZ694V+F+p/CXxh&#10;41a8+HNuWg8L+IIr23160hjsITN5FvII7+GT57iKK0aOSW5w7S/qdRXJDMqccPClKknyq13a7XPz&#10;dm1o2vnc2lhZOpKcZtXd/wALd/JP8D8k/it/wUQ/bU8IfBnwfq3xh/a41LwX468Y/s/w+NvhZ4Z8&#10;G/BoTn4g+MdW1C6kg8MJ59reZi06N9Gsvs8JjvJF1D7RNOQGK42v/tg/tEfsF6j8dv2hvhtrunye&#10;GZv2rviHoGueGr/wvc6iL/X7nwfp1x4ck/0QedHH/aVmto4Eiqw1Jd20hZYv2ForSObUI6ewjZ3u&#10;tEmnbsr6Wurt2b0srIzeCqPX2j02/q/391v3PzR1P9q//goJ4N/b/wDCf7K2vftUeDftXhPxJ4N0&#10;nXtE8RaDNa3XxK0S80aNtS1vT9Js9FnmaY339pt9rg1OKwsRpnl3NsiI9zP4/wDCr9ur/gon8S/2&#10;QtM/aM179urVNO1DX/2UfGnxGs9P0fwP4ejWDXPC91HZog+02M3mWl7HdJPcxgCQTWzNby28Mn2d&#10;P2OoqY5pRja1CG0b6R1snf7Ol276drXsVLB1JX/ePr1fW3n0sfnX8Pv2wf2wtd/4Ksah8EfjB8b9&#10;F+H/AIeX4majY+HvhJq/iDT57/xL4Yi8MXU1nqdjbQ6EZ2hnu7SW+a9bVVS3MU1jJF5qoH+S/wBq&#10;39sj/gpBffsg634X0X9rr4geINT8QfsfeA/jT/avhzSLHTdU0e8uvEUUOoQW8+j2lvLHpy2TvNKW&#10;LSAWZYzLA1xFJ+5FFVTzWhTqRkqEdOXovsu+9r69d3pq2KWDqSTTqPW/fr8+h8Bf8FYPHPwK1L9g&#10;j4T/ABb8c/ta+Bf7FtfEFpr3hfW/i54DbxB4f+Iky+HtTeC01K101I41S5jY3AmhhKpNFEYIDIYI&#10;68Y1v9qvx5+zXaazLp/xU+KfwV1K4/YfsfEvwf8AgNrOj2l9o+lX2laJ4g+02fmXGnSyRtYi3065&#10;JmniuZnuI47oOqR2kH6yUVnh8yhRo+ylT5ld722bTtblt01er7co6mDlUnzKVtu/a297/wBa3Pzb&#10;/aP/AGof2m/2b/2m/hL+y7D+2f4o8ReJNP1T4fRfEG41LS9FsIvE9vrfiiWyubiHToPD08ghWKOS&#10;3knF/ZW9t5lhGJbi7lKzeX6r+2n+1N8MP7W+CPg79trxfPrHhH4+63pXxq8R/Fa+0jQ4vA2k3F1r&#10;7+HGN9N4Vu4Y7TVUWzl+1GOeCFoLW1gS1hvEMX66UVdPNKEaajKhF99Erv8A8B03bSXW26VmpYOo&#10;5XVR+W+n4/16n5GD/goh+2z44/a4+DH7PfhH9ri4nt49B+F7fEzxd4a8JWMvhG8Opw3V1qM91ez6&#10;Sbi2utUR9Lh06OMW0Ja7KkRuua+lv+CYn7R37Y/7R/xc13w38e/HcAt/g54RHgv4hafp/hlktNe8&#10;dR6xfxXGoxX0sEDMg0yz026EMEawka8pIQxoi+/+JP2EP2VfFn7QbftR638K0bxpNLps2oX0OrXc&#10;Npqdxp/mf2fc3tikotL24tfNbyLi4hkmgKxmN0MURTpvgf8As3/Br9nGPxZF8GvCLaQvjjxtqHi7&#10;xRu1K5uftus3pQ3N1+/kfy9/lp+7j2xrj5VXJy8TmGBqYdwp0kpNLW0dH11XR69OzVmtSjhsRCon&#10;Kd1d9Xt0/r13O4ooorxTvPxh/wCCp5/4zx8fEDnzrD/03WtfPLy7Bux9MNX0Z/wVHg3/ALd/j5iP&#10;+W9h/wCm61r58OmyEAldoP3Ttr+suH/+RDhP+vVP/wBIR/mjxjOK4wzG/wDz/rf+nJFZdrBjjPNN&#10;X94Nwj7+tWktmB2sPYcU6O3Xq3NesfO+0iVEiDMGK1KtumzLqf8AdBqwYDIrYX/x2mPFKo3Lj0xQ&#10;T7S5t29zJGd6MNytlSe1dV4Z8f3+nWE8Ml43mJAFtmydq9eq9zzwe30OK5CGF5JFwcDPXBqco0RO&#10;6T2+WuyrRp1o2kjjw+MrYOrz0ZNMvax4g1DWrhp7u5Zl3fIOOPy71TknUrgH5qjLFhtUYH403O3j&#10;cfyqoxjCNkjGcqlao5zbbfV6iFl34I/Hd0r+gMdK/n/H1P5V/QAOlfivjF/zA/8AcT/3Gf1l9F3/&#10;AJm//cv/AO5wooor8TP6yCiig9KAOU8KfGz4Z+N/iB4s+GHhnxMlzrXge+tbLxRZ+RJH9iuLm0iv&#10;IY9zqFkLW88UmULABsEhgRXRxatpVxLNDBqVu728my4RZlJjbarbWGeDtZTg9mB7ivk/4sf8EpPD&#10;nxs8fePPG/xD+MF9dQePvG1v4j1LQbW1mtbKO4sdKtLHSJD5Fyk001pLZRT7ZZXs5jJJ5lmZFtpr&#10;ebxD/wAErfD2qfEfVPil4b+MFx4d1a+1IXtrNo/h+3/0aeWfxf8Aa5yspdZpnt/GV8sbOpVJ7W3m&#10;kS4j8y2k7PZYNxv7R3svsveyvr636bdzm9pieb4NPVH1PPr2h20F1c3Gs2scdjn7dI9woW3wgc7z&#10;n5MKQ3OOCD0rO+InxG8L/C3wVffEDxbJfHT9PjV5l0rSbnULqUs4REhtrWOSa4kZ2VVjiR3diAqk&#10;kCvmfwL/AMEkvg94c1j4gXXjfXLXxdpnxG1rRbrxB4d1/wANwS6dLbadqF5qEcBtCxg3PPf3G91j&#10;QSBY5ZEku3uru6p/BP8A4Jp+OvhD8BfjJ8PvAvxsj8H+LPih8QLy70vxXo2nGeTw54Tjvtul+HrR&#10;43tp4LWDTBJBFHBLD9hlvrhrR0KRyEdHB9KvVdLb799tejvp3sNVMR1hbfr933nqmif8FEf2Q/FE&#10;lhF4W+KU2qf2t4Xj17STpvhvUbgX8MlhHqUdnB5dufO1JrCWO8XS0zftbyLMLcxsGOv8Fv23P2Vv&#10;2ir7wrpvwR+NGk+JJ/Gng268U+H4dMZ3aXS7a5gtbiaUbc2zx3FzFC0MwjlEolTZugmEfiHi/wD4&#10;JdePtSE7fDT9p2z8C7o21LS7Xwr4FFtbaJ4ibw3beFl1CwRLxWtbaDRoJorayDkRXF207SzCKGFO&#10;4+C37D3i/wCDfj74U+INF+I/hGz0H4YfDfV/Btv4Y8P+A7q1juLO+uLGbfFLPqdw8TxjStOXMvnt&#10;IRdO7Ezx+RpUp5co+5N/PvZ+Xey+8mM8VzLmiv6+fqe4fEv4keC/g/8ADjxB8W/iNrQ03w94W0S6&#10;1fXtQaCSUWtnbQtNNLsjVnfbGjNtVWY4wATgVz/wV/aa+B/7QfhuXxT8LfHcN3DbeILnQ72zvraW&#10;xvbPU7cEzWVxaXSR3FvcKg8zyZY0fy2WTbsZWPD+LP2C/h1qf7O/xO+Afhb4hePY1+Jvge/8N32r&#10;eLviPrniY2S3NpPb+fDFqt7MsTL57MRF5fmbVDHCrt4HxJ/wSp8LeNPjHof7Qnjr4v6prviq08dj&#10;xTr0V7HPaaXd3OPDuIoLXT7m2ZIoH8MaW9tHeS30aMjPOl3KI5Y86dPAyi+ebW/TyVtL9XfW+mmn&#10;a5SxHNpFff8A15dO+p9U2us6RfRmWy1S3mVZpImaKZWAkRirpwfvKwII6ggg9KwvG/xg+G/w88Ow&#10;+LPFXiqCHT7jxBp+iQ3FurT7r+91GHTbeHEQYgteXEUJJGELEuVVWI+E/En/AAbwfAfxtBo7eOPi&#10;S2rXmj/Di28H2d8dKubFrKKwsbiz0y+t00++t1lu1E++6e/F8lzs8uJLOE+UO0+If/BEP4H+Jtd8&#10;QXHgTVPDvhbQ9c1QXaeD7D4f2jaRBF9p8F3DWrWgdYpYHfwh88bKFcarNkfJ+81jRy3nSdZ26+75&#10;+vVeRDqYvl0gvv8A6/M+0LfxL4du2tUtdes5GvbZrizWO6RjPCu3dImD8yDemWGQN6+orhvij+1r&#10;+z58GPE/g3wp8S/iLBpcvxAvPsfhXUJrWZtPurkxNJFA96qG2t5JlR/ISaRGuDG6wiRlYD5Qs/8A&#10;ghJ8OLDwjceFYfjLcN9q+FuseFlkXSJbS10y+1EeIzJqFjp9jd29jDFH/wAJRqcUVpNBOILfy4oZ&#10;YT5kkvrn7UP/AATj0b9pXxF4M8PXXirQtM+FvhDwnqGgw/CxfDNytj5d9atp89xA1nf2qQTR6dJN&#10;aWxaKRLZbmd1RmZPLj2WXxqJe0bWt/dtbTS297vyXyK58Tyv3Enp1v6/1qdd4K/4KH/sk/ETwj4V&#10;8feEPiPfXei+MtVg03SNU/4RPVI4ILq4+y/ZIr13tlGmm6W+sntftnk/ao7y3eDzUlRm7r4OfHz4&#10;afHmHxC/w6vtSaTwr4ik0PxBZ6x4evdLubO+S3guPLaG9hikKtBc28qSBTHJHMjIzKQa8F+HP/BO&#10;b4h+CLzwrqHiD9pOz8UNZ+LLTxH48sdc8EbbHxHqVnpmj6VYXscFveRC1nt7bSFmQSNc263ty12s&#10;Cvb2a23pv7In7KsH7L1j42mfVdAnvvHnjQ+JNWt/Cfhb+xdLtrj+zbGw229oZ52TclhHLIzSuXml&#10;lfgMFBWp4GMH7OTb6ffr0XTr1022CnLEuXvxsv683/X3nr9FFFcJ0BRRRQB+PP8AwU70m4uf24/H&#10;ErLhZLix2nrkf2fbDP6V5l8P/h/p8900uv3EMkflZjhbP/1q+i/+CkOjrqH7Vfiq4aCPMc1oDIq/&#10;MR9jgIz69/8AIrw4WmpzZkjt412qF+Veo/Cv6eyfFSnkOFhF2/dwX3RR/n/xDkdHD8a46vVjzp1q&#10;kkmtNZyevo2T+J/gjaa9Zw3Ph+ZU2pyxXAAyeMenvXl3iHw1P4d1F9OluFfZ/EoNe/eEdUuLm3/s&#10;8oyxx2+M7uRjtXnnxA8BJJv1XT2uJmknyVySRn0yQK7MDjasarp1Xp0OLiTh/C1sGsVg6dpP4rba&#10;dkcfovhSC+09r27vvJLHEO5flPrk1m3umS2lzJZi4V9rYZl6Gutt/DeoRLiYNtWMiMdcGnWPgXUN&#10;Ul+0W8KrhsNuXqM8jj2ru+txTbb0PmJZJWqUYQp02pdX1f6HP59B0pCpcGrkVq25VKtj/Zq9ZeGt&#10;Rv1xbw4+UHc+RXvSlGO7Ph6calWVoRb9DBKEdP1NHlPjJH/j1bi+GtSaQxC3yytjd2qte6XPayeV&#10;Oo3Lz601OMnoy5e1hG8otIzAGDYZcf8AAq/oAHSvwLZBv98V++g6V+KeMe+B/wC4n/uM/rP6LU+b&#10;+1/+5f8A9zhRRRmvxM/rYKKQOpOAwpDJGv3nX86AHUU1p4E4eZV7csKDNEOTIv8A31QA6ik3KOrC&#10;kWWN13LIpGcZBoAdRTfOixnzV9fvUCWNgGWRSG+6c9aAHUU1ZEYZV1ORkYPajzohH5xlXb13buKA&#10;HUU0yIOrr+dHnQ7d/mrj13UAOopoljOcSL8pw3PSlDoRkOPzoAWimmaEAsZVwv3ju6U7cMZzQAUU&#10;hdAMlh0z17etLuX1oAKKKKAPzm/b206a3/aR8UXS2e6OaazaRs9f9EhHevDrS5it7oxyRqsePlYL&#10;n8MV9sftV/Ba+8c/EzxF4kuEj+zwW8JVZPlDKIV5zxzuz/jXxjrunXFlcyQrb4CyEBevf1FfvXDO&#10;Oo4rLKdJPWMIp/cj+TuOcpxOX5zVxFvdnObX/gTv+ZueG9OsNSuDHDNbpMyHG0Yz+FK3hmG3keCS&#10;JZPm6tXOaTLcW0ryLlH28MrdK19GOpvJmW4dvl/iJINenWpzjJtSPGwWJo1YxjKnrr/VhZ/BOn3M&#10;RzGAOuV61i6jpK6Q+23VU+bGzcPmH+f89q7yzgnutPkW0hkk8sZkZEJC57muS1mzWS4Yvt3L29qy&#10;w9SUpWkzrzDDUYUVKnHVnidussA8+JP4h2zXQ2F9q1zF+/G3p8zYH4/5960NT8JrbySNGVCtksGP&#10;TIH+H+e7W0fWYoo4LU4UL8z9QV/L/P8AL76pXo1o30P5xo5bjMHUad9Oi6mPqusxwMsME25gpDMv&#10;8Tev8qx769nvZNzPyv6D0q/r2nz2V55c6sGYE5ZdtZ/2dn4jj9fm9a7KMIcqkjw8ZWryrSjPS3Qq&#10;uuDkjtX74jpX4Ktbk8NnpX71DpX4z4xf8wP/AHE/9xn9X/RW/wCZx/3L/wDucK4z47/Bbwr8e/BN&#10;j4J8Zape2dnp/jHw94kjm0+REkNzo2s2er2yEurDy2nsYlkGNxjZwrIxDr2deS/to6h+yTqnwG17&#10;4WftlfFTw34Z8GeLbNtK1STxF4qh0lLhHimmMSTSSJhjFa3EnBzst5W6IxH4mf10cT8IP2MvhZ+x&#10;db+H/iXD+178R7Hwj8LfhVpfhmTR/FXji2XwzbaDpGnTQtd3Vs0KW8UzgQ3U98PLlDWMapJDbPcw&#10;T+kP8ANCtPEPiHxPovxL8QaTdeKNafUtWGn30SpITpNppvlKrRttVVs7a4SQfvkmTiTynkifwH9o&#10;D9nD/gkp+2Pc+OPB3xa+LnhjXLrxZOvg7xnY2PxW8qYtY32jQx6KVhuQ1t9l1OTSGW0QJ5N5qjDY&#10;r6tcpdeqfFXwN+yDqHhLxl8HvjB460LT/Dtx8PNR0vxX4c1a4sdPtYfDtrDHJcS4aOPy7Wzg1K3R&#10;pkYRwLcRbyHIYgHUP+zr4a/sLxH4YvviL4uubPxJrmn6mIh4yvLGTTDaWtjDHbWU1jJDNb2ztp6T&#10;SQq+2WS5ut4eOd4jxtz+xr4s8Wp4R174l/to/EyXxTo9j4PfxBfeD9Yi0TTvEV9oc13PcTvp8aSJ&#10;FBqcl6UvbZHKywW1pCGUQhm4yz+OP/BJD4T6/cfEnUP2wfhTpEnivxjD443a98TrCOO61efR4Ejv&#10;oxcz5XzNMurFlVSI/Ka3lRQZC79L8M/jL+xJ+0N+1peaf8PP2i7bWvi98GtI1PwlrHhprpLfUtPt&#10;ZrnSbnUZHsZIUaaKWS10yNruNGgVlMcTo5kFAFfXf2HvAnjTxFYj4c/tjfE/wvN4L1nxs+raP4J8&#10;ZW0FvPqHihZLyT+0rbyHSWWyN+l1YLKuYS8UjiYNlvRNT8IeBviF4ds/gLon7QurR6p4UuPD+q6n&#10;JofihP7Zkt7LVA8QvSCzG3vJtLurO43IonRb2EFSH2eVXOh/8E4/E37SHg/41TftO+HpvHk1wvjn&#10;wXbx/Eu3RdQh1mDT/D9tqUNksoivLeeGG2022n8uRS106xP585c5Fl8N/wDglfL4o8AftXWvxl8O&#10;6XdeAtP1v4l+BtYvvHwtY9I03xndedf6s8VzKP8AQ7+c3Co9yrRxtPMkHlFIxEAd54N/Zl8M/BTw&#10;Dcy3P7b3xNuE8M+EfEem3ni3xl42tNQl04ahdjU21K5N5A9s1xYptjtnuImihtcRyJIhOdv49/si&#10;+AP2j9bstQ8U/FLxXY2+n+KfC2unSND1tI7Sa60HU31O1WSF0dSs0xiFxgB5UtLYBkMCMOe0rwv+&#10;w74W1rQPitd/GLwjJb2+g+IPiBpkl5rWlxafc2l5Hb/2h4oWKNEhwsFwVfUowoEerXIeRhfSGTzL&#10;UPB//BIj4mS6h+zvJ+1r4J1S68Uaf4Z1b/hDLH4sWRmGlaNEmt6ULK0il3Wmnxoo1FY7ZI4PKYuo&#10;EDFSAd749/Y18JeJvG/hHwzd/t8/GTRdasLbx7qWm6DpvxNjgk1u11mYrNNNA0Re5i0eTUrZNPcY&#10;FixtAS5K7uw8KfB678H/AA7m/ZVuf2q9cvf7S+G8Gl+H9avtUjfxkklpbJYX2t/bZGZbmXMuny7/&#10;ALKBFdyO8jSLcxxRePfDL9mz/glZpfx0tv2qvhf8cfD9x4qs/HF3rtvqsPxOhvkj1nxnFYkYSWaR&#10;R/aVnDYQ2tv9xoPKNqivJ5jP0b9pz/gkh4g0HwR8OvAn7XPgA6P4E8UWbeCG8K65ZJaaF/ZWh3l+&#10;BDeWse2105dMstTSa481IHjW+sXlKvNasAe/ePPAfhjQr+P4veMvjjrOg6P4U1648Uap9q16O10t&#10;LZNGm0+W2u94CDT0V2vTGxVVuoUmLYQqfKPiF+wzofxJ8Vv8QPiX+2B43gh8H/tA6f8AFHwv/Yni&#10;BLMeHvsmgQ6dLoU0kvmqdMuFe/uJ4UWDempSITgvJLtfEP4U/sLeOjrXwg8e/EHR2b9pLWptZl8O&#10;jxr9lufGjW+h2VhOLDypUuJIU0+yszL9kYDYpLnZLIH4X4JeGv8AgmFqfj2bw98K/j1o83jLVvEX&#10;xL8ILpN14tSHVrnWLzVY7/xfbxWU22R5hdW1pcNtiKRQR28sIW3uC0wB7Z46/Z91Dxv4Y8XeC1/a&#10;R8eaPp/izRdY08f2LqVpDdaI9/bwRLd2F39nNzBcWzxTTW7NK6xveSgq0cVpFbaviP4LeE/Fsnii&#10;4vPEutRyeKvDNtouoHR/E13pz28Fu90yyW01rKk1nKTdyZlhdH+WPBBQGsVYf2a/H/hzw3dal4+8&#10;N+JdG8ceI7XWvB8l42m3Np4guktzqdk1kRFsu2ihtPtsMsW+ZUsvOEhWNjXF/Bv4e/sBajfeG/jd&#10;8HfiN4T13/hMPiTceKPDfiDRfE1pdW3iLxYug32j3l5atA3lT3T6bbXqzRwfLm0uJjGHE7sAdP4y&#10;+C3w3/ao8G2ut2vxyvtX8I+INS8IeKvD8fh/UrK402SbSNVttas7y0mEbs8N2ba0SVRI0TwQq0Ah&#10;kkmml6n40fBrS/jX8M9c+HA+I/ijwqdesEtm8ReCdcbT9UsdsnmLLbXKgmN8n0KsCQQQSD8w/Ai4&#10;/wCCRWheHtF+JXws+JGmWmi6Lrnhf4IaXb+JHuFt77V/DeoP/Y+lJa6nFm7vra7mEkd3GjTKYBIk&#10;wSJ2HWaN+zr/AMEz/wBsfwv8RPiH4V8S+H/iD4X+JXixX8V6ppfiJL/SrjWRpdtpHnafOhaOzu/s&#10;bCza5sHjmZp5EaQyqPLAPT/2gf2Zrf4/3VvKn7SXxG8Dra+Gtb0lofh74oTTvOOpWP2Rb2QmKRzd&#10;WY3T2kgYCKY+YyyFVxyH7G//AATt+D37EfiHWNd+Hnxb8ba8NS8BeDPB8dh4x1yC6t9L0zw1p81l&#10;YpapFDF5Bl8+a4nUZje4lkkRIt7A4n7T37Xn/BL3xv8Asu/ETw/+0H+258PdQ+Hd14WuNM8bw2fj&#10;awnke01awnuraGNbQtcPcTWUVxJZxwAzToheNZmUMJ9S8Qf8EuvEHxL0n45Xn7SXw3uPEPw9uo/E&#10;Wi60/wASLKV/Dqah4dmmkkjdp2+z2d9olrNdvDkW00Vo1+qeZEbkAH08OBiis/wr4r8L+O/C+m+N&#10;/BHiSw1nRdYsIb7SNX0q8S4tb61lQSRTwyxkpLG6MrK6kqysCCQRWhQB82/tH3niSPxxr0Glx+bC&#10;1msUitnCo0S7h+p9ua+PfEfh422pFcsY3yQzY5x1GfWvr/8AaL8S3mm+Ptc0uIfLMYQ2Ou3yUzXz&#10;N4+sbhbkXUEP7ssWZlPSv1nhat7KjGO10vyPwnjzDrETlPVuMpfLU8+utJaHcR9AfWpI75bGyBjU&#10;bk/vdj71qyRN521nzzxRc6NZNo0l2PM84zBVUL8q9zz+mPf2r7R1IuykflscLUjzSp6aGXpvia+t&#10;0mSGdYfP+8VXHqMfjyPepH+y3pUnGTgsRVdPDU0kqmWZEX+6WG41YTTm0ydVtlwu3J3HOazn7OPw&#10;m2HWJqRtUu0VbrwjOjMksXLNxirVp4Ru/Jaee02ogyfau4urGWS4C7M7uavTWnkWPleX1XnI65re&#10;WYVNEefT4dw/O2tkeI+J/Ab6xdK9xtKq2UwvSseb4TmLLRycf7P8u9e13ejQNujii59B61Tj8J3c&#10;hVpoSOp4HSvSo5tUhFK581jOC8HiKzlKF23vqeNXPww2KqxxFt2dzM/3f/rfrX7Vocop9q/MSLwX&#10;d3u8Wtkz7Vzu2/071+lfhPxHp3izw3Y+ItKZvJvLVJVVsbkyOUbBIDKcqRnggivzDxKxksbHCvdR&#10;5/x5fzt+B+6+BeQ0Mhlj1CNvaey+fL7T8ubX1NGvIf2qP2IfgT+2lp58J/tG2esa74TuPDN9oure&#10;CY9amtdM1Nbi+0y9S6nEBSX7VbS6VF9nmSRDEtxcjnzMr69RX5Yf0EeH6L/wTk/Y+8Oadq2j6D8M&#10;r6ztdf8AjTH8Wdet7Xxhq0aaj4uS4huVv51W6AljE9tbzCzbNp5kEb+TuUEeheI/gj4G8U3Gp3d/&#10;c+ILebWNJvtO1CTSPF2o6eZI7uG1glmAtZ4xHcrHZwCK6QLPb/vTDJEZpi/XUUAfLGsf8EWv+CcW&#10;t+HvG3he5+CetQ2fxK/scfEL7D8TPEVvJ4kGmW0ltai+kiv1e5GyWRpvMLfaZW8+fzZgJRZ8afsr&#10;fsA/sofEbxJ+0PrWleLPDevfGzXW8Ma5qOh+MfE0i3up69PZ2vmRQWly0emXEsltZIL+BLd4fKjI&#10;mjABr6erD8b/AAz+HPxMj0uL4jeAtH15dE1iDVtFGsabFc/2fqEOfJvIPMU+TPHubZKmHTJ2kZoA&#10;+M9F+IP/AASi+OHxK8M+BfA3wr8Ya3deB/DfjDxrpUmj+GfEVvHok2k+MNEv9W05rMCOebU11u20&#10;y4XS1t5Zo1tUTyoobqCO6xD8R/8Aggn4z+Bc08WsaDN4F+HXwFOi3HjS1t9YijTwA1q+lrpUmsoo&#10;k1C0drue3isnnmaTUbS4EUbX+mTfZvt3w/8ABb4PeE/ES+L/AAt8K/Dum6siaikepWOiwQ3CLqF4&#10;L6/USKoYC5u1FzMAf3sw8x9z/NWPpn7Kf7L+i3+j6ro/7OfgW1uvDsOmw6BcW/hOzR9Nj06C4t7B&#10;LdhHmFbaG8u4oQmBEl1OqbVlcMAfLnxU07/gir8KtY8O/s/fFjXtI8J+ILz4d2Hwv8P+FdQ8R6tp&#10;uuah4VWe/wBAtdOEfnJeXNgZby8InbdGwjTUGkK2cN3Dt+F/iH/wTT/Zv/ag+Dv7K3wuXxFpPxI8&#10;RaJ/whfgvwvp9/rVvJDoPhGy16KA6jFcSoJdPi+0anHbzTrKLyWaC5i+0C2jubf6gvfgx8ItSm1C&#10;41D4ZaDPJq2rrquqSzaVEzXl+tnHYrdykrl5haQxW/mNlvJjWPO0AVDH8BvghD43uPibD8H/AAxH&#10;4ku9Xj1W68RR6FbrfTX8djLp8d21wE8xpkspprVZC25YJXiBCMVIB8x6b8L/APgkT8Ovi1rHwOm8&#10;VaRY+Nv+Em8D6hrGl638QtQa8n1yK7vNW8PwebcXRE99LdxXupPZo7TXU11LeXMUz3xln8T8ReC/&#10;+CCfxW+HEnjL4wfD7xhrXhvwZqWqafo+ueMNU8Xaxc36a78PLHXby4RWuJ75k/4RuGEJ9qRJbR9O&#10;KwLDIsTP+ikvwm+F1xqd9rU/w70WS71OVJdSuH0yIvdSJEkKPISvzssUccYJyQqKo4AFc/4p/ZO/&#10;Zc8cTx3XjT9nLwLq8kPiG316CTVPClpcGLVoLaG0g1Bd8Z23Udtb28KTjEiRwRIrBUUAA+Tfgn8I&#10;f+CLnhL4yeE/C37MngyTQ/HHwB0nxL4n8K6f4R0HW3uLC1tbkeFNfZLfyXj1OeaTRmsZQUuLqVs3&#10;EJMtwly/p1t8P/2CfE3xOtfgRocHxGsfEGt+H9T1+68M6PqvjHS4vsPiyfXLy5udSjhkihgaW5TW&#10;GjN7sksbhkSH7NLJbK30FpHwh+FXh+zvNP0H4b6HZQagbw6hDa6XFGtz9suZLq7MgVRv8+4mmmlz&#10;nzJZpHbczsTW8CfAn4KfC6+TVPhp8I/DXh65j0Gy0OO40PRILV10uzDi0sQYlU/ZoBJIIofuR722&#10;quTQB83fEb4pf8EwfAvxXsbj4neIvEGl+KvhvqOszaNq2oJ4njNoL/VLXVtamtbsDyruwguLS2F/&#10;LE8tnp1qTa3LW1pcPBJT+A/h/wD4Jb/CjQvhX+y/8C/C/jLQNF0/xVqmifDPSoNN8YQaf/bEOuX+&#10;q31o1zKoieeO+8N6hKy3EhKW8ciDFrfhLj6S8Y/s2/AD4g6xpOv+Nvg34c1S80NtQOl3F5pMTtAL&#10;9cXydPmS4IVpUbKyPHE7AvGjLhD9hr9itTpJT9kX4Zr/AMI/oc+i6Dt8C6eP7M02eOeKayt/3P7i&#10;3kjurlGiTajLcSggh2yAY/hD/gnp+yj8PvCyeCfAXgjWdF0kfFFviJNY6X441eBLvxCblbk3Fxsu&#10;gbmEzokhs5d9qWRSYflXGb8L/wDglv8A8E+/hF+z7pv7Kvhr9lTwrqHw90fX31zS/Cvi6zbX7a01&#10;Jt+buMam1wVlxJIAwOVEjhcBiD74qqihEXCqMADtS0AfOPws/wCCSv7AnwQ/ZO8YfsPfCP4Lah4e&#10;+GHj6/mvPF3h3S/HetxSahJNDBBMpuxefakilhtoYpIUlWOSMOjqyySKztf/AOCTn7A3ifxZ8RvG&#10;+s/BC4bUvi5ePdfES4h8ZavCNYkbSdS0hiyR3arEpsdX1GHZEEXNwJMeZFE6fRlFAHP/AAl+FngT&#10;4G/Czw38Ffhdoh03wz4R0Gz0Xw7ppupZ/sljawJBBF5krNJJtjjRdzszHGSSSTXQUUEgDJoA8Z+L&#10;3gPQ9R8VX3iS5LNKNu+NmPPyKAR7f4V8zfEnw/bmeS3ikKhpDt3fwmvqP4t+JbDUILjayqHYpHJu&#10;PI+navnHxutshkBl3fNwM195kdStTjFye1j814ko4erzJJa3/E8rm0K6s7otMUfYv/fX0rrPBtp4&#10;Gvb23bxB4PkSNZF851unKMfRlz0+hB/OqtvchJ8yQ7j0BrtvAWv6LHJIt/pMLxLtLRy9yDnIxjn+&#10;dfUYjGVHS6/J2PhsDldGOIumrf3kn+Zyvxq+HXhvR7u113w/ILWS8Ys+mKp8tIwAFK8ZXpyCfQjr&#10;XD3enXBtB5Z2svYd8V6B8UPiNp2t681poln5MEbkNFtyob/Z9Oa4nU9REU2HXduXqvrW+DlXlh4q&#10;d7+e5xZnTwUcVOVK1n22v1/H0O6t9KsbmX904bd0yavSaPZw2pkljDyD7o7CvNbDxdfQTrLZSh1/&#10;3uTXSaf8QNTlVVksQW287s131cJiI6pnk4TNsDWjZqzJrjQ5PtH2xYSBWl4c8P3erXf2e2s2lH8W&#10;3jFXtDvItdk2yWrr3ZFXNesfDHwXe2w+2Gy8tWXd8y815uNzB4en72/Q97LMnhjcQnB6bvQ5Wy+G&#10;eq29srfYWEjc5HOO9dz4Fu/H/grTmi8Panc2izNvmjKq6M3TO1wQCeMkYOAOeK7q102FoAzxjd3y&#10;tWo7WBR5LMo2rxx0r5DE5lKvHlqxTXnqfomDyaOEkp0pNO3TRnOD4hfGG4C/ZfELZ/i/0OHH/oFT&#10;Hx58VrdWe58Vt8vTbZw8/wDjlbX9mtAGlRTtb+7jFYuq6Vq9/feXagJGSNzVxRWDqPSnFfJHpS+u&#10;U1d1Jv8A7ef+Zy/in43fF+zVlsPFzw/7X2GA/wA0NcfdftC/tFwzER/ESRl6/wDILtOP/IVeja/8&#10;M01OGPzCJNrblbAGDgj+RNc7q3w9H2TbFb42rzuWvSw/9mRik6UH6xR4+LhnMpXhXmvSUv8AM4e9&#10;/al/aLgkZF+IjLt4+bS7T/41UC/tT/tI5YP8SW6fLjS7T/4zWP410G60S/y8WV569OtZTi3mh80F&#10;V2/meK+ipZfldSmpewh/4DH/ACPi8TmWeU6rjLFVE1055f5m9qX7Vv7TtrJuT4pvs9BpNn/8ZrJv&#10;v2xf2rIA32f4q/K3Rm0Wy+T/AMg1zd/dWgOxRu/vHI4FZWoSxTowA/dqtethcpyqVm8NT/8AAI/5&#10;Hy+YZ1njvy42qvSpP/5I3b/9tD9sJdyW3xpkXH8S6Dp5I/O3rn9d/b1/bVsx5dr8amVm+6f+Ed04&#10;j8f9HrntRnghTfCBn0zXOatqDXELyCL5tpCsBgDnrXuYfJMnlZvCUn/25H/I/P8ANuI+JIxfJmWI&#10;i/KtU/SR0V9/wUZ/bs04bp/jM23J+b/hG9N7f9u1Uj/wU1/beXOfjWf/AAndN/8AkavOPEouLx/s&#10;7Ju3Z2/LXLXFtcwTgXUMgK/3ucjt+H6V9Bh+HeG6sdcHSv8A4I/5H5bmXG3HeFrtU82xXL/1/q//&#10;ACZ9u/sJ/t1/Hr4r/E+88J/F/wCKUt8rWIl02H+y7G3RnDgMp8uBWJIIxhgBhuDkEfdmkarLqFhH&#10;du331BOFr8Q/CfiSfw34ssfEFlbOklrcqyLE+32ODyQSCen5V+wXgD4oadB4A0/WNX0+4s45LSN4&#10;45F3MFK9yfTvmvyXxH4bw2X4qnXwlNRjNW5YpJJq2yXf07n9SeAPHWPz/J6+CzGvOpVoO/POcpuU&#10;ZttXcrvRprfax2er6rc6dGL1r4LH5ihlfAGM/QmuP8TfF9plex0PVfssnnbIpvLQliP98FcE8e2K&#10;474w/HXTZdH36RqUsca3QRdnBY7cnPqM8Y9fyrG0nwtL8RPh9b+MLu123VzNIqrbqVXaG4Dj9f8A&#10;Hv8AF4fK406KrYhWTdl6+Z+zYnOKlStKhhndpX36eXY8x/ab/ag/av8AhfrS6ToPj828zQCRRHo9&#10;o0brkglTJGxxx0BJHfgivIYP+CiH7Y8mpfYp/iuEZWAkjXQ9P4PHH+o619SfGP8AZc8Q+M/h+Lq6&#10;1gTXlhGTa/udziPuhOeQQOwHr65+HvFHwH8S+GfF99aDbtjuZJMYZBDwW2lW5GAPpkY71+ocL0+F&#10;8fg3CdGk5x3vCOvnqj+efEj/AIiBlGbxxGFxWIVGbVkqsklptZPe9/62+t/2ZP2jf2g/ilKyeKPi&#10;tukKnyoTpdmrNjknCxA4/wDr/h7z4b8SfEcKz6t4lS62tnHkxKNufZRX5u+H7bxN4euI9UsruSGS&#10;M7oXhlK7fcEHivpT4EfGrxzqWneRqGs2bvaw/NBLkNKcYVRjse5yTk8CvH4i4ZowlKth4wUX0UUr&#10;elkfX8B8dYitRhg8bKq6i+1Kcpc3XW76fPQ9w+Nn7TI8DaYsekXvl3mQCojRsHv972/WvGtb/al+&#10;I/iqC3gvfFrSW/nbri1t40hVx02kqAWXrwTj2OBjR+K3hHRfi5pNrrhvUsdUkhdWhwflbcP++gPz&#10;5PpivC1eTw3I1jeQRy7JMMSM5weDntnj35rnybJsslh9IJ1E9bpX+TPV4k4izqjjbe0aoyStZuz2&#10;eq7/AIH1J438TaNr/g4Xds8azQxq6r5yjK4O7v1BArxO91/TNTDCN9z5zk965vxJ8RdV1WJodPCW&#10;8DKFWKPOMYHHJ9q5mK/ltrgSz/L9G616GDyP2VNuT9Dycy4tjiKqUY6bN9/Nf8E7SSKD7R5IwxXn&#10;IpJo5EjZUYr3yprCs79mkV4nP0B6Ut3rF87ZRvQbVOK0+qy5rIiGaU5U+Zos3iWjlohtMjD8a517&#10;Z/tBjiXnPAPetawYmT7XddVXiqdzPGJWc5HzcD0rqpe5oediJxrWkea+EdS1FZI2nmkbP3Y/U+hr&#10;3r4NQ+HPEUsMF9Di6JAbe2d34Y4rymXw42h362UbrNIV3sq4JUHoOO/SvRvg5oraTqh1vVN0feFM&#10;9x34r3M6qU62GlKLt2sfD8G4fEYPHwpVVzJaSv08/U+mPCHhPwlpsscraVAi9f8AVjrXZWB0pYyN&#10;PEYVufl714rd+N7nV9LItbvDbdv3sc1a8Eavq1lP52oapuDcsp52+/WvzGtgq1ROU5a9tT+hsLmW&#10;GpSjTpx07rQ9kkKhcM+PT3psUZiZpXf5WPAx0rj7rxtaz2Syi4WfsAqnJ/KvSPCPw/vr3TUvvEd0&#10;8XnRq0dsi/MgI/iJ7+2OPWvHxHLhYXqO1z6DCyeMqWpK9l8irDff6O0YA6cYXpVRlkZ97cenvXXJ&#10;8O9GQYW5uP8Avsf4UrfD7R2XYbi4/wC+x/hXDHGYWOzf3HoPA4qSs0vvOJlvJLKN57qL5VPygd6w&#10;dY8VQC2mV1Vdo/ir0Rvg3oDLs/tnUsf9dUOP/HKydR/Zs8Ham26417WBxg7bhOf/AByuqlj8B9tv&#10;7jjr4HMuW1OK+9HzL8S9di1WRkVc/N82F964fUdkFuBC+47Sea+urz9jT4a3rbpfEGuKSedtxDz+&#10;cVZ8/wCwj8Krgkv4p8RfhdQcf+Qa+kwvEmT0aai2/uPhcw4R4gxU5SUFr/eR8ayXpf8AdtFt+XPT&#10;rWXqEzsjLHKpH8VfaUn/AAT2+DsqFJPFHiQ7u/2q39PaGqjf8E3vgowYf8JX4n+b/p6t/wD4xXuU&#10;eM8hhq5P/wABZ8jivDji6pdRhF/9vpHw5eqjQfNnd6+lcv4jaeO3Z1lYBhgLX6Dt/wAE1fgi0XlH&#10;xZ4o/wB77VbZ/wDRFUb3/glx8B74Ybxl4sT/AHLy1/rbmvSo8fcOwkryl/4Cz5XMPB7jbEwtCnD/&#10;AMDR+b895HbyNIqyPKu1M7uvT1rC1NL+eZrm6hbGeN3av0ol/wCCRX7PEsnm/wDCd+Mlb+IreWnP&#10;Oe9saWP/AIJHfs/JC0B+IXjVlZix3XtnyT/27V6lPxK4XpyupS/8BZ8Rifo/+I2KXLKnBLpapG1/&#10;M/O74UeGLfXviJoum6lAzxXWpRIsaSbd5LdM9ufxr9WPB0tnrHgG30XW9DhRVWOK4s4vmKIF5GOx&#10;/XmuD8N/8EpPgL4Y8TW/iix8feMmmtpVkjjkvrULuByD8tuG6+9emQfsqeFbPxZ/wmWn+PfE0F00&#10;ySXEaXsRinKptwymI8EDnBHb0r4zjDirJuIJ0/Y1GuVN6xe/b59z9k8JfDnifgXC4iOLoRcqkkna&#10;cX7qT1+T6XW7Mfxn8NdO8S2Vnq+m6Dbxw2EyFI2kIYYwSSF79QQev6113w/j0trOPRoIEVLX5441&#10;UqBXQDwDpH2H7E08zc/64sN+PTOOlWNI8I6ZooYWZfLD5mbGTX59Ux0alH2bbdnofuNHLZUsR7RR&#10;SvuR6ldWdvZySXkqxxRoS5zjj8K/Pv4wXGtah8StUjurZvNupn8lljP7yPd2yACBjqABxX3/AHXw&#10;/wBHvruS6v7q4m8z70UjLtHt06fjWF4n/Z2+G3imT7Td6c0NwsIihurfaJIlGeFLKcDk5HQ/lXqc&#10;P51hcnrynNOXMreh4PFvDOM4jwcKUJqHK7+ulv8Ahj85r0SQ5t5iqyI5V129CO1bfh/xhd6Npsdt&#10;ZXZjkEm0eSME5wSf04HSvra8/wCCcHwVvbprubxb4oDO2WC3lvj/ANEUw/8ABNr4KEAHxd4p47/a&#10;7b/4xX3U+MuHqtNRlJ/+As/I6Hhvxpha7nShFdE+dbHzxpHxaePSWsdVuvtEwuHaG8PLKMDA+mc9&#10;c1j+J9SuNejinu7WEEv81xFjc/H8WPWvqJf+CcPwVQYTxZ4oB/vfbLf/AOMVl+L/APgnX4ci0hj8&#10;O/iDqkN6qsVXWFjmik4OEzGsZjBOMt8+B/Ca5afEvDka3NCTV+ri7L/gHsVeEONpYXkq01JJbKcW&#10;/wAd3+PmfLOxV+VRn8KSPTDdMvmRH0LbelP1TSNV8Oa5d+H9cg8u7sbiSG5j8xW8uRGKsuQSMggi&#10;tW10eWDTvtslwAxAMaLyW9TX1E60YxTvvsfEUMPKtJxa23Xa25DbWMVnDsRwfVsHmqUixyy5/iPX&#10;HNaiwwP+7kUqem5TVLUdGS2ia4gk53ZxjrXLCXNLXqd8qcow91EcbBZArZO47ckEYqC9t/nMok3f&#10;7LLUkTs0YRnAx3HepDHBsIjpyVnoKM+aNjjUne3vG1GGbdJJ1LdT0/wrqvDfxNvLS1XTpII5DG3z&#10;EoASuf8ACuFiN5CmJlXaOm3qf8at2jGV1KMG2nBwK+orYWlWjyzVz8zwOa4rB1OajJxvv+p7b4P8&#10;ZaXqELS3ASFe3zda6eO+1Kx0lvEFraPJpqktLMvQYxnPtyK8c+Hukx+IdesdDu7qWOGW4CzeR99h&#10;kZC+jHoD0B5r7v0n4e2TeC2tjpMYje3Gy3WNeg7Y6f8A6q/POIq2HymtGLV+Z7eX+Z+6cFxxnEWF&#10;qSb5eTRPu7X18j5I1j4t+Io7uSHR42it4JCskezowPQ+npX2h+0F8NvE/wAZv2fvG3wi8EfEy+8F&#10;614q8HalpGjeMtJVzdaBdXNpJBFqEPlyxP5kDyLKu2SNtyDDqfmHA/Db4BppEusPq9vDIdcuPOmh&#10;mhV/KjKBQjf3skFsdtxGO59vQbUUe1fD8SZhhcbOlGhGyhfXvfl/Jpn6XwfleYZdTrTxVTmc2rL+&#10;Wzl+aaPLPAnwP+Mnw/8ABlv4f079o661C/j+Ims67cX2uaKbyO40m/1y7vho5R7jzI1trK7Fnbyx&#10;yoI2tLaQxNCj2cneeIdK8ZXGnLF4T8S6fZ3YvrRnuNS0uW6RrVbiNrqPZHcQnzJIBLHHJu2wyOsj&#10;RzKhhfYrzT9oL4CeKPjDNZeIPA3xu8R+Cde0Xw/rlnoF/pGoXRtIL6+tPs8N9c2CXEdtqJtmHmxx&#10;XSSKH5Xy2+avmT7QztD+Dnx0+HnwP8aeC9C+Od94j8Sapd+J9R8K6xqEwtLnT59R1PUb6ytRcXMe&#10;oRxw2cd1aWcTNaTIkdkGNvIhW2TW+Hvw4+O+kWug2vxF+O0OvLo+m6vZ30j+GYIZtZke8gbS9Qne&#10;JlWK5gtIpY51gSOC4mu5JUjtkSKBPG7v9g39p+5+EWl+CJf27by68UaD8LbzwZpPj++8O6iNQlW8&#10;1C0kub+7NtrEJmumsbC1t0njaG4iuDcXSTDzhBH23xD/AGXfjr8Qv2hT8S5P2s9Y0bwf9s8OyR+D&#10;/DkF3ZyRw6VdvftGZhetC73tyyw3Tm3CyaehtPL3st3GAd18QPA3xd17xFBqPgv48jw7p8fhTWLC&#10;701vDkF15mpXJtfsOpiR3DIbTybkCDBjnF2d+DEhrkZfgp+1Y3xL8ceIov23nHh7Xte8KXPgnwu3&#10;w+sC3hexsJYX1uy+0hw98dViSaPzpFVrLz90IYotdAnwJ1g/DDxt4O1Xxlb63qnjC81Cc3Hia1vt&#10;R0yFZUENtbvYTXxzbLBFbrcWsEtvBcyfaZVjt/tLIvkvg/8A4J5+M/h947sfiR8OvjZ4c8J3vh/4&#10;S+IPCHg/RfCPw2W00bQ7zVBoMp1KG0lvZWKRXeillsjL5AtpLa2XYbeWe6APdvF3h/4rXuq6XceD&#10;PiXo2k2MAf8AtK1v/Dct3JdyGe32hJBeRCJRbrertKOTPNby7glvJb3ODpHw8/aA8P8AgW8sP+F+&#10;/wDCSa7ffEJdUh1TUtHtbOGx8Pvra3B0mKOCJw5i0vdaLPJukmkHms8RceX47+2t/wAE7fit+29B&#10;a6D48/ajs9J0HTdP8T2+naPpPgV9ok1bQ/EehrPKz35814bPWrQ9FDyWE7KIlvfLt7Px6/YL/aT+&#10;OHxP+Jniiw/4KOeP/BXh3xxoPh7RvDPh/wAE2pspvB9tY38N1fz2k/2ho3vb1PtcH2poA8SXEYIm&#10;W3RCAe+eEvCfjjSvEXi7V/E/xJXW7PWtehufDOnto8cA0CwSws4HsfMjbddbruG8u/Nkwy/bvKA2&#10;QoTyHgT4cftI+GPjN448SeNv2l4vEXhPxAdCPgfwxceGbW3/AOEa+zW/l6nH5kOyW7N3IvniSSRh&#10;C0wRYwkWZfAPDv8AwTD/AGoNGmsYbb/goVrmhwab4kuPGaweCtJvdMstS8UTeJvEGuPHd2Z1GQS6&#10;JL/bgt7rT/N8+8WwtD9sgEO1+G+En/BEn9ov4SeI/gz490r/AIKd+IJvEXwb1Dxpc2+pS+BzJH4o&#10;XxBctfyx6rHNqEpuc30kj3MiuktzCsCxvaXMCX1AH2V4/wDhj8cPEHx1+H/xB8BftEf8I34N8PjV&#10;h8QPAa+EbW7PjHz7ZY7D/TpGE2n/AGSYNN+5B8/fsfCgV5B8Q/2O/wBu/XNItNQ+HX/BUDVPC/iy&#10;TwP4V0XXPEB+GVjfWuoX+mR6yb/Uk06ec2to+oXGpWMkiQorRppSQiRlkVodv4q/sbfH3xd4s1zx&#10;x8L/ANu3xn4N1DUPiVB4o0qGG1bULGysYPDCaSmhNZ3Nw0EljJqCHU59iRSSNJIiNDLsu053xL/w&#10;Tq+MGv2H2C3/AG+/iVatdaP4w0jUL6PWtS+0La614jj1O0uLVl1BUtdQ0uwN1p1peBHwJomkjeCA&#10;WbgH0T4l0Hxjc2m/QviBHpbR6ta3Ms02miZfscbxme2wzgAyIsqiXqhkDbW24Pn37RfwU/aE+Kus&#10;Wd58Ev2u5Ph8lvoeppDAvhWPUimqSadfWljfpmeJZY4Zb0XM1rcrcRTvYWfl/ZSkrz8r4Q/Yf+Kd&#10;qjeFvi/+1rrfxE8J33h/R9A17QfFmlNIdW07T7zW5yZ9tyLd7m9h1DTLW/lNuY7uHTJVMKC5iFnd&#10;+Jf7EOseJPiTD43+E/x31T4f6fap4AtbTw74bs2htbfT/Desajfz2UawzxKkN/bah9hlULtWGBQV&#10;lU+WAD13X/DHirW/B+reHP8AhZl1ouoalHcwafr+h2MC3GmLJuEUkKXa3ELzxqVIaWOSNnTJi2Hy&#10;64n4T/Cf9onwx4x0vVvid+1DqHinQ9O8A2ulTaXdaDpsEmq679pkkudYuJba2i2kxiCKG3gEUSAz&#10;s6ys0Zj8u/aR/YS/aW+KOva/43+FP7a2paHqs/xc8J+MPBdnrGn3lzYeG7XS7a3tr3S1jhvoWmt7&#10;5UupJlRoDKLuWJyVcyDM+M3/AATP+L/jDTvBOifBz9tXV/COneGfjJqnxJ1/SdV0e81i18S6lNqb&#10;6jYWk6NqULRWNtO4drWJljmkjSZRBIu+gD27x18Kfjfqfwl8QeAPh5+0p/wieuahZNb+E/FS+GU1&#10;CbQpBpyQxyeVeTyLfMLtWuW88sXjkaIkOBcDl/HfwR/a+tPiB4q8afCj9q63j07xN4u8E3em+ENX&#10;8PxCHRNOsb+EeIoobphO8r6hpqMiJ5cawzR7kaNp5J189b/glz4x1PwrYeEfF37e/wAVtYm0HwXr&#10;vhLwz44uLuGLxZZaTql54evJXk1WEIZr+KXQ3EV55SEJdp5iSvAZJui8LfsPfHXQ/iHa/GDXf2v5&#10;Nc8UaT4Z8Y6boN9qXhKR4bOTxBe6BqUkZU3xlaxtrzR7hIbYSpKlleQ2wuVktBdTAHo3iD4TftE6&#10;h8aPCHjrQv2q5tN8I6PqmrzeLvA//CGWcy+IrW4s/KsbYXjN5tmbS4/0jzIwxn/1bgLWp8Kvhf8A&#10;ELwrp+n/APC1vjLN401aHwdommatqEukpZRXup2ZuGutVS2jdorZrp5lYxRgCMQooZgF2/MfxT/4&#10;JN/GzxjJ8OZPBX/BR74haZJ8NPGD+JNEu/ES3Wt3Ru7dteGmxm4nvlkaH7PrrWeoLK0rajbWFtEG&#10;tB5hf3z4NfsuXPwm+PnjT433XxM1HW/+Eu0Sy09LPUprmaWzW31rxFqgAmnuJMxAa8tvHCqosMdj&#10;GE+QpFCAdPJ4D+LS694mubT43uumat9hl8O2c3h6B59BlQbLqNZQwW5t5lSJ0SWNpoZZLljPLFJB&#10;BbWfhJpPxc0Kx13SPi54isNaZPFWoTeG9Xs/3cs+kTzG4tYJ4BEiwy2qytYja8xnjsorl3WS4khh&#10;6yigD4V/at8P2kH7RHiFbSBIY5LiGVkhXaN7QRszYHdmJYnuWJPJNYfh/Qri2t2W9hG3jHy/55rt&#10;P2tba7h+OuuXclhJ5ckluI5vLODi2izg/ga5bQ9bWTR5iI1/dnC7eSOPSv2DC1KksqoW/lj+SP57&#10;xGHo088xLas+eb/8mZka/bQWmpb0O1W5xWfdok0Teafl+lR6pcT3s5uLgZXPG7ORUTvcRqu//Vsv&#10;TvXqUoSUVc8TEVoyqSaRnTo0MrAOGXt1p0bsw3fKewFSs1krZI/h5zTBdRwKMwqVx1211+84nnaR&#10;luc/Fp1hJbbZE2sOy9q39K+D93r/AISk1/QL+Fpo3bzo2m2+Woz1HrgZ5x7Z74djBaahex2TX624&#10;MgRmZST9QB1/Ou3+FGs3Pwy1K4/4SLSUuLPU12x3DOTHuXOGK/X9PzHp42tWo070pe8tbd/I+Xyf&#10;B4HF4lQxEP3bunJfZdtHpfrpqranRfsb+DdSk8TzeI/NiY2/7gCVVIXoWI/28DHsH68kV9oeEr/U&#10;pdPZLi3ztkIT6YrwL9m7TktFur/7JCqX1ybtljPy5OBwe4wOvvXu58YJcyxwW0arGeJPM7f41+S8&#10;VYqpjsxbttp6WP6K4Dy2llGRwpKW92/O/X7rGtpdneB5Lq4ChpsE7RnHtn2rcHSsmx1awm+RLpCc&#10;4G1uta2a+Nrc3NqfouGUVHQ8o+A3xD/ao8R+IfEfh79oD4EWPh21sdRvm8N+ItL1iGaLU7T+39ct&#10;7SNrZZZJIZF0i00S7kkZ8SS6s6LHE1vJEtLwN8Tv2wfEfivwTqfjf9nXRvDPhvVvhcNT8ZaePEg1&#10;DU9G8Uv9mc6VvRY4Xt4VNxH9oiE32lyWxarAgvPZK+dfH2o/8FCNA8c/FjxV4N8P2fiDQNFt7nVP&#10;g/4Wt7rT7ObXryHw7bpHpN7PMHxZXWp3E8iy7rW4t5tP+eWa1uFiXE6S9d/Gb9tn/hpPxJ4O079m&#10;Swm+HNrqnhew8P8AiiHVl+0lJv7Qm1y9uo55IP3cEUWnQwx2i3OXvVdpHZLq2svTvh94v+KHiHS9&#10;Du/H3wsXw/d33hiC91yxi1hLxdM1N1jMmnrKFXzxGWdfPCqr7M4XOK+XfjZ8ev8AgsJ4R+CfgPT/&#10;AIQ/s1+B/Enxe8TeBl1LxBpE2n3EOh+H9WjOhQXVpPdnUBCYVe81a4RluRPIlrDDFBcbLi5T0ST4&#10;kf8ABRnSv2rLfwNd/Avw7qXwjj0c3Vx460nyPt91eT+IEtobEWdxqcLW4ttKZru4ucTCUxsYYhIy&#10;2VAG6fi1+2Vqvwp8O6pY/s0Q6R41vm8FXXibQ9Q1K0urDSIL7UrSLxDZR3UV6jXdzp1kL+YTCNIp&#10;Wa1EQuWEkR2/iZ8T/wBprwv4IvPEXww/ZntfFepWuj69LbaHceNItPub69tkc6XAjPAYVS+MeHlk&#10;kQ2rTRgxyjzGj+dfFX7Q/wDwUv8Ahf8AtP8Ag/wB4d+CHivxP4H8Wav41fX7jxR4Tsb3ULNrHSmu&#10;dMXSrrSJ7fTbLS7i6EUFsNduIL+YvKkzRkLIkP7MPjb/AILdeP8ASNH+E/7VXwk8L/DuE/Cx7PWP&#10;idoOqWGtarJ4lax0WKK/SEeXaW7rcXerzyW/2Se3EmlmJHeB4Z7gA+pvDXjv47618UNd8K6t8DrT&#10;SfDekeJILbTfFF54mRzrmlPpKzve29vFG7RSx6g32M285jzHFJcLIcpE/C+Nfj9+2r4Z8D+MJvDv&#10;7Bb+I/FegeHdNvPDun6X8SdOh0nxPqMsafbLC3vbkRXFuLeTzVE9zZxJMioyhS5jToP2nI/2pbz4&#10;Laxdfsla3Z6d8RPD8M134Zt/GGkQ3ej+J7iO1fbZXqxTRSxQTPIAJoZbeSKaFJCJYVe3uOS+GPxG&#10;/wCChct9oHin4u/AvQV0vXrfT49a8H6HJbx6l4UkPhuS+vLh7+TUZLfUx/bKJpcdvHFAVEq3DTSR&#10;IzEA7Px78XPjbpx8beCvBPwSu5vEtr4NvNW+G2oXCGbSNduoo/LFpczK0a2VwLloT5Ezxia3nSSC&#10;aRor1LOx8NfiH+0B4k+LHjzRfiH8Eo/DnhLRP7Hh8D63/akd1L4iaW187ULgxxndbJDM/wBlWORQ&#10;zG2aUMyTIqeH/DPxh/wVr1HxF4es/FPw38P6T4X/AOFhf2RqX/CSR2OoeID4X/4RxLuHXbu60+9t&#10;7Fb7+1gbG5sbW0eNTI/2eWSGJbyXc+Cmtf8ABQnUtZuPiH8c/CmuWOmeH9FvNY0/wXpMPh8XniiW&#10;7u9XVNDmH2yWG2urK3tdHkhuEvUt3OpSwzSzmJrhADvv2v8Axx+198OPh5L45/ZI+FGk+PtZ0+zL&#10;N4DvFjtrjWJzeWgRIb+e+t4LRRbi8VzIkmPMSZd5tvsd7XX4o/teaD8D9J1l/wBma38Q+Ov+FU3G&#10;r6zosHii2sLX/hKYbSBo9DikkaXak9wbiMXRd44hGrM8gcGvNP20vFf/AAVP8E+LbjW/2Gfh3ZeM&#10;dOs7y11WbQ/F02lwRapHLYXcE2k2c/m28lokEtlBcF7gTPNc63DtuEtbSe3rH+KfxS/4LK+HviN4&#10;y1L4T/s4eE9f8Pr4B1seCLC+1KyiB8RW2oa4NKNwTexyfZ7uxi0l5yGys89vEqWyPeXNqAfUPjPx&#10;L8UIpNNg+FPgbRtXkTxJbWvij/hJNcu9JWz01kDz3VmyWNwL6dA0YSAmGKRi6tcxNGQYPAviz4m6&#10;vpVrqfjT4XTaLdXXiLULS409tWiufsunw3F1HaXu6LIJuIorWYwgloftexiTE5rxr47+Kf27fh34&#10;78W+L/g74Q8W/EAw/BiJfBfhHT9H8NWXhu48W/bp42luJ73U4NU3lJbSQwb47aK0tLjbNc3U0caU&#10;PF3xM/4KqaHeaHc+Evgd4I8QWmp/GDwzpesQCAWcmjeDZrVZ9b1gtLqh+0TwyyG0ihVRJvtXnEU6&#10;TJHGAe7/ABa8WfFHwl8O/FXir4ZfC1fFWuaP4furvwv4ZXWo7OTxBqMcMzQ2BmkQx2qSyLDGJ2JC&#10;GRmZVVMtx3jj4y/tR+H7b4hz+D/2ST4gk8Otcj4f28fjK2tm8XiPQ47yNmaVdunCXUmfTFEnmMPL&#10;NywWIru+av25fFv/AAXn8B3HinQf2Mvhr4G8fx6t8ONItNF8UQ3Nnof9heISmunULy20+/lujc5K&#10;aQFW5uhFE0tugjuFN7PD65+znqn/AAUGu/ib42+Kv7SukalY+H4vHD6J4V+FmjWuiXEb6bPb+HIU&#10;1qG/FwkrWttdJ4gmK3BW6uLa4D/ZLeWOGyIB08/x3/au1/4beJ4PCP7K66X8SNFs9Bu9L8M+J9aI&#10;0jUo723t5LlV1a3jeHdbzjUbV1QPMhs452g8q7tTN1Os/En48W2kfES60f8AZ8lu7/wvNP8A8K/s&#10;f+Ejt4l8aRrpNrcxkyMCunF76a6sMS7tptPtB/dyKtcv4g8W/twy/E7UtN0HwRo1j4Xh+LWl6dpF&#10;9/YMGoy3fhQ6PBc3+oTltaszbOdQe4so2SKeWL7Okhs7lJTJHzf7Hc//AAUO+K3whZ/24oP+FY+L&#10;fD3xSuBpS+BTpV0vinw1bqgtjf8Ami9jh+1bpDMLc20ymNfLNuCUIB654K8b/GbV7+8h8b/BePRb&#10;eLXobWxuIvEEV0bixbSobmS8ZUUeWUvnmsfKyWb7P54ISRVHL6F8VP2wJLy10rxR+yro1vK3ipdN&#10;vtQsfH6TWMennw1/aDaojNbrO8I1nOjiEwLOy4vfLWM+VXivh/43f8FldU+IHw5vL/8AZI8I6d4P&#10;1zX/ABofiBZapcWf9seHtKs3uH8Np5ttrUtvJdahH9limaFLiO3lWWQjY6qjvBXxK/4LB+LPgV8P&#10;9Q+K3wF0Lwz481fxd4SHjjS/CP8AZ09vounf8JJdnXDJLdaq6+UdFt7MD7OLqdZr2QRBziS1APcP&#10;hb8Vv2l/iHpvg8+Of2YJ/AM2ueEdSvvF39reJbLUD4Y1eC4sYrfTNtpKRfJcxzX06XUboI0skEsa&#10;STiNPWAcjIoooA8s+Jfg3QvFuu31prdml00k0Yht3UnBCjLD04614R8UfhHY/Cl5dY0RJXjG4zWe&#10;7KjrtKluenUc49SDX1hNaCa6ub2KBRLuZYX2+2OfxH5V4z8bPCep+IvDF9FfItvfr82THlnGcHAH&#10;Y8ZPpX1mTZhUp1o03L3NE1+Gx8TxBlNGvh51VBc6u07a99/89D5duhNqksk5gWPc2WVWzj8Koy2s&#10;6JhJi3PzENXbaR8NfFl7bLezaDcQ2SzbJLqSB8I2N2DgcZ/LkfWtPRPhRrnjHxXJpEsEloGjVlm+&#10;zLtSMAnOEwMn3IySM9a/Qv7Qw9O/vKyR+P8A9kY7ESVoO8nZdL/oeTXcU0gwy4bOA1Z/k6lGfLkR&#10;vXj0r2Tx98GtS8I6wtnFZzXkG0Msywn5+OR7Y6VmzeEtKltzttPIaRBuU87D6c1pHOMNyKS1TM5c&#10;L5hKpKMtGun9aM8xs/DFxf3kaW0W52bO3gHjvmuk02HVL2ZtB1S1aVFk/dxtyEx2r0zw94J0rQdC&#10;gaW1M18y/OqoDuzyK3vAnw0v9av1vJrPyV3EHdgBfx70YvPKdpOS0Wz/AMjHK+D61NxSfvS3S2t2&#10;ZqfDm8bR9Ft7HTotsccaBTzyAMfrXomlXz3UKyDjH88f/XqrpHw6Gn2/lzxZA5yvG2tnTbGO0dYo&#10;o18tfvL61+e4vFUa1RyR+zYHCVsPTjCXTQlsY7+SZTE7ZByDXaWOuamsSxTW2cL941T0q2to4BII&#10;VX+7xUfiDURZQKYW+bOeK8Wo1Xkk0fQUb0Y3TN631O6chJYk6fwmpvtr5wFFefR+KdQilEon+7zX&#10;U6X4hsdRto2mdUZuzHvWFXByp62NqeK9pKykXr/Vr6ziMwSNvwP+NYEnxA15JmQ2lqMN0Kt/jV66&#10;vYW1L7BK3348q27g1mal4fkadmj9fTmlTp0/tImpWxH2WdFo2uX99GZLq3jTn5QueasXN9fMmLPy&#10;t24bvMUnjv0NZXhmM21q9vJciRlkz16U/Xbi60yH7fZwiTaw3x5xn3qJU4+0skaKtUVNNsuzXWun&#10;P2YwAbeN8LH/ANmFebePfF/7UPh2zu9V8OaV4Wu4LeEvHDJZ3HmyNuHyACbH3cnOeoAwM5Hoei60&#10;2qJtlsJreRfvLNxj/Gl1/SotW02SyeWSPcvDwt8ykdDWuHqRw9b34J+qv+TMcXTqYvDtU6kovo4u&#10;z/FM+TNV/wCCgH7QmjS/Z77wX4bgk/553Gl3aMOcdDcDvmqU/wDwUd+OkIwfCnhXdz0sbn/5Ir3r&#10;xb8GvD3jm3j0bxf4ViuvLz9nvGbDIvcZHzKTx04OBkcCvBv2i/2YdK8KaW2u+DLaRRDnzrd2J8xP&#10;UZ5yB6dePcn9AyutwjjKkaVXCqMn5tr8/wBD8e4gwHiNllGpicNmEpwir20UvPTltp5PYrr/AMFK&#10;PjozYHhXwovPzbrC5/8AkmpV/wCCkfxxYADwp4VY/wDXncjH/kxXz/caUzSlkVlxx15H506LTpEX&#10;I+Yg9c8ivsv9VeG+uHj+P+Z+Vx4+44UuV4yf4f5H0Av/AAUd+ObnH/CLeFQAcf8AHjc8/wDkxU0f&#10;/BRr4yHcH8N+GT6bbO4GP/I9eByWsyjOzvwymqdziJyjDO0547VP+qfDsnpQj+P+Z0/8RA4yp6vG&#10;T+dv8j6MT/gon8Y2Hz+H/DC5+7izuP1/f8/pUg/4KGfGJhlPD3hs/wDbpcf/AB6vmOLUVWXAfYo6&#10;f4VctNR2qVDBdxP3WqZcH5CtVQj+P+ZVHxL4plKzxcvw/wAj6Mb/AIKJ/GXPlR+GvDO7d8xNncdP&#10;+/8A1qR/+ChnxmJGzw14aH/bncHP/kevnSK4eRvlPy/zq3a3LCTaV/3c5rGXC2Qx/wCXEfx/zOyj&#10;x/xVKV/rc/w/yPo3RP8AgoP8TTdD+3vDOhND3+y206sPwMxB/Sup0/8A4KA2lzdm3n8KbI9uRMc8&#10;/huOK+V4UHmb5On+9VgyxQDJdT6jPNcFbhPI6ktKVvRv/M9zB+IPFFGNpV+b/Ek/0Pr7UP2zNLh0&#10;xtS0+1gnReFxG2S2On3hxXqXgHxq/jTwvba2ZIQ80YZxCpwueQOSe2K/Pmyh1jU9Murq2f8A0O3Z&#10;fMzIB8x6YHf39K+gPgH8SdU8NeGLbRX1lWSGI4CqQThvXocZI/Cvls54ZwuFw98P8SevXSx+hcN8&#10;bY7McVy4pWi43VtNb2/r0Pp6OMRj5T+lNubK1vBtuoFkHX5481jeEfHGkeKNJi1OyutyyLwrAqT7&#10;4IqW78ZabaLuV2kP91a+K9jVjPltqfpCq05QUk9GW7qxthZS2YtkdWQho2H3uOlcQ8cepKzWNqsX&#10;lsUa3jQqU9QMjpUfir4mvJcBYC0cXTC5+Y1vaLcXOpeGpdU1Yrs8smMqBuOB1z/npXXTjPDx5pdT&#10;lnKFeXKuh5V8RvCWu6tKZ47llhX/AFcKsQ3TuK888R+G7rTNsV1ayCRgMfu/0r2DxR4gtbW2m1Gd&#10;WKKu7jrj8a871P4vaDrVxHBBAqwq6+ddXB2kLkZA/Dua9ijUqcuiPCxVHD815PVkvwd1Pw9qtrHB&#10;rzhp9v8AER+teuaJFpsJjitY1SNT8oVQBXzj8I9Z0/U7a1it4gk6rtkkZuvP/wCqvoPR4RbWcYW4&#10;8z5fvbutd+dUXTxDjrr0PK4ZxSxGBjJW2WqOsvDbtD5cXPy+lZdsginaSZF68L+NV4r+SNsLJxjP&#10;NVbzW1jZjLN37188qMtkfUzrU9Gb8mposa/NgjmqWranDdL+8Qcd81g/25byO3lSbgP7tSpc+f8A&#10;ffg9BWkcO4u7M3iObRDikcjYgGMnpUU0VzZsJlDf99U5ryCy5b73bmsOXxjK+q+XOMQj17+9dUYy&#10;kc9SpGK8zrrnVn1DS4/N+We1GY2T+Ielanh/WLjUdNX+0i0k0cm3zM/erh7fxNZ3MWLe7B+b7zKR&#10;iuy+Gjeak05k3K2Ame9ceIoqnTcrbM68PW9pUSvc2LLR5EvWvEDKM/d3da1HVX2rszzT4mH3cfrS&#10;sUTov5GvLlJyep6kIqMRscTLJ5hHtT5AWQqM0quGH/2VGff/AMerM0IHhKRFmHNcz4w8J6F8SdNu&#10;PDevaS0kcABV5NyBm9ARg49cdjXW8f5akKIf4V/OtKdadOSlF2a2fYxq0adaDhJJp6NPqj84PFWg&#10;vpfijUrCeFVkgvpY28n7oKuQQPyrLksnAAMe36V9L/Gv9j3xXfeKtR8WeBJIbm3vJpLuazmk2yCR&#10;nJZU4wRzkZI9MmvJviz8JtY+HeolpNLuRYt5caXMzA5fYCRx053D049+f3DLc8wGOhThConJpadb&#10;q11Y/l3POEc0y2tWrVKLVNSdn0s27NNaW/LQ89kQRJlBzWLqckrPufK46Y4rob22yWRR15xVGfTt&#10;y7pI+OmPWvoqdWMdWfEYrD1KkeWJy0ysHYOvHXr0p9pCsZVjnAbOG610L6HDOOIRn+9T7fw7+8Z2&#10;j4/vDvWzxNPlPMp5VXdS5U0y1uLgBol+XOTxWhHC9ugLjkH7zVYAmtRtjjGNvzGoZrqeRWXv6Vxy&#10;qSmz3qOGjRit7itqsUIO1c/j0qJLuSc7m2+/p9Ke2iXMlr9o2qoxkj1qmkRjfOGznu3Ws4ypy2Nq&#10;kcRFrmWhv6HqF9pe77LfSRozZkjVjtY4xkj6VtW3i7U7BVWEbo8Y8vcQF78Y5rk4bxlT5R+FWrO+&#10;8seY5zzgqW/WuKvh41G20e1gsdUoxUVKx6/8Jfjv4l03xHb2Wq6lttS43edJ8yL3wSfTPH/66+g4&#10;f7O8Rae0ui6nH9omUGFQ3LHPevje1uF1nTU0yKyimuvOJ3KfnZcdz6Cuw+H/AIg1jwbck31ve7rW&#10;TY6mThcYIyueOPbFfHZtk1OrL2lL3ZLpbfzP1DhviStRiqVe84v7V3p5bfqe8eI9H1GBl1K7+aOL&#10;iVoV3KD9KjsPidbtD9iF2Nv+ww2sPWtv4ZeOPB/xAkjsTestwU3Ku4Lu9Rz1615v8YPhtf8AgvxR&#10;NqFjKZLeRy7dtuTzx6c18jFfvXSqKzR+hyqfu1Wou8X2E+JPiy01yBtJW58sb8szEAMPSvnnxxPD&#10;bPcG01BtqtjCtgHmu2+IWqySwtJG0i7U2fnnmvFNc1Ce1lbfub5sLuPSvawNHl1ufM5piuZnq/wi&#10;tdTudSWWK6khjjBDhU3ZJPHHpX1J4Q1K3n04RxBlC9un418vfD/xBJ4bmaziSFzIceZJ/CfavXPB&#10;vi+TTbf59RjbbH8vzd/Sva4gw9StW5reh81wTjKOFwag3r18v68j1pAbg7FbnPaqGr+FmnbfFIw3&#10;NzySKxvCnxCsdSxHI2MNjzK6qz1Lzn3RyfLg8+tfI1IVqM7PQ/RqdTD4mndO5laXoiWp2SvuPTrV&#10;6Sza3KnbuqxIRNITEnzD71Q3FwIvvHv03VPNKUjXlhGJDfwW8kRnYKNq/dxXOz2ljqN4z2ylFVcB&#10;VxzVvWNQkZZLW0fO7g+1P8NQ2kQLFv3kny4Y1pG8Y3OWUo1Klh9r4X06PEiI0eBhjnrXT+Cru3S4&#10;FpY3CjacL83BHp9apvCsNuqsOo71x8wlt7xbjSIpo2tZiVkVs7Pr7f41PsfrMHFs1lV+qTTUT3Bb&#10;q3aUwpOu5fvKG5FSIPM+4d1ea2PiK/v7pPEFpcRx+auW4ySa7bw3rf8AaUWGkVmUdQuM14tfC1KK&#10;uz2sPioVdEaKvL5ojMDY258zjA9uuf0xU8chY4Jpw2kdv++qZIqIpcf+hVyHYPzjqf5UvPv+lUEv&#10;Emmwj8K351bjIVVDDOenNNxsJO+xJz71yXxT+D3hb4saR/ZPiGGQKGVlkhk2sCDxz+YrrML6D86M&#10;L7f99VVGtVw9RVKbaktmjLEYejiqMqNaKlGSs09U0eJ+N/2YPC+i/CrWdK0qGOQw2clxZNLEPMWZ&#10;RuBL5yfu4+nFfJtxp8TIUaPHf/69forq9jb6npk2nXCBo7iNo5F3dVIwR+VfDfxS8B6n4E8XX2kX&#10;Fl5duLh2sXLbg8O47eepIHBzzkfjX6Fwjm1etKpSrTbbaav+P6H5L4gcP4WjTo18PTUYpOLstuq/&#10;VHELBHCBwzZPtxQ0yIioq57Y9KsS22JMKpPfmoZIQWUj5Wr7r2ikflP1d09ivJGJFYZ25yPpUaQi&#10;IrLHGMdWyM/jUk0bAtx17se9NaRkiMUTBVxjbQ5aWRMYxUrtDry6klgUNNx3GaouiEbpVHpuBqdV&#10;YqRz/ntUU0as+3f/AA0QjyhXnzaspyI6Pw3y9VIoZwfk34/rUjqHLRlhjP3c1XuIyOAPbHGa6keT&#10;KTjdov6HqDafqKXyW/mCMH5d5Ug44II6EHBHXkV0nhTx14rtNZljt9QSb7fCsF2tzIdrpxyxBzng&#10;c5zXFC6ezAKj8KPt8ZZS/X29a56+FjWvzJPSx6GCzSphLcsmrO9k7f1pofRWi+C7/Q0jv9FtJ518&#10;3bbyWMzh7d8HLBhnjt15BINQ+OPirr2p381vq1/JIyDawkbngVm/sneJ/FOt+IJtLutRlayXbD5f&#10;y7pGcOevUgbTnuN1U/jZpd14c+Il7pU1g8K7iV3Z+YdmB7g/zr87x1F08c6NWzlHqfuWT4mnisph&#10;iqCcYydrPuvT8DnvEmpvJaySwKrfL8ys1eQa3cSXV1JM6hcf3TXq01ncG23bOWHC/hXnGv6W0Ecs&#10;89s0bLIQfetMPyq5lmEZSijs7KwuL+4jgt4WeRm2xqtdpaeF/F+jaLJqMtmghXkqJkZiOcnAPbFc&#10;rY3P9my+ZaSNuP3WH8P0rtPDHinTr2D7Dqsx8wwnDNnbnpivrMdKto4q6/E/Nsmp4TmcZyak9tbI&#10;b4U+IUlncqt8qYUnaPevT/AvxDvby6ATy5I2778/hjtXiGpJZxytJAuQ0hBVe3Na/hTUbmyv45bS&#10;4ZVZhuRVrzcZl9GtTcktT6DK86xWFrKEpXVz6z8NWqXUbE/eaP5fTPrXD/EW38U6TeM6zxrapwQr&#10;FSWP860fhh4ja60Ezyy7di7WZhxVzxHfZ09pYWRmPOZBu3ew96+GpxqYfGNNX1sfqlSVPFYFNN7X&#10;ORs21NYo777PJsfG1mThvas7XtVvtIvUu4oJFHmZf2HrW9q9lrWk26/ab7zPm3RbV6f7OKhTUx4v&#10;Emh3GlMjW4HlOF6tkZ/DmvSjL7TSaPJqRfL7NNqXQkufH+myaUttdzMsjx54/h4+tYPhjW7f/hJY&#10;yl4032g7JFHIOQPfnoK6DU/C/hO1K3HiKxEflqA0yL09j7GvL/EV1aeDdfXXPCN/5lq0jeSsrZaP&#10;pwf8munB0aNaMo0002vkcWYYjEYOUalVppNXtul3se1XXw/1S28TwW9lOsdrNbs81uq8bsjpzxn9&#10;Md88dN4L0HU7C9WctJ5ceQd+fmzXK/Dbx/8A2xa21xqBYzSKfL8wfMy8c16Rf68uk2sUj27sJP4h&#10;0X6183jKmJpv2M1rsfWYGOFqQ9tTfn95pbjt2k1na5rbQWplt13fL3HWl07XYdRyFH6Vj+JpLxJE&#10;SF9qgfvAvH4V5tOn71mepKo/Z3TL3hyO4u8307DLcjFbsTbflJrmPD3iGztY/ss7Hd6r2rQ/4SfS&#10;0vWjNx/Dnd2+lFSnOUth0qkOVam3z70y48zyiV//AF1nya7bTqq2kiszEfKKvW5O352rFxlHc2Uo&#10;y2MPVtduNJiea9h2xPnymU/d46Gvm34uakuvvezT7ZIbfckO2T50kLbh7bSOnpX09rGjWmpRzQTx&#10;LJ5gyu5funHUV88fG3wHc6DqO/7KViuG+dev0x7H8819FkNSjHFa6M+V4opVqmBdtY9f69TxCS3J&#10;4wMmqc9i7N5ag/411XiDQFsZ/LW2kX5f+WnHfrWL5qxXUkBhdSsStuMZ2nJI4PQnjkdRxnqK/R6d&#10;bmjdH4ziMHKEnGRiyae6MfMOP9mqs6EH94dvpmte8dGZsN168VlXsUqp/o0Ss3+3kD8wDXdSl3PF&#10;xFFRWhXkMigkDjpuA61VnMpVsr+AbpVySEvKwzwP4qjkhbO1Bu464rrjKzPKqxk9CiQ+eNw5zSSB&#10;ouXfcR7Vb+ySYyyge4qGSwLFmDsufzrX2kTmlRqdCgywTDG/OKihh2DKx/MG61oi1CHlMenvS7UC&#10;bNgwKbqLoYxwzvqeyfsfeIrfSHkRrWM3C32I5mlA2o6jOF7nK/hnivoD9oXwx4L8d+B7rVDZrNq1&#10;laeZZSq21hyMg+owDXxHpF3f6bcLc6VNOrI25mh579a9O8IfFHx5qmvtNdM6KiLGx5JfPrkkEY/C&#10;vg8+yepWxjxkJpW1tt2++5+zcHcSUaOWxy+rTbeydrrrr5WOu0r4Q6brfg6bxEsstrcW8OfJ8vdv&#10;IGSfX39hXzj8VdWuLO+eFAojjGG29C2etfdXwv1a0j0lIrrayyIRJnqFOeK+Xf2w/hfY2+pXkvhi&#10;AFZB5iRr/BzyteBgcR/tTjP5H2WbYP8A2FTpfPzObivSWKHd8pqSKVGfduxjkFqrxqyr97r1qaHD&#10;DJOf7tfqdo2P57hKXUuxSMR/rl29wp61q6J4iudKk3WuwhuGUr1+tYKjzh5acf7VKPPhbh+nGBXP&#10;UpRqRakd1HFVKUk49Dv4fiZr/kw2emFoY2+XYrE7/wDPpXpngj4iaXfTW8V/e/vI41UxvwFx9T9K&#10;8B07WdQsbaSJRlZMH5sZUjuPSlXUriSTzPNb14PNeTiMno14uK080fTZfxNicHJSk3K/R6W9LH2L&#10;HdaVrViX+R1/hZehxVODThbzifSzHErSfvdy9fp6V4L4B+Md3oVl/ZepxmSNVOyRDzj0NdR8J/ij&#10;dPrUy6lfTNAeiuQcDsa+VrZPisNGVtUvxP0LCcTZfjnTT0lLfyZ1njrUdbsZ57PVXjns5zheg+XH&#10;885rze+8B3h1S21GzuP9HZgwVstn2HHtXceO/FOma67WK3kcZbCxszdqtWc2kGCGGQr+5xtIHbFV&#10;RrVMLSVla++gsVhaOYVpRcrpbO/nt6F/wloU9qbWe4fy7ePlWMfIyef0r1O313QtQgaCS6VvLjyd&#10;3GcfWvPLPxBZ3TeRDIGxVkXIB4KnNeJiqbxEuaWh9HgqkcPHljqdZ4Y1G0mu2Rk2gsQu3gCtbW9N&#10;tp7dvMIUbeHZsYridPv/ALEVnJ+63YVJqnjifU1WN8KqfwgnmuKWHl7ROJ6EcRCNNqRE0cUccjQ3&#10;H7zPygHmqVxd/wAJLbgeTUhu4pAGVPrinNDp8xwTjJ9a64x5Tl+I0vC009xeosJbqN7elegWqeXE&#10;APpXH+FLOK2ljkikH3gMe2K7NNpXj/0GvLxcuaoephVaBWudN87UYtR85gY1ZQu7g5x/hWf4l0fS&#10;7gpqurQh1t1O5dmevf6itlwhXD/+g1leKNTs9L0qR5vmyvCnvWFJz5kom1SMeV3Pn/48eBdZS7fX&#10;rYRTWflgI0aeh7Hv1/pXj+pafcWkoguYtpZcjd1xX1W0/h3X/hneX9rJI0WGcNuJZWBPTPXp+lfN&#10;Wr3b31000q7iWOWb61+gZHjKsqbpyXw6H5ZxRl1ClWVaD+NX7r+uxyc1khkYurbvQVDNZ7gSE6D1&#10;FdFcWil9zAKNuapmyZpPljHI7V9NGqfDTwfvGK+lOEJ8rPrtxXR/CP4TxfEnxaui3N1JbW+0tPcR&#10;x5I9FHBAJPr+vSp9GsX1CeOxhttzSSbVPHJPavePB+kTeBfDlrb6baqJC25tqj5jyec9+1ebmeaV&#10;MLQcab956Ly8z2sj4dpY/FKdXWEbNq2/l8zmb79hWKzmhvB4sMtmi5uo/s4EmNucqc4POBjFeHeL&#10;PCcPhfxBcaTc+aY4pCoWaEpIVxwSCOMivs7xL4y1jTvhbdeI3hj8zy2Vtuf3YKkZxkZ57A96+RvG&#10;15f+Mrb+0L27f7Qsg3SRgF2QMDtJYHggbfUDoQcGvPyHMsyxU5PETulp8z1uK8jybA0oLCU+WT16&#10;vTTTVnBzWURB+YZ3ce9QGCUbg0LMF/urmum/4Q57mwSb7VhmYkrg8D0q/Yafb2aCBV+U9m619NUz&#10;KNGOmrPh8Pw/UxEve91W33Oq+AfgvS77wfrV9qcTrc+Tuh/cj5cHp6/3fzNNspoNInYP97dn8ayd&#10;L8Y3/hCRotOKr5ylXGT8ynqKkumTUbRb1H2tJysbf418njKlWtXnOT0k/wBD9Iy3C4fC4OnRitYK&#10;zffXc7DTPiLe2KFIZ9qqMc1zvi68ufEayXM9z5jbcL71UhiSOD/S4en8QNW9F8PSag7fZ28wH+En&#10;FeXKEab5ke2qkqkeVnnMeGGO+aeM4XnvUKt8uM9+MCpw439Mr/eNfqN5I/nwki3Z2noasQwxhTJ5&#10;nv8ASqoKNHhScN+lSQrsXCyH5uPrUO5tT3NLStE1DxBfxaZpNk000nEax9/z/nXplh+yZ45XTnvN&#10;W1SwtW8nfbwqzSMzf3WIAC9+Rn6Gub+EXhTV7/xBZ6zFctbQwzbvMjYqxx6fyr6QbXbfyo4pLjdx&#10;hd7da+VzjNsThayp4eS89Lv07H6Jwxw7gsdh5VsbB3+zrZNd+/42PFfGfws0vwn4Ig1DWfLW+CiK&#10;P7PHhW44J569ya88tLufS9UEsbtGwOPl6FfSu9/aM8QXV3q1rZQXn+i7mIjVsHcMA/h0rh9J0afV&#10;ImmCtIsRy3POK6svqTlg1UrSvzfh5HHnFGlDNPY4WFuSy9Wle7NnR7zVPGWupYRQhkVlM0jfwx55&#10;69+tdzfXb2gCRFcZ6KMADsPy/wAiuf8ABOn2fhrzbqORi1winc/QY6j9TVrVtRzMxc/KTkZrx8dO&#10;NWtyxWi/pn0WU0qmHwvNUd5S3/Q2bPW5rbEkMqsxzWvo3ie4nZvPkXg4XiuBh1K3QfLKv+FWrfWx&#10;0SXvk1586MZdD2qWIcWekPr0phMe/r3qsl5cLJtLfKxzWDoniGyuLcRXTKGB4Y/Ste3uLdnU7lYH&#10;3rllTUUelCpGUbmpbX0u7n0rQt90hXjryar6dpxng+0Jbk++e1bWlWGMFh8xPC1zzlY6qcZM2/CM&#10;UkM4ml3bf6119vfRynbG/fpWZ4fsXgsdsiMu7pVqLTY2DCUFvXHGa8etKMpM9ij+7ijTADrk5Ncl&#10;8TrLUZLJHtIVaPBEhz0PauptlCptA6e1YXxMlktfDMt6hZVhIaQrx8vP9cVOHk4116mmIs8PK/Y8&#10;g8far4g0zwaNN02VbW1mmaKTDfM7c9B2GB1xzn8a8ju7NVGdvrXWeOPFl34iv9plYwRnEcfZOf55&#10;rnL3aT2Ax+VfoGXUnRp2fXV/8E/K83rRxNe6bstF/wAAp2ulXOpM0dvFuKLllJH3e/6Vo6Xps2gX&#10;Eepm5X94rReX5JYnK8cdx/nvVawuBbLNE/zeauEbHSr9pDMiw3kdzu8pG8td3U4612VJSs10/wCA&#10;efh6VJSUluvw1JPh9HPLdNa+XJGFlIb2J5DbT6YFe06NpEmm+Ht91dSS4P8ArJGySSc15Z8L41uN&#10;SdNRmy0kny+9em+K/EENloy2STBJNuI/c187mUpTxPKvI+wyONOlg+Zsi1Tx7b6RDJ4e1zSlktZm&#10;DeanJC9K86+IHwfgtbJvFegajbyWrKDtXAIBPsTmqviPxHfRakzTzM2V2s3rTJfF0s2n/wBm+bhf&#10;Spw0a2FlzU3vv5jxlTD46DhWV7bPqjgbuK8tJ2Uj5T932qvaytHdK0mNq8ndxWlq8b3E7MMcdaz5&#10;oXd8qyj6jivbVRzXvHzzoRpO8dkUdWtzqco+xD5+iqfetfRNO1XT4DBqA+XblcnOKXS4Wh/ek4w3&#10;XbUwa4jn86SRmUt1rKpFzVjop1FT95l7V57V7KOGGcMduG9jV7wbeQWdxGyuG2kBveq9tBDLAQtt&#10;85Un5l6Vp/DHSIdS1VtMnB/eY2v6YzmuWpSgqMm+h1UcROWIil1Z40BGfvtn6VKpVT8uSWWoG0qf&#10;crIxYA1IsM69R0GPrX6JzRZ+IclTrEkIZvw45qxpkE9zeR2yRMV3Ddt7LkAmqokkRsl+nXikF5cp&#10;cpJA7bt3yquazkrp2Lp8saiv3Pa/CGppahIYhtVVwoHauxvbt73SljSdo5EO5ZM9K8x8K6pCkEY3&#10;DfjLA12tlqcN3p0lrJLtYrgNX57ioctY/bsvrKWHSXVHN/Ee+0HW9a0+HULmHbbt+96bpB9ffgV1&#10;elal4G8C6Nu0+yE0t7FueNgFCccZ4zXBax8OZ7vV11VbszCOZXaHb95R261m+NNaukeURjaq4Uj0&#10;AFdVSNOpThSpzbVtfU8/D1K9HEVa9WmlJvR7u1rbnVax4t8N2rOmi2kZby8n5twLnqR6VxuteLA7&#10;Za6yw6ru6Vxmo+JLgSMYJD6Yqml5LKd89z+VaRoxic9THcz0R19vrk0kuwMRu9TWvaajJGokcHbX&#10;HaTdpv8A3rZI+7xXRW99HPagfhms6kbm+HqOW7Oh0zVGY7I3rrfCN8keoQm5RpIwwZkB61wuiWMk&#10;qecsgwP4R1+tdp4KEv2nZPa5DR/KzL0Irza1uU9nDN8yPcvCmoeFNRto4PswXzcD0KH2ro28IafC&#10;Flsmb5eQrNnNeYeF2eDywB8wPFereHr03mnqp+ban3vf0r5/FRlTfNFn1mGlGpH3kXoYh5K8/wAN&#10;SpGSPlFMiVyMAfpU8YIXDD9K89s7ox6sYj7DhhVfxDaR3+kXFnPAJFkhZSjDOeKtSKCuf6Vk+Kr6&#10;9sdIkutPRmkX/lmFHzce9VTu5qxVRxUXc+bbmSO81m48Lado/wC/adktY44+QfT/AOvXNeMdHv8A&#10;wpqTaVrKqsi8kK+c8V7B8J/CmszfEibxdrojUybkkh8vlTwRg+2PTnjmtD4wfCLw14l1ObVltR50&#10;seZHkc7SQOBweOnavsqeZ0sPio03tZXe+p+f1skxGMwcqsfiu7J6e7+Op88R6haK2FlBbqF3VatL&#10;+VQZd21fT1rk/FGm3WkavNawCRFilKZZucg9aNFuNXuifJWWTYctuzg+2T36cd6+rlRi6amnofA0&#10;8ZVjX9nKOq0PSPC+rx2upW7wuq5b5uen/wBeus1fxBo+pXzS6gCy7QIeORXmnh+/mldzNasqf8sz&#10;nOxvaultvEUElusMwXd0Dcc14GOw/wC8vY+uyzFWocrfW+pX8UJavPutpDIM5y1YLrN5hcnjpWhq&#10;WpQtLgyc7v8APeq6PG8e8uvXrtopUZ9UaVsRT5nZlFoZP/retPtLBHnDyna3epY9St4ruMhdybvm&#10;O3tW5exeDI7Nri31Hbc+YSqrzlTW8oyhZW3OeFWNW75lp5lrwr4M03Uiy3dx5KMjbd2OG7Vkat4O&#10;1PSZVSSFvmUONxHFXdI8WRxFFjI8sNhww5NaviTVrfUkjjt3VY40G1t1YJV6db3tmdDlha+H03Ri&#10;x6nbWoiilZQ0e0+Zt6ev61LDqKaZ4k/tHTtyRyH70Tdj/wDXrK1YWJbezdeHb1FRX2sQwNGI1Xaq&#10;rgg1vKlzLbc5Y1+WWr2aOLuriHlFRlAHzbqqFyx2qD0rp7vwqYsGVe2KpS+H2VdyfeX/AGelfQ08&#10;RT6M+HrZfW6owHt5N+1T+Y6VJpsey9y0X3VPKnrVqW3eKXaH/wAKadsEwywbccHntW0qsnB2OSjh&#10;4xrJvozS0vWvIfO/j/drpNN8SqwA8zk/rXIrYxsu+OYY68VJGxtm3pJ9OTXz1ejzu59vgsV7OKV/&#10;xPVvCuu2MLm4uxuxzhq5fxtZ6LdTSzQptZmyw9TWVpmuOqAKf4arajFd3k3mPLuz1rghRcal7nsS&#10;r+1o8tjk9W8Pp5++25Vv05qlqOjGCBZe7fw4rtV0V5BuEoZQ3zba5/xIslozbBuRP4lrqVRPqebW&#10;wsY3kc/Z3ckLGNR0J4rr/CyJeoEkutoxzxXFPqB83zinzNWxoOrJEwSM/XmpmrxM8PKMamp7Z4E8&#10;GS6rp0l1YXEYUHbzy2APSu58M+D763jVIrRZFYZf+E7q8n8A+MbvSIGWCfy1Pf1r1v4b+LHv4pJL&#10;q5aTa2Fzwa8HE+0jJn2GBVGUV3PRPBXgWGVEvLxWXb/yzrtEsrfT4swIqqq9FrD8J67bzQrb/Llu&#10;+6t65vIoY/3rD2HrXz+IlUlUtI+po06caegsb5Adc/NU+ff/AMerOtdUt55GCyD5e2atpceYMAr+&#10;FYSjJbm0ZLYmdlA5H/j1c74v1R7IxRxoHZvl8vGScj0/CtuaVIYvNlcKq9zXLX+vRX+pZ2Kqx8Kx&#10;6mtaEfeuRWlyq1yGzs3huDfQyeSzLllX+E46VqS6Xaa1osxuYhJvjIG49OOtZNxqEKQlIpNxx2FQ&#10;2Wu3cKG3J+Q11OnUlqjl56cHY8K+NnhK20nU7WH7Fus5Jd7HP3SrZ25xwpBNVfDWieHby1+y2qKq&#10;bd3kxfeJNdj8UPEWl3zNZ3lkrbXyxauJ8M6vpnhzXWv7AhvMGFjPO2vrMPUr1MEo63X4nwWKo4Wj&#10;mUp6We/kZPiCNdAnFt9lkjjY8qzdB9KwZ9bjcb1n+XJwuTzV74sarHq2pvPb3HzD73zdeK4hb9re&#10;F9/3iuF9q+gwWF9pRjOW58ZmuYRw+JlTh8Pc1Zdeldslj/uiprDxLNJHslRfXmucFw27ezfN171Z&#10;0y9gQq08Zk2/w468/wAq9GeFhy7Hi0syqSqXUjorLWI5Dh0PfvU8up2rr5Szxg+9cxJrckUrCCPb&#10;k/3elDO09tJfmYK8e3K565JrD6tFHV/aL5bLU6S2vgk53cgN8uBVmXV5ZyFDH5frzXHWXiOS3kwX&#10;ztPetfSvErXsiwqEVm5JZsYOKmpheXdGtDMo1LRUrE+r6ncxT/Ix21RW/v7m8DeZlRwVUHmrGpRx&#10;vN5UksbN/eVqqSNBCrRJMpHrnpRGMXHYupUl7TVnoOo9T/n0rLbrN/umiivJp/EfV1viZh3nf/Pa&#10;sq46fi386KK7Y/CfIVv4svVk6/6t6jb75/3aKK5pfCe1lv8AEZpWv+vX/ParM/8ArD9KKK8+XxM+&#10;lpfCWNJ/1E3++f5GuY8Tf8etxRRUR3LrbHI6l/q1qx4e/wBd+NFFdMv4Z58PiPQPDv8Ax7P/AL3+&#10;FemfCLo3/XQUUV4uP/hv5fmj6jLf48fR/kexeFf9Yn+8P610eodU+n9KKK+Yq/xD66n/AA2Qab1N&#10;dDpPT8P60UVFQqJavf8Ajyb61wEv/H3cf9dP60UUUepNboN7VUu/9Wfxooroh8SOWpuzyD4j/wCu&#10;b/r4auPf/j+j/wB6iivtsH/usT89x3+8v1Ob8U/8hFvx/lXO3n3Goor3cP8ACj8gzz/fp+v6DR0/&#10;4DUkXWP/AHaKK3R5EPiI5v8AXN9af/y6y/59KKKmf6m0d2U0++PrVnRv+Pwfh/KiiipsRR/iouT/&#10;APH1/wACFVW/1p/3f60UVij0/wDl2/U//9lQSwMEFAAGAAgAAAAhAGlMpB3hAAAACwEAAA8AAABk&#10;cnMvZG93bnJldi54bWxMj8FuwjAMhu+T9g6RJ+02ksK6QtcUIbTthJAGkxC30Ji2okmqJrTl7WdO&#10;29H+P/3+nC1H07AeO187KyGaCGBoC6drW0r42X++zIH5oKxWjbMo4YYelvnjQ6ZS7Qb7jf0ulIxK&#10;rE+VhCqENuXcFxUa5SeuRUvZ2XVGBRq7kutODVRuGj4V4o0bVVu6UKkW1xUWl93VSPga1LCaRR/9&#10;5nJe3477eHvYRCjl89O4egcWcAx/MNz1SR1ycjq5q9WeNRLiJH4llIJ5AuwOiKmgzUnCbLFIgOcZ&#10;//9D/gs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BAi0AFAAGAAgAAAAhAIoVP5gMAQAA&#10;FQIAABMAAAAAAAAAAAAAAAAAAAAAAFtDb250ZW50X1R5cGVzXS54bWxQSwECLQAUAAYACAAAACEA&#10;OP0h/9YAAACUAQAACwAAAAAAAAAAAAAAAAA9AQAAX3JlbHMvLnJlbHNQSwECLQAUAAYACAAAACEA&#10;qhjjZTwEAABvCwAADgAAAAAAAAAAAAAAAAA8AgAAZHJzL2Uyb0RvYy54bWxQSwECLQAKAAAAAAAA&#10;ACEAAE+INyhTAAAoUwAAFQAAAAAAAAAAAAAAAACkBgAAZHJzL21lZGlhL2ltYWdlMS5qcGVnUEsB&#10;Ai0ACgAAAAAAAAAhAPin4NtOqwAATqsAABUAAAAAAAAAAAAAAAAA/1kAAGRycy9tZWRpYS9pbWFn&#10;ZTIuanBlZ1BLAQItABQABgAIAAAAIQBpTKQd4QAAAAsBAAAPAAAAAAAAAAAAAAAAAIAFAQBkcnMv&#10;ZG93bnJldi54bWxQSwECLQAUAAYACAAAACEAGZS7ycMAAACnAQAAGQAAAAAAAAAAAAAAAACOBgEA&#10;ZHJzL19yZWxzL2Uyb0RvYy54bWwucmVsc1BLBQYAAAAABwAHAMABAACIBwEAAAA=&#10;">
                <v:shape id="Picture 4" o:spid="_x0000_s1107" type="#_x0000_t75" alt="A close-up of a document&#10;&#10;Description automatically generated with medium confidence" style="position:absolute;left:2971;width:11265;height:15982;rotation:-70980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Hh1yAAAAOMAAAAPAAAAZHJzL2Rvd25yZXYueG1sRI9Ba8JA&#10;EIXvQv/DMgVvumvFINFVpKVFih40eh+yYxLMzobs1sR/3xUEjzPvfW/eLNe9rcWNWl851jAZKxDE&#10;uTMVFxpO2fdoDsIHZIO1Y9JwJw/r1dtgialxHR/odgyFiCHsU9RQhtCkUvq8JIt+7BriqF1cazHE&#10;sS2kabGL4baWH0ol0mLF8UKJDX2WlF+PfzbW+Pma3M+nTGW/e04OO8mF6Vjr4Xu/WYAI1IeX+Ulv&#10;TeSSqVJqOk9m8PgpLkCu/gEAAP//AwBQSwECLQAUAAYACAAAACEA2+H2y+4AAACFAQAAEwAAAAAA&#10;AAAAAAAAAAAAAAAAW0NvbnRlbnRfVHlwZXNdLnhtbFBLAQItABQABgAIAAAAIQBa9CxbvwAAABUB&#10;AAALAAAAAAAAAAAAAAAAAB8BAABfcmVscy8ucmVsc1BLAQItABQABgAIAAAAIQA9THh1yAAAAOMA&#10;AAAPAAAAAAAAAAAAAAAAAAcCAABkcnMvZG93bnJldi54bWxQSwUGAAAAAAMAAwC3AAAA/AIAAAAA&#10;">
                  <v:imagedata r:id="rId53" o:title="A close-up of a document&#10;&#10;Description automatically generated with medium confidence"/>
                </v:shape>
                <v:shape id="Picture 5" o:spid="_x0000_s1108" type="#_x0000_t75" alt="A picture containing text, cloud, screenshot, sky&#10;&#10;Description automatically generated" style="position:absolute;left:11430;top:914;width:11303;height:15983;rotation:98797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fq1zQAAAOIAAAAPAAAAZHJzL2Rvd25yZXYueG1sRI9bawIx&#10;FITfC/0P4RR8Ec1WS3VXo1Shl5cWb6CPx83p7tLNyZJEXf+9KRT6OMzMN8x03ppanMn5yrKCx34C&#10;gji3uuJCwW772huD8AFZY22ZFFzJw3x2fzfFTNsLr+m8CYWIEPYZKihDaDIpfV6SQd+3DXH0vq0z&#10;GKJ0hdQOLxFuajlIkmdpsOK4UGJDy5Lyn83JKDgVg6/3RXesV3v3edjuj+uufFso1XloXyYgArXh&#10;P/zX/tAK0lE6TNPR8Al+L8U7IGc3AAAA//8DAFBLAQItABQABgAIAAAAIQDb4fbL7gAAAIUBAAAT&#10;AAAAAAAAAAAAAAAAAAAAAABbQ29udGVudF9UeXBlc10ueG1sUEsBAi0AFAAGAAgAAAAhAFr0LFu/&#10;AAAAFQEAAAsAAAAAAAAAAAAAAAAAHwEAAF9yZWxzLy5yZWxzUEsBAi0AFAAGAAgAAAAhAIbd+rXN&#10;AAAA4gAAAA8AAAAAAAAAAAAAAAAABwIAAGRycy9kb3ducmV2LnhtbFBLBQYAAAAAAwADALcAAAAB&#10;AwAAAAA=&#10;">
                  <v:imagedata r:id="rId54" o:title="A picture containing text, cloud, screenshot, sky&#10;&#10;Description automatically generated"/>
                </v:shape>
                <v:shape id="Text Box 7" o:spid="_x0000_s1109" type="#_x0000_t202" style="position:absolute;top:18092;width:28270;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fr2yQAAAOMAAAAPAAAAZHJzL2Rvd25yZXYueG1sRE9fS8Mw&#10;EH8X/A7hBN9c2iGzdMuGiOIGlm1V2OvR3NrO5lKSuNZ9eiMIPt7v/y1Wo+nEmZxvLStIJwkI4srq&#10;lmsFH+8vdxkIH5A1dpZJwTd5WC2vrxaYazvwns5lqEUMYZ+jgiaEPpfSVw0Z9BPbE0fuaJ3BEE9X&#10;S+1wiOGmk9MkmUmDLceGBnt6aqj6LL+MgsNQvrrtZnPa9evisr2UxRs9F0rd3oyPcxCBxvAv/nOv&#10;dZyfZffJQ5rOpvD7UwRALn8AAAD//wMAUEsBAi0AFAAGAAgAAAAhANvh9svuAAAAhQEAABMAAAAA&#10;AAAAAAAAAAAAAAAAAFtDb250ZW50X1R5cGVzXS54bWxQSwECLQAUAAYACAAAACEAWvQsW78AAAAV&#10;AQAACwAAAAAAAAAAAAAAAAAfAQAAX3JlbHMvLnJlbHNQSwECLQAUAAYACAAAACEAucX69skAAADj&#10;AAAADwAAAAAAAAAAAAAAAAAHAgAAZHJzL2Rvd25yZXYueG1sUEsFBgAAAAADAAMAtwAAAP0CAAAA&#10;AA==&#10;" fillcolor="window" stroked="f" strokeweight=".5pt">
                  <v:textbox>
                    <w:txbxContent>
                      <w:p w14:paraId="2B082DC5" w14:textId="2324F581" w:rsidR="002D7535" w:rsidRPr="00C3378B" w:rsidRDefault="002D7535" w:rsidP="002D7535">
                        <w:pPr>
                          <w:rPr>
                            <w:b/>
                            <w:bCs/>
                            <w:sz w:val="20"/>
                            <w:szCs w:val="20"/>
                          </w:rPr>
                        </w:pPr>
                        <w:bookmarkStart w:id="220" w:name="Figure9"/>
                        <w:bookmarkStart w:id="221" w:name="_Hlk138503037"/>
                        <w:bookmarkStart w:id="222" w:name="_Hlk138503038"/>
                        <w:bookmarkEnd w:id="220"/>
                        <w:r w:rsidRPr="00C3378B">
                          <w:rPr>
                            <w:b/>
                            <w:bCs/>
                            <w:sz w:val="20"/>
                            <w:szCs w:val="20"/>
                          </w:rPr>
                          <w:t>Figure</w:t>
                        </w:r>
                        <w:r>
                          <w:rPr>
                            <w:b/>
                            <w:bCs/>
                            <w:sz w:val="20"/>
                            <w:szCs w:val="20"/>
                          </w:rPr>
                          <w:t xml:space="preserve"> 9.</w:t>
                        </w:r>
                        <w:r w:rsidRPr="00C3378B">
                          <w:rPr>
                            <w:b/>
                            <w:bCs/>
                            <w:sz w:val="20"/>
                            <w:szCs w:val="20"/>
                          </w:rPr>
                          <w:t xml:space="preserve"> Involvement strategies </w:t>
                        </w:r>
                        <w:bookmarkEnd w:id="221"/>
                        <w:bookmarkEnd w:id="222"/>
                        <w:r w:rsidR="00C445FA">
                          <w:rPr>
                            <w:b/>
                            <w:bCs/>
                            <w:sz w:val="20"/>
                            <w:szCs w:val="20"/>
                          </w:rPr>
                          <w:fldChar w:fldCharType="begin"/>
                        </w:r>
                        <w:r w:rsidR="00BC508B">
                          <w:rPr>
                            <w:b/>
                            <w:bCs/>
                            <w:sz w:val="20"/>
                            <w:szCs w:val="20"/>
                          </w:rPr>
                          <w:instrText xml:space="preserve"> ADDIN EN.CITE &lt;EndNote&gt;&lt;Cite&gt;&lt;RecNum&gt;199416&lt;/RecNum&gt;&lt;DisplayText&gt;(CSI 2017c; 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Cite&gt;&lt;RecNum&gt;199463&lt;/RecNum&gt;&lt;record&gt;&lt;rec-number&gt;199463&lt;/rec-number&gt;&lt;foreign-keys&gt;&lt;key app="EN" db-id="eda99esr9arp52e20v2pftz4rp5s9x0evef5" timestamp="1687600574"&gt;199463&lt;/key&gt;&lt;/foreign-keys&gt;&lt;ref-type name="Report"&gt;27&lt;/ref-type&gt;&lt;contributors&gt;&lt;authors&gt;&lt;author&gt;CSI&lt;/author&gt;&lt;/authors&gt;&lt;tertiary-authors&gt;&lt;author&gt;King&amp;apos;s College London&lt;/author&gt;&lt;/tertiary-authors&gt;&lt;/contributors&gt;&lt;titles&gt;&lt;title&gt;PPI Strategy 2017 – 2020&lt;/title&gt;&lt;/titles&gt;&lt;reprint-edition&gt;in file&lt;/reprint-edition&gt;&lt;dates&gt;&lt;year&gt;2017&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17c; CSI 2021b)</w:t>
                        </w:r>
                        <w:r w:rsidR="00C445FA">
                          <w:rPr>
                            <w:b/>
                            <w:bCs/>
                            <w:sz w:val="20"/>
                            <w:szCs w:val="20"/>
                          </w:rPr>
                          <w:fldChar w:fldCharType="end"/>
                        </w:r>
                      </w:p>
                    </w:txbxContent>
                  </v:textbox>
                </v:shape>
                <w10:wrap type="square"/>
              </v:group>
            </w:pict>
          </mc:Fallback>
        </mc:AlternateContent>
      </w:r>
    </w:p>
    <w:p w14:paraId="446741D0" w14:textId="05727818" w:rsidR="002D7535" w:rsidRPr="002D7535" w:rsidRDefault="002D7535" w:rsidP="002D7535">
      <w:pPr>
        <w:spacing w:after="0" w:line="240" w:lineRule="auto"/>
        <w:rPr>
          <w:sz w:val="24"/>
          <w:szCs w:val="24"/>
        </w:rPr>
      </w:pPr>
      <w:r w:rsidRPr="002D7535">
        <w:rPr>
          <w:sz w:val="24"/>
          <w:szCs w:val="24"/>
        </w:rPr>
        <w:t xml:space="preserve">This case study site had developed two involvement strategies. The first was developed in 2017 </w:t>
      </w:r>
      <w:r w:rsidR="00C445FA">
        <w:rPr>
          <w:sz w:val="24"/>
          <w:szCs w:val="24"/>
        </w:rPr>
        <w:fldChar w:fldCharType="begin"/>
      </w:r>
      <w:r w:rsidR="00BC508B">
        <w:rPr>
          <w:sz w:val="24"/>
          <w:szCs w:val="24"/>
        </w:rPr>
        <w:instrText xml:space="preserve"> ADDIN EN.CITE &lt;EndNote&gt;&lt;Cite&gt;&lt;RecNum&gt;199463&lt;/RecNum&gt;&lt;DisplayText&gt;(CSI 2017c)&lt;/DisplayText&gt;&lt;record&gt;&lt;rec-number&gt;199463&lt;/rec-number&gt;&lt;foreign-keys&gt;&lt;key app="EN" db-id="eda99esr9arp52e20v2pftz4rp5s9x0evef5" timestamp="1687600574"&gt;199463&lt;/key&gt;&lt;/foreign-keys&gt;&lt;ref-type name="Report"&gt;27&lt;/ref-type&gt;&lt;contributors&gt;&lt;authors&gt;&lt;author&gt;CSI&lt;/author&gt;&lt;/authors&gt;&lt;tertiary-authors&gt;&lt;author&gt;King&amp;apos;s College London&lt;/author&gt;&lt;/tertiary-authors&gt;&lt;/contributors&gt;&lt;titles&gt;&lt;title&gt;PPI Strategy 2017 – 2020&lt;/title&gt;&lt;/titles&gt;&lt;reprint-edition&gt;in file&lt;/reprint-edition&gt;&lt;dates&gt;&lt;year&gt;2017&lt;/year&gt;&lt;/dates&gt;&lt;pub-location&gt;London&lt;/pub-location&gt;&lt;publisher&gt;Cicely Saunders Institute of Palliative Care, Policy &amp;amp; Rehabilitation, King&amp;apos;s College London&lt;/publisher&gt;&lt;urls&gt;&lt;/urls&gt;&lt;/record&gt;&lt;/Cite&gt;&lt;/EndNote&gt;</w:instrText>
      </w:r>
      <w:r w:rsidR="00C445FA">
        <w:rPr>
          <w:sz w:val="24"/>
          <w:szCs w:val="24"/>
        </w:rPr>
        <w:fldChar w:fldCharType="separate"/>
      </w:r>
      <w:r w:rsidR="00BC508B">
        <w:rPr>
          <w:noProof/>
          <w:sz w:val="24"/>
          <w:szCs w:val="24"/>
        </w:rPr>
        <w:t>(CSI 2017c)</w:t>
      </w:r>
      <w:r w:rsidR="00C445FA">
        <w:rPr>
          <w:sz w:val="24"/>
          <w:szCs w:val="24"/>
        </w:rPr>
        <w:fldChar w:fldCharType="end"/>
      </w:r>
      <w:r w:rsidRPr="002D7535">
        <w:rPr>
          <w:sz w:val="24"/>
          <w:szCs w:val="24"/>
        </w:rPr>
        <w:t xml:space="preserve"> and although devised by both staff and public members, mainly used a consultative approach.</w:t>
      </w:r>
      <w:r w:rsidRPr="002D7535">
        <w:rPr>
          <w:noProof/>
        </w:rPr>
        <w:t xml:space="preserve"> </w:t>
      </w:r>
    </w:p>
    <w:p w14:paraId="4854A506" w14:textId="77777777" w:rsidR="002D7535" w:rsidRPr="002D7535" w:rsidRDefault="002D7535" w:rsidP="002D7535">
      <w:pPr>
        <w:spacing w:after="0" w:line="240" w:lineRule="auto"/>
        <w:rPr>
          <w:sz w:val="24"/>
          <w:szCs w:val="24"/>
        </w:rPr>
      </w:pPr>
    </w:p>
    <w:p w14:paraId="724BB690" w14:textId="7123A1B3" w:rsidR="002D7535" w:rsidRPr="002D7535" w:rsidRDefault="002D7535" w:rsidP="002D7535">
      <w:pPr>
        <w:spacing w:after="0" w:line="240" w:lineRule="auto"/>
        <w:rPr>
          <w:sz w:val="24"/>
          <w:szCs w:val="24"/>
        </w:rPr>
      </w:pPr>
      <w:r w:rsidRPr="002D7535">
        <w:rPr>
          <w:sz w:val="24"/>
          <w:szCs w:val="24"/>
        </w:rPr>
        <w:t xml:space="preserve">During 2018, an evaluation of this first strategy was undertaken. Several public members were involved at all stages of the evaluation, having shared input and decision-making into the formation of the aims and objectives, protocol development, ethics application, development of topic guide, data analysis, interpretation and dissemination </w:t>
      </w:r>
      <w:r w:rsidR="00C445FA">
        <w:rPr>
          <w:sz w:val="24"/>
          <w:szCs w:val="24"/>
        </w:rPr>
        <w:fldChar w:fldCharType="begin"/>
      </w:r>
      <w:r w:rsidR="00C445FA">
        <w:rPr>
          <w:sz w:val="24"/>
          <w:szCs w:val="24"/>
        </w:rPr>
        <w:instrText xml:space="preserve"> ADDIN EN.CITE &lt;EndNote&gt;&lt;Cite&gt;&lt;RecNum&gt;25881&lt;/RecNum&gt;&lt;DisplayText&gt;(Johnson et al. 2020)&lt;/DisplayText&gt;&lt;record&gt;&lt;rec-number&gt;25881&lt;/rec-number&gt;&lt;foreign-keys&gt;&lt;key app="EN" db-id="eda99esr9arp52e20v2pftz4rp5s9x0evef5" timestamp="1609591886"&gt;25881&lt;/key&gt;&lt;/foreign-keys&gt;&lt;ref-type name="Journal Article"&gt;17&lt;/ref-type&gt;&lt;contributors&gt;&lt;authors&gt;&lt;author&gt;Johnson, H.&lt;/author&gt;&lt;author&gt;Ogden, M.&lt;/author&gt;&lt;author&gt;Brighton, L. J.&lt;/author&gt;&lt;author&gt;Etkind, S. N.&lt;/author&gt;&lt;author&gt;Oluyase, A. O.&lt;/author&gt;&lt;author&gt;Chukwusa, E.&lt;/author&gt;&lt;author&gt;Yu, P.&lt;/author&gt;&lt;author&gt;de Wolf-Linder, S.&lt;/author&gt;&lt;author&gt;Smith, P.&lt;/author&gt;&lt;author&gt;Bailey, S.&lt;/author&gt;&lt;/authors&gt;&lt;/contributors&gt;&lt;titles&gt;&lt;title&gt;Patient and public involvement in palliative care research: What works, and why? A qualitative evaluation&lt;/title&gt;&lt;secondary-title&gt;Palliative Medicine&lt;/secondary-title&gt;&lt;/titles&gt;&lt;periodical&gt;&lt;full-title&gt;Palliative Medicine&lt;/full-title&gt;&lt;abbr-1&gt;Palliat Med&lt;/abbr-1&gt;&lt;/periodical&gt;&lt;pages&gt;151-160&lt;/pages&gt;&lt;volume&gt;35&lt;/volume&gt;&lt;number&gt;1&lt;/number&gt;&lt;reprint-edition&gt;in file&lt;/reprint-edition&gt;&lt;dates&gt;&lt;year&gt;2020&lt;/year&gt;&lt;/dates&gt;&lt;isbn&gt;0269-2163&lt;/isbn&gt;&lt;urls&gt;&lt;related-urls&gt;&lt;url&gt;https://journals.sagepub.com/doi/full/10.1177/0269216320956819&lt;/url&gt;&lt;/related-urls&gt;&lt;/urls&gt;&lt;electronic-resource-num&gt;https://doi.org/10.1177/0269216320956819&lt;/electronic-resource-num&gt;&lt;/record&gt;&lt;/Cite&gt;&lt;/EndNote&gt;</w:instrText>
      </w:r>
      <w:r w:rsidR="00C445FA">
        <w:rPr>
          <w:sz w:val="24"/>
          <w:szCs w:val="24"/>
        </w:rPr>
        <w:fldChar w:fldCharType="separate"/>
      </w:r>
      <w:r w:rsidR="00C445FA">
        <w:rPr>
          <w:noProof/>
          <w:sz w:val="24"/>
          <w:szCs w:val="24"/>
        </w:rPr>
        <w:t>(Johnson et al. 2020)</w:t>
      </w:r>
      <w:r w:rsidR="00C445FA">
        <w:rPr>
          <w:sz w:val="24"/>
          <w:szCs w:val="24"/>
        </w:rPr>
        <w:fldChar w:fldCharType="end"/>
      </w:r>
      <w:r w:rsidRPr="002D7535">
        <w:rPr>
          <w:sz w:val="24"/>
          <w:szCs w:val="24"/>
        </w:rPr>
        <w:t>.</w:t>
      </w:r>
    </w:p>
    <w:p w14:paraId="4B21C7B4" w14:textId="0AC1834F" w:rsidR="002D7535" w:rsidRPr="002D7535" w:rsidRDefault="002D7535" w:rsidP="005118F2">
      <w:pPr>
        <w:spacing w:after="0" w:line="240" w:lineRule="auto"/>
        <w:rPr>
          <w:sz w:val="24"/>
          <w:szCs w:val="24"/>
        </w:rPr>
      </w:pPr>
      <w:r w:rsidRPr="002D7535">
        <w:rPr>
          <w:noProof/>
          <w:sz w:val="24"/>
          <w:szCs w:val="24"/>
          <w14:ligatures w14:val="standardContextual"/>
        </w:rPr>
        <mc:AlternateContent>
          <mc:Choice Requires="wpg">
            <w:drawing>
              <wp:anchor distT="0" distB="0" distL="114300" distR="114300" simplePos="0" relativeHeight="251753472" behindDoc="0" locked="0" layoutInCell="1" allowOverlap="1" wp14:anchorId="33203703" wp14:editId="75EB41DB">
                <wp:simplePos x="0" y="0"/>
                <wp:positionH relativeFrom="column">
                  <wp:posOffset>49530</wp:posOffset>
                </wp:positionH>
                <wp:positionV relativeFrom="paragraph">
                  <wp:posOffset>162560</wp:posOffset>
                </wp:positionV>
                <wp:extent cx="2583180" cy="3147060"/>
                <wp:effectExtent l="0" t="0" r="7620" b="0"/>
                <wp:wrapSquare wrapText="bothSides"/>
                <wp:docPr id="850937154" name="Group 5"/>
                <wp:cNvGraphicFramePr/>
                <a:graphic xmlns:a="http://schemas.openxmlformats.org/drawingml/2006/main">
                  <a:graphicData uri="http://schemas.microsoft.com/office/word/2010/wordprocessingGroup">
                    <wpg:wgp>
                      <wpg:cNvGrpSpPr/>
                      <wpg:grpSpPr>
                        <a:xfrm>
                          <a:off x="0" y="0"/>
                          <a:ext cx="2583180" cy="3147060"/>
                          <a:chOff x="0" y="0"/>
                          <a:chExt cx="2583180" cy="3147060"/>
                        </a:xfrm>
                      </wpg:grpSpPr>
                      <pic:pic xmlns:pic="http://schemas.openxmlformats.org/drawingml/2006/picture">
                        <pic:nvPicPr>
                          <pic:cNvPr id="1281811526" name="Picture 1281811526" descr="A picture containing text, circle, screenshot, font&#10;&#10;Description automatically generated"/>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437130" cy="2642235"/>
                          </a:xfrm>
                          <a:prstGeom prst="rect">
                            <a:avLst/>
                          </a:prstGeom>
                          <a:noFill/>
                          <a:ln>
                            <a:noFill/>
                          </a:ln>
                        </pic:spPr>
                      </pic:pic>
                      <wps:wsp>
                        <wps:cNvPr id="1391254568" name="Text Box 4"/>
                        <wps:cNvSpPr txBox="1"/>
                        <wps:spPr>
                          <a:xfrm>
                            <a:off x="0" y="2689860"/>
                            <a:ext cx="2583180" cy="457200"/>
                          </a:xfrm>
                          <a:prstGeom prst="rect">
                            <a:avLst/>
                          </a:prstGeom>
                          <a:solidFill>
                            <a:sysClr val="window" lastClr="FFFFFF"/>
                          </a:solidFill>
                          <a:ln w="6350">
                            <a:noFill/>
                          </a:ln>
                        </wps:spPr>
                        <wps:txbx>
                          <w:txbxContent>
                            <w:p w14:paraId="248515E7" w14:textId="7444A5DA" w:rsidR="002D7535" w:rsidRDefault="002D7535" w:rsidP="002D7535">
                              <w:pPr>
                                <w:rPr>
                                  <w:b/>
                                  <w:bCs/>
                                  <w:sz w:val="20"/>
                                  <w:szCs w:val="20"/>
                                </w:rPr>
                              </w:pPr>
                              <w:bookmarkStart w:id="223" w:name="Figure10"/>
                              <w:bookmarkStart w:id="224" w:name="_Hlk138498374"/>
                              <w:bookmarkStart w:id="225" w:name="_Hlk138498375"/>
                              <w:bookmarkEnd w:id="223"/>
                              <w:r w:rsidRPr="00A26A9B">
                                <w:rPr>
                                  <w:b/>
                                  <w:bCs/>
                                  <w:sz w:val="20"/>
                                  <w:szCs w:val="20"/>
                                </w:rPr>
                                <w:t xml:space="preserve">Figure </w:t>
                              </w:r>
                              <w:r>
                                <w:rPr>
                                  <w:b/>
                                  <w:bCs/>
                                  <w:sz w:val="20"/>
                                  <w:szCs w:val="20"/>
                                </w:rPr>
                                <w:t xml:space="preserve">10. </w:t>
                              </w:r>
                              <w:r w:rsidRPr="00A26A9B">
                                <w:rPr>
                                  <w:b/>
                                  <w:bCs/>
                                  <w:sz w:val="20"/>
                                  <w:szCs w:val="20"/>
                                </w:rPr>
                                <w:t xml:space="preserve">Three main themes </w:t>
                              </w:r>
                              <w:r>
                                <w:rPr>
                                  <w:b/>
                                  <w:bCs/>
                                  <w:sz w:val="20"/>
                                  <w:szCs w:val="20"/>
                                </w:rPr>
                                <w:t xml:space="preserve">from evaluation </w:t>
                              </w:r>
                              <w:bookmarkEnd w:id="224"/>
                              <w:bookmarkEnd w:id="225"/>
                              <w:r w:rsidR="00C445FA">
                                <w:rPr>
                                  <w:b/>
                                  <w:bCs/>
                                  <w:sz w:val="20"/>
                                  <w:szCs w:val="20"/>
                                </w:rPr>
                                <w:fldChar w:fldCharType="begin"/>
                              </w:r>
                              <w:r w:rsidR="00C445FA">
                                <w:rPr>
                                  <w:b/>
                                  <w:bCs/>
                                  <w:sz w:val="20"/>
                                  <w:szCs w:val="20"/>
                                </w:rPr>
                                <w:instrText xml:space="preserve"> ADDIN EN.CITE &lt;EndNote&gt;&lt;Cite&gt;&lt;RecNum&gt;25881&lt;/RecNum&gt;&lt;DisplayText&gt;(Johnson et al. 2020)&lt;/DisplayText&gt;&lt;record&gt;&lt;rec-number&gt;25881&lt;/rec-number&gt;&lt;foreign-keys&gt;&lt;key app="EN" db-id="eda99esr9arp52e20v2pftz4rp5s9x0evef5" timestamp="1609591886"&gt;25881&lt;/key&gt;&lt;/foreign-keys&gt;&lt;ref-type name="Journal Article"&gt;17&lt;/ref-type&gt;&lt;contributors&gt;&lt;authors&gt;&lt;author&gt;Johnson, H.&lt;/author&gt;&lt;author&gt;Ogden, M.&lt;/author&gt;&lt;author&gt;Brighton, L. J.&lt;/author&gt;&lt;author&gt;Etkind, S. N.&lt;/author&gt;&lt;author&gt;Oluyase, A. O.&lt;/author&gt;&lt;author&gt;Chukwusa, E.&lt;/author&gt;&lt;author&gt;Yu, P.&lt;/author&gt;&lt;author&gt;de Wolf-Linder, S.&lt;/author&gt;&lt;author&gt;Smith, P.&lt;/author&gt;&lt;author&gt;Bailey, S.&lt;/author&gt;&lt;/authors&gt;&lt;/contributors&gt;&lt;titles&gt;&lt;title&gt;Patient and public involvement in palliative care research: What works, and why? A qualitative evaluation&lt;/title&gt;&lt;secondary-title&gt;Palliative Medicine&lt;/secondary-title&gt;&lt;/titles&gt;&lt;periodical&gt;&lt;full-title&gt;Palliative Medicine&lt;/full-title&gt;&lt;abbr-1&gt;Palliat Med&lt;/abbr-1&gt;&lt;/periodical&gt;&lt;pages&gt;151-160&lt;/pages&gt;&lt;volume&gt;35&lt;/volume&gt;&lt;number&gt;1&lt;/number&gt;&lt;reprint-edition&gt;in file&lt;/reprint-edition&gt;&lt;dates&gt;&lt;year&gt;2020&lt;/year&gt;&lt;/dates&gt;&lt;isbn&gt;0269-2163&lt;/isbn&gt;&lt;urls&gt;&lt;related-urls&gt;&lt;url&gt;https://journals.sagepub.com/doi/full/10.1177/0269216320956819&lt;/url&gt;&lt;/related-urls&gt;&lt;/urls&gt;&lt;electronic-resource-num&gt;https://doi.org/10.1177/0269216320956819&lt;/electronic-resource-num&gt;&lt;/record&gt;&lt;/Cite&gt;&lt;/EndNote&gt;</w:instrText>
                              </w:r>
                              <w:r w:rsidR="00C445FA">
                                <w:rPr>
                                  <w:b/>
                                  <w:bCs/>
                                  <w:sz w:val="20"/>
                                  <w:szCs w:val="20"/>
                                </w:rPr>
                                <w:fldChar w:fldCharType="separate"/>
                              </w:r>
                              <w:r w:rsidR="00C445FA">
                                <w:rPr>
                                  <w:b/>
                                  <w:bCs/>
                                  <w:noProof/>
                                  <w:sz w:val="20"/>
                                  <w:szCs w:val="20"/>
                                </w:rPr>
                                <w:t>(Johnson et al. 2020)</w:t>
                              </w:r>
                              <w:r w:rsidR="00C445FA">
                                <w:rPr>
                                  <w:b/>
                                  <w:bCs/>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3203703" id="Group 5" o:spid="_x0000_s1110" style="position:absolute;margin-left:3.9pt;margin-top:12.8pt;width:203.4pt;height:247.8pt;z-index:251753472;mso-position-horizontal-relative:text;mso-position-vertical-relative:text" coordsize="25831,314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M8I7VAwAAwwgAAA4AAABkcnMvZTJvRG9jLnhtbKRW227jNhB9L9B/&#10;IFSgT7uRJV/iuHEWbtIEC6S7wSbFPtMUZRFLkSxJ2/J+fQ8pyZckwF4aIMpwSA7PHJ4Z5vJdU0uy&#10;4dYJreZJdjZICFdMF0Kt5sk/T7dvpwlxnqqCSq34PNlxl7y7+vWXy62Z8VxXWhbcEgRRbrY186Ty&#10;3szS1LGK19SdacMVJktta+oxtKu0sHSL6LVM88Fgkm61LYzVjDsH7007mVzF+GXJmf9Ylo57IucJ&#10;sPn4tfG7DN/06pLOVpaaSrAOBv0JFDUVCofuQ91QT8naihehasGsdrr0Z0zXqS5LwXjMAdlkg2fZ&#10;3Fm9NjGX1Wy7MnuaQO0znn46LPuwubPm0TxYMLE1K3ARRyGXprR1+AuUpImU7faU8cYTBmc+ng6z&#10;KZhlmBtmo/PBpCOVVWD+xT5W/fWNnWl/cHoCxwg2w2/HAawXHHxbK9jl15YnXZD6u2LU1H5Zm7e4&#10;LkO9WAop/C5KDxcTQKnNg2APth2AzgdLRIFSyKfZNMvG+SQhitaQPpaF08nxTMEdgxoXpINGmFYe&#10;WoKUiQfHbwgTlkn+hmAd58pVGr4Si37/rVn8ET83IYYwHhVI6NprVIpgVModWXHFLfW8CDIPWAO8&#10;FiwNZN5r9sURpa8rqlZ84QzKBcjD6vR0eRyeZLqUwtwKKYNAgt1ximSeSfOVa2llf6PZuubKt3Vs&#10;uQRujQyFcQmxM14vOXi074sM6kIP8eDQWKF8W7TOsk/AGwvYecs9qwKWEpg6P5S0n4gJHDCH7BxE&#10;T5bbv3WBwIG4WMDfJfrR8DwbdqLPJ6M8H44jab10wa51/o7rmgQDWQBpDE839y5gBrZ+SUCtdOAy&#10;5iLViQMLgyfiD4g7EwmEekXTdD31GL0g/4f6wmNFDQfKEPZIyMOLLB+PxhN08lbIT6H4/9QNGYWk&#10;u9WhhRDfwN0pKPhbwAdWTjpJPpleTPtu8Wo/GY3P0eP/H7NOS1H0QnU7dy0t2VC8BnhECr1NiKTO&#10;wzlPbuNPd9rJNqnIdp5MhuNBvMP9ZfV3c0g1WL5ZNrEFjGMlBddSFzvQYzWkANk4w24FdHGPox+o&#10;xYMDJx5R/xGfUmocpjsrIZW2X1/zh/W4b8wmZIsHbJ64f9c0dDf5XkEJF9lohLA+DiKTqKrjmeXx&#10;jFrX1xqsoNaALprYbL3szdLq+jPe2kU4FVNUMZw9T3xvXnuMMIG3mvHFItpt07xXjwatNovkBdU/&#10;NZ+pNV1phDb3Qffao7NnFdKubUtigSItRSyfA6soiDBAHUQrvpSwTp7i43Fcdfjf4+o/AAAA//8D&#10;AFBLAwQKAAAAAAAAACEA4ewXutDLAQDQywEAFQAAAGRycy9tZWRpYS9pbWFnZTEuanBlZ//Y/+AA&#10;EEpGSUYAAQEBANwA3AAA/9sAQwACAQEBAQECAQEBAgICAgIEAwICAgIFBAQDBAYFBgYGBQYGBgcJ&#10;CAYHCQcGBggLCAkKCgoKCgYICwwLCgwJCgoK/9sAQwECAgICAgIFAwMFCgcGBwoKCgoKCgoKCgoK&#10;CgoKCgoKCgoKCgoKCgoKCgoKCgoKCgoKCgoKCgoKCgoKCgoKCgoK/8AAEQgCfAJ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srxd438IeA9O/tnxr4p0/R7Pdt+1aneRwR7vTc5Az7ZrzzWf26v2MPD0y2+uftafDe1k&#10;ZsLHN42sFY/h5taQpVqnwRb9E3+RMpwju0j1iisPwV8RfA3xG0SPxL4A8Z6TrmmzH9zqGj6hFdQv&#10;9HjYqfwNbXmIP4qzl7uj0KvdXQ6mvKsZwaQzDtXyv/wWm+Onxn/Zs/4JqfE744/s++MJNB8WaBZ2&#10;EmmarHZxzNAr6jbRSkLIrLnynfkqcema0w9GWJrwpResml5auxFSpGlTc30Vz6oWZWbYOtOZtq5r&#10;86P+Dbb9tj4/ftrfsfeKvF37SnxLuPFXiPQ/iBPZR6ldW8MUi2jWttJHGVhjRcBzLg4yd3NfokZ4&#10;5EwpzmtsdhKmX4yeGqW5ouzsRh60cRRjUj1Gy6naQNsmuI0bsGcDNOkvoYRvmdVUfxEjFfzs/wDB&#10;zL4i8beCP+Cu/hLXrXxZqdtp/wDwiWg3Vrbw38ixI0d7P5hChgOdq59cDNfpL/wXu/Yw/aW/bv8A&#10;2T/CHhj9mb4naPoU2m+Jo9R1m313xM2lWt7atbOq5lVWBKMwYK3BBJ5IAPqSySFOnhalSsoxrJtt&#10;p2ja2/fc5I47nlVjGDbh07n6BxTpMAy/gakrxH/gnZ8KfiF8B/2JPhr8Ivit8RLfxZ4h8PeF4rPV&#10;NftL5rmK5dS2AkrYMiopWMMeSErU+Ln7dv7G3wE8QJ4U+NH7UPgXwxqj/wDMN1nxNbQzr7mNn3L+&#10;IFeRLDzliJUqV52bV0nrbrbzO1VIqClPS/c9a57Vm+KvFWh+CfD2oeLfFWq29hpel2Ul3qN9dSBI&#10;reCNC8kjseiqqkk9hWd8Ovix8N/i/wCHo/Fvwq8f6L4k0qZtsWpaFqkV3Azdcb4mZc89M1U+Ongf&#10;wn8TPgz4u+HXxAu3ttB17wxfafrdxE21o7Sa3eOZgcHBEbNzg1nGP7xRkmtde/3Fc3u3Rwn7J3/B&#10;Qf8AZB/bmOu/8Mq/GvTfGH/CMyQprYsreeI23neZ5TYmjQsreVJhlyp2nmvaFPyZNfl9/wAG9nwM&#10;/wCCaHwX1/4tWv7Bv7VWv/FDVWbTIPEs2taS9mthbo1z5AiHkxrMHbzd0i7gdq4wDz9B6b/wXH/4&#10;J0X3xw8b/s+X3xnm0vXPh7b6jL4mn1rSJbOzhNjII7iNJpQBK4chVVclyfk3V6WNy2UcdUp4SE5R&#10;gk/ei1JXS3Vl1ehy0MVH2EZVZJN32emnmfX4bPSjIr80PAv/AAdR/wDBMjxf8SIPA9/L460PT7q9&#10;W3h8T6t4dRbJMnaJJdkzSRx5x8xTgHJxzXtf/BRL/gs3+zj/AME3k8E3/wAVfB3irxBp3jy0mutH&#10;1nwtZwz2fkx+XljI0q7iRIjAKDlWBFRLJ80p1o0pUZKUr2Vt7au3oWsZhZQc1NWW7PsQnAzTPOHp&#10;WB4M+JXhDx78PdN+JvhfXre40PVtKi1Gx1BZB5b20kYkWTPTGwg+1fHn/BN//gth8Nf+Ckfx3+IX&#10;wd+H/wAGtY0HT/Adi93N4o1DUoJbW7iFyYUPygeWXAMgBJ+UNn7tc1PB4qtTqVIQbVO3M+13ZGsq&#10;1KMoxb1e3mfcIlJ7UGbjgV+Tf7Yn/B0Z8Ovhx8X7z4J/sS/s56l8YNQ0ueSDUNWhu5ILOR422ubZ&#10;YYZZbhAePMwiHsSCDUn7Dn/B0N8Lfjd8bLD4BftefAS8+E+s6tqEdhYao2pG4sIblzhI7rzo4ZLX&#10;JwN7BlBIBKjmvR/1dzr6v7f2Tta9tL272ve3yOX+0sH7Tk5vLy+89Y/4Ldf8Fo/iD/wSj17wHo/g&#10;j4FaP4w/4TGzvp55dU1iW2+z/Z2iUKojRt2fN5JIxjvX2d+zT8YJ/jx+z94K+NlzosenyeLPC1jq&#10;0ljFN5i27XECyGMMQNwXOM4Ga/Gf/g8Xtop9e+A+poMrJZ68m4MPmGbM17R8fP8AgrX8bP8Agl3/&#10;AMExP2VfiH8OP2ftJ8aaP4u+Hthbahf6tq01utnPFYW7xQgIh5kQykMenlHg16U8nhiclwksNBe1&#10;qOSbva9r6au3Q5Y46VPHVo1Ze7FK2mx+taygruApGmwM4/OvO/2ev2hvAfx+/Zo8LftK+HNRt49E&#10;8S+FrfWWlEwZLZXhEkiM3GDGdytnGChzXw7/AMEpv+C3HxT/AOCkH7U3xQ8D3nwf8O6B8MPAulXF&#10;/ZeK476b7R5YufLt/PMh8ob4lllOMbQncc18/Ty/F1adWcVpS+K9tLu1vN36I9CWJoxlCN/i2+65&#10;+kwl6Hd1pTMB2r8Z/jB/wcY/tfftG/tDax8Af+CS37Iy+ObXR5JBJ4i1LTbi7lu0jYhp1hidI7eE&#10;lSEaVyXHZTxXa/8ABN7/AIOGPif8WP2ro/2GP+Ch/wACLX4d+Oby+/s7Sb60t57ZDqGMra3VvOzN&#10;C0gwUdWKMSBgbga7p8O5pToOq4r3VdxUlzJd3HcwjmWFlPlvvonbS/qfrJ5o4yOtBlAr8uP+Cq3/&#10;AAXf+J//AATg/wCCi3g39m66+H/h29+HN/4b0vWPFeq3Frcy6pDDcXl3DP8AZwkyplI7YFQVbLMc&#10;8V8p/HD/AIOZv+Cmy6pD8dPhd+x9Z+GfhH/aHl6be+JvDN7PFqURb5BLfZSJXcYH7vADHaC5GTph&#10;eGc1xVOFSCiozV03JK/l6+QquZ4WjJxk3dOz0P3yaYAZpBLnmvxV+Lf/AAc//HP43+DPD/hf/gnH&#10;+yBrHiLxpcaGl341e70S61OLQ7jnfBDFbKDMvBxNIVUggBSc49Q/4Ia/8F4Pi7+3N8c9a/ZI/a68&#10;H6VpnjWPT5r3w7faRpslmLn7OT9qtbiGR22TIuHXAGQkgYArkzV4bzahhJYipFJR3XMuZLvbe3mE&#10;MzwlSrGmm9dnbS/a5+rnm84C00zYbGK/PH/gsV/wXT0T/gnP4m0n9n/4MfDmDx38Vtat45/7Hllk&#10;+y6ZDK22IyrCPMmlkYHZCpViMEkZXPyT4p/4L3f8FmP2JvEOg+LP2/8A9hXS7bwb4glQRvHpM2ny&#10;BTyyQz+dLGJgpz5cq5bH8PJE4Xh/M8XQjUiorm+FOSUpW3snuOrmOGoycW3pvZaL1P3G80elN84e&#10;3518b/to/wDBVTSfhJ/wStl/4KR/sxaRp3ii0vrHTbnw/aa4sscLfabmOBkmWNg6vGWcMgIIZME1&#10;8Dwf8HU/7Q/xJ+COg6T+z/8AsXxeKvi1PHdS+LrbTNN1G70nSo0nZYTHFDmeVnjCu2XVELABnJwJ&#10;wuQ5pjKbqU4aKTi22lZre99i6uYYWjLlk+l1bqfuCsoIyVrzr44/td/syfs03uj6d+0F8d/Cvg2f&#10;XpGj0WPxJrUNo16ylQwjEjDfguo47mvz5/4I1f8ABwdrn7fnxwuv2Vf2lPhVpfhHxxJazT6BdaG0&#10;y2l+YRme3kinZnhmVcsBuYMFYfKQAfzJ/wCC+n7eHxi/a7/aktPCXxS/Z1n8E2/wz1rVtJ0Gac3H&#10;ma3breBRPiWNBz5SnMe4fP3r0Mu4XxmIzT6pifdsrtpp3TTs1rrquhy4jNaNPC+2p662P6fLS9iu&#10;7dbq3lWSORQ0bo2QykZBH4VI0pHO2vzt/wCCNP8AwV0+Of7fvxA1n4LfFH9jW++HVl4U8HQXtrr0&#10;15cyR3jrLHB5JE1tEFYqd4wzfdb0r9Dpz8uK+fxmFrYHEOjVtzLs0/TbQ9CjWhiKanHYmMg25yKa&#10;03px9TX5T+IP+Dor4JfDH9pv4pfAz4yfAjVNL0j4d3WpWWn61puppdXOtXtrdpbLbpb7ECGRmZtx&#10;fCKjE9MHz34ff8HdfgV/ivb+Hvjl+xnrnhXwtdXC7tYs9c+1XltCx+WZ7ZoI9645IRycA4zXqR4a&#10;zyUbqi9k91s1fTv8jmlmeCjKzmu3p6n7OqflyaRpVUE56V88ftj/APBRv4NfsifsVt+3HdWd54t8&#10;IzR6fLpn/CPSxF72O8dFhdGdgoHzgnJ9sZr5M+Jf/B0v+wb8PvhL4I+Itv4R8Waxq3jCykvbvwrp&#10;v2U3Wh26TyQlrmQyiMOxiZkiB3MpUnaCM8eHynMsVHmo0nJXtouq3Xkb1MZhqUrTml1PqL/goF/w&#10;Vn/ZD/4JpyeG7X9pbXtaS68U/aG0ux0HR2vJvLh2+ZI4DKEQF1Ayck9AcGvbPgf8bfh7+0T8KPD3&#10;xt+FGtf2j4c8UaVFqOj3vlFPNgkXIJVuVI6EHkEEdq/N3/guX8SP+CP/AIz0j4O+LP8Agoh4V+IN&#10;xca9oc+p+DbrwTHtuILGUWzyrcfvVGDvjwBuIKsRjv8AUHiT9sf9hf8A4JjfsE/Df4l6hd6pofwq&#10;m0rS9O8FRWmlT3d00M9qZ4AycvuMaszs2PmJzya6quApyy+g6VKftZtrVe67N6R6376dzKOIlHET&#10;U5LlSXqttz6wor45+Lf/AAXl/wCCZHwW+Gnhb4n+Mv2hUaDxjpcOo6LpGm6TPc6kbaQZWSW1RTJb&#10;gj/noF9q9m/ZF/bp/Zh/bp+HrfE/9mH4s2PiXTYZBFfQxq0N1YyHOEuLeQLJCxwSAyjI5GRzXn1M&#10;DjqNL2lSlJRva7TSv62N44ijKXLGSb7XPYKa8gXtXF/GL9oz4F/s96Enif46fF/w34Q0+TPk3XiP&#10;WIbNZMDJC+Yw3kdwATXI/Bn9v39in9o3W/8AhGvgb+1N4G8U6keF07SPElvJO/8Aux7tzY9gazjh&#10;8ROn7SMG497O337FupTjLlclftfU9Q1DxboGl38Omanrdnb3Fxxb29xdKjy8/wAIJya0Y5N4BFfj&#10;d/wWf/4JA/GX9t7/AIKG6T8VPh1+2f4E8NR32l6bYx+H/EHiVrXUtKaM4MltAhzLvJ8wKChLE89D&#10;X66WOraJ4L0fTNH8ReKbeOYW6QRTX9ykb3LqoBYBjyT1OPWunFYTD0MNRnTq88pq7Vrcv+ZlSrVK&#10;lScZRsk9Hfc6Cms4Vdwqrea5pOn7Rf6jBCZDiPzplXcfQZNSNKkkfyt1rz2dBI1wB2p0b7xnNfi7&#10;8I/22f2ufHf/AAc7a5+zPB+0B4kb4cafr2pWcng9r4tp629toryFRFgqp+0DduADZ71+z0OEPJr0&#10;cxy6plsqcajTc4xnp0Uuj8znw+IjiOZxWza+4moppljH8VG4dzXnnQOoppkFOBzQAUUUUAFFFFAB&#10;RRRQAUUUUAFFFFABRRRQAUUUUAfk3/wd7eG21L9g7wD4j2Fl034pQq3p+9sLtR+o/wA4r55/4I5/&#10;8EFv2GP+CgP/AAT/ANG/aM+LOr+NLfxTrF9qdhdy6RrcUcNs1vdSRRukZhI+6qN8xYc19sf8HRHw&#10;/Xxl/wAEnfEevkEnwv4q0bVFAUnrdC1J/K5NfmV/wSB/4Kbf8FKPgX+yXffstfsO/sRTfEJo/E15&#10;dw+K1sLu4h024uUjPlOIwsQ2lC43ON3mcgYr9Cyt5jW4USwdTklGo7tyUVaye706p/I+bxn1eObf&#10;vo8ycdrX1/pFv/giJ4m+JX/BP3/gt3rX7Dtj44n1Lw9qXijWvCmuWke5be+ls/Pa3vtmcLIDAOcZ&#10;2yMvSv0g8R/8FsviJ4d/4LU2f/BLS5+BmjxaDPqsFi/iyTWpTdO0ulC+R1i8sIAWIj25Oc5zxXkv&#10;/BF7/gid+0h8I/2m7n/gpJ+3t4lt18fatJqF7beEV2TSwXt6WMt5czI2xZMPIBEu4DzMlsrivn7/&#10;AIKZX1j8D/8Ag6K+FXxHvJEtrXVNW8IXl5cSfKixyObGRix9EjPNPEf2bnOcVI6TcaLu1peouqtv&#10;+oUvrWDwcXqk57PpF9D9If8Agup+2t8fv2Bv2FZfj7+zlPpcOvf8JTYadNNq2n/akht5xLuZUJC7&#10;9ypjcCOTxXi/jr9oL4l/t2f8Gy/jH4+/GC8s77xPr3wz1q41WWxs1t42nstQnVGEa8J8tvGcDvXd&#10;f8HMVlpOpf8ABIX4gPqF5DFNa6xoc9gksgBmk/tK3UquTy2x5GwOcKewNeJ/8EeJI/jB/wAG3Pjj&#10;4f3L7zZ6D4007ZnOMpNOv5+bn8a8fB0cPHIaWLUVzxrJOXW1k7emp21p1JZhKk37rg3Y/MX/AIJK&#10;v/wUr/aC0DxR+wP+wN4xbwrZ+KdQi1/xl4wF5NZ/2fDBEY1R7uHdJAkjEfLGu9zx93Ir0/4Lftx/&#10;8FLP+CKP/BQyz+Bv7YHxa8S+IfDqapaxeK9H1bWZ9Vsr7Sp2wNQsXmO5WC7mUjaSyMjrnNej/wDB&#10;pX+0l8LPhZ8fviN8FviF4xstJ1Pxtounz+GobyURpeS2jTmaNXPyhwkgYKTkhGwDXG/8HU3xQ+Gn&#10;xi/4KDeF/B3wq1uz1jVtB8Dw6Xrr6bIsoS8kupZYrYsvG9VkBIzx5gHByK+zq1PrXEdXLqtGLpzj&#10;dtrVu3xc34adjxqa9nl8MRCb5k7Wvp6WOw/4O59NtT+1d8I/HmjOrx6l8OZPLuY+knl3jspHtiQV&#10;9df8HFKr8Sf+CH3hbxtZ/NGureF9S3DncjwFefxlFfLv/B074G1nw18I/wBli88QiT+07fwXeaXq&#10;aMORLDb2BbJPfezV9L/t9yv8Wf8Ag1i8PeMpSzXEXwz8GagW6ncs9gj/AI4Zq8WnKKwWVVF0m4/+&#10;TW/Q6nze2xS6uKZD+yh+114m/Zh/4NbrP48eAJfJ1zwz4SvtK0W44P2e8l1aS1ik/wCANOrD02iv&#10;lf8A4N/f+CP/AOzJ/wAFKPhH8QP2lf2xo/EHiS6h8aSaTYW8XiCe2Mkv2aG5mupZIiJJJGa4A5bH&#10;yk4yePcf+Cbv7Pviv9tz/g2G8Wfs4+CZPM8QTalra6LbswHm3NtqKX0MOSeN7BVyehavnT/gg/8A&#10;8Fmvgf8A8Eu/hx46/Zm/a38D+KdNN54qk1e2vNN00TSWt2IIreazuIHZHjYeQCG55JBAxk6ezxMc&#10;PmEcDf2/tne3xct+nXvsHNTdbDyr/Bydduax+xn/AATR/wCCXfwn/wCCYWk+OPCfwZ8ba1qmieMf&#10;EUeqW9jrex5NNCQiMQiVcGUf7TDOMA5OSfozx/YHVfAet6Zs3fadIuYtvruiYf1r42/4JW/8Fk9A&#10;/wCCpvxh+Jfhf4dfArWPDvhPwPa2Mmk+INYuw02pPO8yskkSIY4GURqwUSuSG5xX27MiSW7xyjKs&#10;hDZ9MV8Pj/r9PHOWMv7TRu++ytf5HvYd0JYdex+Hofgp/wAGjNwulftSfHbwo3ys3h2yYR/9cb6d&#10;P/alfNfiz9mn4eftA/8ABxlr37OvxZt5v+Ed8QfG+8GqWsEm03ERd7nys9g5wDjnDHHOCPpD/g1+&#10;0zVfCf8AwU9+O/hu9sbiJU8O6hDuaFggZNXjwM4wDjOB1wDXF/EXwD438Mf8HU0Wu6f4K1mWxb4z&#10;addteQ6ZK0QhltIS8m8LgIN5yenB5r9FdT2ec42UHZujFrpqoo+alTUsHRTV7Tf3XPW/+DqH9hf9&#10;mj4I/AL4Z/G34H/BXw54P1FfFUmh6g3hvR4rNLq2ktpJUEixKoZlaE4Ygn5jzjiua/ag+DWv/tW/&#10;8Gvfwd+NFjuutU+EUwuSyrvd9NiuLjTZo89tqmGQnqBBX1l/wdR/Cj4k/Fj9gTwvZfDH4d614kvt&#10;P+J9ncT2ug6TNeTRwmzvIy5SFWYLudFLYwNwrtf+CF3wG13Wf+CKHhv9nn4/fDvVdGbWLXxLper6&#10;J4h0mW1uBa3WoXgBaKUK6ho5AVyBwQRXiUMylh+H8LiJSvKnVb1d3bW/ntod0sKqmY1aaVlKK6aX&#10;PjL9hr/gp0PDv/Bt78VtC1XWdnib4Y203gvRW8z94YtTGLFhz/As04A4AW2x2NUP+CcXwW1f9nH/&#10;AINuP2gv2nNAtpbPxL8RtJ1IwahCp8xNLtwLKMg+gY3b+nzntXxL8Wv+CTH/AAVG+DHj7xt+y74E&#10;/Z18feIfDc/iNF+3aTortY63HbSyizut+dg4lZhlsrvbJr+jP4L/ALF/hm2/4Jo+Gv2F/iJpCxWU&#10;nwpt/DniG3hTpNJZCO4fAON3ms7+m7muzOq2XZdTUqE1JVqqqNJp2jGzs7eeplgqeKxMmqkWuSDi&#10;r93pc/Mv/gzx8A+DrnSPjd8TLjTYpPEFneaTplveMvzQ2ciXErID2DSICfXYK85/4O+fh54M0D9p&#10;T4U/EvR7G2g1rXvCV9b6vcRqFluUtZ4/IZznnb5rgHg4OKsfA39gH/gtH/wQ6/aX8SeKv2Q/gzb/&#10;ABg8H+Irb7DJNa7TDqEIbfDLNbiZZbaeMlgMFlO9gGYGtW8/4JK/8FZf+Cy37Wln+0B/wUj0O1+F&#10;vhPT4Y7aLT12GeKxSQsbS0tklcq7kktNKw9QDgLW8amFp8Qzzd14+xcdLP3n7qXLy77rYzcak8vW&#10;DVN89+2m973OQ/4OPNW1vxL+xR+xP4r8Q+Z/aF/8PJnvfOJ3tIbDSmYknnJJJP1r6m/a2/Z/l/aJ&#10;/wCDWvwKNPsfO1LwZ8J/DnijTyF3Mgs4I/tJHv8AZXuP6DOK3f8Ag4c/4JZftOftr/DX4K+EP2Nv&#10;hxZ6tB8Pf7RtLrT5dYt7P7NayQ2kcG0zuqsALcqQDkcV9qfsEfALxf8ACT/gnn8NP2a/jr4ftRq2&#10;h/D2z0PxJpizpcQ+YsHlyRb1yrrg4yMivEr5tQo5ThKtOS5qdWUnG+trt6rt0O2nhJyxVaMlpKKV&#10;/Ox+Lf7Bf/BTW6+E/wDwb8fHf4LnVdviTwrqQ0TwwpbawtNdYpuQ5JzE/wBtfGAAFTu1em/8Eyvg&#10;xqvwl/4No/2hvjVo9tJBq3xA0vX7iK4XKyGztYPsajOc8Ml0R/vH1rwb4sf8GwH/AAUz0T4r+JfC&#10;Xwa0bw3qngm61yQ6RqsniyK2FxZiVmgaaBvmVkUgFcNgg4POa/dX9mz9ibwP8Ev2C/Dv7C3iGNdX&#10;0Ow8C/8ACPa5IqmMX/nQsl1J6r5jySN6jd7V6GdZllOHoXws1L2tVVJJdEknZ/PU58Dh8VUqfvVb&#10;li4pvu+p+Af/AAQws/8AgrfPpfxCf/glze+EbeP7Zpy+MG8TR2LSEhJvI8v7QpYIBvB28ZxkV9Ce&#10;MP8AgjD/AMFt/wBqv9tnwb+1l+1R/wAIFHrOl6zpB1LWdM1a1tzHa2lwsgcRWyDeyqDj+I4AzgV1&#10;HhT/AIIc/wDBXb/gl78e9S+LH/BLj41+GvE2k6pAbe607XJEs5Li33lkgubefdDLsydsqyBs7iAu&#10;4g/Sf7MnwG/4OIvip+0P4R+JP7Z37R3g/wAE+B/Durx3us+EfCgiaTV41BJtmECEFGzgl5iB1ANb&#10;ZhmsfrU8bg6tFKS3aftNtU1a+69DPD4WSpRpVYzbT7rl9T4C/wCDoaK3uv8Agr/4FtLyGOWGb4d+&#10;HUkjkUMrqdW1AEEHqCMjFfrd/wAFrvDPh2T/AIJA/GDTP7EtVtbXwSklpbLCojgaKSJo9q4wNpUE&#10;emBjFfKv/BZ//giZ+15+39/wUD8I/tMfBTWPCUHhvS/C+k6bfLrOqSw3EclrfXVw7BFiYMpSdcfN&#10;nIIx3r72/wCCif7OHjv9qv8AYS+In7Nfw6vLCDXvFHhV7HTJdSlaO38/KkB2VWZVO3GQDjNeLicf&#10;hZYfLYxmr0/i/u6rf5HbTw9aNTEtx+Lbz0Pif/g0v0PSoP8AgnT4k1y30y3jvbv4oX6XV4kKiSZU&#10;trTaGbGSF3NgHONxx1r5l/ZusYdN/wCDt/xRbWg2K3iTX5HC8ZLaJIx/Mmv0U/4IVfsBfHL/AIJz&#10;fsa3/wADfj9f6HPrt540vNXX/hHryS4gSGWG3jVS7xod2YmJwCORzXjHwv8A+CQn7Ungz/gvHrn/&#10;AAUk1DXPCj+Ab3UNQu4LdNSmOoFbjTGtQpi8naCHbJ+fBHftWv8AaOD/ALUzKo6i5Zwmov8Amelk&#10;jP6vW+q4aPLrGSb/ABPy8/bR/wCGjvEn/BxJ4mh+Beo6fb/Ej/hbsEPge412KNrWK5SOJbQuJVZC&#10;uxUxuBGQBzxX2B+1x+wj/wAHLP7cfwfm+A37SXib4Z614Zm1G3vjb2s2n2kgngYmNhJDCrDGTx3r&#10;27/gr3/wQC8fftg/tDf8Ns/sc/GCz8H/ABEjhs5L7T7/AM2CO9vLXAhvIbuLc1vOqpGv3cMY1O5e&#10;Sec074e/8HYnj2yj+H+tfEv4Y+ErcxiCfxQGsWm8vG0uDFFK28j5srGpz3Fej/a1HFYbDVcNOjGV&#10;OKi1UXvRat8Ls7r0MPqlSlUqRqKbUm2uXZp9zgv2u/2Q/jP+wb/wbJat+z18fLmxbxLbeL7e5urf&#10;Tbz7RFbpPqyyxxCQABiByccDPevZv+DTbwh4fsP+CcOveL4NDs49T1L4najDd6hHbqJpoore1Ecb&#10;OBuZVLPgE4G5sdTXqf7fX/BPf9sH9pX/AII/af8AsZP8UdN8bfFO2i0qTWvE2uXj20WqzwTiSZ9+&#10;xiCRwCwGduTg8V0v/BCX9hj44/8ABPr9hr/hQ37QUWlxeIpvGeoas8ekX32iJIZlhVAX2rlsRkkD&#10;pmvJxeZUsRw/WhKonUlWcmlpdO+qXY66OGqRzGElFqKjbXW3/BPyX/Z2062sv+DqTUbPSIFghj+N&#10;2vt5cYwOYrot09WLE/WvTP8Ag7Zk3/tifAzTo3+b/hF5mVV7Z1FR/SvaPgl/wRr/AG3/AAN/wXh1&#10;L9vPxL4c8Pr8Obj4g6xrkOoReIEa5NvcRzCIeRjduy4BHau6/wCDin/gkh+0h+3tdfD746/spaZb&#10;6x4p8Gwz6dfaDcahFatLaO/npPE8pCF0kBBQkZDgj7uK9j+08vefYSftVZUuVu+ibi1r21scv1Wu&#10;svrR5XdyuvS62+4/Tzw9DDDodnGrD5baME+vyitCc4Xgd6+Hf+CRM/8AwWPv7rxBN/wU80nRNL0e&#10;00eztPCNnYrafa57hGfzZ5jbO/JQIDkgEnhRyT9wXRIhJzjg18Di8O8LiZU3JSt1i7rXzPeo1PaU&#10;eazXk9z+bz/glp4I8FfFj/g5C8TWnj/wzY6zZW/xJ8c6hb2uo26yxrcQy3zwy7WBGUbaynswUjkA&#10;j7B/4O9/h74Ff9lv4X/E6Swto/EVn48k061uljVZWtJrOeSRScbiokiiOM4Bb3r81P2VdI/bI8W/&#10;8FavHXi/9gvULZfidovizxPruiWd5JGsOowreSi4tW8zCHzIpXBViM8BWVipH0X+058Cf+C6/wDw&#10;W3+NfhnwP8eP2Yp/AOg+GZWiWS8017DStOaQqs95I00jPcyEKMLHu4GFwCTX6hi8L7PPsNjJ1oxh&#10;ThG6crNaPZdbny9KpzZfUoxg3KUnZpenXyOp+L/iLULn/g0W+HsWpXUkrTeOBaQl5N2Yo9evyiDP&#10;8KrGFA6AKPSvaP8Ag2b/AOCbv7JnxR/Yc1L9oz41fBrQvGmveKvEF9pcn/CU6VFew2tlblUEcKSK&#10;wTeSzM3UnAzgV2//AAWN/wCCfPxG+F//AARJ8A/sVfss/DrXPG1x4P8AEGlJexaDprS3E6pHcPPd&#10;mFNzYeZyxAzgyV7/AP8ABvV8DfiZ+z3/AMEwvCHgb4u+CNS8Oa5Lq2p3txpOr2jW9zEsl0+wvG3K&#10;5VQ3I6EGvBzDMIS4dqTw8+V1K8no7Pld2tN7aI76GHf9oxVSN+WC6aXPzZ/4O7ZbCw/aM+DfgTSb&#10;OO3s9N+H9ybW2hwqRI13sVVA6ALEAB6CvX/+DkVm8Lf8Ehv2dvA5G0rfaMhTd/zx0Vl/HGa8p/4O&#10;q/g38dfij+3l8P734e/BjxZr2lwfDe3thf6J4euruD7QdRvGaPfFGVDhdhK5yAynuK9g/wCDrXwz&#10;4o/4ZF+Avg3QPDOoX0Njrswums7GSTyvL09I1DFQdpJLYzjOK9DLZU/Z5VBtaOo/wb1MMTGV8XJL&#10;dJfkaX/BFH/git+wz8U/+Cbum/H/AOOnwkh8XeKPiRot5NcX2tOSNLhEksUS2gUgRMAgbzMFs45w&#10;uK+T/wDg1dvNd8Lf8FSfFHgXSdWmk0uX4f6tBfRrkJMsF5bCJyM9d3Q9g7DvX7Ef8EjvD174C/4J&#10;C/CPTNSsZrW4t/hotxcW80ZR1Z0eQgg8g/NX5C/8GnOj6jqH/BSvx14hubeVVtfhfqBkZozhZZNS&#10;scAnsSA+PWuWnjMRisHmrrSckmrJu6WrWnboaSowo1cLyRs+v3If8dPB+r/8Fr/+DhvVP2ePiLrd&#10;5D4H8Jate6NJDYTbZLbR9M3eeIycgPPcg5fGQJB12rX6C67/AMGz37D3hn4wfD/43fs0an4g8B6p&#10;4L8Wafqt3a/2lLqFtqkVvMsjRkTuXikYLgOrY5OVbII/Ov4vfETxt/wQy/4L1+KP2gviX8O73XPC&#10;nizUNS1G0+xsI2vtH1N/MkaB2+VpYZRtKEjmPkqGBP6F/Bj/AIOVv2b/ANqH9qz4dfsv/szfBDxh&#10;rEnjbWls9U1nXhFYrpUe0lpVjjMzTbcHPKKAPvHtpmkc6jSoSyy/sFSWzXL15r9Liwf1OU5/WLc/&#10;N1330sfnp/wVCaP4kf8ABzN4d0BEV1h+I3gmx243YWM2TEY/P869z/4PBtWnste/Z9gsivmW/wDb&#10;11GhTd8wfT9px9c14F8S5n+IP/B1fDbSKGWH476bEvGfltoIeT+Mder/APB394ijHx9+B+jnDrY+&#10;GNSu5It2N2+7gGPxERrvw8f+FbLYW1jRvb1jY5qkpfU8TK+8/wBUY3xK/wCCB3/BSP8AbP8A2dtQ&#10;/bg/aX/aphvviBqWgtrel+Bb2OSZI7byzMlqJVcRWzFfuxxoyLkAknJr6E/4NV/2+vjB8ffh/wCN&#10;/wBlH40+Lb3XpPAVtaX/AIW1PU7pprmOxmZomtWZskpE6JsySQJNvQAV7S//AAX1/wCCeMH/AATr&#10;l+NXh34raeNctvCIsbX4b3FwF1cakLfy0tDF1I3/APLVQU2jdntXyN/waH/BTxbBqvxk/an1bT3h&#10;0WbT7bw/YXTcLcXAc3Vxt9Qg8nn1f2rzsVWxmMyLF/XocvJNKn7vLZ3tZaLyOinGlRzCj7CV7puW&#10;t76bs5n/AIJQXVv8SP8Ag5v+MHjY7WW11jxrdW7ZzhRd/Z1I/wCAPivpD/gsL/wXU+PPwQ/aZsv+&#10;CfX/AATt8JWetfEqa6t7TVNYmsVvjBeXCgxWNtATtaYAhnaTKqDjbkEj5C/4NoNZuPiB/wAFnPiR&#10;43vfmmvPB3iS/kb/AGpdVswf/Q68Q+DnhD9oX46f8F8/FHh/4SfGOw8B/EW6+LXimXQ/FWtaet3F&#10;ZzwPeMqGKQFXLRR7Fyp+8D2rtxGX4PEZxKeIs1Roxdne17Pe3RGVKtWp4NRp6Oc2tNz6y+I3/BVX&#10;/gvf/wAErPGfhfxJ/wAFEfAOh+I/B3iW5wtu0NgWfGGlhiurA4huAp+VZQyn0Iyw/UD9oL/gqp+z&#10;j8Bv+Cf+nf8ABRDU5r3UvCuvaZY3PhvTbVVF1qM92B5VqMnajj5i5JIUROecYPwD+3d/wSl/4L9/&#10;tqfB+1+B/wAcP2ofg/458P6drsWr2Xl2r6Xdm4jimiUlorJVxsnkBGcE49BXqX7RH/BF/wDaE+J/&#10;/BCzwB+wdaeMdJm+JPw8uE1iGFbo/Yb+4D3ZayEzBdoEd1tSQgDdEoICsSvh4qlkWJ+rTqygpOdq&#10;ns7pOG92mk120X/A7ac8dS9ooKTSV1zb37Hk2g/8HWHxhTTV+LXjH/gmn4ih+Gc10Yo/FGn6tcPG&#10;Bu27fPe1W3ZweMB8Z4zX62fszfHnwl+058BvCP7QPgSyvrfR/GGg2+qabb6lGqTxxSruCuFJAYdO&#10;CQe1fht+yT/wW3+Pn/BLvwjov/BPH/gpH+xPJN4d8N/8Sn7RJaiC6j00uUY+Q6Nb6kihj86Mgde5&#10;Oa/dP9n7WPhH4j+C3hXxD8BV09fBV94ftbjwqul2whtxYPErQ+XGANi7Cvy4GOmB0rk4iwOHwfL7&#10;LDezi2+WSm5xlHpvs+p0ZfWqVb81TmtumrNP/I7Oiiivlz1AooooAKKKKACiiigAooooAKKKKACi&#10;iigD5W/4La+CIPiD/wAErvjfoE6K3k+Bbm/j3L/Faslyv6xCvzs/4M4PGn2rQPjl4Ejk3RLf6LqE&#10;Tqcrkx3MbAduyZ57V+217YWmowPaX1tHNDIhWSORdyup6gg8EVW0Xwx4d8Oo0egaBZ2Kt95LO1WI&#10;H8FAr2MPm3scmq4BwvzyUk77Wt0tre3c46mE58ZGvfZWt3LuAgzX5O/8HGX/AAR++OP7ampeFf2q&#10;v2S9E/trxt4bsv7K1jw6t/FbTXlmJWlhnt3kZV8yKRnypYZVgRyuD+slNMaEY2CuTL8fiMtxccRR&#10;3XR7NPdM1xGHp4qi6c9j8Dfhd/wR+/4LVf8ABSrTrLw//wAFMvjL4h8O+C/COmzDw/o+v6tbTXd3&#10;eCBlgPl2oZCN21XnmLSbAwXJOR+gX/BF7/gm58d/2Gv2FPFX7MH7SOv6Dcah4i8QajdQt4euZLmK&#10;C2ubWGEhjIibm3I7YAIwwGfT7vEEQGAtKIowMbBXfjuIMfjqDoNRjTunyxSSTXb16nNh8tw9Cop6&#10;uW12z8UPhd/waM6QPhj4s0D4y/tL2reKL/ULefwb4i8P6HLt0lY2k8yOaKWUCdJA6fKuxkMYIbkg&#10;+pf8E/P+DW/4MfsrfG3Sfj38d/jfN8RNQ8O6kl9oOi22hiwsEuUbdHNMGlleYowDBdyrkDO7GK/V&#10;0xIe1HlJ6VVbijPK1OVOVbSW+i/DS6+TQQyvAwkpKGq9T5h/4KO/8Eqf2df+Cn+geF9A/aB1nxJY&#10;r4RvLi40u48N6hHBITMirIj+ZG4KnYvQAjHWusg/YA/Z2k/YktP+Cfuu6Df6r8ObXw1BoYsr7Un+&#10;0SW0RVoy00ext4ZVbcMcgfj7l5a9KPKUcgV5X13GKjCkpvlg7xV9E+6Ov2NLmcuVXej812PK/wBk&#10;v9jn9n79iD4Qx/Az9mzwT/wj/huO+mvfsf2yW4Z7iXb5kjPKzMSdq98ccAVx3x3/AOCVn/BPr9p3&#10;x/J8U/jt+yj4T8Q+IrhUW61iezaKe5Cfd81omUy46fPu446cV9C7BR5a9aiOKxUa7rKb5nu7u7vv&#10;rcbpU3FRaVuxxvwS+BHwc/Z08F2/w1+Bfwx0PwnoNqS0OlaDp6W0IY9WKoBlj/eOSa7Ns7Tj0pAi&#10;g7sc06spSlKTlJ3b6lxSirIzdJ8K6Bo1zcX+k6LZ2k14++7ltbZI2nb1cqAWPJ5OavGA7twf/wAd&#10;qSikMaYgTmmiAgYL559KkooAb5Xqf0oVdoAH8qdRQA1kzTgMUUUAFJtyf/rUtFACbRnIFKRmiigA&#10;x70EdxRRQAYGckUYB6iiigAx6Um0GlooANo9KTbS0UAN2Keop2B1xRRQAc0UUUAGAeSKg1BS1qyD&#10;+JSOanpGUMMEUAfkB/wST/4ImftmfsZf8FQde/az+NcvhOTwrdWeux2U+kay808z3kytEfKaNSvy&#10;hs5PB496/X4IB0o8mPOdtOrvzHMsTmldVa9rpJaK2iOfDYanhafJDa7f3jTHkYzQI9pyDTqK4DoI&#10;zbgnJbvmgwA9/wBKkooAia2UptH8qx/D/wAN/A3hO9udU8LeDNJ026vD/pVxYabFDJNzn5mRQW55&#10;5zW7R16ijXoB5x8e/wBlP9nH9qPQ7fw1+0X8FfDPjWytZGks7fxHpEV19nc4y0ZcZQ8DlSOgrB/Z&#10;9/YG/Yy/ZT1ebxB+zt+zN4M8H6hcReVcalouhxxXUif3TNjft9s4r2MRr6U4gY6Voq+IjT9mpvl7&#10;XdvuvYn2dPmvZX9D57h/4Jf/ALCNv+03/wANj2v7Oejx/Er+1G1L/hKI7u6WQ3jIUM5iEvkl9pIy&#10;Ur8gP+Dkiez+In/BZP4JfB29hSaE6V4ft5LdlDKwvNYkQqQeCCF6en1r+gHYp421xfjP9nL9n/4i&#10;+NtP+JPj/wCB3hHXPEWktG2l69rHhu2uby0Mbb0MU0iF4yrfMNpGDyK9bKc4qZfjFXq3naLitdrr&#10;S176LsceMwUcRR5I2V2m9N7H56/G/wD4NWv+CfHxg+K+ofEjw34t8a+CbPUrs3F34X8NXdsLGNm+&#10;8sIlhZ4UOPuhiBk4wMAfeHwJ/ZQ+Df7MX7P9n+zd8BvC8Phvw3YadJbW8NouZC8i4kuHZv8AWSux&#10;LMzdSfoK9OESDgL/APXo2CuLEZlmGLpxp1qrko7Jv+r/ADNqeEw1GTlCCTe5+d//AASq/wCCC+jf&#10;8Exv2lvFH7Qdh+0dc+Mf+Eg8NzaPBptz4cS1a3SS5inaRpRM+9v3QXAVRzXk3/BVr/g3d8fftC/t&#10;Iyfts/sHfF6y8GePb68jv9Z0u+mltI5b6NeL22uoVZoJmwNwI2k/MCuWB/WkIo7UFFP8NdcM+zSG&#10;NeK9pebVndKzXZq2pnLL8LKh7Ll0Wu/U/E3SP2Jv+DqjxvPZ+BvH37aljoeixyxxT6rb+KrWOYxg&#10;j5vMtbUXDnHqQSep5r7A/wCCtnib/gqb8BPCvwq+Mf8AwT30Sbxx/wAIk13b/EXwr9k+1PrsTwQL&#10;FK8AZZJdrRzNmEiRWkBwRuFfeXkx4xt/Sk8iNhhkH5UVc4qV8RCpUo07Rv7qiknfR3tq/v0JjgY0&#10;6bjGctba3u9Ox/OR+3K3/BY//gt9408B/Dvxj/wTs1DwWnhe6uI4dSbw7d2VtE05jWSW4ub7AWNR&#10;GCEU5PJwxAx+9v7HPwFT9l39l74f/s7LrP8AaDeC/CVlpMl/5ez7S8MQRpNv8IZgSB2zXpZhjx92&#10;hEVBhVozHOJY7D08PCmqdOF2oq71e7u9SsNg1h6kqjk5SfVjqKKK8c7AooooAKKKKACiiigAoooo&#10;AKKKKACiiigAooooAKKKKACiiigAooooAKKKKACiiigAooooAKKKKACiignAyaACimmVQcc/lQ0i&#10;LyTQA6io/tEXr+lcN8Yv2pP2cP2fNIbW/jj8c/CvhO3VSQ3iDXIbVnx1Cq7BnPsoJqoxlUlyxV32&#10;QpSjHVs7tn2mjzBnivzt/aE/4OdP+CW3wbSa18FfEDXfiJfxSFPsvg7RJDET6+fc+VEV91ZvpXxz&#10;8bv+DwfxfeW9xYfs5/sf2dhJyLfUvGHiBrjH+0YLdE/Lzfxr3MLwznmM+Gi0u8vd/PX8DgrZrgaP&#10;xTT9NT912mCnGKRpiBnFfzA/E3/g5s/4Ky/EOCW10z4qeG/CsMwIMfhfwnAjL9JLkzOp+jCvmn4j&#10;f8FJv+CgfxYuXuvHn7Z3xKvfM/1kaeLrm3jb28uB0THtivbocA5pPWrUjH72/wAkvxPPqcRYOPwx&#10;b/A/r98U/ETwV4H09tW8a+LdL0e1X71zqmoR28Y/4FIQK808Qf8ABRL9hLwojP4i/bD+Gdts+9u8&#10;bWRx+Uhr+PHXvGHjHxXdNd+KvFup6lLJ/rJdQ1CWYt9d7HJrMEEQORCv4KK9Sl4fUuX95iH8o2/N&#10;s45cSS+zD72f1w+Kv+C2H/BK3wgdmp/txeAZm6Munat9rI/78q9cvqH/AAcGf8EidOz5v7Y2jybf&#10;+ffR9Qk/Rbcmv5SRkdvyoJzXZHgDK+X3qs//ACX/ACMnxJiekF+P+Z/U9N/wcgf8EeYJVib9qx23&#10;HG5PBesMPzFpV+w/4OIP+CQWoHbH+15Yx/8AXz4d1OP/ANCthX8qWKTYuOlV/qDlP/Pyf3x/+REu&#10;I8Z1jH7n/mf1n6F/wXV/4JOeIJ1t7P8Aba8IQs38V889uo+pljUCu+8N/wDBUD/gnh4u2jw7+2v8&#10;L7kt90DxpZrn8GkFfx5EYGAtIYkfh41P1FZVPD/L/sVpr1s/0RceJK/WC/E/tV8C/tA/A/4ov5Xw&#10;z+MPhXxE3UponiG2uiP+/btXVrdbj8q5/Gv4hbC+vdKl8/Srqa2f+9bzGMn8Vr0bwT+2h+2D8NjG&#10;Ph7+1R8RNFWEYjisPGF5HGP+ACXaR9RXDW8Pp/8ALrEL5xf6P9DeHEkX8dP7mf2cGQjqtIspY9K/&#10;lS+EX/Bwt/wVr+EEC2lp+1HP4ggQ8Q+LNFtb/cvoXePzPycV9PfA7/g7v/ax8MTrB8f/ANnLwb4r&#10;t+hm8P3VxpUy+53mdWOPYV5GI4HzqjG8OWXo3f8AFI7aef4CfxXXqj+hDf6ilVietfld8CP+Dsj9&#10;gH4h3EOm/GXwH42+Hs0mPMvLuxTUrND/AL9sTL/5Cr7d/Z9/4KX/ALA/7UUcR+Bv7V3gvWrifiPT&#10;f7YS2vCfT7PPslz/AMBr5/E5PmmC/j0ZJd7afetD0qOMwtf4Jp/M91oqGK+tZkEkMyspGVZTkGpF&#10;mRjgGvOudI6imh1PenA56UXAKKKKACiiigAooooAKKKKACiiigAooooAKKKKACiiigAooooAKKKK&#10;ACiiigAooooAKKKKACiiigAooooAKKKKACiiigAooooAKKKKACiiigAooooAKKKKACkLKOppHcIM&#10;muK+NX7QPwT/AGc/BN18RPjt8TtF8J6Hag+dqWu6glvH/uruOXY9lXLHsKqMZTkoxV29khSkoq7O&#10;1MiAZ3U2eZIofOdgFXlmY4AHrX5K/tY/8HZX7Inw5hvdC/ZT+F3iH4hakiulvrGpQ/2XpRfoG/eA&#10;3Ei552+XHkfxCvyl/bU/4Ll/8FE/24I5NC8d/GBvC/hlmY/8Ix4HD6fbuD2lkVjLOMHGHcr7DNfU&#10;5fwdnGNadSPs4/3t/uWv32PJxGdYKhpF8z8v8z+iH9qz/gsf/wAE7P2Olmtfi9+0tos2qwkq3h/w&#10;3IdSv9w7GK33eWf+uhUe9fmN+1b/AMHeXj3Ur2+8OfsZfs36fYWW5ks/E3ju6aW4de0gs4GVUP8A&#10;stK/uK/FtmZySzcscsfXn9aK+4wHBOUYW0q16kvPRfcv1bPnsTn2LraQ91eW59LftAf8Fiv+Clv7&#10;S/mW/wAS/wBr3xdHYyOSdK8O3n9k22P7pSzEe9cdmLZ75r5y1nW9Z8R3jaj4g1i6vrhjl7i8uGlk&#10;P1ZiSarUV9XRwuGw0eWjBRXkkv0PJnXrVNZyb9WN2D1pwAHak3AdTQGBO1DuP+zWxj7wtFAbNJuH&#10;rQAtFFtHNeTrZ20ZkldwqQoMszE4AAHU5wPqasano+saHeNYa5pN1ZT7Q3kXls8ThT0O1gDg9vWl&#10;zK9iuWXLexXoq5o3h3xD4imltvD2gX2oSwx75Y7CzkmKL6kIpwPc1RZ9jbJMD6kU9Nv6/r1Dkla9&#10;h1FGaM0EhRRmigAoooz60AFFANNZsrn2oAVsngUqPKkgkjYqy9GHUVbl8OeIYNHj8RT+Hr+PT5n2&#10;QX8lnIsEjZI2rIRtY5BGAeoNUxkcEVKcZLTVfr1NHGUN9D1v4J/t5/tqfs56hFqPwU/am8deH/J+&#10;5a2fiSdrU8Y+a3dmib8UNfeH7LX/AAdf/tz/AAljt9E/aH8BeGvibYIQJr5ozpWosvGT5kIMLHHr&#10;CPrX5a0V5+MyfK8fFqvSi79bWf3qzOijmGLw/wAE3/Xkf1Bfsif8HIf/AATX/aeitNF8UfEab4ae&#10;IpkAm0nx1D9ngEmcbUvFJgYd8syHHUA8V92+DvGXhfx1oMPibwh4k0/VtPuV329/pl2k8Mq+quhK&#10;sPoa/iO2t6j/AL5r1/8AZV/b0/a6/Yp8T2/ib9m/46a34d8ibzJNKW6M2nXPtLaSZhk6nque4INf&#10;G4/gGhKLeDqNPtLVfeldfO57mH4iqaKtG/mj+ybepOA1LX4Y/sgf8HdVzBbweHv24P2eGuJdwRvE&#10;3w9kUZX+89ncSDnuSkox2Wv1O/Y5/wCCmf7E/wC3doxv/wBmv45abrF5Gu660C7DWmpWw9XtZgsm&#10;O28AoT0Jr4bMMizXLNa9N8v8y1X3rb52PoMPmGExXwSV+z0Z9ABgehoqBZA2M1OOnFeQdgUUUZ7U&#10;AFFFFABRRRQAUUUUAFFFFABRRRQAUUUUAFFFFABRRRQAUUUUAFFFFABRRRQAUUUUAFFFFABRRRQA&#10;UUUUAFFFFABRRRQAUU3zCODisL4jfEzwN8JPB2ofEL4l+L9N0HQtKtjPqWr6teJb29tGOrO7kKB9&#10;Tz2oj70rLcNtWbsjhVzu71xfxt/aD+C/7OXgS6+JPx0+KOjeFdDtVYyahrV+kCEgZ2ruOXb0VQWP&#10;YGvyT/4KR/8AB1X4G8HrqXwl/wCCenh+PxHqaq0EnxE1qApYW5II8y0t2G+4YHo0gVCRnDDr+Lv7&#10;RP7Vn7SP7Wvi9fHn7SPxo13xlqcastvPrN5vSBSclYoxiOFc/wAMaqPavs8p4LzDHJVMT+7g+j+J&#10;/LZfP7jwcZnmHw8uWn7z/D/gn6+f8FH/APg62c+d8Nv+CcPh7zVaNkuviJ4o00rsbPBs7Rz8wxn9&#10;5MMdP3Z5Nfj18ev2mPj9+1J4zm+IX7Qnxg8QeLtXmY/6VreoPKsQP8MacJCvoqKo56VxAG0YFFfp&#10;eW5LluU00qEFf+Z6yfz/AMrI+XxWYYrGS9+WnZbBtGc4o28Yoor1jhD8aKKKACiiigD73/4NuvgT&#10;8G/2hf8AgpRb+B/jl8MdD8XaLD4H1W7XR/EWmxXlqZl8pVkaKVWViu84JHB5HNfo34H+Fn7C37Z3&#10;7Qnxx/Yq+MX/AASA8O/Cnwf4Dh1MWnxq0fQYtNhZLa5MKzrci1g8pmUGZQskqFY23Ar1+Ef+DVdt&#10;v/BVBeD/AMk51f8A9Ct6/R39mm4/4K8fFP8A4Km/FD4R/tXeBdQ1v9lu+v8AXraCz8Z+F7BdNm0/&#10;zHFits4iWWcE+UCHLgxlixyAa/NeJqlaGb1Wp25acZL33F3u/hS0cvJn1WV04ywMU1vJrZPSy3fR&#10;H4lfAj/gl9+0j+1P8HPif+0T8BW0G/8ABfwtuLoa1d6lrAhuZoYYWn3wxiMiTMIDcsoy2B0rL8Bf&#10;8E3P2mfid+xB4o/4KC+GrTQv+Fd+EdQay1aS41jZf+YrQq2yDyyGAM6clh3445/Xz/glN4O+FHj3&#10;4Hft+/syfsd+Tc2d34w1q28E6SJgqtaz2M1taiNjx5LSROsbE8qoyRXFeB/2WPj5+yP/AMGu3xo+&#10;HP7Rfw6vPC/iC/1SbVE0W/ZPtENu91YRoZFRm2MzQsQpOcFT3FepW4irQrypppP2lOKTXvcskm7+&#10;fmc8ctp8qnb7Mm7bXT0Oa1SX9oW7+A/7A8PxM/ZA+Gvg3wg3xZ8HjQfFvhrXxdalqmF+Tz7f7Mnk&#10;CWPMsn72XLgdO3nP/Bwh+zh8YP2qv+C2On/AP4A+CJNc8Ua94E0lLGxhZYxgfaC8sjsQscaKMs7H&#10;AH1Gfq74+up/YN/4JtrvXj4teBy30+ymvVPD+seGdM/4OfvEFlr1zbx3l9+zfFFoqz43STLdxSOI&#10;89/KSQnHO1W/HwaOYVMLiHiYx1jGtZa2+NLq2/NndPDxrU/ZTejcNf8At081/wCCBf8AwSZ/bC/4&#10;Jv8Axk+J2u/tN+GdBTTvE/gaG30rUNA1tLyIzx3DNJE42qyNtKtyu09jkED4p/Ym1T49f8OkP2qL&#10;T4efsmfDrxL4Uttb1qPxF4613xB9n1bSt1rGW+z232WT7QYkZHQ+dFhj0+Uk/of/AMEZf2Yv+CjP&#10;wO/aZ/aR8aftlX+uf8Iz4i1y4bw6msa8bmPU7zzXY3tvHuICG28iPfheE2Y+TA+RP+CX7Kv/AAQW&#10;/biQN83/AAkmvfL3/wCQZa1axVaeIr1Kkozk50NY3Ud32e69dxqjGMYQjFxSU9HufLPwz/4N3P8A&#10;gpn8X/Cfgvx94E8E+FbrQfHPhqPXdN1d/FKRQ2lrJFFJEtxujDJI4mGERZDw2cAZryv9pf8A4JN/&#10;tyfsq/tB+Ff2YPiN8KI7zxZ46ZR4Ph8O363kGrEvsYRyDbtKHG/eq7AdxwuCf0I/4LbfFf4lfDr/&#10;AIIw/sc+H/AXj3WNHste8I6amtWul6lLbrfrDo9q8SS7CN6q5LBTwGweoFfTvjDWvF3iP9tP/gmz&#10;4kuvGVlDqmpfC3WLnVdS8QN5rX3maJp7TICxy1xKWbaxyd7Z5Jr04cQZtTpxrzcXGXtkkk017NNp&#10;t3622sckstwcm4RTTXLr/isfnFZ/8Gsn/BVq7t1nbSvhvbuy5aCfxs2+P/ZbZbsu76Ej0zX56+Lf&#10;DOpeCPFeqeDNa8r7do2pXFjeLC+5BNDIUfaf4l3K2D3HOO1f0V/tAfFu7/ZQ8SfHj4zfsxf8Et/2&#10;kNa+JPjq3vLTWNW11Zrzw3cMgKC6jjS9lzCAA6iOIMU+VdikgfzoWFmt/rttpeq332WKW6jiu7ud&#10;SfIUsFZ2H+yOT9K9Xh3MMyzCnUq4mUXFWtZJPa7vaTdunmcmZYXC4eUYUk7u99/luj7u+GP/AAbU&#10;f8FTfix8N9L+KGjeDfBen2etaZFf6fY6r4xSO6MMiB03IkbqjFSpwWGM84Oa8R+A/wDwSv8A2xv2&#10;hf2svE/7EnhvwTZ6P8RPCOn3V7rmj+J742scMVvJFGxWRUcSBjNGUKjaysGBxg1+/Onfsx6V+zj8&#10;df2f/Cf7Pf7FWrfFSzXTYf7Y+OniL4jXUh8OWSLEnmR+dI+8unzrAgSNhhVHXHlvwYghi/4Oqvit&#10;5caqG+AtuWZO58vR+a8KjxVmElX1i7Qc46WtaVtUpP8AGzO+eU4aPs9Hq0n81fTT8j8sPiZ/wbtf&#10;8FRPhX8CdQ/aA8R/CnQpNP0nSW1PVNE0/wASRz6pbW6pvfMAXa7qnzFEdm4IAJGK8z/YO/4JH/tq&#10;f8FHNG1rxT+zf4J0s6LoMywXmueI9V+xWklycN9nhfa5lkVSGYAYUMuSCQK/TD/g3P8AjB8VPiv+&#10;1f8Atcaf8TviLrGvQ3du15c2+ralJOj3BuruLzNrEgHywqcfwqq9ABXm3wf+EP7SH7UH/Bs/4V+G&#10;P7CKahqXiTSPi1fP8RPDnhuYRXup2nn3TeSeVLkedYSkZ+ZIu4GD3SzzNaM6lCrKCkpU1z2ajFVI&#10;t6q+trWuzGOX4SoozgnZqTtfVuOh2v8AwUZ/Z1+KX7K3/Bsx8P8A4A/HHwxHpPijw38SIINUs47h&#10;JlUnUdQkRldCQysjIwPowyB0r8TATuNfun/wVj+Hf7Rfwl/4Nvfh78Of2tPEFxqXxB0vxlpSeIZ7&#10;3VDezRs0128UMkxJ3vHC0UZ5PK8Ejk/hYD8xFehwnN1MHWk2m3UnqtnqtV5djjzmKjXikrWihaKK&#10;K+oPHCjGeooooAOfWrnh/wAReIPCOt2/iTwtrt9puoWkgktb7T7p4ZoXHRldCCpHqDVOilJKUbMq&#10;MnF3R+l37Af/AAc3fto/szXth4N/aVnPxY8Ho0cUk2pyiLWbSIYBZLnH+kHb/DNknH3x1r9zv2Jf&#10;+CoP7GH7f3hxdX/Z0+Mtjfagq5vfDOpH7Jqlqcc7raQhyv8AtpuT0Y1/IERkYNaPhXxZ4r8C+JLL&#10;xl4J8S32j6vps6zadqml3TwXFtIvKukiEMpGOxFfIZtwdl2YXqUv3c+6Xuv1X6o9rBZ5iMPaNT3o&#10;/ij+28Pkffp8Slcgtmv5yP8AgnD/AMHPX7Tf7O+oJ4N/bVF98U/Ckjqq61viTW9OQDB2vtVLpfaQ&#10;h+p3ngV+6v7IH7eH7Ln7c/gAfEL9mb4tab4itY1T+0LKOTy7zT3Yf6u4gfDxN1HIwcHBIwa/Nc2y&#10;DMsnl++jePSS2/4HzPqsJmGGxi9x69up7JRTUkV+Ac06vFO4KKKKACiiigAooooAKKKKACiiigAo&#10;oooAKKKKACiiigAooooAKKKKACiiigAooooAKKKKACiiigAopNw9aGYKMmgBScDJppmjXlmxWR41&#10;8deEvh74Y1Dxn438TWOkaTpdu0+oalqFysUNvEvJZ2YgAfWvw1/4K3/8HOV541s9Y/Z3/wCCeMk1&#10;np08cllq3xQmVo7iZW+V10+PhowR0nbDdNqrw9elleU47N6/s8PHTq3svX/I5cVjMPg4c1R/Lqz9&#10;Cf8AgoL/AMF3P2FP2Bp9U8EeIfHD+LPH1ja+ZD4L8MR+fIJTwqXFxjybfkZKsxkA52HgH+fX/gpR&#10;/wAFav2pP+Cmfjz+1fitrX9i+E7F2Gg+BdFuJFsbVc8PLz/pM/PMjgf7IQcV8x3t9e6nfTanf3ck&#10;1xcSNJcXE0jO8rsclmZiSSTySepqJc4+av13JeF8uyi1Re/U/mfT0XT8z43HZxiMZeK0j2XX1Foo&#10;or6XY8cKKKM84oAKKKKACiml1Bxn86UE4yRQAtFJvG4L60bsdaAOx+Bf7QHxp/Zk+IcPxY+AXxI1&#10;Twn4kt7WW3g1jR5QkyxSDDpyCCrDg5B6CvUPih/wVa/4KRfGfwRffDn4m/tm+O9U0TUk2X2nvq3l&#10;rOmeUYxhWKnuM4I4PFfP+aOcZA6cn2rnqYXC1qnPOCbXVpNm0cRXhDljJpHcfAT9pf4//sueMpPi&#10;H+zt8Xde8G61JatbzX2h3piaaIkExuPuuuQDhgcHkV2HxB/4KMft0/Ffwh4o8BfEr9qTxfrmjeNJ&#10;o5fFGm6pqXmw6g0aoqbwRwAI0wq7VyucZJJ8WyR1HXpS55xTlhcPUqe0lBOXeyvo9NQjWrRjyqTt&#10;6nq2rft0/tg694N8FfD3V/2hfElxovw51C2vvA2nSXg2aNc2/EMkPy5BQcLknArP+IX7YH7UXxV+&#10;NVj+0d8QPjt4k1Lx5pqwrY+K5NQKXluIs+WEdMbQNzcDg7jnIJrzjeu7YG+b0pcilHC4aPwwXVbL&#10;rv8Af1D29b+Zn0Dc/wDBVz/gpHe+OYviZe/tn+PJdcg0l9Nhvn1gnZauwZ4wmNnzEZLbdxwOeK4L&#10;wN+13+0z8NPhN4p+BXgL4ya1pXg/xvNJN4t8P2twv2fVJJEVHMoK5JZVVTgjIFed0URweFjpGmum&#10;yXTbp06FPFYiTu5P7z0P4r/taftJ/HT4ceF/hB8X/jNrXiDw14KtxB4T0fUZlaHS4xEIQsQCgjEa&#10;qvJPAr6l/wCCYf8AwV31f4EftjfD/wCKv7dHiDxJ4+8H+A/Ct7oHhOF/LuZvCyzrAi3Fqjbc4SBY&#10;zzuCE7eRg/C9IfassRl+DxeHdCcPdaa00avvbte+pVLFV6dRTT7fhsf0H2P/AAX+/wCCYPwd8W+I&#10;/jj4e/a6+PnxFvNShmfTvh3q9iq6bbSSNuEcCvbwrEB90GSV9o9e/wCAfjnxL/wmvjjWvGQsFtf7&#10;Y1a6vfsq/di86VpCg/2RuwPasraPWleRIE3yMqr/AHmbGa5MryXB5TKcqTbcrJttPRbbJLqbYvH4&#10;jGJRl07HuXhT/gph/wAFAfA/wy0/4NeEv2vfHmn+F9J8r+zdHt9cfy7YROHjRSfmCKyjCbtuOMY4&#10;qrpv/BQ/9tzR/j9qH7U2mftK+JoPiFq2ljTNQ8XJcJ9snswIwIWYrjaPKj7Z+Uc14yGBPBz6Ed/e&#10;iu76ng3d+zjre+i1vv0Of6ziNPeenmek/BH9sb9qP9mzxD4g8WfAX43694V1LxTB5PiC80q4VHv0&#10;LlysmVIPzMxzjqx9af8As6/tl/tUfslXOpXX7Nfx68S+C21iNU1JNE1AxpcgH5SykFSw/vYz74rz&#10;PJLbQtA3Ebthx61csLh5c3NBO9r3W9tFfvboSq9aNrSem3z/AMz0zx9+2j+1j8UvhTN8DfiR+0D4&#10;o1/wnda4dZudF1jUmuIpb8sWNwzPly+ST97HsK8zwM5xRRV06dOnG0El6K39bETqVKnxO4UUHPpQ&#10;TitCAopplQOELLub7q7uTRu9qPMdmOopASRwtKDQIKKKAQehougEwDziuz+Av7Qvxo/Ze+Jen/F/&#10;4C/EXU/DHiDTZleG+0ydl3qCCY5E+7LGcYKMCpHWuNzRUzhGpFxmrp9Co1JU5KUXZn9DX/BOb/g6&#10;T/Zt+MmiWfgT9uO3X4c+Lg8dt/b1nbyz6Pfu2B5hK7ntOeofKDk7wOK/Vrw74n0DxZolp4k8Ma5a&#10;6jp99Cs1nfWNwksM8bDKujqSGUg8EHFfxFkE8du4Nfcv/BJD/guJ8eP+CaGsr4E1y1ufGnwvvJl+&#10;2+E7m+ZZdMO8lprBiSsTHcS0ZGx8D7rfMfzvPOCabi62X6P+R7P0fT5n0+X59K6hiNu/+Z/U7vFO&#10;zXjP7GX7dX7Nn7ePwjt/jD+zj8QrfWdPk2pf2Lfu7zTZiATDcQn5o3H4g9VJFeyJIpAC1+Z1KdSj&#10;UcKiakt090fUxlGpHmi7odRRRUlBRRRQAUUUUAFFFFABRRRQAUUUUAFFFFABRRRQAUUUUAFFFFAB&#10;RRRQAUUUUAFFFRzED71ABKUC5zXiP7cX7fX7OH/BPz4SyfFr9ojxumnwybo9H0i2xJfarcAZEMEX&#10;Vie7HCrnLECvL/8AgqZ/wWB/Zx/4JqfDG+bxDrtjrnxGubEv4Z+H9vdH7RcsxCiafaD5EC53FmwW&#10;C7Uyxr+ZH9sP9tH9ob9ur4x3nxt/aN8cTatqtwzJZWa5W00q2LEi1to8/u416dSWPLFm5r6zh3hf&#10;EZvJVq140l16y8lf8zx8yzang48kNZ/l6nt3/BUL/gtD+1N/wUq8U3Wha3rU/hj4aR3nm6L4B06Z&#10;fLUBVAe6lVVa6kON2GzGhOEA5J+PSARgigZxzRX6/hMHhsDQVGhBRiui/rc+JrV6uIqOdR3YYGc4&#10;ooorpMQob7tFDHAzQB7Z+xh/wT1/ag/b7u/Fenfsy+F7DV7nwboo1TWLe81Jbd3hYsFSFSD5kjFG&#10;wox9a9u8U/8ABvD/AMFYPCXwoj+LV3+ztFeQtFDK+g6brtvPqkayNjBt1P3hkFlDEqOccHH1Z/wa&#10;FPLbfGH45XMMhVovBemtGwGcMLifmvQP+Dcj9pD49/FG/wD2ttf+I/xa17Xb1LFNWjudW1GSd473&#10;ber5ymQkIdqINqgDEajHyivjc0zrNsLisT7HkcaPs9Gnd8/mmfQYTA4OrRpupfmnfbyPzv8A2r/+&#10;CHn/AAUY/Yv+DMnx++N3wo09fDNq0Y1O60PXIr6TTg5ADTon3U3EKXG4AkZ7Vrfs0/8ABAj/AIKW&#10;/tXfBzRvjz8LfhpoMPhzxBardaNPrniiC1ku4DnbKsfzMFbGRuxkYPevtf8A4Jj+P/HPxk/4N3v2&#10;sLn4ueM9W8TPaza3Jbza9fyXTox062uDhpCSP3xMnXG4k8ZNe+/sn/si/Cb9nD9kb9mvxPq/wV+M&#10;n7RXiLxJDp19pOreHfGV6dL8FrJFFPuRFu44LS2i8zaF2kv5bgnPynlxXEGZYaFSlOUfaRm4q0dG&#10;uXm2ckl85eiNqWW4OrUjJJ8rje19tbdv0Py4/YV/Yy/aA/Z7/wCCr3h39mP46/sUaF4+8UWUd1LN&#10;8O/HGqRW+mX8RtJXjuxOySwyIoG5T5cisVZSNw454f8ABNH9rH9tT9pX9ob/AIZs+Auh6bJ8M/GV&#10;8/iDwLpGtRbdLM15eCKwsfkRbhU+zSRrtVFwqYAziv2Q/aYtrWH/AIOX/wBnyeG0VZrj4O6l9okC&#10;jdIVN+AWPfA4z6V5B/wSR1/WPC/7Uv8AwU08T+HdSktL7S/El7d2N1GBuhmS58QujjIPKsqnnPIF&#10;YrPsZKP1uKXO6cHbW13OzVr2t+JX9n0b+xle3M/uSufml+0f/wAEMf8Ago3+yd8Hofjp8ZfhNptv&#10;obahaWl4um+IIbq4sJLlxHGZ0ThF8xlVmDMFLc9zX2p8bP8Ag1y+IUX7C3w/1X4F6FDN8d5NQib4&#10;jW+seNIxpKWpiuS4tyIgNwf7MBgnI3da5f8A4JX/ABe+Kvxq/wCCO37eFz8W/iVrniWWLw2l/DLr&#10;mpS3LLczWl68soLsSrO0UZOMcopr0j9pX4R/tIftX/8ABuN+zLpn7K3hfxJ4y17SfElnPrVv4Xmk&#10;muo4Uh1O3kZ9rbyFlljVuuMgnA5G2MzLOI14UpVow5aqg2k1FpwUldc2y10vq7O4qOFwPI5KDd43&#10;s32dtPPqfEf7PX/Bvv8A8FNP2l/hxbfFr4b/AA28NwaFezzx2NxrHiy3t2uDDM8LsoG/5d8bgE4y&#10;BnvVz9lT9gD9pr9kf/gq38Pf2c/2h/2NvD/jzxDeC6vNP8C+KNYgXR9dtxaXBEwuWSWJ1QxlvmRh&#10;vi2sgzmv0W/ZQ/ZQ+EfwO/4Jw/Anxt8Tf2Xfjf8AtD+JvEkMdza6P4Y8UXxtfB8zyNI0KxLdww2K&#10;Ru7KSQSZI5CzCvev20re3/4fVfsTalJpb291Jo3i1JvtDBpkUaZkRs4zu2ktk5OTk1z1eJMZUrVa&#10;D5ZQcaiTS5X7qdtpt29VHyLjluHjGE1dSTj1vu/Rfqfjf8Wv+Caf7UX7Z/8AwUS+OHwp/Z1/Zr8I&#10;+B9X8FyNqer/AA+0fxEn2HS7fZGoitJBGqzMzMG2qiLuchVUcVznxt/4IUf8FLf2ev2ebr9pf4nf&#10;A+C28P6bZ/bNYtLPWoLjUNPtucyzW6MSAowW2lto5PQ1+sv/AATlumt/+DgH9tS5hk2svh62aN+O&#10;Dutq8P8A+CIHx7+Nn7Rn7En7cmrfHj4oax4ruZPD1zeSya1etNtnm0vUllZQfljBWGJdqBVAjUAA&#10;KBW1TPszw9Nyp8vJTjSbVm2+eydnd9+tyVgMJVl71+aTlqnorHyevwt1rVf+CB2m+PdL/YG+Hsdt&#10;L40Nunx1XXIP7enk/tdovJMBg84IWHk/68xhBuCDIAo2v/BtT/wVmu/GMng5PhD4f/d6bHeHWG8W&#10;QrYkOzAQiQjc0vyklQpABGWycV9IeC8D/g0n8PZcfN8Uh/6lEldx/wAHPH7RXx3+GP7XP7Pvgn4c&#10;/FzxBoekLpUWs/2fpOqSW8b36agI1nYIRvYINo3ZABOAMnNUcyzJYx4bDcqc51dZKUvhs/5vw2Cp&#10;hcK6SqVbuyhtpvp2Py/1f/gmF+29o/7YUf7CVz8FbuX4lTRrPDpFpdRSQSWjKWF59oDeWLbaD+8J&#10;ABG372BXv3jT/g2k/wCCqXgPwXqvj3xB4N8Erp+j6bNf33l+M4nkSGGNpHwAgy21SQM+3vX64NqG&#10;tW3/AAch3kthaaW9ncfso2g1V7i6K3gUatdMPsiAZkkLqoYD+AMeoFfPv7Vmr/DT9gn/AIJ0/H34&#10;e/APwl+0z8QtQ+Ln2yTVb74ieC9at7LwylwrpLP59zawpGkau7Fl3tIwTc21cjNcS5piJ0qdJRTl&#10;GDaabu5P3rvmSikldXvcp5Xg6Km53dm7a9ldep+EfhLw3rHjbxJpvhPw9Esl9q17BaWKSOFV5ZXE&#10;aAk8D5mGT2r7C+L/APwQF/4KW/AvwH4y+JnxE+F+iw6F4H0NNW1jULfxJEyTW5Ds32c4/etGFy68&#10;YyvJzivmX9mtgf2jPh8qtx/wnGkD2/4/Iq/Zj/g45/a8+M3ws/bk+D3wHt/jHquhfC/W9CsZPHWh&#10;2d40NnqNnNqflXYulTmVPIjxjqoDbcbiT72aY7MKOY0cPhuW0oycrp3tGzdrd1/meXg8Ph6mHnUq&#10;X0aSt5nwP8Av+DfP/gqH+0X8K9O+Mvg34MaXp2j6tbLc6RH4m8RQ2NzdwMu5ZRC2WVWBBG/YSOcY&#10;INfSP/BsR+z+mhft9/Gb4Q/tCfCa2/tfw58ObiDUNE8SaSkrWVymo2yN8sqkA4P3h1UggkEE/pf/&#10;AMFCfB3wC8S/GX4d/F3xR8F/2lPGFxodjDd+C9Y+BdxcTaTZP5m5XaO2nRRIyhfmdCrR7RnGa8Y/&#10;YN+KWhfGD/g4G/aI8a6T8MPEXhCZ/gjpsGsaL4p0+O2v1ullsRvkjjkdRui8rB3E7QM4r5WtxBjs&#10;yy2tGokouDasrOLUkrbtvR72Xoe1Ty/C4bFQ5XqnbvfT0t+J+O/7I/8AwSS/bU/4KJ3vjLxd+zB4&#10;H0a40Xw74kmsL7UdY1qKxhS4LFxCgOSxCMhPAADrzWz40/4Iaf8ABRD4X/tLeB/2ZfiD8MNLs9Y+&#10;IU06eF9QXXo3066a3iM1xGbheEkWNS21gGI6ZGcfaH/BIn9mP4Qj9gj4n/tLfFn4Z/Ev42Q33xSu&#10;tOtfg38OtdvFS2miZU+2zWtvcQh5WBX94+7bEIwFOSa9m/4OLZU0/wD4JbfArXbD4a6x4Ems/Hum&#10;pZeH9a1AzahokZsbgfZpJvMkYuFUK3ztwMEnFejLiDMI5pHCUnHlb5NVqmo3/mu7Pf3Un3Of+zcL&#10;9XdSS1338/Sy+9nyX/wWU/4ILax+xJKv7Qf7MXhz7R8J9H0fTU8Qf8JF4qSa/OqTXbQuqR+WhaMh&#10;4Bxzyx5xgcd/wWs/Z7+Ic37Q3wg+DvhL/gnH4L+EPibxJ4X8vSfDfwz1SLUJNedpwivIIIIUVwwI&#10;5DPgsWkIAx7j/wAHPHwR/aI8TftYeE/jz4Z8BeJL74bWPw50WLVvElnDM2mW1x/aFz8kjD92H/ew&#10;Ng84dT0BI+6P2gdT+GOmf8F9v2bW+Ilzaw3E3wP1qHw19rYANqLTEIq5/jMfnBehJOBk4rko5vjK&#10;OHwlepJVJclWXVO8YppStJpu+7a+RpLCUZzq0oR5VeK6d90fkbd/8G0f/BW608Ht4t/4Uz4fldLX&#10;zjo9v4wtTenjOzYTt3+28cjFeOfs5f8ABI79u79q7wH448e/BP4TJf8A/CvdabSPEWh3WoLBqQvl&#10;A328du+CzruGclQMEZ61+nP7PfwD/wCCsVl/wcL6p8YvG3hL4iQ/D2bxfq39oeILq8k/sWfw8yTf&#10;ZYFYuYXjGYNsSjerAcAhjXu3wS+K1n4e+Hf/AAUY+LfwC8VRwTaX481S60jV9LYMI72HRIhJIp5G&#10;4XCyHPTdyPbapxFmlGLSnTm2oNOKdlzSScXq77916GccswcpXs0lzKz62W5+N/7XH/BEj/goP+xB&#10;8DpP2ivj58NtJtvC9tcW8OoXGl+I4LuWxaZ1jjEsa9MyOqZUsAzDsc10H7Pn/Bv3/wAFPP2lPhDp&#10;vxu+Hvwj0i10PWrNLzRf+Eg8R29ncXtuyho5lhbJCuCCu/YWHPANfSX7CfxG+Ifxm/4N8P2vofi5&#10;421TxL/Z+rw3di2uX0l1JDM/2aZnVpCSCZVEnpu5r6+/Z/8ADvi3/gph8EPhf+z3+23+yj8cvhD8&#10;QPBXhuOTwX8WvBNxPa6WhW2RY7tLiFzHFJIiRt5UqMA3AYAiunE57muFoyU3C8JuMpWeyjGV1FyT&#10;ers7NtdjOjgMDVnFpOzSaXndre3lofPn7EX7Dnjb4j/8G/vx2+B/h34CWOr/ABci+KN5odpAtlby&#10;Xsd3BdaYrxpcH7qJ+8O4MFC7jnGa+CP22P8AgjF+3z+wV8KI/jT+0F8N9Nh8MyXSWtxqug67FerY&#10;zP8AcEwXDIGPyhsFd3GRkZ/UPwOnxe/YV/4Igftcab4H+Ot5qXi7wb8ZNbsofH1leZurqSS502KW&#10;4MhLFZ2SVwx3FlctgggY8b/Z68beMPiV/wAGpvx4k+I3irUdcfS/FDQ2EmrXklw8Ea6lpkqxqzsW&#10;Ch2ZgOgLHrmuPB5ljqNadaDi6c66i007vnUdU7qytayt9xrUwuHqU4U5JqSg2n6N/eeUf8FPv2U/&#10;iX4s+Hv7Lfwu8H/8E7Pht8I9a8dLFp2ha94W8TW9zceJ7iW3tApvDHbxNGMuJMyGVgXYA9d3A6L/&#10;AMG1/wDwVi1y/wBc0y2+EPh+FtBuxbNPdeLII479/KSQm2yMyKN4Usdo3hlBO0mv0e/4KZDPxL/4&#10;JqZHzf8ACXaafp/o2mVN+1v8Gv8Agp3rv/Bwt8Ofir8LtB8cN8J9Nj0xH1a1vWXRrbS/JUalFLtY&#10;IGeTOUYb3O3aGUADPC53jqGFpwpThC8ak/fu7uM2kruV9fV26LoXWwOHqVm5xb1itPON7n4yfs+/&#10;8Ew/22P2mf2iPEX7LXww+Ct4fGXg92XxZZ6tcR2kWj4fZmeVztAZvu7d28HK5GSIP26f+Cb/AO1T&#10;/wAE5/FWh+E/2nfCumafP4ksprrRp9J1iO9huI4mVZPmXGCpZeCB1Ffsp4z/AGovFnw6/wCCyH7R&#10;mnfCH9lDxJ8Yvhv4j8IeH9A+MDfD1RPqGk3a2ckZdFRw0reU7xuiFWDR5BDDn4d/4OB/2A/Dv7Gi&#10;/CfxN8PPjr441jwh4m0y9Xw54D+I2sS3F94XVRBLJFAsvzpE5lG8MMrIuCTkY9nA59jMVmVKjUtG&#10;M4ppbyb5eZptP3WnsnHVdThxOX0aOFnKF24vfyvbbqfmyRzk0UinP3envS19ceCFIQvUilooA9K/&#10;ZU/bD/aP/Yn+KEHxe/Zn+J194a1qOPyp2hVZre8h7xTwyBo5k9mU4PKkEA1/R1/wSM/4Lr/Ab/go&#10;xoll8MfG8lv4O+LFvbAXnhu6uP8AR9W2KN89lIQN2eWMJ+dB/eUBj/L2eBVzw54j17wdr9j4r8J6&#10;3dabqmm3cdzp+o2UzRzW0yMGWRHUgqykZBBBr5/POHcHnVP3ly1FtJb/AD7r8j1MvzSvg52Wsex/&#10;bpbyK6kg1JX48/8ABEv/AIOLPDvxwstN/Zf/AG9/F9jo/jOGKO20Hx9fyLDba+27asVycBIro5Hz&#10;fKkn+yxwf2AtpkmRXjbcrcqy9DX4zmGW4zK8R7HERs+j6Nd0z7jC4qjiqfPTZNRRRXCdAUUUUAFF&#10;FFABRRRQAUUUUAFFFFABRRRQAUUUUAFFFFABRRRQAUUMcDNRvMFXdQAssgUYzX56f8FqP+C4/wAO&#10;v+Ccnhab4SfCeSx8R/GDVLP/AEHSWbzLbQY3HyXd4B145SDIZ+Cdq8mH/gtZ/wAF1PBH/BOPQl+D&#10;3wet9N8TfF3VIBJDpk7GS00O3OcXF3sYHeePLhyC3LEhQA382Hxb+K/xD+OvxJ1r4vfFnxTca14j&#10;8RahJe6xql0RvuJnPJ4AAAGAFGAqgAYAAr7bhfhWWYSWKxitS6L+b/7X8zwM1ziOGXsqL97v2/4I&#10;vxa+LvxM+PHxH1b4u/F7xpfeIPEWuXhudU1XUJi8ksjHgDP3UUZVVGFVcADArncDGMUAYGBRX65G&#10;MYRUY7Lbt8j4yUnKV2FFFAz3qiQopN3OKUEZ5ov0HZhQeRijPGRTdxHWldBY9K/Zu/bD/ad/ZA1j&#10;Vte/Zn+MureDrzXLFbTV59KMf+lQKxYIwkRhwSSDjIz1qb4C/tmftQ/svxeJovgB8aNX8Lr4ytPs&#10;/ib+zvKP9oR4cbX3o2OJH5XBG6vL8+tAJ6ZFYyw2GqX5oJ81r3S1ttfvY1jWrRtaTVtte56Z8Nv2&#10;xv2n/g38EvEv7Ofwx+MeraL4H8Xbz4m8N2bx/Z9Q3xrG2/cpYZRVU7WGQB710fwt/wCCkv7evwS+&#10;EknwK+Ef7V3jLQPCciusejWWqEJbo/3lhYgvCD6Rso57V4iDkYzSK+4fKwPpUzweDq3U6cXd3d4p&#10;693pv5lRr4iPwyat5s9v1/8A4KQ/t0+KPjl4f/aV1/8AaX8RXHjvwppraf4d8TM0Pn2VowcGFQEC&#10;sp8187lOc85wKzPh7+3p+2N8KdZ+IHiP4c/HvXNIv/ipJI/xEurcwltcZ2mZmlzGcEm4nJKbf9YR&#10;XnOs+B/Gnh7w7pfi7X/CWp2Ola6sr6Hqd5p8kVvqCRvskaGRgFlCsMEqSAeDWVuOMkVMcHgeW0ac&#10;bbWSXR7bdH07g8RiYvWT779/8zvfhj+1F+0F8Gfhl4w+Dnwv+K+qaL4Y8f2a2vjLRbTYYdViVXUJ&#10;JuUnAWRxwQcMa674Bf8ABRr9uj9lvwDcfCz9nz9pzxR4V8O3E0k0mk6feI0KySD52QOjGIkkk7CM&#10;k56nNeKbh3NLk46VdTB4Ssmpwi02m7pO72Tfd26kxrV425ZNdNz3f4S/8FQf+ChPwJ+Hs/wp+Ev7&#10;XHjLRfD9xNNK+m2+pBljeVmaQxtIrPFuZ2Y7CvzMT15qtqv/AAUp/bz17x/4J+KetftPeJrvxF8O&#10;bWa38FaxdTxvPpcc0flygMUPmFk+UtJuJ65zXh+4g9KdnP3az/s/L1JyVKN3e75Vrfe7t1T1K+tY&#10;pRtzv72e0eB/+Ci37b/w3+Mfir9oLwT+0Zr2neNPHEPk+LfEVv5Bn1OP5cK+6MqB8q/dAxisH4Kf&#10;ti/tPfs5eEvFngT4J/GbVvDukeOrQ23i6x0/y9uqRGN49su9GP3ZZB8pBw5rjvAPw4+IvxU8RL4P&#10;+GPgDW/E2rSRtIul+HdJmvbgxqPmfy4VZsDjJxgVQ17Q9a8Ma1eeHPEWkXWn6hY3L295Y6hbNDPb&#10;yoxV45I2AZGBBBBGQar6vgaknTcYu6V1ZbL4brsul9uge2xVlK7trbfruegW/wC2N+0/Z/s4w/si&#10;Wvxk1aP4a2+ofboPB6+V9mS5+0faPNzs3584l/vYz27U79of9sr9qH9rHxXo3jr9oz4z6t4s1bw/&#10;afZtFvtSWISWcPmeZsXy0Uff+bkZz3rzPPGaM55XpVRwuFjPnjTSd272V7vf7+vcmWIryjyuTtp1&#10;7bH6af8ABH//AILU+EvhR+2B4r+Ov/BS3xp4g8S6x4l8E2Xh3QfiK2nR3VxoFtBNPM0BjiQN5bmb&#10;O5FY7owCCDmvrr40f8Fu/wDgnJ8H/wBmr4leF/hv+2v8Wvj74g8beG7zS9J0Txlo4S30+Se3kjU7&#10;m0+yVIQXG/PmtgcDNfgeQSu4UpXI3Fv+A14eK4Wy3F4tVndWt7qsl7u3S6Xo0elRzjFU6Ps9Ourv&#10;1+epPoGq6l4Y1Ox1rQtRlt7/AE64juLO6jOGiljYMjj3BAP1Fd5+0j+1h+0b+194ssvHH7S3xa1T&#10;xjq2naetjY32reXuhtw5cRgIqjG5mPTvXnb/ACj5io56k0oJ7177o0udTcU5LS9tVfonueZ7Spy2&#10;vo9T3/4K/wDBVL/gor+zv4Ctfhh8Gv2vfGOieH7FdljpKXqTxWqYwEj85HKIB0RSFHYCsP4c/wDB&#10;QT9tL4TfGPxF+0F8Pv2jvE2n+NvF1q1v4k8SNdpPdahCWQ7JGlRvlBjTAAG0KAMCvHQe5Py96MFu&#10;Risv7PwOr9lH3t3yrX101L+tYnRc7021eh6z+zj+3h+2J+yJLrE37Nf7QfiHwf8A8JBIsutRaZcI&#10;Y7uQZxIySKy7+T84AbtnHQ+Nf7dv7Yn7R3w5sfhN8eP2h/Eni3w/p2rSanZ6brV0sypeSb90u8rv&#10;J/eOACxUA4AAryVWLDJpc460fU8Gq3tVTjzd+VX003tfYX1nEcnJzO3a7se1fET/AIKP/t1fFv4L&#10;Wf7OnxJ/af8AFWseCbGG2jttBvLpGjC25UwKzbd8gQouAzHoM1ifHT9tL9qv9pfxn4f+Ivxz+Oev&#10;+Idf8K2ot/DusT3CQ3GnIH8weU8KoVIf5t2d2ecivL9x7YpRkkAGnDBYOm/dpxVr9Fpffp169+oS&#10;xGIlvJ/e+h9JeIf+Cwf/AAU88V+BZPhtrv7bfjybR7iz+zTQLqSxyPFjGwzoglORwTvye+cnPnPw&#10;q/bN/am+B/ww8U/Bb4UfG7WdD8K+NVdfFGi2rRtFqO+Pym8zepbJT5SQQT+FeZElT81BIxkUo4HA&#10;xi4xpRSbTsorV9HtuVLEYqVm5t9N2d/4D/am/aF+Fvwa8Ufs8/D/AOK2qaX4L8asjeKPDtrJH5Go&#10;MoAUvuUsOg+6y5wM16jp/wDwV+/4KcaN8PYfhTpP7a3ji30G309bGC1ivo1kjt1TYqLME80YUAA7&#10;8+9eGeB/hh8S/ifcXVp8NPhvr3iOaxtWutQj0HR57xrWAdZZBCjFE/2mwODzWFuViCDkHlazlhcv&#10;xE2pU4yd7u6Td7b+tktQjWxVOKtJperPTdH/AGzP2pNB+A3iL9mLS/jdrsfgPxbqDX3iTw206SQ6&#10;hcs8btLIzKZCzNFGxIYZKgnvmHw1+11+0x4O/Z11z9k3wt8YNWsfhz4kuvtOueEoWj+zXku6N9zZ&#10;XeDuijJwwzsFecgk0d+tbfVsKtORatS2XxLZ+vnuR7et/M+2727H1F8DP+CkHxy8XftR/AjxP+2J&#10;8fNc17wV8J/GOnXWnx31uso0mzjkhDsixIHkxHEg53MQvHWvoL/gql/wW6+N/ib9tXxl4h/4J5ft&#10;l+LLL4Z69puneXHpkctrE1ytnHDOyR3USyQsWTBZQmSMjJOa/NsgFTxTSCRwAMVxyyfL6mIjWlBe&#10;6nHlsuXV817W3ujojj8QqLhzbtO99dFb9T1f4Aftzftf/ss+J9c8ZfAD9oTxL4Z1TxMwbxBeWl4J&#10;G1FwzPvm80OHfczHcRnnrWF8fv2l/wBoH9qjxp/wsL9or4u674w1hY/LjvdcvjL5Mec+XGvCxLnn&#10;aoAJ56kmuHz2zTd3uK7VhcPGu6qgufvZXt62uc7rVpR5HJ27XY7NFNeTZyxFL8wAOVOfSt9DLlFo&#10;pu71NOGe9AgoxxjFFFABnByAcrgjacV+yn/BC/8A4OHNS+HEukfsd/t5eL2m8Ptss/B3xDv5fn03&#10;slrfOeWhPAWc8p0fK/Mv410cAYPTGOa83NMrwucYZ0a69H1T7o7MHjK2Dqc8H8j+3rTr62v7SO8s&#10;7pJoZUDxzRMGV1IyGBHUY71ar8Bf+CEv/BwjdfBuLwz+xJ+2jqEH/CIwqum+DvHkzOZNLyQsNreE&#10;nBtxnasuAYxgMSoyv74WOp2+o20d5Z3Ec0MyB4pIW3K6nkEEcEEYOR1zX4hm2U4rJ8U6NZadH0a/&#10;rofeYPG0cbS54P1XYtUUDPeivMOwKKKKACiiigAooooAKKKKACiiigAooooAKKKKACgnHWjNNkIK&#10;Z3UADSKoyc18N/8ABbr/AIKw+Gf+Cb/7Ntxb+ANf0y5+K/iZRbeD9FmZZWtEbO/UZos58qMA7dww&#10;8hReRux6B/wVa/4KbfDD/gmT+zrdfFDxOYdT8UaputPBXhcSDzNQu8fffkFYI+GkfsMKOWUH+VP9&#10;ob4//Fb9qT4w698dfjX4quNY8R+Ir57i+u5myqA8LDGMnZGg+VVGAAK+w4W4blmlRYnEL91F/wDg&#10;TXT07/ceJm2ZxwsPZQ+J/gYfj7x/42+KfjTVfiP8RfFF5rmva5fSXmratqExkmup3OWd2PU9vQAY&#10;GAMVkKCByKX3or9ijFRiopWS6HxEpOUm2FFFFUSB5Fe7f8Ez/gn8Ff2iv24vhz8Gv2gPEMlj4b17&#10;xJaWtxaxafNOdUkedFWxLQyRvbiUMy+eD8nXHceEmvQv2S/jbbfs2/tP/D/9oG90WTUrfwZ4w0/W&#10;LjT4HCyXMcE6yNGpPG4qCBnjJGeM1z4uNWeFnGm7Ss7Nd7aW8+xth5RjWi5bX6ntngn/AIJ2fCH4&#10;zfGH4g/8Kw/a1srP4T/DXQjq3jj4leJPBl5Zx6Q0l08MVhHZ+dJLczMwVUw67/m6Ec8H+0z+yF4F&#10;+EXwo8K/H/4D/tCWnxR8CeJ9QutJm1y38N3Gk3GlarbrHI9lcW8zyMrGGWKVWD4YEjsa9c+G37cn&#10;7FHwj8afFT4S6N8H/iNr3wN+NHh+CDxdpes6tZR67Y6lDeS3dvd2jRDycQs6KFkJJC5Jya8v/ai/&#10;aJ+AWr/Arwt+yv8Asi+GvGWn+CdE1y88R65f+O761k1LWdYuI4rcSlLT91FFHbwIioueWcnBPPj4&#10;eeZvEQ5lK3u7qNuW13zNa83NppbpuelWjg/ZSatfXZve+lvKxrfsif8ABP3wn+0n+zj48/ag+I/7&#10;UmifDXwv8PdasbHWpNX8Pz30lwLpJCn2dYXDyzF0VFhA+ctkuoBI9A0j/gjRr3ij9rf4f/s7+E/2&#10;mvDeo+E/il4BvPFngj4nx6XKlndWVvbSyuJ7d5A9uwaJkbLNsyDz0rrv+CfWu/ALQv8AgkH+0UP2&#10;k/A+u614VuviL4Xt7xPC9+lvqFpK4m8q6tzKPLd42AbY+FZWIJHUUdK/4K0fBjwv+1j8OPHngv4L&#10;+IdP+Fnwl+EureCfB2hS30M+qTre2NxCby5bcsXmGWcMwU8Koxk1zyxObVMVXjRbtFySulZWgnGz&#10;3b5n6WLjTwcaMHUtrbq77tP5WOF8M/8ABNX4GeL7jxr430T/AIKB+G5Phj8N9LtW8Z/EuTwNepCu&#10;rXE88UGmWFq0gkv3k8gyJIrRgo2Sq1oRf8ElfC/ibX/hRrfwu/bD0LxJ8Ovi9qd7o2h+PF8K3NrJ&#10;p2u28DSJpd5ZzShopJXMaK5lK/MTggDPn/7FX7V/wO+FXwR+Iv7J/wC1Z8M9e8RfD/4inTbz7Z4T&#10;vIYtU0LVbDzvs93b+d+6fKzyI6tgEHjqa2v2kP26vhVd/Bn4Y/svfsbeA/FHh3wN8NfE8vihtS8Z&#10;alDLquta7J5f+lSrb4iiSMRBUVCcZ6+uso5x9YVKEpdrtR5bcvxXsnzc3RaW0t1Jj9R9nzNL0u73&#10;v08rHE+A/wBk7xFY/sp65+2x4s8TWeip4X+ImneGdD8K6xorSN4g1Jj51zFgsuxLeMAyKynO7Zwa&#10;9+/ab/YWtvHH7a37QGrftE/tD+B/h14d+Fsumr4j8SeFfh3MlndXl2kcdta2OlQzlld9kpYeaQNj&#10;MSQ1cr/wVg/4KQ/Cz9uPxf4UtP2f/hLqngnwXoM2o6zf6DqU0bNc69qN4bm/ux5TMuGO1V6H73yg&#10;ECuh+JX/AAUh/ZU/aE+P/wC0JqPx3+FXj3/hXXxqvdJ1HTl8OXVoms6JqGncQTBJXa3dXWSZWG48&#10;FetOUs0qRWIcXGTTukk3Fc0FZbpvlu1ccVg43g2ntZ62bs/wu7HpP7d/7Jl38RP2eP2Ff2Rv2ZPi&#10;XpPxIl8Q2viqy8L+JtJt5be1v1n1dJvMeOYeZB5SuRKrA7DFJyeDXif7RH/BJnUvhB8B/G/xz+G3&#10;xvuPFkPw01q30/xxp+rfDvUdA8hJrg28d5ZT3ZZL+3Mw2l12uAVbaAa6j4j/APBWH4UeB/Ev7Muu&#10;/sb/AAS1zw7b/s43mr/ZdP8AFmrRXX9rQXVwrtuli5VplM/mfKFRpvk3AA1wP7WH7Uf7GnxV8C+K&#10;JvhEv7QLeI/FOppdw6b428dwy6HoaNL5ssEcMRd71B92PzdpAAY8iuXCxzeiqVOzUeaTd0m3epJv&#10;m7e601a2v3FVng6jnK6vZJavpFbd9Tx/9lP4GeBP2gPiXceCPiF8XrjwbZW+iT3kF9Y+D7zXbq9m&#10;SSJVtILS0+d5GEjPuJVQsTZOSM9p+31+wXrX7D+t+C7n/hYa+KPDfxA8LjW/DOtPoFxpNy0YkMU0&#10;U9jcZkt5I3GCrdQRjoQD9hL9qP4d/s5XXj7w/wDE2Txvpum+PvB6aM/ib4a30Nvrmksl5DcnyXmZ&#10;V8uURGKVdw3Lgc9D0X/BRT9tv4SftYeDPg74A+EPhXxnp+n/AAr8J3miSXfjrVYr691LzLvzluHl&#10;jPLsBllIAUkKuQM16cpY7+1kop+y2ezVrb7Jp30td97WscsY4X6m237/AOO/+RY+HH/BN3whrH7J&#10;fhn9rL4y/tQx+DdL8aXep2/h+G2+H9/q9rbSWb+VjUby3bbYeZL8qBlckHdjGai/YR/4J4fDj9tr&#10;SNNs7j9q8eFfFWteIv7JsfDNv8NdT1dbYkII7m9urfbBZwySMUViWxjLAdT2f/BPz9vj9kj9iHTt&#10;F+JNn4a+M03jix02+g8ReFNN8V2a+EvFUkolSH7ZDJ+8WMK0e9Aj5KZBrqP2Zf8AgrZ8Bfh58Ifh&#10;j4I+Kfw2+IOl3nwn+It94osdI+F/iCDT9H8UPc3IuI01IPiQiA5RdobMQ2fKCSOLE1c6iqipRk/e&#10;91+6tPe0s07pWV3fr02OqlTwDUeZrbVa76dbnoX/AATK+CHgH4Afs8ftjp44/af1DwN4+8I6T/wi&#10;3iXV/D/ha5upfDkEWp+S9zbzwzxmfzpI2Tamx0CZLEcV5j4L/wCCRXiv9o3WPC+vePf2q9aXxt8Y&#10;Fm1nwtNqfwv1bULW9t55ZFsrrUtTRytk92E8wBhKUWSPeRmuHtf+CiXw3t9P/a/tv+EB1pv+Gir6&#10;Sfw2SYANLVtWkvMXWZOTskxiPf8AMPTmtvQP2+f2VPiR8Mvh5p/7Tw+PVj4o+H/ha38NTW3wt8bW&#10;9npWv6faEi0Mvmtvtpljby3eJTuCBhzwMZUc0p1J1YXvNq9lFte4tEmr25tHr213ZSlg5xUJWsk+&#10;r/mf6Hytp/wO+JGqfHpf2a9M0Pz/ABdJ4u/4RuPTY23BtQ+1fZvLz3Hm8Z6Y5r68+I//AARL1zwx&#10;bfEDwx4C/aDufEvjb4a+H7nVte0GT4Y6pp2l38dqA13Fp+qTZju5IwWwuxRJsbaa+Tfhv8atY+EH&#10;7R2jftE/D22ljvPDvjGHXtHt9SvDO+6K6E6RzS4BkJwFd8AtknGTivqD9pH9uH9hj43zeNvin4d0&#10;f9o7TPFnjCxupYvBsnxEh/4RvTNTuPmeRGBa4mtw7FvJZQCMrwvI9DHzzT21NUNrXdkn711unqla&#10;+1vU5cOsHKMufe+mvT/hzD/Z8/4JlfCP4ueEPhLffEP9vLwz4J8QfGqFx4L8Jy+Ebu+uBONQu7Ff&#10;tUscix28Ly2qKsxJ3NIy7AELPyvj3/gm78RvBXwC8YfFu38VQap4g+Hfxhf4feOfBNjp7NNp10Wd&#10;Le5WYOfNimlUxD92vz4XJPy1meDf2tvB3hf4m/s2eNrnwvqM0HwVsbSHXYV8rdftH4hvtVbyPmwA&#10;YrpUG8qd4bOBgt7Z+zj/AMFavAvwX/4KBfG79pXxT8KtU1/4efF7WNT1VvB00kPnRXn9pf2hpc0m&#10;5/LDQS4BIJIDNtzWFT+2qcpSheWl0rLdStyrTrF366r1NIrAyjZ2XS+vbf7xbf8AYX8Vfsz6R+1J&#10;8HdI+KfgfxJeeAfg3pOo+OZdS8E/aprK6muITLYWE7XANpcwvKFe4KtuAZdi9a4HXv8AgmPYaL8G&#10;vhP40tv2jdPv/Hfxs0Owvvh58M7PwxcSXN48959leOa5Ehjt1UkMsjqRIFk4QR/Nh/BP9uu38K+D&#10;P2mU+LGk6nq/iT4+eFDYx6hY+WY7W+l1IXkk0+9lYp1A2hjnsBirnjb/AIKDrb6/+zL48+Enh6/s&#10;de+APgzT9NuH1RY/Jv7y2vprlvLKOW8l1lEZLBX6/L0zUKObRk0nrdXdlZ2prvsudW0KcsFKK8tL&#10;Xf8AN/keiJ/wR++GniT4j+Kv2aPg3/wUA8J+MvjL4T026mn8A2vg+9trXUru1RnurC01KR/Lmmj2&#10;OvMagkY9xzPwv/4Jl/CDWPgL8LPj78ef28PD/wAO7b4sS3Vr4e0S48G3epXouINSmsX3rDIoS3Gx&#10;GadiNpkChGwWr0C2/wCCkX7A/wAIPjz4u/bm/Zu/Z4+Ill8YvEtnqE2k6X4k1yyk8O+HtTv1dbm8&#10;hMQ+0XABlkZY5AoHfjp8/wDxP/az8KeOfgN+zv8ACqy8Oaot98H49UGvXlx5YS+a61hr8GDDlsBD&#10;tO8L83tyMqX9sVeWLlKK0u2oqSfK7paWtzcqV9b33QS+owbdk+yTdt1b52vc9B0D/gk7eaZ8Y/jn&#10;8Lvjz+034Y8A2XwBurBfFniK70i4vLe9t7qVkjkt0iIkZ2HlFIsZYyhSV2k11muf8Eg/gB4UsfAP&#10;j7xZ/wAFNfBln4I+LEduvw31yPwPfy32pXDSmGdZ7ESA2cUEm1HmeRhmQYX5WxgftP8A/BST4YfH&#10;Lx3+1Z4r8PfD3xBZQ/H6bw0/h+O9a3DaaNOmieb7QVkOSwiITZu5IziuC+LX7Z/gz4hfAv8AZo+F&#10;dh4S1SG9+CEV+uvXE7R+TqHn6kl2PICsSPkTa2/bk4qowzqtKEpScbr3klHT3E+qf27oJf2fDmSS&#10;dttX3/yOl+CX/BKPx38QJfi1rnxI+Ij+F/C/wd8YS+Fda1jR/CF5r11qesJO8P2Wys7ba8uBGZGd&#10;mVVVlz146gf8EV/Hd7+0b4R+DGjfHLTV8N+Pvhzqvi3wr481vw3dadEFsIJpJ7S9tZiJbKVHi2vn&#10;zAqurgNgirHgT/gp98HNXf48fCj41eD/AIhW/wAPPi18Vr7x3oGreAdej0/xB4c1CW4nK4VnEMyP&#10;DKqSIzFSY8jI+7h/Dv8Abw/Zl+Bv7TNr8VPhpoXxe1zQbf4WeIPDd1N4+8TQahqV5qGo2E9utwqA&#10;iK2iUyJuRGYkKx6kKZ9pnkq0rXWjskk1flTTvprzb/NW6hGOXqKvZ666vv8AlYxfir/wTr+EHhj9&#10;n6P9qX4P/tu6N4+8C6P8Qbbwl4+1Sx8EXtnNoU1wNyXcUM0mb2AorMpBjZsqMA5Azv8Agpr+zf8A&#10;smfs4/FpPDf7NvxvutbuG0vRZb/wvP4Qu7NdPjn0a0uPtX2qe4k84zvIZvLCr5RlKc7K5zwD+1f4&#10;O8Jf8E4viJ+xfqHhrU5Ne8Y/EjRvEdnq8JT7JBBZwPG8b5YSb2LArhSMdSO7v2zPjz+zj+0bYeHf&#10;id4F8HeMtL+JE2h6Tp3jr+1Lq2bRpPsGmQ2CyWSoTMN4t43bzOnQDuenD08dHGxdWUnFOS+zqmot&#10;OVl/iSa1ukjKpLC+wfIley6vu72/A+of2DbH4deC/wDgjh8efiF4M/at17wj4u1DxR4dh1KXw/4U&#10;uhc2M6vefZNNW4inUzJdtjc64WPoytxniLP/AII8fDnTvi9oP7J3xO/b/wDCfhf446/Y25X4fXHg&#10;6/uLOz1K5jR7bTLjU0kEcdy4kjXAjYBmxycA+LfBv9rfw98K/wBhf4nfswJoWpHxF408b+HNd0bW&#10;rdkW3s1015mZZPnEm8tIu3apHHJFfReu/wDBTf8AYD+If7UGg/8ABRT4o/s1fEa4+M2lLZ6jfaBp&#10;euWUPhfU9etETyL5mP8ApMabokcxKMFh1riq0cyw+IrSp396UmrKDd+WPKtV8N+ZN+S1OiEsJVpw&#10;U7aJdWtLu/zPOfB3/BK3w7pn7NeqftL/ALVH7WWk/Cmx0b4kal4I1LRLzwrcalfHVLRYvkgjglUz&#10;Z8yRm4URpEWJYsBXgv7NH7Oet/tR/tFaF+zz4I8VafZya7qE8S69qitHa2trBDLPNdygZZY0gikk&#10;IGThcV6v8f8A9v23/aD/AGJo/gH4v0PUG8bXnx41n4ha1ritGLGRb21WPyU+beHEm48qBtwATXmX&#10;7F37Qun/ALKv7THhb47a14RbxBp+kSXcGsaKLgxPe2N3Zz2VzEr/AMLmC4lw3OG216WHjmP1OvOb&#10;/ee9yqysrL3bd7vu32OSp9V9tCMfh0u/zueveNf+Ccnwo1n4CePPjt+yD+23onxa/wCFXot1418O&#10;r4MvNGu4NOMgi/tC3M8ki3NuHJywKELzgZArvPA//BGfwL458S+C/g9b/t5eGbf4n/Ef4e2fivwf&#10;4Ek8IXX76O409LtLS5u1l8q2lY+YicNvVN2FDKtctrv7Zv7FnwG/Z0+J/wAGf2D/AIV/ES11X4vW&#10;K6R4j8RfEfVrJ10vRhKJmsrSK0z5hcqqGWU7sDjmrvw2/wCClfwt8B/8FCPgj+19qHgDxFcaL8K/&#10;h/4f0DVtLt3g+1Xk1hpRs5ZYT5mzYzcrlgduc4PFcV82lRk4OSS5rXUeZ2irJq1rc10rJNpHVbL1&#10;JXS1tezdlr0+Rzf7N3/BNbQvin8G9F+Ofxu/aK/4V7p3ij4kN4I8NWdn4HutdurjUownmmZIZI1t&#10;Y1MqjLFnOCQh61qQf8EqNEtvin8ZrLxt+1fpPh34Y/BHU4dJ8TfFDVPCs+brVJflSwtdPind5pTK&#10;sijEu3agbIDKK+y/2VviT8SB/wAE0PAuvfBj4E/FvxovjP4zeLrnWIfgX43uNFvdGtri6iRRq32a&#10;ObzXYJmIyJHGIkX5+TXzp8R/if8AslfsP/Fz9oH/AIJp/EW18R/Ej4J+Ktf07UbXxF4a123OuaRr&#10;FtEJUdJmP2e4aN5nhkDkbjDnqWrmjmGY18RVhBu6btFKLslJJtdmle173fpY0lh8HTpxbXRXbb3a&#10;uvkUP2Zv2CYvB37aH7OviX9m79oXwR8SPDPxS1bVLbw74l8SeA5pLG01CztW+1WeoaTNOrM0azQt&#10;tEu3LqwPy4PAfBP/AIJ3eCPjJ8APGv7Xvxn/AGufDvw28MeF/idc+GNRW68K3N5LPcGDz4/scMEm&#10;ZGdmKiHChFQuZMKa7H4X/wDBST9l/wDZ6/aE/Z9u/gb8IvHEfwx+COuavrV3Hr93aza5r2palbiK&#10;4nYRkQwqBDbhYwxACtzyK8mvf2xvBVz/AME/fFn7IcXhPVP7a8RfHBfG9vqm2L7LFZ/YjAbd/m3+&#10;bubPClQOhJroUM2lUUldXUVzWV0uee+lk+Wzdl12MpSwcY20e+l3a9l+F7ncy/8ABILxzYftn+KP&#10;2VtZ+Nuhw6F4T8AP46vviFaaXcXMN34dFvFOt1bWiHzZpHEqKIVb72fmAUkcV+1v+xF8Lf2ef2ff&#10;hx+0N8MP2m7nx1pnxIvtSg02zvfh/Pok1uli8cc0jiW4kz+8dVUAYIOQeCD93fsWftjaL+1x+1V8&#10;Q/jh8KPhr4kutQ8H/sl2fhrT/COkawLHxNrN/bGCNv7IuYJC0LEoWLIGfZn5MnFfNf8AwVd8Ja34&#10;k+Dfw4/aR+K3gf4w+CfHWvavqWkXPg/4z+OJtYvpNPt0heO9tvtMMM0EO+Ro8PGodiducZOOHx2P&#10;lmVOjWdtI3Xu6vlbd1vvbVadLdS6mHwqwspwV3rbfbTb79j4booor6w8EKDmiigBrAnt25r9rP8A&#10;g25/4LTatp3iHT/+Cff7V/j1W0uaHy/hn4m1i6CtbSKABpUkjHlWAPkkngjy+coK/FWkO7jYxHPD&#10;K2Me9ebm2V4fN8G8PVW+ztdxfR/590dmBxlTB1lOPzXc/uBiuI3XKnrUlfkF/wAG63/Ba+4/aG0b&#10;T/2Fv2oPEnmeO9IstngvxFdyD/ifWcS5NvIx63MSAYPJkUZPzBif17jkDICWX8K/C8yy/EZXjJYe&#10;stVs+jXRo/QMLiqeLoqpD/hmOooBB5BorhOgKKKKACiiigAooooAKKKKACiiigAooozjrQAY+bNe&#10;d/tPftKfCb9k34G+Ivj38bfEcOk+HvDtk1xd3EnWVuiQxj+OR3IRVHJYgV3ep6ja6ZbSXt7dRwww&#10;xtJNNI21UVRksSeAAPWv5nv+Dhb/AIK0XH7d/wAeW+AHwc8Qs/wr8A6k8dvJbv8AJrupqGjkvDg/&#10;NEnKRdQRuf8AiXHtZDk1XOsd7JaQWsn2Xb1fT7zhzDHU8DQ5nu9kfMP/AAUg/b++KX/BRv8Aad1j&#10;4/8AxBmuLXT3Y23hTw5JdebFomnA/JAhGAWJ+d2A+ZyT0AA8DowM5or90w+Ho4WjGlSVoxVkj89q&#10;1J1qjnJ3bCiiitjMKKKKACiiigAoJwM0UYzQBLDfX8FnJYRX9wlvM6tNbrOwjkK/dLKDhiOcZ6Z4&#10;qIcUYooslsNybCiiigQUUUUAFFFFABRRRQAUUUHOeDQAZ9KM56V798Hf+CYP7Zvx2+GOnfFzwH8N&#10;LFdH1nzz4eXWvFGn6dda35IJf7FbXM8c110IHlqQxGBk0fAf/gmL+2J+0h4BsPiZ8NvBOiw6VrF/&#10;NZaG3iPxhpulTapNExWRbaK6njkuNrgplFI3Kw7VxyzHAxverHR2eq0fb8H9x0LC4iVrRf3HgOSV&#10;3KM8460Ak8FcY4PtX2H+yl8B28HfsvftneGfjZ8KYLXxd4H8BaRFDDr2kobzRrv+3YY5DEZF3QuV&#10;ypZCNyt1INdf/wAFFv2O9f8AjF+1v8Mfg7+zH8MdAsb6+/Zz8K6xfQW8llpFoGNhuuLueWRoogzM&#10;QWdm3MT3Nc39qUY4r2UttXfS1lGMr+nvfgb/ANn1PYqa30066tq34HwavPQUAnGSMfXvX1x+y5+x&#10;Z8SvgD/wUs/Z3+H37R/gXQdR0fxh8R9Dkt2sdUstb0fV7M6ikUsfnW7y28wBBV4yxK7l3DDDLf2x&#10;f+CW37W/gHxT8UPjhafCXTV8J6D4jvr2807Q/EGny3mjadJdS+TLPp8Mpntodgz80ahVxnAFX/am&#10;D9uoc6s0mndWd3ay89CPqNf2blbVN3Xpb/M+Sc+1AOe1fSPwu/4JK/t1fF/wLofj3wl8LtLht/FF&#10;q114a03XPF+m6fqWrQDJEttZXNxHPKrY+Qqh3DpXN/Av/gnT+1v+0Unii4+Hnwzihh8F6yml+Lpv&#10;EWuWmlJpF06zMqztdyRiMHyHXccDcVXqyg6/2lgfe/ex93fVadO/cz+qYjT3XqeJH2FJu7V9H/Cr&#10;/glB+2j8adJh1bwD4V8LTC81e80vS7W++IOkWtzqdzaztBKlpDJdCS4HmIyqyKQ+PlJBBPYfA7/g&#10;kL8Vvjj+xH4k/ay0vx/4b0vVNJ8XQ6PY+F9c8U6XYo0QaVLhrqa4ukNpMkkRCwyKrSKQygg5qKua&#10;ZfRvzVFo0tHfV7bFxwOJl9l9/uPkGjPPNe+6z+zNqfjP9nz4Mz/CP9nLXm8WeO/E2uaPHr1v4hjv&#10;k8T3NtPCiwW9mhzb+T5mGc4WTfuBwpNT/Gn/AIJaftp/AX4b6t8WPG/w90e70Xw7IsXiWbwz4w03&#10;VptGZjgG7htJ5JLdQcAs6gKTg461ccwwnMouaTbaSbV3Z2017kvCVuivb/hz57B5xiivprwj/wAE&#10;ff2/vHehafr/AIe+Dtl5etaDbaz4ds7rxVp1vd61Zz2aXkb2dvJOsl0fJkTcI1JV2KHDKRXzTeWd&#10;7pt7NpupWctvc28zRXFvNGUeKRSQyMp5DAggg9CK1oYvDYltUpqVt7NOxFShVo/GrEdFFFdBiFFF&#10;FABRRRQAU1uuduadR70AWtL17xBokckei6/fWSzcyraXjxh+MfMFIzx65qrjJLH+Jsn60e9FSoxU&#10;rpWfcpyk1a4c0UUVRJJZXt9pt0t9pt9NbTx/6ua3kKOv0I5FO1LVtY1u5+163q11eSqu1Zby4aVg&#10;voCxJxUOM0UuWPNzW1/H7yuaXLy30CiiimSFFFFABQTRRQBe8J+K/E3gTxRp/jbwZrtzperaTeR3&#10;mm6jZzGOa1njYMkiMOjKwBBr+pD/AIIgf8FYfDP/AAUq/Z1jtvGWo2lr8VPCcK2/jTSY8Ibpfux6&#10;jEn/ADzl/iA4STcvTaT/ACw9sCvWv2Gf2yviv+wV+0v4b/aS+EV6/wBs0a6C6lpbTFIdWsWI86zm&#10;xnKuowDglWCsOVFfO8SZHTzrBu2lSOsX/wC2vyf5nrZXmEsHX1+F7/5n9lEJzHkU6vKf2P8A9rD4&#10;Tftpfs/+Hf2hfgx4gjvNG1+0WTyvMBlspwAJbaUfwyRvuVh7ZGQRXqacEYNfh86dSjUdOas1o12Z&#10;95GUZRUlsx9FFFSUFFFFABRRRQAUUUUAFFFBOOaACo5XZUYipA2eleD/APBRD9ub4Z/8E8/2XvEX&#10;7SHxLjN4unqtvo+ixTBJdUv5MiG3QnOMkEswB2orNg4rSlSqV6sadNXbdku5NScacHKWyPz5/wCD&#10;p/8A4KOan8H/AIO6L+w78JPF7WviDx1G1140axmxLb6Kvyrbkj7v2l8gjgmOJx0fn+fddwCqD/P/&#10;AD/+qu8/aa/aI+Jf7WPx58TftD/GDWPtniDxRqj3d4VyI4F6RwRrk7Y40Coq9gtcJg5yTX7tkOVR&#10;yfL4UPtbyfdv9Fsj89zDGPGYhz6bL0Fooor2jzwooooAKKKKACiiigAooooAKKKKACiiigAooooA&#10;KKKKACiiigApCASAw+9xS0jDd2ovbUEfoH8Z7j9i/wD4KC/Cf4C/Ebxj+2t4b+Ft18NfhTp/grx9&#10;4V1zRb241Irpyv5d3pyQxsl01wCMIXQKzZJOMVy58H/sp/trfAz4I3njD9uXwl8Lbz4deEn8I+NP&#10;D/iuyvGuvssOoXV1FfWIt4nWfzY7oDyyY9siEZ6AfEZJJwxoBPr1+9mvFhlcqMIqnWkrNuPwu173&#10;Wsdb3e97HpfXlLWUE72vq9bWt+R+j3x3/wCChvwC/aM8Q/tq+PLDXl0WL4hfD/w3oHw7sdUVluNa&#10;XTbyzi83bg7JHhtzMVJG0cZJrpdZ/aL/AGAfif8At0eGvF/xG8a+BddsdL/ZR0bQ/CWreMNPnvNB&#10;0zxla2iLGmoRIhLRxkSZyjLkrwa/L35Qv+eaDjGXPtzUyyHCqPJGUkrWVunuxj27RX3sv+0qjleU&#10;U9b/AIt/qfp74t/ap+CHh74w/saS+Mf2pPhj4muPh38ZrvWfiFq3w18KLoujaLaSX2myoRDDbW6y&#10;hUicGYR7nMZzkrmudtvEv7FP7Mvin9or9r7wX+2rovjiT4o+A/Enh/wH4F0fSLqLVhPrbNukv0kU&#10;RwR2+3O5XfeCWAHCn85YlaSVVRWaT+FVHzH8KvReE/Ftyu638LanIrfd8qwkYH8lqXktLlUXUkla&#10;zXupNczl2017dB/2hUvdQV73W+jtb5n6QfGDxL+xR+23+0t8Mf2+dc/bk8L/AA9sdJ0Pw8PHnw+1&#10;rTLxtZ0240iOFXgso4omjuVl8kbCXTBfnJ4Hkn7XH7a/ws/aX+En7RnirQr5dJ1L4jftFaD4j8O+&#10;G5mb7VNpdvYavC1y2OPlaW3LDPDSAc18iR/Dv4jSqRD4C1xh140mc8f98VDJ4F8c23zXPg3VkPU7&#10;tNlH4/dq6OV4alKP71vlso3tok1K2iV9UtW72Jni60k1yWve++ratfyP0u/Yn+On7EXwt+GnwB8V&#10;fDD4x/BX4fzeGb6K8+Oj+OfAH9reLNRvorwP/wAS+SW1nRIWiCiNonhaM4YtlSK8v+DXxF/Zy+NX&#10;7KP7SH7Kfir9pDwz4D1XxV8abPxf4Z1rxVFcfYdTsIJ7kSJG0Ebt5hSQOqkDcGUcZ4+E7uw1DT22&#10;6hZzQ+00ZX+dQlg3BkDf8CpRyWnGpKaqO8mneydrS5u2uvfZB9flyqPItP8AK3/BP0Y/Yi/by/Z1&#10;/Zh8E/sryeNPF8N3/wAIb4u+IMHjaPTrdpLzRbLVUht7e+RWA+bG6RcZbYj8Vl/DDUf2VP8AgnN4&#10;H+OXxH8O/tqeEfizrvxC8A6l4N8C+FfCdnfMzw30kTPfaj50SLB5Sp8qgudxPOeB+fZ7KenSjcAM&#10;5/Kqlk0XJtTklJ3ktPe95ySd1datrQmOYS5UnFabb6aW/Q+/rP8Aan+Aaf8ABUT9lb4zv8WNP/4R&#10;TwL8OfAOneKNaYyCDSp7LSYoruNvlyPKlBVsAgNnFfHP7SviDQvGH7R3xC8YeFr+O70zVfHGrXem&#10;3UOdk1vJeSvG44HBVgRx3rh8KRjtmnCurC5fTwkk4tu0eXXtdv79THEYueIjZ97/AIWCiiivQOMK&#10;KKKACiiigAooooAKKKKACiiigAooooAKKKKACiiigAooooAKCMnPpRRQB+gH/BvD/wAFFdR/Yt/b&#10;X0/4beOvGSWHw3+JEyab4ghvJG+z2l9tYWl2OfkbzNsTseNkhJ+4Mf0+Wc4nHmKRjrxX8QYLBgys&#10;yspyrKcEfSv6Pv8Ag3I/4K4H9sf4OL+yV8atTZviP4A0aNbXVLi7Mj+ItLjIjWfnnzogY0k6lgVf&#10;OWYD8244yWUv+FCivKf6S/Rn1WQ49f7vP5f5H6jUVHHJlQPwqSvzQ+qCiiigAooooAKKKKACignH&#10;amlwKAGzSiMZzX8yf/Bxv/wUp/4bV/a8l+Cvw38QNN8P/hbcT2FmUyqahq2Sl3c+jKjL5MZ/uozD&#10;h6/Zz/gur/wUMX/gn7+w5rHiTwjrf2Xx14vLaH4JMbDzILmRf3l2Ae0MW589nMfrX8qNxcXN7cyX&#10;t3K8k00jSSSSsWZ2JyST3JPU1+icCZRz1HmFVaLSPr1l+i+Z8zxBjeWKw8eu/wCiGAd89aWiiv1A&#10;+RCiiigAooooAKKKKACiiigAooooAKKKKACiiigAooooAKKKaWUfeoAdQcgZr0b9mz9kL9pf9sHx&#10;h/wgv7NHwY1zxfqSrumTTLXEMC/3pZnKxRD/AH2Wv0s+BP8AwaveI/DehWvxN/4KEftceGfh5oKR&#10;LNqWj6NMklxGvXY13cFIY3xxlFmGema83GZxl+Aly1qi5ukVrJ/9uq7O7C5fjMZJKlBvz6H5G54r&#10;rfg78Afjn+0Lr/8Awi/wK+EHiTxhqAbDWvhzR5rtk/3vLUhfxIFftLD40/4N9/2DtJ/4Q/4G/snw&#10;/GrWrcbJ/EXiC1S/jmk9ftF6vl5z/wA8ItuOma4v4jf8Fxf2iF0efwR+y/8AC7wT8JPD+3ZZ23hn&#10;RYnuYY/TeyLHn/diGKyoYrOsd/u2EcV0lVfKv/AUpS/I+wwPh/mmJs6jUV5nzB8EP+DZv/gqt8YI&#10;7e/8Q/C/QfAtlNtbzvGPiKJZQpGc+TbedIPowU+1fSvhv/g13/Zp+FVhHcfto/8ABTXRtBvo1zfa&#10;XoNvaWqxfSa8mLN+MK14F4x/bc/bE+IEs03jD9p7x1e+fnzIT4nuY4T7eWjqmPbGK8x1C4utZu21&#10;DVrqS6uG+9Pcv5jn6s2SfzrX+w+IcRL99jIwXaEL/jJ3/A+qwvh3g6dvbTv/AF5s+8dK/Yq/4Nmf&#10;2cW8nxj8QfEnxP1CFR5kY1O9uI5cdx9kSGLn2fFbdl+1b/wb9fCZI5PhV/wTLi1i4t+befVPC9pK&#10;VI6HzLyaVx9Rk1+eCxheVGM9adjvit48H4WSviK9Wf8A2+4r7o2PoMPwhkuHXwXP0ei/4Lpfs9eA&#10;U+xfBj/gmZ4NsbdeVaS5tbXB9dsVm2fzoP8Awcd/Ey1J/wCEf/ZD8D2a9FX7fOdv/fKLX5w4HpRn&#10;HSrjwZw1Hehfzcpv/wBuPRjkOUR2pL73/mfozJ/wckftHBsW/wCzj4BVf9qS7P8A7UFPT/g5B+Ns&#10;67NW/Zc8C3C+guLlc/mWr848DrijHtWn+p/DP/QMvvl/mP8AsTK/+fS+9n6QH/g4S0nXR9n8f/8A&#10;BP7wTqiNxIzaqOn+7JZvn86q3n/BSr/gkF8XCIfjr/wSp0H95y1xZeG9MuSrdzkrEwPuOa/OmjA6&#10;YrF8F8O/Ypyh5xnNf+3GdTh3J6kbOl+L/wAz7+1Lwr/wbCfHBWstZ+BPiD4fzTcNd2lvqVuEJ74g&#10;kmjGO3yYrn77/ggJ/wAEdPjszX37Nn/BTm60OWdc2+n6xqGn3flj3il+zzfmwr4gI9KZJBFJ/rIl&#10;Pp8o4rP/AFUqU1bC4urD1amv/Jlf8TycRwTk+I2Vj6C+M/8Awah/tzeFfM1n4AfFnwH8QtJZd9i4&#10;1B9OuZo+x2urxZI9JSPevjD9oj/gmF+3/wDspiS4+Of7Kni7SbOE/Pq1vppvLIdT/wAfFsZIxx6t&#10;+Ve++Cvj78ePhtB9n+Hfxo8WaDH/AM89I8Q3Nuv5JIK91+DH/BZH9v74Nv5EvxfPi7T3XZJpfja1&#10;F/G6+nmErLz3O81lHLOJsL8NSnW9U4N/NXX6HzeL8OISTdCp8nf/AIK/E/JYbj2pA2a/c7SP+Cmn&#10;/BNL4/A6Z+23/wAEvvBkt9fjbqniTw3oVpJIcjmT5kinQ+6ys3vWB46/4IGf8Evv25rSbxf/AME2&#10;f2zV8J6tMWkk8IeIJTewwEj/AFfkymO6gwepJlAHQVzVM5rYGVsfhp0l/Nbnh/4FHb5o+Rx/Bmb4&#10;G7cbryPxRor65/bV/wCCHn/BQv8AYbhvvE3j74Rt4k8KWO0t4w8GSNfWaqcYMiACaLryXjC5x8xH&#10;NfIuNpx7kbfQjqK9TC4vC42nz0JqS8nc+YrYetQlacWhaKM84xRXQYBRRRQAUUUUAFFFFABRRRQA&#10;UUUUAFFFFABRRRQAUUUUABr0j9kT9p/4jfsaftG+Ff2kvhZdsmreGNUjuDb+YVjvbf7s1tJj+CSM&#10;sh9M5HIFeb018ZBIrOrTjWpunNXTTTXdPoXTnKFRSW6P7Qv2Wv2jPhz+1j8BPCv7Qnwp1aO70PxV&#10;pMV7alZAzQsQPMhf0kjfdGy9QymvRK/B7/g03/4KBReHfFPiD/gnt8RNZWO21V5df8BecelyF/02&#10;1Uk8BkVJlUd1lP8AFX7viRT0r8EzrLZ5TmM6D23i+8Xqv8n5o/RcDiljMLGp16+o6iiivKOwKKKK&#10;ACiiigAK7utVbu9tbG2ku7y4SGOJGaSSRsKqgZJJ7DFWX+7XwN/wcSft1SfsX/sAaxonhDWxa+Mv&#10;iS7+HfD4Rv3kUMif6ZcDuNkJKhh0eaM10YPC1MdioYeG8nb/AIP3GVetGhRlUlsj8Sf+C7H/AAUZ&#10;j/4KG/toX2q+CtRkk+H/AIJSTRfBi7iFulV83F9tz/y2kHynr5ccffNfFY6U0IANoGBgAADpxjFO&#10;r+gsHhKOBwsKFLSMVZf5/Pdn5tiK0sRWlUk9WwooorqMQooooAKKKKACiiigAooooAKKKKACiiig&#10;Aoo/Cja7fdjb8qACms23r+J9K9X/AGS/2Iv2oP24vH6/Db9mf4R6l4kvFkQaheQx+XZ6cpYDzLm4&#10;fEcK9ep3HsCa/W/4J/8ABJ7/AIJ4f8Ed/Ctr8bv+CjvirS/ip8SbiEPovgKxs1ns7aTruS3kI80g&#10;jBmn2xg52rmvJx2cYbBVFRjedV7QjrJ/LovN2PWy3J8dmVRKlH5n5s/sSf8ABHj9vr9vqNtX+B3w&#10;ea10FfveK/FczafprH0jlZS0/wD2yR8d6+8fhr/wSr/4JFf8E5rqx1P/AIKG/HiT4vePYIwbz4f+&#10;D1eTT7KfqySLGVeTaVwDPJErd4x0M37Xf/BbX9qH4+W03gL4PPF8M/B6r5MOm+HpP9MkhHAR7hQN&#10;i4/hiCDtyK+MpJbi4na6uZmkkkYtJJI25nY9SSeSffrVYfKc6zP3sdU9jB/Ypv3/APt6dtPSP3n6&#10;jlHh/haNp4vV9v60/M/QL4zf8F09T8NeD2+D3/BPv4CaH8K/DdvhLPUv7PgN15Y/uWyL5MJI6sxl&#10;P4818RfFX41/Fz45+I5PFXxf+I2seI9QkbJudWv3m289FVjtQeygYrmsmivfy7Jcsypf7NTSb3b1&#10;k/WTu/lsfe4XL8HgoctGCX5/eN2DGBx2FKFA6UtFeqdgUUUUAFFFFABRRRQAUUUUAFFFFABRRRQA&#10;UY7UUUAIVBOT26U+2u7vTbqO/sLuaGaNspNDIyOv0ZcEfgRTaDntQGnU+rv2Wf8Ags1+2j+zddW+&#10;j654w/4T3w1Guybw/wCLZDK2zGPkucGVcdQCWXtivTvi543/AOCFX/BTa1jT9oH4Oap8FfiFqiiN&#10;vGPh2xSOGO4JyGklgBjmUnOWnhBx/EOtfAfOKaQT1GPxr53GcL5ViK3t6SdKp/NTfK/mvhfzR4uO&#10;4fyvMY2q00vNf1Y9W/ac/wCDa39r/wAA6NqHxV/ZH8YeG/jV4BWH7TpN54av0TVJ4sfN/oxykhU5&#10;4ilct/dB4r88fEvhjxL4M1668K+L9AvtK1OxkMd7pup2b29xbuOqvG4DIfZgDX6J/suftzftOfsc&#10;60uo/A34k3VnZmbddaBeyGfTrr13wN8uT/eXaw7Gvs7U/wBpD/gmh/wWV0KD4Oft1/Byx+H/AMSr&#10;y2FvovxH03y4/KuM/KI7phuQH/njOGjOcbs4NeNiP7dyeXNiI+3o/wA0F78V3lDZ268p+bZxwDWo&#10;KVTCartv+l/zPwPXOOaWvur/AIKM/wDBAP8AbN/YRF58QvC2it8SvhzGrzr4q8M2rPJY2/UNeW4y&#10;0QC4zIu+Pvle3woCOgBz1x6V6OEx2Fx1FVMPNSXk/wA1un5M/OsRha+Gly1I2YtFANFdRzhRRRQA&#10;UUUUAFFFFABRRRQAUUUUAFFFFABRjPaiigDqPgj8YvHf7PXxe8N/HD4YaxJY6/4W1iDUdLuIz0kj&#10;fO046qwyrDurEd6/r4/YS/a++Hv7dP7Lvhb9pj4aB47PxBZ5vLCZh5lheRnZPbPg8FJFYD1Xaw4I&#10;r+N8sV+Ydua/YD/g05/blfwB8aPEv7CfjHUGXTPGkTaz4Teaf5YtSgixPAoPeWBN/He3PrXxXG2U&#10;xxmX/WoL36f4x6r5b/efQZDjHRxHspPSX5n9Ag6UUKflFFfkB9oFFFFABRRQTigBk7lEyK/me/4O&#10;d/2zX/aR/b9k+Cnh7VFn8O/CWxbSbfy2BWTU5tkl4/4bYovrCa/f79vz9rjwp+xF+yJ44/aX8UeX&#10;IPDeiu+m2btj7XfORHbQevzzOinHQEntX8ePi7xXr/j3xZqnjjxVfPdaprGoz32pXUrZaW4lkZ5H&#10;PuWYmv0DgPLZVMXPGSWkVZer3+5fmfOcQYrkpxorrq/RGfRRRX6ofHBRRRQAUUUUAFFFFABRRRQA&#10;UUUUAFFFFABRSZOcEYr0z9lD9j/9oz9tz4q2/wAG/wBmj4Z3niTW5I/OuFjkSK3sYMgGe4mchIYx&#10;6scnGFDEgHOpWpUabnUkklu3okXGnOpLlirs8507T9Q1a+h0zS7Ka6ubmQR29tbRl5ZXPRFUAlmP&#10;QAck+tfqx/wT9/4N1o7LwRD+1l/wVW8bx/DvwHZxrex+DZb5Yb+/i27gLqT/AJdg3AEKbpmzg7Gx&#10;Xt/7Nn7Nn7EX/BATQYvG37RDWPxQ/aP1Kz+06fp2lQCS28OKQdqRySD9wGJ5nZTK4B2IFzn5b/bB&#10;/bn/AGhf22/G/wDwlnxg8VSCwt5WbR/DVizR2OmqwwRGn8TY6yNljjsCRXh05ZpxBPlwb9lQ61Gv&#10;el/17X/tz+R+j8O8E1cXatilaP8AX3n0L8e/+Cvlj4B8L/8ADPP/AATF+GOnfCPwDp+Y01LTdJig&#10;vr4cZkCgFYM8ksd0pP8AEpyK+J/Ffi7xb498Q3Hi3xt4m1LWtUvJC91qGp3j3E8zZ6tI7Fj9M1QA&#10;JG1jntzV7wuu7xPpqnvqMGc/9dFr6zL8py7KKLWGp2fVvWT9ZPV3+7sfrWFwOFy+nyUIJW9L/eXF&#10;+GHxMkG+P4da8ytyG/secjH/AHxiuq8E/sn/ALRHxE+Ffij42eD/AIY3l14X8FtKvibVGuIIvsDR&#10;JvkVo5HWRmVTkhVJxj1r9uP+ChXjv/gpr4I8Q+Fbf/gn78KtL1/S5tLn/wCEikvIbM+TMGQRKPPu&#10;IsAru6A9K+Vf2XtQ+IWu/wDBMX9tDVvi3p8dr4quvEniKXxNbRoqpDqBsI/PVQpKgCTcOCRjoSMV&#10;8nQ4wxeKy+OJhTpq8oxspuUvekou8bRt5O71PLp5xWqUFVUY6tK17vV21R+VquD0J/Ec0FyK+sPg&#10;1/wTK8PXv7PWkftUfteftP6L8I/B/ii6jt/CrXmkyX9zeO+4qzRIy+WhCuwJJwq5baK1tf8A+CTC&#10;fDX9qbwX8DPix+0JZ2PhT4lWrN8P/iFoukfa7a/n+Ty4ZIzKggLiRMMHZSSmMgmvpnxDlKrTpqpd&#10;xUnopWfLrJJ2tJrqk7rsepLMMIpOKltfo+m9u9u258dBgBuJrqbf4HfGq50HRvFafCfxGukeIb6O&#10;y0PWJtGmjtL+4kbakcU7KI3YkNwD2NfVXif/AII3+IPgx4O+K/xU/aa+Mn/CH+E/h/qZs/DuoR6D&#10;9pk8TscGExRecvliTfEo+ZvnZ16ITXrTeF/2h7X/AIJ5fsu+K/HPxxsNU8JXXxM0FNM8Jx+F1huL&#10;PE9yIi94JSZQgVhjy1+8OTjnlrcRYWooSwkoyTmoNvmtrFysmlZuyV9VbZu5jPMqVouk07u3XtfT&#10;TVnwR8fP2cvjZ+y94xh+H/x58CXHh7WLizS7t7Oe6glLwMSofdC7r1VhjOfpSfAT9nX40/tP+Om+&#10;G3wJ8DzeINajsZLySxhuIYSsCMqs+6Z0XguvGckngGv1O/4K4/sb/BD9oL9rzwvq3xq/bH8PfDaT&#10;VPDdvo/h3SrrTHvLu/uPtEp3FRIiwxEyqgdmwW4+vFf8Esv2QPGv7EP/AAVv8SfA3xrq9vqRj+Ft&#10;5e6bqlrGyJeWst3abH2n7jZV1ZQSAQcZ6ny6fGNOtkLxCt7dU3Plakouzs7N2va+tnocsc3jLAOr&#10;9vlcrWdtNNH1+R+XWvaLq/hjXb7wzr9k1rfabeS2l9buwJhnicpIhIJGQwI4JFV884NfWXgP9gLX&#10;v2n/AIs/Gf43+Ofifpnw/wDhr4L8da2fE3jTVoWmETfbJT5cUKkeYwDLnleqj5i2Ky/2qP8Agm7p&#10;vwb/AGe9N/a7/Z8/aF0f4o/DW8vEs7rW7PT3s7i1uGkMYV4GZiFyApyQ4YjK4INe9DPsvliIYeU7&#10;Tdk9HyqTSfLzaq7vom7nf9ew/tVTlLXRdbXfS/6HzBnik3HGRXb/ALOnwq8H/Gn4q6f4B8efGXRP&#10;AGk3CyPd+J9fbFvAFAIQDI3SMcKq5GTX1lrn/BHL4f8Aij4QeMviR+zb+2MPGF/4L0uXUNS0fUvA&#10;F5pS3EUcbyMIZZ2PmZWNgpVSpOMsARW+NznL8vqxp15OLlb7Mmld2V2lZa92XXxmHw9Tlm7fJ2+b&#10;tY+Ft2Opo3V9jfB7/gkvD8VP2M9B/bK1n9pfQ/Ceg3l9P/wkUmvWLrDpdhHI8XniRXLTyGRVVYgq&#10;ZMn3uMHB/ax/4Jp6R8D/AIJeE/2nfgX+0HZ/Er4e+JtTGmya9ZaSbNrO4dyiBojIzFS0bqc7SrqF&#10;ZRurCPEWUSxX1dVPe5nHZ25lvG9rJ6O2upKzDCOt7NS1u11tddL2PlctxnNG445r7++M3/BFr4Rf&#10;s3fELTfD/wAf/wDgoH4c8J6HrVvCmh3moaC3227uixWRPs6ykRwp8g85pAMtg4xXEeHP+COvxFh/&#10;b6h/Ye+IPxJt9KTUPDdzrmjeLLDS/tEd7ax4AIhaRNpzuUqW+Uj+INWNPinI6sHONXRRcvhkrxW9&#10;rrVrqlt1M45pgZRup9L7PbrbTofHO7PegE5r7Z+Jn/BF3xN4c8b+Gfgn8MP2jfC/i74j6tq0sHiP&#10;wrZ4hXw9aCKST7XO/mtIEwqDHlg7nUAtwTt6b/wRw+A/in4iXv7OXgn/AIKOeGb/AOKljbuJvCp8&#10;MyrCblE3SQicSkMU5yqqXUclRR/rVkfslP2raavpGTsk7cz00i+jegf2pgbX5vwf3vTRHwVuOetG&#10;7Ar6Q+AP7Cfw38Y+LvG3gn9pT9qjR/hrrPgnXpNIuNAXRZtV1C9liJDyQ28DK8kIbA3LknrjBBO5&#10;+2Z/wTGb9m/4WeDfjh8JfjUvxA8M+NPECaLp5bw5Npt4L50kKJ5ErFsHyXBJ2sCBxg5ro/t7K1i1&#10;hnNqT2dnyu6uveatqtdzWWOwsaqpuWr9bPS+9rHyoDnvXoOl/sq/tB65+z/eftS6R8OLiXwDp959&#10;lvPETXluEjl8xYtvl+Z5p+d0XhCPm619Ra3/AMEd/hl8GtN8P+Gf2t/28PCfw98deKLfztH8LSaP&#10;JdRAH5R5twJEEa7/AJDIQFzkAk19G/s9/s/Q67/wRQ+IP7P/AIu+LHh3w/a6d8QtQttW8YX0zNp1&#10;vDaatA0k4IALqwiOwcbiyjvXkZhxbg6NOnPDPmTqQjJuMrcrvdxdlzbW0ucdfNqMIxlT195J6O1n&#10;201PyO3cZz70u73r63/aY/4JZ2Xwx/Zw0X9qr9nP9ovTfil4P1fVIrBriz0h7KdbiWbyY1jRpH3/&#10;AL3EZU7WDEcEZrqX/wCCQvwr+F134X+Hv7W/7efhX4e/EPxckbaT4PTR3vtpkYpGss4lRY8v8m4q&#10;FJBAJr0f9Zsn9jGopt3clZRlzXjv7qV1bS7a0Oj+0sHyqXN3WzvpvdWvofDoHpSNtIwy7vZhkV9k&#10;fCn/AIIx/Gbxx+1T46/Zy8XfEnRdFs/hzp9rf6/4kt4JbkSWtzG0lu1vAArOWVG3KWG0qwyTgHyb&#10;9q79nH9nH4PeG9G8Wfs+/ti6L8To9QvprTUbGHR5dOvtOZBkPJBK7PtLZXJC8+uK6KOe5XicVHD0&#10;p80mk9E2kmrq7Ssm1qr2Lp47C1KihB3bSeibWuq1Nv8AZR/4Kkfte/smXVnpfhn4hXHiDwvD8k3h&#10;DxJK9zZvF0KRliXg4PGwhR1KsOK9++JX/BPL/gm9/wAFuPA998VP2TLjTfgx8booXm1rwsiItpfT&#10;bc7pLaMAOjHH+kQKGGWDqW4H58DOOlaHhbxT4m8C+JbHxj4O1680vVtOuFnsdR0+YxzW8g6MrA5B&#10;/wA9K48y4bw+Kl9Ywb9jW/mitJeU47S9d1+B5mbcPZfm1NqcbS7nz5+11+xh+0f+w78Vrn4Q/tIf&#10;Da80HUoiWs7oqZLPUYQcedbTgbZoz7cjOGCnivLa/dj4af8ABTL9mj9uz4LD9kL/AIKy+ArfUoZ1&#10;WDR/iHa2YMlnOy7BdOVw1rMvB86MFTjDrjOfgT/gpV/wQx/af/YIsLz4x+FDF8QvhCzCax8daGyu&#10;1rbv/qzeQqcxAggeam6I8fMpIWvFw+Z1sPWWEzGPs6uyf2J+cW+vk9Ufi+ecL43J6nwtx7nxFRSb&#10;j/d9+tKpz2r3PQ+WCiiigAooooAKKKKACiiigAooooAKKKKAAjPBrs/2cfjPr37OXx/8GfHnww0g&#10;vvCPiaz1a3ELFWfyJVZo8/3XXKkdCCc56VxlIeflx2qalONSm4SV01Z+j3KjKUJXR/a38Gvi34W+&#10;OPws8OfF/wADXi3GjeJtEttU02cNnfDNEsi598MM+hrqgcjrX5O/8GqP7b9l8Y/2TtU/Y/8AFusz&#10;TeJPhjcGfTVmH+s0W5fdFtbv5UxkQjsrR9c8fq/AQyZH96v57zPBVMtzCph5fZenpun9x+lYXERx&#10;WHjUXVfiPooorhOgKbIRt606orlwkZc4G3nJoA/Ej/g7z/atS28P/Db9jDQtSbzru6k8VeJIY2wD&#10;DGHgtEcehdp2we8Smvw3FfRX/BWP9q7VP2zP+CgXxK+M0+tfbtL/ALfm0vwy6n92ul2rGG3C+zBT&#10;J7mQ9a+da/e+H8A8tymlRkvetd+r1/C9j87zTEfWcZKS22QUUUV7J54UUUUAFFFFABRRRQAUUUUA&#10;FFFFABSE46ml6nFfav8AwRx/4JA+OP8Agpl8Q7rxj4s1ZvDnwm8JX6jxf4m3Ksk8iqJTZW+7gSFN&#10;pdzxGrAnJwDy4zG4fAYeVatK0V/Vl3b6I6MPh6mKqqnTV2zy/wD4Jx/8E2vj7/wUm+Ntv8MfhLpM&#10;ltotnNHJ4s8XXEJ+x6Lalvmck48yUjdsiU7mI7KCw/XH41/tn/sv/wDBJz4RP+w9/wAExvDemzeI&#10;LeMxeLfiBNGlw4usYaR5QP8ASrnn1McWNoXjaOI/a8/4KM/Cj9nLwDJ+wt/wSr0ax8HeA9NaWDWv&#10;FWj4ebVZWGyUQyvuZgcANcFi74wpCgE/A31JPux5rhweU4jPqkcTmEeWitYUur7Sn+kfvP2Xhfg+&#10;ngoqtiVeT1t/mXvFHibxJ411668U+MdfvdU1O/nM19qF/cNNNPIerM7EsfzqmOnNFFfbxjGMVGOi&#10;R+h6JWQVe8MFR4n00k/8xCD/ANGLVGmkHqDRJc0Wg6WP1T/4OEvjv8WPhv8AEf4ZWvwg+N3iXw/D&#10;deHb2S7j8M+JLizWVvMQKziCRdxwTgnNcp/wT88QXmsf8EbP2ptQ8Qa/LealfSatPcXF9dGS4uZX&#10;02FjIzOSzsxySxJJPevzYk3yPukkduyhmJxnrycnH40hjYo6eaw8wANhuvXqOh69/p0r5SlwrTpZ&#10;JSwCqK8JKTly6ytLms/y1eh5McpjHBxoJ6pp3sruzvb+mftx+yT8ffG37QH/AATi+HuifsdP8MNV&#10;8aeD7K00rxJ4Z+JXmNFbLDE0bMBFtZWOEkVtpVlYjg15L+1Z8GP2rv2yP2uvgr+zF+0T4n+HK2ej&#10;2tz4i1qb4Zm4t/7GsY5IUkVnnlZg7FY1iZQuC2ecV+UKqYxiL5c9WViC31pymRW3rMwPsx6enr+t&#10;cdHg2OFxlStQqJN87i3C8oud+t0na+mnqYxyX2daU4TSve2mqbv1v5n7U/tr638Of+Cpf7JHxQ+G&#10;HwV19o/Enwe8XSmztJL75NUa0R1LAcK6yqZlQnOJIwc88+ZeJ9Y0mb/gkv8AsltHqEA2fE7w+zr5&#10;g/dgTXmc+mP0zX5QhnQMIpGUtz8rHB/x+lBz5flROyr/AAxq3yqc9QPz/Oqw/B7wtGnQp1/3cKnt&#10;EmtU+Xlavfq3fy21Lp5R7GnGnGekZcy08rNX89/I/ab/AIKNf8E8b39uP9tHwn8Tfhx8d/C9r/wi&#10;lrp9n4w0e6uz9rsbZZmuUnQITuMisVAO3HB3HFa3w9+NfgL4m/8ABd3Wrbwn4js7u18L/BGTR7u9&#10;huFaN7pb2CeRA2cMV84KcE4ZWHUHH4iFp9xIuZFzjPzn5jz19ep/M+tChkJMbsmf4Y2K9evfP61l&#10;Hg2tLB/V62J5lGnKnD3LWUmm29dfJaepEclk6Ps5VbpRcVpa12m357H69/8ABMP9oLR7/wAO/tBf&#10;sv8AgLX/AArb/EZvitr2teGbHxsrNp+pJJdbMFUZWcKYDuCnI3o2CM55v/gqH40/bu8HfsK6h4d/&#10;aIn+Bek6XreuWdnJoHw/t7xrxsyhxJG00gQAFAW/dk4xyK/KfawbzA3zY6jj8aGUybfMkL7e7c10&#10;x4OowzVYxTTV4yacbu6STtK9knbs2jT+yIrGe2TVrptNa3SS3v19D7K/4IWSfAiP9uCFvjR/Zv2x&#10;vD9wvg5tVRDCupbo+RvO0SeV5m3vnoa/TiPU/wBq/Tvh58aLP9rH4vfDu9tb3wlqreCPDvhOHy5o&#10;rNIJg00hkw7ZDRrt+bB79j/P6w7mnebKW3tPJu243GQk4/OjO+E3nGYPE+1S0irOPNbld/dd/dv1&#10;sGMyn61iPac9tFur2s76Ppfqfr1+zb+z237Un/BBrw78ELXx1pPh6+1a+b+zLzWm2wS3UepNIkJb&#10;IKmQrtBGTk9DXm37ZvgjTf2FP+CW/gP9hzxp43sdZ8ceJPHiaxdQ6XcNJFaQR3BnlYEgHapMSAkD&#10;ezOwHWvla6/4KK+M7z9gGH9gJ/hrpi6ZDfpcr4kj1CQXJ23n2oDytu3O75d273xmvnmzu5rLUIdQ&#10;BZ2t5lkRZGPO1g2PbJ/ma58Hw7mP1qrLEVOWn7edWMEk3J/ZlzJ6LXZ9vMzo5biXVm5ytHnlNKy1&#10;7O5+1n/BWr/gmz4n/bu+OvgfV/Anxm8NaPfaPo/2TWdH1i4aOdNPkuNxvYtmTJghl2kKpIGGByKp&#10;6V8fPht8U/8Aguv4Y8MeBfEVtqFp4H+EuoaNfatFcq8UtyWWRkDZwWQMFYgkZyOoNfmr+35+3t4q&#10;/b9+ImgfEXxV8OrHw1JoOitp0NvpupPcLOplMhcsVUg54xz+deDK0o4811IJIZZDkZ/GuXL+D8dU&#10;yuFLG1rONOcYxSXuc+92n72nTTcxo5PWlh1CrPaLSVlpzPX1P0G/ZH/aE+G/wC/4LgfEjxV8TvEU&#10;Wn6Xr3i7xJoy6tcTBYYJpr7dE0jk4VCYgm7kDcM4GSPcvg1/wS18Tfs+/wDBQ7Uv23/G/wC0B4Mj&#10;+Hllr2qeJLe+fUClxJ9r89vJYMPLRU87lt5DBeFBNfkNIPMx5jbvXd35P+NDbpFYSytIG4bcx5Hb&#10;24+levjOG8RXqOWHr8nNTVKa5ea8UraXejOyrltSV/Z1OW8VGWid0tvQ/aD9gL4qeF/jd4U/aM+K&#10;f7KF54Vtfixr3xK1K80O48VKuGsisQtHO3955LKsh7gSEgggDPN/8FNviN8SPh1+xr8FfF37Q/xI&#10;8OeMvGHhP4+afd+LLjwlCsdtugt76f7OqLyrJEUUnAyedo3cfkGVOWKyMu7glDg49Pp/gPpQ4aX7&#10;zfK2Dt7Z9ee9cf8AqXTjmSxHtU4pp2cU5WUeXl5r3St0tuY/2KlilU5tE1012ta/b5H7Bf8ABRT/&#10;AIJ+XX/BTT4j+C/2pfgH+0D4Nh8I3XhmKz1a91LUG/0OFXeTzkVAQ3DkNGzIVIOTjIrz/wD4Rzwt&#10;8Pf+CC/xY+HHh/xpZ65Z6T8R7qxsdUgZAt/FFrlqqzoAx+V0UONpIweuK/L5jOY/L+1SBTkMu7gg&#10;5yMHjHJ475PrSfvPK8ozybeeN3HJyeK6KPC+Ljh6GGnib06M4yguRLSLbs2ndvW1/wADSOV1o04U&#10;3VvGDTStbbpf5n6YfC7xfpHgv/ggj4d8VahIrrofxesdQuLeNx5jRw66kzAA9yqcZr7U+KnxJ/aK&#10;+Otr4b+MH7B978CfFPhfVNNjea68eRXLXtrJuZt6yQyfdAI/dFVZWDc1/P4N6x7Emkx/d3nB4546&#10;c0hMgBHmN8zEn5jz9a5sdwXHGVZVfa+85zn70W42nbRq6elrp3XoZ1sk9tLnU9byequvetpv5bn6&#10;seHdK/4KF+Pv+CkPxS8Z/CX9oX4Yab488J+G9EtNc023jnXQ9egkiZ0g2yNKweJgVZydyl/l255x&#10;P+C5Xhz4OWv7PXgDXviLpPgrTfjtdXka65D4LkBSa3Eb+eW4DvEH8va0g3AnAOM1+YSmUFnSZlY8&#10;71PNKwZ23vKzE43Mzbs4+tddHhedLMKGI9okqSirRhytpRSs3fWL3s02trmkMrca8KnMvdS0Stey&#10;2euwi5PUU4jPNFFfXnsCHjoO/cZr66/4J6/8FX/iR+yKV+EvxXsJPG3wt1BvJ1Dw/qGJpLGF/ldr&#10;fzAQU2k5gb5G6DaSTXyNRXFjsvweZ4Z0MVDmi/vXmnumu6McRh6OKpOnVV0z6N/4LAf8EcPh1rng&#10;b/h43/wS80+HX/hnq0El94u8KaK+99Bkzl54IfvLFyfMt8boSCQNhOz8qBhQRmv0+/Ya/wCCg/x1&#10;/YU8af2h8PtS/tDwxf3SS+JPB98y/ZdRUDaWBIJhl2cB1xnA3BhxXs//AAUG/wCCR37Mn/BQ/wDZ&#10;7m/b9/4JSaLa6Z4ks0kufHHw2tyI/tkozJMEhJIt7tOcRoFjlH3cNgn4z2mK4erRw+NblSbtCru1&#10;2jU7Ponsz8Z4o4PrYCo69BXgfi5mihkeOVkdNrIdrKeqnPQ/5/qKK+gPzxq2gUUUUCCiiigAoooo&#10;AKKKKACiiigAooooA+xP+CDP7V8v7JH/AAUv8A+INQ1pbPQPFl03hfxIZGwht7shYmOf7lysDZPY&#10;NjrX9XlqSYec/jX8Qdne3dhdxahp100NxbyLJBNG2GjdTlWB7EEAj3Ff18/8Eqv2p7j9sj9gD4Y/&#10;H7Vpkk1TVvD0cGulW6X9uTb3BI7EyRM2O270r8x4+y/lrU8bFb+6/Var8L/cfXcO4jmpyovpqvQ+&#10;h6KKK/OT6YK8l/bq+OGh/s4fsg/Ej42eINUjs4vD3g3ULm3lkfbuuPIYQoP9ppSigdSWFeryOy9D&#10;X5Zf8HY3x5g8A/8ABP8A0P4KQXhjvPH/AI2tlkiVvv2lmjXD5HXHmi356ZxXoZThfr2Z0aD2lJX9&#10;Ov4HLjK31fCzqdkfzkozv80jlmK5ZvU96dR1Oc0V/Qh+bPVhRRRQIKKKKACiiigAooooAKKKKADO&#10;OtN+U87sfjTm+7Xun/BOb9hP4m/8FC/2pfD/AMAfAGnXg0+a6iuPFmt26jbo+mK48+4Yn5Q23Kou&#10;cs7KPcZVq9LDUpVajsoq7fka0aUq1RQju2d9/wAEsP8Agkz8cP8AgpR8TYTYWVzoPw10m6/4rDx5&#10;cwlbe2jUB3ghZsLLcFOgHCBt78Yz+gP/AAUQ/bN+Dvwg+FWk/wDBOP8A4Jzana6X8MvDliIPEmra&#10;LI27WLjJ3xfaBgzKfvSyc+a5xnaK3/8Ago7+2V8I/wBmT4PWv/BLf/gn/aw6N4R8NwGy8XazpT/8&#10;fchyZbZZV5d2fLXEnVmOwHG7H55qgx19687KMBiM5rwzHHRtCOtOm/lacu7a2XRH7bwnwrRy+msR&#10;X1m9V/X5AAvSnbR1xSBcdKWvtj79sKKKKBBR1oooANopGGBS0Zo8gGsQBuZ8UcjqrD65rovg/wCC&#10;/D/xJ+LHhz4f+LvHNr4Y0vWNXgtNQ8SXqqYdNidsNcPuZBtXryy/Wv1L/wCCln/BNL9iTwt+zV4d&#10;8W+Dvin4D+Gmp+H/AAveXVhJDptvFL45ljtI3SNGNwjMzFBgjzjmbvxnw8x4gweV5hRw1ZO9Ru1k&#10;2l62Wuumm2+xw4rMKOHrQpyTvLtf/I/JLjOT+tBIz8tfcXwC/wCCM9j4x+CHhz44ftL/ALXnhn4U&#10;23jKGKbwzpmr2cck9wkgBjDebcwhXZSrBVL4DDOOleLft7/8E/fin+wR4803QfGOt2eu6Fr1u83h&#10;3xNpylY7xUxvRkJPlyLuU7dxBDggmrw3EGUYzGfVqVW89dLSSbW6Tas7dbNjo5hg61b2NOd5a6a6&#10;23s9meR+DPhb8UPiRb3958O/hxr+vQ6XD52qS6Lo890tnHgnfKYlYRrhWOWwPlPpWGpBUH2r7z/4&#10;Iw6H8fNQ+Gnx21b4L/GLR/C0Gn+F7ebVodU8J/2m93+5vCnlN9oi8ggLIMkSAllyuBzyv7Lf/BIH&#10;WP2lv2UPD/7Vg/aP0Pwzpl9rN1B4gTXrHy4dLsoJZI5Lnz/OCyOWQYjKovzffGOeepxBg8Fiq8MV&#10;NRjCUIppSbvKLlZpR30drXuRLMaVOpUVV2UWkt3q1fa35HxtlcdaMqB1r7v+LH/BEW++Hnjr4Y/8&#10;I7+0/pniLwH8SPEMOix+NNO0MMbK4nid7dhCtwyTRSFCocSj5iM9RXkeof8ABNj4gWf/AAUTH7AE&#10;PilppX1RY4/FA0plVrAwfaPtnkb+MR5BXeRvGN1a4fiTJMVFyp1k0oub0krRi7N6pbPdb+RVPMcF&#10;V1jPo312Tsz5tyKQsBzmvurwr/wRE8Q+KPjH488Pv+0roem/Dn4eXy2OtfEXVNNEStdi2jnmiSDz&#10;9mIvNRXZplAOR1GK5n9r/wD4JC698CfgM37TXwE/aA0L4seB7Nf+JxqWh2ohktlLqnmosUs6SRqW&#10;+dvMBTrtxuIzjxRkVStGlGt70rW92SV2rpNuNk2ujaZMc0wTmoqer9fub2v5bnzV8T/2e/jf8FNJ&#10;0nXfi58K9d8O2evQmbRrrV7FokvEAUloyeowyn/gQrjwVI61+yH/AAUq/Zv0T9rXXP2XP2fdb+JJ&#10;8K/8JFpF+lnq39l/awJksLeQR7PNjyX24HzDnHc18QfDD/glN418ff8ABQjxH+wlqfxHGm/8I3bz&#10;3t54pGjiYPZrHG8Uog85eZPOhG0uCocnnHPPlvFGDxODlVxUlCSjKbSTtyRm4XWmu2yu79DHC5ph&#10;6lFyqtJpNvR7J2ufJ2EznFOwBX2P8Cf+CQms/GHxN4/1/Wf2h9D8L/DHwH4kvNHf4jazZhI9Rkt3&#10;2PJHE06qqA4yWlABOAWIJrB/ax/4JX+PP2Y/iD4B0/T/AIq6R4q8F/EjWbXT/DvjbTYNsfmTOg+e&#10;ISOPuvvTbIwcA8jFd1PiLJ6uK+rRrLnte1n2va9rc1teW/N5HUswwcqvs1LX0fa++17dL3PlQFCf&#10;vfrS5X7tfpNJ/wAG8VzpnxMm+H/iT9tDQNP+3QhvB8NxoS/btadI91x/oxugUSM4G5GkJByQvArE&#10;+H//AAb/AHi3U9RuPAfxZ/a38G+GfG032ibQfCNnCL24vrSMkC4YGaJ0Q4DfKj4DDODxXF/rlw3y&#10;8yr9n8M9n1+Hp17dTn/tnLelT8Ht92y6n56fLml4HNfTX7Jn/BLX4zftM/FDxp4Q1vxRpXg/QPhx&#10;qtxp3jbxZqTeZBaXELujxxLlfNIKMxJZFCgZYFgK1P2zv+CXg/Zr+Dml/tC/B39o7w/8UvBV7q66&#10;Xe61oUKItlcsSFLGOaVChOFJ3bgzKCOc13viDKY42OEdX35WsrO3vK6V7cqbWybub/2hg1WVLn1d&#10;uj66rW1tuh8o5B4zSDBOB/nmv0X1z/ggFa+DtT0PU/iL+294Z8O+GdY063Caxq+jpDM+pTNhbOGF&#10;7pVlGNvz+YrEtgIcZpv7Jn/BKPwJ8MP+ClT/AAE/af8AiT4c1Kx0Oxh1Tw7oeraahTxtbzxTJsSK&#10;SX5GhZGd1XzMGP0ORwS4uyGVGpUpVOdwi5WUZJvl3tdW3tfstXoYSzjA+zk4yvZXsk9fw+8/OnPr&#10;xTq+1P8Agr/+xf8As2/s6fEfVPHHwW+PPhOS81LxEtvcfCfQ7GKGbw7H9nVskJOxALDPzRx/60Yz&#10;XxXXsZZmGHzTAwxNG9pLZppry1Sv6rR9DswuIp4qiqkL6901+f5htFAGOlFFd50BRRRQAUUUUAGB&#10;nOK9Z/Yy/bK+Ln7Evxks/ij8MtWf7K0iR+INDlZjb6pa7hujdc43hc7H6oeRkFlbyajGawxOHo4z&#10;Dyo1oqUZKzT6oipThWpuE1dM+xv+Crv/AASj+Fn7cPge6/4KU/8ABKy0h16S9lM/xE+Huixj7Sk5&#10;AaSeK3HMc6/8tIAMvnegJJ3fjlPbT2s7W9zG8ckbbZo5FKsjA4KkHkEEHjtiv0z/AGC/23fiP+wr&#10;8abf4h+E2kvtFvWWDxR4fZsR6ha57D7qypksjY4PB+Umus/4L0/8E+/hR8RfAOkf8FY/2DfDv2vw&#10;Z4u3SfEix0mMCPTLxioF20KjMZZy6Tj+GQKx++TXw8frGQYyGBrvmoy0pze6fSnJ9XZaPqfi3F3C&#10;ry+TxFBe49T8n6KAMHrmivfPzsKKKKACiiigAooooAKKKKACiiigBCO+K/oL/wCDQ34yN4j/AGRP&#10;iN8EL/WPMn8LePF1CztXkyYrW9tYx8ozwvm28x+rE96/n1PSv0q/4NXfjre/DT/gpYfhTc6o0Om/&#10;ELwbfWb25bCy3dttuoGPuFSdR3Jevm+LcL9byKqusbSX/br/AMrnrZLW9lmEfPQ/pYVt1OpqDB4N&#10;Or8PPvhkvTOK/nQ/4Oz/ANoOP4iftz+FfgNpt0rW3w98HK95Hzxe37iV889oI7fHpk1/RbcsQo+b&#10;HvX8in/BY34wwfHX/gp38aPHtjcLNaL42uNNs5UfcrxWWLRWU/3T5O4Y6givtOBcLGtm0qsvsR/F&#10;2S/C54XEFX2eC5f5n+R810UUV+wHxAUUUUAFFFFABRRRQAUUUUAFGecUUmckDPWgaO1/Z1/Z8+Kf&#10;7VXxp8O/AH4L+HJNW8R+JtRW1sbVeFRerzSN/DHGgZ3bsqnr0r9uPixH8FP+CDv7Jsn7F37MGsLr&#10;Hxg+IVitx4+8ZPMPOtlMRiMqbcGHq4t4udo3SNuJ+bkf+CUXwd+HH/BH3/gn9f8A/BQj4+eFGi+M&#10;HxKsZLbwT4Z1yNYbu3swzCBUibEiCU7Z5XxxEY14JwfiX4m/Erxr8Y/H2r/E34ja5JqWt65fPd6l&#10;eS/xSMegH8KAYVVHAUAdq8HC4efEmYOU/wDdqLtb/n5NP8Yxf3s/V+CeGYyisZiI+iZhM0szNJPK&#10;0jM255HbLMx6k5zk+9HXtSjPeivvttD9Y22CiiigAoozRQAUUUUAFI30paKAGOjMuAPmxxX66f8A&#10;BRT9nvxL+3X/AME+fhL8cPgx4q8OrpfgfwPPq2vLeaodyounxM8cexG3yK8DRlWKncevWvyMZd1T&#10;pq2rR2J0yPVrpbU/etVuGEbA9ioOCPwrxs0yutmGIw9ejUUJUpN6rmTTVmt1bS9mceKwsqlSnUpy&#10;s4PtfRq3ddD9Wf2pf2LPGf8AwVc/Z/8AgX8ZP2Y/ih4Y+x6L4Gt9J1jS9cvmja0k8uPzXxGHxIjI&#10;yuhAJwMHFeb/APBcP4sfDnw98KfhD+xf4c8aWviTxB4B09H8SahazLIIGjtkt1jY5PzuQzFc5AVc&#10;44r877HWdZ01GXTdXurdXYlxBcMm4nucEZ7VXld5pGmlZmZjlmY8k+v1968zA8M1MJiaLqVuanRc&#10;nCPLZpyvu7u9k3skctHLJ0pQcp3jC7irJb93f+up+kf/AAQYmgi+Cn7SivKoZvB9vtUt1/0bUOn5&#10;isq/vyn/AAbj6BbQ3ZVm8eOsyq2C6/2nMdpHcdD0NfnvZ6rqmnrImnancW6yLtkWC4ZA6+jYPI69&#10;fU0DUdQFj/Zgv5/swbctuJm2A+uM4rbEcOOtmM8V7T4qlOpbl25IuNt+t73Lll8amKdVz0coy2/l&#10;TVj9QtX8f6j8Pv8AggB8OfG/hvVY49W0HxlYXuntuBKSw6tK6cZzgFR+FfWlzq3wC1XQLH/gsW9z&#10;H9ts/gm6Q2KuhRt3+kexMoYmAcjIYjuK/AhtQ1FrFdMOo3H2ZWytt57eWD1yFzjOfannWNYbT/7J&#10;Or3X2ULj7L9oYR4znG3OOoz0ry8XwWsTGyrcrc5ybS3jNq8N/Lf8DlqZL7WP8Szbbem6la6/A/UL&#10;9iYy/wDBQ/8A4Jk/Fb9mfTfinoem/E7xD8QLzxBe2OoXRjW5E01vdB2ABYxOySR5AfaYxkYq9d/C&#10;i1/4JT/8Eovin8Gf2gPiPouoeMfic11Fo/h7Rb0ysjT20dsCm4KzKiqZZH2gADGc4z+Vdrf31jKt&#10;xZX00Ei5CyQyFWGevIPf+govNQv9TkE+p389y6rtVriYyEDOcfNniuqtwrKpWnCNa1CVRVHDlV1J&#10;W0Ur6Rul0v0NZZXKUpR57U3Lm5ba3VtL38ux+qX/AAWj+K+u/Cbwl+y58W/AV9GNW8MqdRsXU7l8&#10;yOCzYA4PRsFTg9D+NfSH7RXxf+DvwY/Z08a/8FPvAVzbvr/jr4YaVpmmjcCr3DtJ9n+7k7w1ygbn&#10;pAoyMV+D93qOp38ccOoalcTxxDbFHNcM6oPRQTgfhSzatq01munTapctbR8patMxjX6LnA/CueXB&#10;dOph6EHVtySlzNL44ynzcu+mq3M5ZPGVOnBz+Fu+m8W72+8/XL/gmF8QdD/aJ/4JjP8As2eANN+H&#10;3iLx94Z1q4uL7wt8ULZp7O+WS8e5S4eNTuOQ+BJ822ROeKwP24NT/ai+HOh/AX4RfHPwh8FfDuht&#10;8WNJk0nQPhqt2smnmKUHjzSI0iPmMDtXk4HNflRY3l5pcwutOvJYJB92aGQow/FcU+61PVL+Vbm+&#10;1G4nkjPySTTszL9CTntW3+qUI5lPERqLklKU+Vxu05Jp2fNZK+2l0tLlLKP9qlU5lZtu1rtN/P8A&#10;S/Q/Xb9tnVIz/wAF3PgLJa3pVYtFtV+Wb5Rue9DDrjoRn1GK53xPewyf8HJWm3Au90cdtEgYy5Vf&#10;+JI2VHYcn8zX5WzavrE97HqdxrF3JdR/6u5e5dpF+jZyPz70n9qaob4akdTuPtStuW6Nw3mg4xnf&#10;nd0469OKKPCPs6Cp+12oypbdZO/Nv07dSo5TywUeb7Dht36n7Pfsd/EXwF4w8aftV/sq2Vx4Nn8Z&#10;az8WtZ1TSdA8cQGTTdUt5RFERIikGVFeEq4UkjcDgivJ/wBvrR/2ufgT+wxrngr4hfBr9nvwT4R1&#10;7xRYwXGk/Dm3uku7iYzI4uI1YrEGHlLuLAtgfjX5bpf6hHdG+jvplnZtxnWVt+45yd2c5OTk9880&#10;t/q+raqqrqurXV0F5UXFw0mDgjPzE+p/M1NDhFUcdGtGonG8G043d4pL3XzJK9r6ptdGRHJ1Trc6&#10;krOzd1fVLprZX8z9JP8Ag4r1ETp8DRa3nmKvhTUZF8ubKhsWeGGM84716B+0v458KeCv+C0n7NPi&#10;vxRrdra2UfgGzhnuriUKiyTxX8Kbm6DLyKMnjmvybu9S1LUvL/tHUbi48pdsYnmZ9inqBknA9h6D&#10;0pt3eXt7ItxfX9xNIqhVeeZmKqM4AyeByfzrajwr7PA0cNKr8EK0G0rX9rbXfTl/HyLhlfLQhScv&#10;hU1tvzW8+h9zf8Fuf2KviP8ADH49+Jv2ttV8TaDP4b8beJII9Itbe8Y3gb7IN2+MrjaDF1Vj94Z6&#10;18L1Le6rq2qLGmq6tdXQiH7r7RcM+z6ZJxUVe9leExGBwEMPWqKbgrJpcui0Wl308z0MJRqYfDxp&#10;zd7K17W06dWFFFFegdAUUUUAFFFFABRRRQAjAnoK+r/+CXf7fenfsr+MNR+C/wAatNj1j4UfEDFj&#10;4q028UypaeYpiNwqE7dhV9sq4JZFBHIAPyjTWXcDz7Vx5hgMPmeFlh66vGX4Po12aeqZz4rD0cXQ&#10;lSqK6aOw/wCC33/BIKL/AIJ7+OdP+NXwAmuNa+C3jVg+g6p5wm/sm6cFxZPKPvI65eFz95QVJLLl&#10;vggZ6Yr93P8AgmD+0h8JP2r/AIDa5/wSi/bVuYZ/DviKwa38EaleTojWzE7haRyOfklR8PAeOQUH&#10;YH8av2s/2X/it+xv8fvEf7Pfxg8NXWn6poOoyxQyXEDIl/ah2EV1CSAHikQBgy5HJHUGvj8trYrD&#10;1p5fjHepT1Uv54dJeq2ku5+A8T5HUynGPlXut6M85ooor3D5UKKKKACiiigAooooAKKKKAA89RXq&#10;H7Enx11D9mX9rz4b/HewufJHhnxnYXl03ODaiYLOpwe8LSD8e9eX00538HBA4NZ1Kca1OUJK6aaf&#10;zNKc3TqKS6H9v2n3UF7bx3dtIskcsYaORTkMpGQR7EVYrwX/AIJhfF3/AIXn/wAE/fg78T5b37Rc&#10;al8PtNF5JuyTcRwLFKD/ALXmI2fQ5r3qv5zrU5Ua0qct4tr7nY/ToS9pBSXVXOY+M/jW1+G3wo8S&#10;/EO9ZVh0PQby/kZmwMQwu/8A7LX8VniDXLzxJruoeIr92abUr+W6kZuTukYuc/i1f1rf8FqfiM/w&#10;t/4JY/HDxXb3HlzN4FubC3kB5WS7ZbVSPfMwr+R1QMV+l+H1Hlw9er3kl9yb/U+V4kqe/CHk2Ooo&#10;or9FPlwooooAKKKKACiiigAooozQAhNfoX/wb2/8EzbL9sv9oub9oL406VCPhX8LJo77VpNSVfsu&#10;pagqiSK0bdw0SAebLnjaFU8PXxX+zZ8APiF+1R8efCv7Pfwr0xrrXfFWsRWNmirkRgnMkzeiRxhp&#10;GPZUY1+1n/BQnx/8Pf8Agmd+yN4Z/wCCSn7LOoq0zaKJviL4iVUW6ufNO5/MCjCy3ByzddsQROjA&#10;14Ob1sRXqQy7Cu1SrfX+SK+KX6Lz0Pp+F8lqZvjkre6t/wCvI+aP+Cnv7Xg/bL/az1r4h6De3X/C&#10;L6XjTPCVtK52raR8NKq9B50m6X1wVB6V89rxSBRj/wCtTsYr7XB4PD4HCww9FWjFJL5fq935n9CU&#10;aNPD0o04LRBQTjrRXp37Gvw/+E3xb/aV8LfCb41T6hBofii+/sv7Zpt0sMttczKUt5NzA5UTFMrj&#10;kEjIq8RWjh8POrK9opt21dkr6IupP2cHJ9NTy/eK0NB8K+KfFSX0vhfw3qGpLptm13qR0+zeb7Lb&#10;qQGlk2A7EGRlmwBn1r7K8M/8ErdGn/ZJ8ceJPEmvagvxd0fVtVk8N6BbyL5F3pWmXsFndy+WV3Za&#10;SRypyDhRgHOKbp/7O3ww+Hvxz/aQ+Dfwh+IPiuzsfh/8E71dQurLWdv9r6jCbZbqGcBAGtTLI6mE&#10;f88wQ9eL/rBgqymqDu4u2t0tHFN6ecrLu0+xxf2hRldQ6f5pfr+fY+KIIpLu6isbUq8skioke4Ak&#10;k4A54HOOeldD8W/hT44+BnxG1T4UfEvSo7LXNHkjS/tY7pJljZ41kX50JU5V1PB719GftI3PwUt/&#10;2aP2d7vwv8HpNM1bV9Du5YtUTXgxRk1hlfzV8hTcFtp2lipRTtGcZr2L9o74NfsxftL/APBTbxt+&#10;z9qvhzxfb+JdS0ma6k8Vw+IoEt7a9t9FS5RFtPs5MkW2HaS0m4lieBiieeSoyjKdNqFqt9m17OUY&#10;3321btqxSx9uVuL5fev1+GVr+h+eG4d6N3tXof7IPwHf9qH9o/wb8B5dabTYfE2rLBdX0aoXggCN&#10;JIyhjgttUgAg8kcHofbP2hv2Nvgf4F+FXjzxXoviDw/oeoeFLiP/AIRmFPjJpWu3Ovr9qEEkUlpb&#10;IrwSiMiYbchcMrDjNd+KzXB4PFxw02+Z2283Zee99k9mzoqYqjTrKk93b8Xb8z5Q3imu4IwP+A19&#10;1N+xH+xhH+2F4E/Y4m0Lx5JffEDwtYX8nidfEkEaaVdXNiZl8u3NufNQMhJDup+baOmW8g+KXwE/&#10;Z01T9lLxd8Z/hFpnirStW8C/Ea38OXUes6vFcxavazRybLnakSfZ5d0JJjUsoDYya5KOf4Su4WjJ&#10;KXLZtae82ovfq01+L0MYY+jO1k9bdO7suvdHjvxl+DPxB+APjmT4b/FHSI9P1iOxtbt7eO6SYCKe&#10;FZom3ISOUZTjORnmuY3Drmv0b/aK+Cn7Mv7T/wDwUhsP2cPE+k+LLTxN4n8D6Wn/AAlVrrEK2unX&#10;a6LHJbKtr5DGaMrGPMZ5FbLfLgLmvJPhp/wT88EW/wCzD4Z+OXjObSdY1fxZrep28emat8VtN8M2&#10;tlaWk/k+Yj3CubqV2BJCkLGMZBJBPLh+JMNHCU54lOM5KLtayfNzarW1vclu+nmjGlmVP2cXU+J2&#10;/G/+TPj4kV02qfCHx9pHwi0n46X+jKvhnXNYutL0y/F0haW6t1RpU8sHcoAkXDEAHtmvoy//AGNv&#10;2cPAMPxo+Luu+MNQ8XeC/hrJo9poWm+GvEVq7aleakoYRS30UbxlIGJRnjT5yp+7wD6T8Pfgh8Gf&#10;2tf2Z/2evg38Ox4g8M6D4m+L3iVdWGpX0N7cWTx2MU04glCR+arLENpZNwLkYbAJvFcQUKfJOCfJ&#10;dKTa2Tpuppre9rPbyLqZhTjaUb8t7N20+G9vXY+Lvh18FPiR8VtB8UeJvA+ix3Vn4N0M6v4gkkuo&#10;4vItA4QuoZgZDuYfKoJrlVbI3E//AFq+4P2ZdS/ZzuPgV+1Fpnwf+H/ifQryx+Ft1EZNY8RRX0d5&#10;Zi8jVXYeRE0Uu5BkAsuGI4K5Nf4df8E9/gbBovw5j+K+vaPDb+MvC9lrXiTxNffGLS9HuNGjvAzx&#10;iHTbhDJMsabSWcjzCXC4wMt59Rw8qnt4uKTSirK79xSd9bddEtXtYf1+MXJ1LrVJfdc+JZXVUZnH&#10;A5rrPi58FPiN8CtZ03QPibosdjd6voNprNjHFdxzB7O5TfDJlGIBK87ScjvXtS/s2/s+/CX9m/Wv&#10;2hvilJrnjK2k+Kl/4O8N2nhvWobCKW3tFLvqJmMM28umDGmAp4JLA1rf8FeF0Nf2g/BK+GhdLpv/&#10;AApvw3/Z4vinniD7O+wS7MLv24zjAz04reObLEZlToUVeL505NW1io6LXpfW6KWL9piFCGzvfTtb&#10;b7zxfwr+yz8ZfGXwVvv2gdK0bS4fC9hcXEP2zUvEFpay3UlvEssy20MsiyXBRHViIwSM465Feeg8&#10;Z/T0r7S8H+Avh1+0D+yT+zf8BLDwdeaXqHiz4la7pVrrh8QF47GcyaaLm7aIwgTb0yVi3LsIxuct&#10;xJ8T/wBgr9nPwpafEbSp/FOjeHo/COg6jc+GNcm+Nmj6ld6veWiHy7WfTY41eJp9rYRDujI2kMTx&#10;z0+IKNGrKnidHzSskl8MZct37zu29dFfytZmf16NObjV7u1ktEnbvr9x8Vb19aZJKqqXPRRn6198&#10;3v8AwTI+Avw58c+Fvhl8TvFWk/Z9S0WxuvFXjC8+M2kaTcac9zEJC1vpk6b5I49wx5jZkGcEcE/P&#10;0/we/Z6+EPwi1D4mfE+x1rxtHffErVfC3h3/AIR3xFFp8JtNPSNpbxn8mYSGVZ4jGMbQMkkjBrpo&#10;59gcVdUVKT0Sst7t2tr5O97NK2mptTzChU+C7/p/5HO2f7Ff7Rd98RNN+FVv4Lg/tzWPBf8Awlen&#10;2f8Aa0GJdLMLzedv3bQ2yNjsJDHGMV5XwrKOfu55Wv1O0E+E5P8Agpn8P20n+0o9Db9lEG1Enltd&#10;La/2VdYB2jYZAnoNpbt2r471r4B/AP4l/sb337TXwW8O+KtE1Tw34+svD2reHtQ1qLUE1GG7TdDJ&#10;BItvGyyg4BXayknp6cuCzyVScfbxspRg7paJyclrrpflXkZUcc5Nc/VR1W122tfuPnbcM4NBPHFf&#10;ZvxG/wCCfHgzRvgN8Q/G+sfD3UPAmveB/C9vrdnpuofE7TtW1CZTPFHJFe2EEMclruWUMrdFYBSD&#10;kA8b8cfgd+yX+yle+Dfhr8XPDnjfX9Y8ReBbDxB4g8RaL4gtrZNNa8iLxxW1s0LLP5ePm3yDf2K5&#10;FdVHPsDiJctK8pXasrPZKTd07Ws118tzSOOoVNI3b7adk/TqeFfEL4OfEL4VaL4V8ReNdES1s/GW&#10;gjV/D8i3SSG4tDI0QchTmM7kb5W54965gN8oyK/Qr4zfs3eBPGP7Dnwd/am+Jr6pq2g+Bfg3Y2be&#10;E/DTJHfXdxcX90UmnlZX+y2a4+aXaxJ+UY618g/si/Czwd8fP2r/AAP8HvFcV1b6H4o8VQ2N1HZ3&#10;m2aOGRsBVkKnkDjdtP07UYDN6eIwtWpP/l05KTS00bsl58qQsPjI1KM5y+ze/wAn+djzTeOwo3Cv&#10;qn4c/s5/sn/tAeLvil8F/hn4c8aaHrHgfwvrOseH/Emsa/BdRag+nOQ8NzbpbqsKSD7rLISuOrZz&#10;XP8AiH4FfAK00T4S/Dbw14Y8RXXjj4peF9LvW1q88Qxw2GlT3V0YAVt/J3TLhWYhpVxwAfSo51hZ&#10;VOTlkmrNprZOPMpPW1ra9+m5ccZSlK1mtunRq9/S2p87bhSkgda+w7T9kH9lXxn+1t4k/YO8CaP4&#10;yt9c0mz1KCx8eal4jidLjUrGzkuX32ItlAgcxNHxLuAIbJ4rh/EnwR/Zw/Z4+Bfwr+Ifxq8K+KvF&#10;2r/FDSbjWpLfRPEkOm2+k2Ec/khIy1vK0854f5tqjpRDOsNU5YqMuaSTUbK7TTae9rWi93dWs+hK&#10;x1J2STu7WXqr3/BnzpuGcUm8V9f/AA6/Yg+B+qfAfwn8aEePWk8aaxqptLXxT8V9K8LyWWm2129t&#10;GVSdGNxO2wsxUiNDgAHIpuh/sUfswz/H74mfBnwr8UYfHGoaPY2M/wAL9EtvGlnYp4h87Y1zC+oC&#10;N4TcQKxCxxjEjDg9VGf+sGA9pOGt4XvptaSi766Wb3dlZN7K4fX8P71r6b6dnZ/8O9D5C3jrSbwe&#10;gNfUXwF/ZJ+FfxB8QfEbwR4i8L6ta/ELw/rEFv4V+Ffifxpb6LcXEDM3ng3csG24njwgEarHuVt3&#10;PFdF8Mf+CffhHWfhx8QPix428IXWi3Xh34hr4Y03wL40+IlhoX2Nvsy3Mj3N/cQhZ2CuqokSLvGW&#10;yQM1pWzzL6MpKbtbl7a81rW121XvfDvrfRuWOw9NtSfbt12t3Xnt5nx5uGcUua+uNc/Y5/ZI8P8A&#10;7QfgvwTqPxr06PTfFXgq6vrnRrPx9YXsVhr0aMsGmS6tAhiihmlC4maPKqTn1rwn9qP4S6r8E/ip&#10;J4J1X4Taz4NkWzjkOl6vrUeorITn99b3MccazQMMFSA3cFieBthM2wmMqqEL6rmV1a6u07X1dmne&#10;ya89UVSxdGtJRj1V9bLT9fkedl0Xljil3L1Br2X/AIJ3Q+D7/wDbb+GGk+OPB663Y33jTTbb7FNc&#10;BI1ke6jCu6lGEqLnmM4DAkFhXrVx+z78A/jh+1F8cvE2oeEdW8NeE/hRaa9rXiHTdF1qOafV5or5&#10;44YoC0CpaIx4ICvtXp0qcVmlPB4mVOrF2UVLmVur5Urb3b0XmxVcXGjU5ZrS17/O1vU+QN49KDyM&#10;V738SPgl8DvEX7GNr+1v8INH17w7c2fjxPC2seG9X1iPUIJWa1NylzDMIomXgbSjBufTivAwDt5J&#10;6d67MLiqWKjJxTTi3Fp9Gt/L08jejWjWi2ujt80SWt1dWF1Df2NzJDPbzLLDNExVo3U5VlI5Ug8g&#10;jkdq/RT9ur4G+Hf+C4X/AATE039pv4YaPHJ8cfhDYtDrGm2+03GpRxx7p7bgBnEqg3EI6By6Dlmr&#10;86ccYr33/gm/+3J4m/YV/aEtfH0Qa48M6xssfGWmjlZbPzOJlH/PWIkuPUFl6HFeHxHldfG0Y4nD&#10;fx6Tco+a+1F+Ul+NjxeIMnp5tgHTtqtv6/I/Lpw0blJF2svDKVwV9iPWgHNfo/8A8HDn/BN3w5+z&#10;D8ZNO/bG/Z/jjuPhj8XpGvoTYqv2XS9UkTzmhi28CKZCZk9P3g6AV+b69K5cvx1LMMHCvT0T6dmt&#10;0/NPQ/nfF4Wpg8RKlNbC0UUV3HKFFFFABRRRQAUUUUAFNYnGAKdTWIDYNG4I/ph/4NX/AIr3PxA/&#10;4Jd2ng+8nLv4L8aappUe5sny5HS8X8M3LD8K/SWvxT/4M7fin9s+H3xm+ClxL82n6zpuswru6CeK&#10;WFuPrAK/ayvwniaj7DPq8V3v/wCBJP8AU/RMrqe0wFN+X5H52f8AB0L45ufB/wDwSd8SaZayhf8A&#10;hIPFOkadMueXj+0eeQPxhFfzGDlefxr+hv8A4O8/FEmlfsO/D3wyjtt1f4nJ5ijuIrG5f9Div55Q&#10;DX6JwPGMckTXWUn91kfM8QS5sdbskLRRRX2R4IUUUUAFFFFABRRRQAU0jgD+VONdv+zP8AvGf7VX&#10;x+8I/s6/D1QdY8Ya7b6baMwysIkb55m/2Y4w8jegQ1FSpGnBzk7Jat+RUIylJJH6T/8ABu7+z7ov&#10;7Pnw9+I3/BX3436bLb6N4G0e50r4fwzLhdRv5U8uaRM/e++lupHG6WT+7XhPxf8Ail4x+OnxQ174&#10;wfEG++0a14i1KW9vpFztDsSAi9cIq4RR2VQK+9P+CzfxM8B/s4/CD4c/8Es/gFHDa+HvBei2lz4i&#10;jgAy8ioRbo+MfvGJkuH45aRCeen50qCBgDtXNwtRliY1M1qxtKr8K7U46RXzd5P5H9BcH5THLctT&#10;a96Q6iiivrD6wKsaPrGoeHdatPEGj3b295YXUVzaXETENFJG4dWXHOQwBGMHiq9NbGcGlKMZRcWr&#10;phbm0PqjxL/wVx/aE8T/ALV/h39rK88K+Ho9Q8N+HLjRofD0UbjT7mGcyG5Z13ZLSPIGPOMoDXkn&#10;w4/as8ffDbW/iV4gXT7PUrz4oeGdQ0XXbi8aQmNLyZJpJUww+fcv8RIxXmXQcfnRge1edRynLaMe&#10;WnSS0S67Rbkl8mznjhMNCPKopaJfJO6/HU9Uuf2rtT1n4BaF8DfEvwq8NanceFZpB4W8XXAn/tDT&#10;LeS5S5e3TbII2VpF6shIDMAea3bb9vH4i2f7YmoftoR+DdH/ALe1CGeKXS98v2VRLpzWLYOd2Qh3&#10;dfve1eHHFHQVrLL8HJSThfmUk99edpy9LvXT7ivq1GXMuXe99+urt5Nm18LviR4w+DPxE0P4ofD7&#10;URZ614f1CO90278tW2Sp0Yg8EEDBXoQx/H0j48/tXeDvjdourRWv7Ivw88K69r10lzq3inw/Hd/a&#10;nkDb3MSSytFB5jcv5aAtkgk5OfHPlPBFLwOh71rVwuHq11VkveXVXWl762eqT6O5UqUJyU2temv9&#10;XPdm/b++I7ftXeD/ANrf/hCtF/tvwXpNjp9jp6tL9muY7a2a3VpPm3bmDZODjNcXL+0d4om+C/iz&#10;4Hf2FY/2b4v8XWviC/uju86CaBZQI05xsbzSTkEjArz07S3JoO09qzhluBgopQXu8tt/su8evRtv&#10;5maw9GNtLWt+Gq/M+rdf/wCCs/xH1TxR/wALNsf2e/h7p/je08PNomg+OrWxuP7Q0q1NutuQmZdk&#10;rhQ215AWQOQDjIPnnwr/AG0LrwZ8HIf2f/ir8C/B/wARvC2n6rNqOiWXib7VDNpdxMczGGe1ljkC&#10;yEBmQnBOfw8VwOp//VRjv+dc8Mmy2nBRjTSs01q001e1ne8bXb0a3fcmOCwsY2Ue1rX6dnfzex7Z&#10;8Mf22NY+Fvinx1NpXwQ8G3Xgv4g2sdv4g+G81rMmk7I2Bh8nZIJI2jO4hw+7LE5zXSaz/wAFMPip&#10;Evw8t/hj8LfBnge3+F/iafV/Ctn4d0+VYY/ORUeCVHdvODAMGdjvbectkA1838D1zQPQCtJZTl9S&#10;qpzppv5tbct2r2b5dG3rbS5UsLQlK7j99+1u9r20vufSWt/8FHrr/hBPHfw/+HP7LPw58G2/xH0y&#10;e08VXeg29z9quGkcMZBJLK2wA7tsSgIN5OM4NYvhf9uDTLfwN4c8I/Fn9lfwB8Qr/wAI6eNP0HxB&#10;4oS8+0RWauzxW0qQTJHcRxlyFEgOF47c+DjHQVN/ZWqHTP7d/sy6Gn+f5H277O/k+Zt3FN+Nu7ac&#10;7c5x26GpWUYCMLKG7ve8r3tbe99tLXtboH1XDxjy2313d+2977dD2b4P/tu638M/hzrXwc8V/BDw&#10;T428I6n4l/4SGy8N+IrGUW+k6ngqJrdYXVlXZiMxklSg2ngkHn/2q/2pfGn7XXxGsvid468O6Tpd&#10;9Y+HbPSY7XRbdobfy7cEKQhJ2Z3HgfKOAAMV5kQOjDpVnS9H1bXb5NJ0HSrq+upFYra2Vq00jADJ&#10;wqAscAE8DtWkcvwNHEfWIwSlrrd6Xtd721sru2ttWUsPRjUdVLXud1p/7TXxC0DwB4A8E+GRb6bN&#10;8OPE19r3h/WIAxuPtVw9u+XyduEa2QrgDILA5rt/i3+254V+L9t4i1TWv2MfhhaeK/FFrImreMLW&#10;3vfP8+T793FbtOYIrhj8wkVMhjnmvBPMViFWQN+WaUsMHce1Esswcqik4aq7veSeru07PVN62bsD&#10;w1GUk2tr/nfp5n0NF/wUBg8S6F4fh+OX7KXw5+Imt+G9Nj07TfFHiSC7S6ltIxiGO4SCZI7rYvyg&#10;yKcjHfNc38I/2u4Ph54Q1b4d+Nf2fPBPjjw/feI/7e03SPEFvcRwaVfYwxtxBKhEbII1aIkoyxKC&#10;CM58cVw67gd27/ap2eOe9T/ZOB5XHk0bva8tGtra+7v0sT9Vw/Ly23d+v+enyPpCT/gp18Y2/aZ0&#10;v9qWPwD4Xj13SfAbeFbWxismWxFv5ckYlEO7GQspxHnZ2wRWH8SP27/F3ifwNovwv+FHwp8LfDjw&#10;7o/ihPEcum+EUuNt9qqHKXEzTyuzbP4UBwo4GAAK8LAUcikYheTgenSpjk+WxlGUafwpJau1le2l&#10;7aXdr3s33EsJQ5k1HbT07del9D6V+I3/AAUj1fx/oPxBgs/2ZvAeha78UtMW08ceKdMa9N5esJIp&#10;PMVZZ2ji+aIZVFCtkE5KrinpX/BQ3W5fCXhmx+IX7Ofw98X+JvBuhro/hfxt4i064e8tLOPKwJJG&#10;kiw3PlA/J5iEAjPXmvncEMM5+lGBgmpp5Ll1OKSp6Lzl25d73S5fdte1la1hfVMLGNkut+t9rd9v&#10;I988If8ABRP4x+C9a8B6jp3h7R5LHwP4EfwhdaLdLJJaeIdMkkeWSO9QnBLGQ8rjaRkYyayv2HvH&#10;ngvwx+3n8PPiP4jl07wzoNn48t764866K2umW/mFseZISQqLhQzHOFBJzzXix9qUjB5rR5XhFRqU&#10;6a5edNNq+t7622fxOxX1WjySSVrqzPpv4rf8FC9Tmk+I2ifCz4FfD/wtq3jia903xH4+8M2EyXmr&#10;ae8771UGQxQidQC7RqN+c9cGvF/iB8cPFfjufwbeeTDp9x4H8O2mkaPcWYbeVt5nljmbdx5m5z04&#10;wOlcbxnik2880YfLMHhl7kPvu29Eur2tpbZbJDp4WhRVox17vr0/A+kvGn/BSfxV4uuNY8d2X7Pf&#10;gPR/iN4g0STStW+Jel2txHqM0MsflTyCMymBJpY90bSLHuw5weBWN8Nv27b/AMM/Cjw38Ifir+z9&#10;4H+I1j4MupZ/Bt34st7gzaUJGLtCPJlQTQ+YS3lSZTPbgV4KeO9LwOKmGT5dGlyKFldPd3Vk0rO9&#10;0km0kmlZtW3F9Tw9uXl/P001v320Pf8Aw9+3nc3PgRfhv8a/2b/APxA0u01y81bRV1e1ubN9Klup&#10;fNnhhazliPks/wA3lHK9Bgjph+CP2q/A/hf4g+IfG2t/sdfDHWrXXL+0vLDw/NYXMNpob24+QWgh&#10;lVlU9XVmIcjLda8jsNJ1jWHlj0jSLq8a3t3nnW0tmkaOJBlpGCg4VRyWOAB1NV9652BwSO2eRVLL&#10;cDeT5bc26Tkt2neyaSbau2kn3H9Xoq9lvvq/yvoe+XP7dEHjb4heKPid8ff2XPh38Q9Y8Ta1HqTX&#10;2uWt1byWLRxpGkET28yMYAsaDymLKSuTkkmtR/8Agpb8TvFHiXx1e/GP4X+EfHOg+PtYt9V1Twnr&#10;VvPDaWl5BCsEM1s8MiywukSpHuDZKrya+cBj7o+lL7Z9qmWT5dPV0+iS1atazXLr7uqWqtql1Ilg&#10;8PLXl8uultra6fKx69J+1F4B/wCFoJ45/wCGNvhiuhpoLaW3g1bO6+yOC243JmMxn+0joJt+7GR3&#10;r0bwt+138Lfix8R774q/tI/DbwlH4f8AAvw1l0L4c/C+x0uaS1eZgY7eNPM34WJnaZ5ZGz8o2gnG&#10;Pl61tLu/uodP06ymubiaRY4be3iaSSR2OAqqoJYkkAAAkk4qOWKSGZra5hMciyFHV1wVYHBB9CD6&#10;8g9qVTKcHWjbVNKyabuk97Xbs2lZy3fcdTCUZ6PR2tu72+d9X33Nv4VfEHxJ8HviH4e+KXg2eNdX&#10;8Natbajps08e5RPBIsiFh3GVGfrXt0v/AAUR8R2Px3vPjt4J+AHgnQZNd02+svG/h+1huZ7DxRHd&#10;uXnN2ksjNkk8bCuztXz7e6Vq+mxW82p6VdWq3dus9o11btH50JJAkTcBvUkEBlyCQfSoRtPeunEY&#10;PB4qftKkU21bd7PW2jV9dfJ7amk6FOs+aUelvkeufHX9rjWPi/8ADjSPgp4O+FXhnwD4K0bUpNST&#10;wz4VScxXN86bDczyzyPJLJs+UbjwK8lAwMCmjO7mnVeHw1HC0vZ0lZb9W23u23q2+rbKp04UY2h6&#10;hTW4XJ4p1B6VuWffP7K1jb/8FTP+CZ3j/wD4JjeN9R3eMfBViPEPwouZG+fMBPlRFieQsjmE9MRX&#10;OO1fiT4h8O694R8QX3hbxRpE2n6lpt5JaahY3EZWS3njYq8bA9CrAgj1Ffod+xZ+014g/ZB/aU8L&#10;/HXRZJGh0u+WPWbVBn7TYSfLPFjuShJX0ZVPpXW/8HOv7GfhvwF8dvC/7fPwcit5PBvxksI3vpLN&#10;P3Y1VIlYTZHH+kQMj+7QyknLYr4arT/sfP3QWlPEXlHspr4l89GvO5+P8fZL7OssXSWj3/r5o/Lm&#10;ikVgehpa9k/LwooooAKKKKACiiigAo75NFFAH60f8Gg3i2fTf21fiZ4LVtseqfDMXTpuxue2v4FX&#10;68XD1/QyGbHWv5lP+DW3xdJ4d/4Kt6ToiybV1zwTrFo3vsjScD84q/psDLjpX4zxtT5c9k+8Yv8A&#10;C36H3eQy5svS7Nn4yf8AB4tqDp8EPghpm75ZvF2rTY3d0tIlB/KQ/nX4MA8da/dL/g8hugngb4A2&#10;X/PXVvEb/wDfMWnD/wBmr8LeOlffcGxS4epesv8A0pnzmef8jKfy/JBRRRX1B44UUUUAFFFFABRR&#10;RQAck4Ar9ef+Da39m3wl8E/h98SP+Cunxwto20PwRpF5pXhGF4SZGnCK11cRk8biGS2TGcmWQemf&#10;yFjgmuJhb28bSSSOAsaqSWbsK/cb9s+4v/2If+CSXwD/AOCdkUn9m+Jda0WPXfHVnD8rJuka5eOQ&#10;jrm6m4z1+zY9MeHnUamMjSy+m7e2kk3/AHEuaT+5W+Z9Vwllv9pZtGLWiPiz47fGXxb+0L8Y/Enx&#10;q8b3TSah4j1aW8lVmyIlZv3cQ/2UjCIPZRxzXK01fXFOr7mnThSpxhBWSSSXZLY/oWMYxjZLRafc&#10;FFFFWMK6z4D/AAj1T4+fGrwv8FNF1qz0668UaxFp8F9fZ8qBnz87Y5IAHQckkDI61yddB8KNR+G+&#10;lfEXS9Q+LcXiBvD8Vxu1BvCtzHDqEYCkpJC0g2hlfa2DgkDAI6jHE+0+rz5Pis7aX1tpp116dSKn&#10;N7N23sena1+yL4Yi/aI8K/s4aB8W9SbXPEHjWPw9qcPiDwLPpc2mGW4jhS6ETzuJomLsy4dWIQ5U&#10;Ag1zfg/9m2/8W+Bvi343t/FsMEfwpt4Jbm3ayZjqQl1BLEqrbx5OC+/JDZxj3r2/4lf8FCPhs2n/&#10;AAf03wUPHnja9+GHxCi8SyeLviQ1qupzW0ToU02IwvJ+5+QNuZydwBx6Znir9pr9inwn8GvjJ8PP&#10;gR4P+I8+rfFe2iI1bxYbJYdO2anDdi28uByWTAlJlJ3FgihACWrwKOKzm0FOEnrFXstlNKUnorJw&#10;2Vrpab6nnU62Osk09Wu3dXb7XRW0P/gnh4Durv4W+GPEv7VVjpPiL4veHbPVPDul/wDCJTzR2puW&#10;KRx3M6zgRqXGxZFV8kMSqgDdzHgn9iOC78KfFDxd8XfjTp/g2z+FPiqHQte36PNfSXVxI88eLZUd&#10;C7eZBtVW2hlbeWUDB+jvib8Vv2SPg/D+zD8WPjb4V8dal4m8LfB7RdU0vTdB+xtY6lslmeCG4aVg&#10;8OyVWJaMPuV8cYGeL+BXxL+FHxS/ZP8A2lPiX+0to3iKTS/FnxM0PULz/hE7iM3ljdXE19JG6eed&#10;siRkhSjEAqBgjgjgp5lm0qDqty5eaKvyw3dVxahpr7ne+pjHEYx0+bW10tlfWVtO6scG/wDwTU8Y&#10;X/xZ8MeEPCXxc0PUPCPirwLN4xtPH1xaywW1po8H/HxLPCSzpJGcKYwWBZ1G4ZJHE+Kv2aPhxffC&#10;DWvjH8Efj5/wltn4X1q0sfEljfeFZdKntYrpnjt7tA00omieRCv3kYHqBXsEX/BR74U+HvjF4Z0z&#10;wl8K9dk+EXh34X3fw/uNE1C+jXVr/TbvLXVyXQmOOdpAjBQSvydRnI858b/GT9ln4f8AwP8AEHwe&#10;/Zb07x9cP4x12xuPEWpeOLezh8iwspHmgtIFtpJNzea4LSttyE+6M114Stn3NBVotfDb3Y2s5vn5&#10;n0ahbbr3NISx7a507u1tFa13e/Z2t8zY+MX7FPwX/Z0+OWj/AAW+I37UKatq02o6cdUsdB8ISyfZ&#10;ba5VHCSSPcoFmIcZjXdhHD7w37uvPv2yvhj8Ivg/+0X4w+HPwf8AEd9fWGjeJtRsms77S2gOneTd&#10;PGtukjTytcKAD+9bYWxnAq3+1T+0R4Z+NX7Yes/tGeCtAvodPvNQ0q6tbHVFSOZjbWdrEytsZgCX&#10;tzg5PGPoKv7X/wARfgj8YPjHqnxZ+DVv4pt38Uand6v4gtfE0Nsi215cTtK0NuYXYvEu4jc+CR2H&#10;SuvAxzFVKEsTKTcoPm0SXM3FpOyVutvzNsPHERnTVRvZ32tfTddOp1XhT9jb4fn9nbwd+0j8Vv2k&#10;LTwxpfjLXbvS7Owj8KzX9xDLbzbGlYJMg8kKCzPlSuQArkkjoIf+CXnxXsfiv8SPh/4n8TLHpvwx&#10;0u0v9U1vQ9FuNSk1KO7VWtFs7SPDyySK24oWUIMlmwMn0KG+/Zjtf+CYfwNh/aZ0fxnJZx+OvEM9&#10;jc+C/szTEJcL5kEkdw6AJIp/1gJdCnQ5rP03/gqbo3iv4yfFrV/iNovi7Q/B3xO0/T7O1bwHrAtt&#10;Z0D+z1VLOaOTcglbYoWRNyg5I6Zz5ssZnlSdR4ZNpOa1UbaVEly9W+XmunfW2m1+eVXHTlL2d9L7&#10;pdJWVtO1zgbz/gmd8XL/AOKHw78A+ENa86x+JGm3d/peq+INFn0qXTobTd9r+2Wzl2haJVLYVnDq&#10;VKkZ45nxF+y/8K9Q+G/jjx/8DP2l7fxhcfD+GK71rS5/Cs2nfabF544Dd2sjTSiZBJLHwwRtrbsE&#10;Yz2vhr9t7wN8Gv2lfBfxi+HfiP4oeOtO0PTbyw8SL8UtcjlubyC7UxTraqkkq2v7o8ZdwWAJ2jg4&#10;HjT4y/safDL4M/EPwd+yx4f+Is2p+PrGLTHk8bCzjg0jS0uY7p4Yvs8jtPIzQRqJHC4XJxnOeinW&#10;zx1IKd2ny6qMbP33zc91dWha23pfQ0jLGqSvfW3RW3d79tLHVeIP+CcPw38IfGHwn8A/E/7YGm2v&#10;ivxppthc6LZxeDbmSGB7yBJIIrubzgIS7NtUqJRgbmCZxV3X/gr480H9ga5/Z3utPjk8U2n7VE3h&#10;5raOTMcl6mnJb7QxUfKXH3iBgc+w9h/bA+Kv7FHwh/bA8B/Ff4seDPiBe+MvB/gfw1fwWehTWZ0z&#10;WJI7GOS2ErSlZINj8MED7wBjBr561f8Ab+u9R+H91fDSLpfHE/7QsnxJW5+X7AoaNdsOd3mE+YMF&#10;doGw8HsOHDVs3zCnRqNOS92WqS968trWbja17/mc9Gpja0YSabWj1SWuu1t1bcu/EP8A4Jn6/wCB&#10;bvxd4Tt/Hus3niLwZoN1qWoRy/Du9tdIumtYvNuILbUZJNsjqivhjEqOUIVuhNH/AIJJgSfty+GR&#10;j5To+sFev/QPn9RXTftJftqfAn44v4t8eaF8V/2hdJ1jxNp0zL4HbxJEdAtr+VMMN4uS7WmSf3Jh&#10;HynGRXj/AOxD8fPCX7M37Rmk/GXxro+o3en2NjfwTW+mojTFp7WWFDhmUEBnUnkcA49K74xzXFZL&#10;XhiE3Nxslazvy6rpfW2u3mzpjHFVcHUjPWVtNOtv8ztvg5+zVH8d/hB8EfAl74o8M+GP+E48beI9&#10;J0/xAPDzteG6jSyMUV3MJ186JnkSOJQo8suxO/dxj/Cv9jjxTLo/jL4j+PddstEi+HPjTT/Ds2ma&#10;lpbXQ1PV57sxfYgvmRjaixtI5BPyfwnNc3qfx+09f2a/hn8KPDKX1n4i8B+MNa1qTUTtWH/SmsGg&#10;8plfduQ2rlsgdsE17N+2V/wUO+F/7QNx4Ng+E/w+1Tw1Zf8ACVL4u+JMFykKnU9bKW8ZeLynIdFj&#10;jkAL4OZCfUl1v7ajWVOnH3JOetl7iU5O/wD2/C0V2Y5LGRlyQWkm+i0tK9/mtA+IX7ESfFf9rj4/&#10;aF4k+KPg3wHY/C6zXV9Xu9L8MTQaT5I8qN0gtklkeBQGyBmQs3HG7I4XTv2GLT4ha98MLX4G/G2z&#10;8Rab8UPEN/olrqGp6DLpr6Xe2gieWOeHzZjzHMjqVJLA4wCQD1fjP9uz4W+Jfix+0149tPDGvJa/&#10;Gjw3/ZvhmB7eDzbOTzIW3XP77CpiM/cLnPYZre/4JkeP/D/jb4nfBX4CW+mRtqnhf4keIfE11PqK&#10;qtvPbzaZbKkdud+43WbR9gIA3lOvIrjlVzrBZdKtK65IJ2cY2VqN5N6XbU7dd9NTGU8ZTw7m9OVL&#10;Sy/l/SR514w/Yu+HOj/ALx18dfDf7QWqahH4F8TQ+H7rTLr4evZG5vZWYIFka9bCfI2WK714ygzW&#10;X+yX4Tn8U/C343XVv4e8JXn9i/Dj+0WuPEmhNd3FuBdxRZspBKn2WfMufMKuMLjHNfTH7UXhPUv2&#10;if2ZfH3j74jL8ffBcnw/uorrRLb4watDNpusXEkoi+zxItvA73G08EeZgDk8k18ofs2/Hrwt8GvA&#10;HxZ8Ka/p1/cT+PvAB0HSZLONGSCY3lvPvlLMMJtiblQxyRx3HVgcRi8wy2o5ScpqcdLLRXg2rxST&#10;0bk/W3QqjVq4nCy5neV1pZabPdeWp6T4T/4J0+Ddat/hPpviL9qzTdL174xaNBeeF9E/4RSe4MDy&#10;s6JHdSrKBEjOoVZQGJYn92oXLfOfi/wnqvgfxxq3w/19Ylv9F1ifTb4RNujE0MrRSYPGRuQ+le+2&#10;37Zfw5tvjD+zj8Qj4e1lrP4O6BpNl4ih8mLzLuS1vpp3Nt+8wwKyDBcpyOQK8S+MvjbTviL8Z/F3&#10;xL0O1lt7XxB4q1DVbSG5VRJHHPcySoHCkjcAwzgkZ6E9a9DL3mn1iSr3tZtXSVmpySWi/lt3Oqh9&#10;a9o1U2abWi0fM7LTyPWvDH7BeqeI/wBtPXf2Nl+I9rDdaFb38r+Im0l2jm+zWJuyBB5oK7gNud5w&#10;eeelU/hz+yN4B1z9nnw/+0T8U/2iIvCuneIvGVz4csdPi8JzajObiFYW807J4x5W2XLMeV2qAHL/&#10;AC+4eC/28/2F/DP7RWofteXfw9+J03jbxF4dmtNU09Wsf7O0+8m082088REnmTq5HCts2B2PJ4r5&#10;51b9oXwje/sg+CP2fBpeoHV/DPxD1LX7668qP7NJa3MVsqRoS24yDyWzuVV6YY5rz6NfPMRJRalB&#10;fu03yxvfln7Rq6ejkoa+eiOeM8fUklZr4Vsuzv362+87bQP+CcPiC5/aQ+J37OvjX4yaNoMnwv8A&#10;DM2vap4insZprOe0RYZNwCEOmYp1fGGOQVAPWqN7+wnpmraV8NfHnwx+OFt4g8K/Ebxt/wAIrDq0&#10;3h2WyuNL1APtImtmlcMhQ71IkGRwQpr6F+AP7Qnwj/aQ/bE/ab/aAvvCetP4N1r4FXsl/pbTR21+&#10;1rFa2MEyK6s6JIfKcqckHK59B45e/tmfs+/D/RPhH8HvgN4W8Zf8IZ8P/iN/wmOu6h4m+zjUNSui&#10;wHlLDDIYgEiG0ZfDHk7e3LRx2fVK0qaT5oqHMrRsr023d2vfmtpf0XbGNbHSly63SWllbWLbv53t&#10;YzJv+Cf/AIZ1H9pC8/Zl8CftG2mvaz4fOpSeML7T/CV21rptvZxs8hiKyM93LlfK8pUTErBQzDLD&#10;I+In7A3jjw/8KNJ+LfgLUNc1ez1PxdB4bk0rxF4LuND1GK9nQtAwhkkkWSGQ/KHV87uNo5qT4Qft&#10;eeD/AId/tp+Nv2gNT0XxE3hXxteeIINQtdG1BbTVobHUpJHWSKZSRHPEzRvw3JUjdjmrHxY/ac+H&#10;1vZ+H9U+DHxu+OXijXNE8W22sRt8UtajbT4lgbzI1FtHPNvkEgU+YWThWGMmuzmz6nXpxUm1yxbb&#10;irNtPmTslbp2srbu5t/tyqRV+i3S31vey01t8j279mL9l7wF+zn8RPjp4Df9ojTdc8ZeGfgf4ns9&#10;f0G00GaGJJW07dKtvdM7LceU/wAjgpEd2Su4A15fcfsveJfjH8I/2a/B+ijwTpM3jlfEhGsxaHLa&#10;3Sw2lzvnm1G4EjfahHEjsgWNCqjbg53V12o/t0fsTwfEX4qfHjwx8L/iJH4s+LHgrWNLv7S6ls/7&#10;P0a6vbNkkaPbJvuEec7iW2eWjNhG4xxfgL9uv4eeBNC/Z50yTwXq98fhT/wkdv4qtmMccd/a6ozI&#10;y20gctv8iSTl1UbsV5sIZ45SrxhL2j5XdqK95Uql0ktLc7ST6+d7nPGOMlepZ82m6W6jJfdc5Dw1&#10;8Af2XL/x74Vt9O/asbXNLv8AxrbaRq1mvgua1vGR5QElhja6Ikt5TlTIJFePcrbDkCtr4/8A7Mv7&#10;PPhv9tDxr8DPBnxZ1bSdF0bU7uCztY/Bt3qN2LmOdlWwt0indrnC4ImkeIN0Izyea8Z+Nv2LfAuo&#10;eG9f/Zt8HfES91TTfGVtq99feNLi0t/KsoJBItjFHbvIHYkDM0hzwMAZNe2Wn7fP7L/h79pv4qfG&#10;XwRpfxG0iL4reHZopdftrSy/tfw1qUtw0kjWY84K0RXaCxkR+T0xx6FapmUZKtRVSS5GkmorXmju&#10;lF9L20bdrdVfplPFRlzR5no97LW63Vn0uc/4O/Y81j9nX9ob9nP4oQ+LbrVNB8cfEfTRp/8AbHhu&#10;fR7+1ubXU7ZZYp7SZnKjLqVYOwYZxWP41/Yx8E/E3V/i9rvwV/aR0/xNr/gNtR1/XvDf/COXFrHc&#10;WcdwxuZLW5eQ+eYScNujjDHkZBBPT/Ez9vj4H61F+z/o/heX4ma5D8IfHcmua1rXju8hudQ1aN7u&#10;2nby2EzYYCKQCNmCopQAt2yLj9rL9kD4V6L8UvF37NngLx8vjL4paDdaNNF4smtG0/Q7K9kVr1Y5&#10;IXMlw7EfIzIu0f3iMnljLPPdqqMvaNcvwxs0qr0ldae5rfTz10MF9e92dnzPTZW+J7/L0O4+MH7L&#10;PjP9qe4+AvhDwzqEem2uj/sy6frHiHVpLGW5+yWcNzdbnEMQLzSElVWMclmHK8keI/Gf9h7Xfhl8&#10;B1/aJ0DxHrV1ocPiRdF1Cw8UeCrnQr+3neNpI5EhlklWaFlU/Or5UggqK9O8B/8ABSnwT4F8TeB4&#10;08LeJzoNn8C4/h543bTb8WOo/wCulka6sJ45Moylo2VmKMSGHy8GvMf2j/jd8GfHHw7Xwx8PPjJ8&#10;dfFV9JrC3LL8Stciaxt7cBvlFuk03mS5PEu5Aoz8vOK0y9Z7h8RClblp3/lTTTlJyu91v3WlrXKw&#10;6xsJxg9I6dPNt3/4f5Hha5p1NXIanV9cewFFGaKAGtk8DP1XqPpX6R/si6VpH/BWH/glb4+/4Jte&#10;MryFPG3gexXUvAuq3qCTylEjNaMO4CNut2PP7qZcZORX5vEA9RXvn/BML9pab9lf9tHwf8QrrUmt&#10;tGvrz+yfEnPyNZ3JEeX/ANlJDHL7bK+f4my+ePyuTpfxafvwf96Otvmrr5nk51gI5jl86TV+q9f+&#10;GPzF1zQ9W8M63eeHNespLa+0+6ktr23lXDRTRsUdD7hlIPuKq19mf8F9v2a9R/Zu/wCCn3xCjj0l&#10;bfRfG14PFfh2aNNsc0F6S8uzHHy3InXA/u+9fGea5cHio43Cwrx+0k/vX6H814ilKjXlTfRtBRRR&#10;XUYhRRRQAUUUUAFFFFAH2t/wbwanLpP/AAV6+E5idh9pl1K3bacZDadcf4V/VUMgYNfyc/8ABBfU&#10;GsP+CvHwQdSf33iO5i/760+6r+shGXb1r8j49jbNoPvBfmz7bh2X+xNef+R+Jv8AweRW7Hwb+z9e&#10;Afc1LxKn4tHpp/kpr8LhnnFfvJ/weNWJk+DvwMv1XPl+KdYhHsXtrc/+yV+Da9M19pwa78PUrd5f&#10;+lM8HPP+RjP5fkhaKKK+oPHCiiigAooooAKDntRQemaAPrz/AIIXfsm2f7Xv/BTD4d+CfEFqZNB8&#10;N3TeKPEAaPcjQ2OJY4m9Vkn8iMj0ZuuDX01/wVq+L118Yv8AgoL8QtaGptcWOj6oujaSu/KRQ2iL&#10;EyqOmDKJW47tXpX/AAbj+DNN/ZO/YR+PX/BSfxlZxQySWT6P4VuJB80gtk3si9B+9upbeMe8foa+&#10;K9R1PVNa1a61rXLpri9vLh57y4frJK7Fnb3yxNebksZYzPsRiPs0oqmv8TfNL57Jn7P4e5f7PCyx&#10;Mlq9P6/rqRjjiiigmvsj9JA0An+7+dexfCP9i/xB8SPhVD8b/G/xo8D/AA+8MahrLaXoeo+NNQnj&#10;/tS6THmLClvDK5VCyhnYKqnqeDjp1/ZPOjfs3+MIdW8L+HbjxRo3xq07wrH4utvE00yxLNbZCRwx&#10;xmGa3cnf524OMgbOK8+pmmDpycVK7TSfk27buy062baOaWKoxdr9bfofO1BGe9fRXxK/4Jp/Fj4d&#10;fFzTf2dbH4peB9e+IWoawtl/wh+i6ncTXNrGyu63U7PAsccXlx+YcuXVWGV5rMm/YK8Q6n8W/CPw&#10;h+HP7Qnw78WXXizxPN4fS/0DUrmSDTr6OMSFJ/Mt0coUORJGrqxBAbggSs4yxxUvaqzTlez2V3fb&#10;bR2eztpcSxmGlG/N0v127ngwTHegoOtekeGv2ZPHXiqw+KN/pmr6WkfwpsWutdE0km65QXi2hEHy&#10;Hcd5B+faMZ74Few23/BJ74qNrvh3wVe/tBfC+z8TeMNCh1Twj4YutauVvNVjkt/PVFX7MVjcjKgS&#10;MgZg20kDNVWzXLsPdVKiX3von27NN9luVLF4Wn8Ul/X/AANT5auL2+vRFHe388y28QitxNIW8qMd&#10;EXP3VHYDilhv9RtrObToL+ZLeZlaaBZCI5CucEqDgkZOM9M17N8af2FvH/wV+FerfFG4+JXg3xIn&#10;hfWLbS/Gum+F9Wkurnw9dTo7JHc/uljOTG6bo3cBwRng0/4xfsSXXwKVdI+IP7Rnw9t/EkUemzap&#10;4OivL1tQsYbwxHzGP2URyiJJlkkWJ5GVASFbFFPNMtqKKhNSu9Ek3qra2t5p321XcaxGGlbla19f&#10;Ly8zxFQPSnEZ4r6Y/bM/YO+GX7O/7SNv8EfBH7T/AIZnjvL+2t5F8Sz3FtPpEctsspub2b7KtukP&#10;J2mNnbBUFc1wPxW/ZKf4ffD+z+Kfgr4/+BfH2iTeJo9AvbrwfdXTHT7542ljWVLmCJtjokhV1DAh&#10;DjtlUM2wOIp05xl8aurxa39VZN9E9+lxU8VQqKLT0ltdNf1+p5LjnJppXIxmvqzX/wDgkp8VvDvx&#10;A1D4NTftCfC648dWely6jZ+C7XXLlr/ULeOHzsxj7MEV2XOI5GViASBjBrhfhl+wh4p8a/C7w98W&#10;fHfxu8B/D/TfF+qXFh4Th8aalcQTaq8T+XI6LBBKI41k+QySFV3DsDkzHOcrqQ541U1otnd3Tasr&#10;Xd0n9z7E/XMLy3U10/Hb8EzxOW+1Gayh0ybUJ5LeFmaG1aQmOMt94qucAnv61CFBFe1+Ef2HfFup&#10;eHtQ8Z/E/wCL/gv4f6Ja+LJ/DdjrHirULkwapqELYmW2NrBNvjTjdMQIx/eq7Y/8E9/izZeMviJ4&#10;Y+JvjXwx4L0/4YQ2snijxJr1xcPZqt06pbNF9mglklWUMrKQmMNyRmreaZdBuLqJW/Vpaaau7SaV&#10;3dpPUp4rDRbSktP6+ertpfU8H2A9f5UFR0blTwQe9a3jzwxZ+CfGWo+FNP8AGGk+IIbG42Ra1ocz&#10;SWl2uAQ8ZZVbHPRlVgcggEEVofCT4eWPxT8Zw+FdT+JnhnwhbtbzTTa54svmgs4VjXJUlEd2Zj8q&#10;qqMzE8Cux1oRp+0e1r7dPTc25ko8zOfvdQ1PU7oXeqancXUnlrH5l1MZGCrgKoJycADAHQflUYGB&#10;g17F8Tf2L/FPgOx8C+JvC/xR8J+MfDfxB1k6VoPijwzdXDWq3iyJG8EyzQRyxuu9WI2Hgnvmuq+L&#10;v/BM74p/CbQvHl9/wt/wD4h1j4ar5/jPwz4f1eeTUNOtDIUW5ZXhSMpja5UMXVWXeoYkDh/tbK4q&#10;P7xLmdlutmk+mlm0ne2tkYPF4WNveWu332/PQ+cTgDoPxI/rQvz/ADV9cfsY/sIeIYPi58GPiR8U&#10;/iX4F0BvFXiSx1Pw/wCCPEV9N/aWtWMd0h3rGsDxKsqhtiyyIX6YycV87ftFRWVh+0H4+srKKOG2&#10;t/G2rRxRxptWNBeyhVAHYDH4Vph8xw+MxUqNF35Um30u21v12e2mltx08TTrVHCLvb+v0OSIyME0&#10;m2vcx+wrq+qfC/xB8Rfh5+0N8OPGF54T8NLr3iTwr4b1qeW/sLJtu9yWgWGQxZw6pKxU/hXnnwM+&#10;CfiL4+eML7wN4U13TbPUrLw3qOrwRaizr9sFnAbiS3j2qxMzRo5QEAEKwJHFVDMMHUpTqKekPium&#10;rddbq+vTuUsRRlFyT23/ADOO245zTopp7SdLm1neKSNw6SRttZCDkEHsa9M8Hfsr+K/Ffwa0L453&#10;/jrwx4f0DxJ44/4RnTbrxBqbW+ZBD5st0W2lVt4lwHfJIY4Cntc+Lv7Jcvw5+HP/AAtnwX8dPBHx&#10;A0GHxBHo2qXng28un+wXckTyxLILiCEkSJHIVdNynY3I4o/tDBe09m5a35dna/Zu1t9LX3D6xR5u&#10;W+t7f8Dsea6v4t8V+IoFt/EPiXUL6NWzHDeXskqp9AxOD7is9BkYwQetfS3jj/gn1qv7OnxG8KeH&#10;/i38VPAGt6hqmsaO6+BtP1q7W81Kwu5Yh5hYW37hDuZTk+YAjMqMME8poX7JOofEG++IXxFvPGvh&#10;X4c+BfCXi6fSJNW8UajctbJctM4jsrfybeWe4YIM7vLB24LYJxXPTzXL+W8Ze7umlo7u1ktG22+l&#10;77bkLFYdR916eS87L7/I8VK8YzRt4xX1p8Bv+CY9l4y+NV78O/iv8cdCs9HuPhzP4s8I+IvD91NP&#10;ba5bCOQrPGxtmKxRtGfNSRI5QBhAxNeSa/8AslXsXwf8WfHD4d/GHwn420PwTq2n2WuSeHWvVdY7&#10;tQYrlVuLeImHfmEscMHUnBXmqpZxl1aq6cZ6rl6O3vOyV7Wu3pa++m4RxmHnLlUu3e2u2p5NgnvR&#10;sGMCu5+OPwB8Tfs/zeF9P8Ya7pdxfeJvCVj4gFhYTu0thDdKWhiuAyjZKU2uVBbAdcnmvSPhf/wT&#10;z8b+PfC3g/xF4v8AjV4A8EXnj5t3grQfF2qXMF7q8W/YkqrFBIkccj/KjyFdzYAzkVtUzDA0aKqy&#10;qLlez11tvZb6W1e3UqWJw8YqTkrM8Bh1PUNMWYafqMluJ4TFP5dwY/MjPVGx1U8ZB646GoUy3GR9&#10;VbIr7s/YY/Z2i+CHwq+PXxN8efEHwT4V+I3gO3tdCRfGWkzX8fheWW+SKS7mjFtNG3mqu2FoxJyc&#10;sqrgn5h+GHwl8cfti/tTRfC7w14h8Prr3jDWrs2+o+S9tp7ybZZ2dVijzHG2xtqiMYDKMCuPD5th&#10;a2Ir2soUkm5663ipX2tZJ7pv0MqeKpzqVP5YWu/lfttZnmuPagqK9u+J37C3iD4d/DHxJ8StJ+Pf&#10;w98Wf8IXfWlv4w0bwvrE811pbXEwhQuXgSKRRKViLRO4DH640PjL/wAE7fiH8Ef7H8O6z8XPBOp+&#10;LvEMWmyeHPA+kX9xNqupR3piWJ1QwhEw0hBDupOxioK4NdEc2y2SVqi1dtnvo300STTu7KzT2NPr&#10;eHdrSX9W/R3Pn/b70c7sV9F+Nf8Agm18RvDGi+MD4e+M/wAP/FHiP4f2P2zxl4L8O6vcSalpsCAe&#10;e5EkCRzCHd+88qRtpHcjFN8R/st3HxB8C/s96D8NPh1pGi658RtA1KW71iXxDNIL9ra7kSS6ukeM&#10;JZrEkUhPlNIuxcnkYqY5tgKiUoTTV2m9rWi53d7O3Krqyd1rsT9cw9k1JP8ATS/5I+d9vvQFwa9j&#10;+IP7G+peGfhXqvxi+GXxx8E/EbRfD+qQaf4kl8GXd20mlSzkrA0kdzbQlo5GBVZE3KT3ra8d/wDB&#10;Prxl8N9Lul8dfHP4d6b4k0nT7PUPE3gmbWJzqei2dwYz5syiAxv5aSK8kcLySKpyFY8GlmmXu37z&#10;dtWs73Vr3W63WrSWq11RX1rD6e9+f5b9jwHyxShQK+if26P2L/hh+yx/wjs3gj9oXR/EEuseFdK1&#10;OTRXW7+2SfaY2Z7iE/ZY4janblA7iUBvmUGuW+A/7G3iP46fB/XvjvL8VvBvhHwv4Y1yLSta1LxZ&#10;qU0HkvJbmVGVYopDJuOIwqgyF2GF2gsFDNsDUwKxfNaDdk2mtW7Ws1f8AjiqEqKq30emzPHgmO9O&#10;xmvdtY/4J4fGqx+Omh/BTRfFvhXUofEPhVPE2n+MrPUHOjDRirs1+8rorxxJsZTuTdleAcisr4g/&#10;sZ+IPD3w6tvit8Lfi34P+Ivh+bxHFoVzfeDry6ZrLUJh+4hkjuoIZMSfwOoZSeM5IpxzbL5uKVRe&#10;9a3bW9tel2mknZ303D61Q095a7f1/mePU0sQpOR+JxX0B4p/4J8eKtEtfF2l+Gvjx8P/ABR4q8B6&#10;bLf+MPBfh/VLp9Q06CEhbkjzLZIJjCSA4ilcjnrXRfsi/sHeLvEHi74SfFPxn8UPAfh+PxZ4ls9R&#10;8M+FvE2pyJe69Y295H5rxKIWh2uAyoskiGTBABqKmcZdToOr7RNL1105lpa9mle9rW1vYmWMw8ab&#10;kpf1a/5a32Pl1XDH5SPZvWnV9YftDfseXXxL/aR+O3xQbx14U8A+CfCvxOutKl1TxAbiOBbmadvK&#10;toorO3mcYUAk7AoBHPNfK+v6Uug69faHHq1nfrZ3kkAvtPm8yCcIxXzI2/iRsBgcDII4Ga3wWPw+&#10;Oppwetk2tdLpO17WvZq6vddUjSjiKdeOj1sm12ukyvTWX3NO+lI5wMkd67EzZn2h/wAFl/hav7Wv&#10;/BFz4F/t1WsjXviP4dRQaB4mvAu6SW2kP2V2kPU7bmGFvpMzHvn8ZsEEKfT+lfvN/wAEf20j9rT9&#10;if49f8E4PFtwkkuuaBcX/huG45WNp4fKZx/1zuUt5OnBbv0r8KPE/hvWfBvifUPCHiSxa11HSb6a&#10;y1C1k6wzxOUdPwZSK+DyhPC4zFYCX/LufNH/AAT95fLVn8/8aZf9SzaTS0l/X6lKiiivcPjwoooo&#10;AKKKKACiiigD64/4IO2puv8Agrz8DQF/1fia4k+mNPuq/rIRQF61/Kf/AMG9WmnUv+CvXwhUJu8m&#10;+1Cb6bdPuea/qyVQFxivyPj2V82gu0F+bPteHf8Ac2/P/I/Iv/g7/wDDMuo/sZfDDxPEnGmfExkk&#10;b0WXT7gf+hKPyr+fEZyRiv6Yf+DpvwTN4o/4JWahrNraeY2geONIvnbH+rjMjwsfx80D8a/mdUg9&#10;K+s4HlzZHFLpKX6M8biCL+vX8kLRRRX2B4YUUUUAFFFFAAxwM00/MA27jGadXqn7DHwJH7TP7ZHw&#10;x+Arq3k+KPG2n2V4VUHbbmZWmb6CNXb8KyrVY0aMqktkm/uVzSnH2lRRXU/Yr9rzQof2L/8Aghp8&#10;Bf2Q4kFvq/i62tNU1+Ho+/b9uuQf7wFxPEmfRF9q/OhV296+7/8Ag4P+Klt4q/bF0f4RaUwWw8B+&#10;Ebe3S3X/AFcU1w3mvgdjsEI+iivhFenSlwhQnTyOFWfxVXKo/wDt93X4WP6S4fwv1PKacPK/9fIK&#10;RvTHXilor6Y9o+mPCXjX9lj46fsd+B/gN8Yvjrc/DvXvh34m1O4tbibwrc6la6pY38kckhU26lkm&#10;RoyAGwpBxnDcTeF/jr+zV8Ov2cvEnwU8H+NtVuLf/hf2i6/oH9raS/2m50a1gEclzJ5SGNW35+QN&#10;ux0Br5f2nPSjBz0ryJZPTlzRdSXK5cyjpZNy5n0vq+7duhx/U46rmdm727O9+1/xPrZv2zPhJ4V/&#10;4K26p+13ptxdap4JvPE1432u1tXWY2dxZNavKsTgPuXfuCEAnZgYrnfh/wCJP2S/2Sf2nfh58a/h&#10;p8dtR+INronjr7fqv2XwrPYLaaWE2plbgK0lzmSQlUym1VwxJ4+awpHagqamWR4eVJU1OSj7NUpK&#10;696MU0r6XTSk9mtwlgqa0Unayi0rWaWi3R9lan8SP2JfhZ8O/wBoSH4f/tM33i3XPippMkPh2zj8&#10;F3tnbwr/AGnDc+VLLKvM5BfoBFtiY7yWAEfib9rn4Eah/wAFEvg18f7LxjI3hXwf4X8M2Ov6gum3&#10;CtbzWlu6TjyzHvcKcrlQwOSRXxzjvijDZzis4ZDQUZ885SclKLbte0oxh0SWiirepEcDTV7ybbTX&#10;3pLy6I968E/Gz4W2H7OPx++HGseIZI9R8feKNBu/DduLGVvtVvb3t8877sBUISdG2uyk5wOnHq3x&#10;b/aJ/Z21n9lrxJ8N/iL+0lB8ZNZj06ytvhjLcfD240/V9BkRvmae+lQb4lQbPL3yBvXABHxfg5zR&#10;g4wa1qZLQqVoVOdq0oy6XvFQS1tdJ8utmr3aZcsHCUk7vRp9OiSXpsrn3L8T/j9+wD8Q/wBvTwz+&#10;2B408fyeJvDmtSWa+JPA994SuWfRWi07yRNOZF8u6VJ1jJjTduAzzyDz37WP7VXgfx/+zbb/AAx1&#10;P9qKw+IGux/FCy1u3h0L4dvoljpumx2l5FsQ/Z4jIwaWMlSMjIClsGvjvH+zS49RXPR4dw9OVKTq&#10;Sfs0kk+XZO6t7t1vrZq9tbmccupR5feemi26O66flv1Ps+D9sH9n8/8ABZ9v2uX8YTJ4CbVPN/to&#10;aXchvL/sP7JuEWzzOJsJjb156ZrN8bfFH9kL9q/4FfDPwt8Xv2grn4f6x8O5NS028tl8G3V9Hq2l&#10;z3bXEU1t5ClY5gjYKybcnlsY5+Qdp6UFT6Vp/YeHhyOlOUZQUUmrXtFSXVNaqbv8uxX1GEeVxk04&#10;pK6t0TXVPo2fcXwO/bc+GmifswWv7OHgj9pe4+Fk3g/xtqNzoeteIPAcesx63pF1K0iiZEt5jBdI&#10;SOAqqc4z6c34N/aZt5P2kPHXxdvP+CjN5Y6peixsIde8RfC2S4sfFunxptKXNlbq6xLHtARGj5HI&#10;ZCTn5B2n0oKZ4I/Kplw/g26jT+Pf3YN6tN6uN3dq9m2uy2tP9n0+aTT+Lyi+t3ra59K/Gf4SfBP4&#10;4x/HL9q/4VeIY/Dvg/wnqWl23hmzi0P7NBr2o3ZCSxwRM4NsNySziMK2xGAIUCuP/YT+JPwk+Fnx&#10;nvPFPxd1DT9OUeF9Rg8N65q3h1tVtdL1d0AtruW1CsZVX5xgK2C4OOM15Q/iXxPJ4aTwXJ4gvn0e&#10;O8N3HpbXTfZluCu0yiL7u8rwWxnAxnFUduOgrsjl8vqc8NUqNxfuruoqKW9tW2m22uvY2jh5exlT&#10;nJtPTzSslv8A8A+3P2n/ANsT4T/ED4XfBDwrd/tFjx/r3g34nHWvFGsQeCZNIhhtC8LDyoRDGGRQ&#10;pUfKHJBytY13+1t8B7j45ftceNE8Wyf2f8WPDOq2Xgec6XMGvpZrkPGCpTdCCoz+9Cjr0r48wR/D&#10;Qx9a4afDuEp0fZ3k1r2W81PZJLdLRJKxnHLqMY2b/Lq0+y7H3Bo/7Qv7GPxY+IPwI/aY+J/xx1Dw&#10;nr3wz0HRdI8S+EF8K3V215/ZcpMM1tNGpjVXBJfedwA4UsAp+Sfi94o0Dxn8cvFvjjT3a60jVvGG&#10;oX1udrRvNaTXUso4YBlLI3QgEFuxrlc55xSZCjn8a7cHltLBVJOMm01ZJte6ubmstE9297mlHCxo&#10;yvGTtt00Wr089T9HPGH7c/7Jdj8L/ih4R+Gnxvs9P8J+KPhRLovgX4X6b8NntJNK1B7VBIbu8EOZ&#10;ZGlDDfvdGL7mIwM/C37NvxLt/g38fPBvxQvCyWei+IrS71FI1LeZarIBMhUAlg0RdSuDkEjBya41&#10;MyLuRc/1oP7vHmDZu6K1Rl+S4bA0KlKDbVS172vtbol06vVvVioYGnh4yjq+be9vToj7P+J37Tf7&#10;ES/tQfCL4eeF7S58RfAD4dyTT3cM2kyI17eXkss09xLbSKrShGMKlWUFljfqCQY/2uf2sPh98Q/2&#10;XdY+Fh/ah0vx1rNx8StP1bR9P0H4byaFZ6ZpcNrexFVJgj81szplSWI4Cs2XK/GhkQH5yFPvSZXu&#10;awjw7hlUpSUpP2aW9nd3cnLVaNtvmta+l9kZxy6jGUJJv3fR3d7362v1sfRn7UHx/wDhX8Sf+Cg2&#10;n/HTwj4hku/C9vdeGWfUGs5kKCzsrKK4IjKh/lkhkHAycfLkEGvU/wBnn9vDwTo/wf8AiF8D0+Pj&#10;fDS8vfibe+KPCfi6bwSur2t9BOzBra4gaGR4yV2urqgI6EDG2vh8PGX8tG3N/doDe2Ocfeq8RkOD&#10;xFCFKV/cjFJ6P4XdOzTT7NWtZl1MBSqQjF30SX3O/XT7z7g8IftqfD/Sv2r9I1r4x/tZ3/j7wxL8&#10;M9W8N3Piu38Bf2bDost9HIpWG0ijWSaJW2EnYrEsSFOK5/8A4J36Z8M7D9rTWP2QNG8eSeOfh/8A&#10;FbwnceHtZ1ix0Wa1UP8AZ/tCXawzDevkSpjcwHykk8DFfII5OBWt4G8feN/hnrv/AAk3w+8V6hou&#10;om2lt2vdMvGgm8qRdrpvQghWX5SO4NZ1Mhj9Wqwoys5wUdko3i24y92Ks4t30S9DOWXx9lKMW1dJ&#10;bK11qnovyOs/a3+J9v8AGj9pLxp4/sX/AOJfd61Lb6Og6Jp8P7i1UfS3jjGBxX0HrHxT/Yv/AGn9&#10;B+DnjX41fHzUvAutfDnw3aaF4k8PW/hO5vG1O3snLwy2c0C+XE8gwpDldp55wM/HQUjt+tLg114j&#10;K6NajThGTi6asnG17NcrWqa1Xl5m1TC05U4xTasrJq3ZJ9Huj658a/tw/DP4seDP2rtc8SyyaRrH&#10;xcuNEfwho62kkhljtL5WKu6AqrrDGjMWKgtmuR/4JHgf8PGvhb5rLt/ta78wnqV+wXPHP+fw4r5z&#10;wccCtTwb4y8X/DrxTZeNvAXiW+0fWNPkZ7HU9NumhngZkZCUdCGUlWYcHoTWMsno0svr4eg7e0jy&#10;67L92qa28ldkvBwjRqU4O3MrfdHl/Q+ivHGqfsh/BP4MfFjw98IP2htQ8Ya98QJLCx0vSLjwjcWL&#10;aXZxahDeTNdPJ+6klBi8sNEW5yykcil+M37YXw8sP+CifhH9rD4aSyeItD8K2vhiT7ObZ4Wmay06&#10;3guIlEqqQ25JApIAyARkV8xO0ssjSzMWZmJZmPJ5pu05yadDJ6NNP2k3NyUk27aqShHoltGCS/EI&#10;4OEdZSbbTT21ukn26I+0rL43fsY/s6+NPjB+0N8FvjrqfjLXPiB4f1XTvDPhG58J3Vs+nNqZ3TyX&#10;txOvluISX2rGW34HTNbejfGHQv2ZtD/Yy+J3jya7s7HTfBPiMX0lrbrLc21veXl7brcpE/39qziV&#10;QRhgvcHFfCkEtxazx3NrK0ckcivHIrYZWByCPf37V0HxN+LvxY+NWtw+JvjB8Rda8Talb24t4b7X&#10;NTkupI4QSQitISVXJJwOMkmuOXD1OpJRnLmi7qTfxNckqcUrJJWUm23fXuYvAKVk22nve1/hcUtr&#10;dT6g/aJ/azv7j4VX2iaJ/wAFCoviIk3iKxnt/B9j8J10mK9ht5xOj3U5t4SpVkU7U3BicZ6Guf8A&#10;20/FX7GH7QvjTxl+1d4b+O2vHxF4qsba50/4dp4XmWay1MwxxyrPduDC1uojZl8oliHAwMZPy6A2&#10;MEUbW7iurD5LTw84VKU3GSvdpQjdPlbTSil9larXTfU0p4GnTs4yatfay0dnayS7bn0d+3B8Rf2e&#10;vjx4Y8C/Fn4e/GCSTxFpPw90Pw1qngq48O3UctvJZxSxzTfamXydmSm0Aktk1y/g/wCMPgLTf+Cf&#10;3jL4DXmsMnijVvippmtWOnrbybZbOGykjlk8wp5Yw7AbS2T1AOK8ZUEdqPmxwK3pZXSpYWFDmbUJ&#10;KSvbSzulstL/ADNo4WEacYXb5XdfJ3Pu74S/8FC/gn8OPH3wt2eLb230uP8AZ3j8CeL9cs9FM1xo&#10;F+1xPJ56R3CbbgRnYSArgqxxnBFcn8df2u78eEdLiH7e0fxOjs/HGl6pceEtN+Fo0W3ntrScTiWW&#10;c28RMgZABGoZcvycCvj3aRyBRtJ7VyR4dy+nWVVX87qLvq3u4tre2jWxh/Z9FVOZfkn36tXW/Q+9&#10;P2hf23tJ8W2nj7xF8PP+CkFy2leJNNvDpnghfg6kV/ItzndYT3f2ZECYYoZlkYkKDgnmud8J/HT9&#10;jP4raX+z/wCPvjN8bNU8J6t8HdNs9P1jwzYeFZrxtRFneJPbTQSxjyYkYZ8wMQ4wdqsxGfi3aaAp&#10;xU0+HsPSw6pQm1Z6NKCduVxadoq903q7tdGKOX04RUYtr0sntbt26s+2fCP7UHwsj/af+LPxb0D9&#10;tGHwbo/iz4iT3DeHtc+G93rWmeI9JeV3814hEwSQbmUK6IRnO4AkV8k/GXV/Amv/ABe8Ua58LdHb&#10;T/DN54gvJ/D9iyFfs9k0zGFCv8OEK8dunGK5wA9xRtNduDyujgazqQbd4qP2VpGy6JXem7bZth8L&#10;GjU5rva3Tp6LX5jh60EZ60i57ilr0zqPpz/gjp8aF+B3/BQfwRqd1dCKz8RSzaDqDu3BW6XCA/8A&#10;bZIiPf2yK+YP+C+P7Pq/s5/8FUPiboNhaNDpviS+h8S6blcBkvohLLj2FwJ1/wCA1oeGfEuoeDPE&#10;+m+MtIleO60e/hvrWSNsMkkTiRWHuCoIr6x/4Op/h5pPxB8PfAH9ufw7bIsPjDws+mX0kY6/u47y&#10;3z6nE04HoENfE5xH6rxPh6vStGUH6w95fqfmXiLg1PDQrpbfpb/M/HkZxzRQDkZFFesfjgUUUUAF&#10;FFFABRRRQB+hP/BsD4TfxH/wVn8M6v5e6PRfCutXjcdM2xhB/OWv6el+7X87H/Boh4TbVv27/iB4&#10;qe28yPSfhfJGshA/dyT39rj8dsUn5V/RQucc1+M8bz5s8a7Riv1/U+6yGPLl682z5L/4LofD6T4k&#10;f8EnfjdoNvFvktfB7amijqfsc0d0ce+IT+dfyW5PUfWv7UP2kPh5B8WfgJ40+GFzCJF8ReFdQ07y&#10;z3M1u6D9TX8W2oWFzpOoT6ReD99azPDJ/vIxU/qK+k8P618LXpdpJ/erfoebxJD95Cfk1+RFRRRX&#10;6EfLhRRRQAUUUUAFfdv/AAbafDWT4if8FbvAF+YN8PhfTdX1q4P9wJZSwI3v+9uIh+NfCXev1K/4&#10;NTNJg0z9rX4rfFu9TbD4X+Dt27XDdImku7duvusDn8K8fiCp7PJa7XWNvv0PQyqn7bMKcfMwv+Ci&#10;vxRg+Mf7cvxQ8f2c3mWtx4subazk/vQ2+LdD7ZWIH8a8ZHtVnWdTl13WbzXJyfMvryW4k3d2dix/&#10;U1Xr7DCUFhcLTor7MUvuVj+nKUPZ0owXRJfcrBRRRXQaBRRRQAUUUUAFFFFABRRRQAUUUUAFFFFA&#10;BRRTQxPRaAHZHrTS3fNa3gjwL42+JniW28HfDvwjqOuaveMBa6bpNq000nuFUE49+g7193fs3f8A&#10;BBr4j6jp0XxK/bW+Idl8OfDMUfn3FhFexPqDDqA7tmGHPfl29q83MM4y3K4/7RUSk9o7yfpFav7j&#10;hx2ZYHLaMquJqKCSvq7afM/PxQ8jCNFJZiFVQMkk9MCvdvgF/wAEzv23P2lrFNd+F/wG1ZtLZtse&#10;q6uyWFvIPVWuCu8e6gj61+iXhjx5/wAEr/2IVjg/Zn+ANv4w8TWKlE8TalH5rO394XFwCV/7Yxhf&#10;T1rjPi1/wU8/al+JNy0Xh/xTH4TsdxC2mgx7ZCvbdK2Xz/ulRXNh3xZnFngcJ7GD+3XuvuhG8n83&#10;Y/n3i/6TXAPDbdLCzeJqdqdpL5yuo/8AkzfkeQ+Ef+Dff9om0VNU+Pnx2+H/AIH00c3EjanJdzRj&#10;2UpFGT/20rsdC/4Jrf8ABJ/4XsI/i9+2L4n8XXUf+tt/DVqkEZYdvkilyPo/415p4p8XeK/G+ovq&#10;fjHxLf6pcyMWafULt5myeScuSazsNt2hz6fSvbw/BubYj/fswkvKlGMF97Un+R/P+f8A0uuKsRO2&#10;V4WFOPed5N/KLil97PpDQfBH/BDT4bOJNN/Z28TeKJFOfM1dppw5/wB2a4Vfw2gV1Nj+01/wS38H&#10;Rn/hB/8AgnvpLbeFF5oNgufzaSvkcZAwaK6P+Id5LL+NVrVP8VWVvuVvwPzzGfSW8VsW3bExh6QT&#10;/wDSnI+wP+G/f2Mbdttn/wAE8fCW3/a0ywX/ANt6G/bq/YY1RGh13/gnj4V8tuG8nR9PY/8Aolf5&#10;18f0VX/EN+E+lKa8/a1P/kjyo/SC8Voyv9f/APKdP/5E+rdS+Ln/AAR88bJs8XfsEratJ9+XT9Ht&#10;o9vuDFOh/IVx2tfs3f8ABCnx6jJZaH4+8HzSZPnWd7cnac/3XM6gfQV4HTT1xn8fSo/4h7lcf4OI&#10;rw9Krf4SUvxPcwX0nPFTCSvKtCf+KDX/AKTKJ6dqf/BGz9kH4tlpf2Yf2+rOO4/5Z6R4v05VY5Hy&#10;ruBjbPqQjfTNefeNP+CAv7fHhtWuvCS+C/FsA5RtD8ReWzr2O25SPn8cZ71SJVj8wB9PlFdh8O/2&#10;gPjf8J9qfDf4qa3o8a/8u9nfN5J+sZyn6VyYrhHiHDf7jjlNdFWgn/5NCz/A/Tsg+l9m1G0c3wSl&#10;3dN/+2zd/wDyc+M/i5+z78dfgJrU3h74yfCnXfDlxC5Vm1TS5I4m90lwY5B05ViPSuPDrwN1fsJ4&#10;I/4KveNLzSF8JftD/CjRPGWkyR+Ven7Mscki9CWRt0bH8FrJ8YfsLf8ABK39vWD/AIsFrMnwl8YS&#10;7nj06KARW9xIeubZ38pjn/niyE9TmvEr5hnmT/8AI1wclFb1KfvwXm0veivVOx/RnBv0gPD7i5wp&#10;RxCpVZW9ydoyv2s3Z/8AbrkfkluGetKCD0r6g/at/wCCQn7Zf7K8M3iC/wDBy+LvDsas7eIPCm65&#10;WKMfxTQ48yIY6nDKP71fLaFt2GHt+Pf9a9TB4/BZhS9rhqimvJ3+/t8z9so4jD4mHNSkpLydySig&#10;EGgkjtXWbBRQDkUUAFFFFABRRRQAUUUUAFFFFABRRRQAUUUUANckfMO3Nfbn/BSyY/tCf8G4Pwu+&#10;IUD+ddfDPxxZWGpFusUafarBefUiW2P418RyAHg/Svtb4bovxK/4N3P2l/h/xNL4a8QWurQQ941W&#10;4sZy/wCUch/CvluKqX7nDYhbwqw+6T5X+Z8pxlh/bZHU/u6/ofjEpOKWgdKK6T+egooooAKKKKAC&#10;jdtPWimkZbPtQNH7j/8ABnT8LJ4tP+NnxpmTEdxcaTokJ941nnfHt+8Sv2/r8xf+DUL4Z3Pg7/gm&#10;tfeObyDa3i/x/qN3byd3ggWK1H/j8Mtfp1X4VxRWVfPq8l3S+5JfofoWU0/Z5fTXlf72R3Sq8e1x&#10;kdDX8fP/AAVJ+Ctt+zv/AMFEfjF8IrG0MFnpvju9m06LH3LW4f7TCB7COZB+Ff2DzAsOK/mw/wCD&#10;qz9n2f4V/wDBRy0+L1rbN9g+JHhC1vVkC4UXVp/osye52LAxPpIK9ngPFexzSdJ/bj+Kaa/U4uIa&#10;PPg1NfZf5n5m0UUV+uHxIUUUUAFFFFABX6s/8EA9Nm8A/wDBP79sf462TFbz/hD7XRLOZuiM0F03&#10;HuWnjz9BX5TDrX69f8EqtOPhT/g3v/aN8YYCSa14+t7SOT+8F/s5Mf8Aj7fnXi557+Hp0/5qlNff&#10;NH0XCtL22eUovuj5LjGFxTqamMcU6vuj+jkFFFFABRRRQAUUUUAFFFFABRRRQAUUUUAFBYdjQTiv&#10;SP2Zv2Qf2hf2vvFh8JfAX4eXOsSQyquoX7N5Nnp6t0eaZvlXudoJY44BrKvXo4ai6taSjFbtuyXq&#10;2RUqQowc5uyXVnnel6bqmualBo+iafPeXl1MsNra2sZkkmkY4CqqgliSRgDmv0C/ZF/4Ia+INV8P&#10;x/Gv9vPxgvw/8J2sfnyaD9oRdQnj28edISVtwc424aQnIwte3fAz9n39kr/gkdoTeMvEuu2fxE+N&#10;s1p5aQwt+40gsPnSMYIhXjl2/esPugDIHivx5/aa+L37RviRte+JPiWSWFZC9jpUDFbW09AiDv8A&#10;7Ryx9a8bC0884rm1gP3GGW9WS96f/XuL0t/efyP5p8VvpF5DwTKWAy21fE7WTTjF2+09bf4Uua3b&#10;Rns8v7XvwD/ZI0SX4T/8E9vgvpWjwQMY7nxhqlqbm5vuc7syHzJOejSMR6LjArwr4uftA/GT476m&#10;+q/FTx/f6q27KWrSCO2THdYUAjB9wM1x5GRgmk2+9ffZRwnkmT/vKVNSq9ak/eqPv7zu1fsrLyP4&#10;I4u8TuNONa05Zli5uEn8EW4wX/bqdnbvK78xetAUL0FFFfSH5+GBRRRQAUUUUAFFFFABRRRQAYow&#10;BRRQAUb2DLKjYZTlWHUf/XooxzkUrJ6FRk4u6PZ/g9+37+098FrNNH0Dx++p6arqf7P8QQi8TA42&#10;hm/eIMdlcD2rvdS+Bn/BM/8A4KQTTX/i3w+3wu+KWrRiOS/0m7MNtd3IAw6o37mTPcFUkOD8x6n5&#10;bx60ISn3T7j2r47NuCcqx0nXwt8PX356fut+Uor3ZrvdX8z9f4F8buOuB8RH2WIlWoqydOpJyVl/&#10;K27x+Xu94s8//bi/4JgftKfsN3kmueL9Lj17wc0oSz8Y6PGfs5LH5VnQktbucgAH5SeAxr5xOQcP&#10;x2x6V+rn7M/7eWreELB/g9+0faHxl8PdSt/smoWOpwi6mtYduPk3/wCsTplCTjA24ORXn37WX/BG&#10;/wAIfFPSrr49f8EyvEtl4k0mZ2lv/AQvAs9iT/DbmTDYHP7qXDDnBbgV8bPHZhkeIWGztKzfu1or&#10;93Lyk/sS3027H+g3hj42cMeImDUYzVPEL4qcmlLS2tr6x/vLTuk9D85h0oq54o8LeJ/A3iG88IeM&#10;/D95peqafOYb7T76Bo5oJB1V1YZU/wD1uxqmCT1Fe/GUZRutbn7SvhTCiiimAUUUUAFFFFABRRRQ&#10;AUUUUAFFFFAAQD1r7c/4JR6PN8Uv2Wf2sv2f7yVmt/EHwhnlgiUcpMsF0m8e+ZI/xSviPFfe3/Bv&#10;mYtS/aP+I3g+Ybo9X+FN7F5f94i4gH8mP518/wAVf8iGs+3K/wDwGUX+h4+fU/a5RWXl/kfh/G24&#10;elOqxrmnPo2tXukSfetbuSFs+quyn9RVepj8KP5pn8TCiiiqJCiiigApGJALAcilrtf2afhFq/x/&#10;/aK8D/BLQ4JJLnxZ4ssNLRYVyyrLOiu//AULN9BUVKio03N9NfuKpxc5KK6n9Xf/AASD+D9r8DP+&#10;CbHwZ8AW9n5Mi+A7K+vVPU3F2n2qVj6EvM3HavpSs7wzoemeGtGtPDui2i29np9rHbWkEf3Y4kXa&#10;ij6AAVo1/OderKvWlUlvJt/e7n6dTgqdNQXRWGupPINfkf8A8HcP7P8AF4w/Y78D/tCQW2668E+M&#10;vsN1KqZYWt9EQeew86GEfVq/XKvAv+Cnn7OOgftWfsH/ABQ+Ceu6f551DwndXGmbfvR39vGZ7Vx7&#10;iaKM/Su7JsX9RzSjWeykr+j0f4GOOo+3wc4d1+J/HuDk4pabGwcBwfvLmnV/QCPzaW4UUUUxBRRR&#10;QAHPav2K/YIQWn/Bsz8UJ1GPtXxb2n/wJ0xa/HVjgZr9jP2HAJv+DZHx6sP/ACz+L4LfT7Zpx/qK&#10;8fOPiwv/AF+p/mfVcG/8j6l6r80fHYOefc0UinIz70tfcH9DBRRRQAUUUUAFFFFABRRRQAUUUUAF&#10;ITxmk3Gvpz/gmP8A8E9NW/bt+K9wPE1/daP4D8NxrceJ9aiTaz8/LbROw2iRgCxY52INxHKg8mOx&#10;uGy/BzxNd2hHd7/Jeb6GOIxFHC0XVqu0VuYv7BH/AATs+NX7efjtrDwfbNpPhTTpgviDxddQ/uLb&#10;v5UYyPNmI6KOB1YqOv6E/GT9qL4Y/skfC2P9jX9iDTF06y0hDa654rhVfNnuAAkzKwA3zsw+eU8D&#10;kKOARi/tD/tdeFPhd4Kh/ZO/YptYvD3gfRrdrS41LTZCJr9skPtlyWKnqZM7nJzux1+XA7k7yTuP&#10;GRUZNw3ieIMRDMc3haimpUqL76WnU7u20dUup/Afjh9IetmUp5Jw5UcYJuM6qtrpZxg9+956bWj1&#10;Y67urm/u5r+9naaaaQvJNIxZnYnkljyT7nmm/hQBjtRX6jGKirLY/jOUpSk23cKKKtaJoOu+JtUj&#10;0Tw1ol5qF5NuMNpY2rzSvgZOFQEnA56UpSjCLlJ2S3bCnTqVZqEE23oktW35Iq0V1Nz8DfjbZ20l&#10;5efB3xVDDFGXllk8O3IVFAySTsxgAVW8Q/Cj4keE/Bek/ETxF4Qu7PRNe3f2PqUygR3WP7vOffkc&#10;iuaOPwMpRiqsW27K0k7u17LXeybt5HdUynNKMXKpQmkldtxasrpXd1tdpX7tLqc/RQc9cj0oHI/p&#10;XXucPKworuPgv+zr8VPj9Frcvwz0eC6Xw/Zpc6o010sQjjYORjcfmP7tuB0rNsfgv8VtT+G9x8YL&#10;DwJfzeGLWYxT61GgMKMHCHPOcBiATjA9a4ZZplsKsqUq0VKLimm1dOWsU13l0XU9KOSZxLDwrqhN&#10;wmpSi1F2cYO0mn2i9G+nU5mij5vUUdeRXceWFFGaPmxkCjfYdmFFJvH8Jz9O1d98XP2a/ix8D/DW&#10;g+K/iJo1va2fiS383S2jvEkZ12K/zBT8p2utctbGYTD1qdKpNKU7qKb1k0ruy62WrO3D5bmGKw1X&#10;EUaUpQpJOckm1FSdk5Ppd6K+5wVFJk9hSkcZyK6jhCjvkUZzRQA0ZH+FdX8G/jT8RfgP4yt/HPw2&#10;8QTWN5FIDNGXLR3KZ5jkTo6kcYPTqOlctRWGJw2HxlCVGvFShJWaeqa80dWDx2My/FQxOGm4VINO&#10;Mk7NNbNM+rv2h/2S/gh/wV++G8/xq+Dstj4T+Nel2KrrGnzTfudREY2qswA6MABHOBlchWzjj8oP&#10;ib8MPH/wY8c6j8M/il4Wu9D17SZjFqGmXy4eJuoORkFSOQwJDDBBIIr7L+HvxE8Z/CrxXa+N/AHi&#10;G60zVLN90NzayFTjurDoynoVIII619MfEj4d/CD/AILFfBafSNf07T9B+PHhnSWOh6lDIYY9SCnO&#10;xhyZIWOQRy0RbcCATn8kzDLMdwVNzi3UwDfrOjfa/WVNd9XHr5/6FeB30hMNxJClkmePlxSVoy0U&#10;alrLS20n1jbXeP8AKvx/U+9OrY+Inw78b/CbxzqXw3+I3hy40nWtHvGttQ0+8j2vHIpxx/eU9Qw4&#10;ZSCODmscH1r3IzjUipRd01dW6o/rxNNXWqCiiiqAKKKKACiiigAooooAKKKKAEYnoK+7v+Dd6cf8&#10;N1arZEcTfDvUR9f9ItTXwlznIr7o/wCDeNG/4b7vJgeI/h7qW7/v9a18/wAVf8k7if8AAzzs2/5F&#10;lb/Cfjf8XIBafFjxVbD/AJZ+JL9PyuZBXP103xudZfjR4ylT7reLNSKr7fa5cVzNZ0f4UfRH8yVP&#10;4j9WFFFFaGYUUUUAB6Yr9Cf+DYz4H/8AC2v+Cp+geK9Q0vz9P8C+HNQ1yaR48pHceWLaDns2+csP&#10;+uZ9K/PUkjkkV+9v/BoB8F7HTPgP8V/2g7rS8XmseLLfQbW6ZesFpbLM4HsXuxn/AHR6V89xTi/q&#10;eRVpLdpRXrJ2/K56mT0XWx8F21+4/ZWJdpNPpqEkninV+Fo/QAqvqNrBe2slrcxK8cilJFYZDKRg&#10;g1YpsgylMD+OH/goL+zFq37Hv7Z3xF/Z81LS57W30DxRdLovnoQZdOkcyWsg9Q0LocjjrXjdfs3/&#10;AMHdv7KK6F8Qvh3+2doNoFi1y1fwz4gZU63EIae1Y+5jadcnqIlHavxkByM1++5FmH9pZVSr9WrP&#10;1Wj/AMz85zLD/VsZOHndejCiiivXOEKKKKAAjPGPxr9iP+Cd866p/wAG1nxesIm3tp/xVWWZFHKD&#10;ztLYZr8d6/W//gjlqi+KP+CHf7Vnw9aXzJNL1601Py1/hjMdqxP/AJLN+VeLnknGlQn/AC1ab/8A&#10;Jkv1PpeEpcueUvVfmj5XXgcilpqEkZNOr7pn9FhRRRQAUUUUAFFFFABRRRQAUhIIxmhjirWg6Hq3&#10;ifXbHw14fs3ur/UryO1sbaNSWlmkYKiAAZySewok1GLb6B5nqP7F37GfxX/bc+Mtj8Lvhtpcy2Ky&#10;pJ4i14xE2+k2pbBlkPTJwwRM5ZvYHH6QftU/Fr4S/s1/BbTf2FP2Q7tbXR9LUjxVqmnzKzXkp4kj&#10;aRT88jsN0hzjooIAIre8Q6Z4S/4JSfsh6X+zT8Kby3k+I3iq1N14q162++sjLiWdf7oHMcK8YC7s&#10;ZzXxnKZGk3SSEszbm3Nkn6nua8rhzLZ8VY6OaYpf7NTl+5g/tyWjqSXVJr3F8z+FfpIeNNSMqnDG&#10;UTtdWqyW6TSaivOS+LsnbdsQ7ux7Y47UtA4or9ZP4abCiiigQV9Af8EvgW/bN8Ln1tb/AP8ASWWv&#10;n+veP+CamtaR4e/a+8N6lrmq21lbx2t9uubudY40zayDlmIA64/GvnOMFKXCuOS/59VP/SWfZeHc&#10;ow48yyUnZKvSvfb40e6/tV+If+Cl9j4s8bP4Uh1JfAMZuhBLHb6eyfYNhzgtmT7ueozXmPxQ+HHi&#10;XVv2YvgQniL4p6pf6X4i1UWlvos1vAIdLVpAhMbLGJHIUkfOzV51+2F491nUP2lvHC6R43vrjTJN&#10;fuFiW31R3geM5GFAbaVPpjFex/EXxT4Zb9lz9muzi8R2LTaf4kjfUIftSl7ZRMvzSKDlBj1H1r4H&#10;D5ficmweWzhCnFzlf93T5XpQqNOTbleV+qt17n6tmGbYPiDHZzCdSrJUqdkqtVyV3i6Kagko+643&#10;9183R7o2vEX/AATW/Zu8FfFG3+G3jP8Aahks77V0hTQdFNtEb6aZiwy4AwEZsKvC5IPOeB5d4S/4&#10;J8+N/Ev7V+r/ALOc/iAQ2eg7bnUNe+yn/jzYBkKqeC7hsAE4BVuwr1T9rrxV4X1L/gp38N/Ell4o&#10;0+axt/7F8+8t71Hhj230pbc4O0YDZOTXo2jftEfDDwl/wUU8Yabr/inTxp/ijwzY2tvqi3qGBLhF&#10;yIzIDtXcHbk45FeLS4g4wwuWwrQrSqzq4Z1LOMXySjNRfLaK2jd2d77n1VTg/wAN8bnlTDVMNChS&#10;oYxUbxqT/eQlTckpOU3ZOdo3jaydrlr9j/4J/Ar4S2/xMPwS+OUPi+KXw+trqlq6qJ7SWJbj5/lx&#10;lG3YBAxlWwTjj558MeEvHkX/AAS91zx5Z/GHVodIj1wQN4VhtLf7K4a7hjJMhTzRkuGIDY46Gvev&#10;2afhX8Hf2WLr4jaNP+0HoGsat4m0ie4tbW1uk2w2cfm+WztvI8xmmYbc87flzzjxvw14o8Or/wAE&#10;hfEPhc65ZrqTeJlZdPa5Xzsfb7ds7M7iNoJ6dAa87D4mtUxlavSqSrKWIwlpzgryXLK7s4rba6S2&#10;Wvfux2BwtLL8Lhq9GGHdPC429OnVbjCXNFqPMpyeqd3Fya12NDxf/wAE5/2cPhnpfh3xb8V/2mZf&#10;D2l6xpiyNFeW6G4muGVGxEAOI1DckqSOM4rlviH/AME2NV0b9orwv8H/AAR4/ivtJ8WWct9Y6xdQ&#10;4aG3hG6YsF+Vjt2lcYB3iup/4Kj+K/C3iL4YfCmHw94msdQa302QTrZ3iSmP91B94KeORjBHb1r3&#10;oaj4V8cftNfBH+xtXGpf2X4J1KaRtHvFkFtJ5Fuo8/Y3yockYPViowcmvQXEXFOBy6jj54qUvaRx&#10;N4yjG0XTUuRrRO997vbQ89cH8C5pm2IyyngoQ9jPBWlGpPmmq0oqrF3m1ZRbtypWfXt414P/AOCc&#10;/wCx942m1+x8NftMa5qF14TVj4hSzs4/9FKht2QUOeVbpnpXx74a0fwVe/Eqz0PxD4lktfD0mtLB&#10;eatFH80VoZQGmxg8hOeh69K/Sb42+Hf2qfid4Q8UeAfhX42+GEUl0s0d7/YjyLqE8JJXZJlmEbsu&#10;FLY4OQCK/MC5tZrK7ks7iIrNEzLJGecMDgjj3FfUcAZlmWdYXFzxGMdR2ilG6coXT974IrV/Do1Z&#10;anw/i1kuS8M4zAwwWXqlFOTlK0lGpaS9zWpO6jG3M007yex9+f8ABRD4K/st6R8D/DmsN4sh0LVN&#10;P0OaTwra6fpaKdcYRQ4EhVOuApySOXNdN+1f8Kfg18TPgt8KJPjl8arfwbpWn6Om1mj3T3cj2sCg&#10;Rg54XbljtOAe2a8//a9sPAn7TP7I/gn4q6B8V9Ds5PCPheRrzR5rxDcTTGKFTAqBshw8ZXkc5GKw&#10;/wDgpj4t8KeJPgJ8HIPDniKzv5YdNzPHZXSStH/olv8AfCsdp+uDniviMrw2MrVMswqxNRVI1sQp&#10;NpXpuz2bjb3lrd3s3pbZfpmfY7L8JQzvGzwdGVGph8JKMVJqNVc0b8yjPmXI2lZcukVe+rfnXxb/&#10;AGAvF/g/9ozQfgd4B8QR61a+LLcXmianMgQLagkSPLt4+QDcccEMuK9GvP8Agmj8GNc/tT4dfDP9&#10;ombUviBo9m011pM+n7bdnQgPGCBwc8cMxBPI613fxg/aA+Gnww/ag+CfxA1nxLa3Gl2fguSz1O4s&#10;7hZfsnmoqbn2klcE898Z9DXpHi3xz8Y7rxJqHinwp+2T8M7HwnLG9zZfadNgluIlIyIyTOofjjdk&#10;H1WtcbxZxgsPg5+19neDfM42U5xqSi72pzv7qV4rl3vcjLPD/wAOJYrMIvD+15akVyqetKnKlCac&#10;b1advelL3nz2slY/La9srrTbybT72Bo5oJmjmjbqjKxUqfcEGoqueIdRm1fXr3Vrm4WaW6vJZppl&#10;XaHZnZiwHYEngdhj61Tr+g6bk6cXLeyv6/M/kTERhGvJQ2TdvS4UUUVZiFbXw5+IHif4WeNNO8f+&#10;DNRNrqel3ImtZl6ZwQQw7gglSO4JHesWjA9Kzq0qdenKnUScZKzT2ae6fkbYfEVsLWjWpScZRaaa&#10;0aad00+jT2Pqz9sH9n34bf8ABXD9n7/hefwX0610740eE7DGpaMsyrLqcKdYG7spOTDIehbYSMnH&#10;5H67oOueFtbvPDPijSLrT9S025a21CwvYWjmtpkO143RuVZSCCDyDX3p8BvjZ4w/Z/8Aibp3xJ8F&#10;3LC4tJNtxbsx2XUJ+/C49COh/hIBHStb/gs9+zNofxO0LRf+Ck/wHsfM8O+KLWG38bWscY32d6p8&#10;pbhwOnTypD0DIh/iJr8hqYCtwjmkcC3fCVb+yb3hLf2bfZq7j9x/pd9Hvxk/16y15XmMksXSWvTn&#10;jolNL1dpLo7W0aS/O0EHvRTVPcU6veP6cCiiigAooooAKKKKACiiigAr7y/4N4YQn7aviLU5FHl2&#10;vw31BpZD0QfabWvg2vvL/gg5fReEvHfxs+KNw+2Hw/8AB+7eR26LmQSfygP5V89xV/yIK67q33tI&#10;8vOpcmVVn/d/yPxd+JV2L74jeIr5HDLNr144b1zO5/rWOKdcvJNM0srbmkbcxPdiTzTee9RTXuJd&#10;kj+Z6jvJ+oUUUVoZhRRQaAAc/Kq5boo96/rU/wCCKf7K+ofsjf8ABNb4Z/C7xHon2DXbrSTrPiKB&#10;o9sgvLxzcMsnfeqOkZz02Y7V/OD/AMEgv2VpP2xf+Cifwz+D2oaQ91osOtrrPiXauVTT7MefJu/2&#10;WZY4+eCZQO9f10WMccNssMKBUQbVVRgKPSvzPj7H39lg4v8AvP8AJfqz6zh3D+7Ks15L9SULg5FL&#10;RRX5ufUBTZAStOoIzwaAPmr/AIKx/sT6f+3p+wt44+AKW6f21Jp51Hwncvj9xqtv+8tzk9A5BiY/&#10;3JGFfyKajY3mk6hcaRqdq0F1aTtDdW8i4aKRWwyEdiDkEdsc4r+3u6RWTLZ/Cv5aP+Dhr9i0/sh/&#10;8FFPEWq+HtF+y+FfiMp8S6G0a/u0mmfF5CPQrOGbA6LKn4/onAOZSjWngpvR+9H5fF+Fn8j5niLC&#10;81ONddNH+h8L0UAnuKK/UD5EKKKKACv1S/4NsRL8SPhf+1j+zPJPI3/CS/CuO8tI+6yRi5hLAeuZ&#10;4vyFflb9a/TL/g1M8Z2uj/8ABRzXvAl7cKsfir4W6naRox++8dxaTbfc7EkP4V4nEXMsnqzjvG0v&#10;/AWn+h62R1fY5pSl5nicX3Bx2p1b3xX8IXnw9+KnijwBqUBjm0TxBeWMkeMbTFMyYx26Vg19xTmq&#10;lNTXVJ/ef0xF80VJdVcKKKKsoKKKKACiiigAoPSig9OlADScDd/k1+j3/BGP9knwd4D8D6t/wUr+&#10;PSCPS/DK3EfgazuNvl3M4Uxvc4I+Yh8RR4I+feewNfDf7M/wC8UftR/HXwz8BvCHmLdeI9SW2kuo&#10;0JFpB1mnJHQJGGbn071+pX/BRz4i+Fvhp4a8L/sP/CBEtfDvg3Tbf+0obdgA8iJtijbHUgZkbPV3&#10;BPIr5/NY182zCjktB29rrUa3jSXxenN8KPyXxk4+p+H/AAdXxcWvayXLBd5PSK9Or8kz5q+K3xO8&#10;W/GTx/qXxG8b3izahqVw0knlZ8uNeixoCThFAAHsOec1zvOc0iDaNvpxTq/XsPRpYajGlSioxikk&#10;lskuh/kjisViMZiJ168nKcm22923q2wooorY5woooIYck8d6ACmuu7GRnmug8OfC74h+L/DeqeMf&#10;DXhO6utK0OISatfIoEVqpz95iQM8dBk+1YJOOU+b0x3rKnXo1ZyhCSbjo0ns97Ps/I6J4XEUYwlO&#10;LSkrxbTV1dq67q6auuqADjBoYsW3/wAXTNaWoeDfF+laNb+JdU8Lala6bd4FrqVxYypBNnkbXKhW&#10;yAehrN5xnFOnOnVV4NP0s/y6k1sPXw8rVYuLeuqadntv3G4OMY/zijaMbSnHSui8MfCr4h+NfDGr&#10;+NfCnhO8vdK8Pxebrd9CoMdnHgnc3TsCePSufYMp296VOtRqVJQhJNx0aTTcbq9mltprqVUwuKo0&#10;4VJwajJXi2mk0nZtd0mmtOo3y1C7QmR6UBcHcF+b1pxIC5P411GjfBf4qeIPAF98UtF8D39z4e01&#10;it9q0UIaGBhjIY5HTIyQCBntSrYnD4eKlVmo3aSbaV29kr9X0Kw+DxmMm40YOTSbaSbaS3bt0S3e&#10;xyqLsB2j733vfmvQv2cv2j/H37MPjqbx38P7WxuJrixa1urXUY3aKaNip5CspBBUEMDx7gkV58CT&#10;wKH9N341njMHhcwwssPiIKUJqzT2aeuv9bm2XZhjspx1PGYSbhVg04yW6a6n0rp3/BS/x/4WuNR1&#10;XwD8CPh74e1bVo2F9rWlaG8c8rMcl2Ik+c5Ofmzz1zXzbd3FxeXMl3dSl5Jn3u7Z5bOc/nTOc4yT&#10;+NHJPzmuLK8hynJeZ4OioOVuZ6tu21223pd6ao9LPOKc+4ijTWY13UUL8qaSSva7Sikruyu93YQo&#10;rPvMY3f3jQqBPuoKcc+lISRwOa9n3j59cwuWVgyHBHO70puzndjr1PrS5w3zdK3/AAb8LviB8QtN&#10;1bWvBfhe61Cz8P2ZvNcnt0DfZLcZJduRgYVj34U8VhWrUcNBzqyUVort2WrSSu+7aSNsPhcViqvs&#10;6MHKTvok29E29Frok2+yVzByxO5mJJ5JNFAKlsBsD160E46H9K1MXGQUUUUEhRRRQAnH419Qf8E+&#10;/jl4Umh1b9j342WkN74L8fJLbLFP0guJY/LKZzhVkUKM9Q4UgivmBunWltbi4srqO6tLh4pInDRy&#10;RsQyMDkEfjXjZ/kuGz/K6mDrfa2fWMl8Ml5p/etD6ng7irMODeIKGa4N2lTeq/mi/ii/Vfc7PdHj&#10;X7f/AOx74h/Yg/aU1b4N38813pLKL3wzqkw+a7sJCdhYgAb1IKPgAblJ9K8XBzX65/tyeBLP/goz&#10;/wAE1bX476dZq3xA+FMckuoLDjzLmCNQLlW6kq0QE6+jKR3NfkUpwOTX5zkONxWKwsqOL/j0ZOE1&#10;5rZ/9vLU/wBgeD+JMJxXw/QzLDS5o1Ip39e/n0fmmOooor2z6YKKKKACiiigAooooAM84r7W/YOM&#10;3wq/4JZ/tiftCw3PlzP4D/sGzk2/clkgmQEe++6j/ECvihjt5zX2v4ueT4Qf8Gz3xS8QXeIZviB4&#10;+tLSzyuPPjF/aRnHr8ttMfopr5riqV8thSf26lOPy503+CPm+LK3scjqvuv+D+h+MGCFzz2paFOR&#10;RWp/OYUUUUAFBIHWg5xxW38L/h74h+LvxI8PfCnwlCJNU8Ta3a6Vp6nPM9xMkKDA7bnGfYUpSjGL&#10;k9kVGLlKyP3S/wCDSr9iOPwb8JvFn7d/im3mGoeL5m8PeGY5EACafburTzLxk+ZOoXr0g6V+ysQw&#10;uBXnf7Kf7Pnhb9lj9nfwb+zx4LhWPTvCPh+30+FoxjzWRB5kp/2nfc592r0VV2jGa/n3NswnmeY1&#10;MQ9m9PJLRL7j9IweHWFw0aa6LX1FooorzjqCiiigBr/d6V+Zv/Bz7+w/f/tMfsNRfHfwZpU1z4l+&#10;EV5JqaxW65abSZgqXq477Akc3sIm9a/TQjIxWX4o8M6V4u0C/wDC/iLT0utP1KzltL61lXKzQyIU&#10;dCO4Kkg+oNdmX4ypl+Np4iG8Xf1XVfNGOIoRxFGVOXVH8RoYn+GnV9Kf8FY/+CfviL/gm9+2Jr3w&#10;LmaS48N3X/E08E6m+SbnS5Xby1Y8/PEVaJu5Me7owr5rFf0DhcRRxeHhWpO8ZK6Z+b1qM6FRwlun&#10;YKKKK3MQr67/AOCDHxJT4Yf8FavgzrM915MOpeIJtHkbP3vttnPbIv4vKgr5Erc+F/xB134SfEzw&#10;98VPDE7Q6h4a1u01SykQ4Ikt5llXHvla5cdR+s4OpS/mi196NsNU9nXjPs0fqJ/wWL+Hb/DX/goz&#10;8RrJLIQwa1fQ6xbhRwRcwRu7fjJ5lfM4r9Ff+C/PhvSfiF/wp39sjwkFbTPHXg9IZZoxwW2Jc25y&#10;OpMc7r7bK/OpTkV2cM4p4rIqEnuo8r9Y+6/yv8z+mcpxEcTltKa7fkFFFFe8eiFFFFABRRRQAUUZ&#10;x1pYbe6vLhLOzhaSaZwkMajl2PAUepJI/Gi/LqwP0t/4IU+FPD/wR+Bnxa/bm8X2CyNpcCaL4fkk&#10;QZZlXzZlX3d3t09tpGeteWeKfEmseMPEl/4r129kuL7UruS4vJpGJLyOxZjn3P5DpX0j+0d4HH7H&#10;f7D3wp/Yy0/y1v7q2bXPFksXyrLdFtxBH93zZGA9oRXy8gAXAquA8HGt9ZziW9eTUX2p024xt/ia&#10;cj/Mv6UPGks+46eV0pfu8Kvk5zUX+EeX0bkL3zRRRX6EfzGFFFFABRwRtx97v6UUgXnNA0fRfjX9&#10;oz4Rt/wT/wBD/Z78FJdQ+Iv7VS68SRpZtHHJtklkyZOknzeVxnoo44r0ib/glt8PNH8BaX8Q/E37&#10;QL6bZ32gxXKLeQwxtJdvGJFiQkgbcZ9WJAwa+LHDNGR14+UV9jf8FP8AXtN1L4QfBm00rWYbiNfD&#10;8hmhguQyqwt7UDIB4PXH44r8wzjL8dlOYYXA5XiJU1iatWc5WUndx5mtVbS1l5H7hw/m2V8QZTjs&#10;zzzCQrPBUKFOlBOUEkpcqejbb1cpd2VPj18MvircfsT/AAuurv4w6hrVj4gutPt9L8MzadBHDaPJ&#10;E3lL5iKJJAn3RvZuMn69F4R/4JdfA7UPFg+Evij9phh44t9PS61LQtOtYz5KEA5UvyQAy9TnBBwA&#10;RWx8W7vTvEv7GnwB8O6NrDyXTeItFEkellZLmLah3FUz94HHB4z1r6S+Ifhzxxb+K9W8Q/B7wd8P&#10;08VXemi2s9e1a/ddQKiMYEsa25LAEcDfjAXOBX57jOJs4y7Bxo4et7FynXd0oQV1NKLleNnGzd7L&#10;mbs7ux+v5fwTw7nOZSxOLw7xKhSwqtKVSo+WVKUpKFpp891FRu+SKurK584/so/BvwJF8OP2hPgr&#10;4C+JsV3pEkUNivia+i8pYv8AR5RI0gyMBG3gkY6dq8r+K/7A/wAMtE+Btx8evgd8eI/FmlaVeLFr&#10;R+zqqxrvVZXQryGTcGKnqPWui+AOkeIvAH7N/wC0x4I+JMi2viFLVlvbeSZfMkmMUxdlwfmDF88d&#10;d1Tfsp67odn/AME0fizp17q1rDcS3935du0wV2zb2+MLnJzgV9D7XNsuzDE43DYqUl7bDwaSi41F&#10;OnTUpN2+atZHyUMLw/nOU4HLMZgoxl9VxdSL5pqVJwrVZRgo81vXm5m9k0dl8bv2cv2N7b9k7wZN&#10;c/F2y0WztY55NH8UW+loJ9em8qQiORgm4jPPJ4xXgfiD9qHwd4T/AGJtH/Zt+GE95NqusXEtz4yv&#10;Jrdo0i3uHNvHn72SFUkcbVPrXq0fw50z9q3/AIJ9eBdM0P4laFot14Hmu21aHVLo7v3ayLtG0feY&#10;FWAIxhsZ4r4m3q64XPP97mvY4PymhmFOpRx9edWeHrylyS0ScZS5W/du735viaTS2R8x4icQYjKc&#10;VSxOV4WlQp4vCwgqlO95RlGDml77s004X5buLabb1Ot+BPw3tPi/8YvDnwwvb97OHXtWhs5LmFQz&#10;RBjjcAeCfrxX1XH/AMEuPhPYfEa5+FXiL9phLXXryNpvDukx26NcS26rkvKMgZzuIUYO0Z5wcfPX&#10;7E/H7Wnw9Pp4otf/AEKvt7xx+zZ4X1T9uu4/aZvPj1o1pZ+HZrWXXNFnk8u4tJEtQERiWC7GU79x&#10;xgEgA5zU8dZ9mWW50sPSxUqMfYSmuWKlzVFJqK2duZ2V/l1NPCvhXJ874beKxGBhiJrFQpy5puHL&#10;RcE6kvijdwV5LtvZpWPk/wCFv7APj7xx8d/E3wm8Ua/baNY+C23+INckjLRrCRujaNSRnegLjJAC&#10;8mtH42/sO+A/D3wXvPj3+zv8aovGui6TcCPWtsIWWLkLuXZ2UsMggfKcjIr6F/Z7/bG+DXi79qL4&#10;raSmv6fZx+LLu2/4RvUNW/49L1re2W2KtnHytsDgZBZWxxUn7VvjL4lfDb9mPxhpmtXvwjs4NXtR&#10;Z/2f4VjmW4uhKwjLKrMo3hTno3C98CvDlxRxgs9w9Kq/Ztqh7jVozU0nUv7rle7a0kuW2p9RHgXw&#10;9/1VxmIw69tGLxP7xNynB05S9ik1KMVFxUW1KEnNN2Z4L8Pv2Avhppvww0P4kftP/H+HwT/wlC79&#10;B0/7OjSsjLuHmFxwcEMRgBQRuPNUfiP/AME+NS+Gv7Qvg34T3/jb7Z4b8bXnlaT4htYxvChQzBkJ&#10;2hsEYwcEHIr2r4ufDbwx/wAFGvhZ4D8T/Db4v6Dodx4a02S01vSdWuCr2rOsQOQvcGI44AYMMEYq&#10;z8R/iz8Nda/aQ+AvwD8CeK4tem8EXqQ6lq1q4aEyC3WEICCQX+Tc2CcZHviqfE3ETxEpRrSlUccQ&#10;6tJwSjRUIydOSfKuqW7fNcmpwTwf9Tgp4WEaPNg/YVlUbliXUlBVoyXNrZN3tGPL1OH0X/gmT8Gr&#10;nxte/CbWP2obSPxgvnSaZodrCjulurHyjLk53lcMVXGMnHrVb9kv4ba/8HvDf7TXw08UwKt9o/gW&#10;a3mZM7XAhuyrrn+FlII+tesWH7LPhrRP21NW/aov/wBoHw/HpOl61cXmo6etx5NxaziIoYJctt2j&#10;OSeCRxt5zXF+B/jJ4Q+LXjD9qbx9ot+kNjqvgloNNaaYA3KxWtxCHUZ/i2ggdfmrh/trNs0wNWDx&#10;Eq9Jww8pNw5eSp7an7i0jdWu+u17nqR4YyPI84w9WOEhhayqYuEFGo5+1orD1bVJXlKzT06a6Wuj&#10;yL4CfsP+EfFvwaX9oH9oX4xweCfC91ceVpkhgDyXPJXfz0BI4ABJwT0rkP2rv2Wx+zve6Lr/AIV8&#10;Yw+JPCXie0Nz4f123RQJlAXKtt+XPzAjHBHbg4+yv2Q/jR4X+KP7Jnhv4beCNR8Ft4o8NW6W17ov&#10;jhGeFgmf3qhcNggjDgMByDXiH/BTbx14yk0nwd8N/FOreBZms2uLr7J4KjkCWbAKoVt7nAbccDav&#10;KnrX0GTcR8R4njN4XEzaj7SpF02lZQSfK4rlvfRPmc2mn6HyPEvBvBuD8No4/CQ5p+ypSVWLbbqy&#10;aU4Tbny2V2uVU1JNK7Z8kfSigdOBRX7EfzmFFFFABQc5yBRRQB9Cf8E2vjJb/Dz4+w+AfELq2g+O&#10;ITo+pwy8oZJB+5JB45PyHjpIa+Af22f2dNQ/ZQ/ah8X/AAMvEk+y6TqbPpMrrxLYyjzIGHr+7ZVP&#10;+0rd819CaFrF94c1y117TJNlxZ3UdxCwPR0YMD7civYP+C7Pws0r4x/CD4Z/8FAfBsccdvqdjFo2&#10;vxhPmBkDy27FuPuus0Zzz8y46V+YcSUY5XxbRxK0hio8kn/fhrB+so3j8j+8/oi8Ye1wmK4frT1g&#10;+eCv9mXxJekl06zR+ZIOaKajOwBI/MYp1dZ/boUUUUAFFFFABRRRmgCOeQRJ5rfw819wf8F0Ej+A&#10;v/BET9mn9nff9nvNc1e11S8tTwXKWE08zH6S3kf4mvlb9nD4X3fxu/aB8F/CKxjLSeIfEtnZSYXO&#10;ImlHmN+Cbj+Feo/8HXXxwtvFH7avg/8AZx8Py7NJ+G/geENaq3yx3V4xkIA7YgjtvwIr43iKX1jO&#10;sFhl9lzqS+SSj97Z+f8AiDio08tVK+rv+aX+Z+WS5C80tA6UV6R+HhRRRQAMSBkV+on/AAa1/sK/&#10;8L+/bBvv2rfGmgx3Hhn4Uwq2m/aFyk2uTqfIwO5ij3y5z8reWe9fmX4R8J+JPHvivTfAvg/SZr/V&#10;ta1CGx0yxt13PcTyuESNR3JZgK/rc/4JSfsGeHv+Cd37Gvh34AwTW91rjbtS8XapaxFVvNSnw0hG&#10;f4EXbEv+zGOBnFfH8ZZtHA5W6MH79XT/ALd6v9Pme5keDeIxKqPaOvq+x9ML92igdKK/Gz7gKKKK&#10;ACiiigAoPSig8jFAH5y/8HH/APwTyH7Yn7Etx8WvA+itdeOfhWJdX037PDunvdP2/wCmWowRk7FE&#10;qju0OByxz/MpkdAa/t7urVZ4Wgkj3KwwykdRX8qP/Bc7/gnRf/8ABPf9tfWNJ8P6fcN4D8bTTa34&#10;LvGj+SNHfM9jkDGYJGKgdfLaMnrX6XwJm/NGWX1XtrD/ANuX6r5nyvEGC1WIj6P9GfGdFIoA6Utf&#10;pJ8qFBOB/wCy+tFI2SMCgD9y/grr7ftxf8G2mmNZFdQ8SfBPUha3CswMkVvZSEDpnAFjOp9/LFfn&#10;2me4/I5r6c/4NVPj5o7fGr4nfsMeOf3mj/FHwlJe2cMknytcWyNHOgB4y9vMxPGSIPavD/jn8KNU&#10;+BPxp8VfBnWpfMuPDOvXWnSSbSofypWUOAezDDD615/DVT6pjsVl725vaR/wztf7mj934Ex31nK/&#10;Zt6xOVooor7A+5CiiigAooooARuRivev+CYPwOX9oX9u74d+ALuLdZQ6x/a2pKVyDb2atcMD/vNE&#10;if8AA/XFeCscCv0b/wCDdT4e2K/Fj4mfH7U4QYfCvhGO0hdh9yS4kaVmB/3LXB9mrxeI8VLB5HXq&#10;w35Wl6y91fizzs2xUcDltWu3bli3+B2//BTz4lD4gftY6xp1tITb+HbeHS4hnjcg3yEf8Ddh+FfP&#10;QPFaXjTxTdeNfGGq+ML64aWbVdSmu5JG6sZHZ/8A2b9KzRzwK/SMhy+OU5Lh8IvsQivnZX+93fzP&#10;8YuLM2ln3E2MzCTv7WpOS9HJ8q+SsvRBRSKwbkOtaPhbwj4m8cav/wAI/wCEtEuNRvGhkm+zWsZZ&#10;hGilmb6BQTn0r06lSFOm5zdktW3oku93oeDSpVK1RU4RbbdkkrtvskZ+ecUZPcU4I4G/b8rdwOnG&#10;f5Vu/EP4d658NNQ03TdeuLd5NU0O01SD7I7MFhuI96BsqpD46gZA7E9oliKMakabkuaV7Lq7Wv8A&#10;dc2jg8ROjOtGL5Y2u+3Ne1/WzsYGaKb8qUuW25K+/wCFbHPyijJbK9uee9CjJMmME/8A1v8ACml1&#10;/jj98rXS/Fb4W+IfhB4sHg3xNJay3Rsba7DWcxeMxzxLKg+ZVO7awzx1z1rGVajGtGk2uZptLula&#10;7/FHVTw2JlhZ4iMXyRaTfRN3aXz5Xb0K/wANfH+t/Czx3pPxD8LRQjUNHvUubXzo8qzKc4bnkHkH&#10;vzmvp4/8FT9NTxHJ8SLX9kzwoni2S28pvEhvN0zHaF5PkB8YGMb+gr5EJ2fI67f97inEKvBOPqa8&#10;XNuGMlzutGrjKfNJK1+aSvFu7Ts1dX1s7n0uQcdcT8MYeVDLq3LCTUrOMZJSSspR5k+WVtLrXzNv&#10;4k/EHxH8V/HmqfEXxfdLNqerXRuLiRFAUMewHZQMADsBWIZBgF41ZvpTcA/dpVQsw+Xtk17VHD0c&#10;PTjTppJRSSS2SS2t8rHzGIxWIxNaVarJynJttt6tvVtvu+oMVcqWX5v73X+dKQwO4ksx65NIQSgd&#10;lxu4XPfjt+Favgjwfq3j/wAT2/hPQ5YUurhZDG1wxCfJG0hyQCeiHHHJ9OoKlSnSg6kmklq36f12&#10;Jp0a1atGnFXb0S732ND4O/Eaf4PfFXQfihZ6at7LoOpR3i2bzeWJipzt3YOM/Q1rftJ/G65/aM+M&#10;OqfFu98OLpTaokKmxS584R+XCsfDFFznbnp3rl7nwf4qsfCtn43udDuY9Iv55ILPUWjIimkQZdFb&#10;uR3rLJXGWB461wxwGW4jMVmEbOrGLp3TvZc12rLTdeqPVlmmcYPJ3lMm40ZyVXlateXLaMldXs4v&#10;To0PYs2GyvH8NJl925Tt9CqjpQmHXenSp9K0+fV9TttLtyqyXVwkMbOcLuZgBk/U16UnCnHmb2/4&#10;c8in7SUuSKu3pbzZBuAHIUf7q11HwS+J1x8GfipofxPttGW/bRL9bpbFpvLE2ARt3YJHXrg1V+KX&#10;w3134Q/EPVPhn4neB9Q0e5MF1JayFombAOVLKpI57gVgsMdf/HjXM44PNMC1fmp1Y9NLxkvk9Uzu&#10;jWx2SZopK8K1Gadml7s4S7bXTR1Hxs+JUnxl+Keu/E270pbF9b1B7trKOTzFi3Y+XcVXP12iuX4J&#10;2kf99dv8PwoK4Xc+0fU0hXJBI/8ArVdDD0cNh4UKekYpJeSiklr5IwxeMxGYYypiazvOcnJva7k2&#10;27LzYrrk4zn60c55znuzHk0AHGQfyOTRwV3KRj1yK3st7nJeT0AZ9KK0PDPhPxN401X+xPCui3F/&#10;dmGSZbe1j3OY40Lu2PQKCx9hWeBwfUDJ54qVUpym4JrmW6vqr7XXS/Q0+r1vZqo4vlbaTtpdWur7&#10;XV1f1CigKwHPegq/Sq5kYhRRg5wD+FBDL94UwEfpX1v8M/Df/DVv/BJn4s/AG9t/OvvCkE2o6IvV&#10;g8a/bIVX6yRSL/wIivkkkYr6s/4JF+Mm079obVPh9fS5sfEXhuZJrVj8sssTKykjv8jSj8TXw3iJ&#10;hZVuGamIpr36Eo1I/wDbr1/8lbP2PwHz+WQeJmDle0ardN/9vK8f/J1E/IVHWTEkZ+VhkZ9O1Oru&#10;f2oPh4PhJ+0l48+GUcJjj0TxdqFrbpt24iW4fZx2G3GPauGrgo1IVqUakHo0mvRq5/rXGXPFSXUK&#10;KKK0KCiiigAppORwKdTSNp4//VQB9x/8EBvg2PHv7as3xX1ezH9k/D/w9cX8tzKvyRXUymGL/wAc&#10;M7Z/2K/ML/gpH+0FL+1P+3j8VPjt9vNzba34wuhpcpYHNlC3kW4GOwiiTB9K/W/4T+J1/wCCev8A&#10;wQO+KH7T0s5h8SfFeSXS/DrKCsiGbfYW+0gg5UG6m46cHsa/CJQvCqegxXwmHn/aGfYvF/ZhanH/&#10;ALd1l/5NofiPH2YfWMx9knpH+v8AMcM96KKK9s/PQoorpvgv8JPHnx8+LHh34LfC7RW1HxB4n1aH&#10;T9Js1U/PNIwAJ/uqoyzMeAoJPFTUlGnByk7JblRjKUkkfp1/wau/8E+B8bf2jNS/ba+IWhs/h34c&#10;N9k8LtMuY7nW5EyWH/XCJw2ezzIeor+h2KFYl2L0+leLf8E9v2MPAP7BH7KfhT9mrwDEsiaNZ+Zr&#10;Go7fm1DUZMNc3Ld/mkzgH7qBF6KK9w2jGMV+DZ9mn9rZnOuvh2j6Lb79z9Ey/C/U8KodevqA6UUU&#10;V4x3BRRRQAUUUUAFFFFADXQP1r5R/wCCvf8AwTa8N/8ABS79lHUPhH9ptdP8WaVP/aXgrXLqHcLW&#10;8UEGNiORHKv7tjzjKtglQK+sKZLHlTtFbYfEVsJiI1qTtKLumZ1KcK1NwmtGfxMfEj4c+NvhB8QN&#10;a+FvxH8Pz6Vr3h/UpbHV9NuVKvb3EbFXU59xwe4II4NYo6V+3H/B11/wTksNLGh/8FEfhV4SMclx&#10;cJo/xOezh+Uk7Us7+THQ5/cM59YRX4jKykcGv3rJ80pZvl8cRDRvRrs1uv1XkfnmPwksHiXTfy9B&#10;aCM0UV6hxHqP7Ef7Smvfsd/tbeAf2lfD9xOp8J+I4Lu+jgbDTWZbZdQj2kgaVP8AgVfp/wD8Ftvh&#10;FpmhftRWf7TngW5jvPCPxi0G113Rb+35jeRbeJJAPUsvlSe/mk881+N5UP8AKRX7i/AQWH/BQ3/g&#10;3X0WbTGa88Zfs/3c9vJArb5HhtW3bMddpsJkI9WgrxcZWWW5xh8c/hb9nN/3Zaxfykl9597wHmTw&#10;uZ+yb0lp+R8BKSRk0U0FMhQwOVDL7inV90fuYUUUUAFFFFACOCRgV+qH/BInTR8Kv+CV/wAa/jNc&#10;Sbf7e1W5srZ1X5gVtordef8ArpNx9TX5XP8Adr9ZP2arceEv+CC0c8abf7d8USsxxjd/xMwmff8A&#10;1OPwr53iKKrfU8NLapiKUX6c13+R+ceLWOqZd4d5jXpuzjSqNeqhJr8bHzOiFQAT0q/4Xk0aLxPp&#10;r+IbNbjT11CE39uZCvmQhx5i5BBGVzyKpUD5XDgYx6d6/ZKkeem43tdPbfX+tPM/x8o1PZ1VOydn&#10;ezV07d11R9daP+wV4H0+8+Ing3xbcSLrV1rFxpnwv3TMqzSR2xvA55G4GJo48ncMg96zfhp8Bvh3&#10;4V+IPgL4Za1Y6hD4pvPAeqa54ovbPVLi3cedayS2kGUZSpRFO4DGc4II4ryvWv2x/jXr2r+A9b1H&#10;U7Vpvh2qDQ2ELfvWVVXzJsud7lUCkgjIzVe7/aw+Kl98db/9oW6/s+TXdQtJraSJoG+zxxyW/kEI&#10;obcAE6fN155r80jkfGlanUWJr35oS0UrJVFF04pf3ZRtNrpPW1z9oq8T+HGHrUvqOG5eSpD3pQTb&#10;pOUas29fjjK9KPen1V7HpUXjD4V2P/BPbSbjVPgda3szeMriy83+2LiNheCyz9syvJ6/6snYMCuk&#10;1u0+AHjL4rfDP4QfED4V6jrGp+JPBPh6xm1weIJIF09ZbZUjaGKNfnYE5beSDjAA5z4H4H/aH8Xe&#10;CPhvqHwpHhzQNY0e+vHu4Ydd037QbK5aLy/OhO4bH29zmoIv2gPHcPxJ8M/FRLew/tLwnaafb6XH&#10;5LeS62a7YfMXdljgc4Iz6CumfDGYOvVcHKPvVZRkqs9XNLl63Vmtej0bukccONsp+r0FUUJe7QhO&#10;DoU2lGnJ+03jaTlF+62rxu0mm2zN1/wVZ+FfjFefDm5uGu4dO8TPpzTfdMyx3BjJOOhOM17t4o+C&#10;H7P3jT9qy3/ZN+HXga+0Ew+JG/tLxNca08sssCQO8ltHE2UVTwEYktlcnIOD89a3401TxB45u/iD&#10;fwRC+vNWk1CYRrhPOeUynAzwu49M9O9a+t/G7x7q/wAZZvjvb3cNh4gk1MX6z6fGVSOYcfKrFuMD&#10;BDE5Br2MdlmdYt03Gq4uNGaupNL2z5eWTirKSXvb3XkfNZVnXD2XwqRnRjOMsRTbUoRb+rrm54xl&#10;JNwcvd1Vn5nqPx/+HX7Mtr8MdT1nwHrHh7Sde0vUI49N03RfF0+pPqlsWKOZkmjXypUGG+Q7TyK7&#10;z4j/AAv8DfEL9onxF4o+IUmntpnhf4eaHdtY6nrEljb3MsttbxIsssas6IpbJ2jJO0cZzXhPxQ/a&#10;P134p+H7jQb/AOG/g3SmvrhbjUtQ0Hw+tvdXcwJO95NzdTyduM5OasW/7VvxMj+JEvxMu7DR7ye8&#10;0OHSNS0u+0/zrK9tIo0jWOWJmOeI0bIYfMM8V4tPIuIvqqtOSmo1EnKpzSXM6Wiluk1CVm22m7q2&#10;y+nq8UcGvMH+7j7JypNqNLli+VVlzOGkW4ucLqyUkrNPVv0bU/h7+x9bfEnwTNLeaPLZ6/eTaZ4j&#10;8P8Ah3xNcXsOmu2Et7xJ3VJAN7Asr5Hy8Eis3U/2YNJ+Gmgw+BPFvhW417xtrnxDk0fQ7exvWt2e&#10;xtHVJ5I8/L++eQKrMCFAz2NeXfE34xaj8S5NOx4K8N+H49L8z7Lb+GNJFohLkbmY7mZ24GCTxj3O&#10;djxx+1T8XvHvxC8O/FLVtTtodZ8MWtvFpk9rb7QHiYsJWU7gzsxJY989q6aOS8SUvZcteXLaXMpT&#10;bd4uTprmVnZtpTd7uKSbdrnHiOI+Da0q6eHjfmh7OUKaS5ZKMarcXpeKi3TTVlOTklHY9b+Ln7P3&#10;wSn+DfjbWPDPhjw7oOveC/ss0kPh/wAdz6vIVkmELw3KSIqIRnO6Mn5gRxir7/CT9lnQvjD4J+B2&#10;p/BzULu68aaDplxc62viOaL+z5bmH70MXRvnDMwckHoAAK8n8Xfth+PfFfg3xF4Gg8BeD9Hs/FQU&#10;65JomhmCa6cS+b5jPvJ3bv8AgPJwMnNY1/8AtJ/ELU/il4b+LtxBp66r4Xs7O201Ut2EJjthiMOu&#10;4ljgnPIB9BXDh8g4nnRcK1WaX7xpKrK6bhTULyvdpTU2k20k9b3sepiuLOB6WI9phsPBt+yTvQp2&#10;sqtR1LRcVFN0pQjzKMW2tNUmeuaw/wAL/hn+x1d+FvE/wit/EE2m/FfUtIa8fWZ7ZmmS1IW6OzGS&#10;F2r5f3Tt3YzzXkP7MYH/AAurSWBX/V3Z4GP+XWar2h/tT+PdJ0bxF4f1Lw/4e1nT/EusS6rcWWta&#10;V56Wl64IaeDL/I2DgZzgKK4jwT4x1XwF4lt/FWiRxG5td4hWddyANG0ZyAR2Y9xXt5fk+YYfB4yl&#10;VV5VW2nztp8y7O/LZ723/BfLZ1n+U4vMMBWw8vcoxjFxVOMZLlfWS1ndWtdu2p7L4S8O/C7Sf2fP&#10;hb40+JumX19pN948v7TXrU6pOsZtQifOibtqMN27coBbHJNTeI/2YvCfw0m8V+DPFsRn1S+8baf4&#10;f8D6hNcOsccc5E0l58pHmBYHgGG43SjpkE+San8VfEuqfCjSvg3cxW/9j6PqVxfWe1T5plmUBtzE&#10;7SuF4AUVr/Fb9o34k/GHR/DOj+LZrUDwna+TptzaxGOWU4jHmytk7pAsMYDAD7ornjk/EEcUnCs4&#10;xlOo5e89FzudNr1+Ca6xet7I75cRcI1MHy1qHNOFOkoe6vel7JUqyk+lvjhLW0ldWbbPevGv7Pf7&#10;I/hPWdZ+E3iDXvDOkzaTby26eKH8aXD6n9tRTgy2ZiEO1n+Uop4H8RNcwngv4B/Aa0+HOjeNvhfe&#10;eKNa8XaTY6vN4gh15rf7B9okXy47eNQUk2Erkv8Ae9q4zWf2x/HPiKxkbxD8NvAuoaxLY/ZpPFF7&#10;4YSTUZFxtDNIW2s4XA3bM1D4U/bC+Jnhfwno/hiXw94Z1Wbw6hTw7rOsaItxe6Ym4kLDIzYUAngF&#10;Tjt2x5NPI+Ko4dRrTnP+aPtmuZ8slzRktUuazcb2fbSz9yvxPwJLHOph6cKenuS+rxlyrni+SUHa&#10;LlyJxVTWSb1lrdS/twWzXf7YHjq3hOA2vFdxICjKJjOeByRXsmv/ALNf7J/w01y3+FHj/WfDcMi6&#10;bC2q+KbvxtPFqcE0sIfzI7QRGHYGICqWJZec9q+Xfil8Q9f+L3xB1b4leK47ddQ1i6M94tmjJGGK&#10;qvyAliowvqe5716BF+2X8QLrS7O38V+APBPiDUdPshaWniDXfDa3F8kQXaoLlgrFR0LKcYr0sdku&#10;fvK8Dh8NUcfZ01GajPkfMowimns1FqWj01Ts9jycr4k4TjneZ4vG04y9tVc6bnT51yOc5Si1q4uS&#10;cdVZqzSlG9zv/hb+zd8GfiR8I4Pj6fD+oR6f4Lhuo/FWh2kkrHxM0ChluLaRm3Rqdw83HCDkYzXN&#10;eF9K/Z98Kfs6W3xt8bfBN9dvNT8cXunW2nw+JLi2hhtxCkqqxXLMUGQvQ5PzE1ymkftYfFjw9rXg&#10;/WPD8tjZR+CdNaz0rTLe2ItZo5CTMZ03fvGlJ+c5AbAwBiu08MftN6B4G/Zst9B03w54R1TVbrx7&#10;eajeeGNY0lri3toGgj8qSNWYFNr5VTuPBIPGAOLEZfxJQf7xznGdSPKo1ZRcY3qNxcla3R8/TSG0&#10;U36GFzbg3FRXso06cqdKXPKVGMlKdqSjNQldO3vR5PJ1NZSaXTWn7IHwiuPj7qUMt5JB4Tsvh/H4&#10;wXSdTvmhZEkVcWk0+1mRAxyX2k7e2eay9Q+D/wCzT4l+KPw2tPCmoaI0mu+LItO8TeFfD/iSe/tl&#10;tzINsyzSKko3LlWU9GwQRXmdv+1T8ZbX4v3nxpbXLebVr63NpeW81orWk1mVCm1MP3fJ24G32+uX&#10;at+0z4lu/GXh3xpoXw/8H6DL4Z1AXun2mg6CLeJ5g4bdLht7jKjjdj0xTjkvF3tIupiJP92krTsl&#10;LkkmpK3vPmafNvpe6tZzW4k8PalCSo4WMb1uZ3p3bh7SDTi18C5FJOF+WztZ3Tj6VoPh/wCBep/t&#10;D6j8Lfh38OdU0OLw/Y+JUudW/wCEmuDcXzW9ncbMhCojUPHwqnDJw2easfDf4C/BDwh8E/C3xF+K&#10;EHhvVr7xd51xHD4l8W3Olw2trHL5ZWIQRsZJcgk7jhSQMV4noHxp8X+G/ibqnxW0yGz/ALT1ddQF&#10;0ssLNEPtkckcxC7s9JX28nB9a2fh5+054y8CeCI/hzqXg/wx4n0S1uWuNN07xRo4uksZG++0RDKy&#10;7ickZwTk9+OjGZDnsaMY4apLanzfvJc0rKpzpSbutZRa1SaVtErHLlnFPCssTOpjaML3rOH7qPJF&#10;SdH2fuJWfuwmtm03zO7bZ6HY/Cb9l/Q/+FqeMEjuvGGg+E/7JudD/s/WDDvNwx8y3MyrhkDfuy23&#10;JC8YY5qa5/Z7+DXxI1z4R+KPCGg3nhvSfH0GpPrGh218915Bscs5gkl+YmRVwAeAT2NeT6p+0B4z&#10;1TT/ABdpQ0jR7O28ZC1GqW+n6eLeOFbdsxrCiELGPXgk465yaksP2j/iXpGmeBtO0a5tbRvh5cXU&#10;vhy6hhPmKZ5FkfzCxIfkY6Dgn1pvJOJOTnp15Kptd1G0o+w5b2+G/tvebUb9V2JjxJwXKp7KthoO&#10;kvetGkk3L61z2UvjUfq94pOVuju1c7Twp4X/AGf/ANpP4l+Hfhb8PPhhqHga5vtc8mS//t572Oa0&#10;8tnbesozHP8AJhdvykk5HArX+O3wy/Zc0v4da1P4N1fw9pOuaLdRro8GmeLrjUptVi37XW4jkhXy&#10;pQPm/d8A8EVw3jH9rD4ieJpbO40Hw94b8KyWusJqjSeE9FW0a4vFztmlYli5BZsDIHzHjmofih+0&#10;x4k+Kui3el6v8OfBen3GpTpNqmsaP4dWG9u3UhtzS7jgsRltoXd3HWnHKuIpY+hUjKcKUbXj7Zza&#10;fNduTkvfTjpZ3t0te6qWfcHxy3E0qkadWtK9p/V4001yWioxj/DcZauS5ea+t+W0vNSuDhj8wr1z&#10;9hXxivgf9rXwPrEr/JNrS2koXusymID83FeRqpUbR0/+vXTfBXUf7G+MfhPVAObfxJYy5zjG24jP&#10;9K+rzjDxxeT16MvtQkvvi0fn/DuMeAz/AAuJi/gqQf3SR57/AMFtfh+3gL/go944mQDytehstUh2&#10;jpvt0RvzeNjXygpNfev/AAcUaQun/t06VqKj/j/8A2UjcdStxcp/7LXwUowOa/MuGq0q2QYab6wX&#10;4aH+02Wy9pgKcn2QtFFFe4dwUUUUAFXvCnhbXPHXirS/BHhqxe41LWdQhsdPgjXJeaVwij8yKz3J&#10;A4HvX2//AMEHf2cLT4p/ta3Xxu8VDZoPwx0ttRe4kUeW17IHSEEnhQqCWXPUeWPrXn5tmEcry2ri&#10;5fYV15vovm9DmxmIjhcLKtLojzL/AIOQ/jPp3wn8F/BP/glp4I1zzrX4Z+E7fU/GAhb93LqDwrFA&#10;GH94L58nPI+0D1r8pguOle0/8FFv2iIP2sf25vil+0FY3DTWPiLxhdPpLO2cWMb+TbAf9sI4q8Xr&#10;5vJ8LLC5fBT+J+9J95S96X4s/mjNMVLGY6dVu92wooo6nAFeoeeGT1B6dfav3n/4Niv+CTOo/DfQ&#10;rf8A4KLfHLSoo9U8RaW8fw40eaPc9nYyEhr+TIwskoBWMADEfzf8tK/M7/gij+wA3/BQr9ufw/8A&#10;DnxPod3deB/D7HWfHdxbr+7SziBMdu7fw+fMFix1KlyB8px/WBomkWGh6fb6RpdnDb2trbpBa28M&#10;YRI41GFRQOAAAAB0AFfnnG+eSoQ/s+i9ZK8vJPp8+vkfUZDgIz/2ia229e5bij2oop9AGBgCivy4&#10;+sCiiigAooooAKKKKACiiigAooooAxPiD4F8IfEzwjqHgLx74bs9Y0XVrOS11PTdQt1lhuIXGGRl&#10;YEEEV/K5/wAFpv8Aglz4j/4Jp/tQXGk+HrG4n+HHiqSS98C6tIpKxx5y9jI+eZYcgf7SFW9cf1eO&#10;O+K8K/4KD/sI/CT/AIKEfsz63+z18V7Py1vF+0aDrMMYM+kagoIiuos9xkgj+JGZT1r6Dh3PKmS4&#10;271py0kv1XmvxPNzPAxx1BpfEtv8j+PIHIzRXo37Wn7K/wAW/wBi79oDxF+zj8adHFrrvh288qSS&#10;HcYbyFhuiuYWbG6KRCGU9ecHBBFec1+406lOtTU6bunqmtj4CpTlTk4yWqG8kfMtfoJ/wbj/ALcT&#10;/sqft5WPwj8YagreC/i9Gvh7VrW7n/0eG+Zs2c5VvlJLkwMT/DOSc4xX5+1JY395pt7HfaddyW9x&#10;DIslvcQsVeJ1IKupByCCBgjpXNj8HTzDBzw9TaSt6dn8nqa4WvPDV1Uj0P1F/wCCnn7KMn7IH7YX&#10;iT4e6ZYPH4f1SX+1/DMhX5TaTkt5Y/65vvjx1wgzjIr5+r9EPid8WvDf/BYb/gkJof7U2gWn2j4s&#10;fBYR2fjrT7ZQZfL2KtzLg9Y5EVLoEcDZIo5UgfnaJFLEgfX2rs4ZzCtjssUK/wDFpvkmvNbP5qzP&#10;6QyPMIZll0Kqeuz9R1FFFfQHsBRRRQAj9K/Wv4YNj/ggZ4HKH5W16Xf/AODa6/rX5Jyfc6V+s37P&#10;Vz/wkv8AwQW06Gz+9ofiSdbj2/4mjMf0mH518/nX+/5bL/qJpfi2fk/jfGU/DDM1H/nzUf8A5Tkf&#10;M9FFFfsh/kOFFFFABRRRQAUmecGlrpPhD4K0j4ieObPwjrOr6jaw3ZZd2kaLJqFzI2M+XHDGQXY8&#10;9SAB1IrHEYinhaEq1T4Yq70b0W+iTb+SOrA4SrjsVDD0vim0ldpavRauyWvdo5vDdKDuH+ele7eP&#10;f2IPFegeNPA/hPwhqd5KPHrTR6bH4j0k6ddWjwH9758O+TaoU7gVY5A+lZA+A/wW1vx/ovwz8C/H&#10;XUL7VLzxRbaRqC3XhVrdB5j7GngfzWDqjfwuIywIIFeJT4oyatBTp1HJcrk7Qm7RTablaL5dYta2&#10;vY+mq8DcR4eo4VqUYtSjBXqU1zSlGMkoXl775ZRfu3spK9rnj+Wz93pSnI6kfhXtbfsqeCtc+Ks3&#10;wc8BfGOXUNQ0eS+k8U6hdaE0FpYW9oCZZIz5heZhjbt2rkngkc1m+Iv2ePAmq/Da9+KnwW+K8mta&#10;Voup21lr39uaP/Zz2n2htsU/+skDRE5zyGUDkVcOJconKK55Lm5d4TSXNpHmbilHmfw3tfoZ1OC8&#10;+pU5zcIvl5k1GpTk3yJOfKlNufIn7/Iny632PJgGJ4H40EkdDXt3xo/ZO8P/AAn1DS/C58das2pX&#10;99aW0V9qPhk22lXKy7QZre7WZxIiFs/MqkqCeKyf2lP2ddB/Z9uIdHj8R69dX5ujGzan4ZNna3KA&#10;H9/bTiWRZkyMdFOCD2xSwvE2T42pShRm26l+T3JapWu9ttdwx3BPEGX0a1WtSSVHl5/fg7c17Kyk&#10;23o3ZXfkeT4kxkr1q6/hvxBFoEfiuTRbr+zJrlreLUPJbyWmA3GMPjG4LzjrjmvZ/wBm/wCFvwD8&#10;Y/s8fEjxf8TtU1O31LQ008x3lnpSznTopLjaskQM8YlZzlWVtoUAEFs4G14f8NfDHXv2L9Mj8ffE&#10;m70XRYfiZefZ7qHRTc3Nx/oqhcRhwq4HzNl+OgyevJiuKKNCvOmqcvcqRpyfLJ/FDmvGyfNutFr1&#10;2aZ24TgnEV8LTrSqw/e0ZVYfvIK3LU5LT5mlHZ6tpX0ve6XzjyThRSZYc4r3fTv2FvGVz8Z/EXwu&#10;l17zrHw3pMWqXepaZpz3FxPaTKrQ+TbAhpJXDD5NwAIOSO/N/tAfs4T/AAW0fRvFNpca4NP1ea4g&#10;EPiTQTpt5DLFsJzEZHDIyyLhlbqrAiuyjxNkmIxVPDUqvNOaTSSeqkuZa2sm462epxYjgriLC4Gr&#10;i6tBqnSbjJ3jvGShKyvdpSdrpNb66HnK+HPEEmgyeK49Du20uG5W3k1BbdjCkxUsIy3QMVGQO4qm&#10;cjrX0B8I9K8F63+xN4ig8f8AjabRNNj+JFq0l1a6a13NJ/oZCxpGGUZPqzKAAee1VdJ/Yw/tT40a&#10;b8PU+JEaaJ4h8JTeIdB8SLpp/fWqxGUeZDu3RsNu1gN2OozXNHijA0a9eni3yezlJX5ZNNRjGTs0&#10;rOSTfuq7tZ23O6fA2ZYnD4SrgEqntoQbXPBOMpylFJpyTjFuNlKSUbvc8JGe5FIScZr2/wCHf7Lf&#10;gb4rX2qat8N/HHiTWdA0G0gGo3WneD2kvZbuVnCRQW4m5TbGWMjsmAQCMmqvxP8A2TD8L/HHhPTN&#10;Z8TatDonjBZDY3Fx4blTU4WTG+J7JWdjJkqF2sVIbORg1rHinJZYj6v7Rqdm+VwmnouZq3Le/L71&#10;t7dDllwLxHHBrFqknTbS5lOm1dyUE7qWqctOZad2eNfMegq/ofhjxH4mNxHoGh3V59js5Lu6+ywM&#10;/kwpjfK2Bwq55PbNev8Axi/Y61fwFpXhnWvC1/rN1D4l1z+x4rPxNoJ0q7huvl25jLyBo23rhwx5&#10;yCMjA9C+EXwk+Gfwlu/ix4S0n4pXWseKNK+F2tWuuWJ0Ew2qSKiLIIZi7GTY42/MihhgrnBrmxXF&#10;mX/UVXwjc272XLPpJRblZe6k3u7Jva53YHgDOHmjw2NiqcY25m50/tQc4qL5rSbir2jzNLex8obT&#10;nCfjx0q1qui6xoUkMGt6ZNZyXFvHcQx3EZRnhddyOAf4WHIPQg8V7Z8Rvhh+zToX7NngfxzpvinX&#10;LbXNXg1V0lXQEZdQuImhAilJuf3SIx2q6hiVYnaMc9N4n+B/w1+NPjLwd4Mf4sXWn+LNY8A6Kmk6&#10;THoLS2oddOTYJp967S+042o2BjOM4py4qwcZRnKM4071VJuE7r2bs3ZRfu6Nt7R2dnoH+oeYS5qc&#10;JwlV/cuKVSnZ+2i5JXcl72yUdG7tq6V38xZ+bApam1PT7rSdRn0q+TE9rM0Myf3XViGH5g1DX1EZ&#10;KUVJbM+FqU5U5uElqtH6hRRRVGYUUUUAHNangRmXx1opjB3f2pblfr5q1lt0roPhBYSat8WfDOlw&#10;DL3HiGyjX3zOg/rXPi5KOFqSeyjJ/gzsy+EqmNpRju5RX3tG5/wchKv/AA2b4TcfePw4t93/AIHX&#10;uK/Pda++v+DjDVYb79uLRLKM/NZfD2zSQe7XV0/8iK+BRX5DwjFx4aw3+G/3s/20yn/kWUr9gooo&#10;r6I9AKKKax7Ad6AART3EywW0bSPIdkaRqWZmPYY7+1foV/wUX8bxf8ElP+CK/h/9mHw1MbH4mfHN&#10;3XXrq3m8u5toJEWW9bKndhIjHaL2/eMQcivKf+CNn7Mui/Hb9rCPx/8AES3EXg34a2LeI9evLkhb&#10;ZZISDAkjHgDeGkP+zC3SvjP/AILOf8FA2/4KK/twa78VfDd5M3g3Q410XwPDIxwbGJmJudp+600h&#10;aQ99rID90Y+Jzycs0zelgYawpe/U7XfwRfz1Pznj7OPq+F+q03q9/wAP0/E+UAuOcdeaWgDFFesf&#10;ioZ9K7D4A/Ar4m/tMfGXw58CvhB4cbVPEXibVI7LTbRchdzHmSRh9yNFy7v0VVJPSuQjguLmZLe2&#10;ieSSRgsaIhYsx6ADuT6V/SL/AMG7v/BH4/sTfCtf2nvj34XaL4reMtPxDY3fL+HtMcgrBj+GeUBX&#10;k7jCpwQ2fDz/ADmjkuBdV6zekV3ff0XU9HLcDLHYhR6dfQ+sv+CZ/wDwTw+E3/BOX9mPR/gj8PrK&#10;C51ZolufF3iRoQJ9X1Bh+8kZsZ8sHKxoThEAHXJP0Ui4PNJGhUdKfX4XWrVcRWlVqO8patn6BTpx&#10;pU1COyCiiisywooooAKKKKACiiigAooooAKKKKACmzDKYJ706kZdwwaAPgj/AILlf8Eg/D3/AAUn&#10;+CS+KvhtYWlj8WfCNvJJ4X1ST5F1KD7z6dO2QNrkZR2/1b+is4P8wvjTwd4q+Hfi7UvAXjjQrrS9&#10;a0e+ks9U02+hMc1tPG210ZTyCD/nrX9tzwIAWx2r8t/+Dgj/AIIueFv2sfhFq37Vv7Nvw1RfjBoa&#10;pcalb6WCsniexjj2vAY87WuEX542A3NsKEnK7fuuEuJfqM1g8S/3b2f8rffy/I+fzjK/rEXWpr3l&#10;v5n849IVBOTT7q3ubG5ks72F45oZCk0cilWRgcMpB6EHgjtTQc1+s7x9T41px0Z95/8ABvB+2Pp3&#10;7M37eFn8KviJ4ghtvAHxasW8OeJbS8x9ma4dW+xu3YEynySx423DA8Yr1H/gpT+xtqX7FH7UOrfD&#10;q1tJB4b1LdqPhC4OWDWTu37rOOsTZjPoFU/xCvy9trm4sbmO9tbiSGWGRXjkibayMDkEHsQeh7V+&#10;737GXxU0H/gvJ/wTYuvgt8TtZtpv2hPg/aj+z9YubhY5tTjxiG5Y4A2zKnkynBCyAP8AxDPhYjES&#10;yPNo4/8A5dTSjV8rfDP5N2fkfoXA2exwOIeHqv3ZH5zg8ZzRVjW9E1jwzrd54b8Q6bNZ6hp909vf&#10;Wc8ZV4Jkba6MD0IYEfUVXr75NNXR+2BRRRQAMNwwTX6pf8EsL+P4m/8ABID4v/DRHzL4d1y6ucN1&#10;wYoLoD/yGa/K01+kn/Bu740tNc134u/s16vJut/E3hiK/hhbG0tGXt5cepKzx8eiV83xVzUsrWKW&#10;9GdOovLlkrv7rnyPHmWrOOEMZgmr+0pzj/4FFx/U8lU55zTqueJtCu/DXiW/8OX0ZWawvJbaZWGC&#10;GR2Qg++RVMDHAr9lp1I1acZx2auvQ/xjr0amHrSpTVnFtNea0YUUUVZiFFFFABXo37M3xv074GeM&#10;9R1vWNCuLyz1XQbnSrltNvBb3dvHMBmWCUq2yRcZBx39685oYZrlx2Dw+YYWWHrq8JKzV2vxWp3Z&#10;bmGKynHU8Xh3acGmnZPVeTTTPe/Ef7YOhWF/8NZvhT4S1WBfhzfXk8cniPVlu5tQFw6s4dkRcEjz&#10;AcDA3LgcGs6T43fs26D8RNJ+KHw3+C+vWOpW/iy21m//ALU8QJPHGkcm97e3VUXCu3dyxAHGK8U2&#10;nHP6UuSowTxXjU+FcopxtBSWjTtOa5lJuTUtfe96Teu1z6arx5xBiJXqOEtYyV6cHyyhGME4ae6+&#10;WEU7b2XU9Q8CftGf8IJ+0Lrfxng8N/bdP1641BdS0WabaZbS7Z/Mi3r91wGGGHcVpeJv2gfhDpPw&#10;6m+D/wAGfhnrOnaDretW194nbWtajnubyOBsx20TRxqEQZOWILZOSTXkMME1wWFtG0hHzfKCcLzz&#10;gdqhXJUEdK2nkOV18QptO8VFWUpJe58Dkk0m4vWLeq+SOenxVnlDByoprlnKbTcI3TqJKooSavFT&#10;StJJpNXT3Z71rP7SvwU0/wCGFx8I/Bnw38XT6HqmsWd3qVp4i8UJcrawQyb3itNkSmHeMqXPOMZz&#10;Wb8UP2ivh3q3wU/4Uj8MvCfiSOxuNajvpJvFuvpfSWewECG32IojjOeepbnNeMKGHQ0oBHOe/esq&#10;PC+U0qkZpSdpc+s5O8rJXab1dkbYjjjPMVRnSk4JTh7PSEE1G7fKmleKbb0Xfoem/AD4z+Bfh14X&#10;8ZfD/wCJPg7UtW0PxlY2kN5/ZF6kF1C1tMZUKF1ZcZODkdOlUPEvxc8P6t8BIfgvo3h65h+yeMbn&#10;V7W4kuEYLDLCIliOAMsoAyeM9hzXCJbTO4hVSzbdwwpyV/vfSosPs3Fep611SyfLpYqVezblJSdp&#10;O3Mo8qdr2T5dG7apa3scMuIM3hgaeFk1yRjKCvCN+WUlNx5rXaUveSv7t3a1z6I1L9tjRNV+MOue&#10;L73wBeTeHfFnhSz0LXNJj1LybkRwRIgljmVTsYOhYcdDg5615f8AF/xd8JfEJsLf4W6F4qtVhEpv&#10;p/FGvR3sku7bsCbI0WMLg9stkZziuI75PrR8zNswfUDbWWD4dy3L68KtBNNKKtzSs1Fcqur2bS6v&#10;9DXHcXZ1meFqYfEzUozlKV3GN05S5pKLteKctbKyvfuet/CH42/C7w18FtU+C3xT+HWoaxY6r4ij&#10;1JrzTdWW1mtSkHlqYtyspYN2cFSCfat61/bH0mD41Wfj+z8CzW/h/Q/Bc3hzw/ocd4pkgga3aEPJ&#10;IQAzEtuOBzXguST8ppcHG3NRW4ZyjEVqlSpFv2nNf3pW95JSaV7JtJK6Sdvmb4fjbPsJQo0aUopU&#10;uTlahG7UG5RUpW5pRUm2k3a7v2PSfgT8Y/CngDQdd8A/Ebw7qmqaD4gW3mk/sPVvsd3bXUBfy5Y5&#10;CCuMSOChBGD0rofB/wC0Z8L/AIXfGvQ/iX8Ovh94glsdMsri3vofEHiMXN1cGaMoZUZYwkLKDkbV&#10;55zXiwGO1IV3fe5rTEcO5ZiqlWdSMv3iaklKSi7x5W7J2vyq1/mc+D4vznA4ejSpSj+6kpQbhFyj&#10;aXOkm03y813bbVrbQ9v8d/tQ+Cz4E8P+C/hX4Q121k8P+Mf+Egj1TxLriX013NtQAsVVQvzIMgDH&#10;Ge9bWpftafAz+1PGvjPw18F9Ys/EXj3w3fadrU0muJJaQS3S5kkgjEYbDSAMdzHAGABzXzrtJ60B&#10;cHjj6Vz/AOquT+zUOWWl7+/JN3kpNS11V0mk9Edn+vnEHtp1HKF5cv8Ay7g1Hli4JxTXuvlbV1q7&#10;6nqlv8Zvhbr/AMALD4UfEHwHqt1q3h+W+l8M6rpmoxxRIbnacTxuhLAOqt8pHpVrwv8AtJaZoHx7&#10;8F/GeXwxPLD4V0fTrOayW4QNcNbWggJUnhQSN3PY45ryPk9TSba6nkOXSjUjJNqaqJrmdl7T47K+&#10;l99OrbOCPFWbQlRnGSUqbptPljduj/D5na8uVaK99NC/4o1pfEPijUtfWLy1vr+a4WPdkqHctjPf&#10;rVGjHGDRXsU4xp01FdFY+eq1JVqkqkt2236sKKKKozCiiigAOD1r079izwqfGX7VngPRlX5V8QRX&#10;D+whzN/7TrzEnAr6i/4JJ+CE8QftQt4rvbcNbeH9BuLnzmHyxyuViXJ6A4Z/yNfO8W46OW8M4vEN&#10;2tTlb1a5V97aR9j4f5XPOeNcvwkVfmqx+5Pmb+STZ8m/8F0PGsPjD/go74ssYH3LoOmadphb3W3W&#10;Y/rN+lfIS9K9J/bG+JM3xg/aw+InxMmu2mXVvF19Jbue0KzMkYGOoEaoB7CvN6+NyfDyweVUKD+z&#10;CKfrY/2VwdP2OFpwfRJBRRRXoHUFOtbK61O7j06wtnmnuJlit4YQS8kjHaqqB1YsQAO5qN2Cjmvv&#10;r/gj3+yh8N/D/h3xD/wUo/aveDT/AIf/AA4t5rrQ5L7/AFdxdwAs9wVON6xYCoufmlJH8OK83Ns0&#10;o5PgZYmprbRR6yk9El8/wucmOxlLA4aVepsvzIv+Cjd5a/8ABJH/AII6af8As1+HtZhsfix8ebwH&#10;xf5LDz49PMZ+1Kv9xEj8q2HvLIRzk1+IYKn7o9v8ive/+Ckn7enxI/4KJ/tU+IP2gPHM80WnvM1p&#10;4R0WSTK6RpauTFbjAA3HJdzzudm9BXgoAA6V83lGFr4eg6mId6tRuU35vp6RWiP5yzvMpZpj51n1&#10;2CkbpyaU59K/Tj/g3v8A+CMS/ttfElf2l/2mfAMlx8IvD7Oun6fflo4/E2oDgRgDBe2iyWdgcM6o&#10;nTeK6MxzDD5XhJYis9F06vyXmcOFwtTF1lTh1/A9f/4Nx/8AgildeOtZ0n/goT+1T4Sj/sOzcXHw&#10;38Mana7hqEwIK6nKrD/Vof8AUg8M3z8hV3fvTBCkS/Lnpjk1W0XRtP0HTLfR9J0+G1tbWFYbe3t4&#10;wiRxqMKqgcAAAADsBV0DAxX4Xm2a4jOMY69XbaK6Jdv82ff4PB08FRVOHzfcBxRRRXmnWFFFFABR&#10;RRQAUUUUAFFFFABRRRQAUUUUAFFFFABjPao3hDDBNSUUAfjv/wAF5P8Ag3+n/aDv9Q/bA/Ya8Exr&#10;46kkM3jLwZaskKa//wBPVuGKqt0OS65Alzn7/wB78C9X0bWPDesXfh/xFpdxY31jcyW95Z3cRjkg&#10;mQlXRlPKsCCCDgjHtX9vE0JdWAAr8if+C8//AAQEb9pS81b9sv8AY00iOL4glPtHizwfFhU8RBV5&#10;uIOy3YVR8vCy4PRuW/QuFeK/YcuDxsvd2jJ9PJ+XZ9D5vNso9qnWorXqv8j+fXhhXs//AAT/AP21&#10;fiJ/wT//AGqfDH7Sfw+mmkXS7ryte0tJyq6pprkefav/ALy/MpIO11Ru1eP6rpWp6Dqlzoet6Zc2&#10;V5Z3DQXVndwNHJDKpIZGVgCrAggg4IIqudx+796v0ytRo4qi6c1eMtH5pnykJ1KFRSjo0ftb/wAF&#10;T/gh4S/aH0TS/wDgqr+yVPDrnw0+IFlFJ4gmsofLfSdRjP2ZzLHwwLOpR+MrKr5OGBr4Z3Hqele7&#10;f8G9v/BTvwj8HPEepf8ABPT9q68t7r4U/EqR7bSn1Rh9n0nUpxsaNyfuw3GQCc4SQI3G5jVz/go9&#10;+wX4v/YP+OU/hWaKS88J6wZLnwdrJYsZ7bPMMpxgTRk7SOpXa38RxycO5hUwtZ5Rin70V+7k/tw7&#10;P+9HbzP3nhHiCnmmEVKo/eirfcfP4NFIMdjS19ifZCNntX0v/wAEgvjnp3wD/wCCgPgXxBrl35Gm&#10;63PLoN838I+1oY4yfYTGHJ7D8a+aal0zUdQ0TVLfWtIunhurS4Sa3mU8xyKwIYfTArjx+Djj8FVw&#10;0tpxcfvVjHEUViKMqb6pr70fpv8A8FFPhldfDP8Aav8AEyNBtttamGrWbDoVn5b8pBIK8P47Gvqf&#10;9ubxVB+0p+zV8GP2ydEiXy9f8P8A2LWguW+z3Xykxtx/DItwvPdR68fLAGBjFfS8E46eO4Zw7qfH&#10;BOEv8VNuD/8ASU/mf4/+L2QS4b8RMxwdrL2jmvSpadl5JycflYKKKK+rPzUKKKKACiiigASOaaVY&#10;oVLM7BVCjua9gi/Y18ZT63b/AA+bx14dh8bXdqJrfwXNdS/a2Jj8xYzII/JWQp8wRnB9cV5HZ3Mt&#10;leR30H+shkV1z6g5FfTh/aM/Zru/jbZ/tf3eoeJo/FtvaJc3HhGPSojay6klv5IZbnzMrCcBiNu7&#10;+VfL8RYvOMLKP1OMrOMtYx5r1FbkjLflhL3uaVk1Ze8tz7rg/L+HcdGbzGcVJTgmpT5EqTv7ScX9&#10;qpH3eWOqd2+V2Jvghph+G37FPijx34a+Kun+HNfm8ZQWd5qDWc5mgSOBybBisTcyMN2V3JggEjmv&#10;Cfg98G9e+NOr6tpeh6rp9m2j6HcavdzX8/lx+TEyB+eQD84PPGAa6aD42eGrj9lbxJ8JdQ85de1r&#10;4gQa3EscJ8jyBCyON5PDbjwuM4Fb37BQ8PSeK/HyeL3uhpZ+FmrDUfsLL54hLwb/AC93G7HTPGa8&#10;eMcwyfLcyzB3VV1LpuKbtaKVtE5LVpJ9tLNu/wBBF5TxFnGT5XG3sY0rSSk1715t82rUW7JyaSbv&#10;roklx/if9nrUNL8DL8TvCfj7QfEmgx6pHp+pahpc0y/2dcP9zzlmjRgjckOFIIHuKs63+zTPF4E1&#10;jx74L+KXh/xJb6DDHPq1tpsd1DJFC7hBKpniRZAGYA7C3Ndnpfxp/Z3+EPgCx+G3w7OseLrPVPGt&#10;jrHi6fW9KSzV7O1cGO1jj3NliCdxyFOPQ8dV8Sv2sfhVrXw/+IPhqx+MHjDxAfFVh5Og6LfeH0s7&#10;HSVE6MsQVJCNwXK7goXCc5JFY1M24ojVgqVObjz6OULc0OaCfNFR91q8mtaask9W7HRR4f4JlTqS&#10;r1qcZKm3KManNyVFCbXJJz95NqCa5arUpSXuqzWt8Lbe3Pxq8EgQLhv2cZmYNzz9nu+fr0968M1z&#10;waLz4E+AdWudA8O6XFq+tX9q3iLdN9qdY3UMbngjy03AjZk4HSu48D/tL/DHw78R/DfinU31AWel&#10;fCCXwzdMlnl/txhnQBVzymZF+bp19KxPBnx2+G+heDfhT4Z1+xubuTwf4uvr/Xrc2qugglkjKFMn&#10;EjAAtt6ZABrPB4fNsHilUVKTso9H0jiH+bitbq7WmxpmmLyPMMNKm68FeUrarROWFXrblU3o0/de&#10;u5g+JP2bJtH8KL4+0n4o6Dq2hQ6pDY6tqNrb3cY055QxR5ElhSRkIB5RW6e9egeK/wBm7wL8Of2k&#10;fAngvwBrui+KP7ct9Pkm0XWluPJZ5YQxeVvKX9y5JKquWXjcBUnxi/aU8CeLfgFr3w0X4zeLvGGt&#10;atr1neQXGuaMltbWsUbNmKJBI5U8jPQHjaBgg1tV+PvwSvfjh8MPjfbatrXnaDaafbeJtNk0xdtu&#10;trGIy8Tq583cecYGAM96x+tcU4rDudVVFpXikoP3v3cXDm9yL1lzJO0dkt3d9n1HgbA4hU6EqTu8&#10;NNyc0+T97ONVQ9+cdIqEnFubtJttpWXnvxG+COv6Z4Q1T4xWZ006bb+MLvSNS0/S/M/4lk6uSibW&#10;X/Vsv3CC3TB+YkVp3H7I/i/Tdf1zT9c8XaPZ6b4ZW2TXtck86SC1up13JaBY0aSSUZwwRSAQea6j&#10;4A/tFfB3wt8RPHGm/GayvrzwR4q1QailvBZiV1uIr0XEBKkjAdcqx644o+B/7Vtpoml+OvCPjXxt&#10;4i8NL4t1hNXt/FHhlBJdWt0pYlJE3qXjdSAQG6r6cj0K2O4qo06kIQfucrT5d4zcL20d5U1zpqzv&#10;7rab0fk0cr4DxOIozqVkvaOaa5vhnTU7X1ilCs3Ts+aNveScVZrzD4tfBbX/AISppOp3mtWOqaTr&#10;tvJNo+raf5gjuljYLICkirJGysRkMo4IxnrWr4a/Z0vr7wNp3xC8dfEXQfCen61JIuhHWpJi9+Iz&#10;iR1WGNyiKSBvfAzU37R3xD0fx5d6R/ZXxq8X+NhZ20vnXXim3EK27uynZAnmOyqQo3ZPUCum0/4j&#10;fs+/FX4KeDfAHxk8ReINB1PwS9zbwzaPpUd1HqNnNIJCuWkUxyBh1IK47GvQq43PKeVYepJSvKTV&#10;SUabc1G0uVqEop3bUVJuGzbSSenk4fK+GameYuknC0YRdKM6iVOU24KadSMnok5uKU3qknKWt+R+&#10;HnwAtPHrQ6c/xj8M6fqc+oNZQabMLqZpJN+xSZIIHjRWb7rFsEYPQg0aD+zh4mvtS8Wad4s8UaL4&#10;b/4Qm+jtdem1S4do0keSSNQnlK7SHdGRhQT8w4wDj2L4cftR/BTwv4M8J6N4d8feMPBEPh3UJpNW&#10;0bQ9FimbXR9oMkRlufMXny8IysCPvYHANea/Ez40eCvFF78XLjSHumHjXxPa3+h74MfuY7ieRt/J&#10;2nbIvHNcNHMuJcTiatPklCLcUm4ax/eqLa91Rd6bcrXnZWu73R6NbJuC8HgqFV1YVJqM3JRm7StQ&#10;lOKl78pK1VRhflpczbSVrSM/RP2ar6+8Pnxl4g+JOhaPod1fTW2h6tdR3Uq6r5JxJJFHDC8ixjj5&#10;nVcZxzzjj/iT4A1z4X+NL7wP4hMLXVk6/vLeXfHIjoro6nAyrKysOAcNggEGvb/hF+1F4eh+A+k/&#10;CXxB8XfGHgS+8N3twbDUvC9v9ogv7eZt5SaPzI2Dq2drA4wfwrxr4x+I7Dxd8S9U8Q6X4w1nX7e4&#10;kTy9Y8QKBd3QWNV3yAMdp4wFzwqrnmvSyfFZ5UzarSxiahHmS912aUkoSUuVRvKN3Jc0nfZRSs/G&#10;4gwPDFHIaNbL2nUlyNvmV1eDdSLhzuS5Z2UXyR0Wrm5XXM0UUV9YfAhRRRQAUUUDk4oAD619gfsr&#10;6/H+yz/wTq+MX7UWvt9jk1KwmttBkYZaaZInhgVR2zcTY/4CT2r5Btraa+uY7O3j3STSLHGn95mO&#10;AK98/wCC23jWy/Z5/Y5+FX7DWiMpur3y9V1xlb/lnbAhdw4yXnkZwcdYOetfnPiFW+tUcLlMf+X9&#10;ROX+CnacvxSP6a+i3wrLOuPJY+S9zDxf/gU04r/yXn/A/LMGRm3SyM7E5Zm7n1p1Jzu/lS1R/psF&#10;DE44oJxVvw1oGueMvElj4Q8MaRPf6lqV1HbWNlbR75J5XYKqKO5JOKUmoxuw0WrO5/ZV/Zf+KP7Y&#10;Pxl034M/CjSWnu7tlkv75uIdOtA6iS5kP91QwIA5Y4ABJFemf8HAX/BRf4Zr4O8P/wDBK39jfXIv&#10;+EI+H6x2/jzUNN+WLUdQtzsWzyAN4ikDySkZDTN1JQ5+nvjd8T/Bn/Bvt/wTxk0qyv8AT779or4q&#10;WhEC28iTNppwQZuRk29tvO3IxLMcdMgfgfqGo3+r3s2qandPPc3UzTXE8jbmkkY5ZyT1JOT9TXwU&#10;cR/rFmSxTX7ii2qfaUtpTfkto/efjfHHEX1qosJRfurd9/6/IhBY/MxySc5pCSeFNKM5xX6Of8ET&#10;v+CD/j/9v/xDY/Hz9oK0vvD3wesrgOm5TDdeJ3Ug+RADgrB1Dz9/upk5ZfRx2YYXLcK69eVkvvb7&#10;JdX5H55hsNWxVZQprX+tyL/gi1/wQh+J37fniTS/jx8fPD+oaF8GbebzhdCURXPiZo3Km3tv4li3&#10;KQ82MYBVCWJK/wBKPw/+Hfgr4W+DNK+Hvw68M2ei6HotlHaaTpen24igtYIxhI0UdABSfDn4feD/&#10;AIVeC9K+HPw98OWmkaFoljHZ6TpdjGEitbeNQqRoo6AACtwhv4a/Es8zzFZ1ieeekV8MeiX+fd/d&#10;ofe4HAUcDS5Y7vd9/wDgCgAdKKKK8U7gooooAKKKKACiiigAooooAKKKKACiiigAooooAKKKKACi&#10;iigAxUM0Kufuf/XqaigD82f+CyX/AAQJ+D/7dnh3Xvjx8A9BtvDXxnW3WaO8FwYrHxAY+TDcxgFR&#10;Ky5VJhtIbbvJXJH84HxU+E3xM+BnxC1L4U/GLwTqHh3xJo1wYNS0jU4fLlgkH6EHqGBIYYIJHNf2&#10;xSqWGM18gf8ABUz/AII8/s4/8FNPAiP4uhHh3x5pduyeHfHGnQDz4R1EE448+Dd/ASCuSUKnOftO&#10;HOK6mXNYfFtypdH1j/mvLp0PCzPJ4Ype0pK0vzP5PBhcMPUMPwr9mv8AglR/wUI8B/8ABTv4BXH/&#10;AASu/wCCgfiSGTxVHZonwh8cX4Anklji2RQyyA5kuY+xP+uQlWJbJP5pftw/8E+P2nv+CfHxSm+G&#10;P7RXgG5sw0h/sfxDaQvJpmsR9pLefG1jjkx8OnRgOM+S+BvGnir4c+M9J+IPgfXJ9K1vRNRhvtJ1&#10;K1OJLa5icPHIvurAH+ea/ScZhsPnGFjUoz1VpQmt1Lo15dGuvU+ewOMxWT4xTV009T7s/aI/Z4+J&#10;n7LPxd1f4LfFjRms9U0mXHmBT5V1CcmOeInho3HIPboea4nIr9I/gd+0P+z1/wAHCH7Kln8OvHet&#10;aL4T/ab8G6c7WayYi/tUIvzSRdDLby4+eJctA/zABcFvgD4v/Bn4o/ADx/ffC/4weDLrQ9c09sXN&#10;ndJ95T0kRhxJG3VXUkEDj0r1sizr+0IOhiVyYiGko9/70e8X+B/QGSZ1h84wqnBrmtqv1/4HQ5ug&#10;jIxRz3oPSvoT2j9Ov+CL+r2f7UX7HvxQ/Yk8WakrX2jTR634SWbk2zTBgxX1CTxqT2xPivF9S029&#10;0bUbjSNSgaG4s53huIn6pIrFWU+4IIrw/wDYF/am1H9jv9qfwz8aFupl0uG6+y+JbeFSxuNOlwsq&#10;7e5X5ZB/tRgDk1+hP/BSr4I6dpnjWx/aV+Gfk33g/wAd28d7FqFgA0IuXQNuyOMSJ84Pc7u9efw7&#10;jP7F4pq4Kq7UsV78L7KpFJTXrJe96o/iH6WPANTE0aPEeFp60/dqWX2Xazf+GW77SbeiPmCikB5I&#10;pa/VFsfwaFFFFABRmihPnITH/jw/rigqKuB9KRCVLFTgdcBq7i3/AGcfjVc+HG8UWngG4mtU0/7f&#10;II5oXmS2K7vOMIcyhMYOdnQ5qLwP+z38ZviToNv4m8EeAbu+026uXtra+8yOOJ5lKgxbpGUBzvUB&#10;ScsTwDzXm/2xlMYOo8RBJOzfPGyfZ66Oyej6Js9qHDufSqRpRwtRykuZJQndxulzJW1V2lddzjBn&#10;HB+Y/wC11q7oviHxD4aNy+hazdWf221e2umtLho/PhYjdExU/MpIGVPBwK3NC+CvxV8ReNbv4eaN&#10;4B1GXWtNEh1HT2t9jWyp95pN5VUUerEA9ic12Hxd+C9x8Lv2f/BeqeIfCn9n69qmt6otxdCZZPtV&#10;qqwGEho2aNlG58FSRyeTWeIzXLViqWFcozlVdlFNN25ZS5rXvy2jo7bs3wmRZz9Tr46MJQhRV3Jx&#10;klfmjBxUrWUrzV1e9kzyfG75nb7vH/1qC8jbdrHjo2feuq+H3wT+KfxQ0q817wN4Pmv7HTpkjv7q&#10;OaNY7ZmUsu9nZQoIU8kgZ4zyKs+Hv2evjJ4s0xNW0TwRM1tNdva2s1xdQ24upkJDRw+Y6+cQ3H7v&#10;dz+GdquaZZRlKNWtBONk05RVrq6vd6X3Xkc1HI86xEYSpYapJTu4tQk1JJ2bjZWaT0dr2ehxnzjk&#10;nGTj72MChjKPvM2F4HzZr234afs7ax4s+Avj6GL4cXE/i7Q/EGnW6xyxGOaxizIZw+4gRr8vzF8C&#10;vPtc+Bnxe8P+LNO8Ea34GurbUdYjEul22VZbpCSN8bqSjLwctuwMckCuTD57lmKxFWiqkVKm2rNx&#10;u0oxlzJXvy2lv5M7MdwrnOBwtDEexlKFWKd1GVk3OUFBu1ua8Xpvqjky+V2mRmC9Pz/xpPMc7R5r&#10;D8en05rqvGvwV+JXw40uz1vxt4We30/UrhobO9juIp7eR1+8nmQsy7gCflyDgV6j+1X+yj498NfF&#10;LxLqXw2+FN1D4X0+3juofsiqVjtxDHvkVC3mGPdu+cKVyDzSlxDlccTTo+1jaopOMuaPLeLirJ31&#10;d5bLsVT4Tz6eBrV/YTvSlFShyS5kpxlLmatpFKDu3pqjwUlvmdmxjrt4zQVHymTALcruxk17N8Kv&#10;g94I1LU/g7qur6JrM6+LfGH2HWv7Q8kWF1Ct5HH5cOxvNJ2sQ+4Lz04rH1X4Q+HtQ8C6x4g8P6Vr&#10;X9pw/EBtGs2822j01I23FImd3DiQ4GCcJjqwqf8AWHAqu6Tukna+lk+aUH17xfnboa/6o5n9VjXT&#10;TcldJXu17OFRW01vGat536Hl6nILFmpylwcoMceterfFz9kL4o/C/wCI1l8ObNYdbutUhibT20+e&#10;LdIzReawMfmFkCrn5mwpAJBxXOaz+z58Y/DraY+teDmt7bVr42djfNfW728k4HMfnJIYlYDszKfr&#10;W9HPMnxFOM4YiFpq696KutdbOz6Pp0Zx1+GOIsNVqQqYSouR8svclZPTRu1uq9brucYQznG9jhce&#10;/wBPpRuK8r+PvXsT/sq3vgj9omw+DvxJjvdQs7zUntYJPCtxaSXV2Vi3/JG8hEZJI4kK8A49uN8O&#10;fBL4i+P59RufAPhO6urGy1A2zXV1LDAqsWISMvI6oZCP4FJPtjmlSz7Ka0edVY8nLGXO2lFqTaWr&#10;tZ3TVnZ3+4qtwxnlCp7GVCTqc0ocii3NOCi5e6lslJO6v32szj9rADZ17Y9KGKlvlNdhafAL4y3v&#10;xBufhVa/DnUn8RWttJcy6MYQJ/LRdxYAnDDBBG0nIPGar/EL4KfFP4V2NnqvjzwZcafbX0kkdrcS&#10;SJJG7ocOm5CwDKRypIYHqK6oZnl9SrGkq0HKSTiuaLbT1ule7TS0fkzjqZLnFPDzrSw9RQg2pScJ&#10;JRaaTUnayabSs9m0t2cvRSKcjNLXceQFFFFABR34ooCu7bUUsem1RyaBx3PcP+CfHwTHxj/aM0uX&#10;VkX+xfDI/tnWJGOAFiYGND9ZNn1VWr41/wCCjv7U9/8Atf8A7W3ij4pfaGbR7e6OmeGYcACOwgYr&#10;GeO7sXkJ/wBv2Ffod8TPE2m/8E2f+CZevaz4hlSy+JHxVtJbLRbQjFxCssW3PcqIYmaQ+jsB1Nfj&#10;6i4j2+nGPT2r8hp4yOfcRYjMo60qf7qk+mjTnJeTeifZH+of0beA6nCPBMcTiafLXxD55X3V/hj8&#10;o2v2k5DsDrRmjNNbr0r2nof0YEjJj5n2/wC16e9foX+y/wCC/hB/wSJ/ZTvP+Clv7ZuhpL421a1a&#10;D4S+CLji8MkiNtbYSAGk+VixH7qJSfvPiqX7AX7CHwy+AHgX/h4n/wAFJb228H+AvD6peeG9F8Rx&#10;lZNTmxuile35d+ceXb7S8jfw4ADfnP8A8Fcv+CofxC/4KdftDf8ACZ39m2k+BfDPnWngHw3kZtbd&#10;mG+4kI6zTBEZuygKoztyfh82x089xTy7Cv8Acp/vZp6P/p3FrfpzNdND894w4np4Og8Nh5Jye7X5&#10;f1ueO/tc/tc/HL9t/wCOOqftCftBeJjqWvaptVY4V8u2sYFH7u2t48ny4kHQdSdzEliWPmiDO0Af&#10;eOFX1/xrZ+H3w5+IPxb8Y2Pw9+GHgjVfEWvanMItP0fRbF7i4uHPZUQE8dScYA5OAK/fT/gjZ/wb&#10;feEv2d59J/aW/bo0+x17x5DtutE8GBlm0/QpOqyT/wAN1cL6cxoem8gMM8yzbL+H8HFSstLRgt30&#10;St0XmfkmFweIzKtdbdWfOf8AwRJ/4N0tW+OMVn+1L+374IurHwfJCJ/C3gC6Z7e71Y5VkubsAhoo&#10;CNwEOQz9ThPv/vj4X8L6D4Q0Oz8L+GtEt9O07TrWO3sbGzgWKG3hRdqxoq4CqBgAAYFX7SFbeLyk&#10;+6OlSV+N5tnGMzjEOpWenRLZen6vqfbYPB0cHS5YL1fcAoXoKKKK8s6wooooAKKKKACiiigAoooo&#10;AKKKKACiiigAooooAKKKKACiiigAooooAKKKKADr1FNcAryKdQRmgDzf9pT9mD4HftdfCzUPgr+0&#10;J8PLHxJ4e1Dl7S9T5oZRnbNE4+aKVSch1II+hIr+eP8A4Kzf8G73x4/YZXVPjd+z3LfePvhdbrJc&#10;3kyxhtU8PwqCzNdIoCyxKP8AltGAAAdyL1P9MXlj1NQ32lWGp2sljqFqk0M0bRzQyqGSRCMFWB4I&#10;I4INe1k+fY/Jat6TvB7xez9Oz8zhxuX4fHQ99a9GfxO/DT4mePfg3490n4p/DDxdeaH4g0O8jvNH&#10;1bTpCk1tMM4ZSOxGQR0IJBBzX7mfBT4i/Cz/AIOKP2Uln1zUdL8LftKfDWx+zTIsoSHWLUjcJhFu&#10;LfZpXY5IBMMu4fdcbvRP+Ci//Brz+zX+0bq+sfFv9kzxKfhn4qvVkuJPD/2cSaFeXB5yIlAe0LN1&#10;aPcg6iP1/Ffx/wDC39ur/gj7+1Tpt74m0zVPAPjrQZ1vND1W1kElrqEOSu6KRfkuIHAKshzxwwU8&#10;V+kU8wwXEPLXwVTkxFPWN913T/mi+tr9zxcHWzLhvGRqq/Lfpt/XddT2L4nfDHx/8GvHupfDP4oe&#10;FbzRtc0i4MN/p95HhkbsQRwykcqy5VgQQTWEpUjK1+g/7Pf7Y/7H3/Bf7wja/BT9ozTrH4ZftE6P&#10;YsvhvWrAhbXXSF+7GXO6QZGWtmO9R80bHkD4y/aM/Zr+Mn7KPxNvPhL8afCUumanatmCTBe3vYf4&#10;ZoJMASIRzkdDkHBUgfZZPnix8nhsRH2deK96L6r+aL6x/LZn7Rkue4TOqKnTdpdV/X9I4RlU8Yr9&#10;Rv8Agjx+0F4X/ak/Zw8Qf8E3fjJqaG+sbOS+8B3FxJ87wK28xKf70EpDD/YfH8Jr8uuT0NdH8IPi&#10;t42+BnxP0P4t/DnWJrDWdA1CO6s5o5CNxU8o3qjjKsO6sR3rqzrLXmWD5acuWpBqUJfyzWqf6PyN&#10;M+yXCcQZTWwGJipQqRaaezTVrfPb/g2PrbxJ4f1vwlrt54Z8RabJaahp9w8F5ayE5ikU4I/D269a&#10;pYHWvr746+Dfh9+39+znYft8/s52vl6t9hVfGfhuGRXlikjH70NtGTLHj0/eR7WA6Z+Qjwa+24Z4&#10;ho8Q5eqtuWpH3akXvGa3Xo90+qP8hfETgPNPD7iKpl2KTcd4T6Tj0fqtmuj8mmyiiivpD4EKAjEL&#10;sjJZjhVAzk+lFGDt27qmS5tCoy5WfanwFu/gt8PdZj1XQb34Y6fof/CDzLH4ivNfV9cvbyaxPmJs&#10;MuISJC6srIBgDBzXg974v0H/AIZI8D+EovE1qLy0+IV9c31j9qXzIIzFAEldM5UfewxHr715Geeo&#10;z/vc9/egA7txdifdj+dfH4PhL6vivb1K7m+aMtV/LGpHW7d2+e91ZaaJLQ/Rsd4hfWsF9VpYWNOP&#10;JOFk9LTlSk7JJWS9kklq7N3bZ9heNvHvw38dfHP45+CNL+KOi6bP420Oxj0HX5NQjW0uGijheW2M&#10;/wB1RIAyk5x1ryf45aZpfhD9nTwD8PW+Jeh65qmn61qtxqFvomrLdpYLKsBVCy8H7pOV+UknBODX&#10;im0Yx/n6Up+brWmX8LPLq9Fwrtwp8r5XFXco0vZJ826XLrbXX1MM245jm2FxEKuGSqVVOPMpP3YT&#10;rKu1y2s2p3V30euyPXvhp4w8P6T+xl8SPDB8SWsOpah4i0cw6eLpUmuIk87zMLnLKDgnGQPavW9M&#10;8c+FPiD8Dfhxb+EdP+E9/qXhfRzpmr2vxAvja3VlMsxfzoj50YaJuH+XLbq+Ru4J7f5x9KBkDbvb&#10;/vqqzDhanjZyqRquMnU9pe11/DVOzScbqyvuvuFk/HdbLKcaUqKnBUvZNX1aVV1U02mk1J2a5Wml&#10;0ep9J/Ej4y3Pi/4XfGWTxH4y8Oy61rfirRw8fh27YW+oRxAq5hDne8Y2LnqMjP1RdU+DnjPwn8Bf&#10;CHj/AMU6XLZ6bperxaxazamsawy+cXtYbhgcwxu+xSTjCsT0r5tOCdxHPShgG4I/Ad6zp8JUaNFU&#10;6VVwtNzTSSabo+xstenxLXy8y63H9fEYh1K1BTvTjTalJu6jiFiLvTVt+6/LXyPp39ofxP4Vh/Y7&#10;03wi0nw90vVm+IQvZfD3gfVkuI4IDZsgkkPmvubIwWUlcbc4Oa73xD4i+Gvg/wDal8VftO3fx28L&#10;aloLeHbm1j0mz1rzLy4neyFutn5HJYb8NuGUwB3zj4lX5AAny7emDR2x/IYxXHHgmMafJ9Yfve0U&#10;vdXvRqODaV22vh0d213Z6c/E72lf2rwavH2Th7zXLKipqMmkkn/EbcbJaI+k/h7488EWHg39nTT7&#10;7xZpsM2h+PLufWYmvowbCL7fC4kmGf3aFRu3MAMc5xXMeJPFvhO7/Ze8ZeG7bxHYtf3vxcF3a2K3&#10;StLPB9mk/equcsmSPmHHSvEwABjAx/dKjH5Unzf3j9dxr0qfC9GnW5/aP4+fb/p5KpbfvK1/mePU&#10;46r1sPGl7FK1Pkvd/wDPmFG9rdoc1u7tsfW3xG0f4B/FX9p3Q/iX43+Ivhy+8M6x4XtorC0TxAsb&#10;G+hslVYbsK262jMgKljjnj1rO+OniPwpa/sf/wDCIyv8O9K1b/hYNvfSeH/A+qC5EVsLeRRLJ+9f&#10;c/C8qcYAzgnFfLeWBDj/AL69eKAACCQDjpkdPauSlwhUp1sPKWKco0eVRjy2VoN22la7T952bbSa&#10;tsd1XxApPD4qFPBRjOvz80r3d5pcz2vZNNxV0o8zTT0PqQz+EvD/AO394Z+Mlx8TPDMuga74k+22&#10;9xb67E5t4fs4+adc/uTlsfNjlTXPxr4d+NX7Odr8L/Dvj/w7pWsaF49vtQuotc1iOyju7a4AVJ45&#10;JCFbbgqQDkA8Dmvnvsy/3utDEscu27nPNbx4XqRjSlGv79NQUZcqsvZ86jdX1vGbT13SfkcsuOKM&#10;6laMsKvZVpVJTjztNur7NytK11aVNSXSzs7o+wNI+M3w2t/2h7O1tfiPp92vhX4K3WhXXin7WI4t&#10;Svlt2+aN2xv+YhVOSSc4rybUPFHhW8/YE03wlL4hs5NZt/iXNcNp7XStcxQtaAGTZncqk/xdM14x&#10;1++N3f5uaCAwwwz2/wDrUYfhHD4WdOUKr9103steTn+7m9o9FotkGO8QMVjqVWE6K9+NWO7slV9k&#10;l6uKpJJvV3u3cTg8Z+v1paTaKWvrlsfnzCiigden/wBagQnHQ19G/wDBOf8AZstvi98TZPif43jW&#10;Lwj4L23mo3FwwWOSdQXSJieMKBvYnsBng14l8LPhr4r+L/j7Tfh14G01rrUtUnEcK/wovVpGPZVX&#10;LE+3rgV6T/wVH/aZsP2Jvgna/wDBNf4CaoJtU1TS/tnxG8RBtspWf/l1AHRpExu5+WLYvJY18Hxr&#10;nFeFCOU4CVsRXW/8lP7U327Lq29Nj+gvo/8AhjiOOOKoYzEU74XDvmk3tKa1jHztpJ+iT3R8r/8A&#10;BUn9tS5/bZ/aj1Lxfot1I3hPQlOmeEbdm+VrdT89zjAw0z/P/uiMH7tfOYGB0pqjByvc/wCf8/8A&#10;1qdFHNcSrBBBJJI7BUjiUlmYnAUDufbvXm4PCYfLsHDDUVaEFZend/mz/UijSp4ajGnBaR0Qwlep&#10;PHUt6e9fef8AwTr/AOCb3gvSvAk37f37fV5D4X+F/ha1/tTT9O1hvIbVgh3JNIDjEBbaET70zYAG&#10;3G63+zx+wt+z1+w18Dl/b6/4Kq37aTp9pIk/hL4cSmNrnVJdoaNJIM7pZWJGIMgKAWlIGQPgn/gp&#10;l/wVx/aa/wCCr/j3SfhponhO40DwPaX6w+Efhv4d3zPdTE7I3uAg/wBInwQFUKET+EdWPyeZZxis&#10;4lLB5dLlprSpV8usYd33ktEfD8TcWUcDF4fDO83o2jI/4Kz/APBV74wf8FO/jS2sXwuNF+Hug3Ui&#10;eC/B6ynbbx/8/NwBw9y46noo+VRwS3H/APBOz/gmV+01/wAFLvifN4C+BehxQ6VpZj/4STxdqhZb&#10;DSFYHarkAl5GCnbGoJPcquWH6Hf8E7/+DUvxn4/0jT/id/wUC8a3Hhm1nZZl+H3h1o2vJYsDC3V1&#10;8yw56FIwWA/jU9P20/Z//Z1+Cv7MXw00z4P/AAH+HGm+GfD+mRbbbT9NtwuT3eRvvSO3VnYlmPUm&#10;vkcy4qy3J8KsHlaTcdL/AGV3d/tP8O5+a4fKcRjK3t8U7J626v8AyPAf+CZn/BID9mT/AIJl+CvJ&#10;+G+kHXPGl9b7Nc8eapCv2y6BwTDGBkQQZGRGuc4BYsea+uEUbFBWgRKBjJp3TgV+a4jEYjF1nVrS&#10;5pPdn1FOjToxUaasgooorE0CiiigAooooAKKKKACiiigAooooAKKKKACiiigAooooAKKKKACiiig&#10;AooooAKKKKACiiigAooooAaVOeP5V5Z+1f8AsZfs4ftrfDib4U/tKfC7TfE2kvl7b7VFtnspcYE0&#10;Ey4eGQdmUj0ORxXqtNdST0qo1KlGSnBtNbNbkyjGceWS0P55f2/f+DZr9pr9lXXG+Pn/AAT88aap&#10;400fQbpdTs9JM3k+ItJkifej25TC3RQqrKU2yg9FJGT69+yT/wAFVf2Yf+CmXgS3/YU/4K5+GLbw&#10;f8TNLge28P8Aj7UIfsHnXOwJvLOFNldHA3Rt+6lI6D7lftwYd3BSvn39tr/gmB+xl+374cbR/wBo&#10;z4N2d9fKuLTxNpuLTVrXjjZcoN5H+w+5D3U19VS4mliYwjjk3KGsakdJx+Wil53PPo4Orga/t8FL&#10;lfbp/wAA/En9vH/gnZ8Yv2GPGi2+u7te8I6l+88PeMrC3P2a5jPRJSMiKb/ZzhgQVLc4+fsgjK96&#10;/Yf4efs5/to/8EltFvPhFe6Bqn7Tn7M2o+YJNFkto5vEng+3OMols526jbbesUQVhglEXlW8R/aj&#10;/wCCQ/w1+OngaT9qf/gmB4pg8QaDcl5NQ8CNMVuLOUH544RNteJ0OQ1tKFdSMAnhT+lZLxph6nLQ&#10;xs1roqi+GXbmX2JeT0fR2P0HKOJqeKtSxa5J9+j/AK+4+ff+CYn/AAUH8QfsHfGwXurtNe+B/Eck&#10;cHizS1YnaoOFu41zgypnn+8m4dcEfZn7dn7Mfg7w5FY/tNfs76ja6t8PvFmLhZtL/ew2czjdkMvC&#10;xvk4BxtbKnHFflDe2V/pV7NperWc1tdW8jR3NvNG0ckTg4KsrDKn2OD7V9hf8En/APgopp37Kni+&#10;9+Cfx5mk1D4U+MP3Oo2txiSLSJ3ODchP+ebDIkUdsOBlTn6DE08VlOYf2zly5p2tUprarBdt/eit&#10;YvrsfGeLvhbl3iVw/KhL3a8dac7Xs9NfNNK0l1VuqRY24HynjH+RQOnFfRH7bf7Fy/BK6h+LHwlu&#10;xrHw91zbNY3lvN532LfyiM4J3ocgo/ccE5wT871+nZPnOX59gI4vCSvF/en1Ul0a7H+V/E3DWbcJ&#10;5xUy3MafLUh9zXRxdldPo/vs7oKKM56UV6h8+FFFFABRRRQAKjOVVPmZmwqitTVfAfjfQrI6lrfg&#10;7VbK3W48hp7vTpYkE3P7vcygbuPu9ap6XzqluqHjz0z09Rmvqz4lfFC1m/4KawQfE/xXJL4Y0vxR&#10;axx21zMTa26iEGNtv3eJGD5xwW618/m2bYvAYlU6VNSXs6lR739zlsku75uu1tmfXZBkGBzXAyrY&#10;is6cnVpUo6Ll/eKbcpNtNKPL076tHy/rvgjxj4ZsIdT8SeFtS0+3uOLebULCWFZf90uoDfhmi+8C&#10;eN9N0VfEep+D9WttPkZRHfz6bKkL56YdlCkHtzzX1R8fb/x74Q+Hfj7Rb34B61b2PiLWbXd4i1zx&#10;0t/A0y3O+Oe1jkQA7vu5Q8KQDwKufFfwjqnjbwbqXxY+OnhvXPAeoaVJpf8Aa0b68J9F8RwpLGph&#10;htwchtqhhtLIp57mvm6XGuIlSp1KlOKUpcuk4yb0ha0Yyb1cmna9rJtJPT7Kt4a4NYitRo15uUIK&#10;XvU5QitZ3vOUUtFBSV1FSu0m3HX5Nl+Hvj2HQ/8AhJ5/BerLpezf/aLabL5G3PXft24/GjS/h947&#10;1zTZNY0LwXq19Zw533dlpss0a46gsgKjHueO9fcXj/V/Evh34zap8VPh/wDs+a14j0WbSpGtNcj+&#10;IH/Enm05rfbtMJj8uNQM4i3Z3D3rk/2QPAkmj6f8N/HWlr4k8RJqGrXEt5c2fi42mk+GF84q0MkO&#10;NrO4flSVDngVj/r5iFlssVKhFPSy543u4yk4u0nytKNve5W76Rb906I+F+ElnUMBHESavLmlyStZ&#10;ThBTjeK54ty2jdK13NRfMvkPRPB/izxJG03h7wvqV8iyiJms9PllAcgkLlVPJAJA6nFTaV8P/HWt&#10;w3F3ongvVr2K1ZlupLPTZZBAR1DFVIUjuDgivo648Wa94N+AHxyuvB2tS6bJP8Uo4N1nJ5bGBp5g&#10;yArgquMDjtVjXvDfxs+Jfwb+Eup/swapfCw0vSymuf2bqgg+xat5rNPPc5YYDZJ3PkFeB1rulxZj&#10;OZt04Qg58ilKTSVqSqNydtL3UY93r5Hmx4Dy7ktGpUqVFTVRwhGLlK9aVK0FzXfKoucm+ll5ryK4&#10;+B02q/s9eF/iF4J8L6rqet6prupWmoQ6fA9wBDbrFsIRFO3l2BPQ+1eZ3lncafdPY3tvJDLE22SK&#10;SMqyn0IPINe/eP8Ax/498G/sqeF49N8bXEN9J8RNcuNRutJviFuLiMwlZcpjcu5mYDG0g9KyP+Cg&#10;0dmP2o9aubMJ/pOn6fPcMuPnle1jLNx3J611ZHm2OqYz6vWScZyruMrttKnVSs9FpaXu+S+7z+KM&#10;gyujl/1rDNxlShhozi0km6tJvmVm3e8HzectNNX4qDkZooFFfZH5yFFFFABRQTgZoPBxmgAJxVjS&#10;dG1bxBqUOiaDpst5e3UqxW1raxl5ZXJ4VVHUk4qOys77ULuPT7C2aaaeRY4YY0LM7E4UADknPavr&#10;7Q/DHw7/AOCWH7O9x+13+0Fa2t58Qry3MPgvwnNNtZZ5FwI++X2ktI4GEQEDnr83xJxJhuH8LHTn&#10;rVHanBbyk9vSK6y2SP0Lw48O858RM8jgsIrU01zztpGN198mvhj132Tan1jxb8Nf+CP37M9x8WPi&#10;D9h1T4veK7FodB8PrNl4s8hD/EsKHBlfgMRtBPFfkF8RviF4x+LPj/WPib8Q9en1LXNe1CS81O+n&#10;bLTSN3wOAAAAAOAAAOAK1vj78efif+0v8U9T+MXxe8RSalrWqSZkkbPl28Y+5BEv8ESDhVA4/wBo&#10;kk+zfsIf8EuPj7+3FdL4n0uJfDfgeC4233i7Uo/3bbfvpbxnBmcA9chBjlu1fneHpRyenVzPNaqd&#10;apZzm9F5QiuyWy3Z/q1wfwnkXh9w9TwGEShCCtfq29Xru23q/P0seA+APh943+K3i+z8AfDfwrea&#10;1rOoTLHZ6bp9uZJJGJ9B0X1Y8DvX6L+Gfg7+wj/wQ7+G1v8AtI/t3eLNL8Y/F6S3S58L+AdNaOaa&#10;0n/h+zxMckhvvXcgCIfuDOM+/fDvwTL8CPCN5+zB/wAEgvgdDqPiC6Y2fi348eLoyulaXKMB5PNK&#10;h9UnX5itvbgQoxXcyjIPW/sif8EK/wBlb4A+Nj8ffjxeal8avizeyfaNW8dfEN/tStck5L29q26O&#10;EDjbuMjKAMMBxXwee8ZU8wg6d5Qo/wAqtz1P8X/PuL7ayfoefnHEWIxt6GDXLDrJ9f67I/K2b9l/&#10;/gqP/wAHH37Qcfx3+I2iD4e/DTTW8jQrvW7eaOx0uzkOStjEyhr6ZlALy/KjEKC6jatfrr/wTl/4&#10;Irfsb/8ABOPTodb+HfhZvEXjjydl54+8RRJJfNn7ywADbbIf7qAEjqzda+uYLWOCNUji2hRhVXsP&#10;SpkG0YFfD5hn2MxlFYemvZ0VtCO3ze7Pl8Pl9GjU9pL3pvq/0Dy/SnKNoxRRXh2PQCiiigAooooA&#10;KKKKACiiigAooooAKKKKACiiigAooooAKKKKACiiigAooooAKKKKACiiigAooooAKKKKACiiigAo&#10;oooAKD0oooArzQCQYkH/AAE9K5ub4R+BP+Eul+IGmaBb2GuTxrHdatp8fkzXUa9EmK/65Rk4D7tu&#10;TjGTXWBQOgowKLyjsxcqe58r/twf8Em/2ZP22Y5PEOv6XJ4Z8XYHl+LtBhVZ3A/hnQjbOvT73zjs&#10;w6H8lf27/wDgkZ+0j+xIJvGSwL4w8F+dtj8SaLZyb7b0N1ANzQ+zhmXPdeK/oSAA6Cqt9Y2t7byW&#10;l3bJJHKpWSORNysD1BHcGvrMj4wzbJZRgnz019mXT/C91+Xkevgc4xmBaV+aPZ/oz8Ef+CeX/BXT&#10;xt+yl4ZHwL+MnhZfG/w0vJhG2n3U2650qF+JBBnKyR8lvJOB/dZckH6e+P37Eej3/wAPLf8Aad/Z&#10;M8QjxX4F1mE3y2tnHun02F/mCgAneqZKlSA6YwQcce9ftlf8EOf2Wf2kUvPFnwzsv+FfeKpFLJea&#10;JCPsNxIQeZrUYXnu0ZRvrXxL8Nbf/gph/wAEUfG15/b3w5u/FHwvmvN2qR2SvcaTcpnmaF13NZTs&#10;McugViMNngj9ByviLC1MU8bkk1SrOzqUZtKNReW6U+0lbzTPlfELw54Q8Vss9nXXs68buEr2km10&#10;6SV7Xi9H5PU4gZHBFKDX2FqHw+/ZW/4KX/Duf42/sW6la6P42t4ll8SeCrx1t5Q5GSrxDhZD2kQm&#10;NscnPNfKHjHwP4u+H/iGfwp418M3ml6haybbi1vISjKfoeo6cjg9c81+y8P8UYHP6bjFOnWjpKnL&#10;SUfO3WL6SWh/nHx94Z8S+HuZPD5hTbp/ZqRT5JL1a0lbeL17XVm8yikBUcA0tfTH52FFGaKAExnP&#10;8jStJK87XDSs0jNnezZY/UnrRgHtRj2qeXW5p7SXLYkkvLqZdk13K4/23Jx+dNe5uJFCtIxVTlRu&#10;JwfxNNxRS9nHTTYPaz7kn2ucJ5H2hvLH/LPcdo/DpTVmmjjKJKyq3VFYgZ9cZ6g4P+cU3AFGKfJH&#10;aw/bVO45rqZgylj67c8E+p96WC5ngGyG5ePcuGVGI3exx14pmMUfhRyQ6r/hxe1ne9394plZI1ii&#10;HyrnbGPuikZ5X5llZj/eZsmjHtQFA6Cnyx5r2179QdSTVr6dvTb7g/CiijNMzCkzjnHFLQgORjr/&#10;AA8UDQmeOla/grwF4r+JPii18FeCNDuNR1K8lCW9rbpuLZOM+gUdSx4AFd/+zF+yN8Tv2m/Fa6f4&#10;ds30/RbdydW8RXdufs1qAN20HjfIcEBR35OBXvHi39pb4V/siG4/Zh/4JwfCO6+LPxdnt2h1bVrK&#10;zN1BYSYwTczKAh2nJ8pWVF6O64OfhOI+NsLlVV4PBr2uIa2vaEF/NUle0Ut7bs/b/C3wR4g8Qq0c&#10;TUTo4NPWbunJXV1C6t3XM/dT7vQwPGHi39mv/gkP4Nh8ZfExbXx18Z9Ssw2keE7a5UR6bu/5as2G&#10;MKdvNYFmxhB3r4N8ceLP2zP+CvH7TX2zTPD1xr2r3DGHTtNshs03QrTOQjMciCPqS7ks56kkhR90&#10;fAX/AIIb/Ev9obx5c/tH/wDBSr4l3Woa5rky3N74X0e6HmZHASa5GQqBQFEUIAVQBuOK/Rj4P/Ab&#10;4PfALwrD4J+Dfw60vw7pcCgLbaZaiPecY3O33nbH8TEk+tfjGO4wweX4iWK5vrOMlo6j/hx/uwWn&#10;urpZa9Wf6FcL5Pwx4e5PDLsmpL3VrLe76tveTb1b08rKyXwH+yJ/wbu/CfwDfab45/ap8bN4xvoU&#10;8ybwrp0Bh0xZCPuyOT5lwq+n7tSc5Ujiv0OtPhv4LsPC1r4GsPC9hb6Ha26ww6NBbqtqkYGBH5QG&#10;0qB/CRj29OgjUAdKdjvX53mWcZlnFRTxdRytstkvRLRfmaYrGYjGS5qsr/kinZ6bb2iRw2sSRRxg&#10;BI41wAMdOOwq4OOKKK805QooooAKKKKACiiigAooooAKKKKACiiigAooooAKKKKACiiigAooooAK&#10;KKKACiiigAooooAKKKKACiiigAooooAKKKKACiiigAooooAKKKKACiiigAoIB6iiigBrIpH3RUc1&#10;nFNEY5UVlIwysuQfwqaigDwf40/8E9/2d/jF4jt/iLpvh6Xwd40sZPM0/wAbeCZRp+owuP7zINs6&#10;nukqspHBFTyfs9+IvHvhZ/hh+01aaD4+01bfFn4ojsRZahvHeWIfKrAc+ZC6gnjylHJ9v8sYwaTy&#10;EHOK7YZlmFPl5ajvH4XfWP8AhluvRO3kRjKVHMMK8Ni4qpTas4ySkrdrPofmZ+0x/wAEovih4Au7&#10;rxL8DHbxJoqlpP7NklC31qnXaAcLMAPTDexr5P1bRdW8P6hLpGuaLdWN3C2JrW6gaOSM+hVgCK/e&#10;FrZD19PSvOfjr+yt8Ef2gtLax+JXga2uJyuI9Ut18u6h91lXn8Dkeor9a4b8YMwwfLRzan7WK+3H&#10;SfzWil+D8z+ZuNPo45XmEp4nh+r7Go7v2c23T/7daXND0fMvQ/FnOTz+WKWvuv4lf8EYNQ+2S3nw&#10;k+L8P2fBMNjr1mQy+3nRdf8Av3+NfNXxd/Ym/aZ+C9zN/wAJZ8Mb64s4huOqaTGbm3ZfXKAlfxAr&#10;9lynjnhfOmo4fExUntGV4y+6Vr/Js/mjiLwt464Zi543BS5F9qFpx++N7fNI8popZEkiZo5EZWVs&#10;MrLyDSEEfe6+ma+rufn/ACsKKMjOD19KDx3piCiikPHOaAFooBAHJoGMZzQVysKKMjOCauaF4a8S&#10;eKdSTR/DPh+91K6kbC29jbNI5/BQTUzqQpxcpOyXfQqFKpUkowi230RTpBxwxr6R+Ev/AAS0/af+&#10;JMUeoa7ptn4Ys5FysmsTfvSPURpuI+jba+lvgX/wSF+Evge+j1r4v+JrjxdcRnK2Kwm1s1P+0oYt&#10;J+LAHuK+GzjxH4TylNOuqk19mHvP717q+8/VOHfBbxA4glFxwvsqcre/VfIrd7azfyifAvwm+BXx&#10;X+OWuL4e+Fvgi81Sbdtkmjj2ww+7ythEHPc5PYGvvT9lv/glB4B8Cw2viv48vH4h1lcSHSFYmxtm&#10;HY9DMRx1+X2PU/WvhDwJ4T8D6LH4e8H+HLLS7KDiG1sbVYo06dAtbAgQchea/EeJ/FLOs8i6GEXs&#10;KT7P32vOXReSS82z+ouBfAPhjhmUcXmP+1V1/Ml7OL7xhbV+cm+9kcB46+AHgv4naNH4N8ZW/neG&#10;1C+Z4ZtlEFpc7SComCYMiggHZkIcchq6jwl4E8IeBNIi0DwX4Y03SLG3TZDZ6bYpBEi9gFQAYrWW&#10;ELyTTtn+1X5lKrWlHlcnbe3n39fM/eo+7TUI6RXRaL7gSNEGAop20HtRRUgAGOBRRRQAUUUUAFFF&#10;FABRRRQAUUUUAFFFFABRRRQAUUUUAFFFFABRRRQAUUUUAFFFFABRRRQAUUUUAFFFFABRRRQAUUUU&#10;AFFFFABRRRQAUUUUAFFFFABRRRQAUUUUAFFFFABRRRQAUUUUAFI6Bxg0tFAEJifdw4pslp5n3ufb&#10;t+NWKKAsef8AxC/Zj+BfxUs2tvHvwr0PUGk+9O9gizDPpIoDj868U8af8EhP2WvEbSP4dbXdBZh8&#10;q2OpmRR+Ewfj8RX1XRjPUV7GA4iz7K9MJiZwXZSdvu2Pl824K4Rz53x+BpVH3cFzf+BKz/E+AfEn&#10;/BFEiRn8IfHb5d37uPUtJzj2LI4z+Vcfrf8AwRl+Plom/R/iR4XvMdFbz4f5qa/S7auc7aMD0r6q&#10;h4pcaUbXrqX+KEX+SR8Di/APw0xUnKOGlD/DUkvzbPyzk/4I/wD7WUZxHe+E2H/YYl5/OKprH/gj&#10;1+1PNKFvtZ8JwL/e/tSV8fh5Qr9RsD0pNq/3R+Vdr8XOMHG3ND/wD/gnmx+jn4cxlflqv/uJ/wAA&#10;/OLR/wDgix8WLllfXfjD4etVx8wtbSeRv12iu78If8EVfAVtIJfGvxo1a+GeY9OsYoM+2X3n8sV9&#10;x4HpRgelebivEzjTFRt9Z5V/djFfja/4ntYHwL8M8DLm+pc7/vzm/wALpfgfPHgP/gmL+yV4HaO5&#10;k8Aya1cRnIm1u8kmH/fGQn/jte0+F/hv4L8E2S2Hg7wppelQqu1Y9NsI4Vx9FAreor5PHZvmmZyv&#10;i685/wCKTa+5ux+iZVw3w/kceXL8LTpf4YRT+9K/4kXkkHA/lQYW6ZH5VLRXm20se0Ii7Riloopg&#10;FFFFABRRRQAUUUUAFFFFABRRRQAUUUUAFFFFABRRRQAUUUUAFFFFABRRRQAUUUUAFFFFABRRRQB/&#10;/9lQSwMEFAAGAAgAAAAhAGSc83TgAAAACAEAAA8AAABkcnMvZG93bnJldi54bWxMj0FLw0AQhe+C&#10;/2EZwZvdbGxqiZmUUtRTEWwF6W2bTJPQ7G7IbpP03zue7G0e7/HeN9lqMq0YqPeNswhqFoEgW7iy&#10;sRXC9/79aQnCB21L3TpLCFfysMrv7zKdlm60XzTsQiW4xPpUI9QhdKmUvqjJaD9zHVn2Tq43OrDs&#10;K1n2euRy08o4ihbS6MbyQq072tRUnHcXg/Ax6nH9rN6G7fm0uR72yefPVhHi48O0fgURaAr/YfjD&#10;Z3TImenoLrb0okV4YfCAECcLEGzP1ZyPI0ISqxhknsnbB/Jf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BzPCO1QMAAMMIAAAOAAAAAAAAAAAAAAAAADwCAABkcnMv&#10;ZTJvRG9jLnhtbFBLAQItAAoAAAAAAAAAIQDh7Be60MsBANDLAQAVAAAAAAAAAAAAAAAAAD0GAABk&#10;cnMvbWVkaWEvaW1hZ2UxLmpwZWdQSwECLQAUAAYACAAAACEAZJzzdOAAAAAIAQAADwAAAAAAAAAA&#10;AAAAAABA0gEAZHJzL2Rvd25yZXYueG1sUEsBAi0AFAAGAAgAAAAhAFhgsxu6AAAAIgEAABkAAAAA&#10;AAAAAAAAAAAATdMBAGRycy9fcmVscy9lMm9Eb2MueG1sLnJlbHNQSwUGAAAAAAYABgB9AQAAPtQB&#10;AAAA&#10;">
                <v:shape id="Picture 1281811526" o:spid="_x0000_s1111" type="#_x0000_t75" alt="A picture containing text, circle, screenshot, font&#10;&#10;Description automatically generated" style="position:absolute;width:24371;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qJBxwAAAOMAAAAPAAAAZHJzL2Rvd25yZXYueG1sRE/NasJA&#10;EL4LfYdlCr3pJgElTV2lFC0NetH2AabZyQ/NzobdVVOf3i0UPM73P8v1aHpxJuc7ywrSWQKCuLK6&#10;40bB1+d2moPwAVljb5kU/JKH9ephssRC2wsf6HwMjYgh7AtU0IYwFFL6qiWDfmYH4sjV1hkM8XSN&#10;1A4vMdz0MkuShTTYcWxocaC3lqqf48koqOl7/+yvfjd3u03tkMrTe1kq9fQ4vr6ACDSGu/jf/aHj&#10;/CxP8zSdZwv4+ykCIFc3AAAA//8DAFBLAQItABQABgAIAAAAIQDb4fbL7gAAAIUBAAATAAAAAAAA&#10;AAAAAAAAAAAAAABbQ29udGVudF9UeXBlc10ueG1sUEsBAi0AFAAGAAgAAAAhAFr0LFu/AAAAFQEA&#10;AAsAAAAAAAAAAAAAAAAAHwEAAF9yZWxzLy5yZWxzUEsBAi0AFAAGAAgAAAAhAEhqokHHAAAA4wAA&#10;AA8AAAAAAAAAAAAAAAAABwIAAGRycy9kb3ducmV2LnhtbFBLBQYAAAAAAwADALcAAAD7AgAAAAA=&#10;">
                  <v:imagedata r:id="rId56" o:title="A picture containing text, circle, screenshot, font&#10;&#10;Description automatically generated"/>
                </v:shape>
                <v:shape id="Text Box 4" o:spid="_x0000_s1112" type="#_x0000_t202" style="position:absolute;top:26898;width:25831;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xBkzQAAAOMAAAAPAAAAZHJzL2Rvd25yZXYueG1sRI9BS8NA&#10;EIXvgv9hGcGb3bTaorHbIqLYQkM1Cl6H7JhEs7Nhd21if71zEDzOvDfvfbNcj65TBwqx9WxgOslA&#10;EVfetlwbeHt9vLgGFROyxc4zGfihCOvV6ckSc+sHfqFDmWolIRxzNNCk1Odax6ohh3Hie2LRPnxw&#10;mGQMtbYBBwl3nZ5l2UI7bFkaGuzpvqHqq/x2Bt6H8inst9vP535THPfHstjRQ2HM+dl4dwsq0Zj+&#10;zX/XGyv4lzfT2fxqvhBo+UkWoFe/AAAA//8DAFBLAQItABQABgAIAAAAIQDb4fbL7gAAAIUBAAAT&#10;AAAAAAAAAAAAAAAAAAAAAABbQ29udGVudF9UeXBlc10ueG1sUEsBAi0AFAAGAAgAAAAhAFr0LFu/&#10;AAAAFQEAAAsAAAAAAAAAAAAAAAAAHwEAAF9yZWxzLy5yZWxzUEsBAi0AFAAGAAgAAAAhACvTEGTN&#10;AAAA4wAAAA8AAAAAAAAAAAAAAAAABwIAAGRycy9kb3ducmV2LnhtbFBLBQYAAAAAAwADALcAAAAB&#10;AwAAAAA=&#10;" fillcolor="window" stroked="f" strokeweight=".5pt">
                  <v:textbox>
                    <w:txbxContent>
                      <w:p w14:paraId="248515E7" w14:textId="7444A5DA" w:rsidR="002D7535" w:rsidRDefault="002D7535" w:rsidP="002D7535">
                        <w:pPr>
                          <w:rPr>
                            <w:b/>
                            <w:bCs/>
                            <w:sz w:val="20"/>
                            <w:szCs w:val="20"/>
                          </w:rPr>
                        </w:pPr>
                        <w:bookmarkStart w:id="226" w:name="Figure10"/>
                        <w:bookmarkStart w:id="227" w:name="_Hlk138498374"/>
                        <w:bookmarkStart w:id="228" w:name="_Hlk138498375"/>
                        <w:bookmarkEnd w:id="226"/>
                        <w:r w:rsidRPr="00A26A9B">
                          <w:rPr>
                            <w:b/>
                            <w:bCs/>
                            <w:sz w:val="20"/>
                            <w:szCs w:val="20"/>
                          </w:rPr>
                          <w:t xml:space="preserve">Figure </w:t>
                        </w:r>
                        <w:r>
                          <w:rPr>
                            <w:b/>
                            <w:bCs/>
                            <w:sz w:val="20"/>
                            <w:szCs w:val="20"/>
                          </w:rPr>
                          <w:t xml:space="preserve">10. </w:t>
                        </w:r>
                        <w:r w:rsidRPr="00A26A9B">
                          <w:rPr>
                            <w:b/>
                            <w:bCs/>
                            <w:sz w:val="20"/>
                            <w:szCs w:val="20"/>
                          </w:rPr>
                          <w:t xml:space="preserve">Three main themes </w:t>
                        </w:r>
                        <w:r>
                          <w:rPr>
                            <w:b/>
                            <w:bCs/>
                            <w:sz w:val="20"/>
                            <w:szCs w:val="20"/>
                          </w:rPr>
                          <w:t xml:space="preserve">from evaluation </w:t>
                        </w:r>
                        <w:bookmarkEnd w:id="227"/>
                        <w:bookmarkEnd w:id="228"/>
                        <w:r w:rsidR="00C445FA">
                          <w:rPr>
                            <w:b/>
                            <w:bCs/>
                            <w:sz w:val="20"/>
                            <w:szCs w:val="20"/>
                          </w:rPr>
                          <w:fldChar w:fldCharType="begin"/>
                        </w:r>
                        <w:r w:rsidR="00C445FA">
                          <w:rPr>
                            <w:b/>
                            <w:bCs/>
                            <w:sz w:val="20"/>
                            <w:szCs w:val="20"/>
                          </w:rPr>
                          <w:instrText xml:space="preserve"> ADDIN EN.CITE &lt;EndNote&gt;&lt;Cite&gt;&lt;RecNum&gt;25881&lt;/RecNum&gt;&lt;DisplayText&gt;(Johnson et al. 2020)&lt;/DisplayText&gt;&lt;record&gt;&lt;rec-number&gt;25881&lt;/rec-number&gt;&lt;foreign-keys&gt;&lt;key app="EN" db-id="eda99esr9arp52e20v2pftz4rp5s9x0evef5" timestamp="1609591886"&gt;25881&lt;/key&gt;&lt;/foreign-keys&gt;&lt;ref-type name="Journal Article"&gt;17&lt;/ref-type&gt;&lt;contributors&gt;&lt;authors&gt;&lt;author&gt;Johnson, H.&lt;/author&gt;&lt;author&gt;Ogden, M.&lt;/author&gt;&lt;author&gt;Brighton, L. J.&lt;/author&gt;&lt;author&gt;Etkind, S. N.&lt;/author&gt;&lt;author&gt;Oluyase, A. O.&lt;/author&gt;&lt;author&gt;Chukwusa, E.&lt;/author&gt;&lt;author&gt;Yu, P.&lt;/author&gt;&lt;author&gt;de Wolf-Linder, S.&lt;/author&gt;&lt;author&gt;Smith, P.&lt;/author&gt;&lt;author&gt;Bailey, S.&lt;/author&gt;&lt;/authors&gt;&lt;/contributors&gt;&lt;titles&gt;&lt;title&gt;Patient and public involvement in palliative care research: What works, and why? A qualitative evaluation&lt;/title&gt;&lt;secondary-title&gt;Palliative Medicine&lt;/secondary-title&gt;&lt;/titles&gt;&lt;periodical&gt;&lt;full-title&gt;Palliative Medicine&lt;/full-title&gt;&lt;abbr-1&gt;Palliat Med&lt;/abbr-1&gt;&lt;/periodical&gt;&lt;pages&gt;151-160&lt;/pages&gt;&lt;volume&gt;35&lt;/volume&gt;&lt;number&gt;1&lt;/number&gt;&lt;reprint-edition&gt;in file&lt;/reprint-edition&gt;&lt;dates&gt;&lt;year&gt;2020&lt;/year&gt;&lt;/dates&gt;&lt;isbn&gt;0269-2163&lt;/isbn&gt;&lt;urls&gt;&lt;related-urls&gt;&lt;url&gt;https://journals.sagepub.com/doi/full/10.1177/0269216320956819&lt;/url&gt;&lt;/related-urls&gt;&lt;/urls&gt;&lt;electronic-resource-num&gt;https://doi.org/10.1177/0269216320956819&lt;/electronic-resource-num&gt;&lt;/record&gt;&lt;/Cite&gt;&lt;/EndNote&gt;</w:instrText>
                        </w:r>
                        <w:r w:rsidR="00C445FA">
                          <w:rPr>
                            <w:b/>
                            <w:bCs/>
                            <w:sz w:val="20"/>
                            <w:szCs w:val="20"/>
                          </w:rPr>
                          <w:fldChar w:fldCharType="separate"/>
                        </w:r>
                        <w:r w:rsidR="00C445FA">
                          <w:rPr>
                            <w:b/>
                            <w:bCs/>
                            <w:noProof/>
                            <w:sz w:val="20"/>
                            <w:szCs w:val="20"/>
                          </w:rPr>
                          <w:t>(Johnson et al. 2020)</w:t>
                        </w:r>
                        <w:r w:rsidR="00C445FA">
                          <w:rPr>
                            <w:b/>
                            <w:bCs/>
                            <w:sz w:val="20"/>
                            <w:szCs w:val="20"/>
                          </w:rPr>
                          <w:fldChar w:fldCharType="end"/>
                        </w:r>
                      </w:p>
                    </w:txbxContent>
                  </v:textbox>
                </v:shape>
                <w10:wrap type="square"/>
              </v:group>
            </w:pict>
          </mc:Fallback>
        </mc:AlternateContent>
      </w:r>
      <w:r w:rsidRPr="002D7535">
        <w:rPr>
          <w:sz w:val="24"/>
          <w:szCs w:val="24"/>
        </w:rPr>
        <w:t>The evaluation identified three crucial themes: building and maintaining relationships, flexible approaches to involvement and finding the ‘right’ people. The themes highlighted both what was working well within the first strategy and also areas for improvement.</w:t>
      </w:r>
    </w:p>
    <w:p w14:paraId="69F71816" w14:textId="77777777" w:rsidR="002D7535" w:rsidRPr="002D7535" w:rsidRDefault="002D7535" w:rsidP="002D7535">
      <w:pPr>
        <w:spacing w:after="0" w:line="240" w:lineRule="auto"/>
        <w:rPr>
          <w:sz w:val="24"/>
          <w:szCs w:val="24"/>
        </w:rPr>
      </w:pPr>
    </w:p>
    <w:p w14:paraId="4763E52D" w14:textId="381C5957" w:rsidR="002D7535" w:rsidRPr="002D7535" w:rsidRDefault="005118F2" w:rsidP="002D7535">
      <w:pPr>
        <w:spacing w:after="0" w:line="240" w:lineRule="auto"/>
        <w:rPr>
          <w:sz w:val="24"/>
          <w:szCs w:val="24"/>
        </w:rPr>
      </w:pPr>
      <w:r w:rsidRPr="002D7535">
        <w:rPr>
          <w:noProof/>
          <w:sz w:val="24"/>
          <w:szCs w:val="24"/>
          <w14:ligatures w14:val="standardContextual"/>
        </w:rPr>
        <mc:AlternateContent>
          <mc:Choice Requires="wps">
            <w:drawing>
              <wp:anchor distT="0" distB="0" distL="180340" distR="180340" simplePos="0" relativeHeight="251754496" behindDoc="0" locked="0" layoutInCell="1" allowOverlap="1" wp14:anchorId="59FF12B2" wp14:editId="3311A9AD">
                <wp:simplePos x="0" y="0"/>
                <wp:positionH relativeFrom="column">
                  <wp:posOffset>-209550</wp:posOffset>
                </wp:positionH>
                <wp:positionV relativeFrom="paragraph">
                  <wp:posOffset>1969135</wp:posOffset>
                </wp:positionV>
                <wp:extent cx="2606040" cy="2659380"/>
                <wp:effectExtent l="0" t="0" r="22860" b="369570"/>
                <wp:wrapSquare wrapText="bothSides"/>
                <wp:docPr id="2132475561" name="Speech Bubble: Rectangle with Corners Rounded 6"/>
                <wp:cNvGraphicFramePr/>
                <a:graphic xmlns:a="http://schemas.openxmlformats.org/drawingml/2006/main">
                  <a:graphicData uri="http://schemas.microsoft.com/office/word/2010/wordprocessingShape">
                    <wps:wsp>
                      <wps:cNvSpPr/>
                      <wps:spPr>
                        <a:xfrm>
                          <a:off x="0" y="0"/>
                          <a:ext cx="2606040" cy="2659380"/>
                        </a:xfrm>
                        <a:prstGeom prst="wedgeRoundRectCallout">
                          <a:avLst/>
                        </a:prstGeom>
                        <a:solidFill>
                          <a:srgbClr val="4472C4">
                            <a:lumMod val="60000"/>
                            <a:lumOff val="40000"/>
                          </a:srgbClr>
                        </a:solidFill>
                        <a:ln w="12700" cap="flat" cmpd="sng" algn="ctr">
                          <a:solidFill>
                            <a:srgbClr val="4472C4">
                              <a:shade val="15000"/>
                            </a:srgbClr>
                          </a:solidFill>
                          <a:prstDash val="solid"/>
                          <a:miter lim="800000"/>
                        </a:ln>
                        <a:effectLst/>
                      </wps:spPr>
                      <wps:txbx>
                        <w:txbxContent>
                          <w:p w14:paraId="5D96884E" w14:textId="77777777" w:rsidR="002D7535" w:rsidRDefault="002D7535" w:rsidP="002D7535">
                            <w:pPr>
                              <w:spacing w:after="0" w:line="240" w:lineRule="auto"/>
                              <w:jc w:val="center"/>
                              <w:rPr>
                                <w:rFonts w:ascii="Calibri" w:hAnsi="Calibri" w:cs="Calibri"/>
                                <w:color w:val="000000" w:themeColor="text1"/>
                                <w:sz w:val="20"/>
                                <w:szCs w:val="20"/>
                              </w:rPr>
                            </w:pPr>
                            <w:r w:rsidRPr="00202847">
                              <w:rPr>
                                <w:rFonts w:ascii="Calibri" w:hAnsi="Calibri" w:cs="Calibri"/>
                                <w:color w:val="000000" w:themeColor="text1"/>
                                <w:sz w:val="20"/>
                                <w:szCs w:val="20"/>
                              </w:rPr>
                              <w:t>I think some things that we've moved towards is working more using</w:t>
                            </w:r>
                            <w:r>
                              <w:rPr>
                                <w:rFonts w:ascii="Calibri" w:hAnsi="Calibri" w:cs="Calibri"/>
                                <w:color w:val="000000" w:themeColor="text1"/>
                                <w:sz w:val="20"/>
                                <w:szCs w:val="20"/>
                              </w:rPr>
                              <w:t xml:space="preserve"> </w:t>
                            </w:r>
                            <w:r w:rsidRPr="00202847">
                              <w:rPr>
                                <w:rFonts w:ascii="Calibri" w:hAnsi="Calibri" w:cs="Calibri"/>
                                <w:color w:val="000000" w:themeColor="text1"/>
                                <w:sz w:val="20"/>
                                <w:szCs w:val="20"/>
                              </w:rPr>
                              <w:t xml:space="preserve">methods of co-production and I think again that is something that we had ambitions to do. I think we’re now seeing a shift in the way that we work, from maybe consulting to actually trying to co-construct things together. We recently had a co-production workshop around supportive activities for our public members, and that sort of came from the evaluation of our strategy and that was one of the things from the public members who participated in that. </w:t>
                            </w:r>
                          </w:p>
                          <w:p w14:paraId="72F80BA6" w14:textId="77777777" w:rsidR="002D7535" w:rsidRPr="00202847" w:rsidRDefault="002D7535" w:rsidP="002D7535">
                            <w:pPr>
                              <w:spacing w:after="0" w:line="240" w:lineRule="auto"/>
                              <w:jc w:val="center"/>
                              <w:rPr>
                                <w:color w:val="000000" w:themeColor="text1"/>
                                <w:sz w:val="20"/>
                                <w:szCs w:val="20"/>
                              </w:rPr>
                            </w:pPr>
                            <w:r w:rsidRPr="00202847">
                              <w:rPr>
                                <w:rFonts w:ascii="Calibri" w:hAnsi="Calibri" w:cs="Calibri"/>
                                <w:color w:val="000000" w:themeColor="text1"/>
                                <w:sz w:val="20"/>
                                <w:szCs w:val="20"/>
                              </w:rPr>
                              <w:t>(academic/ex-clinician)</w:t>
                            </w:r>
                          </w:p>
                          <w:p w14:paraId="30E3CE0D" w14:textId="77777777" w:rsidR="002D7535" w:rsidRDefault="002D7535" w:rsidP="002D753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F12B2" id="_x0000_s1113" type="#_x0000_t62" style="position:absolute;margin-left:-16.5pt;margin-top:155.05pt;width:205.2pt;height:209.4pt;z-index:251754496;visibility:visible;mso-wrap-style:square;mso-width-percent:0;mso-height-percent:0;mso-wrap-distance-left:14.2pt;mso-wrap-distance-top:0;mso-wrap-distance-right:14.2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DEJlAIAAEoFAAAOAAAAZHJzL2Uyb0RvYy54bWysVMlu2zAQvRfoPxC8N5JV20mMyIHhIEWB&#10;NAmyIGeaoiQCJIclKcvp13dIyXGWooeiPsizcLbHNzw732lFtsJ5Caakk6OcEmE4VNI0JX18uPxy&#10;QokPzFRMgRElfRaeni8/fzrr7UIU0IKqhCOYxPhFb0vahmAXWeZ5KzTzR2CFQWcNTrOAqmuyyrEe&#10;s2uVFXk+z3pwlXXAhfdovRicdJny17Xg4aauvQhElRR7C+nr0ncTv9nyjC0ax2wr+dgG+4cuNJMG&#10;i76kumCBkc7JD6m05A481OGIg86griUXaQacZpK/m+a+ZVakWRAcb19g8v8vLb/e3ttbhzD01i88&#10;inGKXe10/Mf+yC6B9fwCltgFwtFYzPN5PkVMOfqK+ez060mCMzuEW+fDNwGaRKGkvagacQedqe7w&#10;XtZMKehCQo1tr3zAHjB2HxPLe1CyupRKJcU1m7VyZMvwKqfT42I9TbGq0z+gGszzHH/DnaIZb348&#10;vTdjfj+kSbXe5FeG9Mjg4hgzEM6Qi7ViAUVtq5J601DCVIMk58Glwm+ix7QfuvMtq8RgnczG5v7W&#10;RRz/gvl2CEklhnm0DLgoSuqSnsRx9lgrE8ERieojiIebjFLYbXZE4gizImaKpg1Uz7eOOBjWwVt+&#10;KbHuFfPhljnkPyKAOx1u8FMrQFhglChpwf36kz2eR1qil5Ie9wkh+9kxJyhR3w0S9nQyjWQJSZnO&#10;jgtU3GvP5rXHdHoNeM8TfD0sT2I8H9RerB3oJ1z9VayKLmY41h4uZ1TWYdhzfDy4WK3SMVw6y8KV&#10;ubc8Jo/QRcQfdk/M2ZGmARl+DfvdY4t35BzOxkgDqy5ALRNzD7gitaKCC5tINj4u8UV4radThydw&#10;+RsAAP//AwBQSwMEFAAGAAgAAAAhAAOnX0fgAAAACwEAAA8AAABkcnMvZG93bnJldi54bWxMj0FP&#10;g0AUhO8m/ofNM/HW7gJGKLI0jUn1ZmJtosdXeAWUfUvYLeC/dz3pcTKTmW+K7WJ6MdHoOssaorUC&#10;QVzZuuNGw/Ftv8pAOI9cY2+ZNHyTg215fVVgXtuZX2k6+EaEEnY5ami9H3IpXdWSQbe2A3HwznY0&#10;6IMcG1mPOIdy08tYqXtpsOOw0OJAjy1VX4eL0bB/kgp38/v5w07Pn8fNXKn4JdP69mbZPYDwtPi/&#10;MPziB3QoA9PJXrh2otewSpLwxWtIIhWBCIkkTe9AnDSkcbYBWRby/4fyBwAA//8DAFBLAQItABQA&#10;BgAIAAAAIQC2gziS/gAAAOEBAAATAAAAAAAAAAAAAAAAAAAAAABbQ29udGVudF9UeXBlc10ueG1s&#10;UEsBAi0AFAAGAAgAAAAhADj9If/WAAAAlAEAAAsAAAAAAAAAAAAAAAAALwEAAF9yZWxzLy5yZWxz&#10;UEsBAi0AFAAGAAgAAAAhAJV8MQmUAgAASgUAAA4AAAAAAAAAAAAAAAAALgIAAGRycy9lMm9Eb2Mu&#10;eG1sUEsBAi0AFAAGAAgAAAAhAAOnX0fgAAAACwEAAA8AAAAAAAAAAAAAAAAA7gQAAGRycy9kb3du&#10;cmV2LnhtbFBLBQYAAAAABAAEAPMAAAD7BQAAAAA=&#10;" adj="6300,24300" fillcolor="#8faadc" strokecolor="#172c51" strokeweight="1pt">
                <v:textbox>
                  <w:txbxContent>
                    <w:p w14:paraId="5D96884E" w14:textId="77777777" w:rsidR="002D7535" w:rsidRDefault="002D7535" w:rsidP="002D7535">
                      <w:pPr>
                        <w:spacing w:after="0" w:line="240" w:lineRule="auto"/>
                        <w:jc w:val="center"/>
                        <w:rPr>
                          <w:rFonts w:ascii="Calibri" w:hAnsi="Calibri" w:cs="Calibri"/>
                          <w:color w:val="000000" w:themeColor="text1"/>
                          <w:sz w:val="20"/>
                          <w:szCs w:val="20"/>
                        </w:rPr>
                      </w:pPr>
                      <w:r w:rsidRPr="00202847">
                        <w:rPr>
                          <w:rFonts w:ascii="Calibri" w:hAnsi="Calibri" w:cs="Calibri"/>
                          <w:color w:val="000000" w:themeColor="text1"/>
                          <w:sz w:val="20"/>
                          <w:szCs w:val="20"/>
                        </w:rPr>
                        <w:t>I think some things that we've moved towards is working more using</w:t>
                      </w:r>
                      <w:r>
                        <w:rPr>
                          <w:rFonts w:ascii="Calibri" w:hAnsi="Calibri" w:cs="Calibri"/>
                          <w:color w:val="000000" w:themeColor="text1"/>
                          <w:sz w:val="20"/>
                          <w:szCs w:val="20"/>
                        </w:rPr>
                        <w:t xml:space="preserve"> </w:t>
                      </w:r>
                      <w:r w:rsidRPr="00202847">
                        <w:rPr>
                          <w:rFonts w:ascii="Calibri" w:hAnsi="Calibri" w:cs="Calibri"/>
                          <w:color w:val="000000" w:themeColor="text1"/>
                          <w:sz w:val="20"/>
                          <w:szCs w:val="20"/>
                        </w:rPr>
                        <w:t xml:space="preserve">methods of co-production and I think again that is something that we had ambitions to do. I think we’re now seeing a shift in the way that we work, from maybe consulting to actually trying to co-construct things together. We recently had a co-production workshop around supportive activities for our public members, and that sort of came from the evaluation of our strategy and that was one of the things from the public members who participated in that. </w:t>
                      </w:r>
                    </w:p>
                    <w:p w14:paraId="72F80BA6" w14:textId="77777777" w:rsidR="002D7535" w:rsidRPr="00202847" w:rsidRDefault="002D7535" w:rsidP="002D7535">
                      <w:pPr>
                        <w:spacing w:after="0" w:line="240" w:lineRule="auto"/>
                        <w:jc w:val="center"/>
                        <w:rPr>
                          <w:color w:val="000000" w:themeColor="text1"/>
                          <w:sz w:val="20"/>
                          <w:szCs w:val="20"/>
                        </w:rPr>
                      </w:pPr>
                      <w:r w:rsidRPr="00202847">
                        <w:rPr>
                          <w:rFonts w:ascii="Calibri" w:hAnsi="Calibri" w:cs="Calibri"/>
                          <w:color w:val="000000" w:themeColor="text1"/>
                          <w:sz w:val="20"/>
                          <w:szCs w:val="20"/>
                        </w:rPr>
                        <w:t>(academic/ex-clinician)</w:t>
                      </w:r>
                    </w:p>
                    <w:p w14:paraId="30E3CE0D" w14:textId="77777777" w:rsidR="002D7535" w:rsidRDefault="002D7535" w:rsidP="002D7535">
                      <w:pPr>
                        <w:jc w:val="center"/>
                      </w:pPr>
                    </w:p>
                  </w:txbxContent>
                </v:textbox>
                <w10:wrap type="square"/>
              </v:shape>
            </w:pict>
          </mc:Fallback>
        </mc:AlternateContent>
      </w:r>
      <w:r w:rsidR="002D7535" w:rsidRPr="002D7535">
        <w:rPr>
          <w:sz w:val="24"/>
          <w:szCs w:val="24"/>
        </w:rPr>
        <w:t xml:space="preserve">For their second involvement strategy, the site established a Strategy Development Group, again comprised of both public members and staff. They built on the evaluation findings and used a step-by-step approach to facilitate a series of activities to co-produce their second involvement strategy </w:t>
      </w:r>
      <w:r w:rsidR="00C445FA">
        <w:rPr>
          <w:sz w:val="24"/>
          <w:szCs w:val="24"/>
        </w:rPr>
        <w:fldChar w:fldCharType="begin"/>
      </w:r>
      <w:r w:rsidR="00BC508B">
        <w:rPr>
          <w:sz w:val="24"/>
          <w:szCs w:val="24"/>
        </w:rPr>
        <w:instrText xml:space="preserve"> ADDIN EN.CITE &lt;EndNote&gt;&lt;Cite&gt;&lt;RecNum&gt;199416&lt;/RecNum&gt;&lt;DisplayText&gt;(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sidR="00C445FA">
        <w:rPr>
          <w:sz w:val="24"/>
          <w:szCs w:val="24"/>
        </w:rPr>
        <w:fldChar w:fldCharType="separate"/>
      </w:r>
      <w:r w:rsidR="00BC508B">
        <w:rPr>
          <w:noProof/>
          <w:sz w:val="24"/>
          <w:szCs w:val="24"/>
        </w:rPr>
        <w:t>(CSI 2021b)</w:t>
      </w:r>
      <w:r w:rsidR="00C445FA">
        <w:rPr>
          <w:sz w:val="24"/>
          <w:szCs w:val="24"/>
        </w:rPr>
        <w:fldChar w:fldCharType="end"/>
      </w:r>
      <w:r w:rsidR="002D7535" w:rsidRPr="002D7535">
        <w:rPr>
          <w:sz w:val="24"/>
          <w:szCs w:val="24"/>
        </w:rPr>
        <w:t>. They held workshops with staff and public members, and gathered further feedback from individual discussions and via the online forum.</w:t>
      </w:r>
    </w:p>
    <w:p w14:paraId="5E5BB960" w14:textId="70493B42" w:rsidR="002D7535" w:rsidRPr="002D7535" w:rsidRDefault="002D7535" w:rsidP="002D7535">
      <w:pPr>
        <w:spacing w:after="0" w:line="240" w:lineRule="auto"/>
        <w:rPr>
          <w:sz w:val="24"/>
          <w:szCs w:val="24"/>
        </w:rPr>
      </w:pPr>
      <w:r w:rsidRPr="002D7535">
        <w:rPr>
          <w:noProof/>
          <w:kern w:val="2"/>
          <w:sz w:val="24"/>
          <w:szCs w:val="24"/>
          <w14:ligatures w14:val="standardContextual"/>
        </w:rPr>
        <mc:AlternateContent>
          <mc:Choice Requires="wps">
            <w:drawing>
              <wp:anchor distT="0" distB="0" distL="114300" distR="114300" simplePos="0" relativeHeight="251756544" behindDoc="0" locked="0" layoutInCell="1" allowOverlap="1" wp14:anchorId="5D4A719B" wp14:editId="3304F7A8">
                <wp:simplePos x="0" y="0"/>
                <wp:positionH relativeFrom="column">
                  <wp:posOffset>2945130</wp:posOffset>
                </wp:positionH>
                <wp:positionV relativeFrom="paragraph">
                  <wp:posOffset>108585</wp:posOffset>
                </wp:positionV>
                <wp:extent cx="2976245" cy="2023110"/>
                <wp:effectExtent l="0" t="0" r="0" b="0"/>
                <wp:wrapSquare wrapText="bothSides"/>
                <wp:docPr id="245730275" name="Text Box 1"/>
                <wp:cNvGraphicFramePr/>
                <a:graphic xmlns:a="http://schemas.openxmlformats.org/drawingml/2006/main">
                  <a:graphicData uri="http://schemas.microsoft.com/office/word/2010/wordprocessingShape">
                    <wps:wsp>
                      <wps:cNvSpPr txBox="1"/>
                      <wps:spPr>
                        <a:xfrm>
                          <a:off x="0" y="0"/>
                          <a:ext cx="2976245" cy="2023110"/>
                        </a:xfrm>
                        <a:prstGeom prst="rect">
                          <a:avLst/>
                        </a:prstGeom>
                        <a:solidFill>
                          <a:sysClr val="window" lastClr="FFFFFF"/>
                        </a:solidFill>
                        <a:ln w="6350">
                          <a:noFill/>
                        </a:ln>
                      </wps:spPr>
                      <wps:txbx>
                        <w:txbxContent>
                          <w:p w14:paraId="1A8D1024" w14:textId="77777777" w:rsidR="002D7535" w:rsidRDefault="002D7535" w:rsidP="002D7535">
                            <w:pPr>
                              <w:rPr>
                                <w:b/>
                                <w:bCs/>
                                <w:sz w:val="20"/>
                                <w:szCs w:val="20"/>
                              </w:rPr>
                            </w:pPr>
                            <w:r>
                              <w:rPr>
                                <w:noProof/>
                              </w:rPr>
                              <w:drawing>
                                <wp:inline distT="0" distB="0" distL="0" distR="0" wp14:anchorId="76964837" wp14:editId="7E5D5518">
                                  <wp:extent cx="2604770" cy="1445255"/>
                                  <wp:effectExtent l="0" t="0" r="5080" b="3175"/>
                                  <wp:docPr id="1081836802" name="Picture 1081836802" descr="A group of wome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92624" name="Picture 1819992624" descr="A group of women smiling&#10;&#10;Description automatically generated"/>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04770" cy="1445255"/>
                                          </a:xfrm>
                                          <a:prstGeom prst="rect">
                                            <a:avLst/>
                                          </a:prstGeom>
                                        </pic:spPr>
                                      </pic:pic>
                                    </a:graphicData>
                                  </a:graphic>
                                </wp:inline>
                              </w:drawing>
                            </w:r>
                          </w:p>
                          <w:p w14:paraId="30B0EF26" w14:textId="524B0A2F" w:rsidR="002D7535" w:rsidRPr="0032696F" w:rsidRDefault="002D7535" w:rsidP="002D7535">
                            <w:bookmarkStart w:id="229" w:name="Figure11"/>
                            <w:bookmarkEnd w:id="229"/>
                            <w:r w:rsidRPr="0032696F">
                              <w:rPr>
                                <w:b/>
                                <w:bCs/>
                                <w:sz w:val="20"/>
                                <w:szCs w:val="20"/>
                              </w:rPr>
                              <w:t xml:space="preserve">Figure </w:t>
                            </w:r>
                            <w:r>
                              <w:rPr>
                                <w:b/>
                                <w:bCs/>
                                <w:sz w:val="20"/>
                                <w:szCs w:val="20"/>
                              </w:rPr>
                              <w:t xml:space="preserve">11. </w:t>
                            </w:r>
                            <w:r w:rsidRPr="0032696F">
                              <w:rPr>
                                <w:b/>
                                <w:bCs/>
                                <w:sz w:val="20"/>
                                <w:szCs w:val="20"/>
                              </w:rPr>
                              <w:t xml:space="preserve">Involvement workshop </w:t>
                            </w:r>
                            <w:r w:rsidR="00C445FA">
                              <w:rPr>
                                <w:b/>
                                <w:bCs/>
                                <w:sz w:val="20"/>
                                <w:szCs w:val="20"/>
                              </w:rPr>
                              <w:fldChar w:fldCharType="begin"/>
                            </w:r>
                            <w:r w:rsidR="00BC508B">
                              <w:rPr>
                                <w:b/>
                                <w:bCs/>
                                <w:sz w:val="20"/>
                                <w:szCs w:val="20"/>
                              </w:rPr>
                              <w:instrText xml:space="preserve"> ADDIN EN.CITE &lt;EndNote&gt;&lt;Cite&gt;&lt;RecNum&gt;199465&lt;/RecNum&gt;&lt;DisplayText&gt;(CSI 2020a)&lt;/DisplayText&gt;&lt;record&gt;&lt;rec-number&gt;199465&lt;/rec-number&gt;&lt;foreign-keys&gt;&lt;key app="EN" db-id="eda99esr9arp52e20v2pftz4rp5s9x0evef5" timestamp="1688628052"&gt;199465&lt;/key&gt;&lt;/foreign-keys&gt;&lt;ref-type name="Report"&gt;27&lt;/ref-type&gt;&lt;contributors&gt;&lt;authors&gt;&lt;author&gt;CSI&lt;/author&gt;&lt;/authors&gt;&lt;tertiary-authors&gt;&lt;author&gt;King&amp;apos;s College London&lt;/author&gt;&lt;/tertiary-authors&gt;&lt;/contributors&gt;&lt;titles&gt;&lt;title&gt;Involvement workshop photo&lt;/title&gt;&lt;/titles&gt;&lt;reprint-edition&gt;in file&lt;/reprint-edition&gt;&lt;dates&gt;&lt;year&gt;2020&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20a)</w:t>
                            </w:r>
                            <w:r w:rsidR="00C445FA">
                              <w:rPr>
                                <w:b/>
                                <w:bCs/>
                                <w:sz w:val="20"/>
                                <w:szCs w:val="20"/>
                              </w:rPr>
                              <w:fldChar w:fldCharType="end"/>
                            </w:r>
                          </w:p>
                          <w:p w14:paraId="0ED355E1" w14:textId="77777777" w:rsidR="002D7535" w:rsidRDefault="002D7535" w:rsidP="002D75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A719B" id="_x0000_s1114" type="#_x0000_t202" style="position:absolute;margin-left:231.9pt;margin-top:8.55pt;width:234.35pt;height:159.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hBPQIAAG4EAAAOAAAAZHJzL2Uyb0RvYy54bWysVEtv2zAMvg/YfxB0X/zIo6sRp8hSZBgQ&#10;tAXSoWdFlhIDsqhJSuzs14+S81q307AcFFKk+Pg+0tOHrlHkIKyrQZc0G6SUCM2hqvW2pN9fl58+&#10;U+I80xVToEVJj8LRh9nHD9PWFCKHHahKWIJBtCtaU9Kd96ZIEsd3omFuAEZoNEqwDfOo2m1SWdZi&#10;9EYleZpOkhZsZSxw4RzePvZGOovxpRTcP0vphCeqpFibj6eN5yacyWzKiq1lZlfzUxnsH6poWK0x&#10;6SXUI/OM7G39R6im5hYcSD/g0CQgZc1F7AG7ydJ33ax3zIjYC4LjzAUm9//C8qfD2rxY4rsv0CGB&#10;AZDWuMLhZeink7YJ/1gpQTtCeLzAJjpPOF7m93eTfDSmhKMtT/NhlkVgk+tzY53/KqAhQSipRV4i&#10;XOywch5TouvZJWRzoOpqWSsVlaNbKEsODClE5itoKVHMebws6TL+QtUY4rdnSpO2pJPhOI2ZNIR4&#10;vZ/S6H7tMki+23Skrko6Hp4h2EB1RGQs9EPjDF/WWP0KU78wi1OCYODk+2c8pAJMBieJkh3Yn3+7&#10;D/5IHlopaXHqSup+7JkV2NE3jbTeZ6NRGNOojMZ3OSr21rK5teh9swBEJcMdMzyKwd+rsygtNG+4&#10;IPOQFU1Mc8xdUn8WF77fBVwwLubz6ISDaZhf6bXhIXSgIHDz2r0xa04EeuT+Cc7zyYp3PPa+4aWG&#10;+d6DrCPJAege1RP+ONSRuNMChq251aPX9TMx+wUAAP//AwBQSwMEFAAGAAgAAAAhAFEyZDbiAAAA&#10;CgEAAA8AAABkcnMvZG93bnJldi54bWxMj0FLw0AUhO+C/2F5gje7aWNbjdkUEUULhmoUvG6zzySa&#10;fRuy2ybtr/d50uMww8w36Wq0rdhj7xtHCqaTCARS6UxDlYL3t4eLKxA+aDK6dYQKDuhhlZ2epDox&#10;bqBX3BehElxCPtEK6hC6REpf1mi1n7gOib1P11sdWPaVNL0euNy2chZFC2l1Q7xQ6w7vaiy/i51V&#10;8DEUj/1mvf566Z7y4+ZY5M94nyt1fjbe3oAIOIa/MPziMzpkzLR1OzJetAouFzGjBzaWUxAcuI5n&#10;cxBbBXE8X4LMUvn/QvYDAAD//wMAUEsBAi0AFAAGAAgAAAAhALaDOJL+AAAA4QEAABMAAAAAAAAA&#10;AAAAAAAAAAAAAFtDb250ZW50X1R5cGVzXS54bWxQSwECLQAUAAYACAAAACEAOP0h/9YAAACUAQAA&#10;CwAAAAAAAAAAAAAAAAAvAQAAX3JlbHMvLnJlbHNQSwECLQAUAAYACAAAACEArVvoQT0CAABuBAAA&#10;DgAAAAAAAAAAAAAAAAAuAgAAZHJzL2Uyb0RvYy54bWxQSwECLQAUAAYACAAAACEAUTJkNuIAAAAK&#10;AQAADwAAAAAAAAAAAAAAAACXBAAAZHJzL2Rvd25yZXYueG1sUEsFBgAAAAAEAAQA8wAAAKYFAAAA&#10;AA==&#10;" fillcolor="window" stroked="f" strokeweight=".5pt">
                <v:textbox>
                  <w:txbxContent>
                    <w:p w14:paraId="1A8D1024" w14:textId="77777777" w:rsidR="002D7535" w:rsidRDefault="002D7535" w:rsidP="002D7535">
                      <w:pPr>
                        <w:rPr>
                          <w:b/>
                          <w:bCs/>
                          <w:sz w:val="20"/>
                          <w:szCs w:val="20"/>
                        </w:rPr>
                      </w:pPr>
                      <w:r>
                        <w:rPr>
                          <w:noProof/>
                        </w:rPr>
                        <w:drawing>
                          <wp:inline distT="0" distB="0" distL="0" distR="0" wp14:anchorId="76964837" wp14:editId="7E5D5518">
                            <wp:extent cx="2604770" cy="1445255"/>
                            <wp:effectExtent l="0" t="0" r="5080" b="3175"/>
                            <wp:docPr id="1081836802" name="Picture 1081836802" descr="A group of women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92624" name="Picture 1819992624" descr="A group of women smiling&#10;&#10;Description automatically generated"/>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04770" cy="1445255"/>
                                    </a:xfrm>
                                    <a:prstGeom prst="rect">
                                      <a:avLst/>
                                    </a:prstGeom>
                                  </pic:spPr>
                                </pic:pic>
                              </a:graphicData>
                            </a:graphic>
                          </wp:inline>
                        </w:drawing>
                      </w:r>
                    </w:p>
                    <w:p w14:paraId="30B0EF26" w14:textId="524B0A2F" w:rsidR="002D7535" w:rsidRPr="0032696F" w:rsidRDefault="002D7535" w:rsidP="002D7535">
                      <w:bookmarkStart w:id="230" w:name="Figure11"/>
                      <w:bookmarkEnd w:id="230"/>
                      <w:r w:rsidRPr="0032696F">
                        <w:rPr>
                          <w:b/>
                          <w:bCs/>
                          <w:sz w:val="20"/>
                          <w:szCs w:val="20"/>
                        </w:rPr>
                        <w:t xml:space="preserve">Figure </w:t>
                      </w:r>
                      <w:r>
                        <w:rPr>
                          <w:b/>
                          <w:bCs/>
                          <w:sz w:val="20"/>
                          <w:szCs w:val="20"/>
                        </w:rPr>
                        <w:t xml:space="preserve">11. </w:t>
                      </w:r>
                      <w:r w:rsidRPr="0032696F">
                        <w:rPr>
                          <w:b/>
                          <w:bCs/>
                          <w:sz w:val="20"/>
                          <w:szCs w:val="20"/>
                        </w:rPr>
                        <w:t xml:space="preserve">Involvement workshop </w:t>
                      </w:r>
                      <w:r w:rsidR="00C445FA">
                        <w:rPr>
                          <w:b/>
                          <w:bCs/>
                          <w:sz w:val="20"/>
                          <w:szCs w:val="20"/>
                        </w:rPr>
                        <w:fldChar w:fldCharType="begin"/>
                      </w:r>
                      <w:r w:rsidR="00BC508B">
                        <w:rPr>
                          <w:b/>
                          <w:bCs/>
                          <w:sz w:val="20"/>
                          <w:szCs w:val="20"/>
                        </w:rPr>
                        <w:instrText xml:space="preserve"> ADDIN EN.CITE &lt;EndNote&gt;&lt;Cite&gt;&lt;RecNum&gt;199465&lt;/RecNum&gt;&lt;DisplayText&gt;(CSI 2020a)&lt;/DisplayText&gt;&lt;record&gt;&lt;rec-number&gt;199465&lt;/rec-number&gt;&lt;foreign-keys&gt;&lt;key app="EN" db-id="eda99esr9arp52e20v2pftz4rp5s9x0evef5" timestamp="1688628052"&gt;199465&lt;/key&gt;&lt;/foreign-keys&gt;&lt;ref-type name="Report"&gt;27&lt;/ref-type&gt;&lt;contributors&gt;&lt;authors&gt;&lt;author&gt;CSI&lt;/author&gt;&lt;/authors&gt;&lt;tertiary-authors&gt;&lt;author&gt;King&amp;apos;s College London&lt;/author&gt;&lt;/tertiary-authors&gt;&lt;/contributors&gt;&lt;titles&gt;&lt;title&gt;Involvement workshop photo&lt;/title&gt;&lt;/titles&gt;&lt;reprint-edition&gt;in file&lt;/reprint-edition&gt;&lt;dates&gt;&lt;year&gt;2020&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20a)</w:t>
                      </w:r>
                      <w:r w:rsidR="00C445FA">
                        <w:rPr>
                          <w:b/>
                          <w:bCs/>
                          <w:sz w:val="20"/>
                          <w:szCs w:val="20"/>
                        </w:rPr>
                        <w:fldChar w:fldCharType="end"/>
                      </w:r>
                    </w:p>
                    <w:p w14:paraId="0ED355E1" w14:textId="77777777" w:rsidR="002D7535" w:rsidRDefault="002D7535" w:rsidP="002D7535"/>
                  </w:txbxContent>
                </v:textbox>
                <w10:wrap type="square"/>
              </v:shape>
            </w:pict>
          </mc:Fallback>
        </mc:AlternateContent>
      </w:r>
    </w:p>
    <w:p w14:paraId="7FE38365" w14:textId="77777777" w:rsidR="002D7535" w:rsidRPr="002D7535" w:rsidRDefault="002D7535" w:rsidP="002D7535">
      <w:pPr>
        <w:spacing w:before="160" w:after="0" w:line="240" w:lineRule="auto"/>
        <w:rPr>
          <w:sz w:val="24"/>
          <w:szCs w:val="24"/>
        </w:rPr>
        <w:sectPr w:rsidR="002D7535" w:rsidRPr="002D7535" w:rsidSect="002F0A09">
          <w:pgSz w:w="11906" w:h="16838" w:code="9"/>
          <w:pgMar w:top="1134" w:right="1134" w:bottom="1134" w:left="1134" w:header="709" w:footer="709" w:gutter="0"/>
          <w:pgBorders w:display="firstPage" w:offsetFrom="page">
            <w:top w:val="single" w:sz="4" w:space="31" w:color="auto"/>
            <w:left w:val="single" w:sz="4" w:space="31" w:color="auto"/>
            <w:bottom w:val="single" w:sz="4" w:space="31" w:color="auto"/>
            <w:right w:val="single" w:sz="4" w:space="31" w:color="auto"/>
          </w:pgBorders>
          <w:cols w:space="708"/>
          <w:docGrid w:linePitch="360"/>
        </w:sectPr>
      </w:pPr>
      <w:r w:rsidRPr="002D7535">
        <w:rPr>
          <w:sz w:val="24"/>
          <w:szCs w:val="24"/>
        </w:rPr>
        <w:t>After the second strategy was finalised in 2021, the site then continued with using a co-production approach to complete goals and action plans in line with the strategy. For example, a workshop was held in 2022, to plan training and support activities.</w:t>
      </w:r>
    </w:p>
    <w:p w14:paraId="5634ACA1" w14:textId="3A87C00B"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 xml:space="preserve">In one site, these activities were facilitated by the coordinator, sometimes on an individual basis using email or telephone, sometimes in a larger group of public members </w:t>
      </w:r>
      <w:r w:rsidR="00C445FA">
        <w:rPr>
          <w:rFonts w:cstheme="minorHAnsi"/>
          <w:sz w:val="24"/>
          <w:szCs w:val="24"/>
        </w:rPr>
        <w:fldChar w:fldCharType="begin"/>
      </w:r>
      <w:r w:rsidR="00BC508B">
        <w:rPr>
          <w:rFonts w:cstheme="minorHAnsi"/>
          <w:sz w:val="24"/>
          <w:szCs w:val="24"/>
        </w:rPr>
        <w:instrText xml:space="preserve"> ADDIN EN.CITE &lt;EndNote&gt;&lt;Cite&gt;&lt;RecNum&gt;199435&lt;/RecNum&gt;&lt;DisplayText&gt;(Roberts 2020h)&lt;/DisplayText&gt;&lt;record&gt;&lt;rec-number&gt;199435&lt;/rec-number&gt;&lt;foreign-keys&gt;&lt;key app="EN" db-id="eda99esr9arp52e20v2pftz4rp5s9x0evef5" timestamp="1676809281"&gt;199435&lt;/key&gt;&lt;/foreign-keys&gt;&lt;ref-type name="Report"&gt;27&lt;/ref-type&gt;&lt;contributors&gt;&lt;authors&gt;&lt;author&gt;Helen Roberts&lt;/author&gt;&lt;/authors&gt;&lt;tertiary-authors&gt;&lt;author&gt;University of Hull&lt;/author&gt;&lt;/tertiary-authors&gt;&lt;/contributors&gt;&lt;titles&gt;&lt;title&gt;Review of welcome pack meeting, 23 October 2020&lt;/title&gt;&lt;/titles&gt;&lt;reprint-edition&gt;in file&lt;/reprint-edition&gt;&lt;dates&gt;&lt;year&gt;2020&lt;/year&gt;&lt;/dates&gt;&lt;pub-location&gt;Hull&lt;/pub-location&gt;&lt;publisher&gt;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Roberts 2020h)</w:t>
      </w:r>
      <w:r w:rsidR="00C445FA">
        <w:rPr>
          <w:rFonts w:cstheme="minorHAnsi"/>
          <w:sz w:val="24"/>
          <w:szCs w:val="24"/>
        </w:rPr>
        <w:fldChar w:fldCharType="end"/>
      </w:r>
      <w:r w:rsidRPr="002D7535">
        <w:rPr>
          <w:rFonts w:cstheme="minorHAnsi"/>
          <w:sz w:val="24"/>
          <w:szCs w:val="24"/>
        </w:rPr>
        <w:t>. The coordinator also sent documents out to an external organisation for review, to enable documents such as the induction handbook to be reviewed by those not so familiar with research or the centre.</w:t>
      </w:r>
    </w:p>
    <w:p w14:paraId="3DCF8EE7" w14:textId="77777777" w:rsidR="002D7535" w:rsidRPr="002D7535" w:rsidRDefault="002D7535" w:rsidP="002D7535">
      <w:pPr>
        <w:spacing w:after="0" w:line="240" w:lineRule="auto"/>
        <w:rPr>
          <w:rFonts w:cstheme="minorHAnsi"/>
          <w:sz w:val="24"/>
          <w:szCs w:val="24"/>
        </w:rPr>
      </w:pPr>
    </w:p>
    <w:p w14:paraId="5EAA1BC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recognised that this way of working could be seen as being tokenistic, as public members had not been involved from the outset:</w:t>
      </w:r>
    </w:p>
    <w:p w14:paraId="3EF824F7" w14:textId="77777777" w:rsidR="002D7535" w:rsidRPr="002D7535" w:rsidRDefault="002D7535" w:rsidP="002D7535">
      <w:pPr>
        <w:spacing w:after="0" w:line="240" w:lineRule="auto"/>
        <w:rPr>
          <w:rFonts w:cstheme="minorHAnsi"/>
          <w:sz w:val="24"/>
          <w:szCs w:val="24"/>
        </w:rPr>
      </w:pPr>
    </w:p>
    <w:p w14:paraId="50AEEDB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We’ll often write a document and we’ll send it to [public members] for feedback. And it’s very tokenistic isn’t it that? There's no kind of user involvement right from the start about whether that document’s needed or not, do you know what I mean? It’s just like we've devised this document ‘what do you think?’ (academic/clinician, 10a)</w:t>
      </w:r>
    </w:p>
    <w:p w14:paraId="61E3A64E" w14:textId="77777777" w:rsidR="002D7535" w:rsidRPr="002D7535" w:rsidRDefault="002D7535" w:rsidP="002D7535">
      <w:pPr>
        <w:spacing w:after="0" w:line="240" w:lineRule="auto"/>
        <w:rPr>
          <w:rFonts w:cstheme="minorHAnsi"/>
          <w:sz w:val="24"/>
          <w:szCs w:val="24"/>
        </w:rPr>
      </w:pPr>
    </w:p>
    <w:p w14:paraId="756FEA14" w14:textId="7739070D" w:rsidR="002D7535" w:rsidRPr="002D7535" w:rsidRDefault="006650A4" w:rsidP="002D7535">
      <w:pPr>
        <w:spacing w:after="0" w:line="240" w:lineRule="auto"/>
        <w:rPr>
          <w:rFonts w:cstheme="minorHAnsi"/>
          <w:b/>
          <w:bCs/>
          <w:color w:val="FF0000"/>
          <w:sz w:val="24"/>
          <w:szCs w:val="24"/>
        </w:rPr>
      </w:pPr>
      <w:bookmarkStart w:id="231" w:name="Involvement534"/>
      <w:bookmarkStart w:id="232" w:name="_Hlk138327255"/>
      <w:bookmarkEnd w:id="231"/>
      <w:r>
        <w:rPr>
          <w:rFonts w:cstheme="minorHAnsi"/>
          <w:b/>
          <w:bCs/>
          <w:sz w:val="24"/>
          <w:szCs w:val="24"/>
        </w:rPr>
        <w:t xml:space="preserve">5.3.4 </w:t>
      </w:r>
      <w:r w:rsidR="002D7535" w:rsidRPr="002D7535">
        <w:rPr>
          <w:rFonts w:cstheme="minorHAnsi"/>
          <w:b/>
          <w:bCs/>
          <w:sz w:val="24"/>
          <w:szCs w:val="24"/>
        </w:rPr>
        <w:t>Involvement in training and teaching</w:t>
      </w:r>
    </w:p>
    <w:bookmarkEnd w:id="232"/>
    <w:p w14:paraId="6174091C" w14:textId="77777777" w:rsidR="002D7535" w:rsidRPr="002D7535" w:rsidRDefault="002D7535" w:rsidP="002D7535">
      <w:pPr>
        <w:spacing w:after="0" w:line="240" w:lineRule="auto"/>
        <w:rPr>
          <w:rFonts w:cstheme="minorHAnsi"/>
          <w:sz w:val="24"/>
          <w:szCs w:val="24"/>
        </w:rPr>
      </w:pPr>
    </w:p>
    <w:p w14:paraId="3B8E5D2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few public members had been involved in training and teaching activities. Sometimes this was within individual research studies, however usually it occurred as part of the course programmes of teaching provided to students.</w:t>
      </w:r>
    </w:p>
    <w:p w14:paraId="5F985CCF" w14:textId="77777777" w:rsidR="002D7535" w:rsidRPr="002D7535" w:rsidRDefault="002D7535" w:rsidP="002D7535">
      <w:pPr>
        <w:spacing w:after="0" w:line="240" w:lineRule="auto"/>
        <w:rPr>
          <w:rFonts w:cstheme="minorHAnsi"/>
          <w:sz w:val="24"/>
          <w:szCs w:val="24"/>
        </w:rPr>
      </w:pPr>
    </w:p>
    <w:p w14:paraId="732D618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one site, public members had been involved in teaching a session on involvement, which was embedded as a core component of the research methods module. An academic felt it was positive that public members were involved in teaching this part of the module, however, although the teaching was appreciated they weren’t sure how much it was later applied in practice:</w:t>
      </w:r>
    </w:p>
    <w:p w14:paraId="2F02E982" w14:textId="77777777" w:rsidR="002D7535" w:rsidRPr="002D7535" w:rsidRDefault="002D7535" w:rsidP="002D7535">
      <w:pPr>
        <w:spacing w:after="0" w:line="240" w:lineRule="auto"/>
        <w:rPr>
          <w:rFonts w:cstheme="minorHAnsi"/>
          <w:sz w:val="24"/>
          <w:szCs w:val="24"/>
        </w:rPr>
      </w:pPr>
    </w:p>
    <w:p w14:paraId="1DC4F11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t’s always well received I think, erm, but I wonder how, erm, how much people consider it after sort of, you know, how much they apply it within their sort of research careers or like, even on the course. I think people are really interested in it but I wonder if the, er, application of it and what it actually looks like in real life is as well translated, I don’t, I'm not sure. I’d like to know a bit more about that actually. (academic, 2)</w:t>
      </w:r>
    </w:p>
    <w:p w14:paraId="27613F5E" w14:textId="77777777" w:rsidR="002D7535" w:rsidRPr="002D7535" w:rsidRDefault="002D7535" w:rsidP="002D7535">
      <w:pPr>
        <w:spacing w:after="0" w:line="240" w:lineRule="auto"/>
        <w:rPr>
          <w:rFonts w:cstheme="minorHAnsi"/>
          <w:sz w:val="24"/>
          <w:szCs w:val="24"/>
        </w:rPr>
      </w:pPr>
    </w:p>
    <w:p w14:paraId="58C8CE5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public member also described their involvement in this:</w:t>
      </w:r>
    </w:p>
    <w:p w14:paraId="2AA0CD9A" w14:textId="77777777" w:rsidR="002D7535" w:rsidRPr="002D7535" w:rsidRDefault="002D7535" w:rsidP="002D7535">
      <w:pPr>
        <w:spacing w:after="0" w:line="240" w:lineRule="auto"/>
        <w:rPr>
          <w:rFonts w:cstheme="minorHAnsi"/>
          <w:sz w:val="24"/>
          <w:szCs w:val="24"/>
        </w:rPr>
      </w:pPr>
    </w:p>
    <w:p w14:paraId="75FC594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it was [academic] asked me if I would do a session on core research methods with MSc students. So, we did it together, er, co-presented and [academic] stressed that they wouldn’t know much about PPI so it was very much going in at a quite a basic level but I thought the students did very well and they soon grasped the idea of the research cycle and what we did at [centre]. So then of course, erm, that seemed to take off at [centre] you know, and then other people followed on, so [public member] they’ve done it as well. (patient/carer, 18)</w:t>
      </w:r>
    </w:p>
    <w:p w14:paraId="6CFA95F8" w14:textId="77777777" w:rsidR="002D7535" w:rsidRPr="002D7535" w:rsidRDefault="002D7535" w:rsidP="002D7535">
      <w:pPr>
        <w:spacing w:after="0" w:line="240" w:lineRule="auto"/>
        <w:rPr>
          <w:rFonts w:ascii="Calibri" w:hAnsi="Calibri" w:cs="Calibri"/>
          <w:sz w:val="24"/>
          <w:szCs w:val="24"/>
          <w:lang w:eastAsia="en-GB"/>
        </w:rPr>
      </w:pPr>
    </w:p>
    <w:p w14:paraId="6458318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site had also involved other public members by recording videos of them talking about why they thought involvement was important. These videos had been shared with other students, in order to provide a more human aspect to involvement and the work of the centre. Other examples were provided, including a public member being involved in co-delivering a presentation on involvement to another organisation. There had also been some involvement in teaching or training within individual research studies, for example, public members had been involved, along with home care workers, in co-designing an end of life care training resource in one research study. </w:t>
      </w:r>
    </w:p>
    <w:p w14:paraId="2670A0D9" w14:textId="51ADDFE3" w:rsidR="002D7535" w:rsidRPr="002D7535" w:rsidRDefault="002D7535" w:rsidP="002D7535">
      <w:pPr>
        <w:spacing w:after="0" w:line="240" w:lineRule="auto"/>
        <w:rPr>
          <w:rFonts w:ascii="Calibri" w:hAnsi="Calibri" w:cs="Calibri"/>
          <w:sz w:val="24"/>
          <w:szCs w:val="24"/>
          <w:lang w:eastAsia="en-GB"/>
        </w:rPr>
      </w:pPr>
      <w:r w:rsidRPr="002D7535">
        <w:rPr>
          <w:rFonts w:cstheme="minorHAnsi"/>
          <w:sz w:val="24"/>
          <w:szCs w:val="24"/>
        </w:rPr>
        <w:lastRenderedPageBreak/>
        <w:t xml:space="preserve">However, </w:t>
      </w:r>
      <w:r w:rsidRPr="002D7535">
        <w:rPr>
          <w:rFonts w:ascii="Calibri" w:hAnsi="Calibri" w:cs="Calibri"/>
          <w:sz w:val="24"/>
          <w:szCs w:val="24"/>
          <w:lang w:eastAsia="en-GB"/>
        </w:rPr>
        <w:t xml:space="preserve">it was recognised, by both public members and academics in the site, that involvement in training and teaching was an area that could be developed further. As one of the public members said: “we are pushing for equality of opportunity, erm, in the area of training!” (patient/carer, 18). As a result, the site had committed to providing annual public involvement methods sessions for both staff and students and these were to be co-delivered </w:t>
      </w:r>
      <w:r w:rsidR="00C445FA">
        <w:rPr>
          <w:rFonts w:ascii="Calibri" w:hAnsi="Calibri" w:cs="Calibri"/>
          <w:sz w:val="24"/>
          <w:szCs w:val="24"/>
          <w:lang w:eastAsia="en-GB"/>
        </w:rPr>
        <w:fldChar w:fldCharType="begin"/>
      </w:r>
      <w:r w:rsidR="00BC508B">
        <w:rPr>
          <w:rFonts w:ascii="Calibri" w:hAnsi="Calibri" w:cs="Calibri"/>
          <w:sz w:val="24"/>
          <w:szCs w:val="24"/>
          <w:lang w:eastAsia="en-GB"/>
        </w:rPr>
        <w:instrText xml:space="preserve"> ADDIN EN.CITE &lt;EndNote&gt;&lt;Cite&gt;&lt;RecNum&gt;199416&lt;/RecNum&gt;&lt;DisplayText&gt;(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sidR="00C445FA">
        <w:rPr>
          <w:rFonts w:ascii="Calibri" w:hAnsi="Calibri" w:cs="Calibri"/>
          <w:sz w:val="24"/>
          <w:szCs w:val="24"/>
          <w:lang w:eastAsia="en-GB"/>
        </w:rPr>
        <w:fldChar w:fldCharType="separate"/>
      </w:r>
      <w:r w:rsidR="00BC508B">
        <w:rPr>
          <w:rFonts w:ascii="Calibri" w:hAnsi="Calibri" w:cs="Calibri"/>
          <w:noProof/>
          <w:sz w:val="24"/>
          <w:szCs w:val="24"/>
          <w:lang w:eastAsia="en-GB"/>
        </w:rPr>
        <w:t>(CSI 2021b)</w:t>
      </w:r>
      <w:r w:rsidR="00C445FA">
        <w:rPr>
          <w:rFonts w:ascii="Calibri" w:hAnsi="Calibri" w:cs="Calibri"/>
          <w:sz w:val="24"/>
          <w:szCs w:val="24"/>
          <w:lang w:eastAsia="en-GB"/>
        </w:rPr>
        <w:fldChar w:fldCharType="end"/>
      </w:r>
      <w:r w:rsidRPr="002D7535">
        <w:rPr>
          <w:rFonts w:ascii="Calibri" w:hAnsi="Calibri" w:cs="Calibri"/>
          <w:sz w:val="24"/>
          <w:szCs w:val="24"/>
          <w:lang w:eastAsia="en-GB"/>
        </w:rPr>
        <w:t>.</w:t>
      </w:r>
    </w:p>
    <w:p w14:paraId="49D75D07" w14:textId="77777777" w:rsidR="002D7535" w:rsidRPr="002D7535" w:rsidRDefault="002D7535" w:rsidP="002D7535">
      <w:pPr>
        <w:spacing w:after="0" w:line="240" w:lineRule="auto"/>
        <w:rPr>
          <w:rFonts w:cstheme="minorHAnsi"/>
          <w:sz w:val="24"/>
          <w:szCs w:val="24"/>
          <w:lang w:eastAsia="en-GB"/>
        </w:rPr>
      </w:pPr>
    </w:p>
    <w:p w14:paraId="6618B839" w14:textId="4C2224D3" w:rsidR="002D7535" w:rsidRPr="002D7535" w:rsidRDefault="006650A4" w:rsidP="002D7535">
      <w:pPr>
        <w:spacing w:after="0" w:line="240" w:lineRule="auto"/>
        <w:rPr>
          <w:rFonts w:cstheme="minorHAnsi"/>
          <w:b/>
          <w:bCs/>
          <w:sz w:val="24"/>
          <w:szCs w:val="24"/>
        </w:rPr>
      </w:pPr>
      <w:bookmarkStart w:id="233" w:name="Involvement535"/>
      <w:bookmarkStart w:id="234" w:name="_Hlk138327269"/>
      <w:bookmarkEnd w:id="233"/>
      <w:r>
        <w:rPr>
          <w:rFonts w:cstheme="minorHAnsi"/>
          <w:b/>
          <w:bCs/>
          <w:sz w:val="24"/>
          <w:szCs w:val="24"/>
        </w:rPr>
        <w:t xml:space="preserve">5.3.5 </w:t>
      </w:r>
      <w:r w:rsidR="002D7535" w:rsidRPr="002D7535">
        <w:rPr>
          <w:rFonts w:cstheme="minorHAnsi"/>
          <w:b/>
          <w:bCs/>
          <w:sz w:val="24"/>
          <w:szCs w:val="24"/>
        </w:rPr>
        <w:t>Involvement in developing the involvement network or group</w:t>
      </w:r>
    </w:p>
    <w:bookmarkEnd w:id="234"/>
    <w:p w14:paraId="5D604503" w14:textId="77777777" w:rsidR="002D7535" w:rsidRPr="002D7535" w:rsidRDefault="002D7535" w:rsidP="002D7535">
      <w:pPr>
        <w:spacing w:after="0" w:line="240" w:lineRule="auto"/>
        <w:rPr>
          <w:rFonts w:cstheme="minorHAnsi"/>
          <w:sz w:val="24"/>
          <w:szCs w:val="24"/>
        </w:rPr>
      </w:pPr>
    </w:p>
    <w:p w14:paraId="514469EB" w14:textId="492E3AC4"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one site, the coordinator had involved public members from an early stage in developing the involvement network within their centre. Planning sessions were facilitated where public members were asked their views on a name for the network, the design of publicity and recruitment materials including web pages and on ideas for recruitment, induction and training of new members </w:t>
      </w:r>
      <w:r w:rsidR="00BC508B">
        <w:rPr>
          <w:rFonts w:cstheme="minorHAnsi"/>
          <w:sz w:val="24"/>
          <w:szCs w:val="24"/>
        </w:rPr>
        <w:fldChar w:fldCharType="begin">
          <w:fldData xml:space="preserve">PEVuZE5vdGU+PENpdGU+PFJlY051bT4xOTk1Mjg8L1JlY051bT48RGlzcGxheVRleHQ+KFJvYmVy
dHMgMjAxOWE7IFJvYmVydHMgMjAxOWI7IFJvYmVydHMgMjAyMmI7IFJvYmVydHMgMjAyMmEpPC9E
aXNwbGF5VGV4dD48cmVjb3JkPjxyZWMtbnVtYmVyPjE5OTUyODwvcmVjLW51bWJlcj48Zm9yZWln
bi1rZXlzPjxrZXkgYXBwPSJFTiIgZGItaWQ9ImVkYTk5ZXNyOWFycDUyZTIwdjJwZnR6NHJwNXM5
eDBldmVmNSIgdGltZXN0YW1wPSIxNzAyMDU1MjE2Ij4xOTk1Mjg8L2tleT48L2ZvcmVpZ24ta2V5
cz48cmVmLXR5cGUgbmFtZT0iUmVwb3J0Ij4yNzwvcmVmLXR5cGU+PGNvbnRyaWJ1dG9ycz48YXV0
aG9ycz48YXV0aG9yPkhlbGVuIFJvYmVydHM8L2F1dGhvcj48L2F1dGhvcnM+PHRlcnRpYXJ5LWF1
dGhvcnM+PGF1dGhvcj5Vbml2ZXJzaXR5IG9mIEh1bGw8L2F1dGhvcj48L3RlcnRpYXJ5LWF1dGhv
cnM+PC9jb250cmlidXRvcnM+PHRpdGxlcz48dGl0bGU+SWRlYXMgZm9yIG5hbWluZyB0aGUgUFBJ
IGdyb3VwPC90aXRsZT48L3RpdGxlcz48cmVwcmludC1lZGl0aW9uPm5vdCBpbiBmaWxlPC9yZXBy
aW50LWVkaXRpb24+PGRhdGVzPjx5ZWFyPjIwMTk8L3llYXI+PC9kYXRlcz48cHViLWxvY2F0aW9u
Pkh1bGw8L3B1Yi1sb2NhdGlvbj48cHVibGlzaGVyPkluc3RpdHV0ZSBmb3IgQ2xpbmljYWwgYW5k
IEFwcGxpZWQgSGVhbHRoIFJlc2VhcmNoPC9wdWJsaXNoZXI+PHVybHM+PC91cmxzPjwvcmVjb3Jk
PjwvQ2l0ZT48Q2l0ZT48UmVjTnVtPjE5OTUyOTwvUmVjTnVtPjxyZWNvcmQ+PHJlYy1udW1iZXI+
MTk5NTI5PC9yZWMtbnVtYmVyPjxmb3JlaWduLWtleXM+PGtleSBhcHA9IkVOIiBkYi1pZD0iZWRh
OTllc3I5YXJwNTJlMjB2MnBmdHo0cnA1czl4MGV2ZWY1IiB0aW1lc3RhbXA9IjE3MDIwNTUzNTgi
PjE5OTUyOTwva2V5PjwvZm9yZWlnbi1rZXlzPjxyZWYtdHlwZSBuYW1lPSJSZXBvcnQiPjI3PC9y
ZWYtdHlwZT48Y29udHJpYnV0b3JzPjxhdXRob3JzPjxhdXRob3I+SGVsZW4gUm9iZXJ0czwvYXV0
aG9yPjwvYXV0aG9ycz48dGVydGlhcnktYXV0aG9ycz48YXV0aG9yPlVuaXZlcnNpdHkgb2YgSHVs
bDwvYXV0aG9yPjwvdGVydGlhcnktYXV0aG9ycz48L2NvbnRyaWJ1dG9ycz48dGl0bGVzPjx0aXRs
ZT5TdHJhcGxpbmVzIGZvciBwdWJsaWNpdHkgbWF0ZXJpYWxzPC90aXRsZT48L3RpdGxlcz48cmVw
cmludC1lZGl0aW9uPm5vdCBpbiBmaWxlPC9yZXByaW50LWVkaXRpb24+PGRhdGVzPjx5ZWFyPjIw
MTk8L3llYXI+PC9kYXRlcz48cHViLWxvY2F0aW9uPkh1bGw8L3B1Yi1sb2NhdGlvbj48cHVibGlz
aGVyPkluc3RpdHV0ZSBmb3IgQ2xpbmljYWwgYW5kIEFwcGxpZWQgSGVhbHRoIFJlc2VhcmNoPC9w
dWJsaXNoZXI+PHVybHM+PC91cmxzPjwvcmVjb3JkPjwvQ2l0ZT48Q2l0ZT48UmVjTnVtPjE5OTUz
MDwvUmVjTnVtPjxyZWNvcmQ+PHJlYy1udW1iZXI+MTk5NTMwPC9yZWMtbnVtYmVyPjxmb3JlaWdu
LWtleXM+PGtleSBhcHA9IkVOIiBkYi1pZD0iZWRhOTllc3I5YXJwNTJlMjB2MnBmdHo0cnA1czl4
MGV2ZWY1IiB0aW1lc3RhbXA9IjE3MDIwNTU1MjMiPjE5OTUzMDwva2V5PjwvZm9yZWlnbi1rZXlz
PjxyZWYtdHlwZSBuYW1lPSJSZXBvcnQiPjI3PC9yZWYtdHlwZT48Y29udHJpYnV0b3JzPjxhdXRo
b3JzPjxhdXRob3I+SGVsZW4gUm9iZXJ0czwvYXV0aG9yPjwvYXV0aG9ycz48dGVydGlhcnktYXV0
aG9ycz48YXV0aG9yPlVuaXZlcnNpdHkgb2YgSHVsbDwvYXV0aG9yPjwvdGVydGlhcnktYXV0aG9y
cz48L2NvbnRyaWJ1dG9ycz48dGl0bGVzPjx0aXRsZT5JZGVhcyBhYm91dCB3ZWxjb21lIGluZHVj
dGlvbiBhbmQgdHJhaW5pbmc8L3RpdGxlPjwvdGl0bGVzPjxyZXByaW50LWVkaXRpb24+bm90IGlu
IGZpbGU8L3JlcHJpbnQtZWRpdGlvbj48ZGF0ZXM+PHllYXI+MjAyMjwveWVhcj48L2RhdGVzPjxw
dWItbG9jYXRpb24+SHVsbDwvcHViLWxvY2F0aW9uPjxwdWJsaXNoZXI+SW5zdGl0dXRlIGZvciBD
bGluaWNhbCBhbmQgQXBwbGllZCBIZWFsdGggUmVzZWFyY2g8L3B1Ymxpc2hlcj48dXJscz48L3Vy
bHM+PC9yZWNvcmQ+PC9DaXRlPjxDaXRlPjxSZWNOdW0+MTk5NTMxPC9SZWNOdW0+PHJlY29yZD48
cmVjLW51bWJlcj4xOTk1MzE8L3JlYy1udW1iZXI+PGZvcmVpZ24ta2V5cz48a2V5IGFwcD0iRU4i
IGRiLWlkPSJlZGE5OWVzcjlhcnA1MmUyMHYycGZ0ejRycDVzOXgwZXZlZjUiIHRpbWVzdGFtcD0i
MTcwMjA1NTYwOSI+MTk5NTMxPC9rZXk+PC9mb3JlaWduLWtleXM+PHJlZi10eXBlIG5hbWU9IlJl
cG9ydCI+Mjc8L3JlZi10eXBlPjxjb250cmlidXRvcnM+PGF1dGhvcnM+PGF1dGhvcj5IZWxlbiBS
b2JlcnRzPC9hdXRob3I+PC9hdXRob3JzPjx0ZXJ0aWFyeS1hdXRob3JzPjxhdXRob3I+VW5pdmVy
c2l0eSBvZiBIdWxsPC9hdXRob3I+PC90ZXJ0aWFyeS1hdXRob3JzPjwvY29udHJpYnV0b3JzPjx0
aXRsZXM+PHRpdGxlPklkZWFzIGFib3V0IHB1YmxpY2l0eSBhbmQgZW5nYWdlbWVudDwvdGl0bGU+
PC90aXRsZXM+PHJlcHJpbnQtZWRpdGlvbj5ub3QgaW4gZmlsZTwvcmVwcmludC1lZGl0aW9uPjxk
YXRlcz48eWVhcj4yMDIyPC95ZWFyPjwvZGF0ZXM+PHB1Yi1sb2NhdGlvbj5IdWxsPC9wdWItbG9j
YXRpb24+PHB1Ymxpc2hlcj5JbnN0aXR1dGUgZm9yIENsaW5pY2FsIGFuZCBBcHBsaWVkIEhlYWx0
aCBSZXNlYXJjaDwvcHVibGlzaGVyPjx1cmxzPjwvdXJscz48L3JlY29yZD48L0NpdGU+PC9FbmRO
b3RlPn==
</w:fldData>
        </w:fldChar>
      </w:r>
      <w:r w:rsidR="00BC508B">
        <w:rPr>
          <w:rFonts w:cstheme="minorHAnsi"/>
          <w:sz w:val="24"/>
          <w:szCs w:val="24"/>
        </w:rPr>
        <w:instrText xml:space="preserve"> ADDIN EN.CITE </w:instrText>
      </w:r>
      <w:r w:rsidR="00BC508B">
        <w:rPr>
          <w:rFonts w:cstheme="minorHAnsi"/>
          <w:sz w:val="24"/>
          <w:szCs w:val="24"/>
        </w:rPr>
        <w:fldChar w:fldCharType="begin">
          <w:fldData xml:space="preserve">PEVuZE5vdGU+PENpdGU+PFJlY051bT4xOTk1Mjg8L1JlY051bT48RGlzcGxheVRleHQ+KFJvYmVy
dHMgMjAxOWE7IFJvYmVydHMgMjAxOWI7IFJvYmVydHMgMjAyMmI7IFJvYmVydHMgMjAyMmEpPC9E
aXNwbGF5VGV4dD48cmVjb3JkPjxyZWMtbnVtYmVyPjE5OTUyODwvcmVjLW51bWJlcj48Zm9yZWln
bi1rZXlzPjxrZXkgYXBwPSJFTiIgZGItaWQ9ImVkYTk5ZXNyOWFycDUyZTIwdjJwZnR6NHJwNXM5
eDBldmVmNSIgdGltZXN0YW1wPSIxNzAyMDU1MjE2Ij4xOTk1Mjg8L2tleT48L2ZvcmVpZ24ta2V5
cz48cmVmLXR5cGUgbmFtZT0iUmVwb3J0Ij4yNzwvcmVmLXR5cGU+PGNvbnRyaWJ1dG9ycz48YXV0
aG9ycz48YXV0aG9yPkhlbGVuIFJvYmVydHM8L2F1dGhvcj48L2F1dGhvcnM+PHRlcnRpYXJ5LWF1
dGhvcnM+PGF1dGhvcj5Vbml2ZXJzaXR5IG9mIEh1bGw8L2F1dGhvcj48L3RlcnRpYXJ5LWF1dGhv
cnM+PC9jb250cmlidXRvcnM+PHRpdGxlcz48dGl0bGU+SWRlYXMgZm9yIG5hbWluZyB0aGUgUFBJ
IGdyb3VwPC90aXRsZT48L3RpdGxlcz48cmVwcmludC1lZGl0aW9uPm5vdCBpbiBmaWxlPC9yZXBy
aW50LWVkaXRpb24+PGRhdGVzPjx5ZWFyPjIwMTk8L3llYXI+PC9kYXRlcz48cHViLWxvY2F0aW9u
Pkh1bGw8L3B1Yi1sb2NhdGlvbj48cHVibGlzaGVyPkluc3RpdHV0ZSBmb3IgQ2xpbmljYWwgYW5k
IEFwcGxpZWQgSGVhbHRoIFJlc2VhcmNoPC9wdWJsaXNoZXI+PHVybHM+PC91cmxzPjwvcmVjb3Jk
PjwvQ2l0ZT48Q2l0ZT48UmVjTnVtPjE5OTUyOTwvUmVjTnVtPjxyZWNvcmQ+PHJlYy1udW1iZXI+
MTk5NTI5PC9yZWMtbnVtYmVyPjxmb3JlaWduLWtleXM+PGtleSBhcHA9IkVOIiBkYi1pZD0iZWRh
OTllc3I5YXJwNTJlMjB2MnBmdHo0cnA1czl4MGV2ZWY1IiB0aW1lc3RhbXA9IjE3MDIwNTUzNTgi
PjE5OTUyOTwva2V5PjwvZm9yZWlnbi1rZXlzPjxyZWYtdHlwZSBuYW1lPSJSZXBvcnQiPjI3PC9y
ZWYtdHlwZT48Y29udHJpYnV0b3JzPjxhdXRob3JzPjxhdXRob3I+SGVsZW4gUm9iZXJ0czwvYXV0
aG9yPjwvYXV0aG9ycz48dGVydGlhcnktYXV0aG9ycz48YXV0aG9yPlVuaXZlcnNpdHkgb2YgSHVs
bDwvYXV0aG9yPjwvdGVydGlhcnktYXV0aG9ycz48L2NvbnRyaWJ1dG9ycz48dGl0bGVzPjx0aXRs
ZT5TdHJhcGxpbmVzIGZvciBwdWJsaWNpdHkgbWF0ZXJpYWxzPC90aXRsZT48L3RpdGxlcz48cmVw
cmludC1lZGl0aW9uPm5vdCBpbiBmaWxlPC9yZXByaW50LWVkaXRpb24+PGRhdGVzPjx5ZWFyPjIw
MTk8L3llYXI+PC9kYXRlcz48cHViLWxvY2F0aW9uPkh1bGw8L3B1Yi1sb2NhdGlvbj48cHVibGlz
aGVyPkluc3RpdHV0ZSBmb3IgQ2xpbmljYWwgYW5kIEFwcGxpZWQgSGVhbHRoIFJlc2VhcmNoPC9w
dWJsaXNoZXI+PHVybHM+PC91cmxzPjwvcmVjb3JkPjwvQ2l0ZT48Q2l0ZT48UmVjTnVtPjE5OTUz
MDwvUmVjTnVtPjxyZWNvcmQ+PHJlYy1udW1iZXI+MTk5NTMwPC9yZWMtbnVtYmVyPjxmb3JlaWdu
LWtleXM+PGtleSBhcHA9IkVOIiBkYi1pZD0iZWRhOTllc3I5YXJwNTJlMjB2MnBmdHo0cnA1czl4
MGV2ZWY1IiB0aW1lc3RhbXA9IjE3MDIwNTU1MjMiPjE5OTUzMDwva2V5PjwvZm9yZWlnbi1rZXlz
PjxyZWYtdHlwZSBuYW1lPSJSZXBvcnQiPjI3PC9yZWYtdHlwZT48Y29udHJpYnV0b3JzPjxhdXRo
b3JzPjxhdXRob3I+SGVsZW4gUm9iZXJ0czwvYXV0aG9yPjwvYXV0aG9ycz48dGVydGlhcnktYXV0
aG9ycz48YXV0aG9yPlVuaXZlcnNpdHkgb2YgSHVsbDwvYXV0aG9yPjwvdGVydGlhcnktYXV0aG9y
cz48L2NvbnRyaWJ1dG9ycz48dGl0bGVzPjx0aXRsZT5JZGVhcyBhYm91dCB3ZWxjb21lIGluZHVj
dGlvbiBhbmQgdHJhaW5pbmc8L3RpdGxlPjwvdGl0bGVzPjxyZXByaW50LWVkaXRpb24+bm90IGlu
IGZpbGU8L3JlcHJpbnQtZWRpdGlvbj48ZGF0ZXM+PHllYXI+MjAyMjwveWVhcj48L2RhdGVzPjxw
dWItbG9jYXRpb24+SHVsbDwvcHViLWxvY2F0aW9uPjxwdWJsaXNoZXI+SW5zdGl0dXRlIGZvciBD
bGluaWNhbCBhbmQgQXBwbGllZCBIZWFsdGggUmVzZWFyY2g8L3B1Ymxpc2hlcj48dXJscz48L3Vy
bHM+PC9yZWNvcmQ+PC9DaXRlPjxDaXRlPjxSZWNOdW0+MTk5NTMxPC9SZWNOdW0+PHJlY29yZD48
cmVjLW51bWJlcj4xOTk1MzE8L3JlYy1udW1iZXI+PGZvcmVpZ24ta2V5cz48a2V5IGFwcD0iRU4i
IGRiLWlkPSJlZGE5OWVzcjlhcnA1MmUyMHYycGZ0ejRycDVzOXgwZXZlZjUiIHRpbWVzdGFtcD0i
MTcwMjA1NTYwOSI+MTk5NTMxPC9rZXk+PC9mb3JlaWduLWtleXM+PHJlZi10eXBlIG5hbWU9IlJl
cG9ydCI+Mjc8L3JlZi10eXBlPjxjb250cmlidXRvcnM+PGF1dGhvcnM+PGF1dGhvcj5IZWxlbiBS
b2JlcnRzPC9hdXRob3I+PC9hdXRob3JzPjx0ZXJ0aWFyeS1hdXRob3JzPjxhdXRob3I+VW5pdmVy
c2l0eSBvZiBIdWxsPC9hdXRob3I+PC90ZXJ0aWFyeS1hdXRob3JzPjwvY29udHJpYnV0b3JzPjx0
aXRsZXM+PHRpdGxlPklkZWFzIGFib3V0IHB1YmxpY2l0eSBhbmQgZW5nYWdlbWVudDwvdGl0bGU+
PC90aXRsZXM+PHJlcHJpbnQtZWRpdGlvbj5ub3QgaW4gZmlsZTwvcmVwcmludC1lZGl0aW9uPjxk
YXRlcz48eWVhcj4yMDIyPC95ZWFyPjwvZGF0ZXM+PHB1Yi1sb2NhdGlvbj5IdWxsPC9wdWItbG9j
YXRpb24+PHB1Ymxpc2hlcj5JbnN0aXR1dGUgZm9yIENsaW5pY2FsIGFuZCBBcHBsaWVkIEhlYWx0
aCBSZXNlYXJjaDwvcHVibGlzaGVyPjx1cmxzPjwvdXJscz48L3JlY29yZD48L0NpdGU+PC9FbmRO
b3RlPn==
</w:fldData>
        </w:fldChar>
      </w:r>
      <w:r w:rsidR="00BC508B">
        <w:rPr>
          <w:rFonts w:cstheme="minorHAnsi"/>
          <w:sz w:val="24"/>
          <w:szCs w:val="24"/>
        </w:rPr>
        <w:instrText xml:space="preserve"> ADDIN EN.CITE.DATA </w:instrText>
      </w:r>
      <w:r w:rsidR="00BC508B">
        <w:rPr>
          <w:rFonts w:cstheme="minorHAnsi"/>
          <w:sz w:val="24"/>
          <w:szCs w:val="24"/>
        </w:rPr>
      </w:r>
      <w:r w:rsidR="00BC508B">
        <w:rPr>
          <w:rFonts w:cstheme="minorHAnsi"/>
          <w:sz w:val="24"/>
          <w:szCs w:val="24"/>
        </w:rPr>
        <w:fldChar w:fldCharType="end"/>
      </w:r>
      <w:r w:rsidR="00BC508B">
        <w:rPr>
          <w:rFonts w:cstheme="minorHAnsi"/>
          <w:sz w:val="24"/>
          <w:szCs w:val="24"/>
        </w:rPr>
      </w:r>
      <w:r w:rsidR="00BC508B">
        <w:rPr>
          <w:rFonts w:cstheme="minorHAnsi"/>
          <w:sz w:val="24"/>
          <w:szCs w:val="24"/>
        </w:rPr>
        <w:fldChar w:fldCharType="separate"/>
      </w:r>
      <w:r w:rsidR="00BC508B">
        <w:rPr>
          <w:rFonts w:cstheme="minorHAnsi"/>
          <w:noProof/>
          <w:sz w:val="24"/>
          <w:szCs w:val="24"/>
        </w:rPr>
        <w:t>(Roberts 2019a; Roberts 2019b; Roberts 2022b; Roberts 2022a)</w:t>
      </w:r>
      <w:r w:rsidR="00BC508B">
        <w:rPr>
          <w:rFonts w:cstheme="minorHAnsi"/>
          <w:sz w:val="24"/>
          <w:szCs w:val="24"/>
        </w:rPr>
        <w:fldChar w:fldCharType="end"/>
      </w:r>
      <w:r w:rsidRPr="002D7535">
        <w:rPr>
          <w:rFonts w:cstheme="minorHAnsi"/>
          <w:sz w:val="24"/>
          <w:szCs w:val="24"/>
        </w:rPr>
        <w:t xml:space="preserve">. </w:t>
      </w:r>
    </w:p>
    <w:p w14:paraId="48A03071" w14:textId="77777777" w:rsidR="002D7535" w:rsidRPr="002D7535" w:rsidRDefault="002D7535" w:rsidP="002D7535">
      <w:pPr>
        <w:spacing w:after="0" w:line="240" w:lineRule="auto"/>
        <w:rPr>
          <w:rFonts w:cstheme="minorHAnsi"/>
          <w:sz w:val="24"/>
          <w:szCs w:val="24"/>
        </w:rPr>
      </w:pPr>
    </w:p>
    <w:p w14:paraId="446F313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ublic members in one centre described how they had been involved in developing webpages, which provided information about involvement. One public member had suggested ideas for raising the profile of involvement on the website, for making the information more accessible and using examples of research studies to show the different involvement opportunities available and the impact that involvement has previously had. Another public member described their involvement in the development of web pages, with a particular emphasis on using diverse images:</w:t>
      </w:r>
    </w:p>
    <w:p w14:paraId="78C121B0" w14:textId="77777777" w:rsidR="002D7535" w:rsidRPr="002D7535" w:rsidRDefault="002D7535" w:rsidP="002D7535">
      <w:pPr>
        <w:spacing w:after="0" w:line="240" w:lineRule="auto"/>
        <w:rPr>
          <w:rFonts w:cstheme="minorHAnsi"/>
          <w:sz w:val="24"/>
          <w:szCs w:val="24"/>
        </w:rPr>
      </w:pPr>
    </w:p>
    <w:p w14:paraId="24365B0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And then they [coordinator] sent some links to the different pictures and asked people to rank them from 1 2 3 4, from what pictures you would select and then they would, erm, use them for the website. And I think they got a lot of responses from nearly everyone in the group. I certainly responded, erm, with my recommendations for type of pictures I felt appropriate. (public member, 16)</w:t>
      </w:r>
    </w:p>
    <w:p w14:paraId="544F8372" w14:textId="77777777" w:rsidR="002D7535" w:rsidRPr="002D7535" w:rsidRDefault="002D7535" w:rsidP="002D7535">
      <w:pPr>
        <w:spacing w:after="0" w:line="240" w:lineRule="auto"/>
        <w:ind w:left="720"/>
        <w:rPr>
          <w:rFonts w:ascii="Calibri" w:hAnsi="Calibri" w:cs="Calibri"/>
          <w:sz w:val="24"/>
          <w:szCs w:val="24"/>
          <w:lang w:eastAsia="en-GB"/>
        </w:rPr>
      </w:pPr>
    </w:p>
    <w:p w14:paraId="09728D13" w14:textId="1C2040B8" w:rsidR="002D7535" w:rsidRPr="002D7535" w:rsidRDefault="006650A4" w:rsidP="002D7535">
      <w:pPr>
        <w:spacing w:after="0" w:line="240" w:lineRule="auto"/>
        <w:rPr>
          <w:rFonts w:cstheme="minorHAnsi"/>
          <w:b/>
          <w:bCs/>
          <w:sz w:val="24"/>
          <w:szCs w:val="24"/>
        </w:rPr>
      </w:pPr>
      <w:bookmarkStart w:id="235" w:name="Involvement54"/>
      <w:bookmarkStart w:id="236" w:name="_Hlk138327283"/>
      <w:bookmarkEnd w:id="235"/>
      <w:r>
        <w:rPr>
          <w:rFonts w:cstheme="minorHAnsi"/>
          <w:b/>
          <w:bCs/>
          <w:sz w:val="24"/>
          <w:szCs w:val="24"/>
        </w:rPr>
        <w:t xml:space="preserve">5.4 </w:t>
      </w:r>
      <w:r w:rsidR="002D7535" w:rsidRPr="002D7535">
        <w:rPr>
          <w:rFonts w:cstheme="minorHAnsi"/>
          <w:b/>
          <w:bCs/>
          <w:sz w:val="24"/>
          <w:szCs w:val="24"/>
        </w:rPr>
        <w:t>Involvement approaches</w:t>
      </w:r>
    </w:p>
    <w:bookmarkEnd w:id="236"/>
    <w:p w14:paraId="0A9AD185" w14:textId="77777777" w:rsidR="002D7535" w:rsidRPr="002D7535" w:rsidRDefault="002D7535" w:rsidP="002D7535">
      <w:pPr>
        <w:spacing w:after="0" w:line="240" w:lineRule="auto"/>
        <w:rPr>
          <w:rFonts w:cstheme="minorHAnsi"/>
          <w:b/>
          <w:bCs/>
          <w:sz w:val="24"/>
          <w:szCs w:val="24"/>
        </w:rPr>
      </w:pPr>
    </w:p>
    <w:p w14:paraId="706496F5" w14:textId="7423E6C5" w:rsidR="002D7535" w:rsidRPr="002D7535" w:rsidRDefault="006650A4" w:rsidP="002D7535">
      <w:pPr>
        <w:spacing w:after="0" w:line="240" w:lineRule="auto"/>
        <w:rPr>
          <w:rFonts w:cstheme="minorHAnsi"/>
          <w:b/>
          <w:bCs/>
          <w:sz w:val="24"/>
          <w:szCs w:val="24"/>
        </w:rPr>
      </w:pPr>
      <w:bookmarkStart w:id="237" w:name="Introduction541"/>
      <w:bookmarkEnd w:id="237"/>
      <w:r>
        <w:rPr>
          <w:rFonts w:cstheme="minorHAnsi"/>
          <w:b/>
          <w:bCs/>
          <w:sz w:val="24"/>
          <w:szCs w:val="24"/>
        </w:rPr>
        <w:t xml:space="preserve">5.4.1 </w:t>
      </w:r>
      <w:r w:rsidR="002D7535" w:rsidRPr="002D7535">
        <w:rPr>
          <w:rFonts w:cstheme="minorHAnsi"/>
          <w:b/>
          <w:bCs/>
          <w:sz w:val="24"/>
          <w:szCs w:val="24"/>
        </w:rPr>
        <w:t>Introduction</w:t>
      </w:r>
    </w:p>
    <w:p w14:paraId="5E002552" w14:textId="77777777" w:rsidR="002D7535" w:rsidRPr="002D7535" w:rsidRDefault="002D7535" w:rsidP="002D7535">
      <w:pPr>
        <w:spacing w:after="0" w:line="240" w:lineRule="auto"/>
        <w:rPr>
          <w:rFonts w:cstheme="minorHAnsi"/>
          <w:sz w:val="24"/>
          <w:szCs w:val="24"/>
        </w:rPr>
      </w:pPr>
    </w:p>
    <w:p w14:paraId="46A49F6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ithin individual research studies and in broader organisational level involvement a wide variety of approaches had been used by both sites: advisory or steering groups, prioritisation activities such as Delphi studies or similar workshops, co-production activities including public members being co-applicants, and more unusual initiatives such as creative approaches using art or an online forum.</w:t>
      </w:r>
    </w:p>
    <w:p w14:paraId="3484A38A" w14:textId="77777777" w:rsidR="002D7535" w:rsidRPr="002D7535" w:rsidRDefault="002D7535" w:rsidP="002D7535">
      <w:pPr>
        <w:spacing w:after="0" w:line="240" w:lineRule="auto"/>
        <w:rPr>
          <w:rFonts w:cstheme="minorHAnsi"/>
          <w:sz w:val="24"/>
          <w:szCs w:val="24"/>
        </w:rPr>
      </w:pPr>
    </w:p>
    <w:p w14:paraId="5F82AC8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recognised that public members weren’t all able to use the same approach and that different people preferred different ways of communicating their views. A public member described this:</w:t>
      </w:r>
    </w:p>
    <w:p w14:paraId="332207F2" w14:textId="77777777" w:rsidR="002D7535" w:rsidRPr="002D7535" w:rsidRDefault="002D7535" w:rsidP="002D7535">
      <w:pPr>
        <w:spacing w:after="0" w:line="240" w:lineRule="auto"/>
        <w:rPr>
          <w:rFonts w:cstheme="minorHAnsi"/>
          <w:sz w:val="24"/>
          <w:szCs w:val="24"/>
        </w:rPr>
      </w:pPr>
    </w:p>
    <w:p w14:paraId="3B97924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So, there are there are different ways that people can get involved in things that are not too academic as well and provide a useful input as well, yeah. I think I think people bring a different stance to the table…Erm, so whether they are educated or not they bring a lot to the table when it comes to providing feedback on how things can improve in that aspect. (public member, 16)</w:t>
      </w:r>
    </w:p>
    <w:p w14:paraId="40D36C95" w14:textId="77777777" w:rsidR="002D7535" w:rsidRPr="002D7535" w:rsidRDefault="002D7535" w:rsidP="002D7535">
      <w:pPr>
        <w:spacing w:after="0" w:line="240" w:lineRule="auto"/>
        <w:rPr>
          <w:rFonts w:cstheme="minorHAnsi"/>
          <w:sz w:val="24"/>
          <w:szCs w:val="24"/>
        </w:rPr>
      </w:pPr>
    </w:p>
    <w:p w14:paraId="09F9723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Therefore, flexibility was prioritised and several approaches were sometimes used in one study or for one activity, in order to embed involvement more fully. Sometimes approaches were combined with the aim of reaching more people:</w:t>
      </w:r>
    </w:p>
    <w:p w14:paraId="419F528A" w14:textId="77777777" w:rsidR="002D7535" w:rsidRPr="002D7535" w:rsidRDefault="002D7535" w:rsidP="002D7535">
      <w:pPr>
        <w:spacing w:after="0" w:line="240" w:lineRule="auto"/>
        <w:rPr>
          <w:rFonts w:cstheme="minorHAnsi"/>
          <w:sz w:val="24"/>
          <w:szCs w:val="24"/>
        </w:rPr>
      </w:pPr>
    </w:p>
    <w:p w14:paraId="182E5891"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nstead of just doing our normal thing, which is we get like four or five people together, this time we’ve run repeated workshops and we’ve also had people contributing by having a telephone conversation or by sending feedback by email…We did get some people who I don’t think we would have reached any other way. (coordinator, 17)</w:t>
      </w:r>
    </w:p>
    <w:p w14:paraId="450883C0" w14:textId="77777777" w:rsidR="002D7535" w:rsidRPr="002D7535" w:rsidRDefault="002D7535" w:rsidP="002D7535">
      <w:pPr>
        <w:spacing w:after="0" w:line="240" w:lineRule="auto"/>
        <w:rPr>
          <w:rFonts w:cstheme="minorHAnsi"/>
          <w:sz w:val="24"/>
          <w:szCs w:val="24"/>
        </w:rPr>
      </w:pPr>
    </w:p>
    <w:p w14:paraId="72B324C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ublic members also stated that they were sometimes unable to give comments on a research study at the time and needed some ‘thinking time’ during which they may discover that their initial impressions about a study were not correct. One public member suggested the idea of allowing for this by providing a form which could be completed after the involvement event:</w:t>
      </w:r>
    </w:p>
    <w:p w14:paraId="5D95EF4E" w14:textId="77777777" w:rsidR="002D7535" w:rsidRPr="002D7535" w:rsidRDefault="002D7535" w:rsidP="002D7535">
      <w:pPr>
        <w:spacing w:after="0" w:line="240" w:lineRule="auto"/>
        <w:rPr>
          <w:rFonts w:cstheme="minorHAnsi"/>
          <w:sz w:val="24"/>
          <w:szCs w:val="24"/>
        </w:rPr>
      </w:pPr>
    </w:p>
    <w:p w14:paraId="5C0A727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find that I often come up with ideas afterwards. I sort of mull things over and, erm, things come together and I think it would help if we had a form to complete, sort of within a few days, to say how we felt if we agreed with, erm, everything that was said or if we’d thought about anything else. Because on several occasions I've thought about things…erm, an evaluation form or something afterwards would be more satisfactory from my point of view. (public member, 9a)</w:t>
      </w:r>
    </w:p>
    <w:p w14:paraId="17D5B44B" w14:textId="77777777" w:rsidR="002D7535" w:rsidRPr="002D7535" w:rsidRDefault="002D7535" w:rsidP="002D7535">
      <w:pPr>
        <w:spacing w:after="0" w:line="240" w:lineRule="auto"/>
        <w:rPr>
          <w:rFonts w:cstheme="minorHAnsi"/>
          <w:sz w:val="24"/>
          <w:szCs w:val="24"/>
        </w:rPr>
      </w:pPr>
    </w:p>
    <w:p w14:paraId="7C726727" w14:textId="3C7A6BA7" w:rsidR="002D7535" w:rsidRPr="002D7535" w:rsidRDefault="006650A4" w:rsidP="002D7535">
      <w:pPr>
        <w:spacing w:after="0" w:line="240" w:lineRule="auto"/>
        <w:rPr>
          <w:rFonts w:cstheme="minorHAnsi"/>
          <w:b/>
          <w:bCs/>
          <w:sz w:val="24"/>
          <w:szCs w:val="24"/>
        </w:rPr>
      </w:pPr>
      <w:bookmarkStart w:id="238" w:name="Communication542"/>
      <w:bookmarkStart w:id="239" w:name="_Hlk138327296"/>
      <w:bookmarkEnd w:id="238"/>
      <w:r>
        <w:rPr>
          <w:rFonts w:cstheme="minorHAnsi"/>
          <w:b/>
          <w:bCs/>
          <w:sz w:val="24"/>
          <w:szCs w:val="24"/>
        </w:rPr>
        <w:t xml:space="preserve">5.4.2 </w:t>
      </w:r>
      <w:r w:rsidR="002D7535" w:rsidRPr="002D7535">
        <w:rPr>
          <w:rFonts w:cstheme="minorHAnsi"/>
          <w:b/>
          <w:bCs/>
          <w:sz w:val="24"/>
          <w:szCs w:val="24"/>
        </w:rPr>
        <w:t>Communication approaches: emails, telephone and shared drive</w:t>
      </w:r>
    </w:p>
    <w:bookmarkEnd w:id="239"/>
    <w:p w14:paraId="4BEC2F10" w14:textId="77777777" w:rsidR="002D7535" w:rsidRPr="002D7535" w:rsidRDefault="002D7535" w:rsidP="002D7535">
      <w:pPr>
        <w:spacing w:after="0" w:line="240" w:lineRule="auto"/>
        <w:rPr>
          <w:rFonts w:cstheme="minorHAnsi"/>
          <w:sz w:val="24"/>
          <w:szCs w:val="24"/>
        </w:rPr>
      </w:pPr>
    </w:p>
    <w:p w14:paraId="3ED6683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Usually, email was used to communicate with public members, however, some participants commented that it was important to use more traditional ways for people to be involved, such as post or telephone, and to use approaches that were not too technical:</w:t>
      </w:r>
    </w:p>
    <w:p w14:paraId="42697D18" w14:textId="77777777" w:rsidR="002D7535" w:rsidRPr="002D7535" w:rsidRDefault="002D7535" w:rsidP="002D7535">
      <w:pPr>
        <w:spacing w:after="0" w:line="240" w:lineRule="auto"/>
        <w:rPr>
          <w:rFonts w:cstheme="minorHAnsi"/>
          <w:sz w:val="24"/>
          <w:szCs w:val="24"/>
        </w:rPr>
      </w:pPr>
    </w:p>
    <w:p w14:paraId="63F0DD81"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Not everyone is online are they and you can’t assume that they are. So, I do have one member of the group who I have to post things to which is a bit problematic for me because I'm working at home (laughs) so I've got to print the stuff myself and post it to them. But anyway, that’s what we do and then they read it and then we have a telephone conversation. So, I do work like that with people who can’t join online meetings or who don’t want to but it’s quite time consuming, so yeah. It can work better actually, I don’t know, it can work better for some people. Some people prefer it. (coordinator, 17)</w:t>
      </w:r>
    </w:p>
    <w:p w14:paraId="2A6E8B43"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p>
    <w:p w14:paraId="6DE1444E"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24"/>
          <w:szCs w:val="24"/>
          <w:lang w:eastAsia="en-GB"/>
        </w:rPr>
      </w:pPr>
      <w:r w:rsidRPr="002D7535">
        <w:rPr>
          <w:rFonts w:ascii="Calibri" w:hAnsi="Calibri" w:cs="Calibri"/>
          <w:sz w:val="24"/>
          <w:szCs w:val="24"/>
          <w:lang w:eastAsia="en-GB"/>
        </w:rPr>
        <w:t>One site also used a shared drive to enable public members to access</w:t>
      </w:r>
      <w:r w:rsidRPr="002D7535">
        <w:rPr>
          <w:rFonts w:cstheme="minorHAnsi"/>
          <w:sz w:val="24"/>
          <w:szCs w:val="24"/>
        </w:rPr>
        <w:t xml:space="preserve"> and comment on documents, </w:t>
      </w:r>
      <w:r w:rsidRPr="002D7535">
        <w:rPr>
          <w:rFonts w:cstheme="minorHAnsi"/>
          <w:sz w:val="24"/>
          <w:szCs w:val="24"/>
          <w:lang w:eastAsia="en-GB"/>
        </w:rPr>
        <w:t>although it was acknowledged that this didn’t work for everyone. The coordinator was careful to ensure that documents in the drive were in an accessible format for public members.</w:t>
      </w:r>
    </w:p>
    <w:p w14:paraId="760662A9"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24"/>
          <w:szCs w:val="24"/>
          <w:lang w:eastAsia="en-GB"/>
        </w:rPr>
      </w:pPr>
    </w:p>
    <w:p w14:paraId="6E03F72F" w14:textId="6EF93878" w:rsidR="002D7535" w:rsidRPr="002D7535" w:rsidRDefault="006650A4" w:rsidP="002D7535">
      <w:pPr>
        <w:spacing w:after="0" w:line="240" w:lineRule="auto"/>
        <w:rPr>
          <w:rFonts w:cstheme="minorHAnsi"/>
          <w:b/>
          <w:bCs/>
          <w:sz w:val="24"/>
          <w:szCs w:val="24"/>
        </w:rPr>
      </w:pPr>
      <w:bookmarkStart w:id="240" w:name="Collaborative543"/>
      <w:bookmarkStart w:id="241" w:name="_Hlk138327311"/>
      <w:bookmarkEnd w:id="240"/>
      <w:r>
        <w:rPr>
          <w:rFonts w:cstheme="minorHAnsi"/>
          <w:b/>
          <w:bCs/>
          <w:sz w:val="24"/>
          <w:szCs w:val="24"/>
        </w:rPr>
        <w:t xml:space="preserve">5.4.3 </w:t>
      </w:r>
      <w:r w:rsidR="002D7535" w:rsidRPr="002D7535">
        <w:rPr>
          <w:rFonts w:cstheme="minorHAnsi"/>
          <w:b/>
          <w:bCs/>
          <w:sz w:val="24"/>
          <w:szCs w:val="24"/>
        </w:rPr>
        <w:t>Collaborative working: groups, meetings and other events</w:t>
      </w:r>
    </w:p>
    <w:bookmarkEnd w:id="241"/>
    <w:p w14:paraId="292EC7C7" w14:textId="77777777" w:rsidR="002D7535" w:rsidRPr="002D7535" w:rsidRDefault="002D7535" w:rsidP="002D7535">
      <w:pPr>
        <w:spacing w:after="0" w:line="240" w:lineRule="auto"/>
        <w:rPr>
          <w:rFonts w:cstheme="minorHAnsi"/>
          <w:b/>
          <w:bCs/>
          <w:sz w:val="24"/>
          <w:szCs w:val="24"/>
        </w:rPr>
      </w:pPr>
    </w:p>
    <w:p w14:paraId="02B2E0F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Groups, meetings and other events were the most common approach mentioned by participants from both sites and public members commented that they usually found them to be friendly and welcoming.  Some groups were comprised of all patients or all carers and others were mixed. </w:t>
      </w:r>
      <w:r w:rsidRPr="002D7535">
        <w:rPr>
          <w:rFonts w:eastAsia="Calibri" w:cstheme="minorHAnsi"/>
          <w:sz w:val="24"/>
          <w:szCs w:val="24"/>
        </w:rPr>
        <w:t xml:space="preserve">It was mentioned that it could be easier chairing meetings when they were comprised of both academics and public members, as they seemed more able to work through the agenda whereas groups of solely public members could sometimes get stuck and want to focus on a particular issue. </w:t>
      </w:r>
      <w:r w:rsidRPr="002D7535">
        <w:rPr>
          <w:rFonts w:cstheme="minorHAnsi"/>
          <w:sz w:val="24"/>
          <w:szCs w:val="24"/>
        </w:rPr>
        <w:t xml:space="preserve">Some groups also included clinical staff alongside public members. Sometimes public </w:t>
      </w:r>
      <w:r w:rsidRPr="002D7535">
        <w:rPr>
          <w:rFonts w:cstheme="minorHAnsi"/>
          <w:sz w:val="24"/>
          <w:szCs w:val="24"/>
        </w:rPr>
        <w:lastRenderedPageBreak/>
        <w:t>members met by themselves initially until they ‘found their feet’. Mixed meetings were felt to be more in keeping with the spirit of co-production.</w:t>
      </w:r>
    </w:p>
    <w:p w14:paraId="236CCB4E" w14:textId="77777777" w:rsidR="002D7535" w:rsidRPr="002D7535" w:rsidRDefault="002D7535" w:rsidP="002D7535">
      <w:pPr>
        <w:spacing w:after="0" w:line="240" w:lineRule="auto"/>
        <w:rPr>
          <w:rFonts w:cstheme="minorHAnsi"/>
          <w:sz w:val="24"/>
          <w:szCs w:val="24"/>
        </w:rPr>
      </w:pPr>
    </w:p>
    <w:p w14:paraId="1FC040F0"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alibri"/>
          <w:sz w:val="24"/>
          <w:szCs w:val="24"/>
          <w:lang w:eastAsia="en-GB"/>
        </w:rPr>
      </w:pPr>
      <w:r w:rsidRPr="002D7535">
        <w:rPr>
          <w:rFonts w:cstheme="minorHAnsi"/>
          <w:sz w:val="24"/>
          <w:szCs w:val="24"/>
        </w:rPr>
        <w:t xml:space="preserve">Meetings of the groups were held both face to face and online, with most meetings online since Covid. Since the use of online meetings, more thought was being given </w:t>
      </w:r>
      <w:r w:rsidRPr="002D7535">
        <w:rPr>
          <w:rFonts w:eastAsia="Calibri" w:cstheme="minorHAnsi"/>
          <w:sz w:val="24"/>
          <w:szCs w:val="24"/>
        </w:rPr>
        <w:t xml:space="preserve">to how meetings and other events were being facilitated, including the use of hybrid meetings. Academics and coordinators </w:t>
      </w:r>
      <w:r w:rsidRPr="002D7535">
        <w:rPr>
          <w:rFonts w:ascii="Calibri" w:hAnsi="Calibri" w:cs="Calibri"/>
          <w:sz w:val="24"/>
          <w:szCs w:val="24"/>
          <w:lang w:eastAsia="en-GB"/>
        </w:rPr>
        <w:t>acknowledged that it was more difficult to facilitate meetings when online and numbers had to be limited in order to enable everyone to contribute:</w:t>
      </w:r>
    </w:p>
    <w:p w14:paraId="2D87FA40"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Calibri" w:hAnsi="Calibri" w:cs="Calibri"/>
          <w:sz w:val="24"/>
          <w:szCs w:val="24"/>
          <w:lang w:eastAsia="en-GB"/>
        </w:rPr>
      </w:pPr>
      <w:r w:rsidRPr="002D7535">
        <w:rPr>
          <w:rFonts w:ascii="Calibri" w:hAnsi="Calibri" w:cs="Calibri"/>
          <w:sz w:val="24"/>
          <w:szCs w:val="24"/>
          <w:lang w:eastAsia="en-GB"/>
        </w:rPr>
        <w:t>I think eight people was probably the maximum that we ever had together face to face. I think when you're doing it online my preference is for much smaller numbers (laughs) online. I mean you can do it with up to that amount of people but it is much harder for people to kind of have their say and it’s much harder to facilitate so I prefer about three or four people if you're doing it online so that was kind of like how we were working as a group. (coordinator, 17)</w:t>
      </w:r>
    </w:p>
    <w:p w14:paraId="5498328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ublic members also found it harder online. For example, those who didn’t have digital skills would attend a face to face meeting but may be fearful or lacking confidence when online. One public member felt that it was harder to develop relationships and therefore work more closely together when online:</w:t>
      </w:r>
    </w:p>
    <w:p w14:paraId="6DD7579B" w14:textId="77777777" w:rsidR="002D7535" w:rsidRPr="002D7535" w:rsidRDefault="002D7535" w:rsidP="002D7535">
      <w:pPr>
        <w:spacing w:after="0" w:line="240" w:lineRule="auto"/>
        <w:rPr>
          <w:rFonts w:cstheme="minorHAnsi"/>
          <w:sz w:val="24"/>
          <w:szCs w:val="24"/>
        </w:rPr>
      </w:pPr>
    </w:p>
    <w:p w14:paraId="7948CB18"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mean the fact that it was through Zoom meant that it was limited what could be discussed or how you could have a feel for what's happening, er, because nothing takes the place of face to face meetings. (public member, 16)</w:t>
      </w:r>
    </w:p>
    <w:p w14:paraId="78A4463C" w14:textId="77777777" w:rsidR="002D7535" w:rsidRPr="002D7535" w:rsidRDefault="002D7535" w:rsidP="002D7535">
      <w:pPr>
        <w:spacing w:after="0" w:line="240" w:lineRule="auto"/>
        <w:ind w:left="720"/>
        <w:rPr>
          <w:rFonts w:cstheme="minorHAnsi"/>
          <w:sz w:val="24"/>
          <w:szCs w:val="24"/>
        </w:rPr>
      </w:pPr>
    </w:p>
    <w:p w14:paraId="5127690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Conversely, others commented </w:t>
      </w:r>
      <w:r w:rsidRPr="002D7535">
        <w:rPr>
          <w:rFonts w:ascii="Calibri" w:hAnsi="Calibri" w:cs="Calibri"/>
          <w:sz w:val="24"/>
          <w:szCs w:val="24"/>
        </w:rPr>
        <w:t xml:space="preserve">that it was easier for them to take part in meetings when online, partly because they didn’t have to spend time travelling. </w:t>
      </w:r>
      <w:r w:rsidRPr="002D7535">
        <w:rPr>
          <w:rFonts w:eastAsia="Calibri" w:cstheme="minorHAnsi"/>
          <w:sz w:val="24"/>
          <w:szCs w:val="24"/>
        </w:rPr>
        <w:t xml:space="preserve">Several participants mentioned the venue for an event as being important. </w:t>
      </w:r>
      <w:r w:rsidRPr="002D7535">
        <w:rPr>
          <w:rFonts w:cstheme="minorHAnsi"/>
          <w:sz w:val="24"/>
          <w:szCs w:val="24"/>
        </w:rPr>
        <w:t xml:space="preserve">A public member said that holding events in a local school hadn’t worked out well because barriers had been built up previously. </w:t>
      </w:r>
      <w:r w:rsidRPr="002D7535">
        <w:rPr>
          <w:rFonts w:eastAsia="Calibri" w:cstheme="minorHAnsi"/>
          <w:sz w:val="24"/>
          <w:szCs w:val="24"/>
        </w:rPr>
        <w:t>An academic commented that it was useful to hold events in venues that we</w:t>
      </w:r>
      <w:r w:rsidRPr="002D7535">
        <w:rPr>
          <w:rFonts w:cstheme="minorHAnsi"/>
          <w:sz w:val="24"/>
          <w:szCs w:val="24"/>
        </w:rPr>
        <w:t>re familiar to those public members attending, for example, in the same community centre where patient groups held their meetings. One participant spoke about the impact of holding meetings in university premises with ‘clever academics’:</w:t>
      </w:r>
    </w:p>
    <w:p w14:paraId="6FF412EB" w14:textId="77777777" w:rsidR="002D7535" w:rsidRPr="002D7535" w:rsidRDefault="002D7535" w:rsidP="002D7535">
      <w:pPr>
        <w:spacing w:after="0" w:line="240" w:lineRule="auto"/>
        <w:rPr>
          <w:rFonts w:cstheme="minorHAnsi"/>
          <w:sz w:val="24"/>
          <w:szCs w:val="24"/>
        </w:rPr>
      </w:pPr>
    </w:p>
    <w:p w14:paraId="0186AD1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Holding meetings on university campuses for the big meetings, full of very clever academics, you know, and the thought of that is, you know, is quite terrifying isn’t it, potentially? So, you're inevitably going to narrow the type of person you get who’s going to be willing and feel able to join those meetings. (carer, 7)</w:t>
      </w:r>
    </w:p>
    <w:p w14:paraId="26AC3988" w14:textId="77777777" w:rsidR="002D7535" w:rsidRPr="002D7535" w:rsidRDefault="002D7535" w:rsidP="002D7535">
      <w:pPr>
        <w:spacing w:after="0" w:line="240" w:lineRule="auto"/>
        <w:rPr>
          <w:rFonts w:cstheme="minorHAnsi"/>
          <w:sz w:val="24"/>
          <w:szCs w:val="24"/>
        </w:rPr>
      </w:pPr>
    </w:p>
    <w:p w14:paraId="3827E3E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imilarly, another public member highlighted the importance of being familiar with the building where the centre was based:</w:t>
      </w:r>
    </w:p>
    <w:p w14:paraId="6D5E3365" w14:textId="77777777" w:rsidR="002D7535" w:rsidRPr="002D7535" w:rsidRDefault="002D7535" w:rsidP="002D7535">
      <w:pPr>
        <w:spacing w:after="0" w:line="240" w:lineRule="auto"/>
        <w:rPr>
          <w:rFonts w:eastAsia="Calibri" w:cstheme="minorHAnsi"/>
          <w:sz w:val="24"/>
          <w:szCs w:val="24"/>
        </w:rPr>
      </w:pPr>
    </w:p>
    <w:p w14:paraId="51E6AD90"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ve never got a full grasp of the set up at [centre]. There’ve been times I've posted things up to them and it’s gone to the wrong place because I haven’t understood the layout and I think that’s because at [other centre] I know exactly the building and, you know, how the whole thing works cos I've been at so many face to face meetings. But I've never actually been down to [centre] so I don't know the set up. (patient/carer, 18)</w:t>
      </w:r>
    </w:p>
    <w:p w14:paraId="199D6187" w14:textId="77777777" w:rsidR="002D7535" w:rsidRPr="002D7535" w:rsidRDefault="002D7535" w:rsidP="002D7535">
      <w:pPr>
        <w:spacing w:after="0" w:line="240" w:lineRule="auto"/>
        <w:rPr>
          <w:rFonts w:eastAsia="Calibri" w:cstheme="minorHAnsi"/>
          <w:sz w:val="24"/>
          <w:szCs w:val="24"/>
        </w:rPr>
      </w:pPr>
    </w:p>
    <w:p w14:paraId="45B34751"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lastRenderedPageBreak/>
        <w:t>Public members spoke about the benefits of using groups for involvement, how one person alone couldn’t think of everything and being able to learn from and interact with each other was useful:</w:t>
      </w:r>
    </w:p>
    <w:p w14:paraId="09C3CF03" w14:textId="77777777" w:rsidR="002D7535" w:rsidRPr="002D7535" w:rsidRDefault="002D7535" w:rsidP="002D7535">
      <w:pPr>
        <w:spacing w:after="0" w:line="240" w:lineRule="auto"/>
        <w:rPr>
          <w:rFonts w:ascii="Calibri" w:hAnsi="Calibri" w:cs="Calibri"/>
          <w:sz w:val="24"/>
          <w:szCs w:val="24"/>
          <w:lang w:eastAsia="en-GB"/>
        </w:rPr>
      </w:pPr>
    </w:p>
    <w:p w14:paraId="37E95EBD"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t is a giving experience, it is a contributing experience but also you are learning. You're learning from your fellow PPI members. I've learnt so much from [public members], erm, buckets. So, we, you know, are really incarnations of really valuable PPI. And as [public member] says, you get those synergies, those unexpected synergies and it makes you access experiences and knowledges and realisations and insights that perhaps you hadn’t consciously formulated. And suddenly you're there in a meeting and you're contributing them because you're there together and you have that wonderful dynamic. (patient, 1b)</w:t>
      </w:r>
    </w:p>
    <w:p w14:paraId="0EE4386D" w14:textId="77777777" w:rsidR="002D7535" w:rsidRPr="002D7535" w:rsidRDefault="002D7535" w:rsidP="002D7535">
      <w:pPr>
        <w:spacing w:after="0" w:line="240" w:lineRule="auto"/>
        <w:rPr>
          <w:rFonts w:ascii="Calibri" w:hAnsi="Calibri" w:cs="Calibri"/>
          <w:sz w:val="24"/>
          <w:szCs w:val="24"/>
        </w:rPr>
      </w:pPr>
    </w:p>
    <w:p w14:paraId="6455772D" w14:textId="77777777" w:rsidR="002D7535" w:rsidRPr="002D7535" w:rsidRDefault="002D7535" w:rsidP="002D7535">
      <w:pPr>
        <w:spacing w:after="0" w:line="240" w:lineRule="auto"/>
        <w:rPr>
          <w:rFonts w:eastAsia="Calibri" w:cstheme="minorHAnsi"/>
          <w:sz w:val="24"/>
          <w:szCs w:val="24"/>
        </w:rPr>
      </w:pPr>
      <w:r w:rsidRPr="002D7535">
        <w:rPr>
          <w:rFonts w:ascii="Calibri" w:hAnsi="Calibri" w:cs="Calibri"/>
          <w:sz w:val="24"/>
          <w:szCs w:val="24"/>
        </w:rPr>
        <w:t xml:space="preserve">The challenges of groups and meetings were also discussed – it was important to manage different viewpoints and understandings. One public member talked about how it was important for groups to be able to reach an agreement, for example if they were the only person in a meeting to think a certain way then they needed to be able to adjust their position. Another public member felt that everyone’s view was important, even if different from the majority but explained how it was difficult to be assertive in that situation. Other </w:t>
      </w:r>
      <w:r w:rsidRPr="002D7535">
        <w:rPr>
          <w:rFonts w:eastAsia="Calibri" w:cstheme="minorHAnsi"/>
          <w:sz w:val="24"/>
          <w:szCs w:val="24"/>
        </w:rPr>
        <w:t>difficulties were encountered, including when there were a large number of people or greater diversity within the group, for example both quieter and louder people, newer and more longstanding members, people from different backgrounds or with different understandings of the research:</w:t>
      </w:r>
    </w:p>
    <w:p w14:paraId="3DC9E16C" w14:textId="77777777" w:rsidR="002D7535" w:rsidRPr="002D7535" w:rsidRDefault="002D7535" w:rsidP="002D7535">
      <w:pPr>
        <w:spacing w:after="0" w:line="240" w:lineRule="auto"/>
        <w:rPr>
          <w:rFonts w:eastAsia="Calibri" w:cstheme="minorHAnsi"/>
          <w:sz w:val="24"/>
          <w:szCs w:val="24"/>
        </w:rPr>
      </w:pPr>
    </w:p>
    <w:p w14:paraId="04D9D18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Thinking about that particular meeting where obviously I don't think I probably gave my money’s worth, erm. There were quite a few people involved and one or two of them took up an awful lot of time so it was difficult to get, erm, all our comments in. (public member, 9a)</w:t>
      </w:r>
    </w:p>
    <w:p w14:paraId="334864CA" w14:textId="77777777" w:rsidR="002D7535" w:rsidRPr="002D7535" w:rsidRDefault="002D7535" w:rsidP="002D7535">
      <w:pPr>
        <w:spacing w:after="0" w:line="240" w:lineRule="auto"/>
        <w:ind w:left="720"/>
        <w:rPr>
          <w:rFonts w:ascii="Calibri" w:hAnsi="Calibri" w:cs="Calibri"/>
          <w:sz w:val="24"/>
          <w:szCs w:val="24"/>
          <w:lang w:eastAsia="en-GB"/>
        </w:rPr>
      </w:pPr>
    </w:p>
    <w:p w14:paraId="7B4F620F" w14:textId="77777777" w:rsidR="002D7535" w:rsidRPr="002D7535" w:rsidRDefault="002D7535" w:rsidP="002D7535">
      <w:pPr>
        <w:spacing w:after="0" w:line="240" w:lineRule="auto"/>
        <w:ind w:left="720"/>
        <w:rPr>
          <w:rFonts w:eastAsia="Calibri" w:cstheme="minorHAnsi"/>
          <w:sz w:val="24"/>
          <w:szCs w:val="24"/>
        </w:rPr>
      </w:pPr>
      <w:r w:rsidRPr="002D7535">
        <w:rPr>
          <w:rFonts w:ascii="Calibri" w:hAnsi="Calibri" w:cs="Calibri"/>
          <w:sz w:val="24"/>
          <w:szCs w:val="24"/>
          <w:lang w:eastAsia="en-GB"/>
        </w:rPr>
        <w:t>There was one lady in that group wasn't there, who was quite, she obviously came from an NHS background I think, but she was quite, er, or she came from the mental health side that’s right, and she was quite forthright but almost to the extent of, almost being abrasive if you like and that is one of the problems I suppose where you've got quite a large number of, erm, contributors. (carer/public member, 9b)</w:t>
      </w:r>
    </w:p>
    <w:p w14:paraId="2F71E0FF" w14:textId="77777777" w:rsidR="002D7535" w:rsidRPr="002D7535" w:rsidRDefault="002D7535" w:rsidP="002D7535">
      <w:pPr>
        <w:spacing w:after="0" w:line="240" w:lineRule="auto"/>
        <w:rPr>
          <w:rFonts w:ascii="Calibri" w:hAnsi="Calibri" w:cs="Calibri"/>
          <w:sz w:val="24"/>
          <w:szCs w:val="24"/>
        </w:rPr>
      </w:pPr>
    </w:p>
    <w:p w14:paraId="3ED160BE"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Sometimes there were tensions, friction or internal politics within a group. Several examples were relayed where public members were described as strong characters, dominating or disruptive. This could have an impact on both the meeting itself and other public members who were present. It was important to have a good facilitator who was able to manage the group and achieve a balanced discussion:</w:t>
      </w:r>
    </w:p>
    <w:p w14:paraId="01792528" w14:textId="77777777" w:rsidR="002D7535" w:rsidRPr="002D7535" w:rsidRDefault="002D7535" w:rsidP="002D7535">
      <w:pPr>
        <w:spacing w:after="0" w:line="240" w:lineRule="auto"/>
        <w:rPr>
          <w:rFonts w:ascii="Calibri" w:hAnsi="Calibri" w:cs="Calibri"/>
          <w:sz w:val="24"/>
          <w:szCs w:val="24"/>
        </w:rPr>
      </w:pPr>
    </w:p>
    <w:p w14:paraId="1F9311A0"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The researcher was extremely good. I think she was so well trained, I mean I wondered how she managed to keep her cool (laughs) throughout the one and a half hour discussion that we had, er, because I thought if I was the one I (laughs) would have lost it at some point, erm, but she kept her cool. She, erm, she handled every question extremely well, erm, she never had to turn anyone down. Never said any question was irrelevant or useless, even when someone was trying to side-track her saying what she was doing was useless, she remained calm and continued doing what she was doing but I could sense that she felt a bit, erm, flustered at some point even though she didn't try to show it. (public member, 16)</w:t>
      </w:r>
    </w:p>
    <w:p w14:paraId="6817F367" w14:textId="77777777" w:rsidR="002D7535" w:rsidRPr="002D7535" w:rsidRDefault="002D7535" w:rsidP="002D7535">
      <w:pPr>
        <w:spacing w:after="0" w:line="240" w:lineRule="auto"/>
        <w:rPr>
          <w:rFonts w:ascii="Calibri" w:hAnsi="Calibri" w:cs="Calibri"/>
          <w:sz w:val="24"/>
          <w:szCs w:val="24"/>
        </w:rPr>
      </w:pPr>
    </w:p>
    <w:p w14:paraId="79E1984F"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lastRenderedPageBreak/>
        <w:t>A few participants also mentioned the difficulties caused when public members came with their own agendas, held strong views about something, either positive or negative, or were quite critical of the research:</w:t>
      </w:r>
    </w:p>
    <w:p w14:paraId="5E9D07C8" w14:textId="77777777" w:rsidR="002D7535" w:rsidRPr="002D7535" w:rsidRDefault="002D7535" w:rsidP="002D7535">
      <w:pPr>
        <w:spacing w:after="0" w:line="240" w:lineRule="auto"/>
        <w:rPr>
          <w:rFonts w:ascii="Calibri" w:hAnsi="Calibri" w:cs="Calibri"/>
          <w:sz w:val="24"/>
          <w:szCs w:val="24"/>
        </w:rPr>
      </w:pPr>
    </w:p>
    <w:p w14:paraId="494071E0"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What happens sometimes in these sort of forums, somebody brings their own individual problem, you know, and they highlight the problem what happened to them, how bad they were treated, all these things. But, that isn’t the forum, are not for them, you know, it’s not for hearing of the individual cases…But I don’t actually bring that I had this difficulty, where I don’t get that service, so if you don’t make it your own then people listen more and if you talk less they listen more. (public member, 11)</w:t>
      </w:r>
    </w:p>
    <w:p w14:paraId="485D7FA2" w14:textId="77777777" w:rsidR="002D7535" w:rsidRPr="002D7535" w:rsidRDefault="002D7535" w:rsidP="002D7535">
      <w:pPr>
        <w:spacing w:after="0" w:line="240" w:lineRule="auto"/>
        <w:rPr>
          <w:rFonts w:ascii="Calibri" w:hAnsi="Calibri" w:cs="Calibri"/>
          <w:sz w:val="24"/>
          <w:szCs w:val="24"/>
        </w:rPr>
      </w:pPr>
    </w:p>
    <w:p w14:paraId="45F63AD9"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It was important to treat everyone with respect, regardless of their perspective but there was also a need to manage a possible tension between a public member’s particular focus and what the research study or centre needed:</w:t>
      </w:r>
    </w:p>
    <w:p w14:paraId="123C7E3C" w14:textId="77777777" w:rsidR="002D7535" w:rsidRPr="002D7535" w:rsidRDefault="002D7535" w:rsidP="002D7535">
      <w:pPr>
        <w:spacing w:after="0" w:line="240" w:lineRule="auto"/>
        <w:rPr>
          <w:rFonts w:ascii="Calibri" w:hAnsi="Calibri" w:cs="Calibri"/>
          <w:sz w:val="24"/>
          <w:szCs w:val="24"/>
        </w:rPr>
      </w:pPr>
    </w:p>
    <w:p w14:paraId="35C390C0"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t is an issue and no matter how committed you are and how many fabulous experiences you've had with working in PPI I think if you're doing it properly you're going to be vulnerable to having to manage these tensions…It almost made me feel that I was being a bit, to come across, as being patronising, to say actually I think we've got a duty of care to ensure that we don’t allow people to feel damaged in any way or disrespected but there's also, sometimes you can end up with, you know, the dynamic between different PPI groups in your project where one might feel really strongly about something, another patient very strongly against it and I've had situations where I've almost had to protect if you like the non-dominant quiet shy one but with a very different experience who was trying to say ‘oh, actually that wasn’t my experience.’ (academic/clinician, 6)</w:t>
      </w:r>
    </w:p>
    <w:p w14:paraId="2A94DE22" w14:textId="77777777" w:rsidR="002D7535" w:rsidRPr="002D7535" w:rsidRDefault="002D7535" w:rsidP="002D7535">
      <w:pPr>
        <w:spacing w:after="0" w:line="240" w:lineRule="auto"/>
        <w:rPr>
          <w:rFonts w:ascii="Calibri" w:hAnsi="Calibri" w:cs="Calibri"/>
          <w:sz w:val="24"/>
          <w:szCs w:val="24"/>
        </w:rPr>
      </w:pPr>
    </w:p>
    <w:p w14:paraId="2C1A83A9" w14:textId="7D13273D" w:rsidR="002D7535" w:rsidRPr="002D7535" w:rsidRDefault="006650A4" w:rsidP="002D7535">
      <w:pPr>
        <w:spacing w:after="0" w:line="240" w:lineRule="auto"/>
        <w:rPr>
          <w:rFonts w:cstheme="minorHAnsi"/>
          <w:b/>
          <w:bCs/>
          <w:sz w:val="24"/>
          <w:szCs w:val="24"/>
        </w:rPr>
      </w:pPr>
      <w:bookmarkStart w:id="242" w:name="Consensus544"/>
      <w:bookmarkStart w:id="243" w:name="_Hlk138327325"/>
      <w:bookmarkEnd w:id="242"/>
      <w:r>
        <w:rPr>
          <w:rFonts w:cstheme="minorHAnsi"/>
          <w:b/>
          <w:bCs/>
          <w:sz w:val="24"/>
          <w:szCs w:val="24"/>
        </w:rPr>
        <w:t xml:space="preserve">5.4.4 </w:t>
      </w:r>
      <w:r w:rsidR="002D7535" w:rsidRPr="002D7535">
        <w:rPr>
          <w:rFonts w:cstheme="minorHAnsi"/>
          <w:b/>
          <w:bCs/>
          <w:sz w:val="24"/>
          <w:szCs w:val="24"/>
        </w:rPr>
        <w:t>Consensus methods</w:t>
      </w:r>
    </w:p>
    <w:bookmarkEnd w:id="243"/>
    <w:p w14:paraId="1039C4E9" w14:textId="77777777" w:rsidR="002D7535" w:rsidRPr="002D7535" w:rsidRDefault="002D7535" w:rsidP="002D7535">
      <w:pPr>
        <w:spacing w:after="0" w:line="240" w:lineRule="auto"/>
        <w:rPr>
          <w:rFonts w:cstheme="minorHAnsi"/>
          <w:b/>
          <w:bCs/>
          <w:sz w:val="24"/>
          <w:szCs w:val="24"/>
        </w:rPr>
      </w:pPr>
    </w:p>
    <w:p w14:paraId="1343E24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Consensus methods included prioritisation workshops, Delphi studies or similar approaches that use a nominal group technique. Involvement in these wasn’t often mentioned, however, when it was carried out, both academics and public members spoke positively about the involvement:</w:t>
      </w:r>
    </w:p>
    <w:p w14:paraId="2E4DA500" w14:textId="77777777" w:rsidR="002D7535" w:rsidRPr="002D7535" w:rsidRDefault="002D7535" w:rsidP="002D7535">
      <w:pPr>
        <w:spacing w:after="0" w:line="240" w:lineRule="auto"/>
        <w:rPr>
          <w:rFonts w:cstheme="minorHAnsi"/>
          <w:sz w:val="24"/>
          <w:szCs w:val="24"/>
        </w:rPr>
      </w:pPr>
    </w:p>
    <w:p w14:paraId="73BFC29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Another PPI member wrote a blog…about how they had really enjoyed being part of this Delphi study, erm, which was great, I hadn’t realised that they had so enjoyed it. I think it was because they really, right from the start, shaped it. They said ‘oh you can’t ask that’ or ‘you should ask this’ and we wrote the questions together and I honestly wouldn’t have been able to do it without them. (academic, 10b)</w:t>
      </w:r>
    </w:p>
    <w:p w14:paraId="1E993A01" w14:textId="77777777" w:rsidR="002D7535" w:rsidRPr="002D7535" w:rsidRDefault="002D7535" w:rsidP="002D7535">
      <w:pPr>
        <w:spacing w:after="0" w:line="240" w:lineRule="auto"/>
        <w:rPr>
          <w:rFonts w:cstheme="minorHAnsi"/>
          <w:sz w:val="24"/>
          <w:szCs w:val="24"/>
        </w:rPr>
      </w:pPr>
    </w:p>
    <w:p w14:paraId="77530AB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other public member spoke about their experience and what they learnt:</w:t>
      </w:r>
    </w:p>
    <w:p w14:paraId="47CEB37F" w14:textId="77777777" w:rsidR="002D7535" w:rsidRPr="002D7535" w:rsidRDefault="002D7535" w:rsidP="002D7535">
      <w:pPr>
        <w:spacing w:after="0" w:line="240" w:lineRule="auto"/>
        <w:rPr>
          <w:rFonts w:cstheme="minorHAnsi"/>
          <w:sz w:val="24"/>
          <w:szCs w:val="24"/>
        </w:rPr>
      </w:pPr>
    </w:p>
    <w:p w14:paraId="5FC8DEC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t’s been my introduction to Delphi so I knew about Delphi but I'd never actually undertaken anything. So we did some dummy interviews, erm, some dummy, erm, running of surveys where we would do the survey ourself and time it and then come back and give them feedback…So that’s been a very interesting project because it’s introduced me to Delphi and I was aware of consensus and ranking because I'd done the JLA priority setting workshops I'd done four of those so I think that helped me with, erm, Delphi that I had that background. (patient/carer, 18)</w:t>
      </w:r>
    </w:p>
    <w:p w14:paraId="3817A215" w14:textId="77777777" w:rsidR="002D7535" w:rsidRPr="002D7535" w:rsidRDefault="002D7535" w:rsidP="002D7535">
      <w:pPr>
        <w:spacing w:after="0" w:line="240" w:lineRule="auto"/>
        <w:rPr>
          <w:rFonts w:cstheme="minorHAnsi"/>
          <w:sz w:val="24"/>
          <w:szCs w:val="24"/>
        </w:rPr>
      </w:pPr>
    </w:p>
    <w:p w14:paraId="7DB1CA0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This approach was also used in the development of an involvement strategy in one site – a series of workshops were held to identify recommendations for involvement within the centre and these recommendations formed the strategy.</w:t>
      </w:r>
    </w:p>
    <w:p w14:paraId="28A07CE9" w14:textId="77777777" w:rsidR="002D7535" w:rsidRPr="002D7535" w:rsidRDefault="002D7535" w:rsidP="002D7535">
      <w:pPr>
        <w:spacing w:after="0" w:line="240" w:lineRule="auto"/>
        <w:rPr>
          <w:rFonts w:cstheme="minorHAnsi"/>
          <w:sz w:val="24"/>
          <w:szCs w:val="24"/>
        </w:rPr>
      </w:pPr>
    </w:p>
    <w:p w14:paraId="2FE4AE9E" w14:textId="13826CA9" w:rsidR="002D7535" w:rsidRPr="002D7535" w:rsidRDefault="006650A4" w:rsidP="002D7535">
      <w:pPr>
        <w:spacing w:after="0" w:line="240" w:lineRule="auto"/>
        <w:rPr>
          <w:rFonts w:cstheme="minorHAnsi"/>
          <w:b/>
          <w:bCs/>
          <w:sz w:val="24"/>
          <w:szCs w:val="24"/>
        </w:rPr>
      </w:pPr>
      <w:bookmarkStart w:id="244" w:name="Public545"/>
      <w:bookmarkStart w:id="245" w:name="_Hlk138327339"/>
      <w:bookmarkEnd w:id="244"/>
      <w:r>
        <w:rPr>
          <w:rFonts w:cstheme="minorHAnsi"/>
          <w:b/>
          <w:bCs/>
          <w:sz w:val="24"/>
          <w:szCs w:val="24"/>
        </w:rPr>
        <w:t xml:space="preserve">5.4.5 </w:t>
      </w:r>
      <w:r w:rsidR="002D7535" w:rsidRPr="002D7535">
        <w:rPr>
          <w:rFonts w:cstheme="minorHAnsi"/>
          <w:b/>
          <w:bCs/>
          <w:sz w:val="24"/>
          <w:szCs w:val="24"/>
        </w:rPr>
        <w:t>Public members facilitating meetings and workshops</w:t>
      </w:r>
    </w:p>
    <w:bookmarkEnd w:id="245"/>
    <w:p w14:paraId="730BB12C" w14:textId="77777777" w:rsidR="002D7535" w:rsidRPr="002D7535" w:rsidRDefault="002D7535" w:rsidP="002D7535">
      <w:pPr>
        <w:spacing w:after="0" w:line="240" w:lineRule="auto"/>
        <w:rPr>
          <w:rFonts w:cstheme="minorHAnsi"/>
          <w:sz w:val="24"/>
          <w:szCs w:val="24"/>
        </w:rPr>
      </w:pPr>
    </w:p>
    <w:p w14:paraId="2298D3A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facilitation of meetings and events by public members was beginning to happen more frequently, both in individual research studies and more broadly in organisational level activities.</w:t>
      </w:r>
    </w:p>
    <w:p w14:paraId="5BFC9272" w14:textId="77777777" w:rsidR="002D7535" w:rsidRPr="002D7535" w:rsidRDefault="002D7535" w:rsidP="002D7535">
      <w:pPr>
        <w:spacing w:after="0" w:line="240" w:lineRule="auto"/>
        <w:rPr>
          <w:rFonts w:cstheme="minorHAnsi"/>
          <w:sz w:val="24"/>
          <w:szCs w:val="24"/>
        </w:rPr>
      </w:pPr>
    </w:p>
    <w:p w14:paraId="038B050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ithin research studies, several public members had taken on the role of chair for study advisory groups or steering committees. They appreciated the opportunity to do this, particularly when they hadn’t done much facilitation previously. However, facilitating meetings could be complex, regardless of who the facilitator was – several academics believed that it could be more effective to have a co-chairing arrangement with a public member, however they also acknowledged the potential difficulties:</w:t>
      </w:r>
    </w:p>
    <w:p w14:paraId="074C4FFC" w14:textId="77777777" w:rsidR="002D7535" w:rsidRPr="002D7535" w:rsidRDefault="002D7535" w:rsidP="002D7535">
      <w:pPr>
        <w:spacing w:after="0" w:line="240" w:lineRule="auto"/>
        <w:rPr>
          <w:rFonts w:cstheme="minorHAnsi"/>
          <w:sz w:val="24"/>
          <w:szCs w:val="24"/>
        </w:rPr>
      </w:pPr>
    </w:p>
    <w:p w14:paraId="15A52EB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t does help where you've got a very experienced PPI person helping with you. I think it does help in terms of if you have PPI chairing some of these meetings but not always. Sometimes they can get caught, piggy in the middle, so to counterbalance that, where it works if you can find a way through that I actually think it is fabulous. But I have to say, I don’t think it’s for the faint hearted, if you want to do this properly. (academic/clinician, 6)</w:t>
      </w:r>
    </w:p>
    <w:p w14:paraId="7CFF11B3" w14:textId="77777777" w:rsidR="002D7535" w:rsidRPr="002D7535" w:rsidRDefault="002D7535" w:rsidP="002D7535">
      <w:pPr>
        <w:spacing w:after="0" w:line="240" w:lineRule="auto"/>
        <w:rPr>
          <w:rFonts w:cstheme="minorHAnsi"/>
          <w:sz w:val="24"/>
          <w:szCs w:val="24"/>
        </w:rPr>
      </w:pPr>
    </w:p>
    <w:p w14:paraId="605708B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public member described how they managed the difficulties when facilitating meetings:</w:t>
      </w:r>
    </w:p>
    <w:p w14:paraId="05F57A7F" w14:textId="77777777" w:rsidR="002D7535" w:rsidRPr="002D7535" w:rsidRDefault="002D7535" w:rsidP="002D7535">
      <w:pPr>
        <w:spacing w:after="0" w:line="240" w:lineRule="auto"/>
        <w:rPr>
          <w:rFonts w:cstheme="minorHAnsi"/>
          <w:sz w:val="24"/>
          <w:szCs w:val="24"/>
        </w:rPr>
      </w:pPr>
    </w:p>
    <w:p w14:paraId="356907D8"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rPr>
        <w:t>I think I think it can be really hard actually and I'm, whenever I run a patient panel, I'm really careful about making sure that everyone gets their say because it’s usually, you know, the quiet one who’s sat in the background who’s thought about it who actually comes up with the killer question. You know, the one that none of us have thought of and is fundamental to the discussion, erm, and that, you know…you’re only as good as the team around you and I think sometimes that can be lost with patient panels so you can sometimes get, you know, very loud patients who take over the whole process. And the skill is making sure that that that you get everyone involved because everyone has a valid point, even if you don't agree with them, you know, that's their point. (patient/carer, 8)</w:t>
      </w:r>
    </w:p>
    <w:p w14:paraId="195EBBAB" w14:textId="77777777" w:rsidR="002D7535" w:rsidRPr="002D7535" w:rsidRDefault="002D7535" w:rsidP="002D7535">
      <w:pPr>
        <w:spacing w:after="0" w:line="240" w:lineRule="auto"/>
        <w:rPr>
          <w:rFonts w:cstheme="minorHAnsi"/>
          <w:sz w:val="24"/>
          <w:szCs w:val="24"/>
        </w:rPr>
      </w:pPr>
    </w:p>
    <w:p w14:paraId="62524C8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strategic involvement group at one of the sites previously had a public member as co-chair, which provided an opportunity for them to chair a multi-disciplinary group. They described feeling supported in the role and felt it had developed their skills in involvement. Another public member now undertakes the role as sole chair, as the coordinator described:</w:t>
      </w:r>
    </w:p>
    <w:p w14:paraId="0A50080F" w14:textId="77777777" w:rsidR="002D7535" w:rsidRPr="002D7535" w:rsidRDefault="002D7535" w:rsidP="002D7535">
      <w:pPr>
        <w:spacing w:after="0" w:line="240" w:lineRule="auto"/>
        <w:rPr>
          <w:rFonts w:cstheme="minorHAnsi"/>
          <w:sz w:val="24"/>
          <w:szCs w:val="24"/>
        </w:rPr>
      </w:pPr>
    </w:p>
    <w:p w14:paraId="3B51CF76"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So, at the moment, erm, we have a PPI chair and they’re very sort of, erm, they’re very capable so I'm there to sort of support them and we put together the agenda together and the documents and things but they really do chair it and I'm just there in the background if they need it. (coordinator, 15)</w:t>
      </w:r>
    </w:p>
    <w:p w14:paraId="4C90BB8E" w14:textId="77777777" w:rsidR="002D7535" w:rsidRPr="002D7535" w:rsidRDefault="002D7535" w:rsidP="002D7535">
      <w:pPr>
        <w:spacing w:after="0" w:line="240" w:lineRule="auto"/>
        <w:rPr>
          <w:rFonts w:cstheme="minorHAnsi"/>
          <w:sz w:val="24"/>
          <w:szCs w:val="24"/>
        </w:rPr>
      </w:pPr>
    </w:p>
    <w:p w14:paraId="677820AF" w14:textId="651032E4" w:rsidR="002D7535" w:rsidRPr="002D7535" w:rsidRDefault="006650A4" w:rsidP="002D7535">
      <w:pPr>
        <w:spacing w:after="0" w:line="240" w:lineRule="auto"/>
        <w:rPr>
          <w:rFonts w:cstheme="minorHAnsi"/>
          <w:b/>
          <w:bCs/>
          <w:sz w:val="24"/>
          <w:szCs w:val="24"/>
        </w:rPr>
      </w:pPr>
      <w:bookmarkStart w:id="246" w:name="Coproduction546"/>
      <w:bookmarkStart w:id="247" w:name="_Hlk138327355"/>
      <w:bookmarkEnd w:id="246"/>
      <w:r>
        <w:rPr>
          <w:rFonts w:cstheme="minorHAnsi"/>
          <w:b/>
          <w:bCs/>
          <w:sz w:val="24"/>
          <w:szCs w:val="24"/>
        </w:rPr>
        <w:t xml:space="preserve">5.4.6 </w:t>
      </w:r>
      <w:r w:rsidR="002D7535" w:rsidRPr="002D7535">
        <w:rPr>
          <w:rFonts w:cstheme="minorHAnsi"/>
          <w:b/>
          <w:bCs/>
          <w:sz w:val="24"/>
          <w:szCs w:val="24"/>
        </w:rPr>
        <w:t>Co-production</w:t>
      </w:r>
    </w:p>
    <w:bookmarkEnd w:id="247"/>
    <w:p w14:paraId="068ABB36" w14:textId="77777777" w:rsidR="002D7535" w:rsidRPr="002D7535" w:rsidRDefault="002D7535" w:rsidP="002D7535">
      <w:pPr>
        <w:spacing w:after="0" w:line="240" w:lineRule="auto"/>
        <w:rPr>
          <w:rFonts w:cstheme="minorHAnsi"/>
          <w:b/>
          <w:bCs/>
          <w:sz w:val="24"/>
          <w:szCs w:val="24"/>
        </w:rPr>
      </w:pPr>
    </w:p>
    <w:p w14:paraId="133CADB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Within research studies, participants described co-production as including activities such as public members being co-applicants, co-designing studies, undertaking data collection or analysis as a </w:t>
      </w:r>
      <w:r w:rsidRPr="002D7535">
        <w:rPr>
          <w:rFonts w:cstheme="minorHAnsi"/>
          <w:sz w:val="24"/>
          <w:szCs w:val="24"/>
        </w:rPr>
        <w:lastRenderedPageBreak/>
        <w:t>peer researcher or being co-authors on papers or reports. Co-production also occurred in organisational level activities, for example, in planning workshops or events.</w:t>
      </w:r>
    </w:p>
    <w:p w14:paraId="19E1B1BB" w14:textId="77777777" w:rsidR="002D7535" w:rsidRPr="002D7535" w:rsidRDefault="002D7535" w:rsidP="002D7535">
      <w:pPr>
        <w:spacing w:after="0" w:line="240" w:lineRule="auto"/>
        <w:rPr>
          <w:rFonts w:cstheme="minorHAnsi"/>
          <w:sz w:val="24"/>
          <w:szCs w:val="24"/>
        </w:rPr>
      </w:pPr>
    </w:p>
    <w:p w14:paraId="026C21C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ithin both sites co-production wasn’t done consistently and it varied across research studies. Only a few participants had experience of this but those that did, highlighted their commitment to a co-production approach:</w:t>
      </w:r>
    </w:p>
    <w:p w14:paraId="0957EC9E" w14:textId="77777777" w:rsidR="002D7535" w:rsidRPr="002D7535" w:rsidRDefault="002D7535" w:rsidP="002D7535">
      <w:pPr>
        <w:spacing w:after="0" w:line="240" w:lineRule="auto"/>
        <w:rPr>
          <w:rFonts w:cstheme="minorHAnsi"/>
          <w:sz w:val="24"/>
          <w:szCs w:val="24"/>
        </w:rPr>
      </w:pPr>
    </w:p>
    <w:p w14:paraId="0D1D146A"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if someone has been with you right at the grant and will be with you in terms of conducting the study and right the way through I think they should be co-investigators. (laughs) and included on your co-authorship, yeah, part of the intellectual property. Share the intellectual property. (academic/clinician, 6)</w:t>
      </w:r>
    </w:p>
    <w:p w14:paraId="2FA4D4A8" w14:textId="77777777" w:rsidR="002D7535" w:rsidRPr="002D7535" w:rsidRDefault="002D7535" w:rsidP="002D7535">
      <w:pPr>
        <w:spacing w:after="0" w:line="240" w:lineRule="auto"/>
        <w:rPr>
          <w:rFonts w:ascii="Calibri" w:hAnsi="Calibri" w:cs="Calibri"/>
          <w:lang w:eastAsia="en-GB"/>
        </w:rPr>
      </w:pPr>
    </w:p>
    <w:p w14:paraId="617EF76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Many academics were keen to undertake more co-production and spoke enthusiastically of ambitions to improve it in the future, to move it away from public members on advisory groups, for example, to a more co-produced approach. This was encouraged by coordinators:  </w:t>
      </w:r>
    </w:p>
    <w:p w14:paraId="5EE69445" w14:textId="77777777" w:rsidR="002D7535" w:rsidRPr="002D7535" w:rsidRDefault="002D7535" w:rsidP="002D7535">
      <w:pPr>
        <w:spacing w:after="0" w:line="240" w:lineRule="auto"/>
        <w:rPr>
          <w:rFonts w:cstheme="minorHAnsi"/>
          <w:sz w:val="24"/>
          <w:szCs w:val="24"/>
        </w:rPr>
      </w:pPr>
    </w:p>
    <w:p w14:paraId="4ED2F115"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 suppose in terms of how we express those values [from involvement strategy], I try to emphasise co-production, I think that we don’t use co-production consistently, or, yeah, I don’t think we can claim that we take a co-production approach to our involvement. It’s something that I’m constantly highlighting with people. (coordinator, 17)</w:t>
      </w:r>
    </w:p>
    <w:p w14:paraId="0D77A08D" w14:textId="77777777" w:rsidR="002D7535" w:rsidRPr="002D7535" w:rsidRDefault="002D7535" w:rsidP="002D7535">
      <w:pPr>
        <w:spacing w:after="0" w:line="240" w:lineRule="auto"/>
        <w:rPr>
          <w:rFonts w:cstheme="minorHAnsi"/>
          <w:sz w:val="24"/>
          <w:szCs w:val="24"/>
        </w:rPr>
      </w:pPr>
    </w:p>
    <w:p w14:paraId="4157069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However, it was recognised that co-production could bring challenges. Appropriate resources were needed in terms of finances, time and training. One public member mentioned having carried out a co-applicant role in other organisations, however not within the sites, expressing surprise at this because of the effective involvement done within both sites. Several academics talked about using a specific methodology, Experience Based Co-Design, to support co-production. Another academic highlighted the need for training and guidance specifically for co-production:</w:t>
      </w:r>
    </w:p>
    <w:p w14:paraId="42A549CA" w14:textId="77777777" w:rsidR="002D7535" w:rsidRPr="002D7535" w:rsidRDefault="002D7535" w:rsidP="002D7535">
      <w:pPr>
        <w:spacing w:after="0" w:line="240" w:lineRule="auto"/>
        <w:rPr>
          <w:rFonts w:cstheme="minorHAnsi"/>
          <w:sz w:val="24"/>
          <w:szCs w:val="24"/>
        </w:rPr>
      </w:pPr>
    </w:p>
    <w:p w14:paraId="5A0CB049"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We've increasingly, I think, been working with public members as kind of co-applicants on our grants and things like that but I think there's still a lot of learning around what that actually looks like on the ground, erm, and what that means and how that is going to look different to them being a kind of a public involved member who happens to be named as a co-app because you think it looks good on the application sort of thing (laughs) so I think, erm, that is something I think that’s an area that I think we’re still, I think particularly towards a more co-production end of the spectrum, I think people are still grappling with a little bit. And I think, yeah, and I think it is challenging! (academic, 13)</w:t>
      </w:r>
    </w:p>
    <w:p w14:paraId="33D3BB8F" w14:textId="77777777" w:rsidR="002D7535" w:rsidRPr="002D7535" w:rsidRDefault="002D7535" w:rsidP="002D7535">
      <w:pPr>
        <w:spacing w:after="0" w:line="240" w:lineRule="auto"/>
        <w:rPr>
          <w:rFonts w:ascii="Calibri" w:hAnsi="Calibri" w:cs="Calibri"/>
          <w:sz w:val="24"/>
          <w:szCs w:val="24"/>
          <w:lang w:eastAsia="en-GB"/>
        </w:rPr>
      </w:pPr>
    </w:p>
    <w:p w14:paraId="5CCF2B0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the shift to co-production caused dilemmas for academics, in that they weren’t entirely sure how to support public members appropriately, or when to intervene if there were tensions – it could be a fine balance:</w:t>
      </w:r>
    </w:p>
    <w:p w14:paraId="12B2695D" w14:textId="77777777" w:rsidR="002D7535" w:rsidRPr="002D7535" w:rsidRDefault="002D7535" w:rsidP="002D7535">
      <w:pPr>
        <w:spacing w:after="0" w:line="240" w:lineRule="auto"/>
        <w:rPr>
          <w:rFonts w:cstheme="minorHAnsi"/>
          <w:sz w:val="24"/>
          <w:szCs w:val="24"/>
        </w:rPr>
      </w:pPr>
    </w:p>
    <w:p w14:paraId="6180C2A4"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lang w:eastAsia="en-GB"/>
        </w:rPr>
        <w:t>Myself and the other researcher deliberately took a step back in that workshop…to listen basically, so it’s been a difficult balance to strike…could I have stepped in more?...I don’t know, I don’t have any clear answers but a challenging situation (laughs). I would have to say that overall, the experience of that workshop was positive and will make for a stronger research project, so I’m glad we did it. (academic/ex-clinician, 6)</w:t>
      </w:r>
    </w:p>
    <w:p w14:paraId="23B7EDB7" w14:textId="77777777" w:rsidR="002D7535" w:rsidRPr="002D7535" w:rsidRDefault="002D7535" w:rsidP="002D7535">
      <w:pPr>
        <w:spacing w:after="0" w:line="240" w:lineRule="auto"/>
        <w:rPr>
          <w:rFonts w:cstheme="minorHAnsi"/>
          <w:sz w:val="24"/>
          <w:szCs w:val="24"/>
        </w:rPr>
      </w:pPr>
    </w:p>
    <w:p w14:paraId="15AD4B69" w14:textId="53E48988" w:rsidR="00B5603B" w:rsidRPr="002D7535" w:rsidRDefault="002D7535" w:rsidP="00B5603B">
      <w:pPr>
        <w:rPr>
          <w:rFonts w:ascii="Calibri" w:hAnsi="Calibri" w:cs="Calibri"/>
          <w:sz w:val="24"/>
          <w:szCs w:val="24"/>
        </w:rPr>
      </w:pPr>
      <w:r w:rsidRPr="002D7535">
        <w:rPr>
          <w:rFonts w:cstheme="minorHAnsi"/>
          <w:sz w:val="24"/>
          <w:szCs w:val="24"/>
        </w:rPr>
        <w:t xml:space="preserve">Nevertheless, co-production was increasing in both sites. Examples were provided such as the co-production of a community outreach event </w:t>
      </w:r>
      <w:r w:rsidR="00C445FA">
        <w:rPr>
          <w:rFonts w:cstheme="minorHAnsi"/>
          <w:sz w:val="24"/>
          <w:szCs w:val="24"/>
        </w:rPr>
        <w:fldChar w:fldCharType="begin"/>
      </w:r>
      <w:r w:rsidR="00BC508B">
        <w:rPr>
          <w:rFonts w:cstheme="minorHAnsi"/>
          <w:sz w:val="24"/>
          <w:szCs w:val="24"/>
        </w:rPr>
        <w:instrText xml:space="preserve"> ADDIN EN.CITE &lt;EndNote&gt;&lt;Cite&gt;&lt;RecNum&gt;199411&lt;/RecNum&gt;&lt;DisplayText&gt;(Cicely Saunders Institute of Palliative Care 2022)&lt;/DisplayText&gt;&lt;record&gt;&lt;rec-number&gt;199411&lt;/rec-number&gt;&lt;foreign-keys&gt;&lt;key app="EN" db-id="eda99esr9arp52e20v2pftz4rp5s9x0evef5" timestamp="1670155623"&gt;199411&lt;/key&gt;&lt;/foreign-keys&gt;&lt;ref-type name="Web Page"&gt;12&lt;/ref-type&gt;&lt;contributors&gt;&lt;authors&gt;&lt;author&gt;Cicely Saunders Institute of Palliative Care,, Policy &amp;amp; Rehabilitation&lt;/author&gt;&lt;/authors&gt;&lt;/contributors&gt;&lt;titles&gt;&lt;title&gt;Diversifying involvement in palliative care research &lt;/title&gt;&lt;/titles&gt;&lt;number&gt;4 December 2022&lt;/number&gt;&lt;reprint-edition&gt;not in file&lt;/reprint-edition&gt;&lt;dates&gt;&lt;year&gt;2022&lt;/year&gt;&lt;/dates&gt;&lt;pub-location&gt;London&lt;/pub-location&gt;&lt;publisher&gt;NIHR ARC South London&lt;/publisher&gt;&lt;urls&gt;&lt;related-urls&gt;&lt;url&gt;https://arc-sl.nihr.ac.uk/news-insights/latest-news/diversifying-involvement-palliative-care-research&lt;/url&gt;&lt;/related-urls&gt;&lt;/urls&gt;&lt;/record&gt;&lt;/Cite&gt;&lt;/EndNote&gt;</w:instrText>
      </w:r>
      <w:r w:rsidR="00C445FA">
        <w:rPr>
          <w:rFonts w:cstheme="minorHAnsi"/>
          <w:sz w:val="24"/>
          <w:szCs w:val="24"/>
        </w:rPr>
        <w:fldChar w:fldCharType="separate"/>
      </w:r>
      <w:r w:rsidR="00BC508B">
        <w:rPr>
          <w:rFonts w:cstheme="minorHAnsi"/>
          <w:noProof/>
          <w:sz w:val="24"/>
          <w:szCs w:val="24"/>
        </w:rPr>
        <w:t>(Cicely Saunders Institute of Palliative Care 2022)</w:t>
      </w:r>
      <w:r w:rsidR="00C445FA">
        <w:rPr>
          <w:rFonts w:cstheme="minorHAnsi"/>
          <w:sz w:val="24"/>
          <w:szCs w:val="24"/>
        </w:rPr>
        <w:fldChar w:fldCharType="end"/>
      </w:r>
      <w:r w:rsidRPr="002D7535">
        <w:rPr>
          <w:rFonts w:cstheme="minorHAnsi"/>
          <w:sz w:val="24"/>
          <w:szCs w:val="24"/>
        </w:rPr>
        <w:t xml:space="preserve"> </w:t>
      </w:r>
      <w:bookmarkStart w:id="248" w:name="_Hlk133483329"/>
      <w:r w:rsidRPr="002D7535">
        <w:rPr>
          <w:rFonts w:cstheme="minorHAnsi"/>
          <w:sz w:val="24"/>
          <w:szCs w:val="24"/>
        </w:rPr>
        <w:lastRenderedPageBreak/>
        <w:t>(</w:t>
      </w:r>
      <w:bookmarkStart w:id="249" w:name="_Hlk152666530"/>
      <w:r w:rsidR="00D67A12">
        <w:rPr>
          <w:rFonts w:cstheme="minorHAnsi"/>
          <w:b/>
          <w:bCs/>
          <w:sz w:val="24"/>
          <w:szCs w:val="24"/>
        </w:rPr>
        <w:fldChar w:fldCharType="begin"/>
      </w:r>
      <w:r w:rsidR="00D67A12">
        <w:rPr>
          <w:rFonts w:cstheme="minorHAnsi"/>
          <w:b/>
          <w:bCs/>
          <w:sz w:val="24"/>
          <w:szCs w:val="24"/>
        </w:rPr>
        <w:instrText>HYPERLINK  \l "Vignette2"</w:instrText>
      </w:r>
      <w:r w:rsidR="00D67A12">
        <w:rPr>
          <w:rFonts w:cstheme="minorHAnsi"/>
          <w:b/>
          <w:bCs/>
          <w:sz w:val="24"/>
          <w:szCs w:val="24"/>
        </w:rPr>
      </w:r>
      <w:r w:rsidR="00D67A12">
        <w:rPr>
          <w:rFonts w:cstheme="minorHAnsi"/>
          <w:b/>
          <w:bCs/>
          <w:sz w:val="24"/>
          <w:szCs w:val="24"/>
        </w:rPr>
        <w:fldChar w:fldCharType="separate"/>
      </w:r>
      <w:r w:rsidRPr="00D67A12">
        <w:rPr>
          <w:rStyle w:val="Hyperlink"/>
          <w:rFonts w:cstheme="minorHAnsi"/>
          <w:b/>
          <w:bCs/>
          <w:sz w:val="24"/>
          <w:szCs w:val="24"/>
        </w:rPr>
        <w:t xml:space="preserve">Vignette 2. </w:t>
      </w:r>
      <w:r w:rsidRPr="00D67A12">
        <w:rPr>
          <w:rStyle w:val="Hyperlink"/>
          <w:b/>
          <w:bCs/>
          <w:sz w:val="24"/>
          <w:szCs w:val="24"/>
        </w:rPr>
        <w:t>Community outreach event</w:t>
      </w:r>
      <w:bookmarkEnd w:id="249"/>
      <w:r w:rsidR="00D67A12">
        <w:rPr>
          <w:rFonts w:cstheme="minorHAnsi"/>
          <w:b/>
          <w:bCs/>
          <w:sz w:val="24"/>
          <w:szCs w:val="24"/>
        </w:rPr>
        <w:fldChar w:fldCharType="end"/>
      </w:r>
      <w:r w:rsidRPr="002D7535">
        <w:rPr>
          <w:rFonts w:cstheme="minorHAnsi"/>
          <w:sz w:val="24"/>
          <w:szCs w:val="24"/>
        </w:rPr>
        <w:t xml:space="preserve">), </w:t>
      </w:r>
      <w:bookmarkEnd w:id="248"/>
      <w:r w:rsidRPr="002D7535">
        <w:rPr>
          <w:rFonts w:cstheme="minorHAnsi"/>
          <w:sz w:val="24"/>
          <w:szCs w:val="24"/>
        </w:rPr>
        <w:t xml:space="preserve">the </w:t>
      </w:r>
      <w:r w:rsidR="00B5603B" w:rsidRPr="002D7535">
        <w:rPr>
          <w:rFonts w:cstheme="minorHAnsi"/>
          <w:sz w:val="24"/>
          <w:szCs w:val="24"/>
        </w:rPr>
        <w:t>development of policies or setting agendas and work plans together. One academic said: “t</w:t>
      </w:r>
      <w:r w:rsidR="00B5603B" w:rsidRPr="002D7535">
        <w:rPr>
          <w:rFonts w:ascii="Calibri" w:hAnsi="Calibri" w:cs="Calibri"/>
          <w:sz w:val="24"/>
          <w:szCs w:val="24"/>
        </w:rPr>
        <w:t xml:space="preserve">hat member has co-facilitated, we co-developed and co-facilitated the, oh God how many co’s!? (laughs) the co-design workshop” (academic/ex-clinician, 6). </w:t>
      </w:r>
      <w:r w:rsidR="00B5603B" w:rsidRPr="002D7535">
        <w:rPr>
          <w:rFonts w:cstheme="minorHAnsi"/>
          <w:sz w:val="24"/>
          <w:szCs w:val="24"/>
        </w:rPr>
        <w:t>Another example of a workshop was given, where researchers and public members initially jointly wrote the funding application and then continued working collaboratively throughout:</w:t>
      </w:r>
    </w:p>
    <w:p w14:paraId="3432B6CA" w14:textId="77777777" w:rsidR="00B5603B" w:rsidRPr="002D7535" w:rsidRDefault="00B5603B" w:rsidP="00B5603B">
      <w:pPr>
        <w:spacing w:after="0" w:line="240" w:lineRule="auto"/>
        <w:ind w:left="720"/>
        <w:rPr>
          <w:rFonts w:cstheme="minorHAnsi"/>
          <w:sz w:val="24"/>
          <w:szCs w:val="24"/>
        </w:rPr>
      </w:pPr>
      <w:r w:rsidRPr="002D7535">
        <w:rPr>
          <w:rFonts w:cstheme="minorHAnsi"/>
          <w:sz w:val="24"/>
          <w:szCs w:val="24"/>
        </w:rPr>
        <w:t>So, we used very much what they [PPI members] were already doing from their experiences…and that felt for me a much more sort of creative equal way of working. And we did it right from the outset…so in writing the, you know, quite short application for the involvement money was with the PPI members, erm, so it was sort of right the way through that they’d worked with us on that…I sort of feel that we’re moving from consulting to working in a more co-production way, which feels much more interesting, energising. (academic/ex-clinician, 12)</w:t>
      </w:r>
    </w:p>
    <w:p w14:paraId="189B2D57" w14:textId="77777777" w:rsidR="00B5603B" w:rsidRPr="002D7535" w:rsidRDefault="00B5603B" w:rsidP="00B5603B">
      <w:pPr>
        <w:spacing w:after="0" w:line="240" w:lineRule="auto"/>
        <w:rPr>
          <w:rFonts w:cstheme="minorHAnsi"/>
          <w:sz w:val="24"/>
          <w:szCs w:val="24"/>
        </w:rPr>
      </w:pPr>
    </w:p>
    <w:p w14:paraId="142720CD" w14:textId="77777777" w:rsidR="00B5603B" w:rsidRDefault="00B5603B" w:rsidP="00B5603B">
      <w:pPr>
        <w:spacing w:after="0" w:line="240" w:lineRule="auto"/>
        <w:rPr>
          <w:rFonts w:cstheme="minorHAnsi"/>
          <w:sz w:val="24"/>
          <w:szCs w:val="24"/>
        </w:rPr>
      </w:pPr>
      <w:r w:rsidRPr="002D7535">
        <w:rPr>
          <w:rFonts w:cstheme="minorHAnsi"/>
          <w:sz w:val="24"/>
          <w:szCs w:val="24"/>
        </w:rPr>
        <w:t xml:space="preserve">Peer, lay or co-researchers were rarely used as approaches, however, one public member had been involved in carrying out analysis in a qualitative research study. Another example was cited regarding the involvement strategy in one site, where they learnt from the development of their first strategy and moved from a consultation approach to co-production in the development of the second. There was a feeling that they probably didn’t have the skills and knowledge to work more collaboratively initially. When developing the second strategy, they carried out a series of activities, including workshops with public members, where they drafted the ambition, principles and goals of involvement, to co-produce the strategy </w:t>
      </w:r>
      <w:r>
        <w:rPr>
          <w:rFonts w:cstheme="minorHAnsi"/>
          <w:sz w:val="24"/>
          <w:szCs w:val="24"/>
        </w:rPr>
        <w:fldChar w:fldCharType="begin"/>
      </w:r>
      <w:r>
        <w:rPr>
          <w:rFonts w:cstheme="minorHAnsi"/>
          <w:sz w:val="24"/>
          <w:szCs w:val="24"/>
        </w:rPr>
        <w:instrText xml:space="preserve"> ADDIN EN.CITE &lt;EndNote&gt;&lt;Cite&gt;&lt;RecNum&gt;199416&lt;/RecNum&gt;&lt;DisplayText&gt;(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Pr>
          <w:rFonts w:cstheme="minorHAnsi"/>
          <w:sz w:val="24"/>
          <w:szCs w:val="24"/>
        </w:rPr>
        <w:fldChar w:fldCharType="separate"/>
      </w:r>
      <w:r>
        <w:rPr>
          <w:rFonts w:cstheme="minorHAnsi"/>
          <w:noProof/>
          <w:sz w:val="24"/>
          <w:szCs w:val="24"/>
        </w:rPr>
        <w:t>(CSI 2021b)</w:t>
      </w:r>
      <w:r>
        <w:rPr>
          <w:rFonts w:cstheme="minorHAnsi"/>
          <w:sz w:val="24"/>
          <w:szCs w:val="24"/>
        </w:rPr>
        <w:fldChar w:fldCharType="end"/>
      </w:r>
      <w:r w:rsidRPr="002D7535">
        <w:rPr>
          <w:rFonts w:cstheme="minorHAnsi"/>
          <w:sz w:val="24"/>
          <w:szCs w:val="24"/>
        </w:rPr>
        <w:t>. The centre continued with this approach when considering training for public members:</w:t>
      </w:r>
    </w:p>
    <w:p w14:paraId="44D4DD5C" w14:textId="77777777" w:rsidR="00B5603B" w:rsidRPr="002D7535" w:rsidRDefault="00B5603B" w:rsidP="00B5603B">
      <w:pPr>
        <w:spacing w:after="0" w:line="240" w:lineRule="auto"/>
        <w:rPr>
          <w:rFonts w:cstheme="minorHAnsi"/>
          <w:sz w:val="24"/>
          <w:szCs w:val="24"/>
        </w:rPr>
      </w:pPr>
    </w:p>
    <w:p w14:paraId="5410A3B3" w14:textId="77777777" w:rsidR="00B5603B" w:rsidRPr="002D7535" w:rsidRDefault="00B5603B" w:rsidP="00B5603B">
      <w:pPr>
        <w:spacing w:after="0" w:line="240" w:lineRule="auto"/>
        <w:ind w:left="720"/>
        <w:rPr>
          <w:rFonts w:cstheme="minorHAnsi"/>
          <w:sz w:val="24"/>
          <w:szCs w:val="24"/>
        </w:rPr>
      </w:pPr>
      <w:r w:rsidRPr="002D7535">
        <w:rPr>
          <w:rFonts w:cstheme="minorHAnsi"/>
          <w:sz w:val="24"/>
          <w:szCs w:val="24"/>
        </w:rPr>
        <w:t>Also, last week we had a co-production workshop where we’re sort of getting public members to help us to plan some of our activities for the coming year, which are part of our strategy. So, we were talking to public members about what they might like, erm, training on the research cycle for them to look like and how they’d like to be involved in that. (coordinator, 15)</w:t>
      </w:r>
    </w:p>
    <w:p w14:paraId="1D64DE66" w14:textId="77777777" w:rsidR="00B5603B" w:rsidRPr="002D7535" w:rsidRDefault="00B5603B" w:rsidP="00B5603B">
      <w:pPr>
        <w:spacing w:after="0" w:line="240" w:lineRule="auto"/>
        <w:rPr>
          <w:rFonts w:cstheme="minorHAnsi"/>
          <w:sz w:val="24"/>
          <w:szCs w:val="24"/>
        </w:rPr>
      </w:pPr>
    </w:p>
    <w:p w14:paraId="41B4B6C3" w14:textId="77777777" w:rsidR="00B5603B" w:rsidRPr="002D7535" w:rsidRDefault="00B5603B" w:rsidP="00B5603B">
      <w:pPr>
        <w:spacing w:after="0" w:line="240" w:lineRule="auto"/>
        <w:rPr>
          <w:rFonts w:cstheme="minorHAnsi"/>
          <w:sz w:val="24"/>
          <w:szCs w:val="24"/>
        </w:rPr>
      </w:pPr>
      <w:r w:rsidRPr="002D7535">
        <w:rPr>
          <w:rFonts w:cstheme="minorHAnsi"/>
          <w:sz w:val="24"/>
          <w:szCs w:val="24"/>
        </w:rPr>
        <w:t>Sometimes co-production was planned for in advance of studies with public members and academics discussing and agreeing what their roles would be. Sometimes co-production happened more spontaneously when studies were already underway, as a result of public members demonstrating their interest and skills, or ongoing conversations between researchers and public members. It was recognised that there was a need to be flexible:</w:t>
      </w:r>
    </w:p>
    <w:p w14:paraId="4CD42A29" w14:textId="77777777" w:rsidR="00B5603B" w:rsidRPr="002D7535" w:rsidRDefault="00B5603B" w:rsidP="00B5603B">
      <w:pPr>
        <w:spacing w:after="0" w:line="240" w:lineRule="auto"/>
        <w:rPr>
          <w:rFonts w:cstheme="minorHAnsi"/>
          <w:sz w:val="24"/>
          <w:szCs w:val="24"/>
        </w:rPr>
      </w:pPr>
    </w:p>
    <w:p w14:paraId="02624023" w14:textId="77777777" w:rsidR="00B5603B" w:rsidRDefault="00B5603B" w:rsidP="00B5603B">
      <w:pPr>
        <w:spacing w:after="0" w:line="240" w:lineRule="auto"/>
        <w:ind w:left="720"/>
        <w:rPr>
          <w:rFonts w:cstheme="minorHAnsi"/>
          <w:sz w:val="24"/>
          <w:szCs w:val="24"/>
        </w:rPr>
      </w:pPr>
      <w:r w:rsidRPr="002D7535">
        <w:rPr>
          <w:rFonts w:ascii="Calibri" w:hAnsi="Calibri" w:cs="Calibri"/>
          <w:sz w:val="24"/>
          <w:szCs w:val="24"/>
        </w:rPr>
        <w:t>The co-facilitating the workshops, erm, that was the PPI people’s suggestion, as indeed was the co-analysis of interview data that we’ll be doing later in the project...One of our PPI members will be chairing the study steering committee which is a bit more of a formal role, erm, I think we probably suggested that to begin with but it’s one of those things that kind of just grows out of conversation in the sense of, erm, ‘well here's a range of things that maybe you could do and er, what do you think about that?’…rather than I or anybody going in with a set list of ‘these people will do this and these people will do that’ (laughs). (</w:t>
      </w:r>
      <w:r w:rsidRPr="002D7535">
        <w:rPr>
          <w:rFonts w:cstheme="minorHAnsi"/>
          <w:sz w:val="24"/>
          <w:szCs w:val="24"/>
        </w:rPr>
        <w:t>academic/ex-clinician, 6)</w:t>
      </w:r>
    </w:p>
    <w:p w14:paraId="17D47251" w14:textId="77777777" w:rsidR="00B5603B" w:rsidRDefault="00B5603B" w:rsidP="00B5603B">
      <w:pPr>
        <w:spacing w:after="0" w:line="240" w:lineRule="auto"/>
        <w:rPr>
          <w:rFonts w:cstheme="minorHAnsi"/>
          <w:sz w:val="24"/>
          <w:szCs w:val="24"/>
        </w:rPr>
      </w:pPr>
    </w:p>
    <w:p w14:paraId="42210ADD" w14:textId="53FA9F84" w:rsidR="00B5603B" w:rsidRPr="002D7535" w:rsidRDefault="00B5603B" w:rsidP="00B5603B">
      <w:pPr>
        <w:spacing w:after="0" w:line="240" w:lineRule="auto"/>
        <w:rPr>
          <w:rFonts w:cstheme="minorHAnsi"/>
          <w:sz w:val="24"/>
          <w:szCs w:val="24"/>
        </w:rPr>
      </w:pPr>
      <w:r w:rsidRPr="002D7535">
        <w:rPr>
          <w:rFonts w:cstheme="minorHAnsi"/>
          <w:sz w:val="24"/>
          <w:szCs w:val="24"/>
        </w:rPr>
        <w:t>It was found that the use of a co-production approach led to greater impact in studies and throughout the centres than a less collaborative involvement approach. For example, in one</w:t>
      </w:r>
      <w:r>
        <w:rPr>
          <w:rFonts w:cstheme="minorHAnsi"/>
          <w:sz w:val="24"/>
          <w:szCs w:val="24"/>
        </w:rPr>
        <w:t xml:space="preserve"> </w:t>
      </w:r>
      <w:r w:rsidRPr="002D7535">
        <w:rPr>
          <w:rFonts w:cstheme="minorHAnsi"/>
          <w:sz w:val="24"/>
          <w:szCs w:val="24"/>
        </w:rPr>
        <w:t>group, public members saw a need to increase diversity and were able to pro-actively suggest that</w:t>
      </w:r>
    </w:p>
    <w:p w14:paraId="62273AAE" w14:textId="3C2202CF" w:rsidR="00B5603B" w:rsidRPr="002D7535" w:rsidRDefault="00B5603B" w:rsidP="002D7535">
      <w:pPr>
        <w:rPr>
          <w:rFonts w:cstheme="minorHAnsi"/>
          <w:sz w:val="24"/>
          <w:szCs w:val="24"/>
        </w:rPr>
        <w:sectPr w:rsidR="00B5603B" w:rsidRPr="002D7535" w:rsidSect="002F0A09">
          <w:pgSz w:w="11906" w:h="16838" w:code="9"/>
          <w:pgMar w:top="1134" w:right="1134" w:bottom="1134" w:left="1134" w:header="709" w:footer="709" w:gutter="0"/>
          <w:cols w:space="708"/>
          <w:docGrid w:linePitch="360"/>
        </w:sectPr>
      </w:pPr>
    </w:p>
    <w:p w14:paraId="1602FDB4" w14:textId="77777777" w:rsidR="002D7535" w:rsidRPr="002D7535" w:rsidRDefault="002D7535" w:rsidP="002D7535">
      <w:pPr>
        <w:rPr>
          <w:b/>
          <w:bCs/>
          <w:sz w:val="24"/>
          <w:szCs w:val="24"/>
        </w:rPr>
      </w:pPr>
      <w:bookmarkStart w:id="250" w:name="Vignette2"/>
      <w:bookmarkEnd w:id="250"/>
      <w:r w:rsidRPr="002D7535">
        <w:rPr>
          <w:b/>
          <w:bCs/>
          <w:sz w:val="24"/>
          <w:szCs w:val="24"/>
        </w:rPr>
        <w:lastRenderedPageBreak/>
        <w:t xml:space="preserve">Vignette 2. Community outreach event, Cicely Saunders Institute </w:t>
      </w:r>
    </w:p>
    <w:p w14:paraId="0BCBA9BA" w14:textId="77777777" w:rsidR="002D7535" w:rsidRPr="002D7535" w:rsidRDefault="002D7535" w:rsidP="002D7535">
      <w:pPr>
        <w:spacing w:after="0" w:line="240" w:lineRule="auto"/>
        <w:rPr>
          <w:sz w:val="24"/>
          <w:szCs w:val="24"/>
        </w:rPr>
      </w:pPr>
      <w:r w:rsidRPr="002D7535">
        <w:rPr>
          <w:sz w:val="24"/>
          <w:szCs w:val="24"/>
        </w:rPr>
        <w:t xml:space="preserve">In 2021 the CSI carried out an audit of their public involvement group members and found that the group was largely homogenous – over 50% were aged between 65 and 84 years old, 70% were women and 75% were white. They held the community outreach event as a first step to increasing the diversity of the group, to engage with the local community and provide a platform to hear suggestions on how they could improve engagement with them. </w:t>
      </w:r>
    </w:p>
    <w:p w14:paraId="1F3AF50D" w14:textId="014ECB54" w:rsidR="002D7535" w:rsidRPr="002D7535" w:rsidRDefault="00337852" w:rsidP="002D7535">
      <w:pPr>
        <w:spacing w:after="0" w:line="240" w:lineRule="auto"/>
        <w:rPr>
          <w:sz w:val="24"/>
          <w:szCs w:val="24"/>
        </w:rPr>
      </w:pPr>
      <w:r w:rsidRPr="002D7535">
        <w:rPr>
          <w:noProof/>
          <w:kern w:val="2"/>
        </w:rPr>
        <mc:AlternateContent>
          <mc:Choice Requires="wpg">
            <w:drawing>
              <wp:anchor distT="0" distB="0" distL="114300" distR="114300" simplePos="0" relativeHeight="251738112" behindDoc="0" locked="0" layoutInCell="1" allowOverlap="1" wp14:anchorId="3DB5791F" wp14:editId="4E9C3AF1">
                <wp:simplePos x="0" y="0"/>
                <wp:positionH relativeFrom="column">
                  <wp:posOffset>3745230</wp:posOffset>
                </wp:positionH>
                <wp:positionV relativeFrom="paragraph">
                  <wp:posOffset>104775</wp:posOffset>
                </wp:positionV>
                <wp:extent cx="2245995" cy="3573780"/>
                <wp:effectExtent l="0" t="0" r="1905" b="7620"/>
                <wp:wrapSquare wrapText="bothSides"/>
                <wp:docPr id="1481573817" name="Group 1481573817"/>
                <wp:cNvGraphicFramePr/>
                <a:graphic xmlns:a="http://schemas.openxmlformats.org/drawingml/2006/main">
                  <a:graphicData uri="http://schemas.microsoft.com/office/word/2010/wordprocessingGroup">
                    <wpg:wgp>
                      <wpg:cNvGrpSpPr/>
                      <wpg:grpSpPr>
                        <a:xfrm>
                          <a:off x="0" y="0"/>
                          <a:ext cx="2245995" cy="3573780"/>
                          <a:chOff x="0" y="0"/>
                          <a:chExt cx="2292985" cy="3810403"/>
                        </a:xfrm>
                      </wpg:grpSpPr>
                      <wps:wsp>
                        <wps:cNvPr id="1295550048" name="Text Box 22"/>
                        <wps:cNvSpPr txBox="1"/>
                        <wps:spPr>
                          <a:xfrm>
                            <a:off x="6927" y="3241694"/>
                            <a:ext cx="2286000" cy="568709"/>
                          </a:xfrm>
                          <a:prstGeom prst="rect">
                            <a:avLst/>
                          </a:prstGeom>
                          <a:noFill/>
                          <a:ln w="6350">
                            <a:noFill/>
                          </a:ln>
                        </wps:spPr>
                        <wps:txbx>
                          <w:txbxContent>
                            <w:p w14:paraId="62AF6329" w14:textId="16DACCF7" w:rsidR="002D7535" w:rsidRDefault="002D7535" w:rsidP="002D7535">
                              <w:pPr>
                                <w:spacing w:after="0" w:line="240" w:lineRule="auto"/>
                                <w:rPr>
                                  <w:b/>
                                  <w:bCs/>
                                  <w:sz w:val="20"/>
                                  <w:szCs w:val="20"/>
                                </w:rPr>
                              </w:pPr>
                              <w:bookmarkStart w:id="251" w:name="Figure12"/>
                              <w:bookmarkEnd w:id="251"/>
                              <w:r>
                                <w:rPr>
                                  <w:b/>
                                  <w:bCs/>
                                  <w:sz w:val="20"/>
                                  <w:szCs w:val="20"/>
                                </w:rPr>
                                <w:t xml:space="preserve">Figure 12. Community outreach event leaflet </w:t>
                              </w:r>
                              <w:r w:rsidR="00C445FA">
                                <w:rPr>
                                  <w:b/>
                                  <w:bCs/>
                                  <w:sz w:val="20"/>
                                  <w:szCs w:val="20"/>
                                </w:rPr>
                                <w:fldChar w:fldCharType="begin"/>
                              </w:r>
                              <w:r w:rsidR="00BC508B">
                                <w:rPr>
                                  <w:b/>
                                  <w:bCs/>
                                  <w:sz w:val="20"/>
                                  <w:szCs w:val="20"/>
                                </w:rPr>
                                <w:instrText xml:space="preserve"> ADDIN EN.CITE &lt;EndNote&gt;&lt;Cite&gt;&lt;RecNum&gt;199414&lt;/RecNum&gt;&lt;DisplayText&gt;(CSI 2022c)&lt;/DisplayText&gt;&lt;record&gt;&lt;rec-number&gt;199414&lt;/rec-number&gt;&lt;foreign-keys&gt;&lt;key app="EN" db-id="eda99esr9arp52e20v2pftz4rp5s9x0evef5" timestamp="1670500841"&gt;199414&lt;/key&gt;&lt;/foreign-keys&gt;&lt;ref-type name="Report"&gt;27&lt;/ref-type&gt;&lt;contributors&gt;&lt;authors&gt;&lt;author&gt;CSI&lt;/author&gt;&lt;/authors&gt;&lt;/contributors&gt;&lt;titles&gt;&lt;title&gt;Community outreach event leaflet&lt;/title&gt;&lt;/titles&gt;&lt;pages&gt;2&lt;/pag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22c)</w:t>
                              </w:r>
                              <w:r w:rsidR="00C445FA">
                                <w:rPr>
                                  <w:b/>
                                  <w:bCs/>
                                  <w:sz w:val="20"/>
                                  <w:szCs w:val="20"/>
                                </w:rPr>
                                <w:fldChar w:fldCharType="end"/>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753353263" name="Picture 1753353263" descr="Graphical user interface, timeline&#10;&#10;Description automatically generated with medium confidence"/>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92985" cy="32435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DB5791F" id="Group 1481573817" o:spid="_x0000_s1115" style="position:absolute;margin-left:294.9pt;margin-top:8.25pt;width:176.85pt;height:281.4pt;z-index:251738112;mso-position-horizontal-relative:text;mso-position-vertical-relative:text;mso-width-relative:margin;mso-height-relative:margin" coordsize="22929,381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WLDewAwAAJwgAAA4AAABkcnMvZTJvRG9jLnhtbKRV227jNhB9L9B/&#10;IFSgT91I1sW21MgLN2mCBYJtsEmxzzRFWcTyVpKK5P36Dinfclm03T5YJjnD4ZnDmcPL96Pg6Ika&#10;y5Sso9lFEiEqiWqY3NbRn48375YRsg7LBnMlaR3tqI3er3784XLQFU1Vp3hDDYIg0laDrqPOOV3F&#10;sSUdFdheKE0lGFtlBHYwNdu4MXiA6ILHaZLM40GZRhtFqLWwej0Zo1WI37aUuD/a1lKHeB0BNhe+&#10;Jnw3/huvLnG1NVh3jOxh4O9AITCTcOgx1DV2GPWGvQolGDHKqtZdECVi1baM0JADZDNLXmRza1Sv&#10;Qy7batjqI01A7Quevjss+fh0a/SDvjfAxKC3wEWY+VzG1gj/DyjRGCjbHSmjo0MEFtM0L8qyiBAB&#10;W1YsssVyTyrpgPlX+0j3+3FnmZbLw87lLMmTzF9HfDg4fgZn0FAg9sSB/X8cPHRY00CtrYCDe4NY&#10;A/WblkVRJEkOVSuxgHp99In+pkaUph6cRwHuni/kRliHPYd1C4tv0DYv00WEPDtpPpuXuXfH1Ym/&#10;5TxJoDI9f8V8uUjKZyTgShvrbqkSyA/qyEBJh0rDT3fWTXwdXHxgqW4Y5+EMLtFQR/OsSMKGowUY&#10;5hKI9slMoP3IjZsxkFAEiH5po5odJGrU1DZWkxsGIO6wdffYQJ8Abuh9sHbKfI3QAH1UR/avHhsa&#10;If5BwiWVszz3jRcmebFIYWLOLZtzi+zFlYJWnYFqaBKG3t/xw7A1SnyGll/7U8GEJYGz68gdhldu&#10;6m6QDELX6+AEraaxu5MPmvjQniZP2eP4GRu959XBjXxUh7LA1Qt6J9+J4HXvVMsC9yeW9nxCia4u&#10;NSMV/Pb9CqNXtfrPuga7XO9pnLRR/KsYApsvvX435cs2jDO3CzIJOXtQ8umeEV+lfnJW9osiy4os&#10;nWeHsgc3fzqanVkaaglwezuJJeaotyDdTDpqWkzoL8gxQTmT9OefxvWv4XPttzDt4HFAGFgDEWcE&#10;c75DWyqpwY42aGCuQ4I2rBeIKNmyBh4Q6pvgAHKCDHfGyJ0iXyyS6qrDckvXVkM37Fswfu4eps/y&#10;3XCmfW/4S/TjPbOQ0gsxfeNyJqG+VqQXVLrp5TGUQzpK2o5pC0VaUbGhDXTohwbKl8Cr50BAtAGG&#10;pp63zlBHOn9+Czg+Afapf4+GAPqE02f0DVWB0n9LjM8lNc2zYhLjo6T+RzUJcCYAYQh4QpmH1ygo&#10;9f7l9M/d+Tx4nd731d8AAAD//wMAUEsDBAoAAAAAAAAAIQBjZx+xRjgCAEY4AgAVAAAAZHJzL21l&#10;ZGlhL2ltYWdlMS5qcGVn/9j/4AAQSkZJRgABAQEA3ADcAAD/2wBDAAIBAQEBAQIBAQECAgICAgQD&#10;AgICAgUEBAMEBgUGBgYFBgYGBwkIBgcJBwYGCAsICQoKCgoKBggLDAsKDAkKCgr/2wBDAQICAgIC&#10;AgUDAwUKBwYHCgoKCgoKCgoKCgoKCgoKCgoKCgoKCgoKCgoKCgoKCgoKCgoKCgoKCgoKCgoKCgoK&#10;Cgr/wAARCAKxAh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bc+4/KjPuPypefVqOfVq/Kz9mEz7j8qM+4/Kl59Wo59WoATPuPyoz7j8qXn1&#10;ajn1agBM+4/KjPuPypefVqOfVqAEz7j8qM+4/Kl59Wo59WoATPuPyoz7j8qXn1ajn1agBM+4/KjP&#10;uPypefVqOfVqAEz7j8qM+4/Kl59Wo59WoATPuPyoz7j8qXn1ajn1agBM+4/KjPuPypefVqOfVqAE&#10;z7j8qM+4/Kl59Wo59WoATPuPyoz7j8qXn1ajn1agBM+4/KjPuPypefVqOfVqAEz7j8qM+4/Kl59W&#10;o59WoATPuPyoz7j8qXn1ajn1agBM+4/KjPuPypefVqOfVqAEz7j8qM+4/Kl59Wo59WoATPuPyoz7&#10;j8qXn1ajn1agBM+4/KjPuPypefVqOfVqAEz7j8qM+4/Kl59Wo59WoATPuPypP4s5H5U7n1am87+r&#10;UadQLGiuqa3as3/PzGeF/wBoV7Bfan461NWi8PaNHaxg4+0Xx+ZvcIP64ryHQsnXbP73/H3H/wCh&#10;CvetU1fSdA0i413XdSt7Kxsrd57y8u5ljigiRdzyOzYCqqgksTgAZr6jIqMq2HklJpX6HxPFFRU8&#10;VB2T06+pxt94C+I2pj/S/H5Xn5VhUpj/AL5IrNufhZ8Q42323ippG9WupF/rXL+Af2y9R+L3wmP7&#10;Rnwi+AnibXvh/NZXF7o+oQtHHqeu2aAmO6sbB/mlhmADRCR4pXU5EeSqt6J8M/jJ4e+KLxyaBoet&#10;RW83hfS9dh1K+0uSOzngvxM0ccNwR5csyCEmWNCTGJYS2BIufQqcP4Gt8bk/Pmdz5+GZYin8Kj9y&#10;OfTwR8YrAi5h1l2Zf4RfFv0biprKb462rn/RGmzx++8rH6EV6Q1xCIvPM67P727iuDT46acv7SP/&#10;AAzldaDNHeHwa3iOHVPOUwvAt0ts0ePvBtzg+mKzhw/Tov8Ad1pr/t7+kXLM5zXvU4P/ALdLlovx&#10;on2/aW0yHd97Kkkfhn+tXh4JutXTHjDWZL1T/wAu8WYo1PrgHJPpk8V0fmwM21JVLf3Q3NeHfCj9&#10;tXSfjLpXgfx34C+Geqal4R+IWsNp+heINNuI7g2W21urhpdQhTmzT/RTEDuf95IitsJAPoU8upJW&#10;qSlP1en3aI5ZYqT1ikvRHp114f8AGulRFfDXiNZlxiOLUI9xUD/aGCfxzWVez/G+CLdHaafKf7sO&#10;M/qRXbpd2rFlW6jbyzh8MPlPv6U7z4nO1JFYj3qamWxkvcqSj6PT8RwxTjvCL9UeYzwfHS+cxv50&#10;St/daJQPyOahX4d/Fac/v9eZQfvf8TCQ/pXqQljcFlkU467T0ry/wd+1BoXiv9qrxR+yxH4angvv&#10;C/hiz1ubVjco0FxDcSMiqoHIYFTnPHpXBLh3D1H+8q1Jf9vHUs0qxXuwivkW7X4V+PAmT41kh9Qs&#10;0h/rWrZ+G/idpCAweLoLxVXCxXUJ5/HrXYfaIHj85Z0KHo27g05ZImIAda6KOR4TD/w3JekmY1Mw&#10;xFT4lF/9ur/hz49/4LJ6xrcv/BOnx5p+vaFJbSedpZWeJvMhfGo23fqOvcDpX4YZGeor95v+C14/&#10;41xePCB/y20v/wBOVtX4Nck87vyr8444pzhmlNSd/cX5vc/uL6MUufgfEtK3+0S/9N0xAQ3Qg0E8&#10;44/Kvtr9j7wV+z18Qv2D/i58bfiB+zf4b1TxH8N7WI6XctdXka3ReM4MyrNgkEZyMZz2rwH9nfwj&#10;ovi/x3dfGL4ieFtB0/wBolwreJJL6Cf7GN3zC0tkWUSSXMgBCIGJUEu2FGa8WeS1IxoyjNP2qutG&#10;rLZt+mp+oUePaNStmFKeHlB4OSg7yi+ecknGMErtuSatpe7seRg4GCR+VLwOcj8q9K+PXxk+E/jv&#10;xVJcfB39nrQ/CGh218JbG3S4uZ7iaNScLM7ykYYYyFA9iK9j+NHw0+DPws/4KF+IvBlr8ItMvPCm&#10;geC73VE8LzXE6QTyQ+GpNQwziTzFBnXkhuBwKzp5Uq0n7KqnFSUb2dtb6rrZWNsTxpLAwhHFYScK&#10;k6U6qhzRbSg4rldnbmfMra27s+Uc/wC0KAc//qr6j8U/s7/CbUfFnhH9pz4BaBNrnwr1zxNb2niL&#10;w7fLI8vhq7d13WN0UO4RNuxFNkBsqu7cyg8vpXw8+GPhL9mHUf2sdf8ABVtrF1rnj268O+H9Almk&#10;Sx01kg+0NK4Vg8oCsFRdwwRliaJZPiI8zk1ZXd+jirPmXe97d7hT47y6tTh7KnJym4w5XZSVVtr2&#10;ck/haUW227Ws1e6PBMjrkflRnHG4V6va+GvFWv8Aw8fx9efsiao2k28kc1v4m0XR79LHyxJ+8WaR&#10;t8bKQNoIZSPevRvh74K+BXx4+H9yPgnoXgnTfiFN4juJT4R8c6tJbx3VmyAW1tp0jTIkjlgQUdtx&#10;JHIXmpo5XKtJRjLVq6Vmm15X3fkmaY/jSll9NzqUG4xnyzlGUZRg9/eabcV3bSs97XPmMEZ4YflS&#10;59x+VdL8Y/CfiLwP8VNd8L+KPAE3hW9tdQkEnh+Vi32LJyIwxJ3qB0bcQRggkHNc3z6tXn1KcqVR&#10;wfTQ+tweKhjMJTxENppNap6PXdXT9U7H9AWR6UZHpRn2oz7V94f53hkelGR6UZ9qM+1ABkelGR6U&#10;Z9qM+1ABkelGR6UZ9qM+1ABkelGR6UZ9qM+1ABkelGR6UZ9qM+1ABkelGR6UZ9qM+1ABkelGR6UZ&#10;9qM+1ABkelGR6UZ9qM+1ABkelGR6UZ9qM+1ABkelGR6UZ9qM+1ABkelGR6UZ9qM+1ABkelGR6UZ9&#10;qM+1ABkelGR6UZ9qM+1ABkelGR6UZ9qM+1ABkelGR6UZ9qM+1ABkelGR6UZ9qM+1ABkelGR6UZ9q&#10;M+1ABkelGR6UZ9qM+1ABkelGR6UZ9qM+1ABkelNyPM6U7PtTc/vOlAi1oJH9u2nH/L1H/wChCvUP&#10;2iPhOPj3+z146+Bv9sNp/wDwmXg3U9D/ALQWPcbX7XaSW/mgZGSvmbsZHSvL9BP/ABPbTj/l6j/9&#10;CFe+3Vv9rspLUXUsPmRlPMiYBkyMZU9iK+w4b/gS9T4Tiv8A3qn6Hy1+wHdftEfs1/sVeDP2aPih&#10;+yr4jbxd8NfD1n4YgbSdY06fTdeitFS2j1G3ujcL5UDoqysk8cc6DcqxSEKH4H9oH4J/tsa54/8A&#10;iJrngzwX4gutO1jRfhdNqmlaH4xFta61Jp+sahL4lstL8+8U2Xm2MtpFlvIWYLjcWBeug/ZK/bL1&#10;Hwn8LPiN8Uf2n/H/AIg1ez039o7Vfh5oMlnoMt2YEGu/2TpsRitImfMkskKGQjl5FHBKg9h8bf8A&#10;govoPgTSbey8B+AdR1DxRZ/HDwv8PPFHhvUDbxz6PPqs9jJvdhcCN91jfRyxNG8iF5I1fbtlEf0h&#10;8ocL+0H+zF8U9f8AiX8NdP8AgX8PdU8O/CGz1vVx438JW1nZyw+bcaeI7a/FjLc+WbNH3L9mRA6z&#10;nzxFkb3jsP2MPiV4x8YnwH4sk8cW+gv8BtQ8Mr4+1zWLZdRt9Rk1cXUJL21y0gaONQwYHGxVRmzu&#10;Fe8XH7bPwTt/Ftz4ZaTVGh0/xla+EtU1eGzV7az8QXC2zQ6c4VjKzsLuDMqRtbqXw0qlWA43x5+2&#10;x+yD8VfgB4r8d+MrbxfdfDvRobtfEGtR+ENWjt5Wtr4WU9snlxCS4fzjt8qNX81dxUOuaAJv2F9H&#10;+NWqfA61+M3xs0aM+O5vD66TbWgunMUkNnviilw4Qo1wyiVt4LKX27yoGPGfD37Enij4Z/G/wP8A&#10;tAfsa/AfW/g/4k1TxdJcfGTwVZ+I4R4U1Owa0uvNmNvFI0LXEk62axzQRrKigF41AZW900T9vH9n&#10;nRtc8RfBjQvC3iyHXvAug6TfSeEbPwfcNO2nXxEVjLCEUxrGxG1g7oYArGZYgpIq33/BQbwrq1z4&#10;Ftfhp8P9V1qXxN8WL7wJ4g09ri1iudD1C107UbuWJ8z+VI+bAqGjkeNlJZXPy7gD5L0f9mT9uy8+&#10;H/xGXwx+y34k8E6x8SP2Y9Y8OS6fZ+JNHihsPGsMEj2d69xFqcstw8kk5ji1KQtdMYlafywiPXWf&#10;tM/B39tf40fFH4veMvhz8HfiN4f03xN+y9aaT4RtE8ZWlhKni5LyScKFtdR/czqrxxtOSI28kr5j&#10;JtLfSml/tp/D7RPij4p+Guv+LLzVtfm+J/8AwiPg/wAG2fh97a9a+i8MWutzWQkmcRTAWpmu/tbv&#10;FAElji3l9gk0I/29fgdPrOleEbCy8SXXiPVPGd74S/4Ru10GWS6tNctbBtQlspz/AKmI/ZV81Zmk&#10;ELxssgkMZ30AfJP7TX7Kf7duo+JvFEf7NHhfxRpula78LfDsetR/8JdDEdY1C2vomvrRWkuiyXcl&#10;p5sZuDtV87TKeKzfjP8AsZftYXH7RfjDxh+yb8ANa8A+Dr7w94Us/s1nqml239pWNrdu99YW8CXZ&#10;ERKurMH8pJQrjcxbDfXR/wCChfwTvPA9p4/8MeGvGGsWci6odSNj4eZI9J/s2dre9W6nlZIEkilR&#10;1ESyNJLtJiSReag8G/HnV/Hv7cGh+G/CPjCa88DeIvgdD4p021a32LJLLfBI5wGUOu6FlyrYI7gG&#10;gDyzXf2NPibY3fgG00W+8caxoa/GJdV1vS4dZXR7bS9CbSbyKaCO1tbiNRbm6a3YQguykkqqrkVp&#10;R/syfHfwF+254W8ZfDG2166+H8fi6P8At6x1zVg/9nWUHhiaztri1u/tbT3Fr5+I5LG4RmNzcPdK&#10;PlMjfYRhPZu1KsO0g0AfKn/Ba8/8a4PHmR/y10v/ANOVtX4Mnbu5X0r95v8Agth/yjh8eH/ptpf/&#10;AKcravwXLYP3RX5Hx9/yNof4F/6Uz+7vov8A/JDYn/sIl/6bpn3p/wAE1f8AhAx/wTv/AGkW+Jo1&#10;JtAAsDqq6Ps+1NDsfcI9/wAu7HTPFY//AAUL/Zj8Oa/8AvCH7Tf7ImvSat8H7HT44P7FhjxLoVw2&#10;BJLcJjcJHfAkd+Q2BnBXND9kH4zfsm/DP9hj4sfAn4mftNWOleJviRbxrY28Xg3WbqKwMaMAJpIr&#10;QqxJPOwkDrlq88/Yj/bi1v8AYl+It1owvrXxh4C1pvI8TaRBHMsF3Cw2tLElzHGwYKTw6LvHBx1G&#10;k8Tgf7Nw+Ertcso2cotOUHdtXSe3dGf9j8SPjTNc9yynU9pSrKcaVSEo068PZxjLkcopKas1GSb7&#10;Wsz57shafbIzqEUz2+/98sL7WZe4BIxn6ivqD4jeOr7xz+0If2ovijouj+ELfxv4KnttJ0LxBrrQ&#10;tqNvNpsmleejxwyC2iMbFlmuTDE7fMsjIkhXF/a38JfsEv8AFNPiX+zN8bYb7wze3kVzqngmfQdV&#10;tbu2Uupkht5XtTEQRuAy4Ccckc1y37RU/wAPPid8bPHPxMufjFpk2j3Xnz+E7axtJ2ubm32FLG0E&#10;fkqkCxKIY5BMY2WNGKiTAz4tKnLAwnTc4y95WtKNnZP3m/TZd3qffYzF0uKq2GxEcPVo3pTUpTpV&#10;OePM4J0lGyV27Ny192Lt1azvhD8dvjR+xZ8U9c03wzOsUi3FzpPijw7qTJPa6gkTvHLBKEJRyp3Y&#10;kQ+6kqee2+GOlePpfhBZ/BjxfqPg/UPCninTL3xbY2esavLbSaE1oWSS581Yj5LSLG6j7yOEIJGC&#10;Kn074jfBe+0i08PXPxM0+30288L6boljpLaXd+XZ3l3bwf2trV8CqpNKkpulTl5CVhZdqRRs9qf4&#10;qfArxFqN8us/E2S10vxJ4ntdCkjitblZNN8KWQQp0Q8TEJvAG8kSnZ85x2UY0qKUfbLl1tG60vun&#10;3T00+Z4mZYjGYybrQy+Uaz5XOapyvJwvytbNSj7zum+kLtPXyy5+N8+l/BDU/gN4J8KfY9E13W7f&#10;U9RvL2bzrm4lhUrGoIAVQMnoMnvWLp/inwPc+GNL8MeJfhr59xppmY6lYXrQy3yu5dUlG0jC8ruG&#10;GCj2r6I8PePPD3jfXrm4k8baHpXg3R9XkPhqztbW+m0+LU2iaO3gBeEzRIsWZDIsAjVwDuJJIwvE&#10;3xZsPDWla74f8X6lY6Z4x0HUINJsLe71rUbr7LaQW64ntZYEeMyzuGWR96Fl2glQxrOWE09pKqrJ&#10;WSsrWWunq9u/3m9HO/3n1WjgHzzlzztOalzy928tE3aLXPuo6LflPHPj58avFn7QXxT1L4peNLWC&#10;C9vFhhW3tgdkMMMSxRRgnk7URRuPJxk1xuR6Vo+LvFet+OvFWoeM/Et79p1DVLuS5vLgjHmSOck/&#10;nWdn2r5uvUlVrSm3e7evc/XcrwtPA5bRw9OCgoRSUYttRstk3q0vPU/oFz7j8qM+4/Kl59Wo59Wr&#10;7o/z0Ez7j8qM+4/Kl59Wo59WoATPuPyoz7j8qXn1ajn1agBM+4/KjPuPypefVqOfVqAEz7j8qM+4&#10;/Kl59Wo59WoATPuPyoz7j8qXn1ajn1agBM+4/KjPuPypefVqOfVqAEz7j8qM+4/Kl59Wo59WoATP&#10;uPyoz7j8qXn1ajn1agBM+4/KjPuPypefVqOfVqAEz7j8qM+4/Kl59Wo59WoATPuPyoz7j8qXn1aj&#10;n1agBM+4/KjPuPypefVqOfVqAEz7j8qM+4/Kl59Wo59WoATPuPyoz7j8qXn1ajn1agBM+4/KjPuP&#10;ypefVqOfVqAEz7j8qM+4/Kl59Wo59WoATPuPyoz7j8qXn1ajn1agBM+4/KjPuPypefVqOfVqAEz7&#10;j8qM+4/Kl59Wo59WoATPuPypuf3nUflT+fVqac7gQWoAs6Cf+J7acj/j6j7f7Qr328t5p9Plhtrt&#10;reR4mEdwqhjE2OGweDj0PFeB6CD/AG5act/x9R/+hCvfp2ItmHkNJ8v+rUj5vbkgfma+v4b/AIM/&#10;U+E4r/3qn6Hyv4Y/4Jkf8I/8KNb+FH/DTnia6tte+N1n8Tby8k0XTllXUoNbh1vyBthAEL3tvCx4&#10;3BFKAgE1c8cf8EyfDHjfxv4++Icvxv8AENpqnjb4reF/H9vLDY2jLo+p6HFZw2yRK0ZEkTxWMCus&#10;m45DEEE12HgDwr+0R4Z0fTYRYzxTDSbOy1O4vbq3nlTZb3u4xIJfLfbM9sd7FXf5txKqBW7ct+0J&#10;ZajbzWWk/aWjuNTW6ZpoPJaBtQhe3KqZQxf7J5qLuwA4w5VSGP0p8oc58Of2EPBXwl8f+JPG/wAP&#10;/Ea2i+LPFS+I9Ys7jw/ZXBbUWiijuJI5ZIzJEJhDGxVWwrbiuNxrB0//AIJwaPa/sb+Jv2NJvjn4&#10;gm0nxJrN1qA1ptNsxdWTT35vnRAI9jL5p4LKTt4r16/uPjCNB1mfTIWbUktR/ZMVxFbpFLISTxiR&#10;iMDA+cgE8/TO1jU/jwviCGPQvDmoNpzQkzTTSaf5gYqcAL5gwQcA8sCMc9aAPGPix/wSo8O/Fn4n&#10;+Mvi1qX7RHi3T9T8Z+FtC0O+j0+1tFhSHS5/OQlDGfNSUlllifMbqxXGOKPCH/BLjRvh60cngL4/&#10;67pVxY/Fp/H+kG10DThDYX8theWU8CQ+SE8h4r6bC4+QhdpAGK99srn4tW5vodThWZIopTZSQxwh&#10;5+AYxuMgVZByGBQJnGGxzVLwq/xfvPE2qXXiHTbiztZNGEemrLPblUuFnuOSscj4JjaA55HGOoxR&#10;uB5LD/wTX8GyftLN+1bqnxZ1m88XWfxObxlolw+n2qLpsk2gW+gXdkoVBvgn061t0bfl1eJZFYNn&#10;Opo3/BPrQvD/AMVtJ+Mth8X9d/tmz+KOpeO9UaW0tmTUr+70htGWJgU/dwxaeUhRUwSYw7EsST1l&#10;/D8frJri58G6FNFNfXK+ct9LaOkajSZgJB+9Jz9sW3BHTHP3SxrptQufi9HZ6emnx27NM119tmkt&#10;Y/MgJkJg+TzgpQJ8rEOzE7TtwWwAfOVl/wAEkPCtpp8WhX/7QPiC/wBLW68RT3Omaloun3FvLJq9&#10;4buWVUeIrFPFIzCKdAJFVmXPNej/AAM/Ym/4Uv8AE/wt8T/+F2a5rjeFvhjb+CbWwvtPtI457OGR&#10;XSZmijDCTKr0IU46V0TXP7RN5pstnq3hxporiG5juFjktFlALTrCYyJAMkeSzbiABnbzxWhHafF/&#10;T/Cmm6Np2myrLDpdrFMFmgLBlhKyh2Z/vbsYKEjvnrRoB6N9oVmwjrSrMGbaOv8AFz0rzbxH4Z8b&#10;/wBreG9U0PQ7xls9JvRqMaXMAYTyNbFFIaQKxOyTkEgeozTPhzp3xl0bXrq21fT1h0y51S7uo5JZ&#10;IppAHvblwrkS/KvktBtC7ipDAgAAEA8g/wCC2P8Ayjh8eZP/AC20v/05W1fgweG6/wDjtfvL/wAF&#10;rGc/8E4PHm7/AJ7aX/6cravwbIYnoa/I+Pn/AMK1P/AvzZ/d30X/APkhsT/2ES/9N0z0zxJ8IvBu&#10;k/sh+FfjVZLdLrmqeMtR02+ke5LRPBFEjIAh4U5Y8jrUekfC/wAK6J+zlL8bfF0U17daprz6Toen&#10;wzNHHFsiDyXErLhgwyAi8g8k+ldf4Y8X6p4h+AWg/CbU/hv8PLzRdN1O41O1k1T4mWtjdtcSgI5k&#10;ja/jdAQowpQevepm8RfEmWz1bwne6H8L5fCOqPbyf8In/wALJ0hbe1khXbHJFIt8JVcDILbvmB5r&#10;zfqtOUo1FB25El7rtzW3emuvqfZLO8dRo1MLUrR5o15Sk3Wppulz6U4+/dPl6PlSta6Oe0b4afCz&#10;xH4J8L/FbTdGujbvqmoaZ4k8OyXbxxvcW1kLmN4pyxlKyJIhbAwrKRnBArp/EH7MXwv1nX9N+LPw&#10;ml1LXvhnrHh/WLzy1lYXOh6ra6Td3P8AZV64+44kiR0Y7RNGDtLAMxisNf8AiLp+o6HbroPwxbw9&#10;4diuxpXhn/hZ2krAklypWaZ3F/5srsDjLMcAKOgFZ/wq1D44/BhvFtn4D8TeA7bS/GmhXmka1pUn&#10;xK0V4Xt543Rcbr3O+IuWRiSQfXJB2jTo8yTotrS7UXdNLe1vhfb52OKpjMdL2lTD5hCMru0ZVouL&#10;pyl8F1K6qQWqnZ/yttanKal4f+HPhf4IeBfHN34Kkv8AUtc17W4NUlm1aeNZorP7CY1CIRtz9sYE&#10;jn92vcnPrdj+xh4R8QeEtP8A2h9Jt5I/B83w1v8AxVqHhptWAuhNZz/Znt45SmfLeQowYgsqluSV&#10;yeXSC9uvhfoPww8QfDf4Y30Ph+6u7qzvpPi5YRzPNcrAJmYJqIXDfZovlxgbeOppr+KP2jI/GEPi&#10;238ZfD+KG30dtHt9Ej8faCLCPT2BDW3kfa9pVsszZyxY7ic81ShS5v3lFyXLFJKLVpJat6a69Opj&#10;iMdmVaMlhcdClJTqNuVaLU6bleMIrnlyu20rLl2V+lP4LaLp/iv4WfETxF8ONX1zwfr3hTRzrCXG&#10;i65OFv7XzQhtXDOpAXduV93PQg10Hxo/Zm+GHinTtWb9mqLVn8ReCrdX8b+GtVvjPdXkJRWOp2jY&#10;zJGCxEkf34/vYZSWGM0fjvSvDOreDvh/pnw58O6f4gWKLxBHZ/FTS5ZL6FH3iEyS37FIyeoUjP4U&#10;X9/8aIPjePjz4D1zwL4b1hZ0lWPT/ijo8ke4IEIIlvmLKwGChOD6VEeX6uqVWk5bJ2i11eq0tppf&#10;v+Jc69aWcyxmDxsKK96UVKrCSdowShVtJtqTU3GzfJdNNfCeefHXwVo3w5+M/ifwL4dimjsdJ1ma&#10;1tUuJDI4RWwMseprlM+4/Kul+M3jLxB8Rfi54j8eeKksV1PV9Ynur5dKuEmthM7lm8t0ZlZMngqx&#10;BHQmub59Wr5zGOEsVUcFZXdla1lfsfrmRxxUMmw8cTLmqckeZ3vd2V3frd9ep/QHgen60YHp+tHH&#10;t+tHHt+tfcH+fOgYHp+tGB6frRx7frSHGO360BoLgen60YHp+teHfH//AIKI/sn/ALL3jr/hXHxu&#10;8e3ujas1qlzHC3hu/mjlibo6SRQsjjIKna3DAg4IIq5+zf8At6/ssftY+ItQ8JfAv4mLq2p6XZrd&#10;3Vlcabc2knkFwhkQTxpvVWZQxXO0ugP3hXuS4b4gjl/154Wp7G1+fkfLbve1rHjxz7JJY76msRD2&#10;t7cnMua/a17nsuB6frRgen60wgEc4FeM/tE/t/8A7KP7K3iq18D/ABt+KK6Xq13a/aY7K30u6u5F&#10;izgM4gjfZkg43Yzg46GuHL8tzDNsR7DB0pVJ72inJ/ctdDrxuYYDLaPtsXUjThe15NJfe2e04Hp+&#10;tGB6frXin7PP/BQH9lv9qnxfP4K+BXja+1u+s7X7ReD/AIR69gjgjzgM8ksSouTwAWyT0zXtKlTx&#10;xSx+W5hleIdDGUpU5rpJNPXyeo8FjsDmVD22FqRqQ7xaa+9DsD0/WjA9P1o49v1o49v1riOzQMD0&#10;/WjA9P1o49v1o49v1oDQMD0/WjA9P1o49v1o49v1oDQMD0/WjA9P1o49v1o49v1oDQMD0/WjA9P1&#10;o49v1o49v1oDQMD0/WjA9P1o49v1o49v1oDQMD0/WjA9P1o49v1o49v1oDQMD0/WjA9P1o49v1o4&#10;9v1oDQMD0/WjA9P1oyvTj9a4L9oT9pT4J/sveCx4++OPjq10PTZJlht2kjeSW4kJA2xRRhpJCAdx&#10;2qcLknABNdGFwuJxtdUcPBzm9lFXb9EjDEYnDYOi6taSjFbtuyXzZ3uB6frRgen6151+z9+1P8Bf&#10;2pPDL+KvgX8QrPXLaA7bqJFeK4tTudQJYZAskZOxiu5RuHIyCCfRI+nJHX3p4rB4rA15UMTTcJx3&#10;Uk016p6iwuKw2MoqrQkpRezTTT+aFwPT9aMD0/Wjj2/Wjj2/WuY6NAwPT9aMD0/Wjj2/Wjj2/WgN&#10;AwPT9aMD0/Wjj2/Wjj2/WgNAwPT9aMD0/Wjj2/Wjj2/WgNAwPT9aMD0/Wjj2/Wjj2/WgNAwPT9aT&#10;bggY/Wl49v1pAQwzxQIsaKrnWLXyuG+0x7S3IzuHbIz+devTePJdDfyfFeh3Vtg4W6t0MsLe+RyC&#10;fQjNeNWlxNZXUd5EF3RyK6g5xkHPrXYt8cfEjx+VJpOnsuMEMrHP/j1e3lmMhhqMlz8rv2uvmfNZ&#10;5luIxuIi4Q5klrrb7jtB8XPAGM/2ueP+neT/AOJpkvxg8CohePUXc/3Vt3yfzA/nXnF/44i1GQzX&#10;XhLSS7LjeImHH4Gs86rp5HPhy0/77k4/8frSpnWYJ2hOD+TPMp8Ot/FCX3xPS5vjl4TQ7U0++b3W&#10;NP8A4uox8dvDzyBRo98f+Ap/8VXBW/iiytk2/wDCJaXJ7yK5P/oVaVt8V76zULbeGNJXb0xbn/4q&#10;op5rmU37+IivSDZcsh5fhot+skdvafGHwzcMfPsNQt1Ufeltcj/x0mt7S/EGi60nm6XqUUyj73ls&#10;CR9RXmY+N3iDHGj6fz/sN/jWZqfxAudUPmHRbOGT/nra7422kYK5DcgjivQhnUqcdain/wBuuP46&#10;nJLh/FTdlT5fmmerat428L6LIYLvVEMi/ehhy7j8FyaxLj40+HoWbboupsoOBJ9nVQfzbP6Vxum/&#10;FbUNJiWKx8O6bGF43CJs/id1WZfjXr0w2TaLpzL/AHWjJ/rU1s4qVPgrKH/brf6jp8P4qPxU7/8A&#10;byR0a/Hbw2RltIvv++U/+Kqe2+N/g6c4khvIf+ukAP8A6CTXD3/xF/tNPLvfCWksuc4+zn+jVn3O&#10;v6fctlvCtgvbEfmL/wCzV58s3zSOsa0ZesWv8zqjkMZb0ZL/ALeR6mPi94DJGdWYfW2k/wDiaWT4&#10;s+B1GyLVGZuyx2shJ/8AHa8oh1rTYWBHhmybHZmkYf8AoVa+mfEqfSBjT/C+lRndnKQN/wDFV0Uc&#10;7xspJVJwXyb/AMjKpw7KPwwb/wC3onkP/BZDX9S1z/gnV48mj0Ga1s1k0v8AeXbBZHP9o22Nqjt7&#10;k/h3H4ZnoeP/AB6v30/au0OL9rX4Fax8BPGc7adpustbtPeaXhZk8m4jmXbv3Ly0YByDwT35r47P&#10;/BEb4Af9FU8Yf9/rT/4xXyvE1CpmmNjUoy5ko2u9Nbvp2P6X8E+NMl4H4ZrYLM+aM5VZTSiuZcrh&#10;BK7vvdM+G/A37WnxR8AeF7PwhomheDprWyjKQy6h4NsbiZhkn5pJIyzHnuTxWt/w3H8ZM7v+EZ8B&#10;/wDhv9N/+NV9nf8ADkj4A/8ARVfF/wD3+tP/AIxR/wAOSPgD/wBFT8Xf9/rX/wCMV5sYZ5Tioxmr&#10;LzR95W428I8RWlVqYeTlJtt8r1b1b+I+Mf8AhuH4xdR4Y8B/+G/03/41Qf24/jIf+ZY8B/8Ahv8A&#10;Tf8A4zX2f/w5J+AP/RVPF/8A3+tf/jFJ/wAOSPgD/wBFU8Xf9/rX/wCMU/8Ahe/nX3oz/wBcPB//&#10;AKBpf+Ay/wDkj4x/4bh+MZOT4X8BdP8Aon+m/wDxmj/huL4yY/5FjwD/AOG/03/4zX2d/wAOSPgD&#10;/wBFU8Xf9/rX/wCMUv8Aw5J+AP8A0VTxf/3+tf8A4xStn3Wa+9E/64eD9v8Adpf+Ay/+SPjAftw/&#10;GLH/ACLHgH/w3+m//Gaaf24vjIBgeGPAfT/on+nf/Ga+0f8AhyT8Af8Aoqni/wD7/Wv/AMYo/wCH&#10;JPwB6/8AC1PF/wD3+tf/AIxRbPv+fi+9f5Ff64+D/wD0DS/8Bl/8kfm54k8QX3izxHfeJdUgt47i&#10;+uWnmSztkgiDMcnZGgCovPCgACqWB6frX6X/APDkj4Ajp8VPF3/f61/+MUv/AA5J+AX/AEVTxf8A&#10;9/rX/wCMV58spx0pOTtd+aPqKXjJwPRpxpwc0krJcmyXzPtTI9f0oyPX9KPn96Pn96+qP5D0DI9f&#10;0pCeOP5Uvz+9B3kY5oDQ+ev+Chn7Cvhb9tr4OTeH0e107xZpYM/hnXHs1crIqsfs0jfeEMhODtOV&#10;ba+G2lG/Fb4WfEf4w/sZ/tBWfi/TLS90fxL4U1YLqGlXqSweaEf95bToCrGNwNrLkZB6jg1/RWwJ&#10;4O6vgX/gsj/wTiHxo8MXH7U3wV0S3TxXoVpLN4ssIY2Eut2UcQKypztaeBYyAgXdKj7Q2Y0Rv3vw&#10;h4+o4Go+Hs397C1vdi3tGUtLP+6/wZ+LeJ3BdbFxWeZWuXEUtXbTmS6+q/FHvniD/goh8DdO/Yv/&#10;AOGy7LUGbSJ7D/Q9NmX/AEhr8t5Ysyq/xiX5SR8uBv3bfmr8U9b1j41ftp/tCve3C3eueKvFuq7Y&#10;beNpJBEGfiNc72SKMHA5O1V79+D/ALR1WXTl0MahdNarcealn5zeWJSAu8JnG7HGcZxxX7Hf8Ef/&#10;APgnrbfs3fD2P47fFLQl/wCE68SW4ezVplkGm6dIisiKAo2SuCd/JIAVfl+YV+m1cs4e8EcpxWYw&#10;ftK9aTVJNaqP2Y+i3b66H59TzDPPFzM8PgZJwo0UnUa2b6v1eyR7R+wf+xR4L/Yo+Dlt4I0xrbUN&#10;fvFE/iLXktQj3Mx58tT97yk6KCeeuBnA9wLBe/6U26nhtLd7q6nWOKNC0kjsAFUDkk9hX5f/ALd3&#10;/BcHx1pfjW++Fv7I0FnYWuk3zQ3XjO6WK8a/2jBEEToY403Z+di7NgYCc5/nPJeH+KfEzPqk6Pv1&#10;JPmnOTtGN9rv8kvuP3fNM74d8P8AJacKvuwStGMVeUrdl+bZ+om9euf/AB2jco4z/wCO1+DNn+1v&#10;/wAFP9ZsV17Tfi18VJrSbbLHdW/2to3DDKlSowVIHGOMV7l+xT/wXA+L/gTxRp/gf9rC6/4SbwvI&#10;q2x8QR2yrqWnEbFWaQoALpAFYuCPNYuWDttCN9pmHgVxLhsHOthK1OvKC1hB+952vo/wPk8B4ycP&#10;4jFRo4mjUoqW0pJW+fb8T9dNy+v/AI7RvXrn/wAdr5d/4KkfGrxN4O/YG1b4w/Av4i3Wn3FxLpM+&#10;ka9od00bPbz3MPzxuDna6N+INfGP/BIr9rz9qD4wfto6X4J+KXx58Ua9pEuiX8smnapqjzQs6RZV&#10;ipOMg9K+WyXw1zTOeF8TncasYQoOSlGSfNeKTfTz6n0ObeIGWZTxDh8plCUpVlFqSta0m0vyP1w3&#10;rjOf/HaNy+v/AI7XiP8AwUX8ceMPhx+xR8QPG/gPxHeaTrGn6OkljqVjMY5oWM8a5VhyDgkfjX5r&#10;f8E0v2z/ANrL4nftx+APAfxC/aF8Waxo2oX12t9puoavJJDOFsrh1DKTg4ZVPfkCo4d8Ocy4i4bx&#10;GcUasYwo3une7sr6aWNM846y/Is+oZXVpyc6trNWsru2p+y+4ev/AI7RuX1/Svz6/wCC637Q/wAc&#10;vgNB8L/+FL/FPXPDB1STWf7ROjX7QG58oWOzft+9t3vjPTcfU18afC7/AIKu/tweEvBOvfD7SfiN&#10;rXiDXvEt3ZJput6tdPe3GnRoJfMitYWVh5kzPGC/JAjwq7mV09zh/wAGeIOI8hpZnhq0FGfSTaaV&#10;7Nt2toeNnXivkuRZzUy6vSm5Q6qzu7bJXP3QDqeh/wDHaN6+v/jtfm5/wRi+Of7WXxJ+P3izw5+0&#10;Z488Y6jaxeEftWn2fiZpgqyC6hUvGsgHQMRwO9fpCxIHevh+LOGanCedyy6rVjUaUXzR1XvK/wCB&#10;9jw1xBT4kylY6nTcE21yy30dvxHb1Pf/AMdo3L6/+O1+In7aP7SP7en7NP7TPiz4RXv7VfjloLHV&#10;Hl02ZdSlgWW1lO+Jlj3ttXacAbj07dv1O/4J6/tEz/tP/sk+EvihrGqSXWstY/Y/EEsiRo7XsB8u&#10;VysZ2qGZd44GVYHAzive4n8OMy4ayHD5u6satGtazjfS6ur37njcPceZfxBnNbLFSlTq073Ura2d&#10;nax7aGUnAP8A47QGU9D+lflB/wAFg/8AgoP8cfCn7VP/AAp74AfGHX/Dem+E9Hhh1ddHu1gW51CY&#10;ec7b42LOqxPbptfGx1lAUZJb2n/gmr+0B8SPhf8AsW+Kv2yP20vjxreraJqN8q6Db61cNPJFDbs8&#10;WYTvJLTzOYxHtUgwA5YMMb4vwuzrB8M4fN5zjevy8lOz55OeyWlttfQww/iLlOJ4grZZGD/c8znU&#10;05Uo7t/PT1Pvbcvr+lG5fX/x2vxb/aP/AOCz/wC138dvFVzoHwU1CbwToM03laXp2hwiTUpVyCrS&#10;XGC/mHB+WLYoDbSGxuPAL+3B/wAFNvhbe2vjHXfi98RLWK3kVo28QQzSWj7sgB1nUxvnn5W9Pavq&#10;cL4C8SVaEHiMRSpVJK6hKWvo7Lf0ufPYjxoyCnWkqFCpUhF2c1HT5X/Wx+8e4dd3/jtfnb/wWx/Y&#10;d/aG/aC8V+GfjJ8FdCvvElnpOiNp+peH7EAy27faC63Eab8yl/O2sETKrAGJIPy9F/wTY/4K9r+0&#10;p4gs/gZ8ftLtNN8XTxt/ZuuWbCK11Vl58sxn/VzbeeCVbBwF6VR/4LqftBfHD4EaV8MpPgv8Uta8&#10;MtqdxrH9oNo988BufLFnsD7SMhd749NxrzuEOG+LeD/EehguSMa75uVyu4SjbVprW3mtUdvFGf8A&#10;DHFHAdbFuUpUbq/LZTi76XT0+WzOb/4Ik/sU/tJfAj4leKPjB8ZPBt54Z0280E6XZ6TqkZjuLuZp&#10;45TN5eflCLGVDMBnzjtzhsfpCjKBgt/47X5+/wDBCj9oH44fHm2+KE/xn+KuveJm0mXRV03+2dQe&#10;b7MJBfeZt3dN3lpn12Cuj/4KYf8ABWqw/ZW1K4+CHwPsrXVPHirH/aV5exl7XRVYBwHTI8yZkIKp&#10;naoYM2RhGfGnDvFnFviNVwUoQliLRvyXUIxS3beunVvVk8J55wzwvwHTxalKNG7tzWcnJvZJaa9E&#10;tj7gLAc5/wDHaNy+v/jtfg3Zftz/APBS74wa3fa/4V+M/j+/kaTddxeHVlW3gOOgjgURx8DOAB3O&#10;K634Ff8ABYX9tv8AZ98Wx6b8TfEN14y0u1mcal4f8VL5d0xbsLkoZYmXsCGXnlTxj0cR4B8R06Mv&#10;YYmlUqxV3BNp+i/4NjhoeNOQ1Kq9rQqQpvabV1+H6XP233rnGf8Ax2jevXP/AI7Xl/wn/at+E3xS&#10;/Zts/wBqSLXI9N8NzaW15fy3ki/6CUyJYpCCRuRwynHUjp2r8w/2o/8Agtl+0z8afFx8J/s0RXHg&#10;rQZHls7VbWNLjVNUaSTZFIX2HyH2hdiQ8q0j5eT5NvwvDPhxxNxPmFXC0aap+ydpyn7sYtbp7u59&#10;lxBx5w/w7gqeIqz5/apOEYq7kn1XkfsZuXOM/wDjtAdScA/+O1+Metab/wAFvfDHwzuPizrnij4p&#10;22l2M0n2qKbWGN1GqDc0pt9/meVj+PG0+tekfsJ/8FvPixe/ErSfhd+1b9h1jR9YultrfxRa2qW1&#10;zYSvtWMyqmI5YsjkhVcFySXxtr6THeDmcQy+pistxVLFezvzRpyvJW8uv59jwcH4qZVPGQw+Ow9T&#10;D89uWU42i/n+ux+qm9fX/wAdo3D1/wDHaaDld0bblPdWzmht23A3V+QSi4ysz9RjKMldDtynof8A&#10;x2gso6n/AMdr8Qv20/25P2w/BX7XPxK8IeEf2kvGGm6XpnjPULbT9Ps9ZkSK3hSdgqIoOAoHAFUI&#10;/wDgpp/wUQ+IPwm0r4X+CvG3iJx4f86TVfEei288+qX7SzySI1zcjcUVFby0VdoKp827A2/uGG8C&#10;eIMVgaGKjiaahUSk221yppNXutd7aH49X8Zsjw+MrYZ0KjlBtWSTu07aH7mb19f/AB2gMvUHr/s1&#10;+G/7PH/BYL9sb4LeMrXV/F/xCvvHGhNcK2p6Hr9wJGniAIIinYF4W+bIK5GQu5WAxWv8bf8AgqR+&#10;31+0v4pu9b+EOoeIvDfh6yuNtppfgu1l3Qqc7fPnjUvI5HXJC8fKoqqngHxTSx3s51qapWv7Rysv&#10;Sz1v+HmTDxp4cqYP2kaVR1L29mlr632t+PkftixUjr+lG9R3/wDHa/Df9n3/AIK3/tmfA/4iJqfj&#10;r4kan4v0lp1i1jRfE0jTkRhhv8osQ0UoGccgE8MCOn7ESftM/CSy/Z5j/ah1XxH9l8INoceqPfSK&#10;SRC+0KMAElizKoAzliAOtfI8Y+GfEHB2Io06tqqqu0JQu7y0923d9D6jhXxByXinD1Z0703SV5Rl&#10;ZWXe/buegFge/wClAbjr/wCO1+Jv7Uv/AAWX/aw+NPiq5tvhd4uuPAvhiG63abZ6E3l3bopcK81x&#10;99mZW5RSI8qvy5G48/4B/wCCiH/BSf4P3kHxOvPiJ4u1TShHEzL4ts5rrTriJyhTJkAAD5XDoyth&#10;uG+avr6PgLxNLAxq18RSp1JK6hKTv6N2tf0ufL1vGjh+OMlSo0ak4R3mkretr3t62P3SJX1/Smkj&#10;Bwf/AK9fhXqf/BYT/goFqep3WpxfGcWMdxdSSR2VnpNuYbdWckRp5iM20AgDczHA5J619RftVftJ&#10;/tg63/wTp+CPxa+G3j7xUvirxBdXDeIL/wAMxOktwoEoG9YFwFyo7AZrzsw8F+Isoq4WGLrU4+3k&#10;oLV6Ozlrpbp0Z3YHxYyTNKeIeGo1JexjzPRaq6WlnfqeD/t5/tw/te/Dr9sf4ieBvA37RPinS9J0&#10;zxJNBYafZ6kyxW8YAwqjsBX6r/sSeKvEvjn9kT4b+M/GGuXGpatqng+xudQvrx98s8zwqWdj3JNf&#10;z+/EHxB468VeNtT8SfE++1C61+8umk1a41TcLmSY9TJuG7d9a+i/2dfj1+3npPws8UaP4W8e/EaL&#10;R9L8Bx/8IrBZ/avJgxqFiifZ9oxxE0gG0/dLds1+2cf+GmHzThXBYbBujSqUuXmnZR5/dUdGld66&#10;6n5JwXx/Wy7iLFV8SqtWFS/LG7fLeV9m7Ky0Poj/AILZ/tV/tH/Ar9qLw/4V+Dvxn8QeHdNuvANt&#10;d3FlpV80Uck5vb1DIQP4isaLn0UV9Ef8EWPjD8Ufjj+ydq3jP4u+O9S8Q6nD45vLWO+1S4Msiwra&#10;2jLGCf4QzsQPVjX5AfHTx/8AH34ieK7fWf2iNe8SahrUWnrBazeJ/N89bUSOyqvm4Oze0hHbJb3r&#10;sf2aPjL+2N4EsrXw18B/GnjrT/Ds2vLLeW3h37R9ladvLWQt5YK7tgTOecAZoz7wzw8vDOll1N0Y&#10;1qaTdWy97lu3aVru68wybj7ER8QKmOmqrozbSp3b5eayV43sreh/QQDjgH9KcSOoNfIv/BS7/gp3&#10;pn7E0Fv8PfA/hqHXfGur2Mk1vHcXW230uPBCTzKBuky2dsYK7tp+YY5+Dvhh+0B/wV7/AG2fF8mo&#10;/CH4jeMLnaVhuJ9HuE07TbYgEgMV2RISO55PfNfgeQ+E+e5xljzLEVYYehfSdR2uu6Xbs3a/Q/ac&#10;68S8nyvMFgaFOdet1jTV7eTff0uftXkev6UmRnrX4rXH7eP/AAVR/Yd8eLo3xk8QaxcyTEuNJ8e2&#10;pvLe7UZUFJNwcLk5zFIucDJxX6gfsN/to+Av24Pg+vxD8JWcum6lYzC18QaLM+57K62BiFbjfE2Q&#10;VfAyOCAwZRw8VeGeecMYOGO54V8PJpKpTd1rtftf5o6uG/ELJ+IsZLBqMqVaKvyTVm7b272+TPas&#10;juf0oyvr+lfhr+1z+3V+2R4Q/as+JnhLwr+0r4y0/S9L+IGs2enWNrrUix28Ed9MkcaDOAqqAAOw&#10;Aqbx3/wUv/4KB/Hu20my+GfinxXpVj4d0eysblfCfnSzXdykISS7up0Tc8kzKz7ThVAAAJDO32FH&#10;wH4iqYejiHiacYTSbbbXKmrq/dnzNTxnyOniKtD2FRzg2rJJ3s7P0P3E3J/eoyvr+lfmT8VP+CoX&#10;xv8A2bf2CPhbplhHean8RvGui3U1z4r8QN5xskhu3jdij5Ms/wB1QHG1QCTnAWvn/wCBPxk/4K4/&#10;tleKdSf4LfF/xpqEkJMl9Pb6ytjY2zYGEBJSJCeyDGewryst8Hc6xmDq43EYmlRoQlKKnOWkuWTi&#10;5Lok2tLs9DH+KuVYXFU8JRw9SrWlGMuWKV1zJSSfW9nrZH7bZX1/SgMh4BP5V+IMH/BQ7/gpl+xh&#10;8VL7wl8TvH2q3+rWqx/bvDvjwG9hddjGM53eZGrBw26J0LALkkDFfrd+x7+0voP7XP7P2g/HPQ9J&#10;bTjqiSR3mmPcLI1pcROY5E3A527l3KWAYoyMVXOK8DjDw7zjhHD08VOpCtRnopwd15XXS/R6rzPc&#10;4X47y3ibETw0Kc6dWG8Zqz87enXZnqGV9T+VGV9T+VNjJ6Lup/z+9fn3Mz7gTK+p/KjK+p/Kl+f3&#10;o+f3o5mAmV9T+VGV9T+VL8/vR8/vRzMBMUYpePb9aOPb9aQ7iYowaXj2/Wjj2/WgVxnlk9T/AOPU&#10;26Ui2kOB/qz39ql49v1qO7G62kUAcofX0rrwMrY6k/70fzRy41f7HUX91/kfzR+D+PFulHA/5CUH&#10;f/poK/pdVMD/AOyr+c/wn+z/APHeLxTpksvwT8WKq6hCWZvDd0AAHHJ+Sv6MMg9Ctf0T4+4jD4jC&#10;5aqc1L3XezTtoux+F+CuHrUcTj/aRcbyVrprqzyn9uLUvHOi/shfEPUfhrbPLrMfhi4+yxxxrISp&#10;GJOGBB/dl+3HWvwT+Aej6H4j+OvgrQfFNnDcabf+LtNt9ShnbCSW73UayK3PQoTnpxX9HGvaJpfi&#10;TRLzw3rlotxZX9rJb3kDZ/eROpVlP1BIr8ZP28v+CSXxj/Zy8b3vi74E+HtW8WeCpG+0Wk1nb+Ze&#10;aaC4/cyrEAW2kgB0XBHYEGsvAziTKMHhcXlGJqKjVrawm9L6Wtfut7GnjFkWZ4rEYbM6FN1KdPSU&#10;Vrs73t2ezP2b0vTNK0zR7fSNIsoYbK3gWO2hhUBFjAwAAOwHH0r8G/8AgqX4P8B+B/2+viR4e+HN&#10;nbw6WNWt7hobW681Eup7SCe6AOTtP2iSbKDiM/IAoXA6Gy/4KPf8FQPCFlD8HH+KXiaG5+z/AGOC&#10;x1DwxBJqJWQBVAeW3NwX+Zdrbt4ypUg4NQ/sx/8ABNP9rH9sX4lNqvjLw9q/h3SdQ1GWfxF4w8TW&#10;brIXZt8rLHJteedi2QOAxbJYDcR9fwHwrLw1zDF5vnGYUnSlFpKM2+b3k1Jppa20SV92fLcZcRR4&#10;9wOFyzLMFUVSMk23FK2lmk101u27bH0X4yvtcv8A/g3y019aAYR38EdlIJizPCNa+XdycYO5QOwV&#10;a8K/4Iratpej/t76A2rahDbi60fULe386UL5krQ4VBnqx7DvX6f/AB6/Yc8H+Nf2E7z9jf4bwx2d&#10;rY6HFB4dkumWIfa4GEkc05iQBmeUeZIQo3M7HAzX4p+KPhr+0f8AsjfE9NQ1zw1rnhXX/DurBbPV&#10;lt3RFuF5DQzAbHyORtJBBquAc2yrivh3OcupVVSnXq1ZRTaXu1ElF2+WtthcaZbmnDee5Vj6tN1I&#10;UadOLau/ehur/kfsd/wV/wDH2h+Bv2CPGVprQlMmupb6ZYrEu7988quCfRcRtz9K/Lf/AIJLZ/4e&#10;HfDPj/mIXv8A6b7mtf4jaZ/wUx/bh8D6p8R/i5B4p1jQ/CdktykN1ov2OGRm2qogt4YkE0hDZ3hS&#10;cA5ar3/BLL4M/F/wx+318Otd8S/CjxJp9nb314bi8vtBuIoY82FwBudkCryQOe5rsyHIcHwf4dZh&#10;l9XF06lZqblyyVk2tFrre2+hyZ3nWK4o44wWOp4ecKScVHmi7uzu2+m/mfRP/BxjkRfCHH/PTXu/&#10;tp9c1/wb7fBTwF4z+Injz4xeJdIW81bwrb2FroguEjeO3N0ZzJOoZSyygW4RWUjCySAg5BHe/wDB&#10;wN8PfHnjuH4Uf8IP4H1fWfssmufaf7K0yW48rcLDbu8tTtztbGeuD6Gpv+DffwB478C6f8V18ceC&#10;dW0U3Vxov2Uatpstv521b7dt8xRuxuGcdMj1r5t5lHDeA3JRqqM2rWUlzWctdtT6D6hLEeM7lUpN&#10;wTvdrS/LprsfooLG2+1C++zRecsZRZto3BSQSueuMgce1SFOcHH50/j2/WkfA54r+WJSlLVn9Gxj&#10;GOysfnH/AMF+f2ZH1/wR4f8A2pNB3tNoki6RrNuinm3kLPFNhUPRtyszNgAoAK8k/wCCJf7YXh/4&#10;EWXxN+HvxD1eSPSLfw7N4r02BVt1DTWke25jVpHRnllj8gJHnaTG33c5P6i/tA/Bzw7+0F8F/Enw&#10;Z8UMBZ+IdLktmkBf91J96OT5GUnZIqPt3AHbg8E1+AXi39lr9orwX4r1LwtefBTxWbjT7qS2kaHw&#10;/csrbWKkgqrAgj0JHPWv6n8M8ZlfG3AdXh3Mqii6UouLbSfLe6te2zuvQ/nPxCwuYcI8ZU89y+Da&#10;qp3SV1zWs7+t0/UZoWkfEj9sP9paPT45BdeJfiF4tZ57hYCEWe6nLSTMsY+SNd7O2BhVUngCv0M/&#10;4Li+DpPg7+xz8K/g54M01Y/DGj6xDY/amuAJi9vZSJCHVQA+9RI7tgfOoOBmuX/4ISfsi+NNK+Mf&#10;iT9or4n+BL7SY/D+ljTPDsetaNJC8l1c/wCunhaTBVo4E8o/KQy3rfMNuD95ftpfsk+DP2zfgZff&#10;CLxXdLY3LSLdaLrC2qSyafeJ9yQBgeCCyuFKsyOwDDOanjjj7K8v8RMvwsWnhsG1zW1V5LfTflTV&#10;u2qDg/gzHY3gfHYpxaxGKvy30dk7211953/A/M//AIIKeDfAniT9qrWta8V2dvNqOj+GWm0ETTEE&#10;TNKqOypuAciMnqDt6jGM1+oP7X3hLwZ4w/Zj8d6P45021utO/wCEXvJWjvGCosiQs8bZ4wwcLjBz&#10;nivxd8X/ALKf7dn7DPxZ/tjQ/B3ibT9S0+SYab4m8LW8s0NxCv3nV4wf3bDqrgZBww6irfj79uT/&#10;AIKP/tX+C9Q+F2v+M/EXiLSZNv8Aa2n6D4UgiLru4WU2lurbM/wk4J9a9bizgnEcZcWUM/wGY0lQ&#10;tB6z1iou75baO/qjzeGOLqPC3DdbJcbgajrXkvhupN6a9dPmeJfCXUvF2j/FLw1q/gKESa9a69Zy&#10;6ND2e6EymJT6gvgH61+i/wDwcLvdSeEvg3JqCbZ2/tkzDPR9mn5H51k/8Evf+CR/juHx9pv7RH7U&#10;GiTaLbaFeJdeH/C1zGPPurhTlJ5wc+XGhwyqPmZgDlQMN2n/AAcB+APHfjnSPhUngjwPq2tG2n1r&#10;7UulabLceTuWy27vLU7c7TjPXB9DXZm3FmR5t4rZZRwlSMlRUlOd1y3fRPrbqcmW8N5xlnhtj6uJ&#10;pyi6ri4wtrZPdrzMX/g3Mz/Z3xh/67aB39tR4r4H/a8nnu/2r/iZNd3jzyf8J/rC75JCTtF5KAMn&#10;ngAAdgBX6H/8G/Hw+8d+BLD4tL448FatopuptD+yjVdNlt/O2jUN23zFG7G5c46bh6iuc/4Kw/8A&#10;BKb4l+LvibqX7Tf7Oelya6NdlSTxF4XtoVE9vOECefBjAeNgq7l+8G3Nlgx2xlnFOR5N4vY+OKqR&#10;SrQgozuuVNa2b6XuaY7h3Ns08L8E8NTbdKcnKKTvZ6Xt5H1L/wAEiPC3gzQP2DPBGoeGNKtYbjVL&#10;Wa51iW3YM09z5zqWc5PzbVXjjA7DNSftF/sT/wDBOT4vfFO78c/tBaXoY8T3UMYu2uPGs2nyMoXC&#10;ExR3EY6fxbQT6mvye+FX7Xn7dv7FGgHwH4G8Ua94R0+/naaPTta8OxSKX4BaIXkL7c8Z24z37Vc0&#10;H9nD9u/9v/4zf8JN4l8JeIdS1TVZIft3iTXrF7a1toDwr5KqoiUZwqA8dByK8at4b5hg+JMXnVXO&#10;Y0KM3KSnGXvtN3s76W9G/Q9Wjx7gcTkOGyqnlcq1WCinCUfdTWl1bW780j7e/wCCh/wi+E37O3/B&#10;NTxF4P8A2LYoW8M6n4wsj4wXT9cfVY44CuTmSWSUwjzo7X7pXkj++c/mx+zHB8UJ/wBoDwnD8E7j&#10;TI/F7axH/wAI2+rLbmAXvPk8XIMW8vgJuH39uPmxX7Y/CX/gnr8LPAn7E037FPi3VrzV9K1O1kGu&#10;apb7beea5klExljwCF2SBSgcOAEUNuGQfyl/aP8A+CcP7XP7H3xAj1HRvCWp6zY2d7by6L4s8KQS&#10;zqsxzJGMookSVDGSflGCAQfmGfS8LeKslxODx2TvEp1pTm4TqWXtFJWUne19tVe9jz/EbhvNqOIw&#10;eZrDtUowipQp6+zad2lvbyfc+wZdJ/4OFRbMJvE3h3yQp37ofD23bjn/AJZYxivj/X/+Cc/7VPiT&#10;xFfeLNT1z4d/bdQvZbu5kh+I2jxL5zuXYqqTBUGScKoAHQYxWvrn/BVv/gpH4z8N3HwTufiDdHUp&#10;3ktb2ez8Lwx6s6unlNbnZFlCCSQ6oswY/f6AdB/wT8/4JI/GD9oTxnY+Nvjd4d1Hwl4Hs2S4d721&#10;8u61Xa5xBDHIDtBKnc7rgL2YkA+tgvrnCOW4jGZjXwuH00VKKbmvPVO7eySPMxEcJxRmFDC4GliK&#10;70u6krKL020ei6t2P1++Cmn6vo3wd8K6R4gmhkvrXw7Zw3UlvcCVGkWBASr/AMYJH3hweorpmx6f&#10;rUOmadYaNptvpOl2kNvbWsKxW9vDHtSONRhVUDoABgDsKmyMc7a/jPGV1isVOt/O2+27P6twtL6v&#10;hoU/5Ul9ysfz3ft+ZP7bvxWIH/M+an0/6+Hr9Xf+CKPgPwn4Y/4J/wDhnxJomjxw33ibUNTvdauN&#10;xZrmZL2a1UnJ4Aht4lCjA+UnGWYn8y/26fgf8Z9b/bM+KOr6N8IfE95Z3PjjUpLa6tfD9zJHKhnc&#10;hlZUIYEdCDg1+q3/AASO8Pa94W/4J8+AdA8T6Fd6bfW/9q+dZX9q8M0e7VbxhuRwGGQQRkcgg96/&#10;qbxWzCn/AMQvy+nRrK9qd0pK+kVukz+cfDfB1P8AiImNqVabtepZuP8AeezZ+Tv/AAU+8DeFPhx+&#10;3j8RvCvgzSI9P05NWhuY7WFjtSS4tIbiXHPAMkrtgcDOBgACv1S/4I+fDrwp4L/YJ8H6noGn+XP4&#10;ijuNR1WR23GWczPHnJ6DbGoA6Dn1NfnP/wAFWfg78XvE/wC378RNc8M/CrxHqNjcXViYLyx0K4mi&#10;kxp9sp2uiFTggjr1BFfp/wD8EwNC1nw1+wd8ONE8R6RcWF9b6TMtxZ3tu0UsR+1THDKwBU4IPNc/&#10;ipmUanhrltOFVNvk5kpJt2j1t28zfw3y/wBnx9j51KVkuflutNZdOh+PX/BSHRtL0D9ub4maTomn&#10;w2ttH4mk8uCBQqrlVJwB0ySa+mPjp4g16+/4IT/D97rWrl8eMLez5uG5t0F2Fi/3RtXA6DA9K8V/&#10;4KQfBb4x+Iv24/iTrPh/4S+JL6zuPETvb3dnoNzLFKvlpyrKhDD6Gv0G/Yv/AGX9O+O3/BKzTf2f&#10;Pi3odzpb6na3ar/aFi6T2Fx57NFOI2KNlWwcZG5crkBjX0vFWf5bl3C+SYytJT9nUpOWqbS5Wm+r&#10;03+R4HDeS5hjuIc3wtKLg5wqKOjSb5k0r+Z+Zv8AwTb+H/wz+KH7b3w/8C/F/SbO90C+1Kf7VZah&#10;KVhnlS0nkhjbDDcGmSNdh4cnaQwYqf3t1Xw14Z1Xw8/hvV9Es5NN8kRPaTQr5SxqOBtxgAADHHGB&#10;ivwQ/aM/YH/ak/ZX8b3Wl+I/h7qt3Z2U0klh4m0OzlmtZ44grmdZEGYwAyk79pU57qcdJ4f/AGvf&#10;+CnH7RfgMfAfwt8Q/GnijTLzbZyrp+nq9xKsrt+7mvUjEpVjuU+ZJgqpXouBHiFwi+P8XhM3y7Ma&#10;caMIq952S1bco2662adtlqXwPxP/AKl4XE5bj8DOVWT0tG7eiXK79L9VffY8U+N+heF/C/xq8Y+G&#10;fBAQaLp3izUbXRxHdGZfssd1IkWJCSXGwLhiTkc5Oc1+5H/BLdVP7AHwxOB/yAXx/wCBEtfiZ4l/&#10;Zd/aI8K+IdQ8Lap8FPEz3Wm3ktrcPa6DcTRNJG5RijqhV1yDhhkMMEHFft7/AMEz9E1fw7+wn8N9&#10;E8RaRcWN5b6Gy3FneW7RSxN9olOGRgCDg9xXl+OmKwdTg3AQo11UaqR1Uk2/cers76npeDuHxUeK&#10;8ZOrSdO8Ho00l7y026H47f8ABSYbf28fikFH/M2T4/Ja/Zv/AIJ9RBf2HfhSVRf+RF085/7YrX5F&#10;f8FEfgp8ZfEH7b3xM1nQfhJ4mvLO58VTPb3lnoNzJHKpC/MrKhBHuDX6/fsG6XqeifsX/C/Rta06&#10;azu7XwTp8dxa3ULRyROIVBVlYAqQexryfGLF0a3h/lEKdROS5bpNNr931s+56PhXhq1PjbM5VINL&#10;3rXTSf7zpofmx/wcEA/8Nh+FwB/zTW07/wDUQ1CvqD/ggPj/AIYo1okf81Fvup/6c7Gvnz/gvF8L&#10;viZ43/a18N6p4M+Heuavax/Dq1ikudL0ee4jWQX98xQtGpAbDA4znBHrX0p/wQt8IeK/BX7HWr6T&#10;4y8L6hpN03j+9lW11Sxkt5GjNpZgNtcA4JBGemQfSq4oxWHfgLgaaqJz/d6XV95dNyeHsNXj4zYu&#10;o4NRfPrZ22XXY/Nz/gp7qvibVv28fiPJ4sgEVzFrKRx26XBkWOIQReXtJzjKbWI7FiOK9u/YC0b/&#10;AIK4H9n6C5/Yy1vRYfBs2qXDRrcLpDSfaQR5m43MbSdccE4HbFe8/wDBWn/gll4j+OXiGb9pT9nb&#10;TvtfiSS3SPxB4ZijjX+0QgwLiFgATNjCsHJ3Kq4I24Pw78Fv2hP25/8AgnTql03h3TdY8N6fd323&#10;UtH8S6Gz6feTJn5f3ijDerROrEAc4r7fK84wXGHAFDDZXKhKvTUb062ycVZ6finY+RzDK8VwrxpX&#10;r5lGsqU3JqdLdpu6129VdHt/7Wv7N3/BVf8AaDXR9D/as8UeB5G0tpJ9JhvvEWh6dIvmYV2HlmNn&#10;U7AOcgEeua9n/wCCL37LX7RH7OXxY8YXPi+98KyeGdY0OBb5dE8TWeoSm8jlP2fPkO5jUI9znJAJ&#10;I644+I/EVh+3Z/wUj+J1n4q1zw1r3izUZofs1jeR6SLexs7cSAFUZVWJEVny2Pmzljk5NfrJ/wAE&#10;0/2FLL9h74Mz6Rrl5b33izxBOtz4kvYUQohUER20bhQxjQFj8xPzvIwwGxXzHiBmUuH+CP7KxGJo&#10;+1qtJ0aUVZe8pNp3ukrbtbn0XBOWwzri7+0cPQq+zp3ftKknd6WSatre+yeiPxv/AG3Af+Gyvi5k&#10;f81M17v/ANRCev2x/wCCdfwW8DfBT9j7wLpngfSI4W1rw3Z6xql00aCa6urqBJnaRlVd+0vsUnkI&#10;ijJwSfx2/bL+Bnxp1f8Aa9+Kmq6V8H/FF1a3XxI1yW2urbw9cyRzRtfzFXVlTDKQQQRwQciv26/Z&#10;VtLzTP2X/hvpmp2clvcQeAdHjuLeeMo8TrZQhkZTyCDwQehFcfjRmUZcG5bRoVU/h5lGS6Q0vZ/m&#10;dfhTgJLizH1atN9bOSa3lra58w/8FWv2IvAX7Vseh3/hn47+FvCfivwzDMkOi+INWht7W6t53Duz&#10;AfvI5Ny5DYKtyCBncPiPwT+xL/wU/wD2ftNk8X/s/vqclrqVw1vNdfDnxbFdCYr/AHxbynj69K+r&#10;P+CwH/BNH4o/tBeMLX9oz4DWk2savDpi2euaA0sSs0MW4xyQZ2lnyxUp82eCMYIPxr+z7+2/+3N/&#10;wTvs5PBFhoUltock8zDw3418PzfZROSA0kbAxyqcg8JIFJJJB4r1OAcRmFbgenSyzF0a9vioV0ko&#10;66q+/mrq3meZxpRwNLjCpUx+Fq0U9q1Ftt6JJ228nqaGl/8ABTX9un4GeLn8PfFfT9E8RX+nWptr&#10;jSviN4RimmLYGySSZRFcuwA4JlIIJyDwR+rv7BP7THw0/ax+AFr8V/hx4Ot/DzNeSWuvaHbrGBZ3&#10;6Km9dyABwUKMrEAlGXKqcqPxc+JWs/tV/t+/GG6+K178PNT17VtYuIbNW0DQZBaw4ULHCCAQuFx9&#10;9ixHJJ61+u//AASu/ZA8Z/safs2S+B/iJq9vPrWva9LrV/Z2sZ2aezwQQi335PmELCGLAAbmYDIG&#10;9vL8YsDw3Q4UoVbU6WMvG8Kcrp/zabWXR2R6fhXjM9r8SVaac6mFs/fqRs/7uvd9dWfSyjnAH60u&#10;KRQM54p3Ht+tfy3sf0XFiYoxS8e360ce360DuJijFLx7frRx7frQFwyPX9KMj1/SlyfRqMn0agQm&#10;R6/pRkev6UuT6NRk+jUAJkev6UZHr+lLk+jUZPo1ADdq+v6UbV9f0p2T6NRk+jUBbyGlQf4j+VIE&#10;UHO40/J9GoyfRqAKcuh6JPerqU+lW0lwrApcPbqZFI6EMRnjAxzxVoKo6H9OlOyfRqMn0atJVak1&#10;aUm/VkRp04fDFK/oN2rnOT+VV9Q0fSNWjWHVdNt7pVbcq3ECuAfUZHWrWT6NRk+jVNOc6UuaDafk&#10;7DlCNSNpK68yNIoo0EcY2qq4CqoGKdtX1/SnZPo1GT6NQ5Sk7thyxWyG4Gc7jQAoOf6U7J9GoyfR&#10;qm4+VdhMj1/SkOD3/SnZPo1GT6NQMaVU9z+VG1f7xp2T6NRk+jUaha+6GhVBzn9KCq5zn9Kdk+jU&#10;ZPo1G4eQx443XawyCMEFeoqvYaLo+lFm0vTLe1Mn+sNvbqm764AzVvJ9GoyfRq0jVqRi4qTSe6uZ&#10;unTk7uK/AbtXGATRtX1/SnZPo1GT6NUczLt5DQoBzuNGxMYP8qdk+jUZPo1IfyKWoeH9B1ZlfVdH&#10;tbpk+61xbI+36ZHFWUghijEUS7VVcKqqBgVJk+jUZPo1ayrVpxUZSbS2V3ZGcaVOMnJRSb66XG7V&#10;HRjSFVH/AOqn5Po1NOc9DWaKkrlBPDHhpbz+0Y9Cs1uN25rgWieYW9d2M5q97Dj/AIDSE7TjDUm7&#10;aPmY7q3bxeKsm3K3q7fPUxX1ejslG/orjwR1/pRgd/5UK5PHNKM9g1YepshAAOAx/Kgqp7/pTsn0&#10;ajJ9Goux2W9hu0Z3bjRsXOcn8qdk+jUZPo1F2HKuw0ADof0o2L3Jp2T6NRk+jUrsdvIjlggmjeGZ&#10;FdJFKyIyghlPUH2qDT9F0bSFZNK0u3tVbG5be3VAcZxnA56n86t5Po1GT6NWiq1Yw5FJ27X0+4zd&#10;OnKXM4q/fQaFAGNxo2r607J9GoyfRqhyb3NLeQ3A/vfpQVU9/wBKdk+jUZPo1IXKuw3AznP6UAKB&#10;j+lOyfRqMn0agLLew3avr+lV9R0bSNYhW31fTbe6jVsqtzAsgU+oyDVrJ9GoyfRquFSpTlzQbT8n&#10;YmdOnUjacU156ley03T9NtxaafaRwRLyI4YlVffgVMVB43H8qdk+jUZPo1KUpSd5O/qOMYwjaKsN&#10;wPX9KNq9c/pTsn0ajJ9Gqelh2S2Q3aO7H8qq6hoOh6sFGraRa3W37v2m2STH5g1cyfRqMn0arp1K&#10;lKV4Np+TsTKnTqRtKKa89StYaVpelQtb6XYQ20bNuaO3gVFJ9cAdan2qOh/SnZPo1GT6NROpUqS5&#10;pNt+Y4wjCNopL0GgAd/0pcj1/SlyfRqMn0aoKEyPX9KMj1/SlyfRqMn0agBMj1/SjI9f0pcn0ajJ&#10;9GoAT8B+dH4D86M+4/KjPuPyoDUPwH50h6dKXPuPypCeOo/KgNTx/wDbN/bO+GP7E3wwj+IvxGt7&#10;i+mvrwW2kaNYSKJ7yTq5XcRhEUgs3IG5R/EK8d/YO/4K9fDT9sbx/D8GvEPga48K+LLq2nn023a6&#10;+0Wt+IgztHHJtDCQQqZCGVQQjYJIAPa/8FI/2G9H/bg+EmneGo/E9joviDQ9QNxoeragJGiRZAFm&#10;hZVYcOFRslWIMa4wC1eLf8E8/wDgj7f/ALK/x7t/j747+M2n65eaHazJotj4fgZYxJcQy28rzmQc&#10;r5UjBVUAlmyWAXa37BkeW+HtbgCvXxjn9dV+V2lo+iVly273Py3N8dxzT42o0MJy/VXa+23W93e/&#10;ax97/gPzo/AfnUM+pafbP5VzfwRtjO2SQKcfjTG1jSUtZL59VtRDCpaaYzLtjUDJJPQAD1r8n+p4&#10;vlUvZys9nZ2fpofpn1rDqTi5xut1daFn8B+dH4D865Hwl+0B8B/H2uL4Y8C/G3wjrWpNGzrp+k+I&#10;7W5nKr95vLjctgdzjiut3DpuWlWwuKwzSrQcb901+YUcRRxCvSmpejv+Qv4D86PwH50Z9xUdxd2t&#10;qoe6uo41JwGkYKCfTmsoU6lSSjBNt9FqzSVSNOPNJpLuyT8B+dH4D86itr+xvGKWl7DKyjJEbhsf&#10;lXN+H/jj8FfFnimTwN4V+MHhXU9bhaRZtH0/Xraa6QxnDgxI5cFSDnI4xziuh4LGJSbpy01fuvRd&#10;3poYrGYVtJVI67arX011Op/AfnR+A/OgZY4U5/CuH1r9pz9m3w3q9z4f8RftC+BtP1CzkMd5Y3vi&#10;uzimgcdVdGkDKR6EA0qGDxmKv7GnKVuyb/JBWxeGw9lVqRj6tL8zuPwH50fgPzqpouu6J4k0e18Q&#10;+HdZtNQ0++t1ns76ynWWG4iYZWRHUlWUjkMCQatbh/eWsKlOpTk4zTTXR6M2hUjUipRaafVC/gPz&#10;o/AfnWB47+K3wv8AhbDb3HxN+JPh/wAOx3TlLV9e1eCzEzAZIUysu44547Vm+Ef2h/gD4/1oeGvA&#10;nxy8Ha1qTRNKun6T4ktbmcov3m2RuWwO5xgV1Ry3MJU/aKjPl78rt99jnePwUZ8jqxv25lf7rnY/&#10;gPzo/AfnSBgRkMtBdQMl1rkSbdkdXNZXF/AfnR+A/OuM8T/tHfs9eCdduPC3jP48+C9I1S0Ki603&#10;VPE9pb3EJZQw3xvIGXKkEZAyCD3rp9D8Q6D4n0qHXfDeuWeoWNzGHt7yxuFlilUjIZXUlWBBByD0&#10;rqq5fjqFPnqUpRXdxaX3tHNTxuErT5KdSLfZNN/dcufgPzo/AfnSbh/eFUfEnijw14N0S48S+L/E&#10;dhpWm2se+61DUrpIIIVzjczuQqjJHJPeuanTqVZcsE2+y1ZvOpCnHmm0l3bsi/8AgPzo/AfnXJeD&#10;fj58C/iLq/8Awj/w++NXhHXr/wAoy/YdG8RWt1NsBALbInZsAkc4xyK61TuGVIP0FdE8FjKc+SdK&#10;SfZxaf3WMYYzC1I80KkWu6aa/MPwH50fgPzoJ29T+lVhrGksdq6raknoBMtRDC4qpfkg3beybt6l&#10;SxOHp25ppX2u9yz+A/Oj8B+dc140+M/we+G17b6b8RPix4Z0C4ul3WtvrWuW9q8wzjKLK6lhkgcd&#10;66G2u7W9to7yzuo5oZVDRyxsGV1IyCCOoIpVMPiKMVKpBpPZtNJ+l9x08RRqycYTTa3s729exJ+A&#10;/OkKg9VH51y/jX44/BX4a6lHo3xF+MHhXQLyWETRWmta/bWsrxkkBwsrqSuQRnGODV7wT8S/hz8T&#10;LCbVvhx8QND8QWtvcGC4utD1SG7jilChvLZomYK21lbaecEHoa2ll+OjS9rKlJR78rt99rGSx2Dl&#10;U9nGrFy7cyv917ljxcMeE9UYDkafP3/2DX81MOu655C/8Tm6+7/z9P8A41/St4vYf8Ilqg3L/wAg&#10;+b/0A1/M/Cf9HU5H3fSv6O+j3hcNiMPmXtYKVlC10n0l3PwTxwxGIoYjL/ZTcdZ7NrrHsf0ifs/s&#10;z/AbwVI53M3hHTSzM3U/ZY668fSvMvhr8Ufhn8Mf2efAN78SviLoPh2G68K6dHbTa5q0Noszi0jJ&#10;VTKyhjjnA5xXc+D/ABv4M+IOhL4n8A+L9L1zTZJGjTUNIvo7mBnU4KiSMlSQeozkV/P+cYLFRx1e&#10;qqclDnlryu2762sft+V4zDvBUaftFz8sdLq+y6bmp+A/Oj8B+dGfcflRn3H5V4p62ofgPzo/AfnR&#10;n3H5UZ9x+VAah+A/Oj8B+dGfcflRn3H5UBqH4D86PwH50Z9x+VGfcflQGofgPzo/AfnRn3H5UZ9x&#10;+VAah+A/Oj8B+dGfcflRn3H5UBqH4D86PwH50Z9x+VGfcflQGofgPzo/AfnRn3H5UZ9x+VAah+A/&#10;Oj8B+dGfcflRn3H5UBqH4D86PwH50Z9x+VGfcflQGofgPzo/AfnRn3H5UZ9x+VAah+A/Oj8B+dGf&#10;cflRn3H5UBqH4D86PwH50Z9x+VGfcflQGofgPzo/AfnRn3H5UZ9x+VAah+A/Oj8B+dGfcflRn3H5&#10;UBqJx60cetLj/ZNGP9k0AJx60HGOv6UuP9k0Y/2TQB8Rf8F8C6fsSaadx48fWPT/AK9byvlr/g30&#10;klb9sTxVukdv+LY3f3j/ANRLTq+pf+C+Qz+xNpvyn/koFj/6S3lfLP8Awb6Aj9sTxUNp/wCSY3f/&#10;AKcdOr+puD6VP/iAuOk0r3q69d49T+ceKqlReM2Dim7P2fl0ZT/4L8SvH+2ro6pI6j/hXdj/AOll&#10;7Xgn7JP7M37V/wC1w2tfCj4D3WoHRf3V34gS81aS20vzEz5PnYyry8nYCGYckYGTXvP/AAX7GP21&#10;tGGP+ad2P/pZfV7h/wAG7Wf+FdfE75f+Y1pv/oqevpqeef6q+C+DzGlRjOoqcLcyuk23q+rsfPzy&#10;j/WLxWxeAq1ZRhKcubldm0ktPK5+ev7Qv7Nvxv8A2PPievgf4p6PPpWrW4S603UbGR/JnAIKy28w&#10;A3bWHUYKsOcHFfrp/wAEcf2ofG/7Sf7LTR/Ee+ub/WPCWpf2TcateXDyzXy+WsiSSO7MzvtYBmJ5&#10;IzXyr/wcPBh8ZPhzx/zK93/6UCvXP+DenP8Awzv45wP+Z1Xp/wBekVeLx9iYcWeEVHOMVTiq14u6&#10;Vutml1Sfa563BeHqcNeKFXKsPUk6PvKzfkmr+fmfoG2Ox/SvhD/g4LZ0/ZA8KgOw3fEm1+71/wCQ&#10;ff194e4Br4P/AODg45/ZA8KkKf8AkpVr/wCm+/r8M8L4xlx5gFJfb/Rn7F4iOUeDMY0/sfqj8ufg&#10;Snx+8WeIrz4OfAB9WuNS8bWR0vUNL0k4e/tt6ytE7cbYsxguSQpUEMduQfvb/gnR/wAE6/2m/wBj&#10;T9pLSvj/APGvQdPg8Pw+GtSfUZbDUlnlss2xbEqADngj5S3P5157/wAG/vhnQ9Z/av8AEusappMN&#10;xdaR4Jlm02eVMtbO9zDEzL6Eo7qfZjX6dftdeEvEHjr9mTxz4U8Mag1rqF54auktbgR7yrBCeBg5&#10;JAIxjvX7j4qcb18u4glw5h6VOFKtGMaknH3mp6aNbWW25+P+HPCFHHZIs9rVJyq0pSlCKeicNdut&#10;3vsfjt+31/wUt+Mv7WvjXUvDXh3xTqGj+AI7po9O0G0k8r7XGCBvuSuDKTgMEYlV7AHJr0/4Vf8A&#10;BBX9oL4hfD/TvGviT4seH9AuNStxcf2XPbzXDRI3KbnX5SSuD7Zxzivhq2trWPVorXX0uobdblUv&#10;vKX98iBgHwG/jAzgHv1r9Nfh1/wQf+BnxQ8DaT8RPCH7U2uXWmaxYx3VncR6TbkMjrkfx/hX23FF&#10;bLeBMnwuHy/ELBxenMqDrc+nVq1m99dz5HhynjuMsyxNfG0HiprXldZUuW73Se6X4Hxr4f8Aid+1&#10;7/wTI+PuseBdB8WyaHrWl3UKa5ovnJd6bfplJoy8ZypDxlSHXZKqSEBkJIr9Jv2w/wDgpRqGm/8A&#10;BOjRP2of2f8ATr2xvPHl7/ZelXF1Chk0iUfaFnkIOQxRraVFbBBbaxBHFfAHjn4Jf8E0vh/411fw&#10;Te/tQ/EW+uNL1Ca0uL7SPB9ncW1w0bsheKUXP7xDtJDdxzX2na+P/wBiP9mz/gm14F+FHx20j4ie&#10;Kfhv44N5PpE2peHxbzRD7UbmMERyr9nDk+dFh28xd7Z2kqPk+NMLkmZVssx/1KdXEKcea1GVP20b&#10;Xdk9G18Vrn0vCmIzXL6WY4P63CnR5Jct6qn7KV7K7Wq7XSPzV+BXw8g/ab+OFv4V+Jfxt07w2dZm&#10;nu9T8WeLr792ZMGR2klkYbpHOfmY5Zjyea+gvjT/AMEavj7oL2Pi79lbxDpvxW8K6orGy1jQtQtk&#10;ZApxli0nlupORlHPIwRV34RfsFfseftt+Ltd8LfsefHHxZpeo6dbpfLY+NtBj+zpb71jZfMil3u+&#10;WyPlArzn9sP9g/4+/wDBOnxPoHiuTxrHNa3kxOi+J/Dt21tJBdoMsgXcJI2C8hhwR3B4r76pndHH&#10;Z1SwOAxaw9Tl/wB2q0dJXXX4Xt2bR8bTyipg8pqYvGYZ1oc38elV21/7eX3o/TH/AIJZH9vXw/4J&#10;v/hN+2L4AurW10O2hHhfXNR1CCe6ukJZTbuY5XL7AFwzYOCAScZr8+f+ChH/AAVB+PX7RPxD8QfD&#10;zwF451Lw/wDD6G8ks7TRtNb7PJqESF4y906fO4kDHdDuMeNoKsVDV79/wTC/bf8Ajd+1R4C8dfsZ&#10;/FHxTca3r134F1AeE9c1GZmnctE0TJcTE7m2tJGQ5y+Cck4r80dSsLjStVuNJvBult7hopdrdWVs&#10;HHr0618nwVwdhY8bZji81oU1Xp8rjGEf3aUk3zxi29X+Duj6PizirFS4PwGGy+tUdKfMpSk/fbi1&#10;aLa6K/zVj7i+C/8AwQj+O/xU+FuifEnX/ixonh+bXdKS+i0e80+4ae3SRQ0ay8LtfafmXGVPy8kV&#10;5Dr91+13/wAEmv2lZ/CWk+NpbO8j8q8WO1umk03XbIl1jkkhJwynEgAcbkYHaQQGr6i+Cn/BD79n&#10;z47/AAo0D4u/Dr9qbXrjRtf02O7tGTS7Vmi3L80T+XKyrIjbo3UE7WVlPINfP/xn/Zt/4JzfBD4n&#10;6x8J/FH7UvxA1DUtCuvs1/c6H4Ts7q383aGZBILkZZC2xhgFXVlPINd2T8TYXOM0xODxeJli6aTT&#10;orCSTp6pfFrtttruceZ8P4jLctw+MwtBYao2mqrxMXz6X209d/I/THwZ/wAFGfht4g/YSm/bP1GG&#10;O3Wws5ItQ0drgIf7TTC/ZUZsbizFSoGTtcDqDX45ftM/tT/HX9tH4pf8Jd8RtVuby4uJhDofh+w3&#10;fZ7NWOEhgiH3mOQM4LO3XPAr7Z8d/Bnwpp3/AARM12H9n+XxLrmgyeKV1xb/AMRafDZXDWqTRiaY&#10;IkrgxL5ZA53Ehvlr4k/Yr+J/g34L/tVeB/ij8QVb+xdH1xJtRYQ+ZsjKsu/b32lg3GTgcZNcPhvw&#10;/kOV0c0zPA0OerCpOMIyXvRjFJqNnqm22uj0OzjzO86zCrl2AxlbkpzpwcpJ+7Jt2butHok+2p69&#10;pv8AwSC/4KB+HfA8Pxm0bwbFaXtlDHf2ml2etCPVoXV1KlFXG2VTh8Bww28fMMV82/EX4gePfiR4&#10;yvvGPxH8R3mqa1dNtvr69bMsjqAmXPduOT1J5zmv6LJPi98Lofhj/wALom8e6WnhX7Cl7/wkDXyf&#10;ZPIbG1/MztwSQBzySB14r+fX9qX4g+G/i3+0r48+KHg97htK8Q+Lb/UdPa6XbI0U07uu4ZODg9Mm&#10;urwx4vzrjXM8Us3wUY+zXuy5LW1s4Xd79zn8QuGMp4Vy/Dyy3FylzvWPMndJfEktkfrh/wAE22b/&#10;AIdCaCQ5z/wj/iL8/wC0b/mvxZ07Vb/Sr+HVbG6eOa1mWWJuwZTkHn3FftL/AME2gR/wSC0EYP8A&#10;yL/iL/05X9fjP4Ct4brxxokFxCskcmrW6yRyKGVlMq5BB6iubwxjh6eaZ9OcFJRqt2stkm7eRv4g&#10;+2qZbksIyacqaV7vdtan07ov/BML/goL+1h4am/ab12whvLrxIr6gG8R6sYtQvgeVcRspwGGNgJU&#10;bQuAFxX0B/wU3/4KH/Gn9n3SfC/7Jvwa1q58N6tZ+ErF/FesQKv2mJ2t1AtoXy2zjlnXDg4CkYyf&#10;02sbKz0ywh07TrOO3t4IViht4UCpHGq4VVUDAAAAAHQDAr8Hf+CqvgzX/BH7enxCTXUjVtW1Qala&#10;CGbfmCZAUJ9DgcjtXzXBefU/EzjKNDNqNNU8LzypQUbLVpaq9mo2vtuz3+LMlqeH/CzrZbVm6mIc&#10;Y1JN3tZN6dr3t6HPfsrfsM/tH/trXmqT/CLRLea30v5tQ1jWbwwwecxz5YkIYtIQdxAHA5OMjMXx&#10;p/Z//an/AOCfvxU0+HxNc6l4W102r3Gh+IfDeqSRq6tGY5TBcxFWDhXaN1BDBW5G1wW/S/8A4IQf&#10;EP4ca/8AsjTfD7QltIfEWg65ct4ghXyknnWZy8M5AO902YjDsMZiZR92u7/bi/bX/wCCf3wa8Yab&#10;8P8A9pvwlYeMNat4JJY9P/4Re21V9KV9pw/n8QtINrBQdxVVYgKyFvSzDxG4ooca18kjlir0IOUV&#10;TjDVpLSV7Ws99rWZw4LgPh+rwnRzaWYexrztJzctE29raO/Te9zF/wCCY37cvi39sv8AZp8S2fxQ&#10;jVvF3g+3+zaxf29qIor+GaGQw3G0fKsp8qUOqgKCgYABtq/iZbkiFBj+EV+7P7Gv7Rv7HX7Qfgzx&#10;5P8AslfCmPwxHpVnGmt+T4St9LFyzxTGMZh4lKgN15XeP71fhLAT9nUD+72PtXoeESp0c+zpwwrw&#10;6vTfspWvC8ZNr0b1S6JnD4ne0qZPlKliFXdpr2i2lZxSfr3fdH1RYf8ABP39v39q34Rw/tS3lr/b&#10;tl/Y6/2Rb3uqhr24srdfLjS3hAIAAUhUypODxk8+O/s6ftD/ABT/AGUPi9p3xI8Danf2dzpl8P7T&#10;0iS6lgivY1JV7e4QEbhgtwwO1vmxkV+/v7PYJ+A3gndn/kUdN75z/osdfzwfFot/wtLxNtB/5GC9&#10;/wDR713cC8W1uOamZ5bjsPT9lSuoxSW12tejfnpqcvGnDNLhCnl+OwlabqVLOTb62T06r0P6QfDW&#10;tx+IvD1jr0LIVvLWOZTGwZfmUNwR1HNXxjHU1yPwGBHwV8KgL/zAbX/0Utdfj/ZNfxnmNKNDMKtO&#10;O0ZSSXkm0f1Xl9SVbA0qknq4xb+aQnHrRx60uP8AZNGP9k1xnWJx60cetLj/AGTRj/ZNACcetHHr&#10;S4/2TRj/AGTQAnHrRx60uP8AZNGP9k0AJx60cetLj/ZNGP8AZNACcetHHrS4/wBk0Y/2TQAnHrRx&#10;60uP9k0Y/wBk0AJx60cetLj/AGTRj/ZNACcetHHrS4/2TRj/AGTQAnHrRx60uP8AZNGP9k0AJx60&#10;cetLj/ZNGP8AZNACcetHHrS4/wBk0Y/2TQAnHrRx60uP9k0Y/wBk0AJx60cetLj/AGTRj/ZNAB+A&#10;/Oj8B+dGfcflRn3H5UAH4D86D7gfnRn3H5UfiPyoA+bP+CpP7KvxQ/bC/Zxs/hR8I30tNUg8VWuo&#10;u2rXbwxeTHDcIwDKjndmVeMevNeI/wDBKb/gmn+0b+xj+0HrfxO+Ltz4bm0zUfBtxpcH9japLPIJ&#10;3vLSVSVaJQF2wPznOccen6ACNcY4/Kk8tc5yK+5y7xAzzLOFauQUeT2FTmvePve9a+t/I+Nx3BGT&#10;5hxFTzqpze2hy2s9Pd2uvmfnx/wVM/4JkftIftj/ALR2n/FT4SXfhmPS7XwlbabINY1WSGXzo7i5&#10;kbCrEw27Zlwc9c8cV6X/AMElf2HfjL+xN4R8Z6N8ZLnRJJ/EGo2k1j/Yt886hYklDbi0aYOXGMZr&#10;692853Umweo/KnjPEPPsdwnT4eqKHsIKKWnvabXd/PsGF4GyfB8Rzzunze2m23d+7rvZWPhf/grN&#10;/wAE7fj9+2r8RPCPij4O3Xh2O10TRZ7W8/tjU3hYyPMHG0LG+RjqeOa7z/gk9+xp8Xv2LfhL4m8E&#10;/GGbR5LzVvES31odHvXmQReRHH8xZEwcqeMHjvX1bt5yWH5UgjUdxU1vEDPMRwrHh+fL7CNrae9o&#10;773Ko8E5PR4kedx5vbPz02tsJwOSB+dfMP8AwVZ/ZF+Kv7Z/wC0P4Z/CCbR49R0/xjDqdw2sXrQR&#10;eStrdRHDKj/NumTjA4zzxX1AVyc7h+VGznIb9K+dyPOMVkGbUsww1vaU3dX1V/Q93OMpw2dZbUwO&#10;IvyTVnbRnwT/AMEoP+Cbn7Q37F3xo8SePfjDdeHJLHVvC50+1Gj6nJNJ532mGTLBokwu2NucnnFf&#10;ehAI2lQRTtmDkMKMerCu7ijijMuLc1eYY23tGkvdVlp95ycPcO4HhnLVgcJd07t+87vU/PX9uX/g&#10;iHpXxg8W6l8Wv2cfFtnousapcyXOoaBqUQSyllYj/VNEv7kE5J+Vh+Jr5Nu/+CXn/BUvwJp2sfC/&#10;wx4D1e48PX1yPt9vonjS2j07VGXbiRonuI9/KrgyICNoOBiv28KAnOaTyx2b9K+3yfxm4tyrAQwd&#10;VU68IJcvtI8zjbbW6vbpc+PzTwn4ZzHGSxVNzoylq/Zy5U776Wf4H5Vfsof8EFPHN/4it/Ev7Wfi&#10;Wz0/SYVjmXw/oN1509y+VYxTS7Qsa4DK2zcScYOK+9v2rv2MvhN+1T8Av+FDa/psek2Vgsb+GZtJ&#10;hES6RPFGY4WjjUBfLVGKeXgLsJA28EewBcHO4flQybjksPyr53PPEbirP80pY/EVrTpO8FFWjF90&#10;v89T3Mm4D4cyTLamCo0rxqK03LVy9X/kfjB49/4Izft8/AnxbHr/AME7i319re8VtN1bwvrn2C8i&#10;IG4SkStH5WG4G2Rj0PA6VLn/AIJef8FVP2gvEtrB8ZNL1SQ2du6WmseOPHEd6luvXykKzTyLuPYL&#10;tJ61+1KxhTnIpSuerCvs6fjvxZGkuejRnUSsqjh7/wB6aX4HytTwZ4blJqNWrGDd+RT937mmfIv/&#10;AATG/wCCZ1j+xVo1148+IOpWeqeO9YtxDcT2q7oNOgBz5ULsoY7jje3y7sAY4Fef/t+f8EWtE+Pv&#10;i/WPjd8A/Fq6T4o1e5FzqWi6s7NY3czMfNmWT5nidiQ2MMuQ2AMgD76KDqCKTYP736V8bR8RuLMP&#10;xFLOoYh+2lo9FytL7LjtZdD6qpwHw3WyKGUzo/uo6run3vvdn4hwf8EwP+CpHwtufEngjwD4B1mP&#10;S9WH2LWpvDvjK2t7PXII/MVQ6G4jaaPEkm1ZE4EjcDcc+ufswf8ABBf4pa74i0/xH+1D4q0/StFj&#10;MM1zoej3DTXky7STC0m0LCwbCnbv4JweAT+sO3jG+jbxjcPyr6zGeOXGGJwsqdGFKlKatKcIWk/O&#10;7b1Pm8J4P8M4fERqVZ1KkYvSEpXivkkjm9M+Evw20b4aR/BvTfBenw+F4tNNgmiLD+4FuQQUx3zk&#10;knqSSxJJJr8wf2wP+CFHxQ0fxXqXi/8AZNns9W0GXdPb+GdQ1Dybu3JPMMUj4SQehdlIHUk9f1i2&#10;nOd459qNn+1XxvCvH3EnCOMniMFUv7R3nGWqk+76313umfU8R8FZHxPhYUMXC3JpFx0cV2XS3lax&#10;+H/w2/4Isft3+OfEUel+Kfh1p/hWySSMzajrWtW8qrGWwxjS2eRmYDJ2naD03V2/jD/ggX+1nY+I&#10;ZbTwP4s8H6jpsaIIb291WWCSZtg3N5YhbYN2cDccDHNfsQUBBGRz7UCMYxuFfdT8euNXiPaU40oK&#10;3wqGl+71u38z5CPgxwn7HkqSqTfdy1S7aJK3yPn79j79mn4i/Az9gPS/2avGkmmv4js9K1a3maxu&#10;mkt99zeXU0eHKA4CzJn5eCD1xX56eEv+CFX7bOh+KtN1q91HwP5NnqEM03l69MW2rICcD7P6Cv2M&#10;8sf3qXYMY3V8vk/idxHklTGVMPyXxLcp3jfVq2muh9Dmnh5kebU8NCu5fuElHW2i76akaL8mDjp+&#10;VfNf/BQ7/gnB4I/bs0HT9R/4SOXQfFeixmHS9YO+aE27NueGSLdgjJLAjDA9yK+mFXaMbh+VGz/b&#10;r4/K87zLJczjj8FUcKkXdNee6fdPsfUZjk+X5tl7wWLgp02rWfl+vmfh/wDEP/giz+3t4K1gWOgf&#10;DbTfE0DRkpfaHrluqKu4gBhcPEwYgA4G4cjnrjo/gJ/wQw/a48fa5YzfF6x0vwPoZ1Axaos2pRXN&#10;8sARWMkUUBeNtxO0bpBtIJYYHP7O7QTkkUbec76/VqvjxxnUw/JCNKM7WdRQ95/e2vwPzan4M8Kx&#10;rqUpVHBO6g5e7+V/xPLP2c/2WfAv7LX7PMHwG+Gh82OC1mF1qN0iLNf3UikNPKUGMk7V77VVRkgC&#10;vy0j/wCCCv7caQqv9peBMhcH/ioZ/wD5Hr9niuTndTWT0P6V8nw74lcS8N4jE18PJTniGnNzXM21&#10;fVaruz6bPPD/ACDP6OHpV4uMaCtBRdklp5eSMD4T+HL/AMGfDDw34Q1gwm60nQbOzumhkLIZIoUR&#10;tpwMjKnHHSvyY8d/8ELv21vEnjfWvEOnah4H+z32q3Fxb+Zr0ytseRmXI+z8HBHrX7DYP3mcfl1o&#10;Kq3HHHt0rHhnxCz3hXE4ivglG9b4rq/d6a+ZpxBwTk/ElChRxfNy0vhs7dOvcwvhj4avvCHw70Pw&#10;tqbxNcafpcFvcNE2VLIgBwe4yK316dB+dHHQGgEjt/47XxeIrTxOIlWn8Um27d27s+sw9GOHoQpR&#10;2ikl3stBfwH50fgPzpA+en8qja7gTh5lX61y1K1GjG9SSivNpG1mS/gPzo/AfnVJ/EugRNsk1q0U&#10;j1mX/GmjxV4b/wCg/Z/+BC/41wPOsmi7PE0//A4/5mnsqvZ/cy/+A/Oj8B+dUP8AhKvDf/Qfs/8A&#10;wIX/ABo/4Srw3/0H7P8A8CF/xpf25kv/AEFU/wDwOP8AmHsq38r+5l/8B+dH4D86oDxV4bPH9vWf&#10;/gQv+NWo721mTzIbiNlPRlOQa1p5rldZ2p14S9Jxf5Ml06kd00S/gPzo/AfnUYuYicCRaeGycblr&#10;rp1qNZXhJP0dyRfwH50fgPzpM8Zz+lAYHv8ApV3QC/gPzo/AfnSZ9xQDnuKYC/gPzo/AfnSZ9DRn&#10;1oD5i/gPzo/AfnSEnsR+VGT/AJFAC/gPzo/AfnSbgehH5UFgB1FAC/gPzo/AfnSBjnGR/wB80ufc&#10;flQAfgPzo/AfnRn3H5UZ9x+VAB+A/Oj8B+dGfcflRn3H5UAH4D86PwH50Z9x+VGfcflQAvPq1HPq&#10;1HH93/x6jj+7/wCPUC0Dn1ajn1ajj+7/AOPUcf3f/HqA0Dn1ajn1ajj+7/49Rx/d/wDHqA0Dn1aj&#10;n1ajj+7/AOPUcf3f/HqA0Dn1ajn1ajj+7/49Rx/d/wDHqA0Dn1ajn1ajj+7/AOPUcf3f/HqA0Dn1&#10;ajn1ajj+7/49Rx/d/wDHqA0Dn1ajn1ajj+7/AOPUcf3f/HqA0Dn1ajn1ajj+7/49Rx/d/wDHqA0D&#10;n1ajn1ajj+7/AOPUcf3f/HqA0Dn1ajn1ajj+7/49Rx/d/wDHqA0Dn1ajn1ajj+7/AOPUcf3f/HqA&#10;0Dn1ajn1ajj+7/49Rx/d/wDHqA0Dn1ajn1ajj+7/AOPUcf3f/HqA0Dn1ajn1ajj+7/49Rx/d/wDH&#10;qA0Dn1ajn1ajj+7/AOPUcf3f/HqA0Dn1ajn1ajj+7/49Rx/d/wDHqA0Dn1amnr1P5U7j+7/49UN5&#10;dQ2Nu91cNtVFJY5rOpUp0abqTdkldv0HHV2QXF3DaxGW6mEajqzHAFYOpfE3w5YSeVbyy3DdP3Uf&#10;A/E4/TNcZ4n8UX/iK5ZpXZbcN+6h9Pc+9Z6qAvC1/LPF/j7jYYyeHyOnHli2vaS1bt1S2S7Xvc+k&#10;weRRlTUqzevRHV3fxav2YfY9MjUbefNckn9BWXc/EHxVdR7Ptqxc5zDGAayNijoKXAznFfkeY+J/&#10;HWZv97jZpdotRX3JI9anleBp7QXz1/Ms3HiHXruTzJ9XuCenEpH8qqMWlfdI7Mx5LMaXYvpS4GMV&#10;8jiM2zTFScqtecm97yb/AFOuNGnBWikvkR4C8CnAHH3jS7RjFLXA3zO71NLDcH+8aMH+8adRSCw0&#10;5A+8abhe9SUdOgrSFSpT+CTXo7CcU90JCzwuJYJWRl+6ysQRUw1fWM5/tm6/8CG/xqHavpRtHpXT&#10;TzLMqfw1pr0lJfqS6NOW8V9xfh8VeI7cbYtYmOP7zbv51NB458UwvvOqNJ/suorJKjsKQnvXq0eL&#10;uKMMl7LGVFb++/8AMxlg8LLeCfyOgi+JniiKXdI8Mi/3fLxmra/FjVx102H3wTXJk+oor3sP4o8e&#10;4X4cfOX+L3vzMJZZgZa8iO0Hxci25/sZi2P+ew/wqa3+LGnsM3WmTJ7Iwb/CuGBHXFKSPSvbo+Nv&#10;iFSl72JUvWnH9EjKWS4B/Zf3s9Aj+KXh13VZEukB/iaEYH5GtG18a+GLyPfFrcKjP/LWTYfybFeW&#10;89T0oG0dv0r38v8ApBcXYepfE0adReji/vT/AEOWpkWFl8MmvuPXLfXdIun2W2q28jf3Y5lP9atK&#10;ysMgmvGGI+8DzXbfDLxLcXLtod7Kzso3Qs3Xb3FfqHAvjZR4oziGW43DqlOekZKV032aa08tWebj&#10;cplhaLqQldLc7IHLY+anc+rU0H/Zo/Cv3u3Y8Xmja47n1ajn1amk+1GecUWBOI7n1ajn1amgjPT9&#10;adx/d/8AHqQ9A59Wo59Wo4/u/wDj1HH93/x6gNAz/u0Z/wB2jLep/KjLep/KgQZ/3aM/7tGW9T+V&#10;GW9T+VABn/doz/u0Zb1P5UZb1P5UAGf92jP+7RlvU/lRlvU/lQAZ/wB2jP8Au0Zb1P5UZb1P5UAG&#10;f92jP+7RlvU/lRlvU/lQAZ/3aM/7tGW9T+VGW9T+VABn/doz/u0Zb1P5UZb1P5UAGf8Adoz/ALtG&#10;W9T+VGW9T+VABn/doz/u0Zb1P5UZb1P5UAGf92jP+7RlvU/lRlvU/lQAZ/3aM/7tGW9T+VGW9T+V&#10;ABn/AHaM/wC7RlvU/lRlvU/lQAZ/3aM/7tGW9T+VGW9T+VABn/doz/u0Zb1P5UZb1P5UAGf92jP+&#10;7RlvU/lRlvU/lQAZ/wB2jP8Au0Zb1P5UZb1P5UAGf92uX+KOoJb+HxajO64lCgr7ckflXUZb1P5V&#10;x3xaYiytVJ/5bZ/SvgfFDGVMFwJjpwdm4ct/8Wh25fD2mNgn3OGGMdKehJHNIBkc06v8+erPvgoo&#10;ooGFFFFABRRRQAUUUUAFFFFABRuHrQeRim4yfpQDBiNtQ3FxBbxNNcTLHGoyzswAH50zU9SsdG06&#10;41bVbqO3trWFpbieZgqxxqCWYk9AADzXwL+0n+1V4p+OWsSaZpUkun+HbeVha2KSFWuOwkm6ZJH8&#10;PRQcckFj+ieHvh1mnH2YSp0JezpQtzzfS+yS6t9j8i8W/F7JPCnKYVsTF1K9S6p007N23bfSK72f&#10;kfVfj/8AbQ+AHgES27+MP7Wu48f6HocJuC3OD+84iGO4Lg+gNeU+Jv8AgpcmJYfBvwybh/3Nzql7&#10;1X1aOMcH6Oa+Ufun1p34V/VWTeAPAuW019ZjOvLS7lJpfJRtp63P4V4i+lZ4oZxUawM4YWHRQipO&#10;3nKfNr5pI948Rf8ABQ/43ar5Y0XTtH0tlb940Nu0vmD0xIxxj2rLl/b2/aKlhaI67p67027101Aw&#10;z3HvXjeO+KK+2w/hrwHhY2hl1L1cU397uz8yxnjL4pY+TlVzevr0U3FfcrI9C/4aw/aNPT4taoAf&#10;9z/4mmt+1X+0UTn/AIWzqn/fSf8AxNef0V6ceDeFIRssDS/8Aj/keLLxD46qSvLMq3/gyX+Z6AP2&#10;rf2jB0+LOqfmn/xNWLL9r/8AaY0q5W80/wCMWrRyAY3KY/8A4mvN6K3o8L8N4atGrSwlOMou6ahF&#10;NPy0IfH/ABtJWeY1v/Bkv8z1T/huP9rPzN5+Oes7v+2f/wARWT4q/aq/aO8aLAniL40eIJfs+4xe&#10;TfNDt3Yznytueg6k+2Oa4HA64or3OWJyVeMeK60OSeOqtPvOX+Z12j/tBfHbQ9Rh1fTfjB4kS4tp&#10;A8bPrMzgN7q7FW+hBFeifDX/AIKD/tNeEPGFjq/iL4l3Or2C3K/bLHUo1kjeInDcKA2QOmDmvDT1&#10;xTZPu9KTpxl0OjKuNeKsqxdOrQxlROLT+OVnZ9VfVdz9tvD+tWHiTRLPxFpcm62v7WO4t2ZSCY3U&#10;MpIPQ4I47Vez/u1zXwbyPhJ4WwP+Zcsf/SdK6XLep/KvLe5/q1ldeWKy2jWlvKEW/VpNhn/doz/u&#10;0Zb1P5UZb1P5UjuDH+9Rj/eowvoPzowvoPzoAMf71GMf3qML6D86RgNvA/8AHqADcvq1AYHpurzj&#10;w5+0X4M1H4l/ET4aeI7mz0mb4cx2t3ql1Pdkp9gntBcC7clFWNR+9Ujc2PKZs4Irz3TP+ChPgrWP&#10;2Fpv21dI8C6ldR28Yt5fDMM0bXJ1A3i2Ytwybvlad12uVDmJ1cxgny69iOQ5tUjeNFtXSv0vJXWv&#10;mjy5ZzlsZcsqqTab+UdHp5H0TuGcZajcM4+avGv2hf2hvjN8M/iH4f8Ahr8FP2bf+FhalrOj3up3&#10;Ef8AwmNvpP2OC3lt42JM8bK+5rlOAcj0PUdd8DPGvxe8e+E5NY+M/wAFF8B6ot40cej/APCSwapu&#10;iAGJfNgVVGST8vUY561OIyXHYXCqvVSUX5q+vW172Kw+a4PFYh0abba8nb79juNwAyS1IWUdS1IS&#10;OmK8n+FX7Wfgr4sfH3xl8CdH0+4juPCoja31GRdsOorkxz+VuALGKZGRtoK8KQ3OBy4fL8Vi6VSr&#10;Si3GmryfZXsdGIxuHwtSnTqys5u0V3drnrO5fVqN4PGWryL9ov4+fFz4W+LfDPgL4J/s8/8ACwtW&#10;8QWOo3s1r/wlsGki0t7R7RGfdPGyybmu0G0EHjoRnGp8Hfj3qHxH/tvw54z+E+seDvFXhmys7nXP&#10;D+rTQzxiO5jkMcttdQM0VzC0kFxEHBVw1u4eNOM9X9i5hLArFqKcH2avbm5btbpX0ucss4wMcW8N&#10;KVpruna9ua19r21selbh3LUm4erV8nfBD9u/9rr9oLwJo3xS+HP/AAT3F14b1wt9l1RvixYRkxrM&#10;0UjmOSBX+VkcYIBO3jgg19XgZGanM8nxmU1vZYmylqrJptNbp2ehpl+ZYXM6ftKDbjpq01e+zVxx&#10;ZR1LUm8dPmrxf48ftEfHPwB8ULP4XfAz9mD/AIWFcyaD/al/MfGttpP2SMztEq4njIfJU9Dkenet&#10;Cx/aitL74N+OfiTefDjV9J1j4f6feS694V1po45kmgtPtIjWaIyRvHIm1klQuCrgkA5UaRyLMpYW&#10;GIjC8Z2tZq/vPlV1uk3oYvOsvjiJ0ZStKN76O2iu7O1nZanrW5fVqTeucfNXzR8Dv2vv2u/jVaeE&#10;/GFr+wR9h8I+KPsVyviP/haVhJ9n0+cq32r7OYlkcrG2/wAvCscbeCa7j4u/tOap4W+LcH7PPwd+&#10;Fk3jDx5NoSa5Nptxq8emWNjppuktjcz3Uiux+cviOGKVz5bZCAqx0qcO5pRxX1eSTkk27STso6Nt&#10;30syaeeZfUwqrpvlbSXuvVvay636Hr4dTwC1G4erV598Bvi345+J3he6n+JvwR1jwH4h02Yxalom&#10;pTLdW543LJb3kQ8q5jIOCUwVYMpHAJ8t8Eftb/te/EO7t9U8J/sE/aPDN1q0tvD4gf4pWEebeO4a&#10;Frj7O0IkGNjNs6npWdLIswrSqKKXub3kktdrO9ncqpnODpqF7+/suV303uuh9J7hjOWo3L0y1ZHj&#10;Hxd4f8BeEtT8ceLtSjtNL0exlvNQumBIihjUszYHJ4BwBkk8Dk4rj/2W/wBoGx/aW+ENn8TIfDF1&#10;od013c2eoaLf4E1ncQSvE6sOoBK7l3BWKspKrnA5I5fjJ4OWLUH7OLUW/N3svwOqWOwsMVHDOXvy&#10;TaXkrf5no+5f7zUbh/tV4R4i/af/AGgl+NviL4efDn9kC68U+GfCutWuna14qs/HVjazB5LC0vZB&#10;FZ3CoZHSK7QKpkVXbjenO3rIP2qPhR/woJv2jdfudQ0XQY1lW6t9X094722uopmtpLRoBljOtwjQ&#10;7F3bnX5SwIJ7KuQ5nSp058l1PlSs03eSuk0tU2tVc5aedZdOc4uduTmvdNK0XZtPrZ7npYdT3ajc&#10;vq1fPo/ax/aRsdWuPE3iP9grxVZ+AYbM3P8AbkfijTptYSMIDl9KDhhznKrM7hRkKT8ldv8AED9o&#10;/wAO+GPAXhP4jeFrD+2tN8W+ILHTbORZmt9i3O7E2GQnK7eUIU54yMUquRZlRqQi4X5nZWafvdnZ&#10;uzCjnWX1oSnzWUVd3TWnfVbHpe4dy1G9fVq8w+L/AO0TD8J/jR8MfhBL4Sa+b4j6pf2SX/27yxp/&#10;2a28/eU2Hzd33cZXHXJ6V5547/bQ+OsX7RXjL9nz4Efshnx1N4Hh02XV9Rk8fWul8Xtv50WEnhIP&#10;R14YnK5IGRVYXIM0xcVKELRcXK7aSsnZu789AxGdZfhW1OV2mo2Sbd2rpfcfSW9T3al3D1avMdS+&#10;NfxB8H/suax8ePid8Gf7D8QaLoGoalfeCl8RRXW02/mlIvtcSGM+akaNuCnb5uCCVOeZ8DftS/Ge&#10;08Qadon7SX7I+s+AYda1aHTdI1ex8TWWuWhuZchEuDblZLcM21Fby2UswDMnBM0chzLEU5zpxTUW&#10;0/eW6V3bXXTXQKudYGjUhCcmnJJq6ezdld9NdNT3Pevq1KDuGRurxn4rftJ/EPR/in/wpT4BfA3/&#10;AITbxBZWcd94gbUPEkekWWl20m7ymaZ4pWmkcqQI442wOWZa674I/FDxV8TPDdxd+O/hLrHgvWrG&#10;6a21HRdUZZkDgA74LhB5dzEQeHT6EA8VjWyrGYfCrEVElF2e6vZ7O172ZtRzPB1sU6EG3JNrZ2ut&#10;1e1ro7gc/wB6gc9N1NUbuelOUDHOPzrzfI9AMf71cn8V7OeXR4bpPuw3GZPxGK6zC+g/Osnxjpf9&#10;raBcWaLltu9ef4hyK+S47yuWccI4zCwV5SpysvNK6/E6sHU9jioTfRo8tVsDANKpyKYu4ZDD2p6/&#10;dr/OqSlGTTP0Fai0UUVIwo3D1opmB/eoAduGaUHIzUeRTxuxxigBaTcB1NHz+1NO2gQ7cPWlpvyY&#10;5o9vmo6XAdketMPB+tBHakJGMmjzEeM/t4+O7rwb8AbzT9PeRJ9cvItNWaKXaURg0kmeOVZI2jI4&#10;/wBZXwWqsD0r6s/4Kb+Yo8Ex722ltSyPfFrzXyrX95+A2V0sBwHTrpe9WlKTffovuP8ALH6U2eYj&#10;NPFSthpP3MPCMIr5Xk/mxuBn7tOoor9pP5vCiiigAooooAKKKKACiiigAOeopJOAVI7UtNYqeGP4&#10;0F0/jR+0Hwa+b4R+Fsf9C3Y9P+vdK6TH+9XM/Bfy/wDhUXhcI+4f8I7Y4bpn9wldNhfQfnXkS+Jn&#10;+v2Sx5cmwy/6dw/9JQY/3qMf71GF9B+dGF9B+dI9MMr6j8qMr6j8qMt6n8qMt6n8qADK+o/Kglcd&#10;v++aMt6n8qMt7/lQB8Y/tv8Aw3+LHiH9sDwd8Pfh3faXbeGvjLoK6J8QVFrMt09jplx9qmczwlWi&#10;8y3nNqGyQfN2nb8rLH8cPgf488J/tqeBvhp8PNVv9N8D/Ezx5pPi3VY7Fc2mn3nhu0eSe2eBI1UJ&#10;eiHSyJGkyJbNmKuNqj7Kk06ymvI9Qe1jaeGNkimMY3orY3KD1AO0ZHQ4HoKk8sZ3AnPT619theM8&#10;RhaNGl7NONOm4P8AvSe0n3cdkfI4jhWjiKtWo6jvOal6JWvFdlK2p8v/ALZvhbw/rn7SPga+8VfH&#10;3xZ8N7GDwZrirr/hO+W2eeQ3em4tnd4ZQVIDPtwCTGDnANet/svab4c0r4bNa+F/jv4i+IlqNSmI&#10;1/xRfJcXKsVTMO9IoxtXggbeNx5NeiSQRyKBIgbacruUcZpUjWJdqJj2VcV5eOzuOOy6nhuVpwil&#10;urO3Xa936npYPKJYXHTr8yak29nfX52/A8//AGpfi3rHwW+CGueM/CumfbteMK2nh2x3hTcahMwj&#10;gXLKyjDsG+YbcKc4HNfMetfC79oH9mHwB4B+NOofDTwzaj4cTNL4sufD/i+5vL7WbW/kRL7fbR6R&#10;FvcSOs+1JduYiAGyCPtyaCK4HlzxKw/usuaGjDJsK5HcEda0yniL+ycL7GNFSUm3K97yTXLZWeis&#10;3q09WZZlkf8AamJVeVVxcVaNrWTve7vvqlorbHg/7Q3hz4oePPjV4Luvgv4/n8L6sPh14ol0/Vf7&#10;LhuITM02j+TDOk8UgWNnwxCgSYRgpHOcj9ii1uL/AEfxx4x+J1z4k/4W1exWVl8SrDxEsa/ZJrWC&#10;RbdLRYI0gNm6ySzRyRBi4mO92YEL9HiNc7tvIGPu9Kb5MQdpNi7mHzHbyeO9V/rJ/wAJKwKppJJe&#10;8rc1lNy5W7XcdVo9mk/In/V9PMnjXUbbbfK7uN3BRuleylpv2bR+cP7AngLwLY/sz+CV8a/t4fFD&#10;wTq8bTG48E2Osw29rZn7bMVjEL2jOocbWOWOfMJyM1+kAZHAZWHTIpgsrQcLbJ/37FSEAdqw4hzq&#10;OeY6WIjFxu27Np2u72Vkn99zfI8plk+EVFyUrJK6TWytrds+dv2h/B/x78RfHPV9T/Z7+IVx4f16&#10;1+FqtprtpVrcW19cC+lKwSm4jcLn1UqQWBJIGK5vwTaafq/7DXxf8QCbxJdeMte8N61J44s/Eij7&#10;bBqw014mthHHHHGEUKixiJAhXBG7OT9WELuzj5un3aQW8XzMIh8/3vl6/WuunxPKOBpYZ0l+7cHd&#10;WTajLmtJ2u0+ib0epy1OG4yxlXEKo/3nNo7tLmio3ir2T8+q0PhP9h/wT8P9L+G/wpm1f9vb4nWe&#10;sQaboxn+H8mtwpYpcKsWdNMBtN4h3DyShfO3I3A817P+1L4t/Zo0j4yaXZfHGfWvA+qWnh+S60H4&#10;qWd8dNhTzJfs72CXkcgZpPnWQwupjwVbkjFfQi2tsv3LdRt6fuxUOraHo2v2LabrukW99bPjfb3l&#10;usqNg5GQwI4PP1rTEcTUcTnDxzU4p817SSa5nfS0VddGne/cmhw/UoZWsJzRduXVxdnyq2qu7PzW&#10;x8z/ALFPxE8fa58VvFnw78OfHK7+KXwv0vw7aXHh3xtq0MJvEvJJJA9o08SIt4MKzebtAXCpxglv&#10;O/gH4G+HA0/T5db/AG9Pid4b1T/hIrxpPBNnrkMVnA/9oSkW4ie0Zgj8ZBc5DnkV9vabpOm6JYx6&#10;Zo+nw2ltCuIbe2hWONBnOAqjAGTUi2tuDvECZ3Zz5YolxNh+aqoUeVTUfhcU7xunJrltd9bJCjw/&#10;X5aXNV5nBy3TatK2i969l0vc8C/bcl8cePpvCf7M/wAO/Ctnrc3ibUPt3ia11LUhaWv9k2jJI0cz&#10;m2nIWWXy0+RC2FYAEMSuL8M/+Fq/BD9sSaH4heD9I0nRPi9ZZ0/TfC+v3OqW1hqmm28Yd2zp1sIh&#10;PbspLsT81qRkl1A+mfKQy+cU+bGA23mnFB5gc9R3x0rno8RRw+WvAqgnCSkne/M5Sd1K60Vmo9Nl&#10;bqa1sglVzD657VqacWkrWSSs499U313fkfJPxV0D9qzRfFfxe+I37PfjfWbeK1+KWmS614Z0/SLC&#10;SbUdKXw3o4u5rJ7uBy13jaI1LiM+UygFzg7Pinwv4e8OfsE+G7j9mnw9qXjrSfDupab4gt9P1aaQ&#10;X2sRwamt7eeZ5kRYXDuJyyGPhyVCgYA+mwuBnPX2oWGONdqJtUdlUVvU4rqSpUYeySdKUXpZc3JF&#10;RXNZJt7tSvdXa10M48NU41a0nUb9opLXXl5pX9270W11s7Jngk3/AAUk/ZOPhRdU0v4gm81iW3D2&#10;/hGPT5/7XeQ/dja0CGVCTjkrgA5PHNYH7Xlh45+Nn7N/gGLW9A1zwPrGreOtIkvrTR71Zb3RsmXl&#10;ZghUMowSxXAJwRxX0YPC3hhdaPiVfDliNRZdrX4s084jGMb8bsY96vNErDDJke65xXJQzbLsvxlL&#10;EYOjJOEuZ80ubbolZK2u7Tb8jorZVjsbhalDFVU1KPKuWNuq13bv5JpHxH8Q/wBmXxV8Hv22f2et&#10;al+PHxI8fW83iLWBcHxlqMV5FpoGnNh0MUEYj3lsEsTnaAMVi+L/AAdoGof8FFvjdqnjf9pfxx8L&#10;bSbT/DI0688K36Waasw0/Eis0sEok8r5cAY2mRs5yMfe3lIWVnTcV+78vSm/ZLYuZGt1LMfmZkHN&#10;etT40rcq9tC75HC6snq73Ss1+B59ThOnHm9lOy51Ozu9laz1v57ngnxG0TT4/wDgnZ4z0PwZ8VNc&#10;8dQv4I1pLPxLrM63N9fMy3H3mSNA5Rj5agIPlRRyevJav4U+KOm/tbaD4J/ac+K3irXvBxv7PU/h&#10;zqEOn2drZTatCCTa35tLdWLhtssW5o42wFIkYV9UiCIL5XlLt9NowaV4kdcOm7/eWvPwfEn1PD1a&#10;Kppxm5O7tzRvG3uu2j72smm1Y7MXw/8AW8RTquo04KKtryuzvqr6+V9nqfLf7TZ/Y3svjpeal8YP&#10;HOvfCvxr/wAI/Hb6f8QLHWG0wX9qxJMUUwZopnjI5jmQld2QpHNd1+xt8RvEHj3TvE1k3xNuPG3h&#10;vSNUjt/Cvi670VbWTULfyQZAzoFS5KPlfPRFV+uCcmvXtd8L+G/EsMdt4k8P2eoRxtujjvrNJlVs&#10;dQGBwasWVjZ6bax2enWsdvDCu2KGGMKqD0AAwBWNbOsPUydYRwbkkleTUlG3WF1zK/a9kXRyevRz&#10;P6yppK7bUU05X6S1s7d7XZLg4259qcu0d/0pASB1P5U4Fvf8q+bPoQyvqPyppKk44p2W9T+VN5Bz&#10;mjlUtGBxfin4b3M95Jf6G6t5hy0Dcc+x/wD1VzsvhbxLbP5UmizZHdV3D8xXq20k7smgqWHH8q/G&#10;eIPA7hHPMdLF05Soyk7tQa5W35NaP00PXw+c4uhHkdnbueU/8Iz4j/6Alx/37NQ3WjazZKGutMmj&#10;3HA3Ia9cCY7H8qa0atwV/Svma30dcjlB+yxk0/NRf4afmdMeIMRzaxR42JMj7v51s+FfCEXiiGVk&#10;1cQyRtho/J3HHr1Fdd4q8Eafrlsz2kaw3Sj5JVXAPsR3rkPDN9f+EfEiw6jE0as3lzKe49fpX5nW&#10;8OY8E8WYanntL2+Cqy5edOSSb0V7NWafRu1jv/tKWMwknRfLNa26nQW/wj01Y8XGrzs396NVUfkQ&#10;ak/4VJov/QTuv++l/wDia6mJi65zT8t6n8q/paj4W+H8aaUMDC3zf5s+d/tHHdajOT/4VJomP+Qn&#10;d/8AfS//ABNB+EWhZyNVvf8AvpP/AImusy3qfyoy3qfyrePhnwJDbAQ+64v7Qx3/AD8f3nLQfCjw&#10;9EMSXd1J/vyD+gFPPwt8MkYzN/3+NdNlvU/lRlvU/lW68OeB1/zL6X/gKD+0Mb/z8f3nNj4X+Fgv&#10;Mcx9/tDf0NIfhh4T258mb/wJf/GulJbHU/lTeSOnFbR4B4Kirf2fS/8AAI/5EvHYzrUf3nwZ/wAF&#10;evDel+HX+Ho0uF1Wb+1vMy+77v2PHX2Jr4y7Zr9Jv+Cpfwj1H4gfs9x+MtC06Oe68J6l9uumZjvS&#10;xaNlmKgDnDeU5zjCxsc8YP5rhjnBGOcGvtcqweBy/Axw+FpxhCO0YpJL0SP82fpGZbjMJ4l169VN&#10;qrGMk+j0s1fq11FDA0tIeTxS16J+EMKKKKBBRRRQAUUUUAFFFFAB9ataBZQal4gsdOuV3RXF7FHI&#10;Bn7rOAensaqk9q9e/Yd+CurfGT9oXQ7RdEW60nSrxb7WnnjfyVhjOdrMBwzHAUHGT+dTKXLG573C&#10;+V4jOeIMLg6MHNznFWSvpdX+SV2/I/Vbw1oll4a0Gy8PWHFvYWcVtbg54jRAq/oPrV7K+o/KmoT1&#10;yfyp2W9T+VeU9z/W/C0vYYaFL+VJfcrBlfUflRlfUflRlvU/lRlvU/lSNww3ofzow3ofzox/u0Y/&#10;3aADDeh/Og7gM4P50Y/3aQjj+GgDlLH4itdfGjVPhIdLKjT/AAzY6v8Ab/tGfM+0XF3D5Wzbxt+z&#10;bt2TnfjA284Px/8A2iNM+Ccej+GdI8NXHiTxl4supLTwd4Rs7lYZdSnjTfIzSOCsUMSZkkkOdqjg&#10;McA8J8Vfjt4Q/Z9/az1LX/HugeJJrPWPh3pdvZ3GieG7q/TzYb7UWkRjAjBSBKhwezVe+LWq+ILn&#10;xb8L/wBrv4feDLzXNF07S9Qstc0ZdFY6nHpuqrZyi7hhdkZJYZrKASR4ZzFNNhcrivsMPlOHeIws&#10;6kPcnC6u7KU9dG76X/rc+XxGaYhYfERhP34Ts7K7jHTW3WxJ4t/aM/aR+Fun6T4w+KP7K9mvhuS1&#10;WfxTqHhXx0dTutBUqmd9q1jCbjazHcYWcBYnYFvlz1Hxf/ae8B/CzwFovjGxjuPEF14skhg8F6Rp&#10;GDNrdxMm6FIi2FCspDF2OAuSa4b4j/ti6V43+Hq+F/2ePBWueIfGPivS5ovD+n3/AIZvIbW0mZAN&#10;9/JJ5KwRqHLMN4YhGC5IAMnxF+FPxJ+HPw0+Eet+EtEXxJffC1rOPV9JsrVZJr+2Fl9kuGtt7xgS&#10;KpMiZBJxjGTXZHLsDWnQ+t0Y0pSlJOKk1zJRum7tuN5e7e6uvvOaWOxlONb6tVlVioxfM4ptNuzt&#10;ZJO0dbWuvwLmvfH79q3wH4SsfHvj79kjT201cy+IrXwz4+/tDUdLtwPmkFu1lElwV67Y5ScZxkjB&#10;1vi9+1h4c8BfCrwl8XvBGmx+JNJ8XeJ9J0qzkS7NuEjvZdnn8oxJT+4QMnjIrJ8U/tueC5PC0cXw&#10;68B+KtY8Tao0tppHh2Twpdxut0AQv2lpFRIYt3JYuPlBwc4ryb9qz9nTxfdfsHfD39n/AMVwXV1q&#10;EnjPQ7XxFN4a8yRrVZJ2E8sTFW2LGJDh2BVcAnitMLlmX1sRRWOoRo807WUm+aOt205N+70d0mYY&#10;jMsdRo1Xg60qtoXu0tJXVknZLXW66Hvvwn+P2rfGbx54isvBnglT4M8P3Uun/wDCYXOpBW1HUIn2&#10;zR2tusbCSBCCDcNIgLjaqOAXrgrv9ujVH/YPvf20bD4cwRy2V1dK/h+bUWkV47bVpLFwJlRCGdIm&#10;dTsIVmAKuF+bS/ZA1vxX8OLS8/ZO+JfheOz1TwXD5fh/VtO0c21n4g0gHEN4ojUwxTk/LLCrcOCw&#10;UBgB4VY+CfGo/wCCLuq+Dj4Q1T+2Deaxt0v+z5PtRB8S3MgPlbd3KEMOPunPStaeU5KsxcJQXIq1&#10;GMXzN81OSm5Pf7Vot9ttDOWZZtLL1KM3z+yqyfu7TTjZWt0u7d/M+ov+GmPCOufC/wAM/Fj4four&#10;6d4k8QabpSq0xge1e5u0tZPMUqSJIXZg0RwcoRkdQfHX9oK++Fmq6P8AD7wF8O7zxh4z8Q720nQb&#10;e6FvEkKEB7m5nKsIIFJAL7WJJACkmvGvjh8B/Hnwn+NnhnxF8HbFpfAnjL4haHdeMPDtuzeXpeqJ&#10;qEUx1aNNrBVmVfLlVDGu7ZIwY7jXd/GuXxB8DPj3a/tOw+DNV8QeHbnwy2ieJodHUzXWlqJlmjuo&#10;7YKWmTI2uFbcMggEA1j/AGTkalSlRamp+0lGLlZtpR5YS1VmnddL/M3/ALSzj2dSNVOLjyKTSvZN&#10;vmnFWe6s9b2+Ra8W/tG/G34Qavpd/wDHD4B6VY+E7qSODVPFfhnxodQTSZpJBHH58M9pbMIyxG6R&#10;SwXIzxnHtUUiSR+bDIrqVDK6sCCPXOeRXyT8Yfij8SPjBq0nhb9l74wfE661LXprdo7W48B6MdD0&#10;K3dxvadr7TFlkCKGPlmZnLYG4V9YaXb3VnptvZ3t2txNFAqSXCwiMSsFALbRwuTzgcDoK8bPsHh8&#10;PQozUIwnK/NGPN8m1Ju3bez7HqZPiq2IrVYc0pwVrN2+aTSV/u0PGP2pf2nPix+zrrnhO30z4ReH&#10;da0vxp480vwno93ceMri1nju70PiaaJdPkVIkZHBKyOxABC5O0dL8TP2gh8C/hjZeLPi/wCHYh4g&#10;1PUF03R/DPhi+e+bU9QlZhb2tvJLDAXeQAHLIgX5s8LuPnf/AAUX8P69r6fAv+wNCur77D+0d4Xu&#10;737HbvJ9nt0NxvmfaPkRcjLHgZ5Izmuv/a58OfEI6b4P+LHw18Mx69qHgHxcmsXWgi3WSa/s2tbi&#10;0uFg3OgE6xXLSR5OC8SjBzXdh8PlOIoZeqkIxc/aKbu1fldop3bSvtsjir4jM6FbGyhOTUOTlVk0&#10;uZXk1ZXdvVmdrPx4/a78LeCbPx/4l/ZA0w22Wk1rSdF+IgvNS0+2XdukERsY4rhtqg7I5cndjgg1&#10;6t8PfH/hf4peCdN+IPgnUPtel6tbiezuNpUsuSCCpAKkEEEHkEEV5P4l/bn+Hq+EY7nwJ4J8Waz4&#10;g1CaW00vw3/wiN5HN9qG5VWfzFRIoyy/eZwMHORkGuz/AGXPAnjX4afAjw94P+I50/8At+G3lm1d&#10;dL3fZ47iaeSZ0j3EnYpk2jJPTqep5M0wlOGXurVoRo1Oa0VFt8y63TlLbo9Ezry3FVJYz2dKs6sO&#10;W7bS919NUlv26FP4zftDSfCT4v8Awz+FY8H/ANoL8RNZvLBr86l5J0/yLbzt+zy283d93G5Mdcnp&#10;WV8V/wBq3w18Lf2qPh1+zpquqWayeONP1GRoyv763miEZtWZmcKkUm27T7rM0iRgFec8v+1z4e1/&#10;V/2qP2dtT0rQby6tdP8AFuqyahcW1q8kdqjWBAaRgCEBPAJxk1x/xl/Z88Q/tQ/FT4v+NrXSNOGr&#10;eEdL0nS/hNrEmnql1ZavYg6kZUluI2Ty3u5khZ14ZI2U9Ax9HKcryOtGhUxTUVKlJyd9eZ1HCLtf&#10;7KalZbqJ5+ZZhnFKdaGH1kqkVFW+yoKcl/29Zxv0bPZfHf7U3hfwP+074G/ZebQ7i+1Txpp99dPe&#10;W0o26WIYpJYDMpH3Z1t7wKQc7rZvlIyVo+M/2h/iRbftMn9mv4b/AAy0XUrqPwYPEVxqmueKprGN&#10;Y/tIt/KVYrK4JOSDkkDBPpz8zat4K+IPiH9na4/4KC/FT4W65ZeP7r4qeHfF9r4W8MrMbuHR7CeO&#10;wt7Fo5CwlJsri+uGKrHva7ywCqIx6J8Z/gB4m+Nn/BRLdafEzx74J0+3+EK/8T/wPeLZtPN/aQ/0&#10;Z5pIZFI2kvsGGyqnoDn0P7D4fw+IhCpJNQhOM222nVhZt2i07LmSVnrY4lnGdYqjOUE1zThKCSSf&#10;s5aJNyTSfutu60vY9C0/9s/d8MviXr+v/DhrHxV8K948SeGl1fzrdmMZlhMV2IhvSSPByY1ZTkMg&#10;4Ji1L9rb4j/D7w54P+I3xi+D2j6f4U8XXFlb/wBqeH/F8t/cafNdqv2cS28tlBuVmYKWjdip5wRy&#10;Mz4o/sx+Ffgj+xx8TtA8Bya94g17xDodxPrXiHW7o32ra1ciPYjTSBQXKphFVVAAHAyST434P/Zs&#10;8S/DX4nfC67+O/jf4leP/htqGi6fNY6Z4g1Nrm00DxAsaGEXFtDEu+MEkRl1VYmHzFzggwOX8L4y&#10;jVrQirKWifNzNKF2oe9o+bVc19NGGMxnEWFqUqcm7tatcvKm5aOemvu6PltrqfTHxg/aavvBnxK0&#10;34H/AAr+G154w8ZanYm9axjvltLPTrXzAnn3dwyv5SnLbQqOzlMBec1j+Kv2qPiL8FvFWhaZ+0X8&#10;EotJ0PxJq1lpVh4s8K+IDqllZ3ty7xpFeCWC3kt1LiJRIEdMy8su055j4jQa7+y5+1lrX7Ts/gXW&#10;/EnhXx14fs9O8QXGh273VxoM9nuWJ/s6KXlhlEgGUO5WzkFeRjftYeOR+274Qn/ZA+C/gzxHdW/i&#10;DUNNPizxlcaXNY2eh2Ed1DdNIjTxr9omYQtGsSdGzuZcANx4XK8DKFCKoRlSlG86vM7xet/tWVtE&#10;k46+dzrr5hjIyqt1ZRqKVoU7KzWlul3fvdW8j27WvjlN4c/aP0P4F694U+zaf4m8N3V9oPiRtQBW&#10;8v7eQedp4h2ZVxbss4csQyiQADyyTH4i/aEs9O/aN8P/ALNvhzw1Jq2pajo9zq2vXkV4qR6LYx/J&#10;HLIuCzmWUhFUYHDEsMAHE/bT+DurfFP4Ox634FmW38XeBtUt/E/gqdlZ1GoWhLLCy+Yius0ZkgO8&#10;lVEu7BKisf8AYY07WvHfhzXP2s/HGkG11j4nagL3TbaRXVrLQ4gU0+Ao0kiqxj3TMUO12nzwAoXg&#10;jg8ollTx+j5U4ct2nKf2Z2ve3Lq0tE7HXLFZp/aH1PVczU+ay0hbWPa99F1aLvhP9oz4y/Ez4p+P&#10;vh98OvhL4Ya38C65Hps1/rnja5tXvGeBZd6xxadMFA3YwX7V7B4bl8Q3WjW8vivT7O11Bo83dvp9&#10;89xDG/okjxxs49yin2r48+HmjfCrQv2nfjhqvxi1rxtoLah4ytpNKk0bWtd0+K7hFnGDIPsDpHLh&#10;uNxBI6Zr60+G0nh2bwRpsvhLUb6701rUfY7jVLu5nuJEyeXkuiZnb3ck1HEmBw+DUFRppRaWqUtd&#10;E3q20/kkaZDjMRipSVao21fRuOmvZJNfNm7t9v1oCkdAfzox/u0YH+zXyZ9MGG9D+dG0/wB39aMD&#10;1X86Mf7tABtP939aMN6H86MD/Z/OjH+7QAYb0P50bT/d/WjH+7Rj/doANn+z+tZ+s+GNJ10L/aNp&#10;uK/dZWwR+IrQx/u0Y/3a5cZgcHmFB0cTTU4vpJJr7mVGcqcuaLsxkVukMCwRp8qqAvNOBb1pcf7t&#10;N49VrohGNOKiloiTC8efE3wN8MtPj1Px34ntdMhmJELXMuDIR2UdT+VefaN+3R+zfrN+unL42ktW&#10;bP769sZYoxj1ZhgV8x/8FB/iLd6v+0W/gXVtWtVj0uzii0ezEuHk3wpPI+0ty2X5KgfIqZHGT4bq&#10;Oq6bpFo17q9/DawhlHm3EojQEnjk8cnH1NedWxlWnU5Yq562Hy+jUo88pf8AAP1otL2C+to7y0uF&#10;lhmQPHJG2VZSMgg9we3qKmAbuD/31XgH/BPLx7ceJvgxN4Yv9QNxPoeoNFGrRbfKt3AZFyPvfMJO&#10;pJAwOmAPf8f7tehTn7SmpdzzKlN06ji+gENjofzppGOopSOP4aTg9lqyCG9tLS+tJLS+tVmhljKS&#10;xSLuV1IwQQeoIr5x+Jf7Bv7E/wATPF82kWl3FoGvyXHm3Fn4d16OOZvkyVNtJ5iqMYc7Y1Pck5Of&#10;Ff8Agtx+3p49/Z90fQf2ePgr4iu9G8Q+IrX+1dY1ywnaG4s9PWUxxRRMF4aWVJNzqylVg24IlJH5&#10;UeCtO+J/xI8fWeg+BDq2p+ItTuPLtVtZpGuJWIx97OenUngAdhX6Vw74f4jNsp+v1q3sovVK19F1&#10;e2h+T8bY7hvMsUstx2CjieV/aV2m+i0vf0P2rH/BIf8AZvfkeOfHAz/1E7P/AORKd/w6F/Ztxz45&#10;8c/+DKz/APkSvLf2C/jx+0F+z58YLL9hn9pJ9Y1bVL7QRqOi+INW19b61HlxZa1gPkRyKoUBCrSz&#10;YdMrtV+fuTR/FVnqX7q42wzf3Xbg/Svjc2weIynF+xclJWvGSekl3Qst8JPDTMMP7dZXBNaSi73i&#10;+zVz5sP/AASH/Zt/6Hbxz/4M7P8A+RKT/h0P+zd/0O3jn/waWf8A8iV9UjO7kD86dsX0WvN9tU7n&#10;avBvwz/6FtP8f8z5UH/BIf8AZv8A+h28c/8Agzs//kSj/h0L+zjnP/CceOvp/aVlx/5KV9VFQBwF&#10;pPn9qPbVO5MvBnwzl/zLaf4/5nysf+CQn7OQbP8AwnPjj6f2lZf/ACJVfUv+CQ/wDTTLo6P458Yt&#10;e/Z5Psf2vUrTyRLtOwvttd23OM45x0r6ybnsKZMdqEg4wM7vShVqnc58Z4N+GtPBVOXLYK0ZO+t1&#10;p3ufiPqllNpOp3GlTOrNbzvEzKeCVYg4/Kvav2e/2Avjj+0V4Mbx7oFxpujaXKcafc640qfbP9qN&#10;URmKA/xEAHtmrf7L/wCyR4g/aU+OF8+q2zW3hfTdWkn1e7mhk23kYnbNtGVZSWfaylgwKDJznAP6&#10;faXYWGkafDpOl2cdvbWsKxW8Ea4WNFACqB2AGB+FdFas46RP5l8JfA3C8WYjEZhnEJwwkZSjTinZ&#10;zs2r335V5bvqfG/gb/gj14St5Uu/iT8YdQvI2tR5ljolils0Vx8pOJpTJvjHzD/VKzfK3ycrX1H8&#10;Hvgf8NPgV4YXwl8NfDUen245mk3l5bhv78kjfM7c9zx0GAMV1oA9FpcAdxXLKpKW7P644Y8NuCuD&#10;6ntcrwcac7W5tZS/8Ck2/uEGSc/1p2G9D+dIBn+7S4/3azPuAw3ofzow3ofzox/u0Y/3aADj+9/4&#10;7Rx/e/8AHaM/71Gf96gA4/vf+O0hIA+9/wCO0uf96g5Ix81ADAQWo+6cs36V4x8Z/jr8WL74nN+z&#10;1+y5omh3/i610+PUPEGreJJXOm6FbybvI85IWEss0pQhI1xhTvJAADHw08U/treEfE+maD+0F4I8&#10;I+ItN1a6eF/EXw9ae3/sltgMf2i1u2ZniJRwZkfKmSMbDgtXurI8b9VjUnOCbXMoOVpuPdLb72me&#10;N/bGD+tOnGEmr8rko3jfs3v87WPaAMDgj/vmg59f0ryT9sX4++NfgD8M7fU/hZ4G/wCEm8Wazqa2&#10;OgaKynZPIEeeZ3wy/KkEUz43LnYBuGc11Gl/FzTPGXwIX41eBrmC4gvPC76rp+XEiZ8kyBH2NglW&#10;G1gDkEEcEVh/ZOYSwdLFte7Ulyp36rv2N1mmBjiqmHT96muZq3R/mdlk4xu/SjOBwfrxXxV8Of2w&#10;v23rH9mDT/21fi1D8LrzwPNpK6hfaRo1nqFpqUULTiMsrySTRsy8tswN3A3Cvafj58UP2h77X/AP&#10;hP8AZavfCNrd+LNNv9Surrxxp91NEttAlqyBFt5EZXP2gdcjA7Y59GpwxmlPERpynHeSvzaRcVeS&#10;bte6Tvpc8+nxDl8qLlGMls7cqu1J2TWttWe28/5FBwBj+lcH8B7f9pW10a+X9pXXPBd9qBugdOk8&#10;FWF1BCsO0f6wXMjktuzyMDHvU37S/wARte+EH7PHjn4reF4rWTUvDfhLUNT0+O+jZoWmgt3kQSBW&#10;Vim5RkBgSO4615CwdaWOWFpyUm2kmm7XfnZHrPFU44SWInFxSTbT3svS/wCZ2uMrgn/x2lB4xXzb&#10;+zt4o/4KJ/EnR/BnxP8AHvir4Pr4W8QafY6pqFjpeiaml+LW4iSXy0d7hoxLtbGSCuexFb3j34+/&#10;Gnxz8XtU+BP7LOheH5L7w7FE/irxT4oaR7HTZJBuS2EEJWSaZlGcblVRgk813vh/FrEyoKpD3NZS&#10;5vdir2952VtdNE79DiWc4b6vGq4SXO7RTiuaTeuiT7dz3MsM4B/SlJK9+3pXhvhv4xftFfCXxlo3&#10;hP8Aao0rwveWHibUGstH8VeDY54Le3ujuMdvcw3LsyF1UlXVmUsCpA4JZ8cPGv7YOo/Hc/Cz9mbU&#10;/h7ZWdj4RtdW1W48baZezySST3VzEqxfZ5UAUCDkMOp69g/9X8dOuoucWnFyU+b3Glvra91ta1xf&#10;21hI0uZQldNRcbe9d7aXtbzue6j6/pR8x7/+O15l+zH8ZPGHxU0jxJoHxH0jS7XxJ4L8TS6Drs2h&#10;XnnWN1cJDDN50GSXRSk6Zjf543Doclc1kft6fHP4i/s5/s06t8U/hTbaTNrttqWm2timvW8ktqPt&#10;F7DAxdY3RjhZCRhhggdeh5f7JxjzRZc7c97LXTVX37W1vY6lmWFeXvGq/Ja+2ujtt3uexY/2v/Ha&#10;cPrXzx4V+Mf7Xnws+K/hX4fftQaP4L1jT/Gt9NZaXrXgG1vITY3KQtKI5oJ2kZ0ZVJMgZVQLznPH&#10;KaR8b/2+/jJ8efih4D+CWrfCfTdD8A+I4tMt/wDhKNF1GW6mD26yhi0FwFOMkZwO3FehLhvMHKTl&#10;UhZK/NzPlte2ml9HpscEc/wOkYwlzN25bK97X72213PrIk4+RuaQf3f/AGWvJPij8evEn7M/7ONt&#10;8QfjjDpur+Kma30+PTfDMbwwapqs7bIre3EzMyhm6bzwAfYVzdnqn/BSi4sbbxu2ifCcRus1zN4J&#10;me/juljMOYrf7eGaPzfMJDN5O3A4xuJXjw+SYjEUfaOpGMW+WLlKyk1vy6N/N2Xmb1s4w1GpyKEp&#10;SspNRV3FPZy1/wAz6AO0D/63Sjvk/wAq8d1f9pvUdb/Y28UftJeBPDE+m6tovhnWrmPRfEVv81pq&#10;WnpcJJbzrGw3BZ4GQlWG5RkEZBHGj4xftn/A7xx4Rt/2mD8NNc0Lxd4mttAhbwXDd2d3ZXFwSI5i&#10;t3K4nQMAGRMOFJbkKa2pcP5lUjLWKknKPK3q3FJySVmnuuupnUzzAQ5bKTi0nzJaJSdk316dj6UB&#10;U9D/AOO0dD1/8drjfCPj3W9b+M/jD4fXkNuLLQdO0m4s3jjPmM1yLneHOcEDyVxgDGTnOa8j/aZ+&#10;O/7Umk/tUeEP2bf2cbjwPaSeIPCd9q91feNNNu51QwSqu1fs8yEZDdwee9c+HyXHYjFvDJqLjDnb&#10;bslFR5r39DbEZthKOEWIabTlypJat35V+J9GrxyD+lLgYxn9K4X4EW/7R9r4fvE/aU1rwbfaobzN&#10;hJ4KsbqCBYNg4kFy7sX3buQcYx3q1+0H491n4VfAPxx8UfDsEEuoeG/COpapYR3iM0LzW9rJKgcK&#10;QSpZBkAqSOhB5HH9WqfXPqkZpttJWejbst7LT5HZ9Yp/V/rEotJJvVK+h2BVWGDz2ximwwwW0SW9&#10;tGscca7UjRAFUDoAPSsT4X+JL7xn8NvD3jHU0jS51bQ7S8uFiXCLJLCrsFBzgZY45ryzxH8f/i5Z&#10;/ss6t8dfC/hjT9U1bQ9e1VbrSVt5sXVhY6tc2zpEFLN57W8GQeR5nO3HA6KWU4ytWnRja8ZKLTen&#10;M3Zfe0c9bMsLRoxqSvaUXJaa2STf4M9w6nGf0pOD908fSvK/i7+0pp/hb9mpfjt8NreHW5tYs7b/&#10;AIRWzdmK3t1c4WCJvLDEfM3zAdNrAkYyL8Hj74k6D40+HngHxd/Zkl54g0fUJvEUlnauipcW8UDA&#10;QgyNtTdKwOSxIA5FaRyjMasVfa8lZvW8FeXySX36ESzTAwqO2ukXdL+Z2Xzv+Gp6Nnj736UZ9/0r&#10;wHS/23tD0z9tHxT+yZ8SILbS4rSPTX8K61iRUvJri1Er2srHKLJkM0fK7xuAGUy1j9nT9qvWvHmi&#10;fGnxd8XH0vTdJ+GPxK1zRorqxt5FCaXYRRSedPl33SBWcsVCggABc9dq3DebYekqkoe64wkn3U7c&#10;tu76NdDKjxBldeo4RnqpSi9NnDe/lpddz3Y8Dr+lG47sCvm3wR8SP2/Pj94F0v4y/CrTvhn4T0Hx&#10;Bo0V/oOj+Kba91C+khlkDxSzSW8kUcW+2ZW2KJNr9SQ3y+mfAH4w+L/iV/b3hb4j/Di98O+I/C9+&#10;trqihXk0+8DqXjms7hkXz0243cAq3BHSs8XkmIweHlUc4ScLKSUryjfTXZb6aN6mmFzjD4qtGChK&#10;PNdxbjZSt2fprrY9G78t/wCO04Y/vf8AjtMBOcEGng8cZrxXuesHH97/AMdo4/vf+O0Z/wB6jeB1&#10;JoAOP73/AI7Rx/e/8do3jOMtXE6v+0t+zz4f8bt8Nte+OPhSx1+PHmaRea/bx3CMSoClGcEMdy4U&#10;/MQcgEVcKdSp8Kb9DOpVp0tZyS9Wdtx/e/8AHab8o7/+O0qyK67kbNJ2xk1JoflT+1X+0V8Pfid+&#10;2l4o0fQGvm1rTdbudCfw/BpLXV5dTWvlwNPGsSu/lhYZJOOfLZmYArXBeN/iL4a8IW+h3fxJ1Sbw&#10;7DfF5fsusaLNHHqCrGVZY3ljG4RyPGxZPRQeG57f/gqP/wAEzv2gvBP7Qupftmfsk2dxc2+qXE2o&#10;61a6bcbbrSLnyGa4ucyPh4ZcSMcHguU2hStfLcPwH/by/bV8deH/AIV6xp00kluLl9Ft9WvkitLZ&#10;jCrTuGLMVaRbZC2DglFAAAAHoxyXK61qjq8t9d0mn2scazvMMPRnD2d5xdklF2a/mck7I+8v+CNv&#10;xA8S/Fz4g+NfFHgvxM3/AAjOl3y2l9YyH5ZIzEfs5VMYUmRZW3jB2qAeOK/RDj+9/wCO14H/AME9&#10;f2HvC/7CvwNT4eWGpJqmu6jcfbPEmtLbqn2iYqAI0wA3koM7AxJyznjdtHvmf96uOvTw9Os40fh6&#10;fcjbD1MRWoxlXS53vbz1/wCAIcY4b/x2kYnpn9KcTxzuprMMdTWSjKTSXU1lZJt7H44/8FSPgj8e&#10;v2lf+CkXiDw74Uspbqwh/szR9Fu9QufLtLUmz092g3k/Jm41GLjoXul9Sa+p/wBhb9ivwd+w/wCG&#10;tQvPGGk2ep+KGmkj1XxfZxyzRov7kpbRb4kaJcPk7dwYhmZ/lVY/nL9lT/goJ4bu/wBvb4n6B8SP&#10;FTXnw++KXia8/s278RTP5dkyuyWgYSPsijktwkDjb/yztwSqRV+gXirSLnw29rq/h34cT+KrldNj&#10;0ojUPFcivDapz9+dZfMZ2A8xyRJKVQyM+0Efo/FGZZ/gMBTyqv7lLki4uOikrLRve99Gj5ThPKsr&#10;zHHSzLD2nUU5KSla6d9HG7SWnVnz/wDGXw34p8c/H/4W/tJeKLvw7aaD4b8eaWdIv7Vpobu20++V&#10;R5d00reTIHfa4aLO35VZeS1fb2ueHrbVYvMgCxzKMqyj731ry3wh+z38OfG2ladaeOPALXWm2P7y&#10;Pw7rGuXOqWNtIWV1VYp2MLeUyr5eIwIgMR7R19kWPaoCrwO3pivh8bivrVGnSf8Ay7Vum17/AJ+R&#10;9NRw9XB4mdRyXNJ3du+35eZy9h4j1TRZvsWqI0irwd33l+h710dhqFtqUAuLaQMvQ+oPoaxfGkto&#10;FSJ4GaZvuydlH9aZ4Fhn82a5O7bwo9zXme9CVmelL2Nej7WNr7Ox0vQcN+lIWAHX9KcTxnLVDe3c&#10;NjayXl1IVjhjMkjeijqa0ONauyJM85zSEIwxkc9a8QuP+Cgn7PdrcyW41DU5QjECSPTyVbnqOnBr&#10;vvhd8efhZ8X4c+B/FcNzMq7pLN/kmT3KHn8RkUHqYrI84wdD2uIw84w7uLS+866zsbKwj8myto4V&#10;3E7Y4woz+FTcf3v/AB2mocnIJp2f96keTGMaceWKsuyDj+9/47Rx/e/8doz/AL1Gf96goOP73/jt&#10;HH97/wAdoz/vUZ/3qADj+9/47Rx/e/8AHaM/71Gf96gA5/u/+PUc/wB3/wAeo/75o/75oAOf7v8A&#10;49QdxGNv60f980N0520AfPXjDwP43/Z7/an1/wDaT8D/AAx1TxhpPxC0nTrHxVaaVeR/bNKnsVdY&#10;riOF9gkhaJsMA5cOowCG+XT0P46fHT4y/EHwgvwl+EGoaB4JdmvPF3iHxxpxtrk2+yTy7W1tN4kE&#10;jOiBpH2iMSA7HIIHtxxgAbfTjtSAKPSveq5xTxFGLrUIyqRjyqTbtbo3HZtdNV6HiwymrRqSVKs4&#10;05S5nFJb9bS3SfVfifNXj74CftP/ABq/as1T4oaT8UIvh/o/g3TY9K8B3EvhXT9XlvGuY1l1C8QT&#10;jfbEnybcNkkrHIBtV3D2v2e/gz8Y/gj4C+I37Pvi7VNQ8VWlxDe6r4Z8VSKY47l71ZDNZiEuRbsk&#10;xLhE/d/vyRg5FfRmQepWgkAfdFdcuLMdPCrC8kfZxUVGPKk04O6fMlzPre76nL/qzhI4h4hTl7ST&#10;lzO7s1Jarlb5V02XQ+B/gt+xR8V/hR8KfhD4t8W+C/E3jCDT1tYPFvwl1zxRc3FnplyJnK6jbWz3&#10;Btcx5DNEyMvRk2t1+gv2qPhloXjz4jeANd8cfAm78ceG9LsNYS+0+30+G4NvPKLTyXMcjqOkcoyO&#10;n417sAoPb3yKMjpkda3rcZY7EY6GKqxvKCktJNaS7b2avuvmY0+FcHQwk8PSlpJxeqT1j+adttl0&#10;OA/Z48N/Dvwp4avtK+GfwMuvAdk1/wCZNp9xpcVp9olKKplCxuwPCqpJx93Hamftd+EfEXj79lf4&#10;jeBvCWkSX+qax4H1Sy06yhYBriaW1kRIxkgAliByR16ivQuEGTihiu3cceufSvD/ALSks0WMSbak&#10;pe9Jybt3e57awEP7PeFlZJprRW37LZHhX7Mv7F3wJ8A/C3wDruu/ALw/p/jHSfDmmSahetpsf2qD&#10;UEt4/NcuM/OJQ2WB685rI/4RTx5+yr+0l4w+KHhX4V614w8LfEya1vdZk0WaKW90i/gi8onyXKbo&#10;Hj24ClnDDngjH0ZgL0IoztPBFdi4ixtfE1J4r95GorSi29r8ySe6s0mvM4v7DwdPD044dezlDVSS&#10;W9rO62d1p/kfN3xGsviZ+1/8RvCfgy++COreH/h94e1238Qazqnifbb3GoXMAJt4IIopS6BZDuZm&#10;GCFAxgnN39ov9mLxx8cPir4m1Twr448TeELyT4b2Nl4Z8UeH/FF7p6Q6gl9eSssqWk6ecu1ogRIr&#10;hVlYphua+hFIK9unX0pGA79vStqHEmJwdWDwsFCME1Fav4mrtt7t216GdTh/D4qnKOIk5OTTk9tt&#10;krbJXPIv2IPh/b/C74GW/gaX4LN4J1KyvZl12zF41zHf32QZb2O4eR5J0lb5leQ7wu1SAFArJ/4K&#10;Q/Cvxv8AGb9lDWPAHw/8PXGqalcazo8q2dpP5cjRxajbySsrbl2lY1Zsgg8cc4r3TcF6464+lKGU&#10;8nbXDHOK0c4/tFL3r81rvd+b1Oz+y6f9l/Ueb3bct7Lb02PPPBP7Lvwh8B+OoviTp2na5qWu2trJ&#10;a2OpeKPGGp61JZxSY8wQHULmbySwABZNrEZBOCQfnHwv+zn4Zsv2kfjF4u+Pv7Huo+LrXxB4thu/&#10;CuqRaLa3ivai2RXIZpVZRvHQjtX2gcFcYHvQo534X8K7sHxRj8PVqynKUnUSV+dxaSd7J6tLyOPF&#10;cO4KtTpwpxjFQd7cqabta7WmvmeG/HX9nHT/AIx/s16F4T+GnhVvDtz4X1Ww1/wn4fumS0iiurOT&#10;zI7WYIJAiMNynZ0JBzgEF1h+1J8VdQ8JSpD+yH46t/FflgQ6TeLbLaeYXVQzXYlKhBu3kgFtoPBP&#10;Fe4EqBkmgkbfmIrnhnNOVFUcTS9pGMnKN5NNN2um+q09fM2qZTUVZ1aFV05NKMrJNNLayezX3eR8&#10;26N+zX8QPCH7BnxK8EarpVvefEL4haT4k1nxJBpMreVc61qMEx8iHzHIVVzFAuGAPl7urEn0rwv+&#10;yb8EvDfjrTviaNN17V9b0mOWPR77xV421bWjY+YAJGhW/uplichRllAbjrXpGFIx8o/pQT2wOaMR&#10;xFmmJpyip8vNKUnytq/MkrW7JK1hYfIcBRqRk483LGKXMk7crbv6tvVnjtxrnir4a/tE+MvEc/wl&#10;8UaxpuuaNoy2F9oNpDNHvgF0JUbdKhUjzE7c5rzH9qP4LXXxI/bK+H/xU8afs8al4z8E2PgO/tdT&#10;tI7GC4NveSzK0SvFJKvzAZ5GQK+sPbcKNo2dK6MNxF9TxixNOm1PkdOTUmrpxUbqy91peupliMiW&#10;Lwrw1SpeHOppcqdmpc1nrqm/Q8+/Z28KfDTwn4cvrL4Y/Am48B2sl9vuNPuNLitDcybFHmhYnYEY&#10;wuSQeKn/AGpfDOv+Nv2ZfiL4L8K6XJe6rrHgXV7HTbONhunuJbKWONBkgZLMByQOea7o4UZ4FG7K&#10;8+leTLMKksxWMd21JStKXM3az1k9XselHBxjl7wuiTTjorWuu3zPNf2bvF+vz+BvD/w/1/4WeJtC&#10;udH8MWkN1daxZxRwPLFFHGyIySsWOckcAEKTntVr9nTwZq/hz4SS+F/GOi+RNN4k8QSyWtxtYPBc&#10;aveTRkjkFXikRsejc9xXfgoT82P8KXcAMcfhXRic19rOs6UOT2rUnrezTb0dl1ZhQy32caSqT5uR&#10;NbWumktVr2Pkf4Jfs6fEyP8AaQi+F3jTQ4Y/hp8JdTuNY8AzLarH58t7loYF8pY0CW26fghz8yBi&#10;MCve/HPhfxBqfx78B+KLHS3k0/StP1lNQugw2wNNHbCMHnJ3FGxgHpXe8Y+6PrxQCM7c11YriTFY&#10;zGQxEopcsHFJaL3k1KXq2235nNhciw+FwkqMJPWSlfd6NNL0Vreh8t6t+yZqPxh/ab+N9z8QPClx&#10;ZaL4k0nw6/g7xMsmyaz1K0t3C3lq8brJFPBIVIYFSeVJKswOD+xX+zB8ZLP9nv8AaA/Z/wDj54hb&#10;/hIvGPjXW4rzxRHYgRXo1HSrVTfxIFRXUtIxKrgBkZMqVOPsPaDzml8vBypH510f625l9TeGVuW1&#10;NL+66aSuv8VldbGP+q+XvFKu73vO/Zqd20/S7s+h8zaj4k+Kmv8Aw8034S/tFfCj4mL4g0O4SKTx&#10;F8K9YlsLTXnjiCi5SSymt2hjk37jbsqpG64AKoprp/2KvhV8XvBGk694w+K2sa/D/wAJBcwyaL4X&#10;8QeMr7Wp9FtUU4WS4uZ5AZpN2XWMKqlFALcsfcfKGNvy/pzTggA/hrDE8RSrYOpQp0lD2jvKzbV7&#10;391P4bve1+xth8jVHFQr1Kjm4K0bpJ9tWt9PQTryP505cgfd/Wm7PTFO/wC+a+c6HvBz/d/8ern/&#10;AIo/Ebw38H/hzr/xT8ZzSx6T4b0e41PUmhUu4t4ImkkKrn5jtU8dzXQf98183/8ABWT4cfGL4pfs&#10;G+PvDHwM1m/t9ZXT1ubix0vd52qWMbhrqzXYC7eZCHHlrzL/AKogq7A9GFpQrYmFObsm0r/M5cdW&#10;qYfBzqQjdpNpH5o/8FG/+C2/xI/aSm0bwr+ynrvi74eaHpss0upahY6w9lfalL92P57ZwyxBcnYT&#10;yWGR8gNfC/ijxX4p8deI7rxf418S3+satezebe6pql089xO/995HJZjwOSSeK99/Y8/YE1H9omfT&#10;fEHj7xvp/hvQdbgvBoqm9j/tHUpIQAXggbBkjRidzeiMOODXs/xT/wCCPHw+8DeBZdYtP2h/s+pR&#10;h1s/7btYYIbyY/6uEEycOSCoxkksMAV98+KOEMhxSy9TSmtHpe/e76+fY/L5cM8ZcQYd5hKneLV1&#10;d20XZdPLufV//BCT9uH9oX9qLT/FPw0+OHjjS9at/CenWY0d/sUcF9HEf3YVhCiI8YVQA5BcnOSe&#10;tfUP7S37V8HwtkPg/wABG3utcK/6RNIu+Ozz0yOjP7Hgd/Svh/8A4IcftA2fwm/ZX+JXg3WvB1vZ&#10;ax4b8RD7NeRaKyG7mlUr5VxcDKyyRup2pwVQehzXTavqupa/qlxrerXck11dTNLPLI5ZnYnJJJrh&#10;qZXh8Rm1SryJQVrLo9N/1PXwubYrD5JSp87c3e7erWu1316Hz7/wVE/bt+P2naVafCnSvjFr9rJ4&#10;jhe7177Hqktuq2ocCONViKqiuyvu27ciPByHIPnf7dOtftmfs8eIPANh8T/AOu/De4mWHVLe8jvE&#10;ikur2HyjJsaGRiEhkYYyfmO1sfKpHG/8FRVR/jdoquoZT4Tj3Ajrm5uK9N/4LrWHxC0f41fBXSPi&#10;1d6hP4qs/wBm3wzD4jn1e6867kvlmvhcNNJk75fN37mydxycnOa9iWCwUcwwcXTi7qb1XVJf1qfK&#10;Vc4zKNPE01VklLlT13V/w+R9ufCH9sT4u6Tp9j4o07xpe6zpuoWsNytrrsjT+ZG6bl+ZiXjOGzhW&#10;AzjIOBX2r8K/ij4Y+K/hS38T+HL1JMoou4A3zW8mOUYdv5EdK/B+x/4KWW3grwloPg/wb8NWv10v&#10;RbW1urjUL4xb5UhRW2gKx27g3X0FfR3/AATr/wCCuOgQfFm18KePtNfQrfVnMVxC14HtHYkBGDMA&#10;VkGT6Z6ZPSuHOOHZVqLq0oWktdOp9FkvFFOjWjSq1Lxdlr0P12JHc/rXlX7bXxL1r4Qfso+OvHPh&#10;e11KXVo9Fay0VNHDG6+3XbraWzRBPmLiaeMjGTxxzUP7UHxp8U/CrwPa+LvCVvG1lPy+obQ+1ipK&#10;JsI/iO3n03dDg0n7NHxZ0H9oLwNpeoeJdPh1HWtDEc95dXOmr5dveESxb4mK7UkMZf7vISXH8Rr4&#10;vKeSWawhJXs02n5an2XEmMll2RVMUtbqyt3eiPy88E/8ENP2q9b8Ew+PfH3ijQfDU00kbrpd5JJc&#10;TqrLuzIYgVQg5UjJwfXNfprfS6pJpVxY6fqDwyyW7JHJu+4xUgH2xmvZ54IbmBoJ41kRlwysoIIP&#10;UYrhPEvw1vLSU3Hh8edGx+WAt8y/QnqPc8+vrX23FWYZpndWFWpZxhsktv8AM+M8NeIMhy+FTCYx&#10;8k6j+JvR+Xk0eM/8Ezv2aPjv+znofi+6+OHxkk8a3XiXVILmK+m1C4nkheJGRgxnJYlgU5B6RgHo&#10;K+osGSqfgrw1cWGlW+k2tq0tww3SJGu5mY/T/PFdJN4D8Y28bTS+HLjCrklVB/ka462GhjKyxeI+&#10;KyukrK6XY8TGcTZnKtVwGWL91zNRlvK1/wCbb5mDqmnQajZtZSr94fK390+tOsbKLT7ZbaJMKi4y&#10;e/vUrrJHIyyAqy8MrdRXzd+0z/wVi/Yl/ZY1m88IeN/immqeILG6+zXvh/w7btd3FtJtYkSFcRoV&#10;ICspbcrMAV64+dxXtc0xXLh4Xtpotf8AgH3HDuD/ANW8pf12trJ8zu9E+y7s+kSABnH6185ft4ft&#10;BeNPhhZ6b4I8DzR20msQzNeXjKHdI1KjYqkFcsGOWOcAccnI+Dfj3/wchfFLW2l039mz4KabocTF&#10;dmpeKJTdz7dp3Dyoiig7iCrFjx1BzXHfsI+Of2nv22de+IHxe+L3xFk8RPpraXDe32pTrH9m3mRE&#10;SGCNBFHFtWR2EYUbgW2lnZq6MRw7j8HgZYqraKVtL662XofZcC8U8N4zjLD4WunOD5tWvduk2rrr&#10;qj2PVPBHinR9AsvFF5o839nX8PmW96sZMZ+YrgnopyOh69qm8Pt47+H99p/xC0vTNSsxb3CSWd95&#10;MscchzkLuGMqcYIB5Ga+2vhd4btvBugL8NktZJIdHt4lS6a2KQzbyzHZlmyQR83oWGPQaGNF8R+O&#10;LbwFrOn3Mlmlql9K/wBhYW74lwiCZWAEgZdxTGdpGeOvzitzbn7piPEd1KdShPDqUNVfXWOttLb2&#10;PUfDV7c6noVlqN2o8ye1SRwvqVBNX+f7v/j1RxBV2qu3HbFSf981sz8Kk1KTaVrhz/d/8eo5/u/+&#10;PUf980f980hBz/d/8eo5/u/+PUf980f980AHP93/AMeo5/u/+PUf980f980AHH97/wAdo4/vf+O0&#10;f99Uf99UAHH97/x2kOCMbv8Ax2l/76oJ4/ioA8P8WftVz/Crxf8AGC1+KOhfZdH8A+HbHXtFvnZY&#10;V1C1ntmHkqzthpTdwyxL0BZ0UAt1838P/tq/tA3H7H+q6v4l8IaLafHDS/Flj4Xm8K6lJHa251HU&#10;b2COxZVWVt8bWt3FPwQG8uXoFYjV/ay/ZS1L44/tf/DHxHHBeSeGZ9Ju7f4iW8ig2V5YWVzb3lnb&#10;SBo2Qs946MUYgvHFIBwGy745fsaat4u/bq+Gvx70DRLObwmuoxXPj3To444XGo6ZZX/9j6izLh5W&#10;SS6MJGeAsIIZR8n6Xg6fCksPSjWtzzhzyf8ALKCa5PPn0Z+e4mfEkcRVdO/JGfIv7yk0+fy5dUey&#10;6n8Q9fsv2idD+FaC3bTdR8GapqtwxjPm+fb3dhEmDnhdtzISMZJC8jGDxuvX37R7/tBR/C/SvjLo&#10;drYX3h271iGRvBjSSQCO5hiWHP2sBvll5bAyV6DNdTrPhDxHdftSeH/HsGlOdIsvAmsWF1eeYmI7&#10;ma902SOPbndlkglOQMDZyQSMvvfCniOT9qDTfHUelu2kw+BrywlvPMTC3D3ltIqbc7slUY5xjj1x&#10;XjUsVhKFZ+z5LOim9IyXP807P8T1quHxNaklUc9KzWjkvc+VtBLP4geJ7P4/2nwjv7y1uLP/AIQj&#10;+0p7hbfy5JboXPlEgbiFUjnbg4Peua+Gnx48a+L/ANtH4lfAXUVsf7C8JeH9FvNLaG3YTmW6SQyi&#10;RtxDDKjAwMe9HxH/AGcfBnxc/aesfF/xS+D+h+JtBs/BD2dvPr+l215HDdG73lVSYMVYp/EFxjjN&#10;cv8As6/s0XHwU/bZ+KnjLwj8KNO8N+Cde8O6HBoTaPa21tbS3EKSeeFghwUIZhklBuJzk1fLkMst&#10;qyf8X2Ebarl5+eF7dea19O1zPmzpY6lb+F7Zp/Ffl5Zb9OW9tfQ928f+N9D+GngTWviP4pmkTTPD&#10;+k3Gpag8Me51ggiaWQqvc7VOB3NeP/DzU/2zfjL4FHxXi8VeF/BEOvWMd94Z8LX3hqa+uLKGSMNG&#10;l7L58X70ghnRUAQsyfNtyfX/AIj+BND+KXw+1z4ZeKTcDTPEWkXOm6h9lkCSeRPE0T7GIO1trHBw&#10;cGvAvh/8Rf2z/gR4EsvhN4z/AGYbrx9eaDpkdpY+LPDXie0jg1KKINFHJOt26SRzssau4AZR5gwS&#10;cgceS04yy+fsFT9vzL+I4r3f7vO1Hffra1up2ZtOUcZD2zmqVn8Cb96/XlvLbbpvc3PHvxu/aF+G&#10;P7InxC+JHxA8E6fp3jLwPo15LaXkLefpmrmGHfHdxqH8xI37xOQykEBmGGPQeJfjX4s0v9kXT/jh&#10;aiyOtXXhrS7+RWhPk+bOIDIAu7O3942BnjjrXK/FfwP+1B8Vv2IPiT4P+JmhaLceNfEWjanb6JoX&#10;hub9zDHJHtgtzNMVEkmckyHYvzAYG3JxdW/Ya+FNp+yfpOl+Gv2YvBtv48tfD2lBrq18N2EV5HfR&#10;+QZmFwFH7wFXJcPknPJzz62Ep5BKyxaip+1taDXKly63u78t+2nmebiKmdqX+zOTj7Pead783l9q&#10;3c9S+MXiv4mw/E3wb8Nvh14psNHGvQ6lNfX19o5vWAto4mVVUSx4yZDkknpWR8Fvi98QpfjZ42+B&#10;3xU8UeHdVl8LaZYanDrGkxG1It7oSYS4gZ38p18pjncQyMp4zVD9rT9k7wV+1f418F+HPip4LfWP&#10;C+n2+rPqDpetA1pcSQxLBIpVlYtkPjhlyPmBHXK/Yb+BGvfs9eGPE37O3iH4Rabp+h6XebdF8VaX&#10;HDH/AMJLZum0SXIRvM+1Ko2OzAA8bSRwEo5D/Ykbyi58seaNkmryd5KW7aW8QlLOnmztGSjzO0rt&#10;p2irRcdkm/tEvww8U/tXftM6K3xR0PxlpPw98J311DceD7f+wl1G/wBQsRIzLPcs0qpCs8ZT90gL&#10;KpJ3KxwOi+CHxi+If/C19c/Zr+PE2jyeLtK0mLXdL1PQ4ZIrfV9JlmeLzPKfd5EsUqiN0LsG3oy8&#10;FgvE+AdV/ar/AGTfBFp8ErT9n28+Juk6HbvbeF/EHh7WbOzkaxjVRbw3UNy6bJVGYyyFlYRBjgti&#10;uk/Z++Gnxu8SfGjWP2pP2gbeLRby+8OxaN4T8F2Gpm4j0fT3kS5lNww/dvdvKsau0Xy4hC5cBSDG&#10;08KsPiPaKkqPL+65HFy5tOXZ8+qvzcxWFqYhVqKpup7Xm/ecyly21vuuXf4eVnBfstft+aj8TtT+&#10;Inwk8fWLWPijwpq3iD/hG9Qu41jh161tLmYYiUBAzwL5SuiZO3DEjJJgvf21fjHB+wD8Nv2mVttH&#10;/wCEk8VeINJs9URrF/swiub1oZNieZuU7BwSxwecHpVPwT+wr4m8e/s/+NfCHj7TZvDfiqP4ua/4&#10;l8Baws0Mj2jTSH7PcYG9SkiEqyOMhWPCnFZ+ufst/HKL/gm/8LfgJZeB2uvFHhzxZo8+q2NveQhY&#10;obfUXkllDsyqyhPmxncQemeK9TF0eE6mIc6Div3kU4tqyXLq09nFvfszy8NV4np0fZ1uZ2hJqVtW&#10;3LRNd0tu6Pcf2hfjf440j4gaH+zl8DbvRo/HXiXTbnUYbrX4pXtdOsIGVWnaNMGZmdtioGXoxJ4A&#10;Ldcuf2vPhhqem+I1uNI+ImiNKkGvaLpOjjTdRhDsB9ptmkuGjmCHlonKFlJKnIwcf9pX4L/Fa3+N&#10;3hX9rD4CaXY6v4i8N6VdaPq3h3VL3yF1LS5T5rJBJgrHcCRRgudpyAccmrOlfGD9rf4keINL0HRv&#10;2Zn8D2P2yF9e1zxbrlpdbbUNmSO3htJHLyMo2BnKqu/dzjB8hUsPHCU5YWNF07S5+dxUr3fd821u&#10;XkXqetKpW+tT+suqp3XJyKXLay7e7q783N8j3CP503MMf7LDp7Vxvh7x9rWp/HjxZ8OLpYf7P0Xw&#10;3ot9ZlYyJPNupdRSUMc4K4tY8AAYy3XPHZKCEGR+HpXj2t/sz/Dv4n/tIeKPHPxj+CfhzxJpr+E9&#10;Es9CvPEeh2l75csU+pNcpGJlZo+JbcngBsr1KnHzuVRy9wxH1vpHS1r35o/Dfyb+Vz3MyljfaUVh&#10;7X5tb3tble9td7fOxY8LfGfxhrcPxea6SzX/AIQfVri20Xy7cjKJYRXAMnzfMd7npjj86zvgPf8A&#10;7RXxQ+GPhf4o618bvD8ces6bb3t1Y23grgK4BaNZPtZxxkBsHHXFUfhL8BtT+GHhv4yeFfC3w5s9&#10;D0zXNYupPCel6XDBBBJC+nRRjy44yFiBlDjBC85J65ryP4BfCjT/AAP4a8J+GvFP/BJexbVtMjs4&#10;r3xNJZeHXdJ1K7rrd5hkJU/PuBLccc4r676vk7wtdYblunTtrSvZ0/e+N2vzb8utz5n6xmccRR+s&#10;X19pfSpa/tFy/Cv5dubSx9J/tQ/GWX4G/BTVvGmjCCbXZljsPC2nzTIv27VLhxFbQqHdQ58xgxUE&#10;HajnIAJGV+xt8bfEHxu+Dcd54/jt7fxj4d1K40LxxZ27IVt9VtW8ub7vCh+JFGThZF61z/xi+EXx&#10;T+Of7Snh2G9vta8O+CvBOnyajaaxpl5Akl7rEwMa7Y5FlV1hh8zmSNSGmO0nGad8PPgz8Ufgn+1f&#10;feKdO8VeI/FfhTx94fX/AISO61i7t3bTNXsgscE+xBCixzWp8omOJm3W0e44II8uGFyX/V10ZVI/&#10;WGvaJ9VZ2UOba9ru3ex3SxGbLPPaqD9gvca/HntvZPS/Yu/sbfHvxz8eB8VB44SxX/hDfjNrvhbS&#10;PsNuyZsbMwiIybmbdJ87ZYYBPYVlftP/ABD/AGgvhl8T/AWjeBviTosOmePPGkei/Zrzwu00mnob&#10;aSQyBxcr5h3R9CqjDe2TwH7KSftQ/s+fFj4keBNZ/ZL1u+0Hxx8dda1+18ZQ+I9PS3ttPvJ40Sdo&#10;TKZWASPzCANxDYxkV6v+1H8NPHHj/wCIfwf1vwjoTXlr4Z+Isepa5Ms0afZrUWs6GTDsC3zOowuT&#10;z0rrr08HlvE94ez9hOOmsJr+Hf8Avcr5ujs7nNSqYrH8O8suf20Gk9Jxfx/K65e11Yzvjz8bPit8&#10;DvHPwV8AR6zpmqN428aNpHiS/l0tot8PkPIGiQSnymyAOS/612/ir4l65o/7QfhH4ZWJtW0/XNJ1&#10;O5vi8ZMivbrCY9pzgD942eDnjpXmv7cP7PviD49fEn4LCP4c23iTw7oPjxr3xbbX6W8lvHZm2dN0&#10;kUxxKu4j5QGPtW5Zfsv+Avh1+014P8ffBz4IeG/D2mWeh6tb61feH9FtLLLSiDykfylVnyVbHBA7&#10;4zU0o8PVMvoSq29s6dVu3Ko83NLl5lo07bK21jSp/bVPHVoU7ukp00r8zfLyq9n2vvfrc9tQ56/y&#10;py4xyf0pAe9CZxkhq+D6I+zHcf3v/HaOP73/AI7R/wB9U1mYdM0AG8ZwP/QaAWPQfpXxH/wVe/4K&#10;kn9kSzT4M/BpxN8QtQt0uJLi5s/Mt9LtXBw53YDyN1UDIGMtnpX5H6h4p/aX/aj8awLf61428feI&#10;I4ZBZwiW61K6hhYkusSDc0ceWOVUBRu6CpqThSi5zdkupLl0R/SZ5nH68Cs/xNBqt54evrbRHVbu&#10;S1kS3ZhwHKkDP4/57V/ObdePv2vf2cfEcmm33jX4l+A9Wm0+2glt5tR1DS7iS1gUpbptLIxijUlY&#10;x9xRkLiv1Q/4Jf8A/BXWz/ae1SL4E/HxdN0PxVZ6Tb/2brlzqMUUWvTKIoXQK+3F1JI3mCKMEEbt&#10;o+XmYyp16d4S0fVP9RRn72pteC/2aNK+DurWPw0+GXhtdOGnXEiTabp9iskl3GzTSpFvA3lEkuGk&#10;XrgEr0Jre8efDjxhbafBD4g0i/0u3kulE327SmEd3GPvwESDBDLwe4FexftIfA/T/G/h7UfEi226&#10;JbJl1e3ZDsmgxySV6HHc9h2xXjP7N37MHhCLxVNaeEdPnhEiGS+udzyssQbOz0UZ6E8+5r89xWWu&#10;OMcKjk6sn7j0aa829dD77A47BSy11OeMYx3ik/zTsr+h5T4t8H+EfhpHceFPBul29uuqaq2r6j5M&#10;MQ3SPGsarlFB2oihVQk7RwMVheldd8f9F/sL4w6/paWixxw32I1SPaoXaMYFc8+h3UfhmHxOZVaG&#10;W/ktQoPzBlRHJI9MOK/oHI8J/Z+VU6Tm5O2rbvdvV/Lsfz5nWK+vZlVqqCir2SStotPv7nwH/wAF&#10;SDFH8bNEdo9wXwnEXHr/AKVcV9Hf8HPmk6rZftw+Ddeu9OvF0+5+Fdpb2uoTQMIZ5IdQv2lRJCNr&#10;MgmiZlByolQnG4Z+df8AgqDDLP8AHXQY4oWdn8KwqqxqSWJubgDGO57V9+f8FU/g58Efj7/wWH8I&#10;/DL40am9nHdfBGzl8NoZPLjn1CPVb+RYZskMytEsqhAys77VBBIrfOMxp5Xj8Jial3GEKsml5KJ8&#10;th8DLMcRUw0GlKc4pN+Z+YPwG/Ym/aY/aOvrVfhx8K9UOnXi+ZH4g1Gze20/Zv2bxO6hZMNkER7m&#10;4PHBr0D9s7/gm78Rf2Ovh54Z+IV5rp1q31GMxa/NZ27LHpl31WMMBzGRwHbblhjFfr5B8P8Awz4C&#10;uNf1b4S+D/D2kza1cxXEhh0wW5uZi0jTTXJgA81zvyrEE5Z8n5qwda+El38Xvhw2jfG7RPDWo3s2&#10;jXVtJavaymATSTEAq4YOI2gChkBGW6nFfEy8TswnmkZuMY0I7xTu2vV/kj9Oj4Z5fDK5xUpOs9m1&#10;ZRa8l082eb/8Ew/2l4P2tf8AgnVr3wz8e2323VvAejyW0snklQ0ccbPbuWCqN/y9FHTqeTXq3/BL&#10;r4m6fqXh7xD8Nbmytre9tblb9ZlfEl2jjacqWydhQAkAABkB55Pjn/BOb4HfDb4T/tOfGL4dfCLT&#10;mXQfD6pZ6pb3TFgl1LbxiWMB8lo85xknA7ms79nbxjcfs+ftbRWerXcdvanVptJ1Zo5AI1jkfA5O&#10;AFEgjJPZVNe97TBvMHiaMNJJSV1ZpSVz7PhXhX/XDw7zHLK1niKKUoSWvwXvbumfpMpBHBo4A69K&#10;bGQUznjHUY/Ouk+HPhGDxNez3uo3GyzsU33W0/MeCR26cE17lN80U11P5OjhK0sY8NHVptfcdFZa&#10;t8OvgT8P/wDhYvxF8R2en2swjM2oXfCpvI2KOCecj/Ira8H/AB3+CvxD1mTw54F+LHh3WL6OPzJL&#10;PTdYhnk2/wB4BGOQO5GQO9fmH/wUd/az8N/HT4tww+Fdc1a+8J6RbrbWummF1jivd7pJNsRWJyNu&#10;GPRT/Dk188f22nhyRPEDC43Wciyq1mshljYMMMuwFgQcEEDIxmvl8XxYsPjHSpwUoJ2vf7z93yrg&#10;PmyqE5TcJNJ2tp5XP2B/bM8F+JW+DXifVPhQ/wBm8SXPh++h0doFRT9ua3k8iTLcbhJt68etfyca&#10;wNSOsXQ1l2kuvtMn2pmbOZNx3n8/zr+nP/gn9+1xoH7SXw2tPgP8RNTvr7xdZWs7reXULSGS3jK+&#10;XK8jklpPnAJPJIOcV+Rv/Bfv9gPU/wBn34/3n7TPgzToW8J+MtV8rWJln5ttbbzHddrEsVmCNKCO&#10;A3mLhQEz9Zw/jsH9ac4W5atreq3XqfH8SZfjVhlSqX5qLd1/de0l5X/A8J/4Ja/sj/BP9tH9pSP4&#10;N/GX4mX2h7rFrrS9M061Hnay8ZDywJKciIiIO/3SSFJH3SD+0HxL/ZC+Hfwx/ZTvPgp+zB8MLHQ7&#10;W0ulvrbT7BW8yWVZA7u0jkySSkAAO7FsBVzgAD8Df2XfDVt4y+Muk+GLH4gX/hjxBdzY8F61p8jK&#10;0Osqd1oC0fzxhpgiCRMFGdWyACa/RT4W/wDBw14o+E3giT4Y/tQ/A+81vx54cvptM1XUtJ1CCCO6&#10;khJjZ5EAKrKHUhtnyMeVwDisuJsDjswxapYeblom46Ky6PzXfselwHneD4f9nja1NKUZXU2rptWf&#10;K92v1PTPD/7U3xc8KpdWHijW9U1A2tv5cNi7QwuJFOCru8LtnqDkZyOa0vh/8Tfil8ZPiTo/g3wy&#10;2oQ299fwS6lYTak11HiNw7PuMaiIADogVc49a9Y8E/EH9j/9q/4d+EfF/jTx78K/+FieI9PjuNS8&#10;D6V42sptUt5JMtHHsimEzt5ZQspGVJIxxWX+2d8aNT/4JH2Wh/EC1/Zesdc8C+IIRa3mtaHdSx6l&#10;Y32NwiuXlRkETc7MuCSGAHBr4Ojg8VWrfVopc19tLt+r/wAz+hsf4mcFU8tePhhVGtNW/uxdvi5V&#10;ppe692/mfXUIULjPtmpOP73/AI7XhH7HP/BRP9mT9trRpp/hB4wkj1axh83UvDmqReTeWyZxv28h&#10;0z/EhbAIzgnFdn4n/aO8JaJfNYaXbTag0cm2SSFgqfgT159sV5WcZhg8gdsxmqf+LR/du/kfB5dG&#10;Wbx58H767rVfeeicf3v/AB2jj+9/47XO/D/4j6L8Q9Ma+0tmjkjfbNbyMNynHXg8j374NdBu+taY&#10;XFYfHYeNehJSi9mupVajUw9R06itJdGO4/vf+O0cf3v/AB2gEn+9R/31XQZhx/e/8do4/vf+O0f9&#10;9Uf99UAHH93/AMeo4/u/+PUf980f980AHH93/wAeo+Xuv/j1H/fNB6fw0AJ0Ocf+PUmB1C/rXg/x&#10;Q+I/xH+Nnxx1n9lr4F/EWHwk/hbSrS+8beKI7MT31ubpZGtbe0jkUxEkIHeRtwCkIFySV0Phn8Jf&#10;2q/hL4v05dQ/aDX4ieG7u5kGuQ+K9Pis7+zVkG2a2ltk2OFZAPJdBu81zvXaoPvSyP2eHUqteMak&#10;lzKDve3rayb6JnixzdVK7jSoylBS5XJWtfrpu0urPZ8LnOz9aU4GPl/8er5y8XfET40/tG/tH+LP&#10;2dfgv8RP+EH0P4f2tkvjLxFHp8c2o3F5dx+fBFaLJujSMRgb5HBOSVC8bhJrWt/Gj9kXXtB1f4jf&#10;G+Pxp4H1zxImm6xqPiqO3sbvRnuXCW8iywqqSRK2EKsoJ3Z3dq0/1dqcqhKrFVmuZQ1u1a9r2spW&#10;1sRLPacZOXs5Oknyuelr3tte7V92fRIGecfrSAAjOP1r52/aK/av8Wfs9ftM+HdK1rR/tHw8uvDv&#10;m+LNUVWxobPd+VFePtVj5W7COThVBDEgc13nwn8e614q+OnxH8PzeIBe6PpkmktosaFWjjjmsIpX&#10;KMoywZmLZyevHFTW4czDD4dVp25XBTT8m0reUldaPoVR4gwVau6Mb8yly2+Td/NOz17np20j/wDa&#10;owc5z/49XyP+zz8O/wBsT4ifB3SPjtov7auqzarq9gbmHQPEHhyzm0yNi/3G8pElICg4IbOeuasf&#10;tQftS/Fk/wDBNfUv2gfDCT+C/GVrqFpp2pw2ximOn6hDrkenX8MZJkV4/MjnRWycoQetdMuFa6xk&#10;cNRrQm3NU3a/uzltdNXto9VfY5qfEdH6q69WlKKUHNXs+aK3tZ76rR23PrArngj9aCpHavAf25/B&#10;3xng+HusfF74W/tMeIPB/wDwj+hyS/2PpWnWksN3IpyHZpo2YcHHHHFaXjfSfin+z7+ytrsl/wDH&#10;HWPFOvWk8c1v4k1Wzt4rhFeeFfL2xIEwBuAOM/Ma56WQxrYalOFdOVSTio2ejVr6/NHRPOJU8RUh&#10;Kk1GEVJyutne2nyZ7YB3/wDZqCBj5V/8erxr9of4zeMrf4meHP2Yvg1q2n2Hi7xZY3F/catqMEkg&#10;0rTYCqyXEabdk0xZtqIXAB+ZgRgHkvHHw/8A2oP2bPBl/wDGzTP2o9T8d2/hnTZb/XfDPi7T7W3h&#10;v7OFWln8ma3iDQzBFJQkMpK7WHzbgsPkUqkYe0qxhKprCLvd62T0Vld6K5VXOI05TVOnKcYfE1ay&#10;6tb3dlqz6SC5OcfrR3xj8a+df2j/ANpfx/a/CP4U/HD9mzTZtah8S+JI7+TQ/s7ibWdJGhanqEtq&#10;iLG7id0tx5ShcmZYweCQcnUf2rbr4nftO/s4Xnwc8eSN4H+I2g+Jb3VNPURN9oa3sonijmxuKSwy&#10;l1ZVf5ZFZWzitafCuaVMKq+nL76euqcN0/Xp0OefE2W067o639xrTdT2a7+fU+oB14X9aCPXr/vV&#10;8k/ED9oOHUP2nvFnws+M37UWq/CKz0qJYfBtu2mw2FrrUbwxs16L67jeKcpI5j8tSgBXHzHO36L+&#10;DNn4807wFZ2fxH8c6b4kvo1Kx65ptr5K3kP/ACzkZQzLvK4LFTtJ5AAOK58wyOtl+DhXnO/Mk0rO&#10;zT10drO3X9TqwGcU8wxEqUINcrau2undXur9NDqipI/+vSjOcEfrWf4q8T6H4M8Oah4t8S6itrpu&#10;l2ct3fXJjZvKhjQu77VBY4UE4AJPQAmvnX9hv9oz46eOPGviD4aftL6ba6bq+p2MfizwRAZBHLJo&#10;d3I6iDyWCzBrd02OXUFfMjBzkM2GDyfGYzA1sXSty07X7tPe3e2jfZas2xWaYbC42lhZ/FUvbsvX&#10;tfZd2fTW0E8n/wAeo47LXzL8bv2s/F/7P37aEOieLo/O+F9x4Q0GHXrpdq/8I/f3+o6nBDqMrsAq&#10;WpNukUzO4CkxFQTuB0PgV8X/AIjeK/2pv2j/AATrniua60fwfNoP/CM2bRptsFn0t5pdhC5O6QBj&#10;uJwRxivQlwrmccJ9ZduTkjNO+6lKMbeTTknZ9NThjxJgJYn2Cb5uZwt/hi5X9GotX76H0Vj/AGfe&#10;k9tn618gfsq+Ef2wPin8DdJ/aGsf2x9WutW1W3vJLbwzrugWcmlh0uJYlRzFGk23EY+YNkE5welf&#10;QP7Mfx30r9on4TWvxAsYIbe6juriw1qzhd3S1vreQxzRK7ohdQwyGxyCPeufMshqZfTnKNSM1CXJ&#10;LlurS800u26NsuzqGOlGMqcoOa5o3t7y8rN/cd8ducAUEKeO/rmn4B6haMD0WvBue0MVOc0oVR/D&#10;+tO/75oxn+7QA3ryRRjuB+tO/wC+aP8AvmjyAbwOP60owONv60bR6LS/980AHH93/wAeqjr+s2nh&#10;zRL7X78N5FjaSXM3lgM2xFLHAz1wKvf981V1XT7LWNOuNH1O3EttdQtDcRNwHRgVZfxBI/GmtwP5&#10;p/jd8Qbj4r/GHxR8SZ9TvLwa1rt1dw3GoTFpmheVjGGJJ5CbRjJxjA6V+in7PPi63/ZE+EWmfB/4&#10;WaBb6b4mutNjvPF+vNb+fJNdSKG2rIUCqqg4VWycEnHevmn9vT9l3wl+wz+3DDpEfhi6uPAd3dQa&#10;np0V1Yu0ZtHb97bo8nyztHz34yoOO/0D8Jbbw58abi31jwh4z0vRtNu7N5bK48UapFYwCMMAqOzH&#10;asmCPlzng46V4Gc5dTzOVOhVjzRTvbo30v3t2OzLqdOUnKXTodL8WfGcP7W3gG8/Z9+NGhW2saxe&#10;2Mp8E641r5E1lqhDC3/fBdhV5PLV0GDsyccZH59/sfXup6J+1t8M9R0iTTo7yz8faTLavq277Ksi&#10;3kWDKF+bywR82BnbnFfdHxY0Sx+C0jeJNT+I2g6nb2mmtdPd+FtcivYYwpY43RniXK8LkHlfWvDf&#10;+Cb3wG8UftTf8FRND8U/s4+FWHhXwj8Q4PFN1PqOy2Fho1tqCSJvALL5zrsRYk3Zdj0RXdZyfLae&#10;UzqUaUOSLs3Hon5dr9kZZ1GjSpOotNGf0CfFPxz4d+HfhIzarc2sMl4wtLG1uJAhnlYYEagkEnGT&#10;gc4B9K8D0Dd4Yjkj8Nu2nrM+6RbORowx98HnGePSqP8AwUTja5+IXgXUrKZoL3R47u5hkmtHlhdQ&#10;FkIxGCxI8kcKCcN+B4aTxP49+Ht02nznVPGEd3FPdC6hs7OH7BFvGyR2M8cTQBSeAzTEDITAJr6O&#10;WDh7GFeNm/Oya12PE4YqU6VGcKsfjenVNefzPT9StPhh8TPJ8I/HuKxuLa8ZbXT9WvnWO5tpifkR&#10;JyQwDN/CSQT2PFfI/wC0p8CPEv7PHxGm8E6vL5tnMDc6RcLNuE9uWKhiB91uNpyOq9SK9A+Kmm+J&#10;tW02z8K+IfHMmqW2tXy3zKtgiGztVaNVeIw7x5UhkOxpijEqRgnIr6i/ax+BCfG39nCK30nSppta&#10;0GxW60RXjbzmIRRJFtUEszovCgEllUDGa93L8RLLqkIVJX5nZrotrfmfO8RU6MsW6tGPLFrfa9t9&#10;D8Lf+ChEPgTwz8Y/hb8QfHvh66vtJi1Irr9vptx5VzdWMFxBJJCjkFUcpJIFbBwWycgCvRP+DgX4&#10;v2+pf8FCvhd8avg94mt7mJvhPoOs+HNatJBJG5bUr+e3mXKngqyOMjOCOK9j+Jn/AATp0v8Aac1b&#10;w3qXxh1y803SdEW7aTSrH5Lm4eYw4DOQfKAEbZGNxJXpgiqnxE/ZJ/Zr+El9o9h8NPAGntrVhawx&#10;3OrajcS3V4iwxosPzSFlRsKpG0KyhV2gKQK++zLKVhcLTzXEr+HGUeR/a57W/wA/Q+D4Pl/rtxtH&#10;h/LZvmqNOVRJuNNQV2215qy6Xsrn0h8Jfjj8VfHPw0tz4e+Itx4E8QtsOtQ6MY7iISDIARp4/njI&#10;5HAYE85xk8T+2F8Zfj7oPwgvtC8BeK5PF3ji8snih1jVriO3aFCMbk8pFXeM/KMrg8lq4/4F3Y8P&#10;eIrq01W/ijivIQEzyHkB4ycccFu/OfWuN/4KD/tDw/Ai8+H0mk6lb2usX3iiENcTagI1h08MPP8A&#10;NiLASQNnad3yqfm6ivwvLcN9Z4wo5dOEvq8pcyhe6T3+5PV+R/TnH2X4zhDhavLnhKrCP8TkUZSW&#10;3xW5rtab2v0O9/4IEfBb4j/D34O/E1/iv4H1HTdW1TxUnk3mpwv/AKYggXcyS8rOokLZZGYbs5Oa&#10;qft2fDPUPC/xdPiq203ba65FuRoYcfvkUCQcdSeGJxzu7819O+DPiNrOiaLZr4Z1SBtO+zq1nFCF&#10;eHy2GQUK8FcHIwcc1wXjaz+I37TvjW9s9NvbfTtD0q6EU0bSEqZsfNIAB85zyASAAeO9frme8O43&#10;K8c8biJxVOXVPbTRWPyPwb8Y8Dg6jw+AoSnWjFpwls7vW8l5mr+yr+3S+oaLY+Cfj3bT2d8JBBb+&#10;IGh2wSKM4a46eSRwDIQE6E7Rk195/Ai5sZNDu4IplNx9o3SKJC3yEDBx0wefy57V+dtx+xZrQjzD&#10;44tWbIwGsmHGef4vSsPTf2mP2if2D/FaaJoepw32no2G03UIy1vNG5D742OGjyVKkA43bjjPJ58L&#10;jsFL3YVOaxpj+EcbxJxZGtgsJHDTrtpQUrwcnd6N/C39x6H/AMFWf2Z9Y8CfEq1+N+g+H2k8MalG&#10;kF7HZWwjSzuN7MwYoPlEpcncR98nJJbFfL2q+MPhbf2NzZaN8GNR026ZSLe/m8TeeiNnrs8sZ/MV&#10;9GfE79vD9sH4ufsza98VbnTfDtp4R1LUv7En0+3svMeFWj+eQu7Z+8yKODy3bFfCv/C7/Ffg7X7P&#10;W/h/rklnqGm3IlhvPJR9jr0IVwQfxB/rXw+dYTD4PHWoxtGau7ra/a/f8z9Ay2njMpw9XA5jCM61&#10;L3NJy91ro7NJtbPdH6+f8Er/ANnDxD8I/g7N408faN9n1TxBdG6sYLm32zWtsyKADn5lLhQxHHGM&#10;jir37THwo8E/tB+FfF3wh+KGkrfaL4it57LUIZFUsqMfldNwISSNgro+Mq6Kw5Ar8x/CH/BWb9vH&#10;w14ksdb1L463msWtrcq8+l39nbeTcoOsbFI1YAj0IxX2t+yD+3n4U/a6mutIu9Kk0vxVaWYu9TsZ&#10;GUwzAuVaSFs7mUHbuyAV8xRz1rqljMHDB06GFTjyu9+77/efK0ssx0swrYjGWkpq1lqku2vSx+b/&#10;AMO/2C/j5/wTx/4KHeHfAcPhWPxh4B8a3n2fTvEF5Z4hMcB+2jzMnbFe25tfOUZJdYyydSF+Uf8A&#10;gqL4d17xP/wUZ8feFfCOgXF7cTahZfZ9P061Z3kY2FsWIRBknJLEgdyT3r+iL4rFR4JugzL96M/k&#10;6mvyb8VfBjxZP/wUF+MnxFs/h/dX1xK2jx6bOt5Aq/ZnskDn55B8xeDaO/rgNmuarn9arnrqOPv+&#10;ys7P4nzK2n3G2H4cwtDKVScrQ9rdXS91cu1/U/OGf9nT476ZrGp6enw01j7VoarNetawM6xjqGV0&#10;yr9z8pPQ+hx9TW//AAUO8bfHL/glF4s/ZP8Ajp8SbzWPEXhnx5o2oeGbrXNXMt3caewmSSAGVzJM&#10;I3AOACEQqPSvpKwm1DxAY7Twvok2oXEkrxmGNlCxFSQ/mSZKoAQRyeSMDNfI3xU/Zs0jwJ8Pfjd8&#10;R/FOhaTpOoWfjbRrHwxpdxff6ciSmeWeWNFZkeJl2AsGYgjoOtezkOYzx2YU/awUbSVn3dzx+LMn&#10;w+Byybpz5tG7dUuj9DU/4JCaZLf/ALYcV5BrupWMtj4ZvZv+JfetD9pUtFG0U2PvxEPkoeCyof4R&#10;X6023gvxVehfI0Sf5x8u5do/HPT6HHXivyP/AOCRnxL+HHwx/bR0e9+Jmrz2NrrFg+k6bcR2xkT7&#10;dPPAYVkCgsEYoUyAQGdS2FDMP3Q0HwxrZe8uLCzmurea63W6W1jjyB5aAqWUfOSwZ8nnDgdAM/G+&#10;J/BE+JuLvbYiclTVOKikuuvNb8Lnv+Fud0cu4XlCFubnlzN9L25Tzvwjo3iPwT470GaeYwte3iRs&#10;I3z8pYBlb8D/AIetfRgCgdO3PzV5jo/g67uPFEl3ezLJMuoi4tUa1CG2CRBNjEctiTe+TyC+Owr0&#10;1Bjt+dePwzkMeH1XoU5Nwck4p9NNd7bvsfTZ1jfr1SnUsr21t66DgR/d/Wl4/u/+PUgUA/w0v/fN&#10;fVHiBx/d/wDHqOP7v/j1H/fNH/fNABz/AHv/AB2jn+9/47Rj/eox/vUAHP8Ae/8AHaDnHLf+O0Y/&#10;3qG4GfmoA8R+I/wb+K3gT45Xf7SP7OGh6DqWpeI9NttO8beH9evJLRb+K28w29xDcIknlzKHMWxl&#10;2MGUkqVJMfhuH9s/4t/EHwv4l8caTpfwx8I6W32zWfDNjrK6pquq3AEoW3mnSMQwwAmJiIzIX+YF&#10;l4x7fuOMlaX8DXu/27WlQUKlOEpJcqnJXkl0W9tOjaPHWUUY1ueFSUYuXM4p2Tf52fVJnhPjj4O/&#10;Gf4TfHTWv2hP2Z/DPh7WW8aW9nH488N61fSWUl29nHIlvdW9wEkCy+W3klHUIRsbKlTuh1r4W/tG&#10;/tEePPDd78atG8PeFvBOgX8Opz+FbHUDql1qd5ExaMTytDHGkaMFcKgYk9T2HvueeT70jHB6VceI&#10;MXGmr04e0UeVTa95K1u9r20va5MskwtSb9+XI3zOF/dve/a9r9LnnviH4OP4s+Mt74v8RQWd14f1&#10;DwO2h3djKzeZKzXJkYEbcbChxndnPbvXJfsn/sz+Lf2c/GHjyHVfFcusaLrGpWsnhea5mMlxa2UV&#10;usSW0hYZYx7doYk7lAJOa9vJJHFJux1FR/rBmP1epQv7k4xi1bpC1muz0V31H/YuA+sQrpPmjKUk&#10;7/zXuvNa6duh85/DfwP+2t8LPgHo/wAFPBXg/wAB2moafapZjxPeeJrm6SCMvhrgWn2OPzHVTuWM&#10;ygEjBYA5qL47/sTeJdd/YGvP2Svhf4pXUNWmu7W7fWvE10ym9ujqyaheXErIjENJIZmAAIBYDpzX&#10;0lx6GkUhuBmt/wDWjMHiY14RjFqaqaLeS2bu3e13ppuzJcO4H6vKlOUmnBw1e0Xul62X3HG/tBeA&#10;db+KnwT8SfDrw7NDFfaxpMltayXbFY0duhYqGIH0Bpf2gPh/rXxS+EWseBPD01vHeagsIhe6ZljG&#10;2ZHOSFJHCnoDzXZZPRQfejBHy8159DNMVRdLkS/dyclp1la/5HbWy/DVfac9/fiovXor2/M8g/aR&#10;+BHxA8aeMPC/xs+CHiDTdN8Z+EWnihTVrYtbapZTAeZZzOoLxrkBgygkEdDXNfFPSP2zvj/4Ovvg&#10;5e/Dfwr4H0XXoZNO8SeIB4ofUrkWUi7ZfskIt0Xc670zKRtDhsErg/QnX1oIIGMH866aOfYmjSpx&#10;nCMnT+ByTvHW9lqtE9UmtGc9bJqFapKUakoqfxRTspdNdOq0duh5xrnwQispvhTovw/tLSw0T4e+&#10;IvtLWjMw2Wa6HqOnxxxDBywkuoeCQNiuc5AU+P6x+wtq3hH/AIKEeCv2pPhauPDMl1rVz4w0drpV&#10;Sx1C708w/bYEIG7z2SNZQCSHWNgCC5X6nABPQ0D6mtMPxJm2FhKmpaSU1JNbqbu7+d9U+hlXyDLM&#10;VJSa1i4tWezgrK3lbdHhPxm1z9qrSNc1fwuv7L3h/wCLfg3WLiP+z7Ua7aWEllFsAkiu4r1THOgc&#10;blZMsQ2CnAJ6T9kb4N678EPhhdeG/EGkaRpc2oeILzU49D0CaWSz0uOdlK20TSKpYLgkkKq5YhQA&#10;BXqRAPrRkA55rKtnmKrZc8JGmoxbTbSevLs7XaW+tkbUcooU8csVKblJJpXtpffW135X2PK/2s/g&#10;t4p/aM8BWfwUtLm3tfDWualGnja5e4KXB05P3nk248tgXeRUBYsu1QepOBwms/sK6n4M8ceCfit8&#10;F/i74on1rwnrkYmtfGHiO4vLWfR5l8q9tlUAYcpskTIK74EBA+8Po8nnqaCO/NVgeIszwOFjh6LS&#10;gr3jy35ubR366rTRrSxOKyHLsXiHiKt+d2s72tZ3SXz166nmt78FbrX/AI++KvHXimz0++8N+JPh&#10;3pnh2fT5ss0zQ3WqSTrIhXaYmjvY1HJJ+cEADJ8n/Yr/AGJvFv7KHxE+MWkx6rNqPhnxRb6OngzU&#10;L68Ek6wQW1zD9llx8w8gGONTjBj8vBJDBfqJcDj8aOnJJq6fEmaRwlTDJrkqRhFq38jTjbz0V+5M&#10;sgy+WIhXafNByad9ffTT/N+h80fBb4cftrfBD9nXRvgZ4R8FeAf7Q01poh4ivfFF1LGsctzLI0gt&#10;ls0y6rJwplwSOTg16/8As5fBPSv2ffhRp/w406+W7mieW51TUhbiI315M5kmnKjgFmJ47ACu44b7&#10;poHPXPWscwzzFZhTlFwjBSlzS5VZyl3bu9rvTY1wOT4fA1IyUpScY8seZ35V2SsvvHbv9v8A8do3&#10;f7f6U04HPal4zwK8S3bU9fYXd/t/pRu/2/0ppHGQDQOOxPNOwXQ7OP4//HaOf73/AI7TRgjNOXJG&#10;TupAHP8Ae/8AHaOf73/jtGP96jH+9QAc/wB7/wAdpN3Yn9KXH+9Ve7uoLS3ku7qURxwxl5HcgBVA&#10;yST2pqLlogPJ/wBsz9l74AftTfCyTwt8fIYYbaxEkul6xJeGBtNnZNvmq2QvpkNkEV+acf7Ieqfs&#10;gasdF03476d448OarG7WscOm3Fv5UiyEMyFw0UqEYBeOQjcCNoxmvo79pb443/xl8czy2ty39j2M&#10;jRabEsmVdQceZwxB3diO2K779vL9nw2X7NXw/wDiR4ctnmTw/pMVjqDlmLLBIN6NtClcBywZiR95&#10;Rzmvr824PnguH3iqjbqaPl6Jefmj6TNsrhwrTwNbEzaqYiTSW3LpdXfVt6Hyz8Ov2RfAf7YXiZvC&#10;/wAYP2lV8A+ErGFWk0vTdJlluLqQsR50sxjNvBApaIAu3LschflLfrB+xF+zd+zH+y18G9M+Hv7O&#10;Fros0aabbxat4g0/ynutblhTBubiVCfMYszvjO1TKwUKDXx3/wAE1/2cZvGngbx18R9Xt0WPVdFu&#10;NA0fzWYZ3rulkI24wHWLawJIKNwMAnw/SPiLrPwivX8c6L4vm0KXT1Mkuox3fkhEQhzvbIGzKgkN&#10;kcc1pw/wVHNsjVfncJ6tdrdGzz8v4bo8d1sbGlinCeHaupaxd1fVqzVn6n6Nf8FC/CXjW/8Ah3ov&#10;xA+HuiTXmo+F9cW6m+zxvI4t2RlcbFyWXJUtxgAEngGvhe6+OnxKtpZrrw1c6XareXkk1xb3FhI6&#10;pux9zZMgBGPTPvXMeNf+DmL4j31vpfgD4R/AXR9Q1GSQ2Wpa54gvJUhvSzbEkigj2tEDnJ3MeD91&#10;eg+yR+x0P+EA8N3HxA0rSL7xRLCqeIJLOHy4RcOcsY/mGUTO3LHnbnjOKrB5XPC4Kf1lJuLsrWaa&#10;b7+p+UYfMMVledrCKcOX3ruXvQ5l5LdNbM8X/Z91z4g/Gj4k6D8NbOxh+zyeI4tR1C8tLF+FiIfL&#10;4LEL8uMsTgsMmv0xYDbwK+NviR+0J8QP2Mf2jPgv+zv4B+E3hf8A4Qb4i3kunap4jkAivI76KN32&#10;hUkBc7Ap3upHOM54r6gfVNW1KVYEnbLcLHH8ufxr84474mocOZhTwtSi3UkrxjFXvd73736GVOtL&#10;Mouq58y2v0t5I+bfjd8NNY8P/E3VrDw54cvp7NmF1B9mtWZVjcbuqjAUMGXJ/u89K+XvA/wH8ffF&#10;PyvEk+pWdvHqMzTtJd3H76VNw3SqgBO0E8ZxkEdiCfqP9qH9tmP4JfEGb4Y2nhnzp4WgN9qtxc4R&#10;FdNzCJVyWZVI+YkYYMNpwCc/wboulXw0rxJ4F1KX+x5NJP2fT7a3AiuA4h8qZsjeGSOPaAegfnlR&#10;j6F8X8UcQYKjTzHC+xUUlDW8paK8pdntZb7n13hDleH4E/tDHYHWWIlG0nHSMY8zai+13rr0Pn3x&#10;x+y14x8LSzXGkaxY3kK5a1ja4EdxIoBJIU4GQOetflx+3B481f47/tjw+EvEsklra2F1ZaJb+XIW&#10;2ozIGmXecbmL5OOCVFfu3r+my+ZbXepXf2Wzt/MlvLe6t12zIEI5Zh8oViGyOuMHivxP/aLb4Sft&#10;If8ABUOx0f8AZesLG30ufxNZW/2w+Ylve3UMm+e4GV3BTtKjjB2Ajgg19FwXT9tnClVpvmjHR22u&#10;116X7bs7PGTi3EZpwlCjXmm1K91pdJO6st9bP5H65fDn4e6qfDVt4d8PqbiPRtLhiZ5GCs6ogQH6&#10;kDP+RXm/hn49618JfHfi74YW3wi8TapqFj4gsrnUJbVbARiC/kFvaFGub2DzDJKANybwgz5mw5C/&#10;RXwEeBrvUIjC3meUh3buCuTxivKf2n4fDPwt+KWpeJ7/AOH+n6r/AMJBo0S2N1e6THILe4iO3YXd&#10;TuUL8+AeCRx8xNfQcbZljMdmEssUVyws10b0PxfwgyPLcqyiOeubVWrzRl/KtdNO5e8Q/tXeBNN8&#10;I6nq2g2Z1rXNDtbifxF4P0vXtJl1TR4oAyzyzwm9VSsUgVGEbuSzqF3ZyPCv2mPEWofFmDXdau/B&#10;WuaNqXhLT7S08Q2mpW9sY4Z5JY5ItklvcTxyiSOaRvkdzGISJNhePf1Oo/tIWOoWk3hOD4WxGx06&#10;ZZLVtSuLOaym2SBP3cKWqsCyM+MmPALEnOFbzf44fEK116XXLTwXo0Gj6LqCo8mm2trFCsnlj5Hk&#10;2ADfkZ6nGQuTgV85kPDeYYrFSjSsrRk23e1lq1sj9ylxhgckzrA1MT7161JKMXGWsmkneMpLS+q3&#10;XY+k/wBi2+8Haf8A8E5PGN74/wDL/seG41Rr7zo2ZdvkRYyqgsecdBXxN+xJ8M7jxb8W7fxJrHh+&#10;aaxs7Oe4t/MjKw3En3MbmG1lySGHPX8K+tP2CtJ/4XB+xv8AFT4K61fXFvp/lybZrVA0y+dAxYqG&#10;4J/dLgd8/jXl37CHxpi1LR5vgh4hRorzQy7abNdKsUk0Bb/V+XuJDL1wM4B6mvn+PKmIp5Xh504X&#10;XK031PaxGFp0PErOKdWWsq3Ml0s0mjt/GH7IHwL+ImnG5vfAtrpN5Nhnn0STYEYDooACEf8AARnF&#10;ee/svfBeP9nD9s7wvqOoeKJodF1Jbmzs7n7fGFuJjDjy5Cv30LsgCkI3mhcBgAze6av4x8FfD64s&#10;PCS+B/F0qttMK+GfDMM1nECxAVpDcRiPk5O5QB1yRzXiv7XutaH4O1bwxp3gaC30/UdLuptSWOxg&#10;WM28jujrJhRt3s6lj1JIyevPwXD316WOp05tuE721TsrbvW6172Pt8tyGhneOWG5Gm1LWzSvZ2d7&#10;WaT37n2x8bL6CLw9a2/2pVaa8B2lgNyhW/TJHtX5s/Ef4vC//a0+I3gPQtcXTtT0nUNPW7S6t4Z/&#10;tFv9kikR442IJ2M7ZbGQWHzHIx7F+1B8bbL40eNbHV/D88h0uz0mBbMsSuWkQSSOV/hOWCEf9Mut&#10;fBvgD9nf4oftq/8ABUeb4ffCL4lWuj6lqWoGT+376aR/KS0slM4woLO2InQKSATwSBzX7BDw3xEc&#10;PPNJ1bP2e1vh2d2+1rp+p8dxlh6/B/D+CrYlX9tVSlTejs0/y0v2Z9KXWm/DrRdRvvEPw68Y642u&#10;XEjfaZtS8GwQw3O48+Y7XUjSY4KgqcYHTAqz/wAFJf2Y4vC//BKL/hpHx9YTSeMPEHjfTlW5lkUK&#10;tkRKI9kagbMgdDyK9L/Z2/Zi+K2o/EjxdH458Gstj8P9Pu5tcFxZyBZZolYoke8LuLBSyg4JUg4w&#10;a8u/4Kd/8FP/ANlX9rf/AIJi2XwI+F9/r1j4x0/xTpzv4b1nQZI5Dbw+dvlWSLzIQo3L8pkD8/dr&#10;i4XyXGY+pTxtPXlqJSjFN8qtfmfkz8v484kwlOs8vw9Nxi6d3Uck7v8AkWi6an5RwNOkyvbO4mU7&#10;kaJiGUjoQR0PvX7Lf8E3fG0n7c37M1r4t/au8CW2sa54X1iXRrDWJLd4Zb62SC3kWV9pUMSzspIG&#10;CVJwCWr5U/Yd/Z18K+H/ABV4S8N69ZNLeeJNZsLPXLhJMOYZp41eJGGNq4PHfIz2r9gPib4Qt/Bf&#10;iT+y9MtUhsWtYzp8MYG1Igu0IFGNoG3AUYwMdsV9rxxg408thKUU5XTv2X/BPlPBvPKmJ4mqxw9R&#10;wUYtaO3M/wBLfibnwutvDOn+HYItGFrb+T/o0drCyj7Oq42xBR935dpx6EdsV1QfI4Y/lXzb+3P8&#10;NIP+GK4/iRLNNa6t4d8RQano91bjy5oxNIlsVD/eVSCsnykZKKe1V/8AgnB+0zq3xb8H3nw18d6v&#10;Jda1oMayWt1MGMlzZk7cs23G5GwMltzBhxwTXx+K4WxFDJYZhB3X2otarzPqI8fYPEcYVcmqr3rv&#10;knfSVt0+zPpwEk/e/Sjn+9/47SJz0/Slx/vV8qfbhz/e/wDHaOf73/jtGP8Aeox/vUAHH93/AMeo&#10;4/u/+PUZ/wB2jP8Au0AHH93/AMepDjHC/wDj1Ln/AHaQkY5C0AfMX7RP7RXxE/Z6/apPjbUXa6+F&#10;uk+BdNfx5bQqZLjTDdaheRQ6lFFjMiI0YSZVJfYysqPswNz9n/4seLvG37YPx/8ACV34vl1Dw/4d&#10;h8Lt4ZtFkBhtEudLeaUxkDo74Y5zzXox+Fl3f/G7xB481uLT7rQ9a8E2OhtYzBnaVori9klEiMu0&#10;xsl0qjkk4YEAYz5j+yJ+xPH+yP8AFj4pal4V1ua+8MeModJn0GG8mLS6e0C3kb2eecxRq8PlnjCH&#10;bg+WWb9AoY7h+eWRhNJVowprbSXv3ld9JRXXqtD4mrg86jmMpQblSlKbs3Zx92yt/db+5nif7GX7&#10;Wfwg8dfs9+FfEPx+/bH8Yx+NLzzxq1rHf3KJvF1IsQ2xwFBmNY+h78nOcfVn7VHxY1H4Q/BjU9b8&#10;MQtceINQ2ab4Zso4ZpGudQnPlwqBEjsAGbcW2kADJwOa8D/Ze+CH/BUD9mT4PeHfgZof/ChdQ0bQ&#10;fOVby81TWjdSRyXEkz/dt1QsDIwHAGAM969j+MP7PGp/Hn42eF9V+IsOlXHgTwraz3lvpv2iQ3d3&#10;qsimJJDtjXyUijLEFZWLORlRjJrNKmUVc6hWlUi6SblpytO2qjZJbvSz6XM8up5pTyedKMJKq7R1&#10;TW+jd23suqMb9hLxd4807wxrn7Onxj1W41Dxf8PL9bTUNYuYXjXV4Jl86O7j8x2eRCWdd2FHyjAH&#10;QeK+F/2jPB+qfFL46eGvj9+2pqXg+60Dx1e2XhDTYfE0VtLBZrArK0FttL3BWQttAVixG3B6V7dF&#10;+yS/w3/aW8OfG/4DJp+m2c1jNpnjyw1DUbhmvrTG6CSMlZGkljforuiBSe/FcTZ/8E5Drt78W9Y8&#10;aazpVjrXi74iHxN4F8U6PCZL/RGRE8kuXROjq26JWKMrEbgTkdeDzDhuOOr16lTlVWMWuWKvGXN7&#10;ys1JKPWy1tsYYrBZ/LB0aEYczptp3k/ejbRtpxd/wubPw++Mnx91v9iHwf8AEz4kxSaP4p1LxX4c&#10;tbiaONY5LmxuPEVnbCR0yfLae0ky68FTKwwpGA/9sP4sfGr4P/HrwD4x+F2lS6xouleEfEGpeOvD&#10;dud099pMV3oySSWyMyq91CJzKilgWCugyXCt3niTwD8ZviP8CtD8KfEA+HYfFlt4i0C/1eXTb6aS&#10;ylWw1e0vJXjZ4VcM8Vu2IypCu6qXIBkroNY+H+san8e/DvxOSS0/s3S/ButaReQSSN5zTXl1pc0b&#10;Ku0qUC2MoYlgQWTAbLFfKpZllNPHKtUhFxvWvFLSzjaKvvbpF9Gd1TA5lUwbpU5STtRtJ73Urydr&#10;9t++x5D8Lf2g7/4o/t8z6J4N+IE2p+AdQ+B9j4g0W1VSsLTTagU+0bGUOrmPClWwV5BAIIrP0n4f&#10;eJf2mNF174z/ALRXxy1bw94NXVruLw/4f8M+IH0yGxt7W5aH7Rc3ChHeRniY7c7FVgMk9Nb4J/sN&#10;2PwA/bQ8SfHjwJqYHhfxT4SmtDobDamk3Zu4ZjHABwIZD50m0ABHLYyHAWpr37Nf7UXwmn13Rv2Y&#10;/FfgHxF4R8S6rNfXng34qWd20OnyTEvN5M9tvMkbvz5LxgLkkMelehUxWSyxDjgKsYNxp8spJLRL&#10;3o3aaU9tXo7PXU5qeGzeOHTxlNySlO6i29X8MtGm4/3U9Dof2efEmqab8VL7wN4f/aY8N+P/AAjc&#10;2JuNLt7rXkm1vTJVIDR5jVhdQYwdzMjIePnzke1eINGg8RaFeaBdT3EMd9ayW8k1ncNFKiupUsjj&#10;lGAOQw5BANeH/s2/se3vw8+KV5+0F8VB4T/4Sy60lbCz03wZ4fFjpukQk7pEhJ/eTlzjMjhSQANo&#10;r3s5zyVr5fiKthKmZqeFnzWSu7JJy67JJ9NbK59DkdPFRwLhiI8t27K7ej23ba9Ls+XvhX+z9ptn&#10;+2D4s8JP8VfH1zpvhDRPDer6VZ3njK5kja4nnvzKJQT+8jb7LECh4xuHc11njj9rT4c/BD9qDxJ4&#10;I+M3xMXSdNfwToV7odlNazSJ50l1qyXMg8qNsEiK2Bzj7i4712/hP4XeINC/aP8AGnxfu7yzbTfE&#10;XhvQ9PsYY3fz0ls5L9pS4KhQpF1HtIYkkNkDjNvQvh5rOm/H3xR8ULi4s20/W/C2i6baxo7ecktn&#10;calJIWXaFClb2PaQxOVfIGBn1K2aYHF4jmxT5oqjayST5tL2dt/Ox51PL8bhsPy4dcsnVvrdrl+/&#10;Y8N/Zn/aR1n41eL/ANojX/DvxDuNW8P6FcWg8HyFCqWkZ01nfywyqwHmqT8w6j0rgf2Mv2p/g545&#10;+DHgjVvjD+2B4wfxtqEcY1Sx/tC5Eb3JmKiPakGzB+UEA456ivdvht+zh438IfEb45eL9S1XSpLX&#10;4l3VrJoKQzSGSBY9P+zN54MYCnfyNhf5eTg8V5t+zB8H/wDgpx+zv8NPCvwUiT4D3nh/w+sdtJeN&#10;qGtG8e280s5H+jqhk2s23gLnGa9uWMyGrhsQqEoxb5bapO3LZ6uLvrva1zyIYXOKdbDurGTSUr6N&#10;q/Nps102vc+tQPSvnL9of42fDvwN+0tL4Q+MPx81/wAH6T/wgunXmk22j3U0azXD3t+k7t5UTknZ&#10;HCOcdOO9fRwbI3Kwrwr41+B/2zLL47TfFP8AZhj+GM1nqHhOz0nUofHt7qMcqyW9zeTK0QtYmG0i&#10;5wdzZ46DqfluG6mFp4qr7eSjeDSbt8XNF6NppaJ9D6PPaeKlhaXsU3aSva705Xuk03rbqR/F3xt4&#10;fv8A/gnp8QvHvwk+JWraxZr8PfEE+j+I7q8l+1eZFb3A3B2VHBSRGVTgEbRjoK8CX9vL4u+Iv2Cb&#10;iXxjeSeEfitpGm6JfRtBKS+r6TcyWvlapCWXYyyLLskVC/ly5DbNwQfTPiz4e/tA/GL9kHxh8KPi&#10;3L4OtfHHifwpq2lLJ4dmu/7KikuIZYoG3zJ5u0BkLnYSDuwDxnzf41f8E74/jJ+yV4F+FN3q2n2f&#10;jzwL4X0rT7HXoZpvsztbx26zwNgBngkMPBZCVO19uRivosnx3DtP91mFm/bOSkknZJKzdkk4vZr5&#10;paHgZpg88q/vcHe3srOOqu29bXd1Jbr7rnq3x2/t7WPiJ8O/AeneNNY0ez1rVNQGpNot75E0yxWE&#10;kiKX2ngOoPFcXqfiDx/+zL+0J4N8Ka18UNf8XeFviPqU2m29lrUMU1xo14kXmRulwCjNCwVlKsrs&#10;Dgg11H7Tngb9onxFqvg3xn+zcvgtta8N6ndTXEPji6u47V4ZrV4Dj7LG7lhuyM4H16VQ+HfwB+Lf&#10;i74h6N8bP2rfGGg6lrnh+FxoHhvwnZyx6Tpc0i7ZLgPcEzTzMuAHYIFGQF71wYfEYGGXwdWpB0/Z&#10;yUoWXO53draadHe9jtqYfFyx8uSE1Pni1O9oqNo362fXSx7SzKByP+Ahq+ZfAXgTxp+2rfeKfiL8&#10;QfjZ4h0/wNJ4g1DR/C3hXwfqcmmh7e0ufIN3cTKizee8sUx2q+wI68A8L9NY7ZFeA638B/2nfgpr&#10;Wvav+x34y8G3GmeJNafVLvwj8RLa7W10+6mZ3uZbW5tCXRHfYwt2jKgtIwdeFrysgrUaca0YzjTq&#10;yS5JTSstdVdppNrq/vR6ec0qlSdKThKdNN80YvV6aO102k+i/EPD2r+M/wBm39pjwn8CdQ8baz4q&#10;8I/ESxvl0FtcZZ7vQb6wtUlMbXJYNNbzQJIQGVmSSP72JMDzO6/aS8Aab+1R8XvA/wAef2n/ABP4&#10;ctdD1zT4vDOl6bezRxxQPYRSSYEULZzIxPJzk17J8Lf2e/iRqfxYsf2jv2n/ABfo+r+LNL0uSx8O&#10;aL4btJI9J8OpMiLcmBpSZZ5ZTGN0r7Tt+UKoHOr8Ffgp4n+HHxr+KvxL1zUNPlsvHGvWN5pMFpI7&#10;SwxwWUcDCUMqqrFlJG0sMYyQeK97+1Mpw8qsqjUqnJFNxSSlO+rjeNtt3ZJnjrL80xEaappxhzya&#10;U221G2idnffZXdjrfhDr3hTxN8OdJ13wR4svNe0q4ty1nq+oSu81yu4jcxdVYnII5A6V069OV/Wm&#10;jB7U4celfBVpxqVpSXV3/rY+zo03TpqL6JIXj+7/AOPUcf3f/HqM/wC7Rn/drI0Dj+7/AOPV5n+1&#10;p4zu/A/wN1jUbDcJrhFtI3WTaU8w7dw47Z6V6Zn/AHa+cf8AgorPOPAmhwLKwjfVzuVSdrYibGR3&#10;5r2+HMNHF51Qpy25k/u1Pc4bwsMbnuHoz2clf5anyOEyNqqPT6V+lnwi0XS/jR+yvoWh+P7Jbu11&#10;rw7HFfxfd3gjtjoRgEH1Ar4l8JfCK51H9mjxJ8SlMJkW9iEW7O5Yo2+ftwSWGOeR6V9l/sN+J5PF&#10;H7NXh6aS28v7Cklkvz7twicqG6cZ9K/b8XiKGOpSglflbi/u/I3+kFiqeO4do1sNvh6/K3293/P8&#10;jpj4b8M/s+/AfUNL8Bab9lsfDfh+6ns4+HYmOJ33MT95iRkk9Tn1zX8/X7eX7Qc/ibxJN8FfDF2P&#10;7N0yYHWpInGLi6B/1WVJysecMDj94GBHygn9yP8AgpR8eNM/Zv8A2I/iJ8S9Q+ab/hH5tP02EMga&#10;S7ux9miwG4YK0okK9SkbYz0r+a28vLvULyXUL65aae4laWaWRtzOxOSxPcnPWvDxWIjhcKsPTVr9&#10;ui7H4ZwvxJisFw7i8LTk1OvNc0uriltfu3+Bq/DrA8f6GSP+Yxa/+jVr+m39oMW39maKk7sJP7Yj&#10;8kL0PPOfwr+ZH4dxyTfEDQ4YkZmbWbUKsanJ/erxX9NX7RIX7H4fJPJ1pBu/Cvz/AI6qxo8EYuo1&#10;f+H/AOlxRw4GHtOIMPFdeb/0lnyB/wAHD3/FP/s3+A/i1pY2634T8fW95osz8pHNgN8y9HGY14Nf&#10;W/7JH7QejftR/s3+Ffjl4R1KPdrmjo85jljka1ugu2WNwhKh1cMCvY8V8w/8HEOn2lx/wT5+3yQK&#10;01v4003yXPVNwlBx9cCvjn/ggj/wUKtPgZ8Sp/2UPixr3k+GfF10r+Gbq6uFWLT9TJwYvmH3Z8qB&#10;8ygSL0YycfI+LnDOIzbJaOPwi/fYdKStu42V7ea3XzJ4erRjTlTl1bX4n2d+138ENe1CS71LxUv2&#10;nVraSS5S/WPyxeIx3SFRk9euMnB+Xqa6DQfhD4dsPAlx8H/Emiy6x4bt2RJmn3GJpVYEujdlaRGk&#10;Vckc8EivrLV/D+h+IEiXWdMguVhffF50YbafUf1pPiLYQ6t8HNU0mALbixhEqiOMAbUbzMADGM4I&#10;rxch8VsDxQo4PGYNLEunyud7JyjbVLSzstfmezw3h+IsgrUMJQzCawsK/OodlLdX16tvS33n5c/8&#10;FPPHXiL9kL9lePwn+yp4KXT5PGGrNpmrahZ2by3EUBgkZnUjJDELtDN0DEjmvzW/4J8xSj9tr4cR&#10;zIwZfE0YYNkEHY/Wv6V/2b9KTS/AWoa5dhmF5cbFilUbWVR1HHQ7iDnjivyz/wCCx/xs/Yf+FHxg&#10;0V/2c/hpof8AwuXw3rEd7qHiXQbdIbXTwob/AEe4SMbLiVt+SmAU6sckKf0jg/ib2OfUMlw2ElUn&#10;P3pThb3Y33nfp8/kzi8UqeIzjFYmvOtfTlXM27u2tvO59g6B8bPhz8DXvPE/xT8eaZoOkLYNJcXG&#10;oXATdt5AUdWY84VQSx4AJ4rwvw5/wUO/Z6/bf/af0n9nHwLpOrahPr109rpGqahp4hsFjiikuHcl&#10;m89TsicjMQ3PtUlVJYfkz8QfiJ44+KniWbxd8QvE13qt/M7sZrqYts3HJVAeEXP8K4Ar68/4ID+A&#10;fDnjb/goHZ6vrsUhn8M+E9Q1XS2jkKhbjMVtlv7w8u5kGPXB7V+84zh3AUa9bMpq9Rw5fJdL+p+P&#10;ZbTxmFyGjldWo+SE3PRta6NJ+StsfoVbfsRaXruv6r4TsLaexuoLWYfa7iRmjtm8thHJjILAthhz&#10;056A18K+Hf2s/wBnDUfA/jzwd4q1s6X4thurWy0aPUFWaCfZcH7S0V1bvLblVWPhi4DhxsLV+wXh&#10;KfWrv4seKLC71RJrG1gtQsMkShgzpuUAgfdA3jB67getfzj/ALWfhvQ/B37VPxM8IeF9LisdN0n4&#10;ha1Z6fZQcRwW8V/MkaKPRVUAewr4Tw2j/bGS42h7Sa5pyjzO3MuV20tfT8z9JzbNoZfxVgMz+rwk&#10;8PGE1C75JPe8ut7/AHH6x/8ABI/41+EfDV34v0vXPE2m2ej3Nlb3v9qXWoRxw+Yr+Wq7mwOQ5I55&#10;xxmuv/av8J/sk/HL4h6f8UPhh4yeHxlot+r315oels0N6g7Ss3lq57CRGYjuCK/E3wB8VPHfwx1N&#10;dT8H6/Pb/vFaa23ZinAOcMp4P86+0v2af2uND+Is8Z0uX+y9cgT/AEnTbiTKzjuUPG9fbqP1ru4g&#10;4Er/AOrtXC4eSnOz5XJd+/b1P2rh3NOEfE/i+rmtatLC46ajaldKEmkr2lu79nqfYnjfxB4+vfB1&#10;9p/gvU4LbVZIdtndTICEOeexGcZxnocGvE/2iPBPgC4+KaXvgHW7u7tWsIP7Xa+aRpBdplHTc6gk&#10;YUMW5HzYHHT0bQvix4b1bSpLy8n+zTQw7pYHbluOik4Dc8V5Pqd/NqeozapcFd08zSN8o6k5r8f8&#10;LOEMwo5piIZpQ5VStut2+ifVaX7an9FcM5XiMHmTxE04OCa8nfv3ta6aOa+JHjKw+G/w/wBU8YXS&#10;R+Xp9mzxxGTYJJMYRAcHBZsL0PJ5qD/g3I8Fad8RP28de+Ivia4mm1Tw/wCD7zUrObfjfPPNHbyF&#10;x3yk8n418y/tkftB2vxE1hfhz4OvGfSdLm3X1yq4W6uRkYU5+ZE9eAzZIyArH6y/4Nkj/wAZcePD&#10;n/mnbf8Apfa1/QfE1KWF4RxMlo3G3y2sfyr4xcbYfinjWlgcLPmoYZtXW0pv4mujSslfydj9evhj&#10;eazffEDxla6lq7XENnqEMUMbQIMKY93YDp0r+Zj9prw/rnhf9ozx1oniLR7iwvYPF2oeba3UJjkj&#10;zcOwyCARlSCPY1/S18Itasbv4q+O9PjnxM2pQyeXt/hWMKTnp1r+br9s/wCIWqfFX9rT4jfEDW7K&#10;3t7rUPF995kNqG2LslMYxuJPRAevU1814fxlSzzEwtZOnTdlor8sf+CfhuIqRrZRTnKXN79RXbb0&#10;UnbfyPXv+CdXxUuPEPxv8EeC9euTJeWfi7S2tJTktLF9riBHflePwI9zX7yeM/Amj+OIbeLVNy/Z&#10;5g6NGfmK/wASfQ8e+QMe/wDMn8HviXrPwY+Kvhv4s+H7dJrzw5rVtqEFvIxCzGKRX8tiOcMBtOOc&#10;Gv1I1X/gsB+0v44sbHXPCI8P6PazWquq2emNIJlb5gx88swOMen0zX1nEeUfXJJcqcX0fc+YwuZQ&#10;4VxUsTSbi5O6cVs7WZ9Xf8FTfEOmaB+yNeeFjaSNNrmq2VlpkdrGu1ZElW4IIyCBshcDaDzjjGSP&#10;hT9hjxvqngn9p7wxLpahl1S8/s+4jaQ7THMNpOARyOoz0I6V6R4N/wCCjmqeK9I1TTv2n4LvxHuu&#10;I5dDj0vSbaMWzeU6SHfvRkJBXBXJGW9TXlHjD4u6P8QfjFoPirwZ4VXw/HZ6hClukPkqwXzVxzFG&#10;nI5+9uPPWvnan1pUK2AnQfJyv3rq22mnkRKtl1XG4bOKeM/e88f3XK+b4le721R+q6e4B49afx/d&#10;/wDHqYgUHgr7U/P+7X8/yXLJo/rynLnpqXdBx/d/8eo4/u/+PUZ/3aM/7tSUGW9T+VGW9T+VGG9D&#10;+dGG9D+dABlvU/lQSwHU/lRhvQ/nQQxHQ/nQBGCAcBv4qAQTzx2rzfR7u8b9r/xJppvJfs6fDfRZ&#10;Ug8w7FkN/qgLBem4hVBPXAHpXmv7T2r6vZf8FDP2YNHs9VuobO+bxp9utI7hljuNmkxMnmKDh9p5&#10;GQcHkV7mHyapWxEKXPbmpud/v0/A8evmsaNGVTlvafJv6a/ifSQOOhPQUEgngH1r5d+M/hv4R+Mv&#10;2ufFFl8XvC3jbWo7PwToL6XD4WsdVuEtzJc6p5rOLEFULbI8b+Ts46GtL9o3Rvh5pX7LXhXw7ouj&#10;eKLPwzN400m3m05oNQTUmt3vf3kRjI+1FiSflxuIIwMYr0o8Lr2mHgpyvVSd+T3VdN6Pm1em1kcH&#10;+sTUa0uSNqbatza6NLVcui13uz6RGcZDUpB/yteD/s/fDz9nXwz8Qo9S+G3w8+IGmaqLSVVufEek&#10;61Db7CBuG67URbj2/i9K95BPofzrw8ywccDiPZRcnp9qPK/uu/zPZy/FyxuH9o0v+3XzL77ITafV&#10;qAmP735U7Deh/OjDeh/OvNO4aV3cHP5UbAeoP5U7Deh/OjDeh/OgBu3nPP5UpX6/lS4b0P50Yb0P&#10;50AJg9Bn8qTZxj5vyp2G9D+dGG9D+dADSn1/Kjbx/FTsN6H86MN6H86AsN285Ofyo2Z67vyp2G9D&#10;+dGG9D+dADQuOhb8qNnOctTsN6H86MN6H86AG7Pr+VG0+/5U7Deh/OjDeh/OgBuw/wC1QVz3b8qd&#10;hvQ/nRhvQ/nQA0x5/vflQE5yd35U7Deh/OjDeh/OgBMNjGWpRkcDP5UYb0P50Yb0P50AGW9T+VGW&#10;9T+VGG9D+dGG9D+dABlvU/lXzz/wUQ0y9uvhrpOo28LNFa6tm4baflDIyj6c19DYb0P5149+3JaX&#10;F1+z9qP2a2eQxXVvI+0Z2qJBlj7AV7nDdWNHPKDk7LmS+893hmr7HiDDTf8APHfzdjy34bRof2Cv&#10;EZd8ZuLnG7j+NK91/wCCeAX/AIZm07nn+0rv/wBGmvlfxn8Smsv2VPDPw/srOO0k1C8mludrEtND&#10;G3EmRhQGY4IOTxX2R+xl4YsPDP7N/heKwhlj+2WP2udZGJzLIdzcHoM1+r5bRlTw9atJ/wASpJr0&#10;Ttf5nneMC+r8G1ZTf8bFPlXlG+t+zPk7/g5Ds9ZuP2E9DubMq1pD8SLFrxBCzOCbS8CNuDAKoJYE&#10;FTksuCuCG/DgNz8p/Sv6aP2/Pgh4W/aG/Y/8ffDXxc7R28nh25vLaePO6C5t42mhkx/FtdAduQCO&#10;MjJr+Z7VdL1LQtTutF1e0kgu7O4eC5gkXDxyKcMpGeoIrzsfTnGpz9D8HyWjUllftktFLlfa9r/k&#10;eu/8E8tE03xH+3R8JtA1u2860vPH2mxTwtxvU3C5Ff0LftLXYtNN0Rsruj1MSbW9hX4Q/wDBHP4Z&#10;r8Uf+Cjnw10ppI1/svVZNY/eSlQ32OJrjAwDk/u+BwCepHWv3P8A2otP1q8m0d7S3aS33vGdoH+t&#10;JG0evT8K/N/FaWJp+HOMdCLk24KyV38Uf1PWyL2cuLMOptJJS30WzPAv+C9PhrWvHX/BN7UtR0eC&#10;Nl07W9N1O83PjZCpYEj1OXFfgxZRXjM91Y3DRPap53mrN5bLhgMqeDuBIxjnuOhr+if/AIKtwSWf&#10;/BMH4nQXa7ZIvCUKuvo3nwZr+dHAJyV+lfd8vNg6POtXCP5Lc8bLZe7UXab/ADP3U/4IV/t6/Ff9&#10;sH4SeJPh78Z5Y9Q1j4fmxij8QbiJ9Qt7gTBPOXGDInkMPMBy4IyoYFn+7Lq3W6tJrKYbo7iIxyr2&#10;ZT2r8ef+DZfWPHFv8Yfiloem6FayeHbjw7p8+r6k8wE9veRzyraxIu75ldJLtmODgxJyu7DfsNer&#10;dPaypZOFmaNhEz9A2OCeOma/i7xGy2GS8cVY4X92pOMly6W5kr/jc+2wcp/V4yf9WPzn/wCCwH/B&#10;TX/hmTwLF+yB+zV8QHj8ZM23xNfQW+5tHtHjL7FlzhLmTepACsVQlsoShP48Xl1dX11Je31zJLNN&#10;IZJppXLM7E5LMTySTzk13v7V3hL41+Cv2i/GGiftDpM3jD+3bmXWLqWN1S7dpGInh3BT5Lj5o+FG&#10;wqAFxget/wDBKz9lH4H/ALWf7REXgz43+N5rWztovPt9Asfkn1Ngc4MjDasS/wAW0lznAAHzV/fn&#10;BOS5LwDwP9fi/bS9n7SpUXvSqacz5fJXfKr2PyjOswxWaZo/bPlvKyv0u+v6nzM9vcxwR3MlvIsc&#10;wYxSMhCvg4OD3weK+7v+Dd3/AJPv1T/snOoD/wAm7KtT/g4A+EHgz4OfEf4WeEfhl4Ih0Xw7p/gm&#10;a1sbaxtwkKMLt2K5HVsHJzyc5JrH/wCDeC7htv28dQiuHwZvh7qEcfy9W+02Zx09AfavfyLiajxh&#10;wVDN6UOSNWLai3dq0mtfPS5wYzBywONlh272/wAj9fvC1/Mn7QviXTAFMU2mwSvuHO5EiC49sOfr&#10;X88X7a/H7ZfxdH/VUfEH/pynr+gX4a3j3n7Q/iSeVmYrbTxfMeyTRKPyAAr+fr9tgFf2zPi7uH/N&#10;UPEH/pynr8z8AcY8dlONqrX/AGiuvunY+n43w/1fH0Y2/wCXNJ/+SnmHfbn8O9WtF1fVPDmqW+t6&#10;JeSW91ayLJBNG2CrCsO2njHxC0u2vIWkt5LiGOSESFdyu2DyPrXcfGHwDp3w08fXnhLSfFNvq1vb&#10;nK3MC4Zc/wADjJAcd8H8ulfu9HGUsRXqUbaxfqeFRy/MKOB/tOi+VQkldO0k9011+a2sfX37NP7Q&#10;+nfG3w81rqEX2XXNPVVv4ARtmHaWPvg9wRweORgn0bW9VsdB0W613U7jy7eztXnnkboiIpZj+Qr4&#10;n/Y40zxFe/HfS7zQopPJtVlbUnVsAQlCMH1y23j29q+qv2ktcvNA+BXia+stO+1M2lvbtDz9yUiJ&#10;34B+6rlvT5eSBzXl4qjTo4hRT0ep/c3hzxzmedeGdfM8wi1OhGa5mvjUI3UvPs7dUz4EYgnKnjJP&#10;61+kv/BsoCP2t/HhB6fDlz/5P2tfm0jHbsyOf8/59a/ST/g2UQt+114+P/VN3H/k/aVzcaR5uGcR&#10;6fqj+Fsvk55mp923+Z+n/wCzHIp+MnjDczfNJM23/t4Nfzl/tAf8l58bYP8AzN2pf+lUlf0cfs2W&#10;N1B8ZfGBuLVo/wB5ICWTG3M5IH5V/ON+0CuPjx42Uf8AQ3akP/JqSvnOD4wXEGIad/3dP8jz8HKX&#10;9hwUr/xKm/8AiOQDggEHcOvXrX7Gf8ELvhT8Cf2h/wBi2eT4k/BbQ9R1Lwr4uvNI/tW6jaSa7jKQ&#10;3aM+ehUXXlgDgLGv0r8ddJ0ueWSDSdPikmlmkEcMaIWZ2Y4CgAZJyenU1/Rv/wAE4v2TtG/Y3/ZP&#10;8NfCu1tNusXVqmp+KrhmRmm1OeNTNlkVQ6phYkOCfLiQEkjJ+q4irxp4WME7Sb0I9jTrfxIprzVz&#10;5c/4KmfAn4RfCDXvh7B8MPANlo0eqfb11CPT4youNjWuzPPUCR/zr6c0X9kz9m7QtTt9b0b4O6JB&#10;dWsqy28yWfKOOh5NcX/wV58A3Gvfs+ab4+07T4Gn8Na9G9xeMdssFvMPKIU/7Uxt8gf3c9q6z9j3&#10;4sp8ZfgDofiua4Mt9BB9j1RmkLN9oiAVixIGSw2uf9/rxX5HxpWx0cro1aU2opuMrNq99rn1fhrh&#10;8pXEWJwtalFyajOF4p7b200t5Hp4XByN1LlvU/lSAE88/nS4b0P51+Tn9ABlvU/lRlvU/lRhvQ/n&#10;RhvQ/nQAYX0H50YX0H50ZX1H5UZX1H5UAGF9B+dDYAyAPzoyvqPyoJGOMflQB5h44+E/xen+L9x8&#10;W/hN8TvDujyXvhu10i+sfEPg+fU1YW9xczJJG0OoWuwn7SwIIf7oxjnNLxx+zdrfxE+Onwf+PXiT&#10;x/arqXwwt9YW+s7HQ2jh1ibULJLZ3TfcO1qiFC4UmYkHaW43n1oAAcH/AMdoBPt+VerHOMZGEFCy&#10;cYuN0ldp9G/mebLK8LKUnO7UpKTTbtdW1SOV0L4ctovxf8SfFU6v5n9v6LpenfYfs+3yPscl6+/f&#10;uO/f9sxt2jb5fVt3y0fjz8LfEnxX8KWOk+EvFdjoupab4gsdVs77UdJe+gD20ok2PCk8DMrYxxIp&#10;HvXcE89aO+T/ACrKnmWMhiIV+a7irL0Stb7nY1lgcLPDypWtGTu/W9/zOJ8DaF+0HYa+tx8Rvif4&#10;N1bTPKYNZ6L4Eu9PnL9m86XVLldo7r5eT6iu2GDwR+tHGP8A61KCD1x+Vc2IrSxFTncUvTRG+Hoq&#10;hT5U2/V3YuF9B+dGF9B+dGV9R+VGV9R+VYGwYX0H50YX0H50ZX1H5UZX1H5UAGF9B+dGF9B+dGV9&#10;R+VGV9R+VABhfQfnRhfQfnRlfUflRlfUflQAYX0H50YX0H50ZX1H5UZX1H5UAGF9B+dGF9B+dGV9&#10;R+VGV9R+VABhfQfnRhfQfnRlfUflRlfUflQAYX0H50YX0H50ZX1H5UZX1H5UAGF9B+dGF9B+dGV9&#10;R+VGV9R+VABhfQfnRhfQfnRlfUflRlfUflQAYX0H50YX0H50ZX1H5UZX1H5UAGF9B+dGF9B+dGV9&#10;R+VGV9R+VABhfQfnWX4w8LaV418NX3hXWoFktb+3aGZWUHgjGcEYrUyvqPyppIHOP0oDW+h+e/7R&#10;Pwou/g7caJ4RvdFFvNDbzhb6K63xX0Il/dy7c/I+Dh8quSO/WtrS/wBvP9p/R9Og0vT/AB5bRwW8&#10;KxQp/Y1qdqqMAf6v0Fdh/wAFJFP/AAm3hlyDt/suYf8AkUV82kkDePyr+sPD/BYGtwPhJVqafLGW&#10;6X8zP5D8TM7zytxniMGsRN01JcsXJ8qbitlstex7FqH7en7T2q2U+m6n46tJ7e4haKeGTRLUrIjA&#10;gqR5fIIJ4r8zP2+PhunhT4sw+N7KILbeJrcySLuXAuosLJhQAQCrRMSSSWZznHA+6viD4fsfCfjj&#10;VfDWmySNb2V9JDC1wQXKqcAkgAZ+gFePfHvxP8NfAXin4beNfiv4N0HWNAh8f29nr0OvaU13Emmz&#10;wzLcuEU5LKoWRevzxISrAYPocT5Vl9ThypWoU0rR5lZJN21seTwhnmaYfiGlg6tWThKXK4ttpPa/&#10;y7nD/wDBBu6gtv8Agpn4La4njjWTTdWRWZsbmbT5wAM9yeBX9ANzZWt6qC5t1k2SB03Lnaw6H61/&#10;OP8AtXfGH4KfCT9tm3+Ln7BUf9jR+F763ubO6t7eBtP+3Q4+a2g2Y8n5RnfuDuXOAuCfddL/AODk&#10;j9vKw0+Oyu/APwvv5E4a8uvD9+sknPUiO+RB+Civx3A4qhUw3LWjvrZq/wB5+wZ1leJ+uNUZJ20u&#10;n+R+nH/BXYf8a2/i1lf+ZcT/ANKYa/nF75xX03+2B/wVw/bG/bV8FzfDb4oa7oWm+HJ7qO4m0Pw5&#10;o/kRPIhJXMkjyTEDP3fMwe4OBXs/7MP7Jf8AwTr+Iv7JMXjVr6bxV41lcRX0N9qk9nPY3Bxuj+zQ&#10;TKPLUZIkO8EkHcQQKwzDHU+aDSbvZKy/rQ7sjymtGjUUpJNXk7v+mfcX/BC/4Gab8Gf2MNB1mTT1&#10;h1nxdf3Wq61IzEsSWMcUfzKCu2GOLK8gPvI65P3AAAOleD/sFWmPgPoKRJ8sLXfXsPPkAr3nKkYy&#10;Pyr+OPF+pTnxY1HdRs/ve/yt8j7ZcqwtK2/KvvZ8q/8ABT7/AIJreGf29Ph1DfaBf2+j+OtAR30H&#10;VJIx5V0pHzWs5A3bGOMMMlGwcMMqfw403UPi1+yT8d1uUt5NH8WeDdaxJb3GSFljflG2kbkbHY4K&#10;nIPQ1/Tjgev6V+d3/Bar/gnlH8e7fTfjH8JdAtovF8Y8m62ukQ1KNR/q3zgblHzBjknpkDiv176O&#10;3iVi4Y3/AFUzOfNh6il7Nt/C7O8bvo1fTo9j8/40y/D0aH19KzTSlpprpf792eG/8Fif2kPDH7ZH&#10;7EvwY+PvgRPMt21m9h16FYwDp16YIg0LgO+z5lbblmyO/WvEv+CHfjjVPB3/AAUa8H6Tp9pBJH4i&#10;sdR0y8aZWzHF9le43JgjDb7dBzkYLcZwR1vhz/glh+3Ppf7LXijwxqPjm10+wvJYNYT4c2qrdS6n&#10;eQgqjGQMqQOI3bBUuW4UqOK8/wD+CPum6r4e/wCCoPw30PXdOms7y21LUobq1uIzHJG66bd5UqeQ&#10;QR0Nf0twXgcqybh3FZXgq0akKc5uKWtoy95J+jutNDw88wuYRqUsTiaThzxVm+tv8/M/aL4XXKW/&#10;7QevxMcea96ihm5J88Mf/QTx2FfgP+263/GZ3xc/7Kfr/wD6cZ6/o60j4a6HonjfUPHFp/x8ahHt&#10;aPbxE2fnYe7kAnIyCG5+Yiv52f2o/BPij4k/t+/EzwJ4J0W41HVNU+LGuwWdpaxF3djqM/YA8Ack&#10;9gCa+V8EeHMw4PynG0cxlFXrVaia2UZz5k2/6sehxVmOHz7MqM8Im/chDbVySs0kQ+FvjF+zPN+y&#10;hq3wj8W/Cy6vviFYapJeeHvEOwQx2vmGEDbNGxdmQKXMbqEbpnJrg/AXw88b/GLxeugeFtOkvL25&#10;cyXVxIcRxAn5pZHPCrnuep4GTX0b+0t/wSC+PP7P2l23i3wlq2n+KtNuLeD+1J7XEEtrdthWTY7Z&#10;kjDfdkGOPvKvf0n9nf4K6d8EfBP9l28sr6hqAWXV5nkyGkx9xQOijpjv1ya/SsnrZXRw9fFZdV9p&#10;7abk7tuze6s9UvLQ/QuCvDPiPjbOKeGzCl7HDUElKSVuZdEmtJSezfRbl74N/CHw38HfCUPh/R7O&#10;JrhlVtQvFX5riXHLEnnHoOgFfQv7HfgTwn8RvifqPhHxtocOoabeeF76G5tZs7ZI5AkLqcHvHK69&#10;jzXlGcdK9A/Zc8eJ8PfjfourXUzLa3c32G82heY5cAZz0UPsY89FNcOefWK2W1nTb5+Vtd7+R/ZW&#10;cZLhsHwbWy3AwUYRptKKVtLa+ra+++p+Zf7U/wCz34p/ZX+Pvib4FeLpWnn0O/ZbS/8AJWNb20cB&#10;7e5CB3C74mRtm9ihYoTlTX13/wAG5vj/AFPwr+3zN4SsYrdofE3hG9tLpplO9Fi23IKcjndCoOQf&#10;lzwOo+k/+Cvn7Cvwi+LekxftZ+LfHOq6VfaHaWGjXsMd1BHazWbXMyxlQ0LMJzPdx/MXKbFI2g4a&#10;vzv/AGbv2oPDX7A37YOm/Hb4L6I3i620GyuLcW2sXvlrdPPbvFIyyRxjACvx8v3ge2K8/DZ9DjDh&#10;upgKUJOu6bTurR5ktr7as/z3zPIKnD+Y/WZySpc+iuuaz1230P6SdQTw74PsNV8XXENvZp5DXWp3&#10;bKFysaEl3PoFH5V/K58YNZsPEXxd8VeINLu457W+8SX1xa3EJykkb3DsrD/ZIIIr9KPij/wc06/4&#10;9+HeseCdG/Y2s9Om1jTZrNr658ePcrEksbIzCMWUZYgNx8457Gvz1+B3gn4NeM4dSj+J/i/UNKub&#10;VfNtvs9xFHHJCFyx+eNssD2BHHY1w8G5XmfB+FxGLzSm9eVLltOVvRN6LQ58d9XzqvTw2DlFNXev&#10;uq+/XuX/ANkzRdVi+K+nfEbTpDDJ4WvoNQspmVWUXUcgeHIYHdhl3EcjgZ4PP6VaB/wV7/ah0jTY&#10;dP1LQvCOqSxrhr280yZZZec7mEM6IDg9lA46Zr4i+Afh7QtC+H9vqPh6a4aDVsXf+kTB9uQAMEKv&#10;GAO1e0fBz4Sn4snxRGuuGx/4Rrwbfa9uW180T/Zgh8n7y7N277/zYx9019pjq+FxEfbVF7tlZtbJ&#10;9/vPxvHY7Mq2bToYWbTTaST0fLv+R3nx+/4KBftCftEeGrvwP4vu9JstBvhD9q0nS9NCozRyCRX8&#10;yQvKG3KpwHA46DmvqT/gleqf8M0XByDnxRdd/wDplDX52546D6Y6V+iX/BLDH/DNVyeP+Rqu/wD0&#10;VBXwvH9KnS4etFWXPH9T7bwhxFfFcac9WV37Oev3H0ngbsYH50uF9B+dHy5zkflRlfUflX4af1YG&#10;F9B+dGF9B+dGV9R+VGV9R+VABn/eoz/vUYb0P50Yb0P50AGf96jP+9RhvQ/nRhvQ/nQAZ/3qM/73&#10;5UZPv+dJu+v50AL74P5Ufg35Um4/7X50bvr+dHmAuf8Aeoz/AL1Ju+v50bvr+dAC5/3qM/71Ju+v&#10;50Z+v50b6ALn/eoz/vUm76/nRu+v50ALn/eoz/vUEkev50m76/nQAuf96jP+9Rz15/76pMn3/OgB&#10;c/71Gf8AepNxHXP50uSRnn/vqjzAM/71Gf8Aeo59/wDvqkBzzz+dAC5/3qM/71Jk+/8A31S5I45/&#10;OgAz/vUZ/wB6kyff/vqlJI9f++qADP8AvUZ/3qMkev50m76/nQAuf96jP+9Sbvr+dGSTjn/vqgBc&#10;/wC9Rn/epN3OOfzpcnGefzoAM/71Gf8Aeoyff/vqjDe//fVABn/epMnn71LhvQ/nSDPv+dAHy1/w&#10;Ul0MtaeG/Ev2z/lrNbeR5fTjdu3Z/DGPxr5k8HaamseLtL0meFpkutSghaLpvDSKpXjnkGvqr/gp&#10;IhXwb4bcd9Vmz/36r5i+FbAfE7w2x7a9Z/8Ao9K/qzw9rc3AK/uxmvzZ/IHiRRUfER2+1Kn+iND4&#10;9RrbfGrxVBGhVY9cuFVcdAJCMV8uf8FCdC1DV/glZ6haJuj0vxBBdXTMwG1DFLCD7/PKo4559jX1&#10;r+1Lo02h/tAeKLeaGRPO1Jrn5yOVlHmA/Qhhivlf9vu91jTf2e2lsreFrS+8RWdhetITuTKTXC7c&#10;EYJNt1ORjIxyCPYzDEqXA/tb704/kjxMrwjp8eKk/s1Zfg2fEq8f3qa0hU9/++aXB9/zr6l/Yg+B&#10;/wDwmH7Jf7RXxb1fToGstB8ERwWV0fLaaG8MqygLuUsqsisCwI4471+E16kaNPmfdL72f0HRpSrV&#10;LLs39x8tg8fxV9Cf8E39Iu7r4z6lrkUTtDZ6G8czhflUySJtyfX5G/KvnoHvz+dfVf8AwSc8W/Bn&#10;wz8Xddg+P+r6lp/he602M3N1o4LXSyqz7Ag8qQN1OQQB33DGGK1anQpupU2QUaNStUVOCu2fo18O&#10;/wDgqf8AsvfsSaD4a+Df7QU2t6bJqnh241q01ez0s3NsynUbmBYMRkyCTMUjZ2bMfxZOK9n8M/8A&#10;BYP/AIJveJtEtdcj/at8OWa3cIkW11JpIZ4uM4kjZMo3YjrX42f8Fhta8D+IfjH4F1X4XXGqyeGZ&#10;PAI/sWTWmjNwYv7U1AMW8sBc+Zv4wCOhr5HUFyFVdx9Mda+Ezbwc4b4sxDzOpVqRnU1fK015WTT6&#10;HBjM+x+X4qWHcU+Wy+5H9Kuof8Fb/wDgnBp1lJeN+1z4Tm8pS3l290zu3sAEyT/OvNm/4KzfsX/t&#10;Y+LbP4BfBHxZqmra1dzSzNdSaLLBb28cC7mcvIF3Bug27s98Dmv59biKa2la3uImjkRiro64ZSOx&#10;HY19N/8ABICx0++/bc0SXUdNt7r7Lpl5cW6zoCI5Fj+Vx6MOxro4b8DOHcjzili6VapKcHdXaWvy&#10;R4WdcT1sRllWNaEeTl13en3n7Q/tK/FfRvCHwh1vxrdeIYfDsekaLG8mqPD58JlLqkYkQqx2OcK+&#10;AW2MxUggMPzT/Zt/bP8AhL4k/wCCmfw3+N3jjTdL8J6JoEl4uqeJtQmd7iUvp1xGFnmzieNJH8uG&#10;VkE7IyiV3IyPqT/gpx4M8W+L/wBhXxhrulKskOmanYXmoNJMFPko7K2AT83zSpx/hX5CdOc1+28G&#10;cI5bldOrCMm5puLd++r/ADM8dxdjs+yqg+RRpNXit3ZaLV+n6H9F5/4Kmf8ABPUABv2s/CPzLkD7&#10;Y3T/AL5r8mfhD+3H8JPhN+1z8T/iNpmm27R+LviTqV3onij+yjIwsLm9lbfcO8wdYEjYSiCBYpJp&#10;CokmCKVPxvweg9uaRg2OlfWf6s4Kph6lCpJuM1Z9PPoeVgcyxGXYqOIo/Ej67/bG/wCCs154x+Mf&#10;huTwjoljq3hnSNC3XFjb6hcI6Xk5JJZ2Uo8scWxGIQqGeVQxwGrBj/4Kd/CcqBL8PvEitjLbVtyA&#10;e+P3o/z6V8W6mCdSuCB/y2b+dQ4OeVr4/C045TTeGoaRTZ+pZP4wccZJTlTwlaKi23aUVJK/a59t&#10;n/gp18Ieg8B+Jv8Avzbf/Hqz9f8A+Cn/AIJgtUfwt8LtWupt/wC8W+vY7YBfUMglJOfYfU18agkj&#10;kUwjPH610PHVnFptHrVPHbxFrUXB14K+7VOKfy7H72f8FPPiHovxd/4JDar8VvDqTR6f4o0Pw3q1&#10;jHdIFkWG4vrGZA4GcNtcZHQGvxRJ7V+tv7SPiDSPEP8Awb6eG7/RtQW6hi+Hfg+2kmXnE0FzYQyo&#10;fdZI3U+61+STZJqvDJezyevHtVl+CR+fcdVZVsxpVP5qcX97ZFBdQ3EskMZ+aJsMPepJE3KykcEY&#10;r0n4f/BSy8S/sg+OvjjbWdut94X8fabZ3NwzOJGtbi3lHlqo+XHmBWJODxwe1ebsw7V91hMZDHRm&#10;lvGTi/l/wGj4+tRqUOWUvtK6/r5H1P8AAtDH8IfDseD/AMgqL5fTivpD9jgv5vxTCfN/xZnXj/47&#10;DXyx+y+ky/CK0EuSwvLnb83VfNbFfU37GzBJvinjr/wpnXsYPX5YuK+Tzz9zltRdrL/yZHwmSx5u&#10;K4pfzS/9JkeNk8cZr9Gv+CX2lanpn7Mgnv7OSNbzxDdT2zMP9ZHtiXcPbcjD8DX5yj5h1b8+tfqF&#10;+wHEI/2TfCLKhG+3uGb5uv8ApMoz+lfKeItT/hDjHvNP7j7bwVpxlxROT3VN/i0exo3bDUuf96gK&#10;R0B/OjDeh/Ovw5n9VBn/AHqM/wC9RhvQ/nRhvQ/nQAY/3aMf7tHH97/x2jj+9/47QAY/3aQgAZJX&#10;86Xj+9/47SHGPvf+O0AVbTV9Lv7i5srDUbe4ms5RFeQwzKzQSFQwRwD8pKsrYODhgehqCLxV4Xn8&#10;NDxnF4hsG0n7Gbv+1Bdp9n+zhdxm8zO3Zt+bdnGOc18e/tM/GPxF+yx+0n8RNI8HeLL6bxT8YfC+&#10;iL8ONJuozHY2+teadMd1kZXj8xUMFw25cMqBW4wa8/8AE/guH4Y+BNQ/4JKeLrrXtXtvEfxI8NHw&#10;dewfZVu/+EZvbw399LhQS/2aTTdSSSV0xmWJtqphV+9wvBSxNCnVjV+NKUU1rKFnzyWq+Fqx8XiO&#10;Lfq1aVOVP4G4yd9FK65Y/wDbydz708Y/FL4Z/DuS3i8ffETQdDa63G1XWNYhtjNtxuK+Yw3YyM46&#10;ZHrVrwn428G+PNLbXPA/i3S9aslkMZvNJ1CO4iDjGV3RkjIyMjPGa8N/aI8P2Wv/ALVfg6zvPgjp&#10;3jwJ8PdccaVqX2XZCft2kjzQbkFcjO3jnDHtmvWPgzodp4f8JNY2fwesfA6m8d/7F0/7OYzwv73/&#10;AEcBMn8/l57V5OZ5RgcDgKdaEm5SipbxtZ/3fi/Q9TL80xWMxs6UopRi2tpX0t1+E6TU9a0XRUim&#10;1rVbWzW4mWCFrq4WMSSN91F3EZY9gOTSzarplrqFvpFxewrdXSyPbQNIA0qpt3lR1ONy5x0yPWvI&#10;P2//AAg/ib9lvxBq+neDv7e1Lwy9vr2j2P2pof8ASLOZJt24EDhFk4bIxngnFfPOtePPG3xW+JK/&#10;8FFfDbXkXh34c6paaJHp2l37CDUNHZcardO0Jf7SkU8wdV2qoW1JOSAw3yfhmObYFYhVeXWUdes7&#10;Lkiv8V+vZnPm/EMsrxXsHT5tFLR7R15pf9u2/I+4LDxL4b1HWrzw5Ya/Y3GoaasTahYw3aNNaiQb&#10;ozIgO5NwBK7gMgHFY/if4zfCDwTqv9g+M/ir4a0m+2K/2LVNdt7eXa33W2SODg84OOa+dPhh8Tdb&#10;1D9k/wCPn7YngTx9DqF14guvEur+FNUh0uJDa2+nWr2diMFdsoVbNHG9TksdwYlifS/gr+yP+zDp&#10;nwk0+1j8DeHfGDa9ocL654u1fT47268UGUi4e6uZ5d7ziWVvOCszIu4BAFVQFisjwWW87xc5NRmo&#10;WilfmSTndvRJN2XfXaxeHzjFZhyLDRj70ee8npyttRslq20rvt8z2OWaGGNpZpFVVUszFuAo7/lU&#10;CaxpE2lLrsOp2rWLW4nW8WdTE0WN3mb87du3ndnGOa+cP2ftPsPhxrnx0/Z+8FawZvCfhUwXWh2D&#10;NcSf2RLe2Us1xYrJK7AorKkqomFT7SR3ru/B2w/sK6WHPH/CpoPw/wCJWK5cVkSoS0ne84RWltJx&#10;Uk2ujS3Xrqa4XOpYiN+TVRm3rfWErNJ9r7M9Ii8eeBp9Fs/E0HjPSZNN1GRI9P1BNRiMFy7E7Vjk&#10;3bXJIOACScHFX77UbHSrGfU9Uu4ba1toWmuLieQJHFGoJZ2Y8KoAJJPAAr4Y8L2k9j/wTc/Zxtry&#10;3aGRfGXh/dHJGVYZlnPQ+tfVP7WxB/ZS+JgJ/wCafa0On/TjNV4/I6WDxFOmptqVSpTen8klG/zu&#10;GBzmpjMPOpyJcsITX/b0W7fKx03g/wCKfww+IlxPaeAPiNoOuS2qB7qPR9YgumhU5wWEbNtBweTW&#10;7uXsOa+Yf2iv2O/2a/Dv7MevfET4d+A9H+HPiPwz4dm17R/GfgzTY9MvLG6trZ5Vd3tkDTRNhlki&#10;YMHV2wA4Rl91+Bvirxb46+CvhHxn4/0b+zdc1jwvYXutab9meH7LdS28byxbH+ZNrsy7W5GMGss2&#10;yrCYeh7fByk4KbptSST5lro07NNeljXLcyxVav7DExSk4qacXdWbt11TT+83brxJ4ds9atfDd7r1&#10;jDqN9G8lnp8t0izXCp99kQncwUHkgHGeamu9T03TRD/aN/b2/wBonWGHz5gnmSN0Rcnljg4A5OK+&#10;cPjd83/BTP4IHHP/AAiPib/0XDXpX7Sf+t+Hp/6qZpfb2lpf2LH2tGHPpUg5vysm7fgUs0qezrS5&#10;fgmo+t2l+p6KNU0w6k2jjULf7WsAma180eYIySofb12kggHpkH0rNm+Ivw+t/Csnjq48daLHosDl&#10;ZtYbVIhaowk8sgy7tgIf5ME/e468V8r/ALc/xL8a+Av2irPRfC2uzeG7PxN4S03S/EHjxJAieG7N&#10;9Rud85Yq3lu4/dJIV2ozhiVIU13H7Svwp+Gvwk/YjX4b/CrwTZyaFa+IfDgtdIjkDpqG7XrEtveU&#10;t5jSsSXdydzOWYnJr0f9WKNOODdSb/2lxSt0Tsm29r66L5vS1/O/1iqSlilCC/cKTd+rWqsu2mr+&#10;7qeweHPjl8E/GGtR+HPCHxe8K6tqE+77PYab4gtp5pNql22ojljhVZjgcBSegrqJJYoY2lmdVVRl&#10;mZsAD1+leO/CrwDpejeONP1O3/Yn8P8AhFohJjxDYvppltcxMPl8geZ8+dnHZznjNewSxRzo0UyK&#10;yuu11ZchgR0rw82wmGwWK9lRu1bvF+W8dOmx7GW4qvisLz1bX8k1pp/NqcfD+0Z+zzPdLZQfHbwY&#10;8zyiNYV8UWhYvnAUDzM5zxjrmuo1zXtC8M6VNrniTWbPT7G2XdcXl9cLDDEufvM7kKo9ya8On/Z9&#10;+A9t+13plpa/BfwpHCvw/vLpY18P24UTrf2oWXGz74BOG689awPiJo2h/tBft2N8C/jdo/2jwj4X&#10;8HwaxoPh2+uENjr95LIySyzQMP8ASRAMAISyKW3Fc4Nev/YuW4iUHSnNRVN1JXs3ZXVopW103Z5v&#10;9rY+jCSqRi5c6hG10umrbvpqe/eDfin8MviJNcQfD/4i6Drr2qq10mj6xDdGENnaWEbHaDg4z1wa&#10;3d4PPH518v8A7dXws8BfBD4Y/wDDTHwP8GWWg/ELwvfWMfh9vD0EVm+tiW5hgbTLhEX/AEqKSNiB&#10;GwLIUDRlSDn6Z0qae80y3ubuLy5JIFaSLB+RivI/A15uYZdhaOFp4vCyk4TbXvWunG19t15ndgcd&#10;iK2JnhcRFKcEneLdmn67PyOd8R/HL4KeENbm8OeLPjB4V0vULYr9osNS8QW0E0W5Qw3I7hlypBGR&#10;yCD3qS/+M3wg0zw5aeMtT+Knhq30fUJGjsNVn123S2uWGcrHKX2uRtbgEkbT6Gvmv/gpd8K/hjfe&#10;NPgb4hvfh7ok2oa1+0D4fstYvZNLiaa+tmhuVMMzld0ibUQbWJGFHoKi/wCCkHgvwzodx+z94O8N&#10;fDTS7zTY/jHaR2/heG1hhtbhTb3DGHYw8pQxJzkYySTXv4HhvLcd9SUZyTrqo3flsvZ3vb1a3Z42&#10;Mz3H4T63zQi1R5ErXu+e1r+l+h9O+EPi18K/iFdzWHgL4l+Htcnt4/Mnh0fWoLl41zjcwjYkDPc1&#10;t2Opabqfnf2df29x9nnaGbyZg3lyL95GweGHcHkV5z8EPB+n+HNbu7i2/ZY0fwCz2wX7fpb2JNz8&#10;3+rP2YBsDrzxxTf2YiBa+PDn/mpus9v+mq14WMy7DU41qlFu0HBK7UvivfWOmlj2cJjq9SVOFRK8&#10;ua9k1ta2j16no41TTDqTaMNQtzeRwrM9p5w8xY2YgOVzkKSrAHoSp9Ksjn0615P4ez/w2t4ryf8A&#10;mm+ic+n+nalXq67QMZx7ba48ywUcDWjBO94Ql/4FFS/U6MBipYyjKbVrSlH/AMBk1+g7H+7Tcbef&#10;l/Oncf3v/HaaTzgH9K887jwH/gof4di1L4QWPiBp9r6bqybE2/f8wFeueMY9/wAK+VfgjpF7rvxf&#10;8M6bpkCyStrdu6x5x8qOHY/gqk19f/t8RSzfs+XIiQtt1S2ZiOwDGvl79khQ37RvhYZ/5fJD06/u&#10;ZK/o/wAP8VKPh1iZfy86/BH8v+JGDhPxNw0XtP2bfrdmp+3EAv7Set7UUf6Pacr/ANe0f618Tf8A&#10;BRH4gvp3wf0f4TfYlaPWvE0Wrm42/cNlb3EOzOejC/YkYPKDBGMH7z/4KDaBb6R8cYdUhmVm1TRo&#10;Z5lEeMFS0WM554jB/Gvz4/4KXXuit4V+H+nQSN/aUWoa1Jdq0Py+Q8enCLDdSdyTcduPWvUr4j2n&#10;hvQn3UV+Nv0PKw+F5fFHEU30c3+Cf6nydkAZIr9Sv2YfgdF8K/8AghX8UPHt5p8Ueo+ONEvNQkuF&#10;lYmS2jYRQhgThSCJegGc854r8wfDmmwav4hsdJui/l3d7FDJ5fDbWcA4Prz1r+jz4jfCzwz4a/ZG&#10;1j4O2Mlw2k6V4Dl023aVl8xooLQqrMQoXcQgJwACc8CvxLOsR7OVOn3kn8kz95yPDe09rVfRNfej&#10;+bcDvxX6A/8ABEX9hn4Q/tSWPjzxh8c/B+qalpVhJaWWly2PiK/01UuNrvKC1nPEzna8Zw+4DtjJ&#10;r8/l4GN/6V+wn/BuXn/hmXx0Gb/mfO/b/Qrets6nKOXO3WxhkMObNI+Vz5N/4OBfAfhH4Y/tN/D/&#10;AMAeBNITT9J0n4T2drp9nGxKwwpf3wVQScnAHUkk9818M6AoOvWIJPzXkQ/8eFff/wDwcjbV/bN8&#10;HAnlvhjbH7v/AFEL+viD4FeBr34nfGrwn8PdOvI7e41rxHZ2UE8ykojSTKgYgc4BNfXcOa5XQv2/&#10;U+B4tfJmmIfm3+Ba/aUUJ+0d8QEVMKvjbVgF9B9sl4r3T/gjhGj/ALbGnF/4fD+oH/yGK8o/bb8F&#10;33w+/a2+IXhvU7yGaU+KLm98yDO3bct9pUc9wsoU+4OK9V/4I3v/AMZuaapbb/xT+oY9/wB2K+ko&#10;R/4UF/i/U+IzCpbhucv+nf6H6l/tttH/AMO2/i4D8zf2fAMf3f8ASYOa/EkdOK/bv9ubS1i/4Jo/&#10;FK9adj9o06Ngu3+7dQDFfiJ0GM9q9rhiqquLxtv+fn/tqPTo4d4fh3Ll/wBO/wA5NnU6podtD8Ff&#10;D3iVfDqxzXXirWbZtXDHNysVtpji3Izj90ZmbPU/aMdhXMtnHFezfED4d+ItB/YI+Gnji9ZTY6t8&#10;RPE89qEySFe20m3UMex32M+BnkYP08XY4Gc172Ar+2jUkne05L7rG+OpqlKmuW3uRfrvr6nEXbN9&#10;tm3f89m/nTKffspv5iveZv50yvz6u71pPzf5msfhQHnimsOM5pxpvQdaxGfsF8HvCz/Ej/g3Ih0v&#10;UL26b7LoOrXySRZZl+w6/dXCJjn5MQhT6L0xivy4I4r9cf2LkC/8G8184P8AzTnxqen/AE/apX5H&#10;njgfTvXf4eSl7PGw7VZf1+B9BxdFeywdTvSj+B99f8EivhOvxy/Ye/aV+GzSmOXUmtltpo7bznWR&#10;bWV12pkZYlcDkHmvge4trmyuZLS8t3jmhkZJI5FKsjA4IIPIIPGK/UD/AINrrOaP4Y/Fi9l+7ceJ&#10;rEKST2hlz9OtfEf/AAUJ+Cs3wC/bD8cfD/7Hex2Z1iS+0yS/kVpJ7ef94suVAGCS2OAQByKnhHM1&#10;LibH4OT3fMvyYZ5gHHhvBYpLZNP720dJ+y5qcd98Nm06NGDWd9IkhfvuO8Ee2DX3R/wTY+Fmk/E2&#10;3+J9pfXLQzXXhNdFhuFG9Y4r4TrIxjONxHkxkcjjI71+ff7I+qyvZaxoRjURxyR3G/HzFmBXH0+Q&#10;frX6Z/8ABIjT7tZfHuq/ZpVhm/syKO4aM+Wzp9qLKDjBIDKSOoDAnqM7cb1JYfK6jXeP5o/NeFcF&#10;7XjpQtdWk/8AyVnxeuQPl/u96/Vf9jHwvf8Ag/8AZf8ABmi6oVMx0hbhtp6LM7TKP++ZBn3r8qnU&#10;xuY5OGU4YY6V+vPwJIHwR8H4/wChW0/H/gNHXxviNWvleG/vO/4I+w8FcLH+38bLrFWX/gT/AMjr&#10;Mf7tGP8AdpqkHjP6U7j+9/47X4+f0kGP92jH+7Rx/e/8do4/vf8AjtAB/wB9Uf8AfVHP93/x6jn+&#10;7/49QAf99Ujfd6NS8/3f/HqGztOVP/fVAHB+PPgP4X+Ivxi8D/F/xBI8l14DXUX0e2+ZVFxdxxRm&#10;bKsOVjSRdrBlPmk8FQaXxr+z74C8e/GjwP8AHrXJNQTXfh/HqSaEtrMiwuL6AQTecChZwEHyAMoU&#10;knBzXT2ni7wrqHiS+8G2HiXT59W0uOKTU9KhvEe4tElBMbSxA7owwBKlgNwBI6Uad4w8J6x4g1Lw&#10;npHifT7rVNHEJ1fTLe+je4sfNUtEZowd0e9QWXcBuAyM160cdnFPltKSUItLfSD39E/xPLlg8rnz&#10;c0Yvmkm9tZLb5r8DmPiL8EB468caV8RtH+J3iTwxrGk6VdadDc6Ctg4ltp5YJXR1vLWdfv28RBUK&#10;RgjvXQ+CfC+r+E9I/szW/H+seJJjMz/2hrUVokwUgYTFpBDHtHb5N3JyTxjm/il+09+z18E9TttE&#10;+K/xj8PaHfXcsccNjf6pGs37xiqOY87lQkH94QEGDkgAmuq8MeLPDPjjQbbxT4L8SWGsaXeIWtNS&#10;0u9S4t51BIykkZKsMgjIJ5BqcTUzeWDhCvzezSSV46JLZJ2+7UrDwytYqUqTjz3bdnrrvpf7x3ir&#10;w5p3i/wvqXhLWY5Gs9UsZrS6VH2s0ciFGAPY4J57VyPwy/Zv+GHwr+AkH7OOg6K03hqPR5dNuIJt&#10;qSXUMqsspkaMIS7hjlxhiec55rtdM1bS9csI9T0bUre8t5NwS4tZhIjYJU4YEg4II+oIqt4Z8V+F&#10;PGmn/wBseDvEmn6tZ+c8P2vTL1J4vMRtrpuQkblYEEdQRg4NZ08RmGHw7hFyUFJSaWiUls/XexrO&#10;jga1ZVJpObi0u7jpf1Xcw/gZ8JdG+B3wf8O/B7Qp/Os/D+kw2CTeQE84IoUuy5PLdTycknOa4Pw/&#10;+xP4c+Heg6p4K+C/xx+I3gnw3qLSGPw14f1i0az03zF/eCyN3azTWm9y8h8qVQHdmXbxj2kgbeRW&#10;R4Q8d+EfH9leaj4O163v4dP1a70y+aFz+4u7aZoZ4XB5VkkRhyORhhlSCeijm2b05VK9Ob95pze6&#10;b6N3Vr76mFTLcsl7OlKC91WjrZpdUtb27mL8J/gN8N/gz8OD8MvBulTfY7hpZdVvL64ae81S5lH7&#10;66up2+eaeQ8s5OegGFVQPPND/YetPDfgyX4T+G/2kfiTZeCZI5Y18MwalZfuYXfJgju2tTdRw7co&#10;FWUMAeGHOfR/Gfx++BXw11pfDnxG+NPhPw/qTQLMthrXiS2tZmjJIDhJZA20kEA4wcHHSui0LXtC&#10;8TaRBr/hvWbXUbG6QSWt7Y3SzQzL/eV1JVh7g1pDM8+wvNX5pLnabbWjfRq63ttboZzy/J8RGNFq&#10;PuKySey6rR3t3v8AM4r4q/s3+B/it8PNF+G9xq2r6LZ+HdSs77RbjR7iIzW8tqpEXNxHKrgA8hlb&#10;Pc1dn+Dcmt/DHxF8LPHvxO8R+I7XxHp9zY3V9qUdhDcwW88JhdYjaWsKDglgXRiCepHFZniz9rr9&#10;l3wL4wXwF4y/aA8I6Xq26RZLO816FGgZANyyktthbkcOVJ7A13dxrui2miSeJLvWbWHTYbU3M2oS&#10;3CrBHCF3GUuTtCBfmLZxjnNFXFZ7RoRhUc1Hm5ldfabTum1u2rhTw2TV60pwUXK3K7PotLOz2Wx5&#10;N4h/Yt8LfEO60q3+M3xe8ceNdF0mRZIvCuuXtlBpV2ysjJ9qt7G1t1vFVo1ISfenUFSGYH2NUC8K&#10;DVfVNZ0jQ9HuPEWsarb2un2lu9xdX1zcLHDDCi7nkd2IVUCgsWJAAyTgVyPjf9pH4A/DTTtI1r4g&#10;fGTw3pNnr9sbjQ7u81mJIb+EBD5kL7tsiYkQ7lJGHUjgissViM4zeUY1eadm0lbru9klfv1NKFHK&#10;sri3T5YXV279Oj1d7fgZvxY/Zl0H4p/FLw38ZofiB4k8O+IvCtjeWel3mhtZMvlXO0Sh47u2nRiQ&#10;gAOBjnvyOg1D4VWWu6J4f0nxX4p1bVZvD2sQanb6ldfZ45rm4i3bTKIIUjxhsEIiZwPck+F/xu+E&#10;Pxpt7u7+E3xJ0XxHFYOi3kmj6gk4gZgSobaTjIBxnrg11LsFG48d+W6VNbHZtT5cPUk1yXSTWqur&#10;W2v1ehdPB5ZPmrQinz6tp3T2d97HKeJ/gr4G8Z+J9U8SeJbW4ujrPhc6BqNm022GWyLysw+UB1Y+&#10;c43BgQMYwRmufh/Za8KQfs92f7OK+N/EjaXprWZ0zVnuLZr61FpdxXVsAxg8txG8Ma/PGxZV+YsS&#10;Woh/bN/ZOufHH/Cu7f8AaL8Gyawq/wDHqniCAgtv2eXvDbDJu48vO/2ruvFHjDwp4J0CbxZ4z8T6&#10;fpOl2qqbjUtSvUgt4gzBV3SOQq5ZgoJPJIHU1vLEZ/h/Z05Oas04Kz3j8Nk1uv8AIwVDJK/tJpRd&#10;01J3Wz3vrsznfCXwr8Z+G9ft9Z1X9onxpr1vBuEml6tZ6MtvNlSBua20+KUbSQw2yLyozkZB7M8D&#10;HzVneJfFvhbwXoM3ivxh4ksdJ0u1VWuNS1K9SCCJWIVS0jkKoJYDk9SKy/Hvxm+EXwre1i+J/wAV&#10;fDfht71ZGs18Qa5BZm4CY3FBK67sblzjONwz1FcNT69mFVTknKT027ataLpfXsdlP6lgocsWopW6&#10;7X23fXoWpfAGizfEeD4oNLdf2lb6JLpaR718ryZJo5WOMZ3bo15zjGeO9cp8cf2Wvhn8eNV0fxdr&#10;suraN4m8Oyl9B8VeG9QNpqFlkgsgfDLJG2OY5FdDzxya67wN8RPAHxL0hte+HHjrR/EFisxia90T&#10;VIruFXHVN8TMuRkcZzzWjq+r6VoVi2q65qdvZ20ZUSXF3cLHGu5gqgsxAGWIUepIHetKeJzTC4qL&#10;i5KcVZaapdrdtdvMmph8vxWHkpqLhJ3fZvvfvoeVn9kTw/r/AMQNH+IfxY+LHjTxtP4fmWfRdL8Q&#10;ahaxabbXCk7bj7JZW9vDLMu5tskiuy5GMELj1xQEXapNZmr+M/CXh7WNN0DX/FGnWN/rUskej2N3&#10;fRxzXzou91hRiGkKr8xCg4HJq1Hq2lS6nNokep27XsFvHPNZLcKZo4pC6pIyZyFYxyBWIwTGwH3T&#10;gxmIzLHcs8Q3JJaaWSXW1tF5iwtDAYTmVGyu9ddW+l76+hyHxp+APgr463fg+88Z3WpRN4J8aWfi&#10;fR/sNwkYe8thII1l3I26PEjZUbSeMMKp/H79m7wp+0JJ4WvfEHijXNHvfBviKPXNB1DQpbdZIryN&#10;HRWYXEMqOoDk7SuCcZ9Kh+KP7X/7MfwX8SW/g74n/HPw5pOrXF5Ha/2bcakrTwySKGQzImTApVlb&#10;fJtTDA5wRXdeG/Evh7xhodv4m8Ja9Z6pp14u611DTrpZoJlzjKOhKsMgjIJ5FbRxGd4GNGqnKKhf&#10;kdnZc29tLa/iZSo5PjJ1KbUZOdudXV3y7X16GP4F+H/ibwjfTXmu/GnxR4nSaILHb67b6ZGkJz95&#10;TZ2cDE9vmZh7Z5rB0v8AZ7v/AA54m1HXvCfx18ZaZZ6prsmrXmh28OkyWpmlYNIoaaweYI2MYEuQ&#10;D8pBwatN+1F+zRHrbeGn/aJ8CrqK3X2ZtPbxdZ+eJg20xbPM3b93y7cZzxius1Lxb4W0TUrDR9b8&#10;SWNneapI0el2t1eJHLeOq7mWJCcyEDkhQcDk1TxGdYeo2+ZOotfd+JJenRE+xymtGPwtQd1rs2/X&#10;qzj/ABf8Bm8R/Eaf4o+Gvi74q8LapdaRb6bef2HHpskc8MMsskeReWc5Vg00nKlcg85xXb6Dptxo&#10;+jWul3es3Woy29ukUl/eLEs1wyjBkcRIkYZup2Iq5PCgcVW0Pxj4T8Uz39t4Z8TafqUml3jWmpx6&#10;ffJM1ncKATFKEJ2OMjKtgjIrUQkjIX9a5cZjMwrRjRxEm+VJJNWsradL2SOnC4TBUZSq0IpOTd2n&#10;e76+W+4f99UmR3zS8/3f/HqQ567f1rzztPOP2sreKf8AZ68UCWFW2afuUyRhtrB15HofevlP9h7w&#10;/Fr37QmnXDySK2m2k92mxgMsFCYPHIw5r6y/amhmuP2fvFUMQG5tNPf0ZTXy/wD8E/Sw+Pbf9gK4&#10;/wDQo6/buC68qXh1mTXRS/FH4Lxzh41fE7KuZaScfwZqf8FHEf8A4W5orlW2nw6oDY4z9ol4r4B/&#10;4KeCMfBf4WvHjd/wk/igMV64+zaHwfxz+NfpB/wUp0+xWTwnqiW/+kSC7hkk3HlFMTKMZxwXY+vN&#10;fC//AAVi+HN9/wAMZ/BH4nWUb/Y7fxD4gtL1sDHn3LRmMev3LB+x6ewz6ixkf+Ia4KnfXmUfubZ5&#10;DwUo+KmOqPZRcv8AwJJHwp4Az/wneir/ANRe2/8ARq1/Sv8AGls/BrxYcf8AMs3/AP6TvX81HgFS&#10;fHWihf8AoLW2P+/q1/TtfWMWoWE1hcZ2zwtHIVPO0jBr8n4hfLWpf11P2HhuN6NVH8uUWCm4Fq/Z&#10;P/g3b8M6rov7J/inXr+0ljt9Y8bSTWckkbKsipbxRsVJGGAZGHBPIx1Ffkj8YrKPTPi94r023VvL&#10;t/E1/FHubnatw4H8q+5f+CYn/BQ74ifsy/BjTfAV9oVprXhePULiVLQr5VxAXm3OUkHBH3jtYHk9&#10;QBiurPJ2y1X6tHLw9Tcs1lbombf/AAcx+BNCs/G/wn+J0Vmq6nqWlappdxN5j7ngtpIJY1xnaMNd&#10;SnIAJ3ckgDHwR+xZLLB+1/8AC+WF9rr490kqy9R/pcfOfWv0C/4L4eMfBX7SX7M3wq/aQ+GHiSO5&#10;0jS/Et/pF7ZyQsJ4rm7t4pgj/wBxlWzbKn7wdSMgV8L/APBPLwRqPj/9tL4d6RpcsaSWniKLUX8x&#10;sAx2ublxn+8ViYD3r6zhXEUY5NTq1ZJRje7eySfX0R8DxxhcRUzbEUqMXKUkuVLVtuK0Xnc0P+Cm&#10;7Rn9u34hpEfu6hahgOx+w25xXsf/AAQ38L6Fq/7QPifxHqGnLLeaT4bBsLjcd0JllCPgA4OV45zX&#10;nX/BWvwDrfgf9t3xHqOsiAR+IrOz1TTxCcnyTEIBu/2t8D/hivef+CEPw21aS98dfFlLiP7GIrbS&#10;Ps+35zISZt+fTC4+tfTU8xy+jiPrc6sVSvfmb0s9tT4LGZZmlfIvqVOjKVblScEnzXSV9PI/Q/8A&#10;ar8Dar8RP+CdHxE8KaLF51xJodxcBJJNmVgkWd+fZY2wO+MV+D/OOn51/RF8VtJk8P8A7H/ja0kQ&#10;rJ/wgurSSLuz8zWcpNfzt5O3cB1XNdXAOKp4yvj6lN3j7RNPpqj7HPMDWy/Kcuo1Y8slSV0909NH&#10;5n3N8cdr/wDBBX4LyKVb/i6l2A3H/PXXeK+I9Js11LV7XTnDFbi6jjO08/MwHH519ufHLcv/AAQS&#10;+DIJ6/Fa7zj083XcfpXxX4P/AORu0r/sJQf+jFr2uHaz/s3EyW6qVfzMs8pf7dQj3p0zlfi/4Uh8&#10;B/FzxT4Hgjkjj0XxJfWEazMGcLFcPGAxHBPy844zXP19Nf8ABR/9krWPg78ZPGfxOsviHo/iLTdX&#10;8Z31w0ujsWW2M9zI/ls2SNyMfLYdmBHavmPP+1XxuHxlDHU3VpSur2+fUjHZficvrezrx5Xa6Xk9&#10;h1NYYFAJPGaCT1roOM/bH9kGwvdO/wCDe6+tL2Bo5G+GPjGVVJH3JLrUpEP4qyn8a/IgsAnJz3r+&#10;hv8AZg8F6ho/7CPw9+H3i/TbixvLX4T6Tp+qWk67JreVdMijkRh2ZSCpGOCMV/PKqM/yKpyx+XHr&#10;6VPhrivaRx/lPm++/wDkfXcbYb2dPAxf8lvut/mfsn/wQD8Gw+G/2Kb/AFG58Nw2eoah40vHurhY&#10;VWS5jCRGIsw+8AGOPTJx3r4t/wCC5QA/b81Ygn5vDmm5/wC/Vfa//BD/AMZ3erfBvxR4FnupWXQd&#10;Qsj5DY2wyTW5LAehOwZB9q+KP+C5ZH/DfWrED/mXNN/9FGvnOBcTLG8bVa0la6kfRcVYSOC4Rp0I&#10;u9nE8h/ZEydR1wE8eRb/AM3r9b/+CThB+A+vSK2f+KwmBB/69bY/1r8qf2SvAetweDNS+Jrqn9m3&#10;eqHTIf3g3efDEkr5XHTbOnOeT9K+if2fvit+1T8Fvida+KPgH8KvGuvQ6lLDaXGn2nhu8k0zV/3n&#10;ETXJiNvHhmZfPLr5RMmWA3g/S+JNf/hHnGG/PFfcflfh9h5S8ROaeypyevmrIPjlDbXP7Q3jK1iQ&#10;LC3jbUY1WPgBftcgwPTiv1i8IeHrTwj4U0zwrYNIbfTdNhtITI2WKxoqAk4HOBzxX5X/ALRuiar4&#10;e/al8Yafqlq9vOfGVzcKsxyfLluDLG30KOhHsa/WBM7cYr4njyrzYDBRv9m/4I+o8IaHs82zOTVn&#10;ztenvNjgO/zUf99UgOTwP/HqXn+7/wCPV+an7oH/AH1R/wB9Uc/3f/HqOf7v/j1AB/3zR/3zRu/2&#10;/wBKN3+3+lAB/wB80Hp/DRu/2/0oJzxv/SgD5j/4KIWs/wABPCk37fHw5aKDxd4F06OxubeSFWh1&#10;rTLi7hR7KbPKYdxIkiFXVl53KcV6F+zn8EG+B/gLUvFvinXB4i8eeJlGo+NvF1zGTcardBT5cecb&#10;lt4VPlwwrhI0HyqCzZ6f49fBHwV+0j8JNY+C3xFN5/Y2uRxJenT5hFMPLmSZdrEED5o17dM11kMC&#10;2tslrETtjUIN3pivqP8AWCSyelhnrKMry0WsFZxi3u1fpsj51ZLF5pUxC0Uo6eUno5JbJ26ngX/B&#10;Nfwd8I7b9lLw38Vfh9FDfal4/wBPj1rxl4kmtx9q1jVnZjdtM+xS/l3BnjXjaoB253FmrfBV9C8I&#10;ftzfEL4afCq9VPDEvh631fxFoun2rfYtN1+Wb5n3hikU9xCfMkiCoWKK5BLE1v8AxG/YQ+EPjrxD&#10;ceJvDnjHx34FutQvpr3V08AeMrrS4dRuZFQNNNDGxjMhCcsqqWLMW3E5rtvgl+z38Jf2efD9z4e+&#10;FfhZLBb+6N1q19LI011qNy2S09xM5LyyMxZiScZY4AzXZis4wfs6841p1HVVlCS0g7p3vdr3do2X&#10;3HLhsrxnNRpypwh7N35ovWWjVrWvre7u9+5j/sfkH9nbQxxxcagPp/p9xXmf/BJl42/ZOmZHX/ke&#10;/EHfp/xMZa6Pxl/wT7+D3ijxBearonjv4heFdP1K4kuNU8M+DfG11pulXckhzMzWsR2Dzed+3buy&#10;SeSTXr3gHwL4U+GHhDTfh/4D0aPTtH0m1W206xhZisMa9FyxJP4kms8yzXLpZfiKeHk5OvOE9Vbl&#10;5FJW3d7uXTojTL8tx8cbRnXikqMZRTvfm5nHXbS1upwX7aXx6uf2cP2ddf8AiFoWnrf+IJI00/wn&#10;pKx+ZLqOqXDCK3hjiBDTtvbeY0y5SN8dM14X+xSfBX7MPx6t/wBnXwVdeJW8M+OvDEWo21x4k8M6&#10;lYtN4qtIAuoSqby2Q5urWOK4K+Y6q1rLgKGAP0946+Dvhj4h+OfCPjzxDf6l5/gu+ub3SrGG622s&#10;s81u1v5k0ZBDsiO+w5BUuT3qP4t/BTwJ8arPQYPGtpcGTw14ls9e0O6tZtklrfWzbo5BkFWGCyFW&#10;BBV2xg4InLc3yvC5TLBVYSaqqXO0+v2NLXai1fRq92gx+V5lis0jjISX7trlTvqvt6305r22eyZ4&#10;18RNT/aRtf2qvHdp8APAfhLXI7jwR4fXUv8AhKNWltxE3m6qI9qpGwcHL5zjoB3NcP8ADzxPffCj&#10;/gnp8QvAl9fS+Hde8C3t1Y+JP7NkWSLT3nlSaV7QKhWODy528tACVC+te1/Gb9jHwf8AGb4hSfEy&#10;X4wfErwvqE2m29jdJ4J8ZTaXFcxQtK0ZkWIZdgZpOSeAeMc56/4R/AT4X/BLwBJ8NPAuhsul3U0s&#10;+oR6ldSXcl9PKAJppnmZjI8h5bPBJPHavVnxLln9nU6VudxdN2tbWCs7tuzur2SR58MhzB46pU+F&#10;SU1du6ak7qySTWu7bIPgr8Ivgr4D+C+m/D34W+F9PPhO40/dHbtbh0v4pky8kwZf3rShsuXGW3HP&#10;pXz14JWy0n9lH9o7wJ4J8T3ep+CfD9v4gsfBHmwSGCztRpjGSztpXyZoYZ2liUhmACbRgDA7/V/+&#10;CcXwSvLxrfQPH/xK8P6BIvlzeD/D/wAQL230h4jnzIfs24hY3BIZFKrgkALXq/gX4LfCn4afDaP4&#10;OeB/AOmWPheK1ktv7EjtQ8EscgIkWQPnzd4Y7i+4tk5zmvOrZtgadOX7+dX2k4ytJW5eWSberfvN&#10;aaaW+466eV4ytUhzUoUuSMl7rvzOUbLZLRPXXX8zhv2q7+x1b9gf4lalpV5DdW9x8IdZkhmt5A6S&#10;qdLmIZWGQQRzkV5r4nRW/wCCLQLKp/4xxt+3/UESuqj/AOCb/wADvtLadd+PPiVceFfJaD/hX83x&#10;CvzoX2coVW2+zbwfJXIKpuwCig5AIPr/AMUvhp4c+L/wz174T+LDcLpPiHSbjTdQ+xSCOQQyxlG2&#10;Eg7TtPHBANdM88y3CypLDzlL/aFWk7WstFy76u2/Qxjk+YYhVJVoRi/YOkle93vzbaL8TC/ZM5/Z&#10;Y+GhyP8Akn+jf+kMNcP/AMFFNbudD+ANubnxNrWj6Dd+KNOtPGGpeH4S00Okyy7bjc4IMMRBCvJu&#10;TarH5h39i8BeDtJ+HPgfRvh/4eaY6foWlW+nWJuG3SGGGJY03HAydqjJwMmn+MvB3hb4heF77wV4&#10;30K11TSdSt2gv9PvIRJFPGeqsp/yDyOa8COZU1n7x0k5R53LXezb1V+q6HtvL6kslWFhZNQS8rpL&#10;t0djFj+E3wd1j4QR/CG38EaPceC5tJW0h0WG3U2j2uAVVQOMdGDA5BwwOea+Nv2kfEFvr/8AwR2+&#10;Iw0rxdea5o+naxJpvh7UNSO64fT7fxBFDbB22qzkRIvzMNzDBOc5r3SH/gnF8Ere6+w23xD+JkXh&#10;lUeFfAsPxDv00UW7KV8jyFcN5Qzwu/25HFexXXwy8B3Xw3m+EH/CL2sPhmfRpNJk0Wzj8mEWbxGJ&#10;oVEeNimMlflwR2xXvUM8wOX1qVRVZ1rVYVHdWsottpXb1d9bWWm76eLWybGY6jUg6cKV6c4aO93J&#10;JX0S0XS93r0PDf8AgqdJHH/wTu8cMzKB9i00ZP8A1/2tcX+3V468U/DX9un4B+MvBXwtvvGN9Z6F&#10;4saPw/pd3DDNOptYA7K0xC/KuWIzkhcDJr0XR/8AgnJ8HLfVopPFvxI+JXizRIbhZl8G+LvHV1f6&#10;K5RxJEklo52SpG6qVR8r8ighhkH0vxZ8BvA3jX4yeEfjprL339ueCbXUING8qYLCVvI1jm8xSCXO&#10;1RjBGD61vgc/yfKpU4wcqsY+3b0cburBRUdHfRrVp9dDHF5LmmZRnKaVNv2KWqlpTm5OW1tb6Ly1&#10;PE/2GV1342/FTxZ+21bada+G/D/jbS7WwtPCtjfiV5bi2dlku71VVVW6BHlcgtsx82OK9g/aq+G6&#10;/Fv9nLxl8PRBdSS6hoM/2NLF9szXEa+ZCEPZvMROmDV34f8AwI8C/C3xv4g8Z+BDfaeniaYXOqaH&#10;DcD+z2uz9+6SHb+6lf8AjKEKx5K7vmrs2547e9eFmWcU8TnccZQuoR5bLqkraN9baq71e/ke1l+V&#10;1KGTywtazlLmu+jb6pdL726bH56Qa98Sf2yPCEf7WfgG11TT5fgf4fsZfCOmtfSwrd6vAok1iKZW&#10;ibzC0Aa2DRnlhjOa9Q/Zu+I2vfFnwR+0B+2b8HvCF42ta9NNY+BROZJYdVj0vTRFaNFE20hXvGuA&#10;R8pycHkZr6L+B/wS8Efs/fD+H4b+ArSSOxjuJ7mRpJGZ5p5pGkkkYk9WZicDAHYCj4IfBLwV+z58&#10;P4/hj8PLeSHR4NQvbq1t5JGcw/aLmSdkDEliFaQgEknAGSTX0WO4vy/EUatOnSeko+zu9qakpTi9&#10;PtP8DwcHwvjaNanOpU+KMud958vLGS9F+J53/wAE7/DHwtX9k3wV8Q/BGl6TPqXi7w1Z6l4w16B1&#10;uLrV9Wkj3Xkt1cEtJPN9pe4DeYxKMXTC7dowf2Z/C+lfCv8AbS+KPwo+Ddjp9r4DXQ9M1bVNJ0+4&#10;jWDSNdnaRDDFBHgQeZbxrI67eSEJ6it7xr/wT9+EfibxVqHinwl8QviJ4F/ta8kvtW034f8Aja50&#10;myvbyTaJLqSCI7PNcIoZgBu2gnJ5r1D4VfCTwF8FfCK+DPh1ov2O0a5kurqSWZ5ri8uZDukuJ5pC&#10;ZJpXP3ndiSABnAAHn4zOsC44ipGrKo620JKyhd3vu1eO0bdN7HfhMqxkZUITpxh7LecXdzsrdlpL&#10;eV+p8XQfHbxf44+Ff/DF2u/sxusHja/17T/DPizxRrkUGk6hINRuWJUx5kEi5JWL5XYpxxk1o/8A&#10;BS+T4m/CO1+AMXwtdrjxF4fn1CGG8jtxM0axadGs1wkbsA7JGJJFUnkgDnofpfx3+yV8IPiP8Ev+&#10;FCeJbbUG0VdQe/t7iG88u7tro3L3ImjlA+VlkcleDgYHOK1vFfwB8E+NvFHgfxl4gvNUm1D4fzyz&#10;aHI15kySSQiFmnypMhKjPUc8+1ev/rhlccyw+JVJ8sHNyg7vmcocqabbsnonFaLc8v8A1XzJ5fWo&#10;SqLmmoqMlZcqUuZqySu1rru9ih+yR4Y+Gnhr4AeHZvhNql1qOj6rZ/2ourahK73GoS3JMstzIXwd&#10;7uzMRgAZwAAK9JXpxtrh/hJ8BPA3wPv9db4cyX9jpeuagb9vDn2kHT7C4b/Wvaxbf3Ikb5mUHbuy&#10;QFyc9vGePv8A/jtfBZpXp4nH1KsJOSk205b69+mm2h9nltGWHwcKUoqLiknbbTt67jv++aa2Op20&#10;7d/t/pTScHr+leedxk+ObGbVPBuq6ZbxJJJcabPHHG+MMxjYAc8Dn1NfLH/BOjRbRvHfia8vYoxe&#10;afaxQxkqCy7pGDgH/gI6dcV7x+0d8JPGXxm8IReD/DHjGPSbeSfdqG+Nj9ojxwh2kcZ7dDWZ+z5+&#10;yt4W+A5fUrDWLi71CaPZcS/djZT2289PXrya+wy3OpZZw5iMHGpFqvurSclbRbaJPqeTmHB+SZpj&#10;sPnFfENVqHNywSve9rOTatb0eh5v/wAFLoduieEb5rq3VY7q8Ro2lAkbcsJyq9SBt5I4BK56ivlv&#10;/gq/4f17Tv8Agk18M0vLCU7fiFDdyFBuVLeaDVHikJXICsJEwc9XA6nFfoF8fP2efCvx+0e2sdf1&#10;C6tZrFmNrcQYYJvKbsqeGyEAHpnNfJX7eX7LPxd+H/8AwTm+J3gS18YWesaX9nsb+001lERt2h1K&#10;1mldWlcKB5UchKA7mbGwFjhu7C59KvkVDLpTio0pc1rNSbfS+qa+48/EcE5NHEYrPIYhqvOHK6bW&#10;jt1i0t/Vo/Kj9j7wLYfE/wDao+Hvw81Nk8jWPF9jazb92NrTKDnaQfyxX9J3AjyfSvwb/wCCdn7H&#10;X7WFt+1/8KfiJqv7Nvj3T/DsfibT9U/4SDUfCN7b2DWissvnC4kjEZVo8MpDYYEYznn95AfU9umK&#10;8PiKSliIK+y/UnhiL+qzl3Z/Mv8AH2F4Pjt40geNlZfFeo/K4wR/pLmv02/4Jv8A/BLT4QfG79j/&#10;AMI/FL4kaz4x0HWNSW5mkXR9SSKG6ha4cwy+XcwygEx7QDHtVgAcEksfg/8A4KW2Gn6T+3v8U9O0&#10;xdsMfiyYKu7O3KISPzNftl/wTY3D9gv4TKy7f+KIseP+2ddWdVP+E+n52/I5cipWzOp5J/mfFH/B&#10;aH9mH4d/spf8E3NB+H3w4vNWvLe6+MlpfX19rN75088zaZfpk7VWNQEjjXCIqnbuILFmPw//AMEn&#10;dJ8b6/8At3eDdJ+HIsTrEtvqf2Y6hnyQv9n3BYnHfbnHviv1H/4OBvh7feNf+CfNx4gtL0Qx+E/G&#10;Gm6tdIYWbzo282y2ZH3TuvFbJ4+XHUivh3/g3d8B6J4s/bt1DxLqq3H2nwv4FvtQ00wyYUTPNb2h&#10;3jB3L5dzJgZGGKntg+tlkoy4RrqS6SX3o8bM+ahx1hqsVdqUJa7aM4f/AILVfCnUvhF+2Lb6DrXi&#10;uTWr298G2V7eXsq7cyPNcKQOfujZx04wMACvZ/8Aghj8FviJ48+HXj/x58L/ABNDaappOuWcDWN3&#10;H+5vI2hdtrN9R+HXrT/+Dk7wHomkftA/D34iWfnfb9e8L3VrfbpB5fl2syGLC4yD/pEmeTnjpjn3&#10;/wD4Nx/hxd+G/wBlfxV8R5NUjkh8S+K/LhtVhYNCbWLYcnODu8wYwOMc1GP9lPguFNrR2VvRnble&#10;YY6h4lVMWrOV5N3Ss049tj2iO6/aetPhH8UPD3xc8HzW+lXHgXVm0+5+2JKsEv2SQbVO8tsbOQMA&#10;D2HFfhkwZGZWHzLwe9f04anp2n6xp0+k6tYw3VrdQtFc21xCHjljYEMjKQQykEgg8EHBr+Z/xpDF&#10;b+MtYtoIVjjj1S4RY0XCookYAADoPavrvB6UYUcTRW14v5ao4fFvE/2hjKGJ9nGDaatFWXTXVvV9&#10;T9QP2svhPbt/wQX8D3mkx2tjFoOj+HddmgtbcKszXTLGxOMYdnvjIzHlm3E5JzX5feEvCmreO/FO&#10;m+C9Bt/OvtXvY7S1jXHzSSMFA6jua/XH9qt9v/BAfS9i5DfDjwbu9v8AStMr81v2D7C21X9tL4V6&#10;feQrJFN480xJo26MpuEyK+i4QxM4ZHjqvWNSq/zPl+JsPGWa4Sn/ADQpr77H2z4w/wCCAXxQ8VfB&#10;WXSvGH7WDat4m02GOLw7a/2eYdJtYYyByi/O8hiBQMQCCQSW6V8feJ/+CM/7bvh6we/s/Dugaoyy&#10;bfsuna4POb3xKqLj6sK/oFYZXb/eXH3a8RaKP/hJjCV+X7ftx7b6/nrMOOM8yepD2HK4ybumtPws&#10;fr2H4DyHNozlX5lKKWqlr+Nz8UX/AOCP3/BRmCD7Zefs231tb7QzXE2tWG1R2JxOT+letfs7f8EK&#10;Pj54x+K2j6X8bPE+haT4da7ik1Q6ZqLTXE8CsrSwx/uwEdow4DkMFbGQa/aT4ioy+BbtVX7saD8N&#10;wrhfhTaJdeMIpWP+oheRfrwv/s1XmPiDn0cdSw1NQip2u0tdd92zHL/Drh/6rPEVHOTi9E2reV7J&#10;Hp2sII9Buo8522cg/wDHTX80XhXTrfWvE2m6RdNIsd1qEMMjRNhwrOASD2Pv2Nf0wa0jTaPdRxjL&#10;NbSBV29cqa/mu8J6Xqeg/E3TNE1eyktbyz1+GC6tpl2vFIs4VkYdiCCD71+s+FMv9nx3pH8pHxXi&#10;JTvUwlu7X/pJ/Qx+zL+zP8KP2S/hbD8Ifg7YX0OlR3ct3NJqOoPdT3NxJjfNI7nlm2rnaAvHAFfk&#10;X/wXK5/b71b/ALFzTen/AFyNftpngE+lfib/AMFzIpk/b31SSSJ1WTw5pvlsykBsREH614vhrVjH&#10;iiUpu3uy3PX46p/8Y6oxXWJrfsQ/CjX/AIgfsP6prXhrTr6+vtN+KEkUNjZ2pk8xJtPt9z8dCDEB&#10;36n0r9Nf+Cfmk6loP7K/h/SdZsWtbq3ur9JreRfnjYXk3DDsefw/CvkD/gkl+yP8QPEH7Mmn/EDR&#10;PifceHbTXNSv49UtYbctPlJGh3Lv4jYhEBZQrEKOeBj9CPhn8O9C+Ffg218FeGzMba13HzLiUyO7&#10;MxdmJPcsSa4uNOIq2OxlfBJJwU7pp+S+VjXhvgfKsrjRziOIcq86ai4JaR3bu3bXyVz4i+PHwb8R&#10;/Ez/AIKC3nl+Eb290KXxJpNtqN5bQs0USfZLTeGdeFIVs844IPfNffilR/drxz4z/sxax4z1vUfF&#10;Hw58fT6LeaxCser2s0IntbvaFQMyNnB2DbkdRj3z6F8KvD/izwl4B03w3428S/2tqVpD5dxqBU5m&#10;wx2k55JC7RkkkkZOTXzGZZxXzWjRp1Ipeyjyprr6nvZPwhlfDqr4vC4hzliJ80otWcXbo7Wav5nR&#10;rgHA20v/AHzTVODw1O3f7f6V4564f980f980bv8Ab/Sjd/t/pQAf99Uf99Ucf3f/AB6jj+7/AOPU&#10;AH/fVBPHO6jj+7/49SHGPu/rQBznxb+KXgv4J/DfWfit8Q9WWx0fQtPku76d3VchR8sa7iAZHYqi&#10;KSNzMo71uRXaTWK36btrReYPXaRmvlH9vj4p6X4r+LHhH9nG5+FfjXxloemzR+JvHemeCfD7ag8s&#10;aM6WNncKJFTypJleV0kBDCBAFO4ldb/gml8YLjxH8KvEP7PPiPRvEel6x8Lr86da6f4t037JqA0K&#10;bzH0qSWMKERvsy+VtUtjyNxPzAn7RcKy/sKljnfmbTkrq3I3ZNdb31emiPk/9Y086qYNW5UnZ6/G&#10;ldp9LdrPVntnwY+Ovw5+Pfwe0n45/DrU5pvD+rWLXME1xbmN41QssiOv95HV1OMglTtLDBMPj39o&#10;34OfDL4R2fx18Z+L2tfCuoQ2stnqiafcTGVbkKYCIo42l+YMpwVyM84r4O/YBHiL9lL9iLw3+0bp&#10;LalqXgXxjZaivxK02O2kuTockNxeQxavCqEsI9qQxTqqMdgWTpGa+n48L+yd8BST/wAxHwWP/HIK&#10;7MZwngcHiouE3OlKbV00naMeZxejtJPS+qtrY5MHxNjMVhpXioVIxTs02tZWUlqrxtrutdDuPgr+&#10;2p+y/wDtDa/N4U+E3xfsdQ1aFS7aPcQzWd2yAZLpBcpHI6gdWVSB3Ir1LNfNP/BQtPCkknw3bQI4&#10;G+Iy+P8AT18Fva3Fsl6q783O0zdYvI371HPTHNfSaAkDIr5vNsDhcPQpYjDqUFO/uzaclZ2vdKN0&#10;+9lqe/lmMxFWrUoVnGThb3oqyd1e1m3Zr1Zzvh/4u/DrxX8RvEXwl0DxKtx4i8Jx2cniDTRbSqbR&#10;bqMyQHeyhH3opPyMxGOcVe0rxz4a1u/1zTdL1TzZvDOoLY64vkuv2Wc2sF2EyQA37i5hfK5Hz4zu&#10;DAfLnwxh+Ks3/BSX9oVfhfqHh63b+y/CP23+3rOebcPsEuzZ5UiYx82c57dMGvTv2dU8Xx638cB4&#10;6l02TVl+Icf2qTR4ZI7c/wDFMaHs2rIzMPk25yT82eg4r1sRw3haMef2mns6Mrcy5r1FDmuraJcz&#10;t8tzy8PxBiK0+Rws+erG/K7Wg5Ws+r0VzovC37WHwm8arp8/hjTPHN3a6pHFLp+oL8LfEC2s8UgD&#10;RyidrERiNlIYOWC4Oc45rvtf1uw8N6FeeI9UZltrG1kuLhlXJEaKWbA7nAPFeJfsd2f7Qg/Z4+F8&#10;lzq3g06J/wAITopMMem3a3X2b7HDgb/OKeZt6nbtz2xXKf8ABSj4vPp+n+Ff2btF8G+I/EN14y1N&#10;LjxBpPhXSDe3h0W2dWuGWIrscMdsZBZThiemamWQ4XEZ9HAYe9uZ8z5oyfKt3oo206O5Uc6xFHJJ&#10;YyvbmsrLlcVd7LVtvXsfRngHxz4W+Jvg3TfHvgjV4r7SdWs0uLG6gkDLJGwyOnfsfQgjtXC69+2T&#10;8AfC9xqY8QeItatbPRtUfTtU1qTwXq39l2lyswhZJL4Wv2ZAshCljIFB6kV5P/wT7+KKaX408Yfs&#10;8XPw98YeEtNhvG1vwLo/jbRGsLhdNmbEkESvK+9IpcgBPlVSOB0rlfF/x5+N3wg8FeLNJ0f4beGx&#10;4Y8R/FrXNG/4TrX9Qeez0SS41CVPNv7NYiTCWLIp3eWW2iVolbNenheEaMs3xGFq3cYqMo+/GLcZ&#10;Pu002l0W7TSOHEcTVo5XRxFO15OSl7spWlFdk00m+r2TPszSNY0rX9Mt9b0PUre8s7uFZrW6tJlk&#10;imjYAq6spIZSCCCCQQcisHxH8X/h54S+I3hv4SeIPEa2/iLxdHeSeHdN+yysbtbWMSXB3qpRNiMD&#10;87Lntmofgd8PR8Jfg94Y+GX9rLfL4f0G009b1Y/LWcRQqm8Lk7QducZOM9a+fv2v08YSf8FDv2cY&#10;/AlxpsOpHTfGIhk1iGSSAf6BBu3LGysflyBg8HB5FfO5XlOGx+aVcPzvliptNu3w7Xvse5mOZ4jA&#10;5bTxHLeUnG6Wvxb2tufS7eNPDSeN4/h2+p/8TiXS5NRjs/Lfm2SRI2k3Y28PIgxnPPTGa5P4hftT&#10;/Aj4aeN7f4X+JvHDT+KLq3aeHwzoOk3eq6l5QGTI1rZRSyomOdzKFOOCa4nwdF8U4P21IF+J2oeH&#10;55D8Mb42baDazwjH9oWe7eJXfPbGMd65z/gnbo1jY3/xRvfHNvYf8LGm+Iuop4mmaSJr17XcrWYf&#10;ZwE8naVA6455FejLh/BYWM6tW84whTk1CS1c73alZpRVtdH0OH+2sZiJQp07Qc5zinJOyULaWuve&#10;d9NV1Pa/g38evhL8f/Dtx4p+EnjOHVrWyvXtL6MRSQz2lwvWKaGVUkib2dQSORUkXxq+HNz8MtY+&#10;L8GtTf2DoVvqEurXU2mXEMluLIyC6DQyxrIDGYpARtySvGeK8w8XXXhq4/bu8LQfDKW0bXrfw7fL&#10;8RvscM7bLErF9hF00f7sSlxJ5QlO7aH2jHNeHePtEv8AxZ+1T4v/AOCdkfhLXJ/D3jzxjb+OfEN/&#10;q0gFoNBWK1nuorTeykrJqarE3lZ2+ZJ1IYr14PhfL8ZWupShHkVVqTV4007TT0V3s42tddNTlxPE&#10;GPwtOzjGT5nTTV7Sm0nFrV2W6le9n1PrnxR8f/g94M8P+FvFniLx9Zw6b421ax0zwrfQh549Tubw&#10;ZtUiMSsCsg+YPwm3ksBzXYSyCKNpDuKqMnaCx6Z6Dkn2HNfDXwe0TxrZ/tV+Af2EPEdpZzaL8GvE&#10;WueK9NXVLGeR7nQVtY4NAminkjEcjwyancQNs4VtPzneg3fcxBI2fr6142fZPhcnrUYRm5c65r6a&#10;xbfI0ujcVfXuj1clzTEZpTqSklHkfLbtJJOV+6Unb5M5O6+Onwts/hNc/G+88VeT4Xs4ZpbvVLqz&#10;mh8lYpWhlLxyIsi7ZFZTlRjaT05qTxJ8bPhf4Sv/AAvpXiDxnaw3HjS6Ft4XjXdJ/aMhj8wCMoCM&#10;bPm3Ehcd+a+MYvAknxS/aB8Uf8E4NR8Ia4PCMfja58Z+Ir7U7geXcaTcJHJHDAdyuqPemQfKCBzx&#10;1Nbv7NMfj3xT+1N4a/Zz+Imn2twnwH07UZDNqFpOJ5lncQ6dcxSSoBJ+4BBZcAFeM19FX4Ry+jh3&#10;VdV3jB1XG6v7Nq8Hfu3o1Y8KjxRjqmIjT9mleSp3s7e0T97TtbVM+ktT/ax+DeneKtW8FWz+KtU1&#10;DQbsWusR+H/h7rWpR2kxUP5by2lpJGG2kHG7oR613ug61aeJNFtdesba8hhvIFmhj1CwltZlVhkb&#10;4ZlSSJvVXVWB4IBr5r+AFv8AGmX47/HA/DPVfC0Fr/wsGMXCa9Y3Mshk+wwfdMUqDGMcEZzX0poE&#10;eupo1uniWS1fUPJX7Y9jGyQtJj5igYlguemST7183n2W4HLZRhRu3aLbc4veKfwqKa1fVs97Jcfj&#10;MdzTq2td2Si1tJrdyd9F0SI/FHivw54K8P3nirxfrlrpml6fbtPf6hfTrFDbRKMtI7tgKoAySTgC&#10;vLPBH7e37KvxA1bw9o3h/wCJdxG/izzB4ZudX8M6lp9rqhQ4ZYLi6t44ZGDfLtVyS2FA3ECsb9t9&#10;vCdrq/wv1H4xNb/8K3h8dZ8af2hDK1jGxs7gWD3hQFFthfG3BM+IRIYi/HTu/wBpLV/2f9L+DOqa&#10;l+0fcaaPCLRxm8a+LNvO4eX5QjzK8u7GwRZkLY2c4rbC5bl8cDRqVqdSpKq3bkasrO1rOL5n1teO&#10;n3kYjMMdLGVYUpQhGnZ+/e8rq+6a5V0vZnc6lqFjpFjNquq3cVta20TS3FxcSBUiRRlnYngAAZJP&#10;AHNc/wDB74v+Bfjp4As/iX8ONYjvtJvmcQzJNG/KOVIJRmXqOxPBFeLfty/GPUfCn7Oej+DPhD4c&#10;8S61e+PPIsNPtNF0q5utRGmmMPcShGG8SC3zzLg5b5uc1yn7CnxKfwn8c/E/wLsvg1428E+D9WtY&#10;9V8EWXjbw7JZSSXCRqt9HHtUxhQfLkwX3Evx6Dpo8K1K3D9XHa8ybcU7K8Iu0na7fNfa3RM5anEl&#10;OnnNPB6crSTau/eeqV9rW692j6e0H4meB/E/jLW/h3o3iS3m17w40H9taQrET2qzRiSFyvdHQ5DL&#10;kZBXO5WAg+HPxg+HnxZm16D4f+Iv7Qbwx4iuNC1zbbyR/ZdQg2+bD+8Vd+3evzLuU54Jr5r+IPw+&#10;+JeiftH/ABN/aj+BTzXHiHwlqlimueF0klK+KdKXQ7ST7FtQN+/R2eSEhCxkbYeHNW/+CUnjPQ/i&#10;N4d+NPxA8MTtJputfHrXL6xlkhaMtDLFauhKuAVOD0IBHcCtcZwzhaOSyx9Ko5JRp3Wl4ykrtSXb&#10;rF/qmPCZ9iKubLBVYct3Oz7xi7Jp9+jX+Z9YZwMndTfmIyAaBzxThj+7/wCPV8SfVDcNjoaMc45p&#10;3H93/wAeppAPQfrRr0A81/as/ag+Hn7I/wAKJ/ir8Q47qeP7Qtppun2agzXl0ysyxgnhBhWJc8KA&#10;epIU/kv+1F/wUM/aZ/bbez+F01mbPSb2+hSz8I+GbWSSTUbo7BHGwGZLhvM+ZIwPvsvDFUI/W79p&#10;b9lr4Q/tY+BE+H/xh0SS5tYLpbixvLO5MNzaSj+KNx0BHyspBBHUZAI4/wDZk/4J0fsu/sn+J5PH&#10;Hwz8JXVxrjRyRW+sa5ffap7SNwAyw5AWPIBG4LvwzLuwzA+xgcVgcLSc5RvU6XPDzHBY/GVlCM7U&#10;+vc8R/4J8fsgft8fCr4leG/EH7QvxP8AsPgvw/4beHS/BOk+Inkt0lkRsRzWsSpb+YrSu7SjzGaQ&#10;ZLNnfX3ER7tS4AGAv60m3jGP1rhxWJljKrqT09D0sHg6eBo+zg38z8O/+ClF74f1H9t/xn9p8EaX&#10;5mmeJJDLMsBLXxwhzNk/Nx8vGBj0PNfrt+xhrOmeIv2U/AGu6H4XtdFs7vwvayW+k6fnyLVSg+RM&#10;knaO2e1fn/8Atxf8Erv2yPif+1vr/jr4TaFomsaF4w1JryPVrrV0tE0nKAGO4RsyOAV4aJXJzyBX&#10;6JfszfCjVfgd+z74P+EGt6xFqF34c0G3sbi8hUqkrogBYA9s9K9bNa+Hq4OlGMrtHiZTh8RSx9WU&#10;4tJ9X6niH/BbQD/h2J8T2IP+r0fp/wBhmxr4E/4NuoZj+2P4yuFH7tfhlcKzH1OoWJH/AKCa/TT/&#10;AIKTfArxP+0r+w98Qvg14KCtrGqaTFNpcLTRx/aLi1uobtId0jKi+Y0Aj3MwC7sngV8rf8EFP2P/&#10;AIz/ALLusfFG4+P3wyttD1jULfR00h21Kyurn7ODeGdc28sjRoWWEkNtDlAedmR24DF0aXDNek5L&#10;mctF5OxwZll+KxHFWHrwg3GMdXbRWb3f3HlH/BzG6t49+Ece37uk6v8ANj/pracA/wCe1fSH/Bvl&#10;j/h3vHjP/I66mP0iqj/wXb/ZY+KX7Tvwi8C6V8EPhzba94isfFUjMWvLS3mjtDayl1WS4kjypcRk&#10;oCeQDjjI9a/4JM/s0eLv2Vv2KtA+HPxBtpLbXLq9udS1ewkuYpfsU0rAeSHhd0YBUU5DH7x9KeIx&#10;lGfC9OlzLmT267sMNl+Ip8YVcS4PkcVaVtL2S3PpY/Q1/M746k3eNtaYjH/E2uf/AEa1f0xEZXj+&#10;dfzS/FG1jsfiT4gtIR8ketXQUt6ea1fa+EtSMamKv/KmeH4kQ5oYd+bR+sn7VRC/8EBtJ5/5px4N&#10;PX/p602vzd/YAbH7b/wlAbr4/wBLx7/6Slfsl+218LNPv/8Agmv45+HdgYbG20T4dtcQx2tuFjVb&#10;CFblYlQYCqRb7B/dDe1fkL/wTJ8JxeL/ANu74a2Ut40H2XxJFfhlX7xt8zBfxKY9ea9jhDERlw7m&#10;bXSVT8U7Hn8SUXHPMAn/ACwX3NH9ABJA5JryKfSo5fiWdMjbap1DIOP+BV65ywyFrzS9tPsfxih3&#10;Tr+9uBJ971Wv5nzujKt7Gy+2j92yqfL7Vf3Wd34qgjn8M3sTpu/0Vzz7Ka4L4L2jy6/cX2Plitth&#10;+rMMf+gmvQtf+y/2FeG8uY4YfssnmTSyBVjXacsSegx36CuH+B7Rfa9SCOG+SMqwbqMt09elGNo8&#10;2bYaVu/4IMLUay2svT8zvtS8r+zrgTpuTyW3r6jBr8KdJ+GPwUvfi5Y6toXgKbT9GbxJHcWumQag&#10;++KAzhlgEhzwBhckZwPxr91r6BruymtY5NrSRMiv/dJGM1+Tfhr/AIJZ/t/wfFa1+G0/hbR7XQ7H&#10;UI1b4nyeILd4ZraNwfOFoD9oE7KP9WyBQ5Pzbfmr6vB4/McGmsLVcObezav6+lz5/EYTL8U19Zpq&#10;dtrq9rn60BeMAdsfhXyl/wAFGbH9vfxFd2fgT9l3wvrmqeE9Y0Z4fElro99pcAeUycI5u5opOUxy&#10;hxjg19XoMdf/AEKhhuGAP1rljUnTlzRdn5M2lTp1I2kr+v8Akflf+yp/wUb+Kv7OumWvgPxJYtrv&#10;hyzeRF0+6k23NoOnlxyc4VWBAU5AB4wABX6RfBL42fD74/8AgK1+Inw41pbyzuPkniPE1nMAN0Eq&#10;9UcZBx0IKsCVYE+W/HD/AIJn/stfHTxTJ431nQtT0PVbq4ebUrzw3qZtvt0jYy8qEMhbIJLKqlix&#10;LEk5rv8A9mz9mf4Yfsr+BJvh98LY782t1qMl9eXGqXxnnuJmVU3M2AOERFAAAwg6nJOSi19o15r9&#10;D0HBxjDUYPZWp3H93/x6jj+7/wCPUxCAc/dal/76o4/u/wDj1HH93/x6gA/76o/76o4/u/8Aj1HH&#10;93/x6gAz/u0Z/wB2jn+9/wCO0c/3v/HaADP+7SHBGPl/Kl5/vf8AjtBzj73/AI7QBh6N8PvBvh7x&#10;Tq3jfR/D9rBq2vGH+2NSWP8AfXXlRiOMO3XCqAAOg54ySS0fDrwavj+b4pLpK/25caJHpFxfCZ/3&#10;lkkrzJEU3bTtkkkYNjcN7AHDEGeDxt4euvG118PYdQLavZ6VBqNxa+S42W80k0cb7sbTl4JBtByN&#10;uSACM5Xw0+MPgr4r6frN/wCENUWZtA8Q6hourWnnRma1urO5kgdZFRm8vd5fmJuwWjkjbA3AV6Ua&#10;eaa1IqVrK712btFejasjz5Ty1WpTcd3ZabpXfzS3F8F/BX4U/Dz4YQ/Bbwh4E0+18Jw281umgtGZ&#10;bcxTO7yoVkLbgzSOSCTnJpPEvwU+GPi3wDY/C7W/C8b6Dpi2y6fp8NxLCLf7OAIdjxuHUptGDuzx&#10;XO+H/wBrn4JeJ/hh4V+MukeIruTwz4w1hNM0bVDo9ysf2h7lrZPOJj/0dGlQoHl2ruKjILDPYfEf&#10;4jeE/hR4Kv8A4g+NdSa30zTYfMuZIbWSaTGcALHGrO7EkAKoJJPGa05c6p1o/EpSk7b6yWjfr0M1&#10;LKZ05fDZRSf+HdfLqc98Ov2YvgT8KPFF1438DfDy0t9au0CTaxdTS3V0UAxsE07PIq4/hDAe1d2E&#10;XpxXG/Ej9oD4UfCDwjY+M/ib4pGj2+pbF020urWU3l5KwBEEVqqmaWb5hmJULjuBg1xPw3/bm+Gv&#10;jjxNa+D/ABf4A8e/D/UNTvmtdDt/iF4Pn01dUZQCfIl+eIk54RnWQ/3a0nl+eZlSeInCU0tLvfTe&#10;yerS12TM447J8DUVCMoxvZ29dr20182j0vRPhf8AD/w3471z4maD4WtbbXvE0dqmvalGW8y9W3Qp&#10;CGBJX5FJAwB75qzpngrwzo13rV9pmmRwzeIb5bzWJFY5uZxbxWwc5PBEMEKcYGIx3yTleLvjT8P/&#10;AAN8R/Cnwp8T609vrnjZ7xPDdqtpI4umtYfOny6qVj2x8/OVz0GSMVP8Rfiz4I+FEWj3PjrVJrOH&#10;XNcttH0+ZLGaZDeXDFYUcxoRErMNvmPtQMVBYZGef2eaTlBWk/aRXL/ejF2VvJNWXodDqZdShO/K&#10;lB6+TlZu/a97/MwfDf7LvwX8HCxi8M6Rq9nDpqxpYWsXizU/IgSMAIgjNxs2KAAFxgAYxiumtfhz&#10;4MsvH9z8T7bRUXXrvTVsLjUPMfc1sr71jC52gbueBknqaj+JfxQ8EfCHwddePfiFr8OnabasiyTz&#10;Z+Z3YIkaqMl3ZiFVVBLEgAZrm/ir+1F8Lfg5430b4b+MX1yXX9esZrvS9H0Lwze6pPNFEQJW22cU&#10;uAu4ZP8A+uuiH9u5k1KLlJyUlfa6Wsld9luYTlkuXxtLlio2fpfSP3vb8DqNS+HXgrWPGmn/ABD1&#10;Hw7aya5pdrLbafqnl4mhhkILxhhyVYqCVORkZ61V1D4P/DDWPB2sfD3WPBljd6L4guLmbWdNukMk&#10;V1JcMXmdgTwWclsjGDyMECj4bfFTRPilaXN9oegeJLBLWQJIviPwrfaVIzEZyiXkMbOP9pQQDxVn&#10;4lfETQfhR4G1L4ieK1vjpukW5uL99P02a7ljiB+Z/KhVnYKDuYgHaoLHCgkc3/CjRxCoJvnVkkn5&#10;3SVn31Wp0/7BUw7rWXK7tu33v7tzR0DQtL8M6LZ+HNFg8mz0+1S3tImkaQpGi4UFnJZuB1YknuTW&#10;Xr/wr+H3ifx3oPxP17w1Bca/4Xjuk0DUnZxJZLcRiOcKAQp3oADuB9sVk+Pf2i/gz8NfhRF8b/FX&#10;ju2Xwvci2+w6nYxSXn2z7QyrAIEgV3nLlhtEatkZPABIsfFj46/C/wCBXhFfG/xc8WQ6LYSTCCEz&#10;RPJLPMVLCGOKJWeWQgEhEVmODgGrjhM2dXmjGXNNuK7t9V5vuZyxGWyp8jlFxglLfRLo/wDI2m8I&#10;eGv+EsTx22mR/wBrR6c9hHec7lt3dHaPrjBZEPTPFcv4+/Zn+BfxL8a2/wASfGHgC3m8RWdq1tba&#10;7Z3U9peJCesfm28iMV9iTiuR8Dftz/C/xR42j8B+MfAvjzwHcX2pfYdAvPiB4OuNLtdZm+bC280m&#10;VBIXISXy3bcAFJyB6lqvjjw9ovinSfB2pXrRX2uC4/syMwuwm8lBJINwBC4Xn5sZroqYXPcvxCTU&#10;oztpZ30Sva6bVkunQxjicnx1FtOMo3u7rq2ktHZ3b+8p/DP4RfDj4P6XdaN8NvDMOlw31817fFZJ&#10;JZLq4b70sskjM8j8AZZiQOBxTo/hf4Nj+KU3xjbTlfXptAh0YXkgB8q0jmlmCJxldzyktg/NtTP3&#10;RVfxz8aPh78OfGXhX4f+K9Ze31bxpfzWfh21W1kf7TNFH5sillUqmE5y5UHoCTxXVFzjdmuOtUzK&#10;Nq1RytVTs237yvb5q6t8jqoxy/WlSS/dvZfZbV/vs7/Mw1+HXgmP4jTfFdPDtr/wkc2jxaU+rmPM&#10;32OOWSVYAx6J5kjMQMZOCc7Vxt454Irz6x/ac+E+seBvHvj/AEDVrq/sfhvqWp6d4pjt7F0lhvLC&#10;ISXEKCUIJCFK4ZTsYnhuDjRsPj78JtY+DH/DQOg+M7fUPCLaa2oLrNnDI6tbrnc2zb5mVwQyFQ6s&#10;CpUMCKqtgczk1zwk7NRV1ona6j5abE08ZlsLqE4q95euur+/cv6T8MPB+j/EbVvixaacv9ua1p9r&#10;Y3l7IAW+zwFykanGVXLkkA4JCntU2nfDfwRpHjjUfiVp3hy1h17VbaG21DVFQ+bPDFnYhP8AdGTg&#10;etbgyRwf0rJPjPQj42/4V6bthqg0saj5Hktj7N5pi37sbfvDGM5rGE8biJOMZNu1nr9ldPRG0o4S&#10;lFOSSV7rTq/1ZyupfsxfBfUfEepeLG8PX1rqGsXQuNUn0zxFf2YupdoXe6wTopbaAM46Cu20PR7H&#10;w9pFvoemGT7PaQrFCLi4eZwijABdyWY4/iYknuTXzNrX/BU3wdovj9vhbP8AshfHqTxB9mlurfS4&#10;fh/EZrm1jk8triKM3Qd4t3G8Ljkd+K9X+Iv7SNj8P/jh8LPgrN4RuJ5vidJqqx3z3Ii/s37FZi5O&#10;+MqS5fO3GV2kZ56V7OKyviSsqdPEQk7xcoptO8Ut1q9keTh8xyCnKdSg1dNRlZPSTez07noGv+Hd&#10;B8V6NceHfE+jWeoafeRmO6sr23WWKZD1VlYEMD6GvN9J/Yn/AGYdKl0xz8Lbe+j0TH9i2es39zfW&#10;1gQu0GGC4leOMheBhRjtivVM8fN/LpSoT2J/75ryMPmOOwtNwo1ZRT3SdketWwODxM1OrTTa6tGD&#10;qPww8A6v4+0z4pal4YtZvEGjWM1npeqvu8y2glx5ka84w2BnI7Unir4W+AfG/iTQfF/ivw3b32pe&#10;GLuS60G6m3brOZ02M64OMleOc10HP97/AMdo5/vf+O1gsViE01N6Jpa9Huvnc0+r4fla5Vq77dVs&#10;zM0fwj4e0DVtU13StPSK71q5juNTnBObiRIkhRjk4GI40XjAwv41j/Df4NeAPhLe+JLzwHo/2H/h&#10;KvEc2uaxGHLK97LFFHLIoP3d3lKxA43Fj3wOr5/vf+O0c/3v/HaPrOI5XHmdna6vvbb7ugfV6Kkp&#10;cqur2+e/3jce4pw49KOf73/jtHP97/x2sDYM/wC7TT9V/wC+adz/AHv/AB2jn+9/47QA0jI6ilHH&#10;pS8/3v8Ax2jn+9/47QAmfdfypMD2p3P97/x2jn+9/wCO0ANCgDA2/lRtAGARTuf73/jtHP8Ae/8A&#10;HaAPL/2g/g38UPi1Nptv4K+KUPh+ysW86SH7AZWnmB+Vm+YAqowQMcNz1C4ufBT9nzSvhG02sT+J&#10;NQ1bWr5WGqaldzHFxllI+T7oC4wv90Mw716Jz/e/8do5/vf+O0HoPNMY8CsImlBdkk3rfVpXevdn&#10;D/GL4HaH8YLSBr7WtQsb6xRv7NvLK6ZPs8hIO/aOCeMc9iR3rmvgN8C/iv8ACfxJfaj4r+MEevaf&#10;fLl7OTTzEyyDo4O7GccHjmvXTnH3v/Ha87/as0z4r61+zr4w0n4HC6bxdc6PJHoK2d1HBKZyQPle&#10;UqqHbu5JAFXTip1EnZXM3m2Mw+Xyw6d4PpZN99G1dfJnMftS/t7fs5/sm6VcQ+O/GdveeIFt2ez8&#10;K6XMJb2ZwAVDqMiBDkfPLtBAbbuI21+YX7OFr/wTp+NerS6N+0V8I/Gj/EHxf44W20V/DGrLb6Ys&#10;V5cIqNLufdG0bSMNqIwYIvILEiPwv/wTI/4KBfF74mTWXjD4Q6tprzax9n17xV4m1W2aKE7dzT58&#10;8yXaY4DQCRSxCll+Yr+kP7Of/BMX9lH9nyx8ParH8ObXXPFWg7ZR4q1YNJPLc85m2Z8tSCcqAvyY&#10;BHIBr63C5hT4eoy+rVW5zVm4v+tD8+xGDxXENaMq1NKEXdJr+tT2nx78PvDnxC+GGtfC7xbHLLpO&#10;uaDc6XqSwS+XI1vNA0UgVh91trHB7V+O1z8aP2DfgJ8d/ht8bP2KPhr44s20O6ln8YWXi2+ikMqk&#10;IohtmDuPuNNl2VedhA64/amRN67PX1XrXyb+1B/wSP8A2aPi18P9YX4Q+BNO8I+MbiaS803VrR5U&#10;ga4JJ8uaMbl8liSCEUbQcrjArjyXPq2Ap1KEpyUKnxWemvVnfnWSrHTp1qUY89PbvproejeEf2qP&#10;AH7XHwlvrr9lD4jaXc600SxzWeqNJa3NgWVS++IqXyu7AdQ0bMDtdsZqp8Of2ZPiLearY698ZviA&#10;JpNNdZLOz0aRlUyL0keRgC5x/sjr1r8yfDv/AAT/AP8AgpX8GfizYyeAfgZr1vrlvNM+l61outWX&#10;2WRYzhmNx9oVIlcdEmMbup+5nIH7L+Az4lPgnRz4yiZNYOlW51ZNyttuvLXzBlSVOH3fdJB7HFZ4&#10;udPL6cY0HGSbbTsnKOlt+iPosj4hzOODnQ5FBveXKr66aNq6JvEOhWPiXw/eeHL52+z3tq8E2w4Y&#10;o6lTg/Q14Bf/ALNf7RHgzWtNvfhp8TrO+t9PvPMhbUg0cyxYx5TsqsJUZfvA4GQD1AI+j+RwaCuR&#10;zXm4THVMLL4YyW9pK6u1a67P0PWwOaYrL4yjTs4y3Ukmn96I4g3lKJMbiOfrUm0DuPypQDnOTS8/&#10;3v8Ax2uG9zzRB7kUuf8Ado5/vf8AjtHP97/x2gA4PUL+VJx6L+VLz/e/8do5/vf+O0AIMD+7S5/3&#10;aOf73/jtHP8Ae/8AHaADP+7Rn/do5/vf+O0c/wB7/wAdoAM/7tGf92jn+9/47Rz/AHv/AB2gAx/v&#10;UY/3qML6D86ML6D86ADH+9QRx/F+dGF9B+dGF9vzoA8u0Rw37ZfiXAJ/4tjof/pw1WvnbRfBfi39&#10;n2HxJ+238I7SS7sR448YJ8YfCtqyCbXNMtdd1UQXlt5pCfarRWZgpaPzogUD7lVW+yovDXh+DxHc&#10;eL4tLhXUrmzitJ70D53gjeR0jJ9FaWQj3c03QvCvh7w1ps2kaFpEFra3F5c3c0Ma/K81xM80zn3e&#10;WR3PqWNfXZbxQsuatDmXLCMovaSjJt3+/TzR8xmHD8sen7/K1KcotbxcopJr0690fK//AAT6+Ffh&#10;n41/8EnvCfwx8WWAuLPV9I1SNgWAKP8A2ldlJFbB2MrhWDAZBAI6Vl/B7xx8R/2t/Hvgn4CfF6xj&#10;a4+FcbXnxeibT72CK61i3Pl6dErTQiOcSfLdkErkDIGPlr628FeCPC3w88OQ+EvBuiW2nadBLNLD&#10;Z2sYSNGlleWTCjgZd2bA4y3FP0vwd4W0PXdS8TaNoFrbahrBjOqXcMYV7oxghC5A+YgMQCecVUOJ&#10;aMXiX7NtzblSd/gctG/P3dPXUmXD9WUcOnU+FJVNPjS1S8tdfwPCfj148+Gnwq/bE8B+MPjlYNZ6&#10;Hf6HPpXhfxBfSK1lY6y8wYq67iYXkiwizMgXPy7xnBX/AIKA/E34IXXwC1D4b63q1nqviLxQy2Xg&#10;XSNOu42vJtY3qLaWE7h5XlSsjtKWUKueeQD7p4t8F+EfH+hXHhjxt4ZsdW0+4UrPZ6hbrLG4xjow&#10;PPJ56iuL+FX7IH7MPwQ1uTxJ8KPgf4d0TUJVw17Z2I80DnozZK9T0x1rLC5xgE6GIrc6q0UuVRty&#10;ytqrtu8fOyd/mXXyrHP21Gnyezqttt35o33srWl5XaseO/tQTron7bn7KUniG9jt2gl8Ui6mnmCq&#10;rjR0BJYnHX36mvbvjx8JfAv7TnwQ134U+IJo7rTdctGiFzZyI7QzIweKVDyu9JFR1zkblGQeRVj4&#10;v/s7fBD4/R6fF8ZfhlpPiJdLaRtPXVId/wBnMm3ft543bFz/ALorU+Gfwo+HXwZ8KReBfhb4QstD&#10;0iGWSSPT9PTbGrOcsQPc8moxWcYethcJUpc0a9FNbLl1qSne973961rfM2w+VYiniMRCpyypVWnu&#10;+b4Ixs1a32b3v8j5P+CHxG8a/tw/EXwd8MfiBBeWv/Cngbr4qW/kkwX/AIjtp2t7OHzcpvRjE94Q&#10;I2jI2KGYgkTftpab8Q9U/wCCiPwhtPhh8V9N8F6r/wAIPrxj13VtIS+hRMxbkMTyICWHAO7j0NfW&#10;2heCfCfhrWdY8Q6D4etbW+1+8S61m6hiAkvJkiWJHkbqxWNFUdgBx1OeX+Lv7MfwD+Pt7Z6j8Z/h&#10;To/iKbT4XjsZNShLmFGILKvPQkD8q9ClxRgI5uq/snGiqc4qKUZWlNPmdnaLXM+v2UkeZU4cxksr&#10;dL2ilV54Scm3G6g1yq61Wi6dW2V/2edI+L+kaNqEXxe+Pmi+PrprpTaXui+H4tPS0j28xssc0gYk&#10;85yPTFegyxRzQtDNHvVhhlPcenvXJ/CH4B/Br4B6ZeaL8Gvhzpfh21v7gT3kGmQ7FmkC7Qx98cV1&#10;4IHQV8rjq9KrjpVKLdr6e7GG3lHRfI+pwdKrTwkadVa9dXJffLV/M+M/2Z/gn4Zl/bw+JXwu1Ge7&#10;vPB/wbXS7z4e+Fb6YzWmk3WrWvnyzRhyTui8pkh5IiWeQKBwR6N+1P41+GHwp/aU+FPxI+O1jHF4&#10;VitdX07T9evmj+w6TrcxtHtZpgzgozQRXsaS7GCNJyUDbq9s0X4deBvDvjHWviFofhi0tda8RLbJ&#10;rmpRR4lvVt0KQhz32KxUexq34m8MeGvGWjy6B4s8P2ep2M2PNs7+3WaJ8dMqwIyDX0Fbib6xmUK1&#10;VScVT5HZ2eqtKStpd7+fU8OnkHsMDKjSavz860utHon5fl0PGP24fip+z7a/s/at4S+I2s2epP4i&#10;X+zvD+j6dcLLd3uosP3AgCZKSKwDCTgIFLFlAzWf4u8Qw/CXxd+z9D8WNUktbtbW50q+urgtODfv&#10;pqJteRNwyzq37xjtJ53c13Xws/Y0/ZZ+CutHxN8LfgT4b0bUCwZby1sAZEYHOVZslD7rg13HjLwR&#10;4O+IWgTeFvHXhew1fTrgYmstQtVmjbgjO1gRnng9R2pUc4yvBypUaPPKnGU23Kyl78eXRJtWS131&#10;fYVTKcwxftKtTkjNqKSV2vdlzatpPXbbTzPm/wDan1vSPG37aP7O2j+DtTt9WvNI8QaxqWqW2nzL&#10;O1pZmy8r7RIEJ2R7yE3HA3HGc19R4wcndXBfB39lv9nf4APcT/Bn4P6H4ekumzPPp9mBI3AGN5yw&#10;HA4Bwa77CgZx+tefnGZYbF08Nh6F/Z0YuKckk3ebk20m0vitu9jvyzA4jD1K9atbnqyTajdpWiop&#10;JtJ9L7HxH8Duf2X/ANszH/RWPH3Q/wDTjDXA6ro/jL9kX9h/Q9T8K6fqGtfDb4nfDjSbS/0WzSSS&#10;TwxrNzYR/wCnqWygtJ5D+9XcrLK4ZA+8qPvTTPg38LtE0XxH4c0rwRp8Fj4v1C7vvE1rHHhdRuLl&#10;AlxJJ6tIoAb1Aq83gDwcPAkfw0Tw9aDQYdNj0+HS/LzClqiBFiwf4QqgY9BX0tHjOjRxE5Ok3Cc4&#10;txbW0Y236ST1T+8+dr8J1a9GEfaJSjBxUlfRuV36prRr5o2BycAV5rwf2xHA/wCiZr/6cWr0oYxl&#10;QKojw1oP/CSf8JeNLh/tT7F9j+2/x+Rv3+Xn03c/WvjcHjIYepUm1dSjJL1kran1mKws8RSpxTs4&#10;yi/ud2fOPizC/wDBXDwkB/0RDUf/AE5JXQftD/DLxv4r/bW/Z7+IHh7SIZtH8K3Xid9euH1KCNrd&#10;bjTVihxE7iSXc/H7tX29W2jmvYrj4c+Bbr4gW/xSuPDFm3iK0019Ot9YZP30dq7h2iB/ulwG+tN1&#10;/wCGngPxT4y0H4g+IfC9rda14Xa5Ph/UplJksTcRiObyz23oAp9q9ann0adWhOCa5KPs3ond+9qt&#10;Vpr/AMA8x5LOVGtCTT56vtFq1pp5PXQ3E5FOUcd6aAF4ApVA6HFfMn0IuP8Aeox/vUYX0H50YX0H&#10;50AGP96jH+9RhfQfnRhfQfnQAY/3qMf71GF9B+dGF9B+dABj/eox/vUYX0H50YX0H50AGP8Aeox/&#10;vUYX0H50YX0H50AGP96jH+9RhfQfnRhfQfnQAY/3qMf71GF9B+dGF9B+dABj/eox/vUYX0H50YX0&#10;H50ABXPHzUnlL6NS4X0H50YX0H50AJ5SZztNL5anqD1zRhfQfnRhfQfnQAbPUGjYOnzUYX0H50YX&#10;0H50AJ5SZztNLsGc4ajC+g/OjC+g/OgA2D0NG3jHzUYX0H50YX0H50AG3v8ANRj/AHqML6D86ML6&#10;D86ADH+9Rj/eowvoPzowvoPzoAMf71GP96jC+g/OjC+g/OgAx/vUY/3qML6D86ML6D86ADH+9Rj/&#10;AHqML6D86ML6D86ADH+9Rj/eowvoPzowvoPzoAM/7tGf92ub/wCFwfDL/oetP/7/AIo/4XB8Mv8A&#10;oetP/wC/4rn+uYT/AJ+R+9HV9Sxn/PuX3P8AyOkz/u0ZH+zXN/8AC4Phl/0PWn/9/wAUf8Lg+GX/&#10;AEPWn/8Af8UfXMJ/z8j96D6ljP8An3L7n/kdH8votHHotc5/wuD4Zf8AQ9af/wB/xR/wuD4Zf9D1&#10;p/8A3/FH1zCf8/I/eg+pYz/n3L7n/kdHx6LRxnPy1zn/AAuD4Zf9D1p//f8AFH/C4Phl/wBD1p//&#10;AH/FH1zCf8/I/eg+p4z/AJ9y+5nR/LnOFo49FrnP+FwfDH/oetP/AO/4o/4XB8Mv+h60/wD7/ij6&#10;5hf+fkfvQfUsZ/z7l9z/AMjpMj/ZoyP9mub/AOFwfDL/AKHrT/8Av+KP+FwfDL/oetP/AO/4o+uY&#10;T/n5H70H1LGf8+5fc/8AI6Tj0X8qMj/Z/Kub/wCFwfDL/oetP/7/AIo/4XB8Mf8AoetP/wC/4o+u&#10;YT/n5H70H1PGf8+5fc/8jpMj/ZoyP9n8q5v/AIXB8Mv+h60//v8Aij/hcHwy/wCh60//AL/ij65h&#10;P+fkfvQfUsZ/z7l9z/yOkyP9mjI/2fyrm/8AhcHwy/6HrT/+/wCKP+Fv/DL/AKHrT/8Av+KPrmE/&#10;5+R+9B9Txn/PuX3P/I6MYHTbS5/3a5v/AIW/8Mv+h60//v8Aij/hb/wy/wCh60//AL/ij65hf+fk&#10;fvQvqWM/59y+5/5HR/LjGFo49F/Kuc/4XB8Mv+h60/8A7/ij/hb/AMMv+h60/wD7/ij65hP+fkfv&#10;Q/qWM/59y+5/5HR8ei/lRx6LXO/8Lf8Ahn0/4TnT/wDv+KP+Fv8Awy/6HnT/APv+KPrmF/5+R+9B&#10;9Txn/PuX3P8AyOj49F/KjI/2a5z/AIW/8Mv+h50//v8Aik/4W/8ADL/oedP/AO/4o+uYT/n5H70H&#10;1LGf8+5fc/8AI6PC5zhaXI/2fyrm/wDhcHwx/wCh60//AL/ij/hcHwy/6HrT/wDv+KPrmF/5+R+9&#10;C+p4z/n3L7n/AJHSZH+zRwOgX8q5v/hcHwx/6HrT/wDv+KP+FwfDL/oetP8A+/4pfXMH/wA/I/eh&#10;/UsZ/wA+5fc/8jpM/wC7Rn/drm/+FwfDL/oetP8A+/4o/wCFwfDL/oetP/7/AIp/XML/AM/I/eg+&#10;pYz/AJ9y+5/5HSZ/3aM/7tc3/wALg+GX/Q9af/3/ABR/wuD4Zf8AQ9af/wB/xR9cwn/PyP3oPqWM&#10;/wCfcvuf+R0mf92jP+7XN/8AC4Phj/0PWn/9/wAUf8Lg+GJ6eOtP/wC/4pfXMH/z8j96F9Txn/Pu&#10;X3P/ACOkz/u0Z/3a5v8A4XB8Mf8AoetP/wC/4o/4XB8Mv+h60/8A7/in9cwv/PyP3oPqeM/59y+5&#10;nSZ/3aM/7tc3/wALg+GP/Q9af/3/ABR/wuD4Zf8AQ9af/wB/xR9cwn/PyP3oPqeM/wCfcvuf+R0m&#10;f92jP+7XN/8AC4Phl/0PWn/9/wAUf8Lf+GX/AEPWn/8Af8UfXMJ/z8j96H9Sxn/PuX3P/I6TP+7R&#10;n/drm/8Ahb/wy/6HrT/+/wCKP+FwfDL/AKHrT/8Av+KPrmE/5+R+9B9Sxn/PuX3P/I6TP+7Rn/dr&#10;m/8Ahb/wy/6HrT/+/wCKP+FwfDL/AKHrT/8Av+KPrmE/5+R+9B9Sxn/PuX3P/I6TP+7Rn/drm/8A&#10;hcHwy/6HrT/+/wCKP+FwfDL/AKHrT/8Av+KPrmE/5+R+9B9Sxn/PuX3P/I6TP+7Rn/drm/8AhcHw&#10;y/6HrT/+/wCKP+FwfDL/AKHrT/8Av+KPrmE/5+R+9B9Sxn/PuX3P/I6TP+7Rn/drm/8AhcHwy/6H&#10;rT/+/wCKP+FwfDL/AKHrT/8Av+KPrmE/5+R+9B9Sxn/PuX3P/I6TP+7Rn/drm/8AhcHwy/6HrT/+&#10;/wCKP+FwfDL/AKHrT/8Av+KPrmE/5+R+9B9Sxn/PuX3P/I6TP+7Rn/drm/8AhcHwy/6HrT/+/wCK&#10;P+FwfDL/AKHrT/8Av+KPrmE/5+R+9B9Sxn/PuX3P/I6TP+7Rn/drm/8AhcHwy/6HrT/+/wCKP+Fw&#10;fDL/AKHrT/8Av+KPrmE/5+R+9B9Sxn/PuX3P/I6TP+7Rn/drm/8AhcHwy/6HrT/+/wCKP+FwfDL/&#10;AKHrT/8Av+KPrmE/5+R+9B9Sxn/PuX3P/I6TP+7Rn/drm/8AhcHwy/6HrT/+/wCKP+FwfDL/AKHr&#10;T/8Av+KPrmE/5+R+9B9Sxn/PuX3P/I6TP+7Rn/drm/8AhcHwy/6HrT/+/wCKP+FwfDL/AKHrT/8A&#10;v+KPrmE/5+R+9B9Sxn/PuX3P/I6TP+7Rn/drm/8AhcHwy/6HrT/+/wCKP+FwfDL/AKHrT/8Av+KP&#10;rmE/5+R+9B9Sxn/PuX3P/I6TP+7Rn/drm/8AhcHwy/6HrT/+/wCKP+FwfDL/AKHrT/8Av+KPrmE/&#10;5+R+9B9Sxn/PuX3P/I+WvKT/AJ4ijyk/54in0V+F8x/QFvIj8pP+eK0vlJ/zxFPoo5gt5DPKT/ni&#10;KQxoB/qhUlDZxxRzBYi2L/cFKEUjhBUd+92ljNLZRq8yxMYVbozY4H5187/sx/tk+LfiHY+PIfjV&#10;beHtL1PwZuZ7PS/MiVlj3rKWZ5ZOBIqqGHHzd6+qyPg/POIstr47ApShQcFNXSl775YtLdq+jZ81&#10;nXFmS5BmFDB41uMqyk4vlbj7i5pXfR21sfRexD/AKUIndBXzP+yR+3T4k+OWt+ItM+JXhzS9Hh0z&#10;TW1OxksvNDyWyk7gVct5hVRksu0H+6K3v2LP2l/it+0ldeJda8V6JoVvoOl3i2+l3GmQyxyyuSzE&#10;OJJXz8mw8BeSa9zOvCvjDh+njKmNpxisKqcp+9/z9+FR/mfdLY8XJ/E7hLPpYWGCqSk8S5qHuv8A&#10;5d/Fzfyrs+p735Sf88RSMiKP9UKcJN0fmgfLnG7tn0oLZ+UGvz/2VbmUXF3fSx92qtHl5rq3e43a&#10;h52CgJETjYK8L8SfGX4i2X7efh/4JWmvKvhu98KveXOn/Y4iWmxc4bzCu8f6teAQOOle6eZGBkMP&#10;z6V9JxBwnmfDf1V17S9vSjVja91GTaSfnoz5/IeKMu4glio0br2FWVKV2rOUbNteVmL5EX9wflR5&#10;EX9wflQsisMqc/RqUyIO/v1r5lU6sr2i9N9z6L2lJWTa1E8iL+4PypDDGOkdOV1ckLnI6j0pC2AG&#10;z1HHvR7OrGKk4tJ9dQVSjzcqav6ibI+6UCGPOCleS/tt/E/xt8Hv2etS8e/D3VlstUgu7WOC6a3S&#10;UBXlVW4dWXoT2r0L4c6vea78PtB17VJvMur7Rrae4kChd8jxKzHA6ZJr6TEcJ5lheGaGcza9nVnK&#10;nGOvNeKTd1210Pm8PxTl2I4krZNFPnpQjNy05bSbVr91bU2fIi/uD8qPJjH8A/KgPlto/wA+1Alj&#10;P3W6deelfNypVo6uL/E+kVSlL4WgMUfTC0hjQcFf0oEit02mvnX4/wD7YfxN0j4xx/s+fs3fDq31&#10;7xNaur6xNqsMjW8EbRCQIoR0OdrKxkLBQPlwxYlfo+F+Ec84wzGWDy+K5oRc5OclGMIq15SlLRLV&#10;L5nz/EnFOT8K4COLx0nyykoxUYuUpSeyilq3o9ux9FCOMdVH5UGOPPK/pXg/7Nf7X3iL4o63rnw1&#10;+K/w5bw94q8O2Jur63hc+XMo5ICN80bBSvylmyMnI6VsfDr9qzQPjn8LPGXi7wHpV/p1x4bt7mPd&#10;qSRZMyQu6sArMCAR3/KvVzDw34vyrG1aGIoe7TdNSnFqUF7VpQaknqpdGrnl4HxD4TzPB061Cvd1&#10;FNxhJOM26avNNNaOPVM9gMcXTbR5a4zsFeJfsF/F/wCIfxs+C0njP4l6yt/fLqcsK3K2kcI2DoMR&#10;qo/SvbyeMZrw+KOHcZwrntbK8U1KdKXK2r2bstm/U9rhvPsHxLktHMcNdRqR5kna6W2thpSPH3RS&#10;bUHVFr5W/bK/bu+Iv7P3xmtPh18PNM8OX1r/AGRBcak2o280k0Ezyygp+7mQD92I3AIz8+SSCMdx&#10;+1p+1zJ8CvgxovxB8BWtjqF/4iktzo66hCxh8l4/NMjoJEfBQYGDwzLmvrKfhLxtWjljhST/ALQv&#10;7H3t7K/vfy6K+vQ+XqeKfB1OWYxlVf8AsFva+7tql7v82umh7jsXsgpRGh/5ZCvLv2QPj1rf7RXw&#10;Zg+IniTR7SxvhfTWt1HYlvJZkx8yhiWUEMOCzdOvOB6isyYY7/u8da+LzrI8y4fzavl2LharRk4S&#10;S1Sa316rsfXZPneW55ldHMcLK9KtFSi3o7PyewvlJ/zxFJ5aD/lkKcJQ3Q01p4wod3XHUHPXkj+Y&#10;I+teX7Ota/K/uZ6ftKXNy3Vw8tcZ2rSbF7oKcxwu/bjtXhHwn+M/xC8T/tnfEL4S6/4hSXQdD0+G&#10;TSbL7LEhjdhASd4UO3326sRz9K+myPhPMs+weMr0bL6rT9pJO92rpWS73Z89nXFWXZHisHRra/WZ&#10;+zi1aydm7t32sj3XYmc7aUog48sUAjGR0r5//ap/a88ZfDLx7pPwS+B/g2z1zxhqUiSSJqIZreCM&#10;g4Tajoxdh82SwCqM4bOBzcN8M5vxZmqy/AxTqNNtyajGKjq3KT0SR0cQcSZXwzlrx+Ok+RNJcqcp&#10;NvZJLVts9/2pjhFo2p/dH0r56/Zo/bcvviPqviH4e/HDwrD4b8SeFbK5vNYlt94tRDA+JSVYs0RQ&#10;MuQXbdyQR0HE237ev7SHjvTdb+MPwq+Aem3Hw98OXWzUJL+6f7dJEnzyEOrhEYRFWbEcgi3AkuOv&#10;2tHwa44qZlXwcqcIey5LylUjGnLn+BRm3aTn9lLc+OqeLnBccuo4uNSclU5rQjTk5rk+NyitYqP2&#10;n0PrzahOPLWkZIuoSvnLxn/wUF8O6f8As6aP8ZfB3hQXura5qH9mx6HJeDFneBCXEjLyyqMEYALh&#10;0zsz8uP8If24Pjknxg0v4SftKfBy20GbXJtmn3lnHLB5fy/xRyNJvUnjcHXb6Guej4R8dVcvxGKd&#10;GMfYualCU0qj9n8bjBu8lHq0b1PFbguljqGG9tJ+2UHGShJwXP8AApT2Tl0R9S+Wg6JTgkOPuivj&#10;7xV/wUA/aF13xBrWqfBD4EWupeF/Dt81vqd7eRyzSEITuctE6rFlQcZD44PPSvof9nL402f7QPwl&#10;034n22jNp5vDJHcWbS+Z5UkbFWUMQNwyDg4GR2rz+I/DbirhbJqeZ46MfZzcV7s4ycZSXMozSd4t&#10;rVJnbw/4h8L8TZvUy7BTl7SKcveg4qUYvlcoNq0kno2jufKTHC/pS+RF/cH5UueNtOwK+B6n3Qzy&#10;Iv7g/KjyIv7g/KnkAc0hwBn0p6/0xe72G+RF/cH5UeRF/cH5VoeF/DmreMfEFr4Y0G3El5eSeXbx&#10;tIFDNgnqenSvTV/Yg/aJYZHhG3/8GkP/AMVXp4HJ82zKm54WjKaTs2ujPHzDP8kymqqeMrRpyauk&#10;3bQ8i8iL+4Pyo8iL+4Pyr13/AIYe/aL/AOhQt/8AwaQ//FUf8MPftF/9Chb/APg0h/8Aiq7P9VeJ&#10;P+gWf3Hn/wCunCf/AEF0/vPIvIi/55j8qXyYv+eYr1z/AIYe/aL7eELf/wAGkP8A8VR/wxB+0X/0&#10;KFv/AODOH/4qj/VXiT/oGn9wf66cJ/8AQXT+88jMMQ6RCk8pP+eIr1e7/Yy+PthD5994dsYI+7za&#10;xAoH4lqF/Yw+PzW/2weHbHyevm/2tBt+ud9V/qpxLa/1Wf3C/wBduEv+gyn955R5Sf8APEUeUn/P&#10;EV6zD+xX+0HcxLPb+GbORGGVZdUhIP8A49Tm/Yk/aKUbj4Ttf/BpD/8AFVP+q3EnNb6tP7h/668J&#10;/wDQZT+88k8pP+eIpPKT/nitetJ+xX+0HIWVPDVmxjOHC6tB8v1+asOx/Z58falqV1o1hqnh2a8s&#10;X2XdrH4ktTJC3cMPM4rSPCPFEtsJUfyJ/wBduEY74yn95wXlJ/zxFHlJ/wA8RXq9t+xj8fr2Bbmz&#10;8O2MyMuVaPVoGBHrw1Sn9iP9ovAP/CJWvr/yE4f/AIqp/wBVeJP+gWf3Ff668J/9BlP7zyPyk/54&#10;ijyk/wCeIr10fsQ/tFkZ/wCETtf/AAZw/wDxVN/4Yk/aKBw3hO1H/cTh/wDiqn/VfiP/AKBp/cH+&#10;unCf/QXT+88k8pP+eIo8pP8AniK9d/4Yf/aNPTwjbf8Agyh/+Ko/4Yi/aLHL+ErVR3Y6lDx/49R/&#10;qtxH/wBA0/uD/XThP/oMp/eeReUn/PEUeWn/ADxFSzRSW1xJazAb43KPg9wcGm14L5ouzPqI8sop&#10;rqFFFFSUFFFFABSN92looAZ1GK/Mz9o1/EHwZ/aN+I3w38E2AtoPGjx2+69hDM8NxJHM5Rn4AaXe&#10;N4HAyARjNfpqVB61z2tfCX4ZeJPFFv428QeAdIvtYtVRbXVLrT45LiIKSVCuwLDBJxg8Zr9Y8KPE&#10;bB+HuYYqpjMO69KtT5XFNL3otShJp7pSV+/Y/L/E/gDF8eYHDQwldUalKfNzNN+7Jcs0rbNxdu3c&#10;+H/2ovh54n/Y6u/BnjfwS8ki3nhF9A1T+0pYpldzGfMQBFUgYcncMcqOeuXeHB43+EH/AATck8Ue&#10;A31DS77xN4hxrF1DGSWs2DxhlOCY1KrGNy4JzjPJz9y+Mvht4A+IlnDp3j3wbpus29vIXhh1SzSd&#10;UYjGQHBwcVLF4E8HQeFv+EHh8NWSaN9l+z/2WlsqwCHGNmwDbt9sYr7v/iPeHrZFg8NjcG6tanXV&#10;SrJtWqU4OThDW7bjfd6XSPh5eB+Io53i8ThMWqdGpRcKcUnenUkoqU+yTa6a6s+AdRj8L+GvAHgL&#10;x58NPihZ6F4kmkXy77T/ABNqWoz3s2wJIs1kbZvJcsSMKwU73Xa4I29J+1rrd54r/bX03wB8cfHO&#10;o+F/BkOkw/ZdQ0m5eFQj2zSNMvmblBa5DQltmNsKgglCT9feH/2ePgX4T1y28S+F/hH4d0/ULP8A&#10;49byx0eGKSIlSpIZVBBIJH41e8bfCH4WfEa4t7zx/wDDzRtals0KWkmqabHO0KkgkKXB2gkDIHB7&#10;131/HPhmed0sUsFUajTrQ53yOrB1WnGVO/Mv3drK76uyRw0vBXiSOS1MM8ZBOU6UuRc6pzVNNNTt&#10;yv373dlfRXb3Pib9mWy8E6V/wUH0nRPhv8SdQ8VaFZaXcw6bqWpXHmuF+yyO0YYKoKh3Y/KqjLNx&#10;nJNL4Q/BmH47+PvixdeLPiD4ktLfw7f39zZ2mk6kIg8gllI3F1f5eMYAB96+3vD3wU+EHhPVrXX/&#10;AAv8M9D06+sYWhs7yy0uKOWCNixKIyqCqks3A/vH1q1onwr+GnhmfULjw94D0mxfV939qNaWCRm7&#10;3E7vMwBvzk9c9axzLx6wNSvKtgaNWNT2NGkpz9m5Xp1HKUnZW99NrRb7mmXeB+OjTjSxtam4e2q1&#10;HCHOo2nBRjFX191pPV7HwbF8d/jPb/sGWdl4au74w2/iCay1XWPtDySRWxXKRg5+RCSVxz07ZqXx&#10;nZ+Efh+PA+pfCn4vafpHiKZY5re9svFGo6tNfFgFCzQLahIyzErsUAHLDaRivu3RfhR8MfDfh658&#10;I+H/AABpNjpd5u+1afa6fHHDLkYO5FAByOOlZnh/9nT4EeFtWt9f8N/B/wAN2N9atutry10eGOSI&#10;4xlWC5BwSPxrop+OnCNOniowy2UPaVJzSjy2nzxtarrZ2d3tJdknqYS8FeKpTwznmEZ8kIQblzXh&#10;ySvenpdXVlvF+dj40+M19rHj/wDbE1e3j1Sx19bWGKO+8P8AiDW7rQ0tYoTbo4jlEkKhn3NsYGQF&#10;WaRlPArFi+OfiK8/Ys8SeGvhUfFUFvYeJLOHWG1bWEvHsbO4Ep/cTwwwMqvLEqMjh1xKQFUuWP3h&#10;4v8Agb8HPiBq66/44+GGhaverCIlutR0uKaTYM4XcykkDJwD0zUmk/B/4VeHvDN34L0P4d6LaaTq&#10;DFr7TbfTYlguCQAS6BdrcADkdqz/AOI4cJ/2Xg6NTLpTlQlTfJJx5LQvzWs0ne/u+4mratmn/EF+&#10;KFmWLrU8wjBVo1FzLmc/fty76q1rP32nfRI/OH4p+Hvgdpv7Pek634N/aK17WvE+peQ+seHLq4Pk&#10;jncylAoZNjAYLO24jgDIx61+114v8RtF8Jfh54n8V6h4a8E3nh+xk1HV7AGTe3lrliq4OUHYkjnd&#10;jivq6P8AZl/Z2it5LVPgf4VWOYATIuhQASDcGAb5ecEAjPQ9K3PEfwy+HnjDQLfwt4p8F6bqGm2u&#10;wW9jeWaSRRBRhQFIwAB044rqxHj3w3UxWEf1atVjSnVlzVPZc0VUilH2aSteHTmWxy4fwN4gjh8T&#10;/tFGm6sKUeWn7Tlfs5XfO272n9q3U/PHxxpvwr8EftC+BNG+A/xr1rxRplxq1k2oXF9qnm7JDdqP&#10;L+RIxjb/ALPfrXbeMfiV4j/Yt+MXxW8Cx3U0dn4k0NpvCki3Vy0ltJI2ITFJIWwY1mlZic5aADcO&#10;/wBfad+zT+z3pN9Dqem/BPwvDcQTLLBNFocCtHIpBVlIX5SCAQR0IzXhX7VfwE8Z/tG/tX+E9Ivf&#10;h5ND4R0uKNNX8QNaptuUyZ3h8xGEmwj90ORsd2YdTn3Mj8VOFeLc2hg8bSf1Onh5OtKu6cZTlTmq&#10;kJLlteV1y8q1d3ueVnXhlxNwvlU8Vgqq+tVK8VSjRVRxgqkfZzTve0be9zPRWPQf2CPhlr3w5/Z7&#10;0+98Xz3zax4ikbVL5b+43tEsgxEg4BUeUqMVJJDu+ewHj/7evw8u/gZ8RIf2svhf8UhofiO+uIYn&#10;0kruku5FjEfmIGLKV2BA0ZUJgE5JbDfZEMMdvGIYl+VeFHsK5/xd8HfhV8QtRh1jx18PNG1i6t49&#10;lvcalp0czRLnOFLg4554r8T4d8TKmV+IVfiHFRcqVZzVSlFRanCWqptSVuXSK72Wh+w594cxzLgO&#10;jkWGko1aKg6dSTknCcd6icXfm1bXS77Hzb+zZ+zN4y8UfDXxp8Y/jp4h1iHxF480uWOby/KjlS2w&#10;HEmdrFWbaAAMBUGMcjHnv7B/wr0a68BfEr4oNrWpLd6Pp+oafb2a3C/Znje2cl3XZuLjHB3Ae1fe&#10;z2dtJbtaPCrRsmxo2XKlTxjHpisPw58K/ht4N0u+0Twn4F0rTbPUiTqFrY2KRx3OQVO8KAGyCRz2&#10;r6L/AIjlmGIwuY0sRBr6zUpOEYWUKdOnJXppdnFJK34Hz/8AxBfAYfGZdVw80/q8KqnKd3OpUqR0&#10;nfupau/ofnb8N/gTY6r+xr4k+Pk3xC8SW99oc2zTdLsr5I7MAzRoS67C7E72PysvOOvOfur9kzxZ&#10;qvjf9nLwl4l1y4lmvJtGjW6ubiYySTOo2NIzHkliuTnJ56nrXRWfwf8AhXp/hK48BWHw70aHQ7pt&#10;1zpEWmxrbzHIPzRgbW5API6gVraB4a8P+FNGh8OeGdGtbCwt1229nZwrHHGvoqqMAew4rh8RvFbB&#10;8fZfOhUoyUvbupCT5fcpuKjyaat317Hb4feGGL4Gx8K9OtFx9gqc0ua0qilfn10207nwfZeBrf8A&#10;aw/bL+MUWp6Xai5sdF1O30XzJHNutzb+VYQTOQCfujzeOQ3IyBg5H7NN140/ai+KHgf4deJbCX7J&#10;8OdDu/3zOGZn3HZ529ThA3kxbMZAU88jb96+D/hX8Nvh9PdXPgTwJpGjtfbftp0zT44PPwSRu2KM&#10;4JOM9Mmm+GvhN8MvBev3nirwh4C0nTdS1Dd9uvrGxSKWfc29t7KAWy3zHPU819lL6QWCpYSrh8Ph&#10;Je5Spww12n7KcYKE5WvtJXenVnyMPAfF1MVSrYjFx9+rUniOVNe1hKTnCN+8HZa6WPgT4OePfHXw&#10;r/Zw+LXgDwjrEza1pmpRrdfZ2k2WloJGguJ4yGUK27HPXB5BrAOm/BfT/wBm1vHGl/tKeIW8dXEY&#10;S68OrdFYdpf5oym3eRgA+ZvwcfdFfotpfwc+E+iXepX2jfDfRbSbWFZdWmttNija8DHLCQhRvyeT&#10;nqeazbb9mT9ne2WQWvwR8KxedEYpvL0GAb0JB2n5ORkDr6V6GG8euFKeOq4h4KrTc6lOpJw9m5VH&#10;GCjKE+ZP3W9VbX56nHX8D+J5YSnQ+t0pqEJ04qftEoKUm4yhyte8k7O638j41/a31vXLb9kz4H3F&#10;lrd1DNdaU4mmjuGVnzFBySDk9e9bH7a3w78QfsyfALQfAHw68VeILrw/r/iaW+1rUtUvN9xFcC3i&#10;ENuskQjAiYLLJtKsS0ecgDB+w9a+CXwh8SaPpvh3xB8NdDvtP0hNul2N1pcUkVouAMRqVwnCjpjp&#10;Wr4q8FeE/HHh+Xwr4u8O2epadNt82yvrdZY2KsGU7WBHBAI+lfM0/G7L8PiMvjDBt0KFatVqU3y2&#10;mqk3KFv71O91fS67HvS8Gcwq4fHOeLSrVqVGnTmuf3PZwUZ312qWs7a2fc+RbLwb8APAvxg8BxfA&#10;f9qrWrbWNQWJDYtv1eHVcy8Gba8SwhwSjD7pCqQqEEtm3nwFtv2gv28Pib4UvvHWsaHaWtnBcXB0&#10;aRUkuCIrcIhZgRtDEMQQc4wNp+YfWvhX4F/BnwPqp1zwb8LPD+l3hXb9p0/SIYZApIJGVUHHA/Kt&#10;PTvh74H0jxPeeNdK8Kafb6xqKBNQ1OG1RZ7lRjAdwNzD5V6k/dHpWn/EbMJgMRiK2CVaVSdF041J&#10;+y5k3UU7vlivdS0V3J32sgl4N4zHYehRxbowpwrKo4U/a8rSg4296Ts29XZJd7s+c/8Agmdca9b6&#10;P488H6t4kvdQg0XxQba0+2TM20DcGKgk7dxUEgV2X7Yv7S3gb9nHw0LxNJt7zxZqUDroqLboXjbB&#10;UTuzA4VT0HO4jHTJHrXhb4feB/BD3kng7wlp2ltqFx5981hZpF9ok5+d9oG5uTyeeazfF3wP+Dvj&#10;7Vv7e8b/AAv0HVr3y1T7VqOkwzSbR0G5lJxXxWK404VzfxIlxBmGFqPDScZOlBxjKTUYpqVrLlcl&#10;dpbn2GH4Q4nyvw/hkeAxNNYmKlFVJKTUU5N3W7uk7K+x8i/sseA/BPjH4U+P9esPioviH4peNPB+&#10;oPcafbyK81ukikmMl1OXkkZFck4GVC4K7je/ZZ/az+DXwn/ZK1L4dfEVY7bXtAbULebQbnKy6ozu&#10;7hQNh28yeUdwOPLJIxgV9W+EPgj8IPh/qra54G+Geh6PeNCYWutN0uKCRoyQShZFBwSqnHTIFQeI&#10;P2f/AIH+K9euPFHif4SeHNR1K6ZWub6+0eGaSQhQoJZ1OcAAfhX22O8XuFM4xeKpZhh68sNUqUq0&#10;EnTjOEqWip2Xu+ztZLqj43B+FPFGU4TDVMBXoRxEKdWlNtTcJxqu7nr73tL3b6M+bf2R/E3hr9nL&#10;9ia6+Inxf0CPZNrlxe6RZ3MaebeK8cKRrGrjILMhwem3npzXIfsteLvB37RH7UEnx1+NnjaytdS+&#10;2rF4R8M/2g7Or4+QAddijnHyqzknaBkV9n+MfhL8MfiHHaxePPAOj6ytipWzXU9PjmEAOMhdwO3o&#10;OnoKy9L/AGbvgBoeoR6to3wX8L2t1C2Ybi30OBXQ4xkEJxxXPHxa4VrUc1xVbDVoYzGuS9pBwap0&#10;3pyR5ndcyS52tXtsbVPC3ienVyzDUq9GeEwai+SamnUqLXnlZWdnflWyPlX9uL9qLRPEOtv+zL8K&#10;r3T9Ls572NfEviFbgRQEjrF8gAKj+ItnJAAGea+mP2VdB+F3hb4IaPoXwh8Qpq2j26uv9oRzNIJ5&#10;9x81snpl88AADsKtH9ln9m1jub4E+EyScn/iQW/P/jldV4U8F+E/Amjx+HfBfhyx0mwjZmjs9PtV&#10;hjVmOSQqgDk8181xdxxwnmXBWGyHJqFakqUlKfO4NVZ2s5zabk5LaK2SPpOFeC+J8v4wxOd5vWo1&#10;faJxhyKSdOF7qEU0la+snu2aHepB0puzjrTq/HfQ/WgPSk/h/Clo74oA7X9m7/kunhjP/QR/9kav&#10;0bixtAJ/hr85f2bBn47+GQf+gh/7I1fo1EoKrx/DX714Upf2TW/xfofzb4xf8j6j/g/UdtT+9RhP&#10;Wl2gDgUAeoFfqtj8hGNsC5Brzf8Aac/ab+H37K3wrvPir8RvtD2VuyxxW9moaWeRvuoo45J9+K9J&#10;k4B+WvzM/wCC9nxfaW58HfA2xuvl/eapqESN6fJGD7dTXqZLgVmOZQoPZ727HFmGJ+p4WVRdNj5d&#10;/bQ/b6+L/wC1/wCN2vbrUrrRvDdqxGk6DZ3LIqLn78pXG9z3PQdq87sP2i/2gdJ8IT+AtL+NXieH&#10;RbiPbNpi6xL5TD0xmuOVNvzKp9epp3IHKmv2mjgMHRoxpRprlWysv6v5nwFTE1qknJyd2e1/s+/8&#10;FEP2rv2b5Y7fwf8AEm41DS4iD/YevZu7Y89BuO6MY/uMpr6Y+K3/AAWc1/4ifstX2kD4cXnhzxVr&#10;QazsdU0+832x2keY6k/PGRnAB/Ovz5dhjcQ3y16X4w8H/wBn/sx+E9d/tK3knGoT3E9qobfHDcf6&#10;ps4wSTG3uOK8/GZPldatCc6a5rrVaeevc6sPj8ZCEoRlpYofDz9qD9or4X+I5PFXg/4y69BfTZNy&#10;8188yz5GPnWQsG/GuP1LxBr+q69e+J77Wrhr7ULh5ry4SVlaV2OSTg/p0qqpDDIz0pSCezV6kcPQ&#10;i3KMEm/JHFKtUlG0m382eo/s9/tp/tD/ALMPiVPEXw88e3M0KxlJNK1iZ7izdc5wYywx06qQRX1F&#10;8Z/+Cvv7W/h/QPAHi3StA0PRbvVtMlvdT0maxaa3u4d4WJxvIkj3YbgOelfBaqUYPjo2fmGc1oeJ&#10;/FvizxrdxX/i/wAQ3moSW9usFu91Oz+TEo4Rck4UenSuDFZLl+KxCqVKUXvfTU6aOPxNGm4xmz9F&#10;Pg9/wXt02WG4t/j18HGs3jty1vdeG7hpFmk7IY5ADHn13NXp37Gv/BTj4j/tr/tFyeA/BnwhtND8&#10;J6bpsl1ql7fXTT3Z/hjA27UQlu3zGvyJ+Ren3j696/Xz/giv+zynwt/Zmb4m6zYeXq3jS8a5aRkw&#10;y2qEpEo9iQzfiK+W4iyfJcrwMq0Kfvyskruyfex7OV47H4yuqblotWz7OiXcnPFFwD5L8fwmnxjI&#10;5ps4/wBGdj/dNfmktIs+vXxI/LjWOdbvD/09Sf8AoRqvVjWB/wATq8/6/JP/AEI1Xr+OMT/vE/V/&#10;mf3Ng/8Adaf+FfkFFFFYnQFFFFABRRRQAUUUUAFFFFABTZGVU3MQB3J7U6q+r86ZcA/88W/lWlGn&#10;7WtGHdpfezOtU9lRlPsm/uRS8O+L/CPi6KSbwr4o07VFjKiZtPvY5ghIyM7CcZrSb2r4L/4J3/FX&#10;Tfgr8H/ib8StX0y4vLfTZtOeS1tWUO+ROON3Fepf8PR/hwtpYazL8K/E0enXsohbU5IVW3jmz8yB&#10;s4dlXDHb2NfsfEngjxZl+f4nA5RRliaNFxj7T3Y3k4Rm1Zy3Slpbex+R8O+MnCuYZHhsbmlWOHq1&#10;lKXJ70rJTlC91G1rx3drH0zqeq6ZolhLqus6nb2lrAu6a4upRGkY9SxIAHNQeHPGHhTxdDJdeFfF&#10;Gn6pFDJskk0++jmVGx90lCcGvjD9vS38Zax8X/Dvjzx5o2v618KUsYrhbXRW2qqlQZN5GPLLkoNz&#10;kHacKQcYd+zBJ+yLe/tB6P4v+B/xH1rwjM1vsm8G6l5rQ3kro6mITvI24A7W2tuBZRjsB6tLwXoS&#10;4NWbvEzdVwlNqFNThBx+xUafPGWn8tl1Z5lTxfrx4ueVRw0VSU4wTnPknNSt79NNcrjr/Nd9EfcF&#10;MmkES72ZQB13V84eJf8Agov4d0f4k618MdE+C/inWr/RNRmtbhdLiWYuI5fLaQKuWC7to5A+8Oak&#10;b9rz4VftAfBz4ieHNW0DXNHutD8P3za1olwqx3gt0jKyMhPyq6sdpVsFWxkc8fFS8KeOMLTp4nF4&#10;OUKMnTbknGTUajSjLlUr2d9LpLuz7FeKHBeIqVMPhcXGdVKdotSipSgm5R5nG11bWzb8j6C0rVtM&#10;1ywj1XRtRt7y1mUmK5tZlkjfBwSGXIPII+oqyeOa+Tf2W/jf8NfgH+xNdfEjRdK1zUdPsfEkkN1H&#10;dmJZpJpDEuVAYqqAFeCScgnuAPQ/BH7cvgbxX4d1nxxrngjxBoXh/SLCO6XWtTsSsN9vYLsgJ/1j&#10;A5+UE5xxWuceFXFmDxeJeDw06lClV9mpvlUpSVlbl5m+bVaK5jk/idwxjMHhvrdeFOtVp+0cFzNK&#10;Nm783La2j1dj2/aS3BxQQOg/KvnQf8FEfDNlpGn+OPEvwa8WaX4V1K6aC28RTQI0TkZwwRW3EHHH&#10;HPbODXv+ja7pfiDSbfX9Hv4rizuollhuIZA6OhGQQRkEfQ18zn3B3EnDEacsyw7gptpO8ZJtbq8W&#10;0pLqnr5H0mR8XcPcSc6y+upuCTkrOOj2dpJNp9GtH3LZJ707cV5Ir5x8Qf8ABR74f2vxA1DwB4I+&#10;GPiXxXNps8kdxceH4UuFPlyeWzqEJ3Ju6P8AdII55q1o37ePhX4i/DXxp4z8CfD7xFeR+G7iC2SO&#10;1hDXFytw7okyIuSu0LvOeg+hr314UcfRw8MRVwbhTk4K7lBcvtGlByXNeN7q10jwv+IocDPEToU8&#10;XGU4qb5UpO/s03Oz5bOyTvZs+hEbd3zUd5dW1lBJd3txHDDFGXkkkYKqKOSST0AFfK//AATJ+Nnj&#10;Px54Y1bwf41u/EWrXFrM10uuatcSTwlSVXyFkcn5h94r6c1pf8FN/C3xM8WfDLQrTwJoeq6law6s&#10;8mtWelBmZ49g2FlUEnnODg4613y8MMTgfEiPCmOxMIPmSdTTls1fS73eyTa1OKHiVh8Z4fvifBYa&#10;c1a6p2fNe9tbLZbtpbH0H4e8d+CPFskkHhTxlpOqSQgGZdP1COcxg9MhGOM4PWtUYbgmvzp8Hy/s&#10;k654v8N3fwv8feJvhF4ktZPJu5J4pLqN5geHaSSXEYPzKyn5CDgqOc9N+1R+1H8S9L/ay8O22gnx&#10;pp+n+H7y1trzRoLqaFdfEV65eSKJWCypMvyLwd3T2r7fEeAGPxWeLAZdXmr06k37aHI/cWiVpOMu&#10;bo4t2+1Y+Ow/jlgsNk8sdmFGL/eU4L2U+dPn3bTSlHl6ppX6XPvB3WKIyOyhVHzMxxj61g2XxT+G&#10;OpahHpenfEjQri6mk8uO1h1eBpHbONoUMSTnsBUmi+IT4v8Ah3Z+LH0i409tT0aO7NjeJtmtjJEH&#10;8tx2dc7SOxBr8z/2eNI/Zj1P4b+Mbv456vNZa5bxwt4XmtbidZy+2QsERD5b8hB8478Y618t4d+F&#10;1PjTDYyriKtSDw8oRcacPaNuT5btX2T3avpqfS8feJVTg/EYOnQpwmsRGUuapPkSUVe2276J630P&#10;1LBBOf5U5Sccmvkz9nL9rmD4R/sj6L4i+M2p6hqmp3N9NaeGtPjUSXd7boVEYXuyg7lDtnoFzwBX&#10;ovhf9tXQLr4jaX8MfiN8Nde8H6jrkSvo/wDbHlbLgHPVlY7DkYweSeMZryM38KOLsvxmKjhaDrUa&#10;MppTi4rmUPilGLfNJLrZNI9TKfE/hfHYXDPE1fZVasYScGm+Vz+FSklypvpdps9tZwGxmnA5FfCN&#10;v+1T8RNf/wCCgGkyx23jTTtFutQgsX8IzXEyKQ0PlGZrfcF2bj52SOi596991j9tPTJfinrHwn+F&#10;/wAKPEHi+80EFdWuNL8qOK3lEhjaPMrLkhuPQnOMhSa7c68G+MMqrYanSgqrq0Y1nyuKUFLTllKU&#10;lFNOyvezvpc48o8XOE8zp4idSbpqlWlRSak3NrrGKjezV3a111PcaK8Lg/bt+Hd38GPEPxbh8M6v&#10;HceFdQSz1zw7dRiO6tZHm8pd2fl55PXIKsCMisX4f/8ABRPwj48tLzXIfhN4pttHsNOuLq71o2ok&#10;tkMKFjFvHG88DGepryKfhZx9Up1qiwMkqUuSd3FWlZO2sldtNNWvdPQ9ifiXwPTqUqf12LdWPNGy&#10;k7xu1fSLsk0072s1qfR1FfPHgP8Ab7sPHllY+I7P4C+Mjod5qBs21ixt0vEt5BjO9ISXAGR26dM1&#10;9A29wlzCs8TNtkUMu5SDgj0PIrwuIuEeIOFKkYZrR9m5Xt70Zbbr3W7NdnZns5DxVkPE9OU8tre0&#10;Ud9JLfa3MldeaJqKaWPrTl6V82fQhRRRQAUUUUAFFFFABR3oo70Adv8As1/8l48M/wDYQ/8AZGr9&#10;Govur/u1+cv7Nf8AyXjwz/2EP/ZGr9Govur/ALtfvXhT/wAiut/i/Q/m3xk/5H9H/B+o/NJuyuRS&#10;9eDTG4HynH1r9VPyE5/4k/Ebw/8AC7wTqXjvxdfx22n6ZavPcSyMBhVGfzr8Iv2xP2jtV/al+Pmr&#10;fFfUlaO1mk+z6Tbk/wCqtUPyA47nr+Nfrx/wUN/Zi+KP7Vvwbi+Gfw58bWujrJfrLqTXW/bPCP4P&#10;l96/G39oL4RN8CfifefDC41Sa8uNPwl1PJaGFWb/AGQSSV9ziv0Xgijg1z1L3qduy/4J8rxBPEO0&#10;be7+bONGOwH50HgdB+dCgHpihgMctX6IfKm18NPA0nxK8e6Z4FS6+yrqFztuLrbu8iJQWkfHfagZ&#10;vwr2D+0vA/jsS/DE6RPbaBJbRWnh+RZP31q0O7ypH/vbmYlh23cdK4f9k2/+x/tAaDZtbrJHqjz6&#10;dcbgPkjngeJmGRwwDZBFdb4B8OamdX0TxJeWLNps2piBLjdw8keGKdewI/A152K96o0+iTXrqdVG&#10;/KrdXqeMazpV14e1m60PUI8TWk5ik9yP8etQfhWz8T9fn8U/EbXNdurWGFrnUZC0MIwq4O0Y/AVi&#10;j61205OUE2c87czsL+A/OkPTpRwP4qDjHJFaEnQ/Bz4d6l8X/ip4f+GmhwbrrXNUhtIwO25wCfoB&#10;nPtX9B/gHwbpHgDwXpXgrQ4VjtNJ0+K1t1XsiIFH54zX5Z/8ENPgDF4z+M+sfHXWrPdaeF7X7Pp7&#10;MvH2qUHJHuqZ/Ov1kjTjkY4r8r42x3tsdHDxekFr6s+04fw/s8O6n835Do1wOtNn/wCPV/8AdNSA&#10;AdKjn/49X/3TXxMvhZ9FH4kflvrP/IavP+vyT/0I1XqxrP8AyGrz/r8k/wDQjVev43xP+8T9X+Z/&#10;c2D/AN1p/wCFfkFFFFYnQFFFFABRRRQAUUUjZxxQAuaM1HnPOaVW5wDQA+odRieaylijHzNGwX6k&#10;VNRWlOpKlUjOO6af3EVIKpTcH1TX3nxf8Jv2IPjn4N/Z6+Inw41q00v+1PEv2L+y1i1DdGfLMhbc&#10;235fvCuk+I/7I3xb8U/sZ+E/gfpFrpx13Rp916JLzbEB5jtw+OeGHavqyiv1rGeNnGWNxyxdRU+Z&#10;VlWsotLnjTVNX974eVbd9bn5VhPBvhLB4F4WDqOLpOjrJN8kqjqP7O/M9+x80/FX4VftZ+B/Evh/&#10;4nfBLxTLq1rp+h2tprXge8v2+yzmONFfy0Y7CzYzvAVgRnJ5B4y2/Zv+P37SP7R+h/HH4nfDTS/A&#10;On6LNbSTWsEiS3F21vIsil9vDlj8u842qoHOBn7JpHGR0qsJ4zcQ4PCzVLD0VWlCdP2qi1PknfmT&#10;SfLJ6tJtNoMR4R5HisVGVTEVXRU4z9k5Jx54W5Wm1zJaapNJn5+fCXWPi/4f/bu+KGt/Brwlp+ua&#10;jbvrTXWm39x5Jmg+2IcRt08zzRFgHgjI4zuHffCP9jn42nw78Tvib8QfsNn4n+IHh3Uba20GBv3c&#10;M14VnZnbLbMSfIFBbHzZJ4z738O/2Wvhv8Mfi/rnxs8OT6kdZ8QLcLqC3F0rQ/vplmbaoQEfMgxk&#10;nj1r0jGOor6jjPxuliKkaWRUoRhKjh6dSpKDVSTpJNw1k1yqS0aSbR83wj4Oww8JVc6qzco1q84U&#10;4zThH2raUlonzcr1V2k+h8jaN+xt8adO/Yh1b4B3Frpv/CQXviZb6FVvv3PlBoTy+OD8jcV6t8aP&#10;2b9W+Kn7LFp8FrC5trHVLPTbTyzj9ybiFBlcjopOeR9cV7HkikDKeAa+FzDxc4uzDFU8RNwjKFd4&#10;hNR+3Kyd9XeNltv5n2WB8K+FsDhp0IqcozoxoPmlf3Fe3Re9rv8Agfn1/wAMGfHXXtItfhy3wO8P&#10;6TeWNxE1/wCMv+EhuZVvIicYSIylAyjlsIM4G3HOfuz4ceDNP+G/gXSfAejl2tdHsI7W385txKou&#10;Bk4549q28EdSKFIB5rn408TuIOOoUqeMUYRpycko82spbt80pP0Ssl0R0cH+G+Q8Fzq1MI5SlNKL&#10;cuXSK2Xuxj827t9T4z+F37O37W/7JfxK17Svg74a0LxHo/ihiq6vqEvl+SsMUphaRd37s+ZOQVAc&#10;P5eMqGyO+/Yz/Zr+LXwV034gr8S10xrrxNNG9m2msgjdgLjcdiKqxKTICFUAAcAADFfRvPY05QR3&#10;r2M48ZuJc5y2thq1GkpV1SVWoovnn7FpwbfNZNWSdkrnl5T4RcPZTmFLE0q1Vxouo6dNyXJD2qam&#10;kuW7vdtXeh4d+wn8CfH/AOz/APC++8I/ESC1S8n1Rp4/slz5q7CoHXA54p37W/wd+PPjuXRPFf7P&#10;/wARNQ0vUdMuP9M0tdcmtbS7jDBhvSMgOcjad3VTivcKK+ZqcfZ1W4xlxJVhTlWk7yi43ptNcrXK&#10;29GvO63R9FHgXKKXCUeHqU5xoxVlJStNa3T5l1T8j4o+J/wi/a5/a5bTvDHxB+BXhnwp/ZrR/avE&#10;k2x7iVdz7hCwZmEfO4x9zg59O3+Ov7J3xR8b/tI/Dn4j+EhazaL4Sj0qPUZry+xM32e9MrkAgl/k&#10;Pc8nivqCivqpeNXElGpSWDo0qVKlCrCMEpOKVVcs3dybvbbWy7HzMfB/h6rSq/XKtSrUqTpzlNuK&#10;lek+aC0ila++l33Kt/byXVhLbp96SMhee5GK+X/2Kv2Hbn4YWOur+0H8OvDGrz3U1s+kyXFrFemD&#10;YH34Lp+7OSvTGcewr6qprE7sA18Tk3GmdZDkuLyzByUYYjl5nqpLld1Zpq3n3Psc44PyfPc2wuYY&#10;yLlLD83KtOX3t7pp38j51/bs/ZI8VftBw6D4j+HrWbanojvG1lfzmKGeBiGI3LzncB3HBOOea8p+&#10;Fn7EHxC8WfF7w9418S/BzTfAuh6LMJLu1t9euLq4uZoWDK48yR9quwBABACjnnmvuDJPINJ06mvr&#10;Mp8ZOLMp4bWTU3GUIqcYyfNzRU/iWkkn5Np2Pls08JeFs24ieb1OZSk4ylFcvLJw+HeLaXdRaufO&#10;Wu/s1fE7UP2+LH9oq1trM+G4Yo0kZroecCLEw52Y/v8Av05rzL4h/sNeNfBnxk17x1o3witviF4f&#10;1i4Z7PTbjxJc2dzaSzSBy7Osm+RU+dSXZiwYHrmvtssAMmm7uOtbZb41cXZZWhJKEoqjCg42kuaF&#10;NtxbcZKSkr7pq99jHMfB3hXMKc4tzjJ1pVlK8W1OaSkkpRacWlomnbufHPhT9gn4qeF/2XfGvghr&#10;vTZPE3i68spEsYrpvs9vFbz7wDK2SzEM54HGAOSTj1nwP8BPiRoX7G2n/A6DUtO0/wAQW9jJHM1z&#10;axXtrKxnd/LdZkZXRlIBypx26V7dnHSlJGMmvPzbxZ4qziLhiXBr28cR8L+OMVBLV6x5UlZ69bno&#10;ZX4XcM5TJSw/On7B0PiXwSk5t6LSTk27rTokfALfsS/tDale6ToXhb4Tad4R1nSbgT6h40sfE8oi&#10;v3Zj80cKnbDsznbGqjAwK+kPg58Xfi744+PfiT4aPBZ/8I14NhhsrzULixlNxd3gUBsSl9vJBbkb&#10;sEZ65r23qvFNESI7SBF3McscdTXpcSeLWK4uy+dDNMJTlJQcaclduEpNOUrycnsrRinaJ5uQ+FeF&#10;4Wx8K2W4ucYualUi7JSjFNRjaKS31lJq8h2T3NOUgL1phI6UEj7pODX4/wC73P1okyPWiowwPKt7&#10;U/PHJo0AXOOtFAooAKKKKACjvRR3oA7f9mv/AJLx4Z/7CH/sjV+jUX3V/wB2vzl/Zr/5Lx4Z/wCw&#10;h/7I1fo1F91f92v3rwp/5Fdb/F+h/NvjJ/yP6P8Ag/UeTgZNRk5HSnv92mHJWv1V92fkJ80/8FH/&#10;ANt6x/ZB+Erv4fkjufFOsK0Gi2pYHymI/wBcw9F6/WvxX8TeJfEHjLxBeeKfFurzX2o39w093dXD&#10;bmldjkk/54r9F/8AgrV+wh+0V8WfHdz+0B4KuBr2n2VisMOgWsbNcQKvLMgH3s/nX5w3+n6jpd7J&#10;pmtWM1rcwnbNb3EZSSNvRlIBBr9Z4Rw+X0cBzUpKU5b9/T5HxOeVMRUxDU01Fbf5jByOpoPTgmgD&#10;gYBo5IwQ3519h6Hg9bHffsqRTD9oLw/dxLlbGSa6m2LlhFFA8jEDqThTwK9G8D67r0WleHfBVx4Y&#10;voo7PX3vJLhrWT/lqqJtxt7bOvvXLfs4eJZPCngLxR4h0zRrFtTsdQsWs9SuLXzJIUkEyOinspwP&#10;5V2N1+1B8dhZx2Vj4+uLCOJiyx6fCsQJ9Tgc15OKjVqVpWSsrLV2/rc7KcoU6abbPDPihoN34c+J&#10;euaHqKYmt9SkLAdsnIrGXGK9U/ap8Sax4hu/DN34mumutUfQxNe6hN/rZ9z8b/p2z2rywZ9Gr0MP&#10;Lmoxb/q2hz1o8tRpCHHvSAO7CKEM7swVEVcksegA7nNOO49mr2H/AIJ//BG4+P8A+1n4V8Fi28yz&#10;tb4ajqm5flWCEhjn6kClia0cPh5VZbRTf3Do05Vq0YR3bsfrJ/wTa/Z0s/2cv2WtD8N3EGNS1WJd&#10;S1Z9vzGaVQdpPfC4HtX0EmduB6VHY2kFrbx20EQWOOMKij+EelWK/BMVXlisROtLeTufpOHpxo0Y&#10;wj0Q1fvfhTZ/+PV/901JUc//AB6v/umueXws6I/Ej8t9Z/5DV5/1+Sf+hGq9WNZ/5DV5/wBfkn/o&#10;RqvX8b4n/eJ+r/M/ubB/7rT/AMK/IKKKKxOgKKKKACiiigArnfiz8QbT4U/DfWfiNqGnSXcOj2L3&#10;MltCwVpFX+EE8A10Veaftj4/4Zc8c5/6F+b+Ve5wxgcPmXEmDwldXhUq04yW11KST/Bni8SYzEZf&#10;w9i8VQdp06U5RfZxi2vxRb/Z0+O2lftF/DeP4k6LoNxpsD3ktv8AZrqVXcNGRk5HY5rH8PftT6Pr&#10;/wC0nqH7OMXgvVLe70+0kmk1K6UJHJt2/dQ8lCH4boevevL/APgm38T/AIaeHP2cbXw54h+IehWG&#10;oSa5dbbG91aGKZtzLtwjMGOe3HNR+Kbzxz44/bo8XfCKx+IWtWOn3XgJnsLe11i4hitroxwlJ1WJ&#10;1wwY5JHJBI6E5/Zq3h3lFPjjPstlS9nh8PGo6Upc1oKM4pSVvisn31PyGhx5ms+C8kx8avtK9dwV&#10;SMeW824Sbi7/AA3asfVe9R1NIJAecGvz1H7W/wATfCX7MPiH4I674n1hviBaeKf7Ot7iS6uPt625&#10;cu7eYSXLiRGi25yFkUV0H7RPjv8AaF+EWpfDv9lDT/iFrlxd6hotpPrWo2GqH+0b27ubyZGhW5kI&#10;KoGXajEqCmNxwDUQ+j7n316GFq4unBznNQbTSlShFSdZXfw+8klvd72RU/HbJfqU8RTwlSahGHMk&#10;03GrObiqT0+LRtvay21PureDxjn0o8xcZNfHPwD8WftDeB/jqvwx1/Xr6XRbixne40LxR4w0281S&#10;0cxM6yIqTGfaFCH7p+UscAHNYH7JHhH41/tF6v4lu9T/AGkfFdjYeH/EMbRWaalM/nvvY7GZnyI9&#10;gI2g7TnOOK5sV4I1MBHFV8VmdKNCjCnPnSc1L2rcYq0W7O6ta7Wu514bxkjjqmGoYbLasqtaVSPI&#10;2ouLppSk7ySurO+yfkfcxcA4NI7ZHSvgH9nyD4uftBfGbxr8O779qLxJoNnaXU00NumsStNKFncB&#10;YdzjYqj7wXttz2rQ+BH7W3xk+HngP4nWGqeJn8YL4Rto20XVr4vIiu9x5A3u4Ejg5DgNydpGcYrT&#10;HeAubUMO/quNhVqxjSlKHLKFo1bcr5pe67X1SdzHA+OGV1q0frWDnSpSlUjGfNGd5Ur8y5V7yvbR&#10;vQ+7CwBwTSlsY3da+B4rz9oU/srTftqy/tNeJF1Q3RSHRxIBaFTd/ZCPKP7vOAXwE4we4JrT+Jf7&#10;YXxx+J/hz4X+EdB11fBn/Ca2b/2z4ggj2xl/tktmdjtzGEEZlbB3DzE+YAcup4BZy8VGnhsbTnFS&#10;nCrK0o+zlTjzTsnrOy25dxQ8cspjh5TxGEqQk4wlTjeMvaKcuWOqdoXe/NsfcjnAzXzr+yF+078T&#10;PjT8Z/HHgXxr/Z/2Hw/JIth9jtWR8LcNGNxLHPygdhzXE6L4w+Jv7L/7XPhf4Ey/Gq+8ZaL4mEP2&#10;y3124aS4tnlZlEgc5wOMgBiDhtwHBqn/AME6Bj9pj4qY6edN/D/0+vXrYbwywPD/AAXneLxLhiL4&#10;ajWw9VRlFpSq8rfLLWLdra9Dy8R4jYzPuMMmwuHU6DVerSr02003GlzJc0dJJXumup9V/FD4peCP&#10;g54NuvHXxB12HT9PtVwzyOA0rn7saDI3Ox4Cj9ACa+fk/wCCl0c/h2TxvYfs1eMp9BhZt2uLH/oq&#10;4bbzJs2A7uD83B461W/4Ku6J401D4T6Fqmg293JpNhqkkmtLDIfKXKqImkXPIB3AMQdu7qM87vjj&#10;47Xth8A/D/ir9mP4jfDzTtI02yWHWYvEF8ipa/uVaO3VIiSsuFk/dAbjj5QTXLwbwTw7LhLA5jXw&#10;f1yri6s4O9SVOFBQtZScFJ8094306WOri7jLiBcVY3L6GLWEp4WlCatCM51nLVtKTiuWG0rO5698&#10;D/jj4E/aA8Gf8Jr4Au5ZLWO5a2ninj2SQyqAxRhz2ZTxkc12QcKMmvgf4d/F/wCIfif9kP4r/EPT&#10;/C+ieFFspNLgsdW8G6OumtPP9oBmUyQkMxRJI/TAmP8AeNdZ8BrD436F+zzbftf6/wDHfXNYGl6D&#10;qk0PhvUr+VrWaOPz0QyHcfMcS5bcwJwFA+6MYcR+C1PB1sZXpYuFGMK8aNOlJupKU5wU1D2kUo9b&#10;XaVram3D/jBUxWHwlGphZ1ZToyrTqRSppQhNwlLkk2+l0k3e+h9mlwKTfzjH/wBevg6xb4163+zr&#10;d/thT/tf6pa61bytJHo8d8EswysFFqYtwQyMCMRlSDuGQc1f8dfGf4xaHpHwn/ayvPEWtJpd95dt&#10;4p02O+uVsZWViolMCHy8MmTjHzMvtxjLwJx0qypUMfTnLnlSa5JpqtGPN7NXtzXs0pLS9tNTan42&#10;4H2TqVsDOMeSNVPmi/3UpKPO7fDa93F62vqfcRfBwQaPMWvinR/jT8Sfil8ZfiF+0L4C1/X7jwj4&#10;L0aRtH0+xvrhbK9uPK2Ru0TFUYKuZpEwCPlPpXnHhfxX+1v8RPh3ffHKw+IXiZriC+h8vWF8Z2Nn&#10;pVmI3CeXcW8kqKm4lOHUBvlJDiTJ6cH9H3NsRze3x1KlyKmpqWjjUqK6pu7WqW/Vdmc+L8d8rw/L&#10;7HBVKvM5uLjqpQpuzmrReje3TzR+ju8entUN/d29jbyXt1JtjhjLyN/dUDJP5V5j8CfjXbn4C+F/&#10;E/xz8feHNP1a/t5YZLqTX7Qw3rwytEXSVJDFIxVVZhGSFZiMDGK7b4ma9pfhb4fa14j1+1upbGy0&#10;2WW8jsot8zRhTuCLxubHbNfjmKyHEZbnv9n4lX/ecl46qVpWfI9n5eZ+s4fPMNmORvH4eSj+757S&#10;0cdLrmW68zwNP+Cjdpr19q0nw1/Z78YeJ9J0uYrJrGl2bPFtH8bbUbywcEjcRxzxW5cf8FAfhqfg&#10;LJ8dNL8NX10ltq0en6jo6yKk1tM4LDLEbTwM8dj2rwX4PfB3xrqPgPxB4/8A2Lv2gpINGaSSPUPD&#10;viK1hSQKAWPmKxkjUFOA5UbgGycZrmPF3xivfiX+xhr2kX/w80fSZtL8XWSS3/h3SI7ezvDskHJj&#10;+VpBjtwVIPQ1/V1Two4GxuKo0sFhfdp1aUKv7ycakVLdVYTitW9nB2P5ip+J/GmCwtWrjMTaVSlU&#10;nT9yEqcnHVOnODeiXSav6H0z4G/bp8QeOtS0mOw/ZY8dR6bq11BHHrn2NmtY45XCiYyCPBQA7i2e&#10;g61Fof8AwUb+HHjP4g/8K+8AeANe1i4/s++uIvLjVJJpba3ln8iOMbmdnERVcc7mHFcN+xzd/EjS&#10;4/BNxrf7YPhmXQfsccf/AAg7XVqt0A0RWO27PvVynHUkY5rPc7v+Cv8AGA4/1bD/AMoTf0rx6/Af&#10;AP8Ab2aYVYNNYXC1q0PZ1KlnKm7cs+eKbeqfu6LzPTocb8crI8sxP1t/7TiaNGfPCndRqJPmhyNp&#10;LRr3tX5HeeIf+Ch+t+ENJfXfFv7J3j3S7KJlEl5qNm8ESliAAXeMAZJAHPOeK9W/Z0+Osn7Qngb/&#10;AIWHB4Gu9FsJLho7H7dOGa5VeGkXCgbQflyCQSCOMGvnv9p3xhrf7Wf7SumfsmfDvU7v/hH9Jk87&#10;xdeWbExMyYZw5TK7YjhBvwPOfaQGCmvrnQNC03wxoVn4b0S1FvZ2NrHBbRL0jjRQqj8h9a/O/ELL&#10;uE8l4SwSp5csPj8SlUcVUlLkpfZ5lLaU97dF5n3/AADjuKc14qxjqY94jA0H7NScIx56v2uVx3jD&#10;a/Vnh3xg/b08KfDX4oXPwo8MfDnWvFepWFu0uoro68220bmGNpJCryzAbR61oeG/23vAXiv9n7W/&#10;jzpXhy+aPw+ypqmjsQsqSM6KFDkbTw4bI7e9c7+2X+0P8Of2aNOv/wDhW+maLB8RtejXM1tpkZnW&#10;I/8ALadgAT0+UMTkjOMCvMdI8E6L4G/4J/fEGM/ErR9e1zWlh1PWotLvYpfsTyTQgIwjJweOc4BO&#10;cdK+ryfgfg3MuE8vxdfAToSq1aUISlNylWu7VZOKSUYL7L3ufM5txnxdl3FGNwtHHQrRpUqs5RjB&#10;JUbK9KKk3eU39pH0p/w0hov/AAzf/wANIHw3dfYf7LW9/s0TJ5u0sF27vu5Getch4k/bq8L+G/2b&#10;PD/7SM/gTUJLLxBqz2EWmLdIJYWVrldxbGCP9GP/AH2PSvnYfDL9p0fsV/8ACZf8Lyt28G/2Csh8&#10;MtpybjAXAEe/Znr3z+NVfimc/wDBLP4akH/mdJ+f+2uqV9Plfg7wO8ZCDqRrqWOVG0JSXJT5ZNwl&#10;dL3lZarsfM5h4tcZfVJVI05UXHBe1XPGL553iueNm9NdEz7A+I37SWj/AA7/AGeLP9oW88M3V1Z3&#10;mn2N3/ZsM6iRRciPC7j8uV8wZPtXXfDLx1afE3wBpPj6wsJLWHVbNZ47eRgWjUnoSOM18L/Gv4Y/&#10;tPaR+x3pvi7xf8cYNS8HvpOlSQ+HV05EaOFxF5Kb9gJ2ZTvk7a+rP2bfHXgjwr+z74F0vxR4z0nT&#10;bm90WMWdvf6jFDJcHOPkVmBbkgcA8mvzTjjw7yPIODaeOy6pHEVpYirByhzNKEdotNXvHqz9E4L4&#10;+zrPOL6mDzCm6FKNClNRnypuct5JpvSXRXPWgcU6mDpnNPB4r8G20P3LfUKKKKACjvRR3oA7f9mv&#10;/kvHhn/sIf8AsjV+jUX3V/3a/OX9mv8A5Lx4Z/7CH/sjV+jURwin/Zr968Kf+RXW/wAX6H82+Mn/&#10;ACP6P+D9R55GM0wqepoMoI4NBlXbyetfqx+QjJVBToK/JX/guP8AEXwXrnx20X4b+GPD2mx6hpNi&#10;bnXNSgtVWaR3PyRM45YAc4JPWv1O+JfjrSvhx4C1bxzrT7bbS7CS5mPsqk1/Pz8b/inq3xv+LWv/&#10;ABV1i4aSXWtUknXJ+7HnCL9AuK+04KwMq2PlXe0F+Z8/xBiI06Eaa3bObC55Kr+dBGRyo/OgcDlh&#10;+VJvXbx/6DX6mu58Xq2j0n9neV/7J8eWzsTE3hWORo+xZb+2CnHqNzAH0J9atWgBuYAVwvmKPm78&#10;is/9nxmFr45AUsp8HfeXt/p1rXpXjS+8Sm9uPCCWsi+HdN8O6NdWdr9l2wRXMpUvIpx/rG3Nk5y3&#10;foK8yrPkrSXff7kdkYNwT8jyj9o2W6m+MWqfapnk8tYVj3yFgq7BwMngfSuL/AfnXZftD+XH8YNW&#10;2uG/1X8P+wK4zcp/iFd1G/sY+iOer/EYP93HFfpl/wAEHvgP/Z3hPxD+0Dqdltm1O4Gn6c7YOYVA&#10;LkemTivzb8IeFdY8deLtL8EeH4mkvdY1CKztVRc5aRtufw6/hX75fsq/CzQfgr8CvDvwx0F4duk2&#10;KQ3PksG/fY+fJHfdXyPGmPlQy9UI7z39Ee3kGG9piXVltH8z0mIY4p9NQ84xTq/Kz7UKjn/49X/3&#10;TUlRz/8AHq/+6amXwsqPxI/LfWf+Q1ef9fkn/oRqvVjWf+Q1ef8AX5J/6Ear1/G+J/3ifq/zP7mw&#10;f+60/wDCvyCiiisToCiiigAooooAKxviF4G0T4meCtS8A+JPO+watatb3X2eTa+xuuDg4NbNFbYf&#10;EVsLiIVqMnGcWmmt007pr0ZjiKFHFUJUasVKMk009mno0/VHzzpP/BMr9mrRdVttZsU14TWlxHPD&#10;u1UFdyMGGRs5GRXpun/s/eA9N+NNx8eoTeNr1zposZN9x+58kBBwmOuEHOa7mkY/L1r6jMOPOMM0&#10;UvreNqT5ouLvK94uza9HZHzeB4H4Ry2KWFwVOFpKStHaS2fqrs8m1b9jH4G638ak+PF9ot1/bUd/&#10;FerDDdeXbm4jA2ylFAy24Byc8tyc8itr42fszfCP9oGwhtPiN4fM01uu21vraTy54BuyQGHY4wQQ&#10;RyehOa7wEdMU4ct1rnlxlxV9aoV3jKntKC5ab5neMbbLyto11W5suEeF3hq9D6pT5K8uaouVWnL+&#10;Z93fZ9Oh5b8Gv2NvgT8Cru41TwP4aka/uEkj/tK/n86aONwAyIcAKDjqBnkjODitf4Kfs6fD34Ar&#10;rC+ARfD+3LwXN99sufM/eDd04GB8xrvaa/SpxfF3EmYTqPF4qdT2nLzpybUuR3in5J7disLwnw7g&#10;I01hcNCHs+bkaily8ytJrza3fU+C/wBmf9kLSvjD8VviBYfG3wBrtlZpeGfSb94ZbUsxuJN2x2Xa&#10;4K4zweMYxX1z8Jf2b/g98FPC9z4T8D+D4Y7e/h8vUpbr99JertK7ZS3DLgn5cBeTxya7s47npSdO&#10;c19Rxh4pcTcVVI03VnSoxjBezjJ8t4JJS6a6X8nsfN8J+GfDnC8HP2UataUpt1JRXNabba69HbzR&#10;4Q3/AATg/ZXk8TN4ibwnebGk3HTRqTi26Yxt+9jv97r7V33xa/Zx+D3xq8LWvhDxr4Otza6dGU0t&#10;rJRC9gpTZiEr9xQAuFxt+VePlFdwTzWb4j8Y+EvB9vHd+LfFWm6XFLMI45tSvkgV3IJ2guRk4Dcd&#10;eD6V4suNOOM1xdGbxtapUpO8LSk3HTdW123fVbnrx4P4Ly3C1o/U6MIVbc94xSlronfz2XfY4H4K&#10;fsefA34CavL4i8D+HJpNSkUquoajcedLCpGCqHAC57nGccZxVz4Q/sw/DL4KeMdc8d+CxqH27xAz&#10;HUPtd35icyGT5RtGPmP5V2niDxh4U8J6eNV8VeJtP0u1bgXOoXkcMZ/4E5Aq7aXlpfWsd9ZXMcsM&#10;0avDLGwZXUjIYEdQR0Pes8w4q4zxtOrPGYmrKOISjPmcrTjF3Udd1F62XU0wPDXCOEqUoYTD0oyo&#10;NyjypXg5Kzlps2tLvdEGuaDovijSp9C8RaXb3tndR7Li1u4VkjkX0KtweQK8P1T/AIJs/st6l4j/&#10;AOEgXw7qVuvnrIbG11JltzjHyYILBT3AbPJwRXvW7HU0HPtXLkfFXFHDsJwyzFVKSn8SjJpN+a2v&#10;2e/Y6844Z4a4gnCeY4anVcfhcoptLye9vLY43xH+z/8ADPxD8H5PgUNFNh4ae3SBbHTpPK8tFkEg&#10;2nnneNxJyWJYnJJNXPh78IPBfw1+Gdr8ItFtJLrRLSGWJLfUmE2+OR3dlYkDcMu3bpXTpgg4oJwc&#10;1x1s9zqph5YerXm4OftGm2/3m3O/73nudVPJMnp4iNenQgpKHs01FfBe/Iv7vlseEXv/AATh/Zcv&#10;vFTeJn8L3yo04kbS49SYWvTG3b97aeuN349q9E8bfs//AAv8f/C3/hTer+Hlh0GOONLe1sm8swbP&#10;ulDzgj156mugHjLwkfEn/CHf8JRpy6uYvNXS2voxclMZ3CMncR74xxWpHnHSvXzHjLjXFVcPVxmM&#10;quVK0qblKXu9pR8/P8TycBwjwbhqdelhMJSUanu1FGMde8ZW6eRwvwd/Zv8Ahb8D/Bd54C8F6RI+&#10;n6hM8moLqEvntcll2kPkYK7QFxjBHXPNef3v/BN39lu68Sr4iXwvfQqJo5G02DUnW2bbj5cfew2O&#10;QGHU4xxj3ymv1xUYXjrjDB4ytiqGPqxqVv4klNpye133fZ79i8TwTwli8JRwtbBU3TpaQTirRXZe&#10;T6rZ9TxP4l/styfEj41+Ab67sNLg8C+AtNdrPTVDNLNdbkCQlCpXyVWGE8kk4Zcc5r2a4toLy3a1&#10;uY1kjdSro3RlPUH61Jt5yaUAdK4M04jzbNqeHhiKl1QjaFrp6vmbb6yb1b6nblvD+V5TUxE6ELe2&#10;d5X1Wi5UktuVLRI8G8U/8E3v2XfE+szayvhnUNNM33rXS9QMUIOSSQpBxyegOB2ArptT/Y3+A+o/&#10;CX/hS0Hhh7HRmvI7uVrGbZPNMoIDvJgljgnrwO2K9QuLmC0ga4uZljijUtJI7AKqjqST0HvWf4b8&#10;Z+EPGlvJdeD/ABVpurQwybJpdLvo7hYnxnaxRjtPsecV7dTj7j/GYWm54+tKFFpp80mk18Lb7ro3&#10;8jx6fBHA2DxE+XBUozrJprlV2uqS7PqkeK+GP+CbX7N/hHxNpvivSI9d+1aVfw3dp5uqBl8yJw65&#10;GzkZAyPSux1L9lD4Z6j8apv2ghfavb+JZrd4luba9URxbrQ2u5UKEbhGcjORuGcHpXpuRjBNBK9R&#10;zXPX4840x+IlXq42pObg4NuTbcJPWL8m1qjahwTwfg6EaVLB04xU1NJRStOPwyXZpPQ8z+A/7Jnw&#10;b/ZzvdQ1H4d6XcfatShSKa6vpVlkWNTny0baCqk4JA4JRc/dFemBD1BoyMf0pVztr5/M82zLOMa8&#10;VjqsqlV2vKTu7JWXySSR72W5Xl+U4NYXBUlTpq9oxVlq7v5t9Tw74i/8E+/gf8VfFt1438cap4kv&#10;NQvH3SSNq4CoOyooTCqBwAKm8JfsD/AbwV4R8ReCtFi1f7F4otYbfVPO1AM+yOTzF2Hb8p3deuRX&#10;tlFfRS8QuNpYOGEePqezhbljzaR5drLpboeDHgHg2OLnilgaftJ35pcurvvd9b9Thz+z94CPwT/4&#10;UDi8/sD7CLP/AI+v33lggj58deOuK5vW/wBjD4N698FNH+AOonVm8P6HqT31iq3wEwlZpydz7eRm&#10;4k4x6eleuVkaf458Fat4huPCmleLtNudUs1Z7vTbe+jkuIVBAJeNSWUAsByBgkDvXLg+KOLKLlUw&#10;uJqK0/ayab0ntzvs9Xr5nRjOGuFqyhTxOHpu8PZRTS1hvyLutNjmvG37P3gHx98HrX4G66L0aFaW&#10;lrbRLBcbZfLtwgjy+Dz8i5OOa4G2/ZJuR8d/CfimXU0/4RHwJoyw+HbNpi1w1yWJYyHaBtHyn3xj&#10;A617uMHrQVyc1WW8a8R5Xh6tGhXfLNTVnqk6llOS7Sa0v2uTmHB3D+ZYinWrUUpwcLNaXUPhi+8V&#10;28kIqgDGKkAwMCoznPWpBXyp9OFFFFAwo70Ud6AO2/Zs/wCS8eGf+wgP/QWr9Gh/qgP9mvzl/Zt/&#10;5Lx4Z/7CA/8AQWr9GRgxDP8Adr968Kv+RXW/xfofzf4x/wDI+o/4P1Pk/wD4K4/tzePP2Cv2eNM+&#10;Ivw38OWeoavrniSLTLf7dnyYB5MkrOcdyI8D616l+w1+0p/w1x+zH4T+PclhHZy6/pay3dlE2Vgm&#10;BKuo9sg14J/wX7+HUfjn/gnF4g15kH2jwvrmm6rC3cfvhbuP++J2qt/wb/eMNN8Q/wDBP3RdHsrh&#10;ZJtF1C7t7lf7refIw/Q1+6SwuHlw6q8Y++ptN+T2PxL2k1juRvS1z7Z1HSbPVLOSw1K2Sa3mjKTR&#10;yLlXU9QQe1fHv7TX/BGn9n34x3E3iD4cSSeD9WmcvI1jHut5H90PT8K+yPtiHjd+VMku4wuXO1fV&#10;iOK8vCY7GYCpzUJuLNsRhqOIjy1Emfh1+1V/wTm+Pv7K1/anWLeLXrHUJXSzu9IVnYkd2TqtcLf/&#10;AAy+Hnw4+Edn8TPjVfa5pstzfy2/2OOFEaPbjb8rncd2ew7V9Xf8FEP+Ci93qPx81L4b6F4Vhn0/&#10;wrePaw30d4yNK2fnJAHrXw7/AMFBvHNt41+KfhIW2pzX2jyaPFdQhmO0u7YkUZOeDla/XMsxOaYn&#10;D0/rKs3q2uqPjKlDBqvNUnoj0z4IfFP9mbU9H1b4b+C9e1aa98RT2zM15NBbyGOJm/dLuIyGZlJG&#10;f4BXsl58GfiDqmhroU3h7xdNp6Rosdu1/bbAqj5QMN0HavCfDP7KvwF/ac8BXU/gXSZPC/iTS7xF&#10;khs7hZAsBX5Zv30qA7mG3g7ga9C/Z58ST/D3xo37NXiT4yXmtLpu5NN1xcxqZ1UH7IA57HK7y2CR&#10;RiHdy9m3eOrUiYxp8qZv/Er9mTxl8TJdPute8E+JGm0+xFstw1za7pVB+XOD2rwn4/8AgL4f/Ao2&#10;vh/XNcvLHxNcXSkaLqDxsfIYcSkoeOeMGvon48fFfUfgmumLf6/qM0+oTESWf2xCY4wfmk3RF1P+&#10;7kGvA/29f2fvEfjy40j9oDwde/21oP2GAanfXmoQRP5e4Y2oZN/OSv3Qc9qeBrVeaPO7Rd7ebXQm&#10;VGjK6PYv+CbHwD8WJ8Zpvi54v8K3Vra+GdL83SGuocCe+nPlwbM9cElvpX6/fCXwpP4Q8D2Ok3i5&#10;uTGZbx/70znc5/M18H/sA+OvCWt2Hw9+H3i3xta2Oo675muwaHqGqJ5zW0A8m1RQ2CwPzyYxkfSv&#10;0TSZAikdP5V8BxViqlfG2mttvRH02U0adOjeJMpKjGaPMxwTVb+0LcSeX567sZ2bvmr59/bo/wCC&#10;jfwZ/YIl8Lj4uabqlzH4ovWggk02NG+zquN0jhmB2jI6Zr5yjh62IqqnSi23setKcYJts+jFLE5p&#10;s/8Ax6v/ALprK8E+NNB8feFNP8ZeFtSjutN1K0juLO4j6SRuoIb8jWpN/wAejf7hrCopRTT6FwfM&#10;00flxrP/ACGrz/r8k/8AQjVerGs/8hq8/wCvyT/0I1Xr+N8T/vE/V/mf3Pg/91p/4V+QUUUVidAU&#10;UUUAFFFFABRRRQAU2YZiYU6kf7taUVzVorzX5mdZ8tGT8mfL37Mnxf8AA3w9074heN/GX7V1x4x0&#10;nT7y3udSabQb6IaTJNM8fyq6sXDtsXbGNq7M8AmvWdU/ax+A+ifCzTPjVqfjhovDOsXjWmnan/Zd&#10;0wlmUyAr5YiMi8wyclQPl68jPxt+yR8MdT+M3wu+Ofw40JwL6/tbFrFcqPNminuJkjyxVVDtGE3E&#10;gDdknis7xXp37RHiX9lbwz+zXH+y74yhk8O6xLqEmrf2TOyzh3um2CPyRtx9p67j9z0Nf2FxN4V8&#10;KZxxTVjWxSjUhWoRqJyp07UJYeMnJRfKr8/u6as/kzh/xM4oynhmlOjhuaE6VaUGozqXrRryjyOS&#10;5mlya6vQ+y/iT+2d+z/8LrHTLvxF4yeabWdLj1HS7Gxs5JJ7i1kAKPtwPLzngSFS2Gxna2KWn/tq&#10;fBHxr8MNe8a+EvGTQXGj2LSXVlfWMi3Fq7AiMtEFJZS2Msm5RkAkHivBvjl8I/Gc6fDbU9R+AfiK&#10;8t7PwXptnda/4RM39s6dcJD80fkgkDyyMjcoGWZdwPToP2SPCnxojg+I1r4z8A+ILfR5NBkh0K58&#10;UaXHHqVzIQ21WbYHmJHJ+8AcDOcZ+WqeG3hzhOGI5nGu51ITTknVglJKpy8qSbu+Xo0mfSw8Q/ED&#10;F8RPLpUVCE42i1Sm3FunzczbsrJ9U2jov2DP2w9f+PD6l4T+Kev28niFZfN023s9LeNGtlQb2LgF&#10;M7j0JBPpXvHxH+Knw++EHhmTxh8SPFFvpeno6p50wZizMeFREBZz3woJwCcYBI+f/wDgmB8N/G/w&#10;8+H3iSDx/wCBtS0W7n1mN7ddV094JHTyQCV3gEjP61of8FFfg38RfiVoPhXxT8P/AAZH4g/4RnVJ&#10;rjUNI5aS4jYRnaEBDSL+7KsqndhhtB5I+e4pyHgfNvGaeW4eccPgm4puMo8t+RO0ZfDFSemuid2z&#10;6DhrPONMr8IY5lXg6+MSk0pRlzJc7V5R3k0rvTVqyO3+Ff7bX7PPxf8AEQ8IeG/F72upyyFbKz1a&#10;ze2N4vGHiZxtbOeF3CQ4OFwK+Uvil47+E/jz/govfP8AF/VpbzwlpEzabGZ7O4PkvFakbFRE8wqL&#10;rfyFIPXJXBrsPEnh34yftV/GT4fnQ/2bdV+G9p4OmS4utavbcw7IEkgZUiLQr8yFCIowG5fcQqh2&#10;Xc0/4T+O1/4KhXfj+f4eap/wjbAldYbS3+xsf7JVMiTbsz5mV6/eyOtfpXDeT8FcB47GYijVcak8&#10;HUbpurTnKnJStZVI3Tc46pLVH53xDm3GHG2DwmHrUuanTxdNe09lOMaiau24S1tB6N7M4v8AaH+I&#10;/wCz38Sv24bJPihr91eeD9E0p7K9jFrdBYr2NpgyCMJ5hBYJllUhgByQK+sPiLo2n+Jf2dNS03wb&#10;rF9p1q3hgvpd5Ys8M8UaQh49pOGU4UDnBANeY+Ifht4nuv8Agovo3jZfAt5JoEXhFoptW/s9jarO&#10;Vn+UyYKhySOCc5Ir6MVVRQqxj5eMdvpX534lcTZV9U4c+o3ao0oTcXNSinzXtJWtz6e83uuh974d&#10;8O5p9a4geNsnVqzgpKLjJrlsmnf4Ff3Utn1Pgb4fftS+PNB/YJ8SPNq2qTazD4gGlWusSai8k6LO&#10;vmtJvbcflUFAMg/MCCMVqfCH48fEf4ffs1fGLwF4u8RXuqa/4TYRw6lJqby7Fu3Ft+6dsSfI++QM&#10;f7w6YrlPBH7Hfxg1L9rVfC/ibwbq58MWviia/uNVewZdPljV9+VMvyPvwiYGWYdsDjoP+Cg37Nfx&#10;Nm+N0ni/4P8AgDXtQsPEOkRrqy6JYNJF5yMAY2SIZwfLik+YYLcgkjj98qU/DPEZ5Tyb2lH/AGtx&#10;xjqXjaMoyg/ZX+zzRjO6ut72Pw6nU8RcPks83UKv+yxeEUPevJSjNe0t9q0nGz123PWv2O/in4Z+&#10;D/7Hun/Fj44/Fa62a3q1zK1zrV3LcyKwlMCQRDDSOCsHmbVBwGZuBnHUaJ/wUT/ZQ1mzt55/H91Y&#10;3FywVbG80K884FiQv3ImBzjOVJGDyQcgeUftyfsx/FC/+BPwy0vwFo0/iFvA1j/Z2oWun2jPczB4&#10;bZBOkIyWUG3wwBLDzAcFQ7LwX7RFt8Y/2gvFHhXVtE/Y18ReFY9DmENw0eiyMZIy6FB8sCFUQK+O&#10;CBu7d/zvC8C+HvHGIqZxXr64iriHLlq06caEYN+yi4P3pc6tZpaXPvMVxvx/wVhoZVQo3VClQUea&#10;lUnKtKaj7SXOrqPI73Tep6x461/T/DH/AAUvtfEmqrP9msfAEk1wLa1knkCLHNkqkaszYHZQT7V7&#10;VoP7U3wH8TfDfUvi7oXj6O48P6O23U7xbOcPbnIADQlBLzkYwnI5GRXmXiL4feK9V/4KI2PjGXwh&#10;qEvh6TwW9pcap9hk+y72SUGMyY2hiGxjOefevny6/Zf/AGgNL+Mep/ADQ/CWrN4D1TxdDdXF7LpM&#10;i2TQo+/d5qghMIWTrycVjiOF+BeNqeDpY3GqjPD4ShJvnVnBSl7SNutRK1lv5G+H4m404QliquDw&#10;bqwxGKrRtyu6m4w9nK/8l73Z9n6h+1X8BtL+F1t8Z7z4gw/8IzeXf2a31KKzuJN03zfIY1jMin5W&#10;yGUYxzis74h/tmfs/fDbQdJ1zW/GT3B12xW80exsrGZrm5hbGG8tlUx5B48zZu2sF3EEV8iX/wCy&#10;38eb/wCKtj+zXc+Etbk8Aaf4ulubXVJrKZbYWrkFz5yKVXcikL3Dt2zx6Z8V/AXxT+BP7ZP/AAvb&#10;RvgVeePtB1HS44bGPT4TNLYNHHChYhUYxSIY/lJUhkY4O4Hb5dTwt8NcNjKWHhjXWnUhOtCKqwhz&#10;wsvZ03KWkaju737WPTp+JniLiMNUrSwfsYQnClObpznyy19pUUY6ygrK1u59D/Cv9pH4PfGbwpde&#10;LvAni+OaHTYw2qW80DpcWXy7j5kRXdwMjcoZSVYKxINcPc/8FGv2TIbu3tbP4gXd150m2SS30C8K&#10;24wfmfdEpIyMYUMeRx3ry/8AZs+F/wAVdd+LHxM+P2ufBibwbp2veHbqx0/w/PC6TvO4hclEKgkf&#10;u8sxChnkwgOGCdd/wTm+B48H/Bq7u/iN8LG0/XZtdk51nSjHcGFViaM4kG4APuIIxyM9RXk5twT4&#10;Y8O4bG4yvVnX9lKio0oVYc0XUjeUXJJqXI9G0j1Mr4y8Rs+xGDwtGnGj7WNZyqTpT5ZKnJKMlFtO&#10;POtUmcT8H/25tc+K3jDx14D8e+JrVtMuNLvo/Ca2+jvG05+fbuYKdv7sZ+fbz78Vxv8AwT//AGpP&#10;g/8As+/DzXtO+I2s3Ud1fa5DJb21pp8sxEPlhTKzBdigEcjduPZTXXfsufB34i+H/iz8YNU8RfDb&#10;VrO31DTdQXR5rzSZI0uGaeQqIiygMSDxt6g1zPwN+A3xH0z9jT4oaLrnwj1i38QX00A0u1uNFkW6&#10;nQGM4jVl3sM56cda/Ws0o+GXs8flkFGGHrfU0406kU+aSV5J2fw3vPu10Py7LcR4je0wGZSk54il&#10;9bac4SekW7Ra0+K1oeTW59weCfG3hX4jeGLPxn4J1uPUNMv4vMtbuFWUOv0YBlPqGAIPUV8TfHnV&#10;NX8V/wDBQzUPhh4i+OGt+FPDlwsPnXNrr72sVtt0sSqACwQbpFUHjnce5r6H/YC8J+KPBH7Mei+H&#10;vGPh6+0u/hu7xpbLULVoZUBuHIJVgCMjBHHIr59/aG/ZW8f/AB4/br1axn8Oa1YeHtUt4wnihNJk&#10;e1ikj0xSp3kbCDLGIyMjkkAg4r838KMHw1w74jZ5hK+JjGhSoV4wrSUZW5ZxUZxTupStdpJO5+g+&#10;J2O4iz7w9yXF0cNKVerWoynSi5RveEuaEmrOMW9G3ax1n7Anx28VzfEnxx8KvEXxCbXvCfhuO6n0&#10;nxFqV15pWGK6KK/n52tHIjmTJJ4VdpC8V6h/w8M/ZXTxQ3hyT4gTJCreX/ax0q4Nm0u4qYxIEJPr&#10;u2+WQQQx5rw/4FfCj4mah+zt4s/ZO1X4Oa54Q8RXTTT23iqTT5Vs9TeOXd5E1yoZR0KAqWjaMttI&#10;OPM5vXtM+NWofsvWf7K0X7HniKPV7TUQreIF08mB5BMzGQSCPbyDs8zzNpXncRxX1Gc8D8B8UcTY&#10;rE15RTU6dO1OrSpr2fJrinryyUnvCKunvqfN5Rxlxxw3w3hsNQjJ+5UnedKrUftOd2w19XFpPSUn&#10;qttD7K+Kn7RXwg+DPh218UePfGkEFpfLu09rZHuGuvlyNgiDbgf733eeSK4/wt/wUA/Za8WXenaV&#10;Z/EGe31DUriO3g0+60W7EiyuwVUJWJkGSQN24r714H8a/wBlj4z+C/Dfwt8W2Xw/bxhH4W0+O11r&#10;w7bIZ2VzJ5hURoCShztZlLAMASNvJxfiZpXxm+OH7Qvgnx9Zfsla74TsLDVLJbgR6PI2VW6VmllZ&#10;YkC4HdgPlFeLknhL4bYzLY1HjHVTjXbqqtTioypt+zg6b9586Sd13PXznxS8RMJmDgsJ7Np0UqTp&#10;VJOSqKPPJVF7q5W2rPsfVfxf/bJ+A/wR8UQeC/GniqVtUkaPzrPT7N7hrWN8/vJdgIUADJXmTBBC&#10;EEV4H+x14q0Dxt/wUG+InjDwpqsd7pupaDdXNldRqwWSNrqzKnDAMp9VYAjoQDxWdqngr4w/s5ft&#10;meJ/ixafs8ap4403Wzcz6a+l2jSLGJ5VbcHWOTy5FwUIIGQcj5WBOn+wr8Pfibo/7Wfi/wCIniv4&#10;Mat4S0vWNFvJbG3u9NeGCDzby3ljgV9qqWVM/KAD8rcDBA9DC8L8HcLeHea18BXVSVfBR/eOrTfP&#10;UlKLlTjSXvxcNr9TgxHEnF3EvH+WUcdRdONDGS/dqlNOMFFqM5VH7rU10Wx9mc/xHmnAAjJpvJ/+&#10;vTxnHNfyKf1WhCgNLRRQMKKKKACjvRR3oA7b9m3/AJLx4Z/7CA/9Bav0ajxs5H8NfnN+zX/yXjwz&#10;/wBhD/2Rq/RmPGwZ/u1+9+FP/Iprf4v0P5t8ZP8AkfUf8H6nzv8A8FXfC7eLv+Cdnxa0eOPcy+E5&#10;rlfrCVl/9kr86/8AgiN+05ffBP8AZA+OeqafEZJvDNmNWsoPvfOYio49N1fqr+154cHir9lv4h+H&#10;iqsLzwZqUQVvU20lfj5/wb6aLovjnx38TPg/4ttRc6Vr3gdor63bow3HP48mv6FyXklkNeNRXUZR&#10;f5H4bivdxkLdU0fWP/BA39qn4s/tDeBPiBf/ABn8Y3mr3EOufbori+m3C3SQEmNc8Kg7DoK+WP8A&#10;gsJ/wVY+IHxj+NUnwE/Z28c3+k+FvC+qKl3qGj3DRSapeo3XcuG8tWGAOAxznNcf+zr+0fB+zR8M&#10;/ir+yp8Bp7j/AITrxv47fw94ehjjLG2tDIYvOLeoH416h4v/AGA/hR8Kv29/2bf2XdD0uGfVLfSW&#10;1vx5fyjcb2ZG3kvnr83T2r2KeEwGEzaeJqwVrNxj0sldt/kvM5Z1K1TCqClrs/vPla51XVdbnfVd&#10;evJLi+uG8y6nmfLvIfvMfcnrWN+11oj2WneBfEYCqJdC2M2OjCRiK/eT4ifsHfsXftBQS32qfDXR&#10;Z58mKTUdFkEbow6gtEev1r4l/wCCsP8AwSh8I+BP2XdS+LHwu8R3pt/BtmkselXUfmM0If5yH9QG&#10;/Su7B8WZfiq0Kck4O9rNaa7ao8yWT4rDylK90z5K+AaSX3w+vtbktf3N8+ny28jY+fa7q35Hj6ji&#10;ua8GXeo+IP20/FGq3NxIbeDxJdQxR7vlHzHt36fWo/2WvHF3ffBHxBLqd6WXw79jjt1b/lnHunkH&#10;H13Vw/w7+KGo+E9PvPi3fxrNqF9qlxcqrD78sh4/KvpPZzlUn56fkedJez91eR1f7Snxm0PSrTRf&#10;B+gyR3V9p8tx/aUW07YAz5Az/eP6VF+2DDqFx8NfDGqWd3NCkml25mjjkIVgU+UEd8GuB+Kvwzfw&#10;v4E0Hx/rtxJJq/iC4mnvEZiQibuAPz6V7n8QNLt/jZ+w54q+Lfh/S7qHR/COi6fZyXl7b7PMuQ4U&#10;rGe4wTzUVZ0qNODfw3a+f/DmsKfvJRPpXxf+yRpH7Sf/AAT1u/25vD2iyeGfGvhWztLvwTqWnsVk&#10;isrCJIgp29QxVnB5Iz6ZFe0+CP8Agrjdaf8A8EqtP/aHe2/tLx9LMnhmx0/Bd7rWCoCttHJByGI4&#10;r22ew8HeGf8AgktND4Yt4YtKj+FBMKR/d+a1/nmvy3/4IY/AnWP2jv2qrG18UXs0/g74fvJ4g/st&#10;2zAdROI4n2/3hn07V8FTjRzLDV62IXu0Z3V+38v3n0cefDVIwi/iR2kHwD/4K7fCL9tz4d/FjU9V&#10;8TeKtc8USQajfta3z/2bZI7/AL2xuAXEcaKh9h2HIryP/goVrX7SnxC/bd8YeHf2rtFuPG0ng2xm&#10;VbDwezi10yzlTME6KoLIBuQvuGSeCcV/Qk0ShWKouNv92vyv/wCCeniB/Ff/AAW3/aCt/EyrMbq0&#10;mt1jmGQY4ngULj0xVZZnbxHtMS6UV7KHTRvX8AxGD9nGNPmfvM9F/wCDeH48eMviR+zJqXwz8WC6&#10;mXwrqLQ6feTq2DA3SME9dvtX6Hy/8ezZP/LM15+3jf4BfBrxZpfwvTVtG0PWPEUzHTdHt4gkl2wG&#10;WYKi/qa76T/j3bA/gP8AKvj80xCxeKnXjDlUtbHrYeLp01Bu9j8u9Zx/bV4B/wA/cn/oRqvVnWcf&#10;2zeY/wCfqT/0I1Wr+KsV/vE/V/mf3Zg/90p/4V+QUUUVgdAUUUUAFFFFABRRRQAVy/xm8B6v8Tfh&#10;nqngbQfF02g3moRosGrW6Mz2xWRX3AKyk5C44Yda6ikYEjiurBYytl+Mp4mj8cJKSurq6d1o9Hr3&#10;OfGYWjjsJUw1a/LNOLs2nZqzs1qvkeSfsp/soeHf2YNAvrSz1+bVtU1aZZNS1KSAReZtGFRUydqg&#10;ljyScs3PavWRyeKUBvSgAg9K7s84gzbiTNKmY5jVc6tS15PrZJLRbJJWXZHBkuR5Xw9llPAYCmoU&#10;obLfd3b16tu78x2B6UHA6iikYZHWvJ5pbHq8sdxCVHahiDSdsYr56i/4Ka/syL4hbw/ql1rlj5dw&#10;8U15caVuhjK5BJ8pncjIwMKTyOAK9/IuFeIuJud5Xhp1uT4uWLlb1seFnXE3D3DfIsyxMKPP8PM0&#10;r23sfQ3yUDG7gVh/D/4ieCvil4Zt/GXgDxFBqmm3Q/c3NvnGR1BBAKkHgggEHtW4GUc14+Kw+Kwe&#10;IlQxEXCpF2cWmmmujT1PWw2IwuMoRrUJKUJK6aaaa73Q7APUUYHpSb1xnNIHBGa5jo06DsD0prYz&#10;k0u5fWkyHOAfocVceeU1Fb9CZcsYtvYUcigKK4X4K/tE/Cr4/Q6lN8MdekvP7JmEd9HLZyxNHuZx&#10;G3zqMhwjMMc46gHIHchgOSa7Mwy/McnxksJjKcqdSNrxknFq6TWj7po5Mvx+X5thI4rCVI1Kcr2l&#10;Fpp2dnqvMdgelIV9KCwBxRvFcXMztsgbaOtJ+tc78Sviz8OvhHon/CRfEfxZa6TancI5LhvmlYDO&#10;1FGS7Y/hAJPpXG63+2P8A9B+E9n8Z7zxdI2i6lPNBpZjsZfOvZImZWRIioYZZCAWCqMjJANe5l/D&#10;PEubUoVcHhalSM5ckXGMmnL+VO1r+R4mP4k4dyurOli8TThKEeaSlJJqPdq97eZ6kOeaVdpPBryn&#10;9n39sn4MftHX1xo3gi/vLXU7eNpG0vV4VimaMY/eLtZ1ZfXDEjuACCfVJJkgjaaYhVUZZm4ArHOM&#10;jzrIcc8FmFGVKro+WSabvs13v0a3NspzvJ88wKxuArRqUtfei00rbryt1Q8EDjFKAMcivAfEv/BS&#10;D9mrwz4zbwlLf6xdRwzeVeazZ6WWs7Z8kEMSwkbBHVEYHsTXtvhTxT4e8ZeHrPxV4X1SG90+/gWa&#10;0uoGysiHoRXZnXCPFHDuFpYjMsLUpQqq8XKLSfX77dHqceT8VcNZ/iKlDLsVCrOn8Si02un3X0ut&#10;DSowPSmhxnFHmLjNfOXlufQ2iOwPSjA9KTcucZoDA0+aQuWPYXHtRgelJuHpSg55FJSktmPli+gY&#10;HpRgelFFPmla1w5Y3vYKKKKkYUUUUAFFFFABR3opu4butAHc/s1/8l48M/8AYQ/9kav0ajyY1H+z&#10;X5yfs1n/AIvx4Z/7CH/sjV+jUcihR/u1+9eFP/Irrf4v0P5t8Y/+R/R/wfqcj+0LtT4D+MnP8PhX&#10;UD/5LSV+NX/BulatF8e/HniKb/U2Pg+Y3DAdMyGv2p+JHhZfH/w91vwM181r/bGk3FkblY9xi82J&#10;k34yM43ZxnnFfM/7Dn/BKL4S/sNfDnxF4a8GeMdU1fXvFGnNa6t4i1JFDFcHGyJcKgBOcZ5x1r90&#10;y3MMPhctr0JvWbVv1Z+J4ijKpiITWyPzy/4I+fs/2nx2/wCCmXjH4tXNv52keEdc1C/hkdQVMzTs&#10;sf0Peua/bj8bfHf47/8ABYbWPCf7Pmt3lp4i+1R+HdNvbH71rb7Asz+wCsxP0r9Uv+Ce/wDwT48H&#10;/sE+DNc0LS/Gk3iLUvEOqve3+sXVmsDEEkrGqgnCjPcnNbXww/YY/Zv+C/7Sfiz9qjQtPVfFPizH&#10;2u4vrpWS3/veSD9zd/F6160uIsPHMKlZLntBRhpp0u2c/wBRm6MY3trdnwT/AMFBPi9+1P8A8EpY&#10;vhN4I+BEkzeDtL0/ztavpEZ11q/J/fJcPztJ+8OnWvoTwj/wUz/ZP/by/Y68V6FqfjrTfDviC88L&#10;3MGseGdZulhlicxnJQvgSqT0K59+eK+sfib4b+BfxV8JXPgX4q2nh/V9LvFKz2epzRMjZ/3jwfcc&#10;1+Y3/BSP/glN/wAE8/hD8HNe+Nfwp8WXWk6talFsdEs/EEc1u7vIFxsbcwAzng9qxy+rl+Z+zpYi&#10;DjVUtJxV7tu+qDERrYXmnBpxa2f6H5/fAGW/T4JfFmO2uYI0tdBtbiVppwm/EjR4QH7zHzegqD9m&#10;Twjqfxo+Jnh74ZRacslnZtNeXzSyhI0jUFjK7HhEHGSeKi8Rx6d4K+GmqeH/AAxq7Rw6l5S30aXW&#10;ftADggMO4BHSsr4QiGC31SZ/EUuni6h+zSeTd+U0kZ5ZTgjIPGR0Nfqjpz97u/8AKx8v7WDvNrqd&#10;b+0Rr1x8S/iFa/Cvw1Ja3Vr4flkgF9ptx50VwzMOVZRgjsMda+sf20/iT4Q+BX/BMTSf2S49BuLf&#10;xJ4nisrvUoEt9q2cHVWkbpvfHCjJ9cV8u/DXSvBuneIdP0HR9btLVbi+iElzJdgFAG+/u7Y61+i3&#10;wm8G/sAftL+AvEEn7WXxF0vUobnXoItJWTVnWfybRNisWXDFWJb2INeDnVSnho0pVE3GLu0t38vx&#10;OnAylVk1HTom/wATsPAHxL1LWf8Ag34fxMYZBcR/Dl7Vmbr8p2bvyFYX/BtX8L7fRf2ZvFHxXnsv&#10;9K1zxJ9mjuGUfNDDGpAX2y5/EV9OWf7RX/BPPRfhUnwJs/F2gt4VXTfsA0OHT5pIDb7ceXhUPGPz&#10;p/ws/al/YP8Agj4Og8AfCG6/snR7Qk2+naL4UvvLU9z8sJ5PHNfn1bGVpYOvQp0pL2k+b5H08acY&#10;1IyclorH0eeUwB9a/GX4/fFiy/4Jjf8ABbDX/jn440S6k8M+LdJa7WOxjy8qyRKh2j+IiWMZHvX6&#10;Yp+3t+z7MVW1ufEsu7oY/Buo/wDxiuQ+Ifxd/Ys+LPiDTfFXxE+B+seJNS0sN/Zt1ffDi9uJLcE8&#10;hS0PAOKyyupWy+pP2tJyhOLTWxWIjGso8srWd0fOn/BObwb8Zv22v2u9X/4KPfG7wleaL4ftrdrH&#10;wBpF8p3LHn/WgHH8PfABPSv0hkINsx/2D/KvErD9sb4bWcEen6H8GviL5KYWOO1+H12iKB0AGwYF&#10;dt8PfjdpHxKaa00/wd4n0tljJ/4nnh+e0XH1dQM1w5pUxGIk5yhypKyXRJGuHjCmrJ3Z+eOs5/tq&#10;9/6+5P8A0I1XqxrJ/wCJ5e8/8vcn4fMar1/EuK/3mfq/zP7vwn+60/8ACvyCijPtRn2rE6Aooz7U&#10;Z9qACijPtRn2oAKKM+1GfagAooz7UZ9qACijPtRn2oAKG6UZ9qa2T0FACEnHWvkj/gnt4K+H/in4&#10;a+Pf+E78N6XfQnxjdQzS39tG22MxRgrvb7oOfUV9cFTjgV813X/BMP4RTG+WD4o+OreHUJ3lurWD&#10;VbdYnZjk5T7Pg/j6Cv2Lw34iyDLchzDL8xxk8LKtKlKM4RcmuSXM0rNWb2vc/JfELh/PcyzrAY/A&#10;YSGJjRVRShOSivfjZN3Tul2seN/speMtY+GelfHa/wDg3qrz+G9E0+W90LUrtQSkyNMLdvLYAZeM&#10;Etlesa5Azg+hfAX42/tkeIvhn/w0h8QtX8Pz+DNN0nUZ7jTo4VhvNTaBJgkg2xlUHmgIRvTiInac&#10;5b2zw7+yv8JvB/wa1b4H+EtOuNP0rWraaHUbqGUNdS+Yu1nMjg5YDpkEAAADHFanw1+BHgz4b/Bu&#10;H4GQPcapoUNvcW7LqjI0k0c0jyOrlFVSMyMOFHGByck/YcReKHA+a/WcRHCRqVKlWlHmqQTm6EIp&#10;Tle9lOdn5o+T4f8ADfjTK/q9B4uUKdOlUfLCdoKtKTlCNrXcIXPl7S/j5+3v4x+EOoftLaN4h8K2&#10;Ph2yaSWTRfsJ81o4tu4x7o3JU89Zc9enFbvxj/bh+JV38Bvh/wDFX4UpZ6dqHiDWXs9U0+4hEsbS&#10;IBmINIq4UnB3DoG+8cZrpn/4Jw6DYwTeEPDPx18Waf4Ovrhp9S8LpKjLK27ICycbVA4wyuxwMtXH&#10;ft8/Crwj4L+H/wALfhN4ctZIdIi8TLaLF5hL+W+A3zHkk7jzX2WTZl4T8RcVYHCYahSnerKUUqTg&#10;oUVSdoVbv95JSV7r7z5HOMv8UuH+GMbi8TXqQtTim3VU3Kq6kU507L3I2drP7iD4iftJ/tn/ALLm&#10;v6F4k+Nuo+Gtc8P67Ix+x6RCC0IyrMobbG3mKp+XJZD3J6j7CstQS902PUolYedCJI1ZeRkZGef6&#10;1896d/wTn8H3XjHT9Z8efFfxJ4i0XRfLGieH9QkXZAq/wO4JLr04UIeMEsM19FJaxx232WFdqrHt&#10;VR2GK/IfFDNuCcdPBU8pjB1qfN7adOm6UJLm9yKi3fmirpvZn6r4a5Vxlg44yebSmqFRR9jCpUVS&#10;cXy+9JyX2ZPVLdHxH8G/j3468NfsUfEj4w+GotH07XbLxdCsd1Y6LBGrebNaq5dFUK5xM+MjjdxW&#10;bqf7WX7bfhH4P+Gf2hNe8V+HLjQda1E2sOnrYp9ouXR5dxkxGBGpETrlXB4Hy85P0Non7Cnww0H4&#10;HeIPgHZ+JtfbSfEmqR319dSXEBuI3R4WCoREFC5hXOVJ5PPTDvFH7DXwu8VfA3QPgBqPiXxBHpHh&#10;2+kurO6huYBcyOzSkh2MRUj983AUdB75/SJeIXhPPGVatbDxqe1xKcnOm5SWH9jGL5W3dP2iduu7&#10;PzyPAPihHC0qdLESp+yw1oqFRRi6/tnL3klZrkevoj1Dwr4xt9f+H2n+P7u0a1hvtJiv5LdWMpiV&#10;4hJtBUAuQDjgDOOg6VxfhD9rn4K+OPE1n4T8PahrLXt7L5dutx4ZvYULYJ5d4gq8DqSK7zwp4dtP&#10;CPhfTfClhNJJb6XYw2lvJMRvZI0CKWwAM4HOAOewrQ8ssOp+ma/nN4nh2FbE81GU1KT9k1LlUY3d&#10;rqzv0P6CWH4glRw3LWjBqK9onHm5nZXs7q3U8T/4KEeGvD+u/sseJNX1XS4ri40uKGbTppFybeQ3&#10;ESFl9DtJH0ry39nH4Z/ArxB+xf4P+LHxxgb7H4KutQvbeaS6kWGI/b2bBjXIk3Mka7SG3cKAc4P0&#10;18X/AIV6L8Zvhvqfwx8RXt3b2OqxolxNZMqyqFkWT5SysByg6g15fq37AvgPV/hPpXwTf4o+MoPD&#10;uktK6WNteWqi4kkmeUvKfs/zkFsKOgAGBkkn9X4M40yPC8E08lxmNqYeX1hTcoKTapctpKNtnLbp&#10;3PzHjDg/OMVxhUzjCYOnXi8O4KMnFJ1L3i5X3S369jx39mDTJfjR+1rrH7XOi+Ej4d8FaJDcLpsa&#10;aaqm6/0Y24QLGR8+0tK+3ftOI8nIavoLQv2vfgT431W38I2F/rDzalILdEuvC99FGxfjDu8QVB6l&#10;iAO+Kx/gt+wn8P8A4GeMrDxj4X+IvjG6/s5ZhBpuoapC1ofMR1OY0hX++W4I+bBr2e+02DUrKbT7&#10;1PMhuI2jmRj95WGCPy/GubxE4r4NzziKFWhKdahThCFJxbpypxjprzXc5faburvsbcBcLcW5Lw/K&#10;lVUKVac5TqqVpxqSl/Ly2UI9ErPQ+Rv2zvhZP4W+D+pXP7NXhjwjb+E/sZbxd9jSFrgMGG1kPPQZ&#10;zg59BXN+If2qfGXwx/Y++Gur/Aq9fSfMuLjTLxNUhhuizwhc/MV+7uYkHCnHXpmu9vf+CV3gD+1z&#10;b+H/AIw+KNN8PXG832hxyIzSZPyhZD8oUdPnjkJA655riP8Ago18K/B3wg+C/wAP/hz4H0/7Np9r&#10;q1wBubc7sUTdIx7sepPr+VfrnC2f8B53Uyrh6eIeNftpVJe0hJWiqMrxquUnzyuk01pofk/FGQ8b&#10;5LTzPPqeHWDXs404qE4u8vaxtKnypckWm7p6u5e8e/tD/tm/su6x4W8R/Hfxd4b8QeH9ckBnh0ax&#10;TzRCNhkxlIiJAjZUbthJGfa58W/2jv2pdR/bFuv2evgt4r0u1jvIYDpcOrWUWyLOnpcyF3EbucDe&#10;QBnJAHTNdR4V/wCCdHhfW9c0bxN8Tfi54g8VaNptnCdJ8P6pjZEu3JSSTJ8xM4wFVPu4bcMivRm/&#10;ZG+Hv/DSUP7T665rC65AuI7FZovsePsZtMbfL3/6s5+/w3PTivm8Zxh4S4HHe0+r0qtaOHrxco0H&#10;GlKq5J0Y+zb3ik1KWz7n02E4T8Usdg/Z+2qUqMq9GSjKspVI0lFqs+dLaTacY7q2x87/AA7/AGjP&#10;25/if4x8S/BDw/4z8JR694RuLu5vtYudNZBPHBItu8CARMpXed6kxq3qQOK9n/YJ/aQ8R/tC/C6+&#10;uPHV/Dca9o+oGK+kgsTCDG/zRscfKW+8DtxgKMgE5PQfDb9kb4ffC/4r+KPi/oOvaxNqPixLtdQt&#10;7qaIwx/aJxM/lhYwwwwwMs3HXPWrP7Nf7K/gn9mGw1bT/BeuarfLrE8Utw2qSRsUZFYDb5aLx8x6&#10;5r5jjji7w3zvh/FYfLsLTp1v3EqThT5HzWft+Z322stux9LwZwr4hZPnmGr4/EzqUv30aqlUUly3&#10;XsbKy13u1r3PTQwI4anjimqpX1pRx2r+fj91Fooz7UZ9qACijPtRn2oAKKM+1GfagAooz7UZ9qAA&#10;9Oaa2ByOmKd/wGm4OOFoA7D9n9dRPxm8PrpEkSXRvv8AR2uELJu2NgkAjj8a968WeA/+CsOs6nMP&#10;Dv7QXwy0exZj5Pk+EZZpEXPH+slOTj9fyr5d0nVdU0HUodX0W9ltbq3bdDPC21kb1B7Gur/4aG+O&#10;YGB8Uta/8Dmr9Q4F46wfCmEqUq1Ln5mmtE+nmz8l494AzHizMKdehVjFRjbVu+/kme7aX+y5/wAF&#10;D9YZJfHP/BQ+OFWx5kGg+A7aDb64Z3bn8Ksar+wX8cvEJU63/wAFEPicMfw2K2kKj8FjrwIftE/H&#10;Qf8ANUta/wDA1qD+0R8cz1+Ketf+BrV9z/xGfAbqg1/27A+C/wCIJ511rw++X+R7Ve/8ExPFOrW5&#10;ttX/AG+fjDMrDDbdZijyP+AoP507Tv8AgkF+zoyq/jb4jfETxJN/HJqvja7w/wDwFXArxI/tD/HQ&#10;/wDNU9a/8DmpT+0R8dP+iqa1/wCBppvxowttKc/kor8g/wCIJ5zf+NT++X+R9I6V/wAEqv2H9JXM&#10;vwk+3N2bUNUuJj/49Ia22/4JufsRvZtZTfs9+H5YyuCs1uW/mTXymP2iPjp3+Ketf+Bzf40f8NE/&#10;HUjH/C09a/8AA1v8az/4jJg9+Wp96/zL/wCIK5xt7Wl+P+Qn7cv/AAQd+CfjH4Waxq37JHh+PQ/G&#10;CbZtN06a8K2dy28FoySGMeVJAI74zXzxP/wQT/ab+HPwy03VtKufD/iXWbhEfUtJh/dSW0jdUWR8&#10;rIqnjPy59K+hv+Ghvjn/ANFT1r/wOalP7Q/x1P8AzVTWv/A1q9jB/SA+qRUVTnJJ9bN+l7nn1vAX&#10;Mq3/AC+pr05v8j5s+EX/AAT0/aC+FXjybUfiZ8DGtRFZyRaeywxzxSXEnyJyuehOeR2r9XP2ef2a&#10;Ph/8Ivg94f8AAE3hLS5LjTbBFuJmsYyzyHlyTj1NfGrftB/HFwN/xQ1lsc83h4PrSj9of46A/wDJ&#10;U9a/8DWrHNfHXB5ry81CUbdrf5lYPwJzjB35cRB+vN/kfobB4Q8KW64t/D9jH/u2qL/SrcemaZF/&#10;q7KBf92Na/Oj/hoj46f9FS1r/wADm/xo/wCGh/jn/wBFT1r/AMDW/wAa8X/iLGUvelP71/meh/xB&#10;nPP+f9P/AMm/yP0aFlZrysUY/wCAinCCAdEX8hX5x/8ADRHx0HT4qa1/4HN/jR/w0T8df+iq63/4&#10;HN/jR/xFjKP+fU/w/wAx/wDEGs9/5/0//Jv8j9HisfT5ahnWIQMuf4T/ACr85/8Ahoj46f8ARVNa&#10;/wDA1v8AGk/4aG+ObDD/ABS1r/wOb/GofitlH/Pmf4f5gvBvPU7+3p/+Tf5HLaxj+273H/P1J/6E&#10;ar0Eu0jSuWZmYszMeSTRn2r8IrS9pWlJdWz+jKMPZ0YwfRJfgNwv+RRhf8ivqX/hUvw3/wChL07/&#10;AMBlo/4VL8N/+hL07/wGWvs/9S8V/wA/V9zPhv8AXzDf8+X96PlrC/5Bowv+RX1L/wAKl+G//Ql6&#10;d/4DLR/wqX4b/wDQl6d/4DLR/qXiv+fq+5h/r5hv+fL+9Hy1hf8AIowv+RX1L/wqX4b/APQl6d/4&#10;DLR/wqX4b/8AQl6d/wCAy0f6l4r/AJ+r7mH+vmG/58v70fLWF/yKML/kV9S/8Kl+G/8A0Jenf+Ay&#10;0f8ACpfhv/0Jenf+Ay0f6l4r/n6vuYf6+Yb/AJ8v70fLWF/yKML/AJFfUv8AwqX4b/8AQl6d/wCA&#10;y0f8Kl+G/wD0Jenf+Ay0f6l4r/n6vuYf6+Yb/ny/vR8tYX/Iowv+RX1L/wAKl+G//Ql6d/4DLR/w&#10;qX4b/wDQl6d/4DLR/qXiv+fq+5h/r5hv+fL+9Hy1hf8AIowv+RX1L/wqX4b/APQl6d/4DrR/wqX4&#10;b/8AQl6f/wCA60v9SsV/z9X3MP8AXzDf8+X96PlrC/5Bowv+RX1L/wAKl+G//Ql6d/4DrR/wqX4b&#10;/wDQl6f/AOA60f6lYr/n6vuYf6+Yb/ny/vR8tYX/ACKF9q+pf+FS/Df/AKEvT/8AwHWj/hUvw4HT&#10;wZp//gOtH+pOK/5+r7mH+vmG/wCfL+9Hy2QarX+jaRqhjfVdMt7gxNujM8KvsPqMjg+4r6u/4VN8&#10;OP8AoTNP/wDAdaT/AIVN8OP+hN0//wAB1rSjwfmFCpz066jLurp/ejOrxtga0OSpQbXZtNfij5ZV&#10;dvANKPQ19SD4SfDcf8yZp/8A4DrS/wDCpvhx0/4QzT//AAHWs/8AUrFuV/ar7maLjrCxVlRf3o+W&#10;sL/kUYX/ACK+pf8AhUvw3/6EvT//AAHWj/hUvw3/AOhL0/8A8B1o/wBSsV/z9X3MP9fMN/z5f3o+&#10;WsL/AJFGF/yDX1L/AMKl+G//AEJen/8AgOtH/Cpfhv8A9CXp3/gOtH+pOK/5+r7mH+vmG/58v70f&#10;LWF/yKAB6V9S/wDCpfhv/wBCXp//AIDrR/wqX4b/APQl6d/4DrR/qViv+fq+5h/r5hv+fL+9Hy1h&#10;f8ijC/5FfUv/AAqX4b/9CXp3/gMtH/Cpfhv/ANCXp3/gMtP/AFLxX/P1fcw/18w3/Pl/ej5awv8A&#10;kVV1PRNF1oImsaVa3QjyYxc26ybfpuBxX1f/AMKl+G//AEJenf8AgMtH/CpfhxnP/CGaf/4DL/hV&#10;0+D8wozU6VdRktmrpr5oipxvga1NwqYdtPo2mvyPlhFWNQicKOAAOlO7YJ/SvqX/AIVL8OM5/wCE&#10;M0//AMBl/wAKP+FTfDj/AKEzTv8AwHWs/wDUrFN/xV9zLXHmFX/Ll/ej5awPX9DRhf8AIr6l/wCF&#10;S/Df/oS9O/8AAZaP+FS/Df8A6EvTv/AZaP8AUrFf8/V9zD/XzDf8+X96PlrC/wCQaML/AJFfUv8A&#10;wqX4b/8AQl6d/wCAy0f8Kl+G/wD0Jenf+Ay0/wDUvFf8/V9zD/XzDf8APl/ej5awv+RRhf8AIr6l&#10;/wCFS/Df/oS9O/8AAZaP+FS/Df8A6EvTv/AZaP8AUvFf8/V9zD/XzDf8+X96PlrC/wCRRhf8ivqX&#10;/hUvw3/6EvTv/AdaP+FS/Df/AKEvT/8AwHWl/qViv+fq+5h/r5hv+fL+9Hy1hf8AIowv+RX1L/wq&#10;X4b/APQl6f8A+A60f8Kl+G//AEJen/8AgOtH+pWK/wCfq+5h/r5hv+fL+9Hy1hf8ijC/5FfUv/Cp&#10;fhv/ANCXp/8A4DrR/wAKl+G//Ql6f/4DrR/qViv+fq+5h/r5hv8Any/vR8tYX/Iowv8AkGvqX/hU&#10;vw3/AOhL0/8A8B1o/wCFS/Df/oS9O/8AAdaP9SsV/wA/V9zD/XzDf8+X96PlrC/5FGF/yK+pf+FS&#10;/Df/AKEvT/8AwHWj/hUvw3/6EvT/APwHWj/UrFf8/V9zD/XzDf8APl/ej5awv+RRhf8AIr6l/wCF&#10;S/Df/oS9P/8AAdaP+FS/Df8A6EvT/wDwHWj/AFKxX/P1fcw/18w3/Pl/ej5awv8AkUYX/Ir6l/4V&#10;L8N/+hL0/wD8B1o/4VL8N/8AoS9O/wDAdaP9SsV/z9X3MP8AXzDf8+X96PlrC/5FGF/yK+pf+FS/&#10;Df8A6EvTv/AZaP8AhUvw3/6EvTv/AAGWn/qXiv8An6vuYf6+Yb/ny/vR8tYX/Iowv+RX1L/wqX4b&#10;/wDQl6d/4DLR/wAKl+G//Ql6d/4DLR/qXiv+fq+5h/r5hv8Any/vR8tYX/Iowv8AkGvqX/hUvw3/&#10;AOhL07/wGWj/AIVL8N/+hL07/wABlo/1LxX/AD9X3MP9fMN/z5f3o+WsL/kUYX/Ir6l/4VL8N/8A&#10;oS9O/wDAZaP+FS/Df/oS9O/8Blo/1LxX/P1fcw/18w3/AD5f3o+WsL/kUYX/ACK+pf8AhUvw3/6E&#10;vTv/AAGWj/hUvw3/AOhL07/wGWj/AFLxX/P1fcw/18w3/Pl/ej5awv8AkUYX/Ir6l/4VL8N/+hL0&#10;7/wGWj/hUvw3/wChL07/AMBlo/1LxX/P1fcw/wBfMN/z5f3o+WsL/kUYX/Ir6l/4VL8N/wDoS9O/&#10;8Blo/wCFS/Df/oS9O/8AAZaX+peK/wCfq+5h/r5hv+fL+9HRce360ce360ZHr+lGR6/pX6Mfmegc&#10;e360ce360ZHr+lGR6/pQGgce360ce360ZHr+lGR6/pQGgce360ce360ZHr+lGR6/pQGgce360ce3&#10;60ZHr+lGR6/pQGgce360ce360ZHr+lGR6/pQGgce360ce360ZHr+lGR6/pQGgce360ce360ZHr+l&#10;GR6/pQGgce360ce360ZHr+lGR6/pQGgce360ce360ZHr+lGR6/pQGgce360ce360ZHr+lGR6/pQG&#10;gce360ce360ZHr+lGR6/pQGgce360ce360ZHr+lGR6/pQGgce360ce360ZHr+lGR6/pQGgce360c&#10;e360ZHr+lGR6/pQGgce360ce360ZHr+lGR6/pQGgce360ce360ZHr+lGR6/pQGgce360ce360ZHr&#10;+lGR6/pQGgce360ce360ZHr+lGR6/pQGgce360ce360ZHr+lGR6/pQGgce360ce360ZHr+lGR6/p&#10;QGgce360ce360ZHr+lGR6/pQGgce360ce360ZHr+lGR6/pQGgce360ce360ZHr+lGR6/pQGgce36&#10;0ce360ZHr+lGR6/pQGgce360ce360ZHr+lGR6/pQGgce360ce360ZHr+lGR6/pQGgce360ce360Z&#10;Hr+lGR6/pQGgce360ce360ZHr+lGR6/pQGgce360ce360ZHr+lGR6/pQGgce360ce360ZHr+lGR6&#10;/pQGgce360ce360ZHr+lGR6/pQGgce360ce360ZHr+lGR6/pQGgce360ce360ZHr+lGR6/pQGguT&#10;6NRk+jUn4D86PwH50ALk+jUZPo1J+A/Oj8B+dAC5Po1GT6NSfgPzo/AfnQAuT6NRk+jUn4D86PwH&#10;50ALk+jUZPo1J+A/Oj8B+dAC5Po1GT6NSfgPzo/AfnQAuT6NRk+jUn4D86PwH50ALk+jUZPo1J+A&#10;/Oj8B+dAC5Po1GT6NSfgPzo/AfnQAuT6NRk+jUn4D86PwH50ALk+jUZPo1J+A/Oj8B+dAC5Po1GT&#10;6NSfgPzo/AfnQAuT6NRk+jUn4D86PwH50ALk+jUZPo1J+A/Oj8B+dAC5Po1GT6NSfgPzo/AfnQAu&#10;T6NRk+jUn4D86PwH50ALk+jUZPo1J+A/Oj8B+dAC5Po1GT6NSfgPzo/AfnQAuT6NRk+jUn4D86Pw&#10;H50ALk+jUZPo1J+A/Oj8B+dAC5Po1GT6NSfgPzo/AfnQAuT6NRk+jUn4D86PwH50ALk+jUZPo1J+&#10;A/Oj8B+dAC5Po1GT6NSfgPzo/AfnQAuT6NRk+jUn4D86PwH50ALk+jUZPo1J+A/Oj8B+dAC5Po1G&#10;T6NSfgPzo/AfnQAuT6NRk+jUn4D86PwH50ALk+jUZPo1J+A/Oj8B+dAC5Po1GT6NSfgPzo/AfnQA&#10;uT6NRk+jUn4D86PwH50ALk+jUZPo1J+A/Oj8B+dAC5Po1GT6NSfgPzo/AfnQAuT6NRk+jUn4D86P&#10;wH50AJRRRQUFFFFABRRRQAUUUUAFFFFABRRRQAUUUUAFFFFABRRRQAUUUUAFFFFABRRRQAUUUUAF&#10;FFFABRRRQAUUUUAFFFFABRRRQAUUUUAFFFFABRRRQAUUUUAFFFFABRRRQAUUUUAFFFFABRRRQAUU&#10;UUAFFFFABRRRQAUUUUAFFFFABRRRQAUUUUAf/9lQSwMEFAAGAAgAAAAhAOCh4BfgAAAACgEAAA8A&#10;AABkcnMvZG93bnJldi54bWxMj8Fqg0AQhu+FvsMyhd6a1VrTaF1DCG1PIdCkEHKb6EQl7q64GzVv&#10;3+mpvc3w/fzzTbacdCsG6l1jjYJwFoAgU9iyMZWC7/3H0wKE82hKbK0hBTdysMzv7zJMSzuaLxp2&#10;vhJcYlyKCmrvu1RKV9Sk0c1sR4bZ2fYaPa99JcseRy7XrXwOgrnU2Bi+UGNH65qKy+6qFXyOOK6i&#10;8H3YXM7r23Efbw+bkJR6fJhWbyA8Tf4vDL/6rA45O53s1ZROtAriRcLqnsE8BsGB5CXi4cTkNYlA&#10;5pn8/0L+A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DVViw3sAMA&#10;ACcIAAAOAAAAAAAAAAAAAAAAADwCAABkcnMvZTJvRG9jLnhtbFBLAQItAAoAAAAAAAAAIQBjZx+x&#10;RjgCAEY4AgAVAAAAAAAAAAAAAAAAABgGAABkcnMvbWVkaWEvaW1hZ2UxLmpwZWdQSwECLQAUAAYA&#10;CAAAACEA4KHgF+AAAAAKAQAADwAAAAAAAAAAAAAAAACRPgIAZHJzL2Rvd25yZXYueG1sUEsBAi0A&#10;FAAGAAgAAAAhAFhgsxu6AAAAIgEAABkAAAAAAAAAAAAAAAAAnj8CAGRycy9fcmVscy9lMm9Eb2Mu&#10;eG1sLnJlbHNQSwUGAAAAAAYABgB9AQAAj0ACAAAA&#10;">
                <v:shape id="Text Box 22" o:spid="_x0000_s1116" type="#_x0000_t202" style="position:absolute;left:69;top:32416;width:22860;height:5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ucjzAAAAOMAAAAPAAAAZHJzL2Rvd25yZXYueG1sRI9BT8Mw&#10;DIXvSPsPkZG4sYSKolGWTVOlCYTGYWMXbqbx2orG6ZqwFX79fEDiaL/n9z7Pl6Pv1ImG2Aa2cDc1&#10;oIir4FquLezf17czUDEhO+wCk4UfirBcTK7mWLhw5i2ddqlWEsKxQAtNSn2hdawa8hinoScW7RAG&#10;j0nGodZuwLOE+05nxjxojy1LQ4M9lQ1VX7tvb+G1XL/h9jPzs9+ufN4cVv1x/5Fbe3M9rp5AJRrT&#10;v/nv+sUJfvaY57kx9wItP8kC9OICAAD//wMAUEsBAi0AFAAGAAgAAAAhANvh9svuAAAAhQEAABMA&#10;AAAAAAAAAAAAAAAAAAAAAFtDb250ZW50X1R5cGVzXS54bWxQSwECLQAUAAYACAAAACEAWvQsW78A&#10;AAAVAQAACwAAAAAAAAAAAAAAAAAfAQAAX3JlbHMvLnJlbHNQSwECLQAUAAYACAAAACEAxTLnI8wA&#10;AADjAAAADwAAAAAAAAAAAAAAAAAHAgAAZHJzL2Rvd25yZXYueG1sUEsFBgAAAAADAAMAtwAAAAAD&#10;AAAAAA==&#10;" filled="f" stroked="f" strokeweight=".5pt">
                  <v:textbox>
                    <w:txbxContent>
                      <w:p w14:paraId="62AF6329" w14:textId="16DACCF7" w:rsidR="002D7535" w:rsidRDefault="002D7535" w:rsidP="002D7535">
                        <w:pPr>
                          <w:spacing w:after="0" w:line="240" w:lineRule="auto"/>
                          <w:rPr>
                            <w:b/>
                            <w:bCs/>
                            <w:sz w:val="20"/>
                            <w:szCs w:val="20"/>
                          </w:rPr>
                        </w:pPr>
                        <w:bookmarkStart w:id="252" w:name="Figure12"/>
                        <w:bookmarkEnd w:id="252"/>
                        <w:r>
                          <w:rPr>
                            <w:b/>
                            <w:bCs/>
                            <w:sz w:val="20"/>
                            <w:szCs w:val="20"/>
                          </w:rPr>
                          <w:t xml:space="preserve">Figure 12. Community outreach event leaflet </w:t>
                        </w:r>
                        <w:r w:rsidR="00C445FA">
                          <w:rPr>
                            <w:b/>
                            <w:bCs/>
                            <w:sz w:val="20"/>
                            <w:szCs w:val="20"/>
                          </w:rPr>
                          <w:fldChar w:fldCharType="begin"/>
                        </w:r>
                        <w:r w:rsidR="00BC508B">
                          <w:rPr>
                            <w:b/>
                            <w:bCs/>
                            <w:sz w:val="20"/>
                            <w:szCs w:val="20"/>
                          </w:rPr>
                          <w:instrText xml:space="preserve"> ADDIN EN.CITE &lt;EndNote&gt;&lt;Cite&gt;&lt;RecNum&gt;199414&lt;/RecNum&gt;&lt;DisplayText&gt;(CSI 2022c)&lt;/DisplayText&gt;&lt;record&gt;&lt;rec-number&gt;199414&lt;/rec-number&gt;&lt;foreign-keys&gt;&lt;key app="EN" db-id="eda99esr9arp52e20v2pftz4rp5s9x0evef5" timestamp="1670500841"&gt;199414&lt;/key&gt;&lt;/foreign-keys&gt;&lt;ref-type name="Report"&gt;27&lt;/ref-type&gt;&lt;contributors&gt;&lt;authors&gt;&lt;author&gt;CSI&lt;/author&gt;&lt;/authors&gt;&lt;/contributors&gt;&lt;titles&gt;&lt;title&gt;Community outreach event leaflet&lt;/title&gt;&lt;/titles&gt;&lt;pages&gt;2&lt;/pag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22c)</w:t>
                        </w:r>
                        <w:r w:rsidR="00C445FA">
                          <w:rPr>
                            <w:b/>
                            <w:bCs/>
                            <w:sz w:val="20"/>
                            <w:szCs w:val="20"/>
                          </w:rPr>
                          <w:fldChar w:fldCharType="end"/>
                        </w:r>
                      </w:p>
                    </w:txbxContent>
                  </v:textbox>
                </v:shape>
                <v:shape id="Picture 1753353263" o:spid="_x0000_s1117" type="#_x0000_t75" alt="Graphical user interface, timeline&#10;&#10;Description automatically generated with medium confidence" style="position:absolute;width:22929;height:32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IxwAAAOMAAAAPAAAAZHJzL2Rvd25yZXYueG1sRE9Lb8Iw&#10;DL5P2n+IjLTLBOmoYKgQ0EDicR0rd9OYttA4XZNB++8JEtKO/t6eLVpTiSs1rrSs4GMQgSDOrC45&#10;V5D+rPsTEM4ja6wsk4KOHCzmry8zTLS98Tdd9z4XIYRdggoK7+tESpcVZNANbE0cuJNtDPpwNrnU&#10;Dd5CuKnkMIrG0mDJoaHAmlYFZZf9n1Fw6Dbr90O6tee0XZqu4+OvOx+Veuu1X1MQnlr/L366dzrM&#10;/xzF8SgejmN4/BQAkPM7AAAA//8DAFBLAQItABQABgAIAAAAIQDb4fbL7gAAAIUBAAATAAAAAAAA&#10;AAAAAAAAAAAAAABbQ29udGVudF9UeXBlc10ueG1sUEsBAi0AFAAGAAgAAAAhAFr0LFu/AAAAFQEA&#10;AAsAAAAAAAAAAAAAAAAAHwEAAF9yZWxzLy5yZWxzUEsBAi0AFAAGAAgAAAAhALL8v4jHAAAA4wAA&#10;AA8AAAAAAAAAAAAAAAAABwIAAGRycy9kb3ducmV2LnhtbFBLBQYAAAAAAwADALcAAAD7AgAAAAA=&#10;">
                  <v:imagedata r:id="rId59" o:title="Graphical user interface, timeline&#10;&#10;Description automatically generated with medium confidence"/>
                </v:shape>
                <w10:wrap type="square"/>
              </v:group>
            </w:pict>
          </mc:Fallback>
        </mc:AlternateContent>
      </w:r>
    </w:p>
    <w:p w14:paraId="33D7BB35" w14:textId="205BEAE3" w:rsidR="002D7535" w:rsidRPr="002D7535" w:rsidRDefault="002D7535" w:rsidP="002D7535">
      <w:pPr>
        <w:spacing w:after="0" w:line="240" w:lineRule="auto"/>
        <w:rPr>
          <w:sz w:val="24"/>
          <w:szCs w:val="24"/>
        </w:rPr>
      </w:pPr>
      <w:r w:rsidRPr="002D7535">
        <w:rPr>
          <w:sz w:val="24"/>
          <w:szCs w:val="24"/>
        </w:rPr>
        <w:t xml:space="preserve">The event was organised by researchers and public involvement members. They planned a drop-in café style event at a local community centre in South London – important because the University campus could be intimidating for some. They advertised the event widely, using leaflets, posters and by contacting local groups and organisations. The event was held on one weekday afternoon in an area that had a large footfall. They provided light refreshments, set up displays of promotional materials and palliative care researchers attended to discuss their work.  </w:t>
      </w:r>
    </w:p>
    <w:p w14:paraId="76359EAB" w14:textId="77777777" w:rsidR="002D7535" w:rsidRPr="002D7535" w:rsidRDefault="002D7535" w:rsidP="002D7535">
      <w:pPr>
        <w:rPr>
          <w:sz w:val="24"/>
          <w:szCs w:val="24"/>
        </w:rPr>
      </w:pPr>
      <w:r w:rsidRPr="002D7535">
        <w:rPr>
          <w:noProof/>
          <w:kern w:val="2"/>
        </w:rPr>
        <mc:AlternateContent>
          <mc:Choice Requires="wpg">
            <w:drawing>
              <wp:anchor distT="180340" distB="180340" distL="180340" distR="180340" simplePos="0" relativeHeight="251737088" behindDoc="0" locked="0" layoutInCell="1" allowOverlap="1" wp14:anchorId="3EE01211" wp14:editId="177368F4">
                <wp:simplePos x="0" y="0"/>
                <wp:positionH relativeFrom="column">
                  <wp:posOffset>163830</wp:posOffset>
                </wp:positionH>
                <wp:positionV relativeFrom="paragraph">
                  <wp:posOffset>226695</wp:posOffset>
                </wp:positionV>
                <wp:extent cx="2364740" cy="2133600"/>
                <wp:effectExtent l="0" t="0" r="0" b="0"/>
                <wp:wrapSquare wrapText="bothSides"/>
                <wp:docPr id="1774411752" name="Group 1774411752"/>
                <wp:cNvGraphicFramePr/>
                <a:graphic xmlns:a="http://schemas.openxmlformats.org/drawingml/2006/main">
                  <a:graphicData uri="http://schemas.microsoft.com/office/word/2010/wordprocessingGroup">
                    <wpg:wgp>
                      <wpg:cNvGrpSpPr/>
                      <wpg:grpSpPr>
                        <a:xfrm>
                          <a:off x="0" y="0"/>
                          <a:ext cx="2364740" cy="2133600"/>
                          <a:chOff x="0" y="0"/>
                          <a:chExt cx="2364740" cy="2293767"/>
                        </a:xfrm>
                      </wpg:grpSpPr>
                      <pic:pic xmlns:pic="http://schemas.openxmlformats.org/drawingml/2006/picture">
                        <pic:nvPicPr>
                          <pic:cNvPr id="1173714623" name="Picture 1173714623" descr="A picture containing person, floor, standing&#10;&#10;Description automatically generated"/>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64740" cy="1579880"/>
                          </a:xfrm>
                          <a:prstGeom prst="rect">
                            <a:avLst/>
                          </a:prstGeom>
                          <a:noFill/>
                          <a:ln>
                            <a:noFill/>
                          </a:ln>
                        </pic:spPr>
                      </pic:pic>
                      <wps:wsp>
                        <wps:cNvPr id="1723641363" name="Text Box 26"/>
                        <wps:cNvSpPr txBox="1"/>
                        <wps:spPr>
                          <a:xfrm>
                            <a:off x="0" y="1579512"/>
                            <a:ext cx="2286000" cy="714255"/>
                          </a:xfrm>
                          <a:prstGeom prst="rect">
                            <a:avLst/>
                          </a:prstGeom>
                          <a:noFill/>
                          <a:ln w="6350">
                            <a:noFill/>
                          </a:ln>
                        </wps:spPr>
                        <wps:txbx>
                          <w:txbxContent>
                            <w:p w14:paraId="18BFB143" w14:textId="15AA4A99" w:rsidR="002D7535" w:rsidRDefault="002D7535" w:rsidP="002D7535">
                              <w:pPr>
                                <w:spacing w:after="0" w:line="240" w:lineRule="auto"/>
                                <w:rPr>
                                  <w:b/>
                                  <w:bCs/>
                                  <w:sz w:val="20"/>
                                  <w:szCs w:val="20"/>
                                </w:rPr>
                              </w:pPr>
                              <w:bookmarkStart w:id="253" w:name="Figure13"/>
                              <w:bookmarkEnd w:id="253"/>
                              <w:r>
                                <w:rPr>
                                  <w:b/>
                                  <w:bCs/>
                                  <w:sz w:val="20"/>
                                  <w:szCs w:val="20"/>
                                </w:rPr>
                                <w:t xml:space="preserve">Figure 13. Community outreach event  </w:t>
                              </w:r>
                              <w:r w:rsidR="00C445FA">
                                <w:rPr>
                                  <w:b/>
                                  <w:bCs/>
                                  <w:sz w:val="20"/>
                                  <w:szCs w:val="20"/>
                                </w:rPr>
                                <w:fldChar w:fldCharType="begin"/>
                              </w:r>
                              <w:r w:rsidR="00BC508B">
                                <w:rPr>
                                  <w:b/>
                                  <w:bCs/>
                                  <w:sz w:val="20"/>
                                  <w:szCs w:val="20"/>
                                </w:rPr>
                                <w:instrText xml:space="preserve"> ADDIN EN.CITE &lt;EndNote&gt;&lt;Cite&gt;&lt;RecNum&gt;199415&lt;/RecNum&gt;&lt;DisplayText&gt;(CSI 2022d)&lt;/DisplayText&gt;&lt;record&gt;&lt;rec-number&gt;199415&lt;/rec-number&gt;&lt;foreign-keys&gt;&lt;key app="EN" db-id="eda99esr9arp52e20v2pftz4rp5s9x0evef5" timestamp="1670501492"&gt;199415&lt;/key&gt;&lt;/foreign-keys&gt;&lt;ref-type name="Report"&gt;27&lt;/ref-type&gt;&lt;contributors&gt;&lt;authors&gt;&lt;author&gt;CSI&lt;/author&gt;&lt;/authors&gt;&lt;/contributors&gt;&lt;titles&gt;&lt;title&gt;Community outreach event photo&lt;/title&gt;&lt;/titl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22d)</w:t>
                              </w:r>
                              <w:r w:rsidR="00C445FA">
                                <w:rPr>
                                  <w:b/>
                                  <w:bCs/>
                                  <w:sz w:val="20"/>
                                  <w:szCs w:val="20"/>
                                </w:rPr>
                                <w:fldChar w:fldCharType="end"/>
                              </w:r>
                            </w:p>
                            <w:p w14:paraId="0D0021E6" w14:textId="77777777" w:rsidR="002D7535" w:rsidRDefault="002D7535" w:rsidP="002D7535">
                              <w:pPr>
                                <w:rPr>
                                  <w:b/>
                                  <w:bCs/>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E01211" id="Group 1774411752" o:spid="_x0000_s1118" style="position:absolute;margin-left:12.9pt;margin-top:17.85pt;width:186.2pt;height:168pt;z-index:251737088;mso-wrap-distance-left:14.2pt;mso-wrap-distance-top:14.2pt;mso-wrap-distance-right:14.2pt;mso-wrap-distance-bottom:14.2pt;mso-position-horizontal-relative:text;mso-position-vertical-relative:text;mso-width-relative:margin;mso-height-relative:margin" coordsize="23647,229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53BemAwAAVAgAAA4AAABkcnMvZTJvRG9jLnhtbJxW227jNhB9L9B/&#10;IFSgT7uxJd8SN87CTZpggXRrbFLsM01RFrESyZJ0bPfre4aSfMsC281DlOGQGp05c2bo6w/bumIv&#10;0nll9CxJL/oJk1qYXOnVLPn7+f79ZcJ84DrnldFyluykTz7c/PzT9cZOZWZKU+XSMQTRfrqxs6QM&#10;wU57PS9KWXN/YazU2CyMq3nA0q16ueMbRK+rXtbvj3sb43LrjJDew3vXbCY3MX5RSBH+KgovA6tm&#10;CbCF+HTxuaRn7+aaT1eO21KJFgZ/A4qaK42P7kPd8cDZ2qlXoWolnPGmCBfC1D1TFErImAOySftn&#10;2Tw4s7Yxl9V0s7J7mkDtGU9vDis+vTw4+2QXDkxs7ApcxBXlsi1cTf+Bkm0jZbs9ZXIbmIAzG4yH&#10;kyGYFdjL0sFg3G9JFSWYf/WeKP/45pvZ1WAynlA5et2HeydwrBJT/LUcwHrFwfe1grfC2smkDVL/&#10;rxg1d1/X9j3KZXlQS1WpsIvSQ2EIlH5ZKLFwzQJ0LhxTOVohnQwm6XCcDRKmeQ3p4xh9nR3v5NIL&#10;qHHOWmhMGB2gJUiZWXSV0e9YURnj3jVdBP+vv2znv8XHHb2sbEDrMb4OBi2iBK+qHVtJLR0PMidC&#10;CSThalByYvHRiK+eaXNbcr2Sc2/RJ4Ac6T893qPlSYrLStl7VVWkDLJbMpHFmSa/UY9G73dGrGup&#10;Q9PATlbAbbQvlfUJc1NZLyUIdB/zFLLC8AggzzqlA+HjU+/EZ+Bt7OBkECW5C2Bq/ZCQ7zZiAgfM&#10;lI6H2tly86fJEZiIi537w2pPR5Ory8uo9r1mwa7z4UGampGBLIA0hucvj54w42h3hFBrQ1zGXCp9&#10;4sBB8kT8hLg1kQA1Kqal76jH6hX5PzQQnkpuJVBS2CMFT6i508F4r+Bn6vrfzZZlYypFe5yGBwtb&#10;+FsJkb9B3LXy2Qwh5kZp1pRzP0myS8yOdpKgc7LRKOrxEKPj7S3Uss0sGQ9G/ViLPekdxwfEZIXt&#10;cht7uEFArqXJd8jSGZQUEL0V9wr1feQ+LLjDjQEnbkHslsb9m7ANbpRZ4v9Zcxo31UeNCl2lQxqU&#10;IS6Go0mGhTveWR7v6HV9a3BpoQfwtWjS+VB1ZuFM/QWX35y+ii2uBb49S0Jn3gassIHLU8j5PNrN&#10;FHvUTxazL41kEKvP2y/c2ZbXgIp8Mp0m+PRMuc3ZRqpzNE+hoqwPLEGotIA+oxWvLlgnd+PxOp46&#10;/Bi4+Q8AAP//AwBQSwMECgAAAAAAAAAhAESzOU7T8QAA0/EAABUAAABkcnMvbWVkaWEvaW1hZ2Ux&#10;LmpwZWf/2P/gABBKRklGAAEBAQBgAGAAAP/bAEMACAYGBwYFCAcHBwkJCAoMFA0MCwsMGRITDxQd&#10;Gh8eHRocHCAkLicgIiwjHBwoNyksMDE0NDQfJzk9ODI8LjM0Mv/bAEMBCQkJDAsMGA0NGDIhHCEy&#10;MjIyMjIyMjIyMjIyMjIyMjIyMjIyMjIyMjIyMjIyMjIyMjIyMjIyMjIyMjIyMjIyMv/AABEIAhYD&#10;I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KZA6OCMius0i6KaY/mYyRjpWd/ZeGXe3HBrXhsVkVIlbAPXFYRlZm8oNo57VLRi6yJzuPOBVE6&#10;VcSjIT9K799B5AHOB3rPZhFIUCj5TitXOxzcjZysXhu5frx+FWm8MNFEXd+AK6H7Q3YUpcyR4bkV&#10;DrMfskcW1gwbhTVi2tpI43TaefaunW2Rm+7VuOxQDdsHFWsQuwvqzfU4v+zpCf8A61LLZ+XgKDnv&#10;XaLZxn5to5prWEbD7n6VX1oz+qJHEjYhwyn8qeLmFew/KusOjJMCPLx+FVz4WTdvKip+sXG6CijB&#10;ju4c8KD+FW1lyu5U4+la8OgRo2fLq0dMjVduzH4UnVRcabtoc8ZT6fpStIwHAz+FbbabF3FMjsI5&#10;CwXAxSU0xtcrsc+bgiQB1wPpWnZvAwGV/MVJqGnLHBvAGRVOzRmkVcHGahu5vBG20cG0MEGPpSny&#10;W52jj2pZgEjVcdqqg81KVzUtb7fGNoz9KWIQiTeAPyqpt/OrUSAJk0NDRqQ4dcgD24qBgyscgY+l&#10;RwTENtHSrqKGPzGkJsS3xK23A/KqOpxPDOHVf0rZtYBG24d6h1FR1ahgmZduJJipkAAHtWgz7Vxx&#10;jHHArGmuW3jnbjoKtRzefD15p2HuX4nYgqCuPpUqALySPyFZscjA1qQQidAxOKAYs0K3cOwgH8Kg&#10;g06KwAYKC30rSiChgoGfepZlTGCKahfUlz6GDe38pcBcBR1+UVJPCLuxD4G4D0qxdQxZ6DmnCRI7&#10;YoAKVikzDtZvs0y5x6dK1TI8rBgQF9cCuc1C4SCRyx4BzVB/FLtE0MS8+tDZR2k17AlmyM6dPQVy&#10;Z1eC3nyXHB9K5S51G6kkZGlfGemaaiM43E5+tF9CEtTspPEEMg4AJx6Cqr6zeSx7UZQo6DFc7Eg7&#10;mrELMp+U1DNCxLrGoeZtJVcdwKa+o3TDc8xJ9hVeXe0mTSpHlMtSJsP+3TSDDMTimK8kj58wjFMW&#10;Nh+NG5Y2wxxmgPUsi5mjbO/P4Vs2fiK4t41UqCPoKwBLEWx1qyk8a8YobY1Y6u38Xqpy6Y/4CKkT&#10;XYr253EAZ6cCuOlXfyhxTV8wc78e9K4WPSLu8WK0XY65PGMCrWlSGVS74/IV5ul3ONpeUtj1rqtK&#10;8Q26QCN+G6VpGSJaOqLF2OMfkKcw+TBC/kKp2t3HIAUYGpprgflWiM2iteRbE3DH5CqsMo6tj8qk&#10;u5iYs1jq7+aFXuaG0JJly5lLScAY+lPtFffnjH0qyLHdbhv4jTJH+zw7QPmqWzRbEdzeYl2HBA46&#10;Cq8+ntOvmIBz7VCkLzzDP41tpJ5UPl4qRmLuFpFs43HoMVQ2t56smC2c9K1L6xaVjKnNQxQi2iaS&#10;Xg471KGWGuLcQAShd+OmBVCXUIXBjZAPqKy5p3lu94zjoB7VpPZCWBZP4qu1hO5MBZrHuJUZ9qic&#10;2RXG9aqX0DLCPlP5VlyQSYztOKdhG4LGBlDoRirESxwwlMjn2qpabl07oc4qvI5ZAORUNjsTf2UM&#10;mcMCKkEcTdx+VMt/MNuVyaqorbsc8GtI6mUtDVtokDggj8qvAENkY/KqNoFyBWp5fy8USKiyrdMj&#10;KN4H5Vlz2iSsCMflVy9B6Gs1ppUGBzSigkyeR4LODaQM49KIJIPs/mBB09KyLk3E78g4rY0y0Mtp&#10;5bYBxQBWe/GQPLB9OKtR35Cgqig/Skl0plPUVNDpMrAciqTQtSzBdvOrABc49BVDewL7gOD6VqWe&#10;myQSsWbgin/2QXZ/m607iaMFnLHoB+FPU5Izj8q2U0aJf9Y9WU0m1AzkGi4rGfeW4W2Vlx09Kqo8&#10;qptHI+ldG8dsIgjEECktkt2YqqZ/Ci5RzPkzynhPxxVm3tvJbc+B+FdIwijU7kArn9U3Nu8o8e1N&#10;WYm3sBj+0BmUjj2qKInYy8ce1N0/eYmXkk1dtbFvmL8c0WuK6Q/Sw0c7E4ww9K0UbypWY44PHAqv&#10;Gm2RVHY067lTzowOueRSSUVqLmbfukN1cgz7goB+lElnNNEJCRtPtUmoxRo6MB1q0W/4lO4HgCjm&#10;1sPk0uylYJ/o8yuASp4OKrWkp+0YUDP0qawcuZlz1FN02Mf2hhumSKUi42Hy/NJyBx7Vg37ZmYjH&#10;HtXYXMEY34xmuZu7NpJDgdTURuxykkaPms1rCGxgD0FTwEfZGwRgn0quYswRrnoKkhQeS8ZOCaai&#10;w54lCQESv0Ix6VnuCX6fpWzJAUGc5zWZLGwl4HStLEXTZCWZVIGPyqS3lWRflI3L14pGTP8AKj7P&#10;HbI0q8MaS3JmtCCSJjHEc/wjJqxa3HlxgrywNK89rIioH6DFOigSO3LK2cmsUzokuxe/tabYQB1F&#10;ZLjLFj1JqXPzAeopjcnFNtswskCrxTsYjpw6VIFDLUCGwsd+MVpINy47GqKqI2FX4PnxikWmWI7d&#10;QBVpIEVelMjRh2qyuMYqkSyBlVBwKi3B6luWCrVCN/npMRoxBO4okWLOCKiU8ZFMYszVYEc1qrn5&#10;aqraNHKQBxV5GweaeWANCYmkzJuYwyEMKzoniifOzoa27jBgkbHNczhyTwetETWOxotfRscMvX2q&#10;f9xsBx1rHdXIztIxVhDILfJFDRVy7EYGlwcUspBbanQVRRwo3Z5p/mZwQaaQXF81425q3BeZQ85N&#10;VZiJYM9COaisdu7zJGwq0xHQ6dPLKCWHyjpVe+mkFyDIDspbHUI5XIXhR096j1if91wvB70gKt9C&#10;rqJUqOzYCUKOc1HZzmU+T1z0rRSy+xEzOOOtHkVcs/ZtrBj0p/2gqdo4AqJJ5J2zj5RUkqjG70p2&#10;JuaFnKCeanvPublNZ9oS7bV4qze3UVpD87At6Zq7pIhrUpyzIIi0pxj1rj9Y8SlSYrc5b1FWdVlu&#10;9VlCRbo4gefeqK6B3YEmsJVF0NUmY5upbuNjISWIqK1t287JHBrok0UKMKKa2lun3ay5iznNRtT5&#10;2UH5URwzbMCtaaxuN2SuaRIHj+8uMVfNpYVtSlBaSHrVn7JIrcCrCTBKf9rovcZRZGDncKVx8nAr&#10;TRopBkjk1LttimDgUxGOoJGPQVn3f+t69K6dLOGTJDCse90qUyMY/m+lNIUtjNhy5zUzK2fvVJHb&#10;SQDDqaSdSqZovqK2hZhjyvLVKUiHU1ixXjI+DmtBW3puxScRqRcHlhcrULT7G+5+NNidelTtCXHA&#10;osPUsWuszW7ZRjt9DXS6drKXgCu3zVxxtSeVFC+ZCwdG2sO4pqVhOJ393IAgGcio7CISzb8dK5WD&#10;VpyQJTxXXaXPGbbchGTVXuxJWLxmZZMA8DtUk0CTx88NVZFLOX9Kzb++kM4WNiApyaTY7Gulr9nQ&#10;seagbc7YA5NWtLdr2JS/brV66giVlK8HvVbom5WgTy4vn5rD1iGSf/VfdBzgd63ZeflU1X/dWrZn&#10;I2n1pDTOWt7Qo3mSDGPWonv3+0rsP7sHketbutRiSDfb9COcVzlvAzy8/dHWncZ1sRgurEMyDpVJ&#10;nt8FTH+lURqa2rLCDwevtV14TKokjGQfSpsND1mt/K2BOPpSpawPHuCioREy9VrSgjAtuetFhNme&#10;giRiAOKcIIMlsDmh4zv4FAVvStEQxoVUO5RU0UxZtpqPacGqollS5VdvGaGT1L08IYZIqhcQrHGW&#10;AzitZgSg+lZ95gQsMipNDMtZVkZgVHBqczsmQh20ywih2tvcA1O+nhhvD/LVEiu8zQg78mpbWacM&#10;oZuKRRCiANIOKtKsAIYOD+NJMB73Dhx8xp9vK5lbDE8UzEEkmA4zipoBBE5+cZ+tUSzPvJpct8x6&#10;+tO06Z2hbc2cGr8sNtI24sOfenWVnbyMyRt9aAIEUzDANXmkjsIMn73aqWogafwjc06aL7bp6zM3&#10;OM0MBL+5M9oJVOBVX92LYkHOavQW0cunPCDk9qqx6Q0FsZGfOO1NMTI7GHyn3g8HtV5phuwDis7T&#10;rlXvmh7HpU10rQ3H8qJT5dhRhzbjjcmC7QnoTg02/Y/aAw71WlieedSOg61rrbiUpkZIoknJDjJR&#10;EuwZrKNu4xT4pYV05oZTjimX+61j2nhSKo3BEmliVT8woslqF3LQkgkSLcYxnHBIqOOf98xQc9aX&#10;QZIv3yS4JYcZquQYZ5CvQ5ocg5OjJYdSa4uGickMB61nz3U/nMinvgVWhjmbUC6++al+7eKW/vjN&#10;NsmMUyaOeeNgJK1JwtuiSbvvCqF0Ue5Xb0xUuov8sSjoBUqTZTgi3Gv2mAuG6GoGjIYcBs1NZADT&#10;jjq1OjGyQlh0FNyFyIz32EEYwaq3AeSIIoyRUs7+ZMSvGWqZ3jguUTH3qaaBxdtDhBIwPBOfrXR6&#10;dI/2D5ySajn0SKJlIbjAq0EWGBVWspSTWhdmiVG3ODTtvzmmRfeqcJk5qehAmBU8C5FRAc1LCcCp&#10;Ex0sfermnD58VXEbMM1o6fFtOWpdQNAKMdKYRjkVOMBaiZhViKV2fkqkhANX7vbgVn4GeDSYi7C4&#10;Ip+MtwKjtE5PNTN8rVS2HcquGDGkOcZqZvmemN93igLkM7BLZiR2rmo9QUy42cZro7kE27D2rk5I&#10;XWQ4U9aDWm9DWN5DxlagubsNAUROtQPgKvrT4GSZ9jYFCsWyntdQMnrU0bsg6ZqW5tWiYd17UyNi&#10;XCAZJ6VoQSokkzbF6HrVm901xajym5HJx3rQjtBbWW7+Mio4nKKwc5zU76gzLsiVTHQitQOLmExP&#10;y1VJYSGMkf5etWtMt5JZ/NdSqr60MaJ9N0j7LJ5sv4VfnlSceWRRPcpLhEPT0qIJj5jRFX3FLyJo&#10;bZUjwuKnjslKEyHrVGO4YzbBya0RZXM4+ZiFqnoTczbu4FrJth61lvvmlMkpLH+VdQNDQnLnJ96m&#10;XRoQMEVzzjOTGqkUcqq8cL+lO2t/dNdaulQL/CKf/Z8H90VHsJD9ujkNhHY0zaM117adCwxtFQNo&#10;0J7UexkgVdHLFAf4Qahe2jcYIxXTTaIMfJxVGTSJl6UuSS6FqpFnNSaSjcg1n3GlyIcqCcV1cljP&#10;H1Q1WZHHDp+lJNoq6ZyuDH8pBFI7E/xVvT2Ucwz0NZNxpjRkkEkVakgZSSQq/EhH41pW96sLDfhh&#10;WWbUGTByDT5IWiXPUVZKZ0Ja0uiDgCqeraSrW5aLH4VirLID8pIxVyPU51UJJkiqjZbg3cwGs3ST&#10;aVJp09y1sqpj6119pDb3Kl2AzWBqulPNdHyxwTxT3eoWaV0R2E6T/MeKuvM2392M1j3EL6bDjox6&#10;Ulhfuz7W5JpOL3QKXRmtDcPvKsMGnyIxOcjmqM8jqdwFRrcz5xzU2LuaG0rwTV6y1KSxIG7K1jxt&#10;KW5PFWygYYY0r2Dc7u11e2ex+Vx5hHSs1YmlnwQck5NcrEJLeYNG5xnpXX6TcxyAFyN1NO4tTp9O&#10;aG1i2EgHHFWA8d0WCnpWEWLycd+lW1b7HCXzya0voS42JWzDIS3bpXOatetcz7QflX9a6i1ljv7Z&#10;0P3+9czLYPFfFJVIUHP1pAi5ocUk8TJL93tmq+qwx2G7YB83SpZrs2qBIOD7dqbBu1RCso+b1oBb&#10;nOpbPcScZJJ5NdVYXcVnAsMnJ6Cqb2w0/gjPp71mzu8k27POeMVW42b2sTPFCJYkyDWUmty7Nu2t&#10;S13Xdh5cnUDHNZf9mSGUqq9DTjbqZyT6Gha3fmWpkZaz5NYAYgLV0W0kVoY++KxZNPmzkiqSRLua&#10;drfGeJmC8iqYvpGugCvANWNNgMaMCetPFh++3AjrS0uw1sPvdRMUGOhNczNf3B3Zc47V1lzYpLtD&#10;VXm0G1Zc7sUrorU4lbq4MhxIa6K2uJX0jJc7ttTDw/bKc7h+dXLeGyjtzCzChyQlFnMM7k/fP51c&#10;gkYKBuP51snSbNIvNJG3r1pbWHTi4GVpXGULTzftqthsEVZckXuDkZrYee0gxtUZx2FVFntrm7B2&#10;4P0qr2FuLHESQozk1s28aWUOf4qaYoYow4IDCoLiXzkDL2ocrgkVtUR5wJRyKNOlLwNa557CpImM&#10;0TxDr2p1pprW4Mxb5h3qdbjJ7O1ktY2ZjmnRytceZEehHAp9tK84kRjx2qvFmC6APrg1VgMNUNpq&#10;gIB4bFbtwFl2u3pTL1Iln34yTzS2V7DNdpA2MEYFVa5Db6FdZFEqqMdcVvYWHyyB96uK1WR7HXtq&#10;H90SCK62aQtYRzp2GabukTCzbQuuRb7YN2rLtId+mSIf4Sa0GuhdaYWbAwKwV1m3slkSRhhvepk1&#10;Y2itSfToE8xwRkkUGIM7L0xXOnxJ5M263BY1BLrVzK7SZ27qxc0jRxubttcR2VzIspBB6GoWaKW5&#10;L7hjOa5afUWeTMkvNVZNYETfI7Ej3qvaSlokZ8kY6tndyTWYVWEgDDqKl329yFPmDFeYTalLI25c&#10;j8ajGo3ozsndR3ANXGEiJVI9D2EeT9mWKGRSw7ZqFncQvnkjivKYdY1GCTzFuGLf7XNXo/FmpIW3&#10;lWz+FP2bJVVdUdxF/r1JHfJqOd91+G67SBWDp3i23Mqi4UoSOp6V0VnDFegTRSqwLZ60mmmaRkmt&#10;ChMzyLCMnGOaV1KIvrTmkgcLtf7oGMVbhgS4TAbJrNtJDtcrQnLir6RlmqK3hAnKdwa0iVjxjHSo&#10;uQ4MrfZiQTg1JBatuGRSSaiqfKo5pLe7lllwMdKV0HIzUtrdM/Mas4VDlenrWLJJPvODQ97LFFhh&#10;Qmmx8jNg3SA460wzAHJHFU7YtKiyMuBV+QJ5Y45NMXKVblxLgAVWNs+MjiluLowybAo/GohqRJAI&#10;ouP2dy3bKYyc1Kx5zzSxOrpvxTwyt1HHpTTI5bFbl2yoNOETMO9LLeJatt2ZJq0l5EIQWXrVKwcr&#10;KTxYQ59K5uW4VZ2BUda6q/u4ns28sDdiuOeIqxkkp6FwuhbhWkjJQAE1khpI5OpDCrZviJ+PuVdl&#10;skuYfOixuxzRsVe4W139pj8t/vVJ5Bs8ynn0qHTLJprnBGAp5rXv7XfGFU52ihDZFa6osyGOTrUc&#10;zFCT1XtWPMphk4yCK1NMuFn+SUc/zpp2JY60MzTDapKGtozDy/LTgkc4odobS1wijJ6Vm28x88k9&#10;6L3YCOzQyZq8k4lgwD81EtuJIi/WpdE0t5rguw+QHpTCTSWpb0XTXeUzyjHpmuj4AwBQQsEWAOBX&#10;PXPimyt7hoXkUMvUE1ai3sck6i3bN8tTC9c9/wAJVYH/AJbJ+dH/AAk9j/z1X86r2cuxn7SHc399&#10;JvrAHiaxP/LVfzqN/FFmjYMg/On7KXYPaQ7nRb6N9YA8TWR/5aL+dTJr1owz5i/nSdOQ+ePc2t9G&#10;4Gsga1af89B+dPGsWv8Az0H50uR9h8y7mmUjfqBUE+nwSqRtFVP7atAf9YPzqxb6nb3DbY3BP1qX&#10;DuilPszHu9DYZMdZU9lLEPnTIrucioJreOZSCorF0V0No1mtzzm4sVbLIPmrJuGkX5WXiu/vdGIJ&#10;aMVgXmnnBDpzWVnHc6IzUtjlvmHIWnovmZDDBq9JF5T4I4qOe2aSLdGQCKoaKsbz28nyN8vpW7ZT&#10;wOm+UjcPWucaK45+bmovs1ywJ3kewpxdhvYt6nGuoXJKjKg4FVDoslqnnAHitTRox5wE5HHrW5fi&#10;ORRGgBWtHLQlI4pblmbY6805t3IC1uz6GFhafp3Fc4ly32llZehwD61Fh37jhLOj4K8VZ2TOm7NN&#10;871WplnJXAFQykiNFlJ6mr1s89u4cGqyM27GOak850+VhwelCYHaaPfJNFukYbqnuLgzNx90dK4i&#10;CZ45BhsV2mjBLiESSMMjtWkXcllzT5DYt57fiKvXJXU4fNjXB9aw9SuAzbIz8o71f0aZo1/ecKat&#10;rQkpfYXMhUjgHmmyv9mIWHhxXQX8kUVs0kQycZ4rkBI9xOT6nmspyexaSNO63XlqGUZYVlqFhUtL&#10;ww9a1ILhLUgMcg1V1yy3x/aIj8vcCqi3YGipaajJ9rAztjNdBC3zbhyCK5q1sZZMOwwtb1tdxwkQ&#10;nk4xmqF1CSZzKwqvcy/u8Ywa0xaJkyk9eajmt4JUxxmmnoSzlnupYnOGp1rdXMtyo3HGa1ZtJjJ3&#10;ZpbewhhcMGFBJYkLDYO9ZN4bhZeGYLW3dFIwrk8VSmuoGGSAaGBm2kkj71bJ5pWtGc/KDk1PBqFr&#10;FKeB+VWrXUbeWYgDpzUsopXyTw2ATBxis6AOWXCng10N3fRv8hXI+lRRSwjBVMH6UxWKxScgAoTx&#10;6U61jaOfzGXAFaK3mWVVjzmpL6HzbMtEAGxSv0Hawk7i6tt0Tfd64qna3BMxhPOelQaROY5GhkPD&#10;evrWhbae63LT4+UcirtYRZ8j7JC03fFRadqH2hnjY9egqaO7W4eSBvu44rHjQ2moH0DfpQhM2IN8&#10;d8qAZyan1O3Nu3mkZyKlhiy4uAOgoluftMpSQfKRincXK2YVtc+febH6MMU02/2XUN44w2RSXCiy&#10;v8gcBsitfUbUSQR3cZ+XHNNsSVtDA12J5LmOcrgEdatjX4LTSTBIwLAYFZOr63vi+zhASvcVzsg8&#10;87pCT7VEqqtYqNOzuX5dfuCrRRPhWNU5FDDfK+c1AFhjbOKnht2vGCqDtrnk2zZEG0ZxEMsewq4m&#10;j3D27yyEjA4FbFppcFsASOat3BzayAcDbSRR5fMX891JPytjrSBfep3t5JbyQheN5qZbFpbtYh36&#10;16Si0rnlupG9rlUAU7irM9k0FyYhyRWha+Hb+7tTcxQExA43VMpKOrYc6MbANGzPQfpXX6f4F1O+&#10;i81EG3p15robH4aznmaMt7ZNc9TG0IO19SlzS2R5ebdz/wAs2/Kp7a+v9MYGCV0H93qK9jh+GwKj&#10;/R1H1yayPFngiPSrBLjywMEbgB60UcXTq1FTXUmrGdODm1sccu7OMmug8PMRMVLE8d6ItMgYlmcB&#10;cVZsYILO4LCTP41E5Jxsd8U07k6rIdSYAHae9WpIpt21RnNTR3MZjeRVGV71Wt9SZ7sLjIrNczQ3&#10;YhOmXDNnbVuy0q6Rs+ta9pMLlHPTbVSDWwuoSRAZVeM0RhKQnJIedOnY7icVUubCbPJGKl1XWZra&#10;DKY3MawX127nYKWA+laKjNambrLqdLErLEFx0qWMb3BJ6ViR6hIbfaHy5qlJqN1buV3E1XspB7Rb&#10;m9eWDyy71NVTpFyRnFRW2qTuIw2eTzXWNIWs1YccVhO8XY1jK6MeCykitSrHmiCGUNg8jPWi41DE&#10;TKG+aqZ1CUR7Qfmp8shWTJdRs3nlUqQMU86bPdRhA2AKzZr26QZLYqS31eZUILc00mtxtIsXGmT2&#10;9ttVt2O9YkyC6jMecNXRLfvPYuWPauRkkZbpmQ85rWKuRsU7ize3JVufepNPuZoW2AEqa1IttyMS&#10;Dn3oeOO0XcAPai/Riatqi7GjRQlwMFqZ9o2Dk5qtFqqOBG/Aqcwq/wAyHcD2qkMSa3gu48r96mW9&#10;n9nO5uCKt2Vt+/8Ab0qDWBcCT90p2gc0LewpFiKWO7VoyeRTDbNG39aybK48uTceGrqNOZNQTYRz&#10;UvRgnoT6Xbvcnafu966aGBLePaoAqKwsls4sDrVlq0SOec7srXR/dN9K8X8TqP7fm+gr2e4/1bfS&#10;vG/E/wDyMEv+6K6sN8Rx4n4UYu2l20Snamap/ajXbKSjucsYylsW9tGD6mqn2mj7TU+0iV7KRb2+&#10;9KNw6MR+NVPtNH2qj2kReykXcv8A32/Ol3Sf89H/ADql9qx3pRdZ4FPnixezkWy0n/PR/wDvqur8&#10;DFjdyFmY4I6muRiYvnNdb4IOLuQe4qKy9wdPSokemZozTM0orzT0R3BGDVS4sY5lPyjNW6KLXGm1&#10;scdqmjFclBmuOv8A7VauQoO2vXpIlkUhhXNaxogkVmRefpWMoW1R0U6t9GedJdT91qRLiQN8wwDV&#10;64tzaykMh/KoZU8yI7F5qNzoI5N64kRsVpabfIzhZjXPM1wjFG6ULHIeQSDRawXOq1bU0dVt4W+U&#10;9SKy49JW6O8DGKp2UbST7ZDxW7JN9li8uI5JFW3oEU2Y01uscpTHSq6SxrNtateC3a5fkfU1Ffad&#10;Crjb94VFi2VPPRXxt49ahuZJPvKOKe7wgbD1FSxTRBdpGaSEyh9okboDn2q/ZapdW7hWY7D2qXfb&#10;ohITn6VWnlWVflXaatMix22nQC9jWYn5RT765CL5cRxjqRXKaVrdzagW+DsPGfSuktovteGxwaps&#10;aLWlXEk6tFKfl6Amn3dqlopZB1qzFYMq4jGPerQtDcx+U3brUW6jucz5bzPgck1v2UUX2XyZmycd&#10;6ju7eLTY89TWIt1K10HBPXgUwepp3p8j93GML60kNtG0QkB+bqauG2+1wqx4NMkQWke0flVohkrf&#10;Nbhc8iqpUqOpzUdrMzXPPQnpVq8ljgwx4FNaEsrSl/K5qph8Dk9amfVbbbgkU0X1vKyovWmmIffo&#10;zWi4yTWe8Ev2fGw5Nbqsj7UIqWRUXAwKdrk3OKNjPuJKGr+nWMolLFSBitq4IjjLbRWZ/abx8qoF&#10;Q7otBLbzeaflOM1OkEmwfLzS3OobbMOANxFRaZqNxcTBTGCo6kUrsehcjhaGJpGHzAVn2ersb4pJ&#10;xG5wAe1ac13m58sgBSOawdRsnS6BiU4Y8EVUUuoptmo+nNJfh04jzkkVtteRxoLfjcRVbTXZLRUk&#10;Hz461mXhaK6465yKYh0mYLsMOzVsvpgmkjnHTGSKLXTkvI1mfkDmkOprHqC2anK9CfSp3Aliugs/&#10;2cdOlRzr5Mu78arXMZgvd/YnIq3cTxrbiV2HAqmuo4uzMrXEAjWcHtzWDN4ouRZG0RcjGA1Q6xq0&#10;l7OY4WxEKy/mDAEDmspTexajrcI2eQlnFMMpDH5fl9qlngkEe9OM1Y0zTpJDvlHyjtWRZHb6Y9xK&#10;shGE9K3o447dQqqMin/LGuxBitCw0We8KswKof1oScnZEykoq7KUMMtzIFRScnrW9D4aZoHMhPK9&#10;K3rDSYbSMDaKvyYEDgf3a64UEviOKeJbeh4ZcWq2t/PFjlXIpLBFbUeRVrVx/wATm6/66GqVgxXU&#10;c17FT+GeFSbc7ktxCDqjHHQV6L4UVG8IyFlB2lsfnXn0rbtRf6V6B4Tz/wAIhP8A7z/zrycbFezT&#10;R6WFk/atep13gEJNpjlkBIY9veux2KvAUD8K4/4cAHSZfZzXa7RXn04bvzPUpy9xEfA7Vw/xPwfD&#10;rfUfzrvdgriPidGD4bkIHTH86uMWqkP8S/Myxbvh5+jPHLzdHaIdxBPvVCGZ/OX5zjPrXQ6lp0ZY&#10;RB+g7H2qlBof7xW38A1qnobtamxBE7WD7c8iqunQT/ac+W3A71pyXcVlEkWM8VZivEWEOFAJGaz5&#10;mOxLpkU0cE3mDBYnFZMlhdJNI0KjLHOa0LbU5LlHRRg5rSs7dvLBduTVRctkRLl6nNrpl7PIDckF&#10;QOlMbQZPNLJiuvnVYYgTVJ7xIdpbHNaOU1oZqMZGFHpdzHzinnR5Zjk4zWzcXYktWaMjiqdpfuSV&#10;zk0uebVy+SK0LVrYRJEqMBuHetSVM2mxW7VgG6lJb5sVGt9NnaZKymnLUuKsTtpszPgEHPU1KujM&#10;rBu4qbTros2wtk1O1xIJyopKUrjdjNvdNnnAVFAxVaLSJIB84DGta91CSziDAA1Qi1d5ZssBg9KE&#10;5SKWwy6AtrNiwwMVzLlZMuh5NdjqiC80+Qf7NefRM8UhA5UHBreEbIyb1NK2eSRxGAQat6jbyPbh&#10;Iz83ektAGTzRxgVG160chbqO4p21AyjFIPldSprT0uWVZljOWHrWhG9rfw4wA/8AKi0tjZu0kmNo&#10;GQam7KsaxKw4ZepqIzqzHzAMGqkWoRXBZc89qbJnPt60wViO50wPN50IznsO9dR4e03y4xK64NZu&#10;hI01xtxlBXZKqxphRiqir7mFZ2dkKTTGpxphqznK9x/q2+leOeKP+Rgl/wB0V7JP/q2+leOeKeNf&#10;k/3RXThviObE/CjICrIdp6GpU0+3IyVFMgRpZ1ReprZOkzKgwTzSxcrSWptgeXkdzM+wWg7AVIdL&#10;tTGSMVI+j3Tn7xpo0m8A272x6Vx877nY1DsVP7Ot/QUq6fbHjAq1/ZN36mhdHu92cmp55dybR7GV&#10;qVjFAisnrVBFAkGK2NZheGFVfrmslfvrXfh23BNnHW0lZF+Ada6vwWf9NkHuK5WDv9K6jwaf+JhJ&#10;+FdVX+Gzih/ER6ZThTe1PFebY9EWinYpcUgGU1kDjBFS4oxQM5vWNFSeNmVea4yW3a1lKMpFerFA&#10;wwa5/WtEWeMug+YdKynC2qOmlV6M8/kjUtkrURXDYAxWhLiCQxyjDD2qCdNy7oxzWNjpTKRRkORm&#10;rtqplwrH8apGZz8pXBFMS8kik44pod7HRPIlpFhRliKoRh5p8nkt1pIpGusdya6aO0tILNZMjzMZ&#10;FaW0Ib1OXv8ARthEpGM1Sa1SH+Oupvc30JjHHpiuRurC5jlKsWx2qbFlm3ijY5JzU5+yE4GMjrWf&#10;ZwypMA33T1rQnscOGQjmkAxbiCEnCZ/Ct/RtRU/IOPTNYJ09goyRzToYntJVJOBTTEeh2t02SuOP&#10;Wpft8Vs5JPWsywuUkscx4LAVTcvLIRgls0NhZGhrG66jDpz9KzIYlgG9hzW1Zp5cGJjnjjNY97Op&#10;lZR0HSqiTLQltNVY3Ww8IelW7mN5JMk/Keaz7O2SbDk4IOa0LufbBhDkgVSJbIZpYbRd2RuqnNdj&#10;UbVgF5FUZN8snJ3E1oaXbLFL85+92psRzskUuSAh4q5p0EpuEZkOPetrU5oLFsmMHPtVWx1NLibY&#10;qYpq5JuLb4ZWpLtGbG2m3k7xQBlqtFetgs9NuwJDpoJJIMd6x5dPl6UXGrzmciM/LmgXk0nV8Vm5&#10;FpE/9nNNCsZetaztoNKjVZCMt3NZViZpblTvO1TzTfETyho8E7B1+tKOoNFnVINkwmX7rd61dLjj&#10;u7UGVRuA4rF0u8GoQfZpvvAfnVyeWSy2xxnB/pVeQ+hblQxSHHGOlU7i1e9dWjHI61ZSQ3sQ2/f6&#10;GtSEQ6dbgykZbrmmLoUYdWjsFFs3cY+lYk52akZgCAxyKl1u1JuPtCZ2tVhIo7rTBK3DqKlvQLXL&#10;F/cJJYeduG5RXEz6jc3MjRiTEecVNfS3UuY4mOzPSs57W4QDI5NRzjUSRYF37A3X9aVk8qXB7VDF&#10;BIr72fBHvVu2tJLy4D5+RT+dQ3qaI0LOL7QvzodtXsYAiiH5U+JGcrBEMn2rp9K0FY8SSjLe9OMH&#10;N6GdSooIp6ToBkxLMPw9K6yGBIIwqgcU9EWNdqjApa7YQUFoedUqOb1ENMl/1L/Snmmyf6p/pVmZ&#10;4xrI/wCJ1df79ULEf8TEVoa2P+J3c/79ULH/AJCYr0p/wl6Hl0fjH3GU1JsV6J4NO7wrKh/iZ/51&#10;57df8hJuO1egeDf+Rfcejt/OvKxv8FHo4b+O/mdn4KUadaPC3IZiQa69Zc81yeh/dFdRGPlFeJCp&#10;Lmse1FJRSJw+a4z4lEnw1L+H867IdK4/4jj/AIpqb6D+ddcG3Uh6r8znxiX1efozxd5JjKzOxLVp&#10;afI7zKpY1PJp32iTzVGFIFSWtokEu4tyK25lY6Whup2ckkylRkVKYpBCilTjGDWgZk3YI5xUBvQ7&#10;FQuQOKzu7EtajdOj2THjitma4dIQIwN1ZJ8yJGcAZIzUEN5NLuBbGBxQnLoDiupp3E1zLHzis6az&#10;urjBJH4U6CSeY7N9bEcEgTCnPHNNKe4WijNt7ORLR4ycsabaWEsUhZiKntzKbxkc/KDWjLAVBZTz&#10;R71gaVzJ+xTsTgDk0x9IuvvCrYuJ451QjgmtuZmWy3D72KmTkgMzS7JrdWdx81S+WxmLEdTWb/aV&#10;yu4cdaj/ALRuA2ciiKYnYm1q0uGRfJyfWobDS5CQZAAasHU2ZMkDj1qxbTNcPuDADvVxjJC51sPm&#10;t/LtHU+lcLLp7JLmPkM1d/fSBbKTJyQtcrpjG4jdyMgE4zWmthKzHJ5EMCxM2GI5rNvLR87ohuU+&#10;lU713a9ckkYPFWrPUTH8snK+tK47CWisLhFTO7Nauqm4+zLGgycc4pbZYN5uhjAqCTVA93kjKCmm&#10;FjKSGaH5iCGrTs7l5XWFh8zHAq3c+VdoGjwCKveH9FeS6E8q/KvSq3REny6nS6Pp62duGxy1aZNJ&#10;gAADoKKtKxyyk27sSkNLRTJK84/dt9K8c8WDGvv/ALteyTfcavHvF4xrzf7tdOH+I5sT8KKGjJv1&#10;KMV6KLDMa8dq880NturR5r1NJF8tfpXFmTamrHTgUnBmd/Zoz0o/swelafmL7U7zV9q8tzkd/KjL&#10;/sselNOnBR0rWMy461DJKuDzS55D5Eea+L4vLI+tcsPvLXYeNORn3rjx95a9/B60keZiFabL8HU/&#10;Sun8Hf8AIScfSuYh+9+FdL4Q/wCQo30FdtT+Gzgj/ER6gOgqRaavQfSnjivNPTHdKXPaqstxHDuL&#10;nAAzk9K47VPE0l/f/YrSVobYLmSZAdxHoPTPrTjFsTdjq59asLedoJLhfNX7yjnH19Kqv4jsmBEL&#10;mWQcbYxmuXbSZg0EV0u0SJuWIDAQHpn1bHc1rabY2emPvW2jlR15VXGc+6n+lbwoxZlOo4mrFrtt&#10;IcSB4iOpYZxWpHJHcQhkZXRhwynINcFfeJ4kmeMW2wrlWQrzj+dZ9trz2ckl1pjssQIMkLHKnJ9K&#10;U6UV8LKpyk90dH4k0ITKZ4l+Yc8d65ITLApVx04r0PSdYtdesztASZR+8iJ5X/61cp4n0QQOZoxg&#10;E81w1IWdztpTezOblkhds8Cla3haLzB1qOOzL96nFv5SkFuKxZ0ojs75beXAFbyM1yN3bsBXOFI2&#10;Y84Nbel3sUKbXI3CqVxqyNi0RIAZJjjHrVHVVW+iaW3AOB1qCe6a8k8sHahrQ0yxkQlW/wBW3TNU&#10;1oTe7OKe5mQkYwR7VH9suWYbXNb+r6elveNx8rdwKylMcEnK8ZpXCzLdvJcXEA5O4VKUnnTDLgip&#10;YpU8vdEBTxdMeiikh2H6Vcz2svl5+Vj3rq4ERB5pGSea4tpGU7g2D1rpdGuftcGwnLdKY0WprhnJ&#10;HIHpUDaczRGYj3q7Ja+Qd74xVuyuI7iNoTVJNESszBgVlU4zUkQYsVbofWrUypYu+/oelZFzqBeQ&#10;eUO9WmRYmuGhsck8k9Kzft0klyrjKgHpV6+sZLmFJFBJpbfTFgXzJuopqxLuWdTtm1CwUqPmxWdp&#10;2my284ZulaVvqKPIYE7dKdvdbkK3TPFNaBY0Lq3MtsFB5qkLTZGyu2M1ZmnZJI1HQmqGsbwVKsQP&#10;apY0Uk0geaxL8E5FP/s0K3D8elV47za213P51LHI0tyqKxK555rMpaGj5AsrIuvJIzVW2lW/RoZ/&#10;vds1eW4glzaOfmA71jm1lj1BUTP3sgiqQ9yeGz/syZpG49D7VqKU1ODen3qi1OF57ZQD8wHNZej3&#10;UltfqgyQWwVp3uTsdBptnLa3e+UYQ+tS61+9YFTlBVvWLhhp4eNecckViWF358TQyct2zSYLUsWo&#10;W+tHhf7ycZNYOsX72sJtbcYfp9KvzTvp07YOMjFc7fTuZXlPJas5zsrFqJUWe8C4AGT3NOna62An&#10;Bqs93N2H6UJczMdp5J6CsmWhY0uLmYR9u9dRZWxVVgiHzHrVbTbRkQErl2rtdG0jyh5sgyx61cIO&#10;bsRVqKCJNI0ZLdQ7jLHqa3hgDApo4GB0p1d8YqKsjzZScndi0tNpaozCmv8A6tvpS0jfcb6UAeNa&#10;9xrtz/vVQssf2otaPiEY165+tZtn/wAhNPrXpS/hI8qnpU/ruTXQ/wCJmfpXf+Df+QHL7O1cHeDG&#10;qfhXd+DP+QLMP+mjV5WMX7hHpYb+O/mdrofQV1Uf3a5TQzXVxfdrwYfGe1HYlFcj8Rh/xTM30/rX&#10;XiuT+Ig/4pmf6f1ruh8cfVfmc+M/3efozzO1uWbTQ20jA4rOguGNwAxPJqS51aPcIYF/d8DIp8dk&#10;JGEoOO9arzOi5dkDmQFQdpFQ28EiOSVPJq4t6kQVAuccE0+9vVggWRE5NT721hOw8FyjBl7VnRWU&#10;5YnOKhbVJiN3AzV3S7h52Ys3SmqckHMixb2UkQ3Z5NadvJJGhHU1WguFLFGPINSSyiJSQeTRaXQT&#10;ae43yJWl3qOc1bVZwuGWjT5Ds3HnNXJpjlQBjNZJsbM0Wc01wrt0BrUmjLQbPaqEmoGG4CYzxVS9&#10;1uRCFROtF2wFudP5ARc+tVJNMuDwi1saTdNdRlnUZrQeVIxyKamyTjG0y8Bx2qez0++SXg4HtW9f&#10;eYI1dMDNUobqRZNpIqlKUloFkFxBJ9jkRuWIrnrdvsEJjxnJrqJ7j9wxPXFcncbxIxYcHpVwk3uD&#10;VtitcRR3MuQOTVeTTmU/J3qzGdshYir9gwkmbcOBVtCTdxy2ax6csZbDMKy5dOmiG4DctT6hO7XY&#10;CMdq1cjvD5WyQdutKzLM6zL+cqJnk4xXpmnR+VZoMYOK5bRNHE1yLnHyg9K7IAKAB2rSC6nLWlrY&#10;WkooqzAKDRRQBFL9w/SvH/GQxrv1T+tewy/dNeQ+M0P9uKcgArjJrpw/xHPiPhRiWD+XfxsPWu7G&#10;ouIl+lcVZabezTRvHazEE8MUIB/Guoa0vVRQ1rKMD+7moxii5K5eFUkmWG1RxUTavIO9UnWUNtMb&#10;BvQjmq77h1Uj6jFcfJDsdV5l9tbl9TUR1mRu5rLduaj3c0vZQ7Fc0iPxDOZ7fca5sdVrd1jm0rCH&#10;8Nd+HVoWRyV/iNCD734V0fhLjVz9K5uD71dH4UONY/Cuup/DZwL+Ij1Vfuj6UkjbEJJxilX7q/Sq&#10;GuXq6dpFzeNjEKFufXt+teaeocj4q1oCeKxzK+8ZZI+foDTtGt1N9ahYI3jDhplUcADtWV4H0y88&#10;Ualc3txKwt93IBwCfSvZ9N0GxtLby1jzkc4WlKuo+4jaOHcveZ514h1C4TV3uJl3wA7UCHAX0rB1&#10;nU4ZnQh5lV8HcPuH1+hFeuat4b0+aAt5WCMc7cGvNNe8MpGXWJUAPIKjhv8A69P6zyqzH9V5nzI4&#10;q7n+0zEb23Jj5vUetVmkkCuokA9cdwfWpb61ksS5ZCAOhB5FZqTGSYFu/RvX/PpT5ubVC5eXQ6DR&#10;tWuLO9S5hfbNFwQ3STHUH6jH4ivVpBb67pCzx4KSpn6V5BtEDI4A2ykAlR909q7jwdqwtpkspWPk&#10;XOWiyPut6fj/AIVMtdwtpdGPc6fLZ3bR5O3PWq1xbORnca67xZaSxJ9oiXOOTXEm8leuZqzOiMro&#10;g+yPv4/nUy27xsGpgnlDVZlkd4QR1pXKNjTbVJFEzn7vNT3epyf6uDjH8VYum3jqfLYnBrfttLaf&#10;94/Cdabk3oh2E8v7ZYl5FywHX3rlrnyXlKg8g12F5qNtZxfZkwWbiuQ1GycT+ag4brRy2He5JaGK&#10;E7Wbg+9Xoxb7sbh+dY7WE+zdj9atWtlcZDEcDrQCNPy7dlbkZFGm6klnd8DjOKb9lZXByORg1C1m&#10;TMSGxQgZ1087XkW8HC+lMso5FlEh+VRUeiwkwfO2cVLcXRyUiGPU1puQP1uBbmENGckelYkVg+N7&#10;CtvTMyB0bJx61VvZzE7R4wBTXYTLdlcqYvLYdKy9Wnd5ti/d9BRBcMH4FXGjiceYwGaa0ZJjWNlM&#10;blZMYGa3JRGrIW61BvYg7AABUNyxcIecg0NhY2XiQhHPUVFcpFMAHHSnGQfZ04qFEeZ2bB24oa0B&#10;bme1jZlj0yOtW7axgjUsmNxHFQSIGlZApzmm3xktolCZBrMsx79Z4L8yEkc/Ka6TTQbuz85k+cCq&#10;CmPVI/KcASDirgvV0mFYSMjoap66CIGmljuWdwdmcEVMbGNJPtidxS3DpeIvkjJPpUsMiRxfZJDg&#10;kcZosIbb6mJ3aCUjYeFqm0Ys77zB9wciql1bPaz5/hJ4NJe6tCLMI3+sxQ9FcaM3X9WM91hOi+lZ&#10;ttNJdSBSCQOtNmmhZsnvV3S5rZGOcVzvXU1RHcBFlwF6dasaZaefN5rJ8valfyZrrYmPm9K63QtK&#10;yFYr8vaiMXJ2QpyUVdlvRtLywldfoK6hQFUAVHHGsSBVFSV3QgoqyPMnNzd2LTxTBT60M2FLSUtA&#10;hKRvuN9KdSN9xvpQB454jGNfuPqKzrPnVI/rWn4nGPEE/wCFZln/AMhWL616T/hI8qH8T5/qWtQG&#10;NU/Cu28Gn/iUTj/bNcTqZ/4mo+ldp4NJ/su4H+2a8zF/wEejhv47O10PrXWw/drkNDPzV10HK14E&#10;f4h7cfhRZUVynxCGfDFx/u11i9K5X4gDPhe4/wB013RXvR9V+Zz4v+BP0f5HiKRkIowcn2retIZD&#10;AM8DFKYbeBBnlgB3ogu2kk2KMLitXqjdDI4wIZGPJDGnXJ32agAmr8cSJA27nJyagEyKQu3io5+w&#10;WMOSGZhhY2/KtHSIJ4ixZcDFbEBSSQrsHSi0nU6i0BAAFCqyfQTVinAsqyM2zvVpLSecFm4q5eL9&#10;mnDYGw1IJlEJYHCijmntYNB9qPsyKH5xU87pKylR0qjFcmSIvwRVOfUTDnatHJL7xXTLMsJa434z&#10;xT3s0Zc7MmstNbYNh1GK10u/MtDLGM4FZyi47jvcls8QDAXirFy6v5eFOc1iW+sMZSJI8YrVTULd&#10;4s8bu1EYu9iZNJEuohpLTbEPmxxWIlhdde9TXWpTR7pFA2LyaqxeI34dk+StFCcdA51LUnu0nitW&#10;yOgrlmvyTl67Z9QgvrB+eStedyW0wkfHzLk4rWMe4XNQSQ3K/KcH2q7AY7KP94evQ1z9kjtdLjI5&#10;5FXtauGimiQqdnc0pK2w0zRu7eCcCSNsN3qi0cm9UGDk44qjcXR8jdFIQfrWh4YSe9vlaUEovOcU&#10;Ru0EpqJ6Bo9v9m0+NfUVfpEAVAo7ClrdKyOFu7uJRRRQIKKKjmlSCGSaVtscalmPoKAGzypEFDtg&#10;udorPn8K6Vcym9aa3e4UZ3ysCF+i9PzrktV8SvMomjBSRw5AJ6IDxj8f61gwa4s9vG4mkjufMBkj&#10;z8rLnkg9iPSqjOxp7K56aNGvLgRGfzihj3AeeFA9uBW3ZWtnZovnBEfHKGTfn6V5DP4su7gSIk8q&#10;c/Lz3/8Ar1H/AG7dTiKUMdzjbyfuuP6H+tKU4LoVGEnuz2WbUNNmiJjhgkZTgh1GR9Kybs6Lq8It&#10;byAwEHMckZzg/wCFefT68xsLXVrfPDeVdw9ifWt+K9hvbJLmI5Vl3Z9v8RXNOq1qjeNNGJ4h8LSa&#10;c3mWoeaFumP6VzHIbB4IPIr1C0vIbkC3vRvtnG2QDqPRh9K5bxfoMmm3sTK/m71+V8ffA6E++KqE&#10;+ZEThys47Vv+PI1hDotb+qgiyYHqKwey13Yf4Tir/EXrf734V0XhY/8AE5X6Vztv94fSug8MHGtL&#10;9K7J/wANnn/bR6yn3F+lYnjS2a58JX8ak52BvyINbkf3F+lZviQkeHNRKjkWzkflXmHqLcb8O9OS&#10;08NRupWNSSSfxrp55o4gH81+ehVuK85sBq9z4a0qK1kMEKWyzynPUsSR+lW7G4njUg3TSc85PeuK&#10;Vk2z1aSbSO3ja3nUvcXcqx+7YzWbe2+nTsViuN+PXFcxqLzXEoSV3QL2BxWGE0yaR421dlkX+AS8&#10;iiLUtC5R5Xc1Na0VGVl+WRWB2n+leV30D6deOm35c/dIr1KzBeRYxe+fGRhcnOKg1bRLe+Ro7iIB&#10;8fLIOua0pzUHYyqUnUV1uefm/ifTCwA3LIpZScFD2I9QfSugglWSDfHkbSrqR2DDH6MK43U7Q21y&#10;0JxlT1rotFmj8/yQ5MckbITjAz94Y/GuuWqOKOkrM9ZsZ11rRA0oHmqNkg9GHWuHv7GKzunjIA5y&#10;PpXSeCrlpor5XxkSKSfXI60zxPppb9+o6da55q6uXCXLKxysyQxQ+YBVIX0Q7cVqfZt9uU61jS6a&#10;4YgnjPFZK3U3d+hYS7iRg6jpzWofEks1r5EKleMZrJh047OTxVzT7aBZsORimrIHdhbWE17LkZ68&#10;sa1dV097fTw4+Zl5qSS/jtE2wAE+1Q219LdlopstnpVN3BKxhvfyeWMAYqa1vZXOwY59qS6EFvct&#10;G4xSW11aJMGGOKljV7j5XuImw5OO1MFwxP3zVye+t7l1AA9KcIIyQEXJPShMbRNpWpNA+wbmDVvC&#10;3LL5jcbua5uGKdX3rC2ARjitqSa5eEK4MYAySwwK01M7q5atruGznAJ68Gk1eOORlmUjmq8WnWc0&#10;PmPe5bcAAO59M1nanqYhxD5UuwcZrRUZ72MpVqd7XJDKFbC1oWzpLbkdwKxYZYbkZhuFkYD7uMNW&#10;rp4RkfBww6iiUJrdDjOD2Y1X8vIJ4qe0kilbYetUbiGQFsk4qxY2/wAyuOo60cug7mtcSQ2sYDdK&#10;pya1FDkIuaZqaeeVVWGR2zWQwXDFt2F4Y7TxS5WCkk9y3HqqyzlhGatfbIb8GM8MB0qjYRQMr+XK&#10;jk+hqg8c1tdsxyOeDWfKXc1NPgMOos75CrwDUmrW/nv5yHIApzTP/Ze8J85Gaz9OvtoMUp+U+tNA&#10;anh4EStkfKOlQayzfbsrkY6EVclkWwsmkTgnniqdtJ9vgPm/fp36itqOa7hubAiYgSAVxl0rPIzF&#10;sgHitnVLeVTtTp7VkGCX7m081nN9CkiO3sjcfMW4qeSBIRhTzWnb2LQWucZJqitlLc3qwhT8x5rO&#10;7bLdkjX8NaWbpxMw/GvRbeAQQhVGDiqGi6atlaoNuOK1666UOVXZwVqnM7Ah7E81JTFjG/dUlamA&#10;op1IKWmSLRRS0AJSH7p+lKaQ/dP0oA8g8UjGvzfQVkWh26pF9a2fFgxr8v0FYkJ26lCR6ivS/wCX&#10;SPKj/Efr+pc1P/kKD6V2fg0/8S+4H+2f5Vxmo/8AISQ+orsPBp/0S6/3/wCleZi/4CPRofxzttEP&#10;z/jXYW5+WuL0Vv3n412NqcrXgL+Ie1H4S+o4rlviAP8AimLn/cNdUv3a5jx8P+KYuf8AcNehbVeq&#10;/M58V/Bn6P8AI8wlskWInOTiqVqhEnFX3LsMHpgUQxhTgCnfQ6bFmIgqUNZs75nVFUnBrYRVVcnq&#10;ap3ckcA3hc1lF62GOt5GE7YGDiq9va3P2uS4J57VdsWW4jabpgU1b0SSmNByOtNKSegnZjxcSXae&#10;TMpGDyaJwfLMUYPIrMfUXWZhs5Bx1q5b6kerR8DvVe/bYXKh9vbzRwlOfzqreWs8mNqHituyuUnJ&#10;JUYpxvENwYwlHtJ9ULlRzP8AZ1wUP7s81vadE8NjsdcHFWyzZyqDFP6bcgYNZyqOS1K5bGStsXkK&#10;hMZPWorrS5V+aNjmtybake5QM1hy6u4lKY70Qbm9BWKksN79maLYWzxmqX2C9MPl+XXU3U5TTBKi&#10;gnFYn9rTb1BVa1jKUkCgh9rZ3MVowdcHFYhlaKUhhkZrqFv3lgYbe1c9fRfIXA5zVx5upMkkWtMS&#10;GR2kwMjviq17eRTTMki8A4Bq3YQmKwZjwxFZMlvJ5m9gSvqKuKTYnsMXTEuLiNY2wGPIFelaTpcF&#10;jaoEUZx1rgdFAfV41B6GvT1GEUe1XFHNWeotLSUVZiFFFFABXO+LGknt4NPiYqbh8uR2UevtXRVi&#10;a5GBcu56pCUB9Cev6A/nWNafLE3w8OaR5XqTCeO8uFLKhYwx+ioBgf596zArR6cDjDMCPrW3tVvD&#10;945yMzjr3+Wqc0INpCSMblJI9qmMuh0OIzS0+02Jj53RruQ5wWwcf4Uo3m3lA67geOx/ziorU7Eg&#10;kB5VyGHsf8itVLVvOkB/iXg+vv8A59KJuzFHYpWMjNdS25OIrxN3PQP3/UVu+D7p47uXT5j8hO6M&#10;Hsw6j8R/KsiCLaXPeCUOPo3/ANcVflJtrkXUXBVlcEf5+tS1fQex29taeRfvbkZyvmQ/7Q7r/T8R&#10;R4ydJfCMTkEvHKAjHsD0H8/ypwuxLp8F/HyYMSnHdD94fkf0qPxhC9xobeS2YNwuBjpgg/yP86zh&#10;pIqWsTzHUAWsmOK57+Fa6Wdh9ibPpXN9q9TD/Czza/xIvW/3lre8NnGtR/SsC36it3w6ca1HXbL+&#10;Gzzn8aPXY/8AVr9KrapH5uk30eMlrd1A+qmrEX+qT6VI0YkRlPRgVP4ivMPTKuoeFFvvC1otsZC6&#10;20aPGkpTcAo6Yqp4U8HypexGWF4raLAKu2S2O3/16u2XiaOx0q3VgWkjj2OP9peD/Kn6X4ytlhku&#10;ryd/tE0hWOID5EVen4muK6vZnsKL5bo2df8ADUGrSs8LLFKqhVORg/WsOz+HtxbTIW+xwR/89I4l&#10;L49iaiu/GOiXCzieymuZnPBGQF+mOlZth4q1CFPJmLNCfubzkgehNU5Qvccac7WudZdWum6ZAY4I&#10;yzj7zuMsfxritRdGuf3Zyv8AKp77XJ7ldpYBT2FZxJbBNZuSb0NYw5UcX4j0qP7VLN8xdgPLVR95&#10;s1iQXAhngZGJ2ygHHc11nifULfTzG8yO7FSECEdff8K4aFy0iMFHMoIH1rrpNuOp59dRU9D17wUv&#10;lJqHOQJgB9Mf/XrqL2EXNqy47V5jpfiRtBvoGlUy2l4qrIAeUYDG78sV6dYXdvf2qz2syTQuOGU5&#10;H/66pLQ5p3Urnn9yJLW4eNs8HiqcrGQ5wa6DxTCYJxKF4PBrEgnjliIC/MK5pROuEroS1yyMhBqp&#10;LbSpKSAeDT47iRXOExihtQkLfdFJJlNo2NM0w3cO6U7avA2OmdSC3Sufh1K4KbEbbmmR281zMAcs&#10;xNaqOhNybxDaC72zwisaLTpf4uK7FtNmTTvn5IFYjOxj7gipKKsGnSlwAc45OK62w0qGIpJcXkQG&#10;cxgnrxnHtWRpCvNOyhuQMjNZfiGdbmdYkmYMsgEmD+WK6MPCO7ObETl8MWdNqd9JJELXTVzLI4Ch&#10;Tg56k/SiG1v7r93qt47wou4qCOKwLLxAtrdsbZTJMsYjQenqaqXniSaS6uFSZgTwW9cf/Xrv9xHm&#10;2qPRHSRWsMS3DxMvlMCdjVX1Jku4vLPMiZ+bPXAHNcna6tO9wLbLEZP/ANf+tJdauwimKPhtuVq+&#10;dWM/Zy5jqbG1stOsxeXUg+0OeAD93NSanqFrdbZLeYAr/FnBI9MivPbjVp7qDy5GJ96iiupY0Jck&#10;AjIx6iodWOxoqEt2dfL4oe3m8osZQB1ft9a0tJ1YarlGkRTn94ACrL9K86luN025sk9+etX7AGQi&#10;SMsJB1KnqKx5o3vY6OWTja52Wp6raaXFJAhcsT/rMkn8DXLXeuXcytsnl2k9c8irOsRzx20ZWXKn&#10;hiBmsSOZY5QNu5cZBNOU29hQppbirf3KsC0khwcgg4b863rTxFMkixXP76MHGX+8PxrASYRTF1Ub&#10;d2QKn3iWTiMDeuStZWT3Nk2tj0a31SCSCMLzC/f+77GnnSFluFliIKHkiuQ0p3g4I3IcBq7rQVk8&#10;l/myvbNc848p0Rncmuoo7q1+z5+YCsKZZrHjkY6GtSbzI7kseDmor+/t2g2SqN2PSp5rF2Ocl1CZ&#10;3PIOKiF4Xb7ozVhRbuxKgYqx9mtlj38ZrPQrUItRZE2sAeK3PC1v9sunuXTgHA4rmyiSsEQck4Fe&#10;laHYJZaeigYOK0pwV7mFadlY0sBRgdqBRmiuk4iQdKWmilpiY8UtMpc0CH0U3NLmgBaMcGkJAGTw&#10;BXNeIPFEOmxmNDukPRRVxi5OyJnOMFeRxPi/jX5P90Vgxf8AIQi+oqze3kt/dNcTH5m9O1VoedQh&#10;/wB4V6Li407M8uDvO5f1QY1CPHpXV+DT/o90P9r+lctq4xfxZ9K6jwcf3N0P9r+leXif4B6VH+P/&#10;AF2Oy0c4k/GuyszkVxOkn99+NdnYHNfP/wDL09mHwmuv3a5rx4M+GLn/AHDXTKOK5vx0P+KYuv8A&#10;cP8AKvTa0Xy/M5sQ/wB1P0f5HmcigyggdQKeCFNRowuYhKhwoApu4A4zUtHXe5ad8R5FU5o2ubZz&#10;6Veij3Rc9KVSgbyh3rG/K7gc9HPNbr5YJweoqWwd/tjOUOMVqyRxLcbCvNJG0cc2Nox3p+1sMpS2&#10;6sxdUO4tnpSGGcvzHhPpXQxI9wMW0IOO9WP7PvWxmNcfStIyqtXjHQyc4J2bMvTwFRhgioWcidgo&#10;Oc+lbi6VdAfKgH4URaLdGTLqMfSn7Kq23yi9tT7lGO7MUfzjPFVjqBduhxn0roW0ORxzTB4eb0/S&#10;oWGrdivrFPuZRn8y3wM5rnLi3uDcsfLJGa7lPD8wbIY1L/wj8h6/yq6eGrR2RLxNM5/yZZ9LWIDD&#10;YrOTRZVfnHFdmmgTDjecVOuiOOrmtIYesuhLxMDkxbtBbsNgzisCebEmwrnmu+1bTDbWTyBuQK4X&#10;7G814GzkZyapxlHSQ4zU1dE15KVtkC8cVWt5SyYZc+9XL+ENtQHoKgMPlRYHX2qVsW9y3oFtDJqe&#10;8feWu5rkvC1k297hhjJrrTWkNjkrNcwlFFFWYhSUtJQA9Blx9a5vVphczThckKHH4kE/4V0W7arN&#10;6AmuTkkEaox589pCfpjFcmJ1aR24XZs4yOEto1zE2eW3Y+m3/Gmy25W0tsLuxC2c9OuKtnEU1xH2&#10;Mcjf+PD/AAp12yxWHHeAD8S1FrM0exg2VqZL6SFeAVBx+tblnl7FZCMmJ2Rvcf8A6s1BbokWp27/&#10;APPWPn6g/wD16Xw7cCeK6ift81OWuokiCSLydXaHjbcRlVz6jkVYwJbWI92Xbj9RVfWMwNFOMmS3&#10;dG/z+VWiRHvI4RZVYEdlbkfzquiYdTd8J3R8j7PKQVUmMj/ZP/662IG3eHryzmGXtPMgOf7p6f0/&#10;KuQ02X7L4gMbEhZwR9GFdvbbDrDJMB5N7ApcepHytWU9JFx2PJr0GO2kRhyMiud/hFdd4gtn028v&#10;LKYbxG5XPr7j61zAhgeMFLpVbP3ZFI/UZFenh1ozzMRpImt+orc8Pn/idRViwwuPmGHVerKcgVsa&#10;Cf8AidQfWu1/AzzpfEewwcwp9KsL1qC3H7hPpUksiwxM7sFVRlmPQCvMtqekcnqNgyajeREkI0nn&#10;R+4br+TA/nVf7faQQ2+n+WWvWkcxqBwRgf4VS1LxjazeII4okJt41YPMRguD6D0GM1tpZWtxbSXB&#10;QSOpDRup5HoQa5q1Jwqe8tz1sLVU6Ss9jNex1JpCDaKuGwSzgdarzajJNd21uLJBsQKzRyZAGOp9&#10;6kZbm4JV5Jm553NxWtZaan2NpRGFC8k461Gljqaa1bKy2q7t2P4elMmASM4qdmCt14ArHvrwhJCD&#10;hUGS3pWKWo5SSRw3jK68/Uo4lORGvP1NUbS3LLEx+6zY/Lmql7P9rvXm7M/H07VvaegaaJQCVhkD&#10;EHuCMGvSirRsePKXNNs6ddLt77w5F9usGaNBuS6tT+8j46sh+8P6VR8LTz6BrzQ/aN6tt3FD+7lj&#10;bo4/P8Oa7XwqgXTQDygICnrwBj/Csm7sNOi8Vizt4zJO4VgqHiEFtzA/iM496mN7Etrm1Or16yS9&#10;04tjqM1w0NvDbSt83WvSpYt9htPQjFeZ3tjJHeSrhsBuKyqbmlF9CXyrfcxyOfeli0qGVvM3cVRW&#10;0mfhVNbGm2kqwMsgx6Vmb2Kf2GCK6UhvlPvW9HFDEgeNRnHasL7M/mkDnBro7S1k+yguQOKuImQp&#10;dyXEphcfKRwKx79EtrlkYYB5HFdAq2tvIHZhu9zVPxBbJcRpLERmm0FzES5EEMhgOHx1FchdSESz&#10;SE/MeTXWPAbWwnmfqF4riroOtm0rg4kk4PrWlFmdZEFuZETzCTvZt2c8mrE8rzzPJxhsHOPemfII&#10;lwWII+Q9/oatx2jBDHKv3xtQnpnrzXSc2m5UTfbyzPycZQH0z3qvPJmNRsA65x3HpV2dtzggdxu9&#10;yOtVJm81lVVACgj60NiS6kEShU3sAcnCjPenckjdSQt5bhyASpwAakUktyMsx60hlfbncTV/TZzb&#10;upBxk4P9KrsnJYDPfFSQqEkIP+rY8Z7GhILnWXUK3GnFkU7hwQeg9K5F4ikh4OD92ur0qYn/AEeU&#10;nDDaaxtXs/s1y27gZ+U46g0dQ6FJFGACoPrTp5o4yI0B2r0JphKqvuOpHeoJG3EtjAJ6UXsJamxZ&#10;X7JFlGBKc4I6iuu0LVyIpkVsEYdAT2PUV5+okEayRAlh2HpWx4bkaTVIo88SZU1E9UaQ0Z6Wk8N/&#10;CVbAkFc5f2kkk7KG4FaEFpLDvck8cAise6mnEjHLc1yyOpCQxCBSrYNMniLkYfjPNRRNI74bcana&#10;JsZyalAzW0HThPqEZ6qnJr0QKI41UdhXL+ELXbC0x53Hiumc811U1ZHDVleQZpc0ylB5qzIkBp1M&#10;Bpc0yR9FNzRmgB+aM02sjXtYj0yydiw3Y4HrQk27IUmoq7KPifxLHp0JijOZTwAK8zmnlup2mmYs&#10;7HJJpby8lvrp55WJLHgelRV6lGkqa8zy6lR1Hdju1Ni41CE/7QpwpicX0X+8Kur8JNP4jT1lt19D&#10;j0rpPBx+W5HuP5Vy+pkm9i+ldN4PPNyPp/KvIxP8A9Ol/H/rsdhpZxN+Ndnp7VxWmnEx+tdhYHKG&#10;vn3pVR7EPhOiQ5QH1rnPHAz4Yu/9w/yroof9Sv0rA8bD/imLv/cP8q9aS9y/octd/u5+j/I8g0WR&#10;m0wx96bHuNxtHY1esBawyeUCOgqdbCGK88wtwTnrU3udlraFy2X92Qaozkwz7xyKv3bJbweZnC1W&#10;sWi1DOCCAa55xctEF7Mi8xZbhZMdsVGwXe4/irUuUtbJQSQKelnDOokHcUOlJk86NXwpt8gqeTW+&#10;8qo2CBWF4fCxzui1vMqseRXq4ZWpJM8+t8bG/aUFJ9rQDNBiTHSjykx0rcx1FFwCM4pouM54p+xQ&#10;OlQ+Zg4CUwHrckn7tH2ls420sZ3dVxUm0elAajPPbA4pPOfdjHFS8elH4UAZmvAtpcnH8JrzTS53&#10;ku5y33VNeo6sN1hIMdjXn8NtDaxyyHGW5NcWK3R24bqZN9qG6YhM8GmC/wDkG4Z+lTizgnkZw+Nx&#10;qZdFWUja4xWFzpsdbojI1gjKMZFaNU9Nt/stmsfoKt1tHY4J/ELRSUUyQpDS0UAR3LlLSVh12kCu&#10;A1e6K3ulW8Z+9Gx+uQa7jVJBDpNxITwqE/px+teeX6tJ4r06Ln9zaqT+VclXWp8jvw6tTMy5mI12&#10;WL+9AxA/HpUniKUwWkcQ+8cAD6D/AOvToIBf+NbjYfljzHn2GAf5GqniF/tWqKF+6H2jH50J+8kW&#10;9iza7ptStO2xJMg/QVV8N8ao0Ddy0bfTNa9laYu4zj5sP/IVk6anleI5gBhhKcfiM0k90Fti5rUR&#10;kaUY4eEkfVf8morcNc6SwBO57Xbn3QnH8hWxqsQ8yM9jIy/mM1m+HyGtIkYfxyKfwxVX90VtSG6d&#10;18i9Xhgqyj6iu2Mwls9P1GI/LHJhsf3XHT88Vx0EWdPlgblreQrj2NbPhOc3lpdaLM2CVZUJ9RyP&#10;8+1RPYqOjM7xpCW1S7eRDlyDnPBBHB9a4BrcbNySKf8AZY7W/WvVvEYln0K3vlX99EPImAAP0P5/&#10;zry27jcXEjSjBLE/N1r0MHLmhqefi1yzLWmEwXCzMvyKDuB6MCMYrS0H/kNW/uax4JNgwvUjGfSt&#10;fQg/9qRzKmUiOWNei17rPLlfmPZDNHZ6Y1zNny4k3NgZ4ridb8QS6xm1jRoLYHlT1f0z/hWo3ii7&#10;NqUW2gCHKKrLu3+vHpXKznyUaa58uKNn+UjgLnt9KvL6dOM71Fr0DG1Jyjam9OpzGqxOPMnjV2Nu&#10;xD46KD0/z71u+A/FohkbSL5sxyAiBmPQ/wB0/wBKr6rbStDIYpWTzFCyKD8sg7Z9/euHkyj4wQVN&#10;c2YYeUaj5uux3ZdiU4Jx6HuqeXyNw6+tF5q22FYUb5f7o6mvNvD+tX8i+TLdO4/gZiM/TNdEtlqE&#10;2SsyqG6l/vGvEnFwdj6CFVTV0i7cXpHyIdzt19q5rxJdOlh9mjyDIcE/zrpIbAWsRaV92BliBj9a&#10;5HVJxema4xiI5SL3AHJooq8rmdZvlOSI+6B610WmPyyk7ZJF+Vj0z/nFc/tO9T2z1re022EmBNn7&#10;PJkllB3AdyPp3HtXoJXPM2N611nUdOtpNOaZrZWJxJt+ZCeCAe2cV0OlQaFbaVNLZ35OqAiXzLk4&#10;dnXnH0PIrGtNVOl5s71bS9twn7i7xuVh6Ejkf54qwDDrTpBcxiA7cxSxDqPQkdfyo5EDd9T1OHEt&#10;svGA6hgPrzXFeIlNrd5253DNY8erTaOyCPV7iKMA5LtvXj2I4rX/ALTt/EwKFGE0I3FwuAw6HFTU&#10;otRuKlUXPYox3BFqXROQM1Rm1ubG0KAa3VtI4bZo6xbjSwTlT3rlSXU7m3Yz01SdXzjrV8a5dyRe&#10;WG2j1FV5tJaIBiTg1e0+ztgcyYP1NVdCV76lRvOlIO5mNbjxzf2YrEEYGeanWaygwQAce1W/tUd3&#10;bMoXC1XQT3OT1NmawlBPGw1yM1pJN4fnlGWWGUfhkZru7y3N3a3MFvHvZUJY9lHrWVodnFp1rdW1&#10;8MxyyGOSMjkYHBH61ph1dmOIbSujjbaJp5o4lOWVAwI7+1XLu73x4BIZzyOwIrWl0K4sZWezHnW7&#10;fckAzge9Ydy80bOCoQsRvUcgkd/rXQ1ZHOpczGiN2jM785680ohVfLAb5iMsPSrCRbrXepDYO7FU&#10;wW80ZJyWyalIpshMX7/A6E5qbywvOPmqUKpZTyMGklYEMT1HNVYi5FjG7tmkCkggfUfWo5JsEAEc&#10;cGpIpAxYYwQOKQzRjuXQxvkhk6/StbVo/t2krMhDsg6Y9qw7d45FJJwRx9DW/pcyeUYJWzGeCfSi&#10;Q0ccwPXd26U3G0KCfvDOK7qfwnaXVrvtWmikdjtZiCrH0PpXCsD5rIy4ZSVYehFZqalsaypyglct&#10;RTm0cdCD6Hiug0jyp7uK6gdQVYl06YOOormXUFNxJx0J64qfSNY+wXMMaxoQZQHlxyUzyB/jTaur&#10;Ep2dz1yDUIVsMy/erPuruydAVUFvpT3sUeJvLfco6/jzWW1mVn4PFcFS97M64vS6NK1S2aFpCgH4&#10;VUMsMz7FHU4FXTFiw2ggHFUdMsXbUo1zkbsmqgiZuyPQNJt0ttPRVGOKsN1pUXy4FX2pua7Uee3q&#10;FKOtJSiggfS0gpaYC0UUooGiOeVbeFpGOMCvJvEmrPqeoMFbMMZwPc11/jXWPs1obeNvnfgYrzYV&#10;2YWn9tnDiql5ci6CinUlLXccgtNX/j9iz/eFPHSo/wDl6i+oqKnwjh8Roap/x+Q49K6TwicPcD6f&#10;yrm9UH7+A10XhI/vZx7CvIxH8A9Ol/G/rsdfYH99+NdfpuWBA9K42yOJvxrsdGOZRXgSX71HsU/h&#10;Onh4hUe1YPjQZ8M3f+4f5V0C9KwfGIz4au/9w1681amclb4Jej/I8T0+ykuJxLkgda09R3I0W0n5&#10;aI7q3so1QOOg71ckWC7tlfcMZ7GsYttnoSSSGanuk0fAySRVbwr+5jkV8gg961Z3hjtUBwV6VmS3&#10;kNtIQvGalStoZuNzQu7dL2Xk9K0bOBbe2IZug71hJqMayoB956uvdktsLdatVbdDN02a2gTbtQkH&#10;YGuoNct4fMf2tgo57105ruw7vTOKtpMWikzS1uYi1DJcwxHDsBVPWbh7ayaROormIpJtZm2I7jaO&#10;3FS5pNR6nRSw8pxc/so7SO5hlHyOKlBzXAy3Vzpk32cl854Jrs9MlaWyRmOTRGaba6hVw8qcVPo9&#10;i5SUtIas5yrqP/HlJ9K8qvZ3a2mO48nFeq3/ADZyA+lea3cccYKnADNkiuTE7pnZhepzaSSJgK5F&#10;aOl3tydQijLkqT0q1NbWO1dpUH61Y0rTYn1FJI3+72rnumbzukzt4x+6X6U6lAwoHoKMVscLCilo&#10;oASilpVXLAetAGR4lO6wgsh966kVePTOT+grl5I0XxRf3jYMNqg57fKvA/M5/Cul1yZUvTdEZFtH&#10;iMesjcD9K4a/mlk037JESZb+YqGHdf4m/kK89y5pNnqQjywSGeGlNvZanrEikb/3cZPcnk1hTEy3&#10;0IJ+4fMb8/8AGut8RmLS9Ms9IhIHlruf/ePP8q4q6kaBELfekcEj0UHgVcHzO4S0VjsrFs32/PSR&#10;h9OKyooyniGeTsXQD8QavxShC8g6Ha/6YrPvG8jVGweGkRx9KhPUdtDX1Bi0ETekqN/47WboQ23m&#10;0A7RcS/0q5qMm3TEb3SmaKpN0p/vTO38qv7LJtqMhUDUpUP3ZlKn/eH+RVTT7l7DVbe6BIdGw31U&#10;4P6VfuE8q/kA6oVkH0NU75VF85HQkP8AnwaV7jsdvLFFO+o6eUzDcx+dFnvuGePoa8av7KSO6lXd&#10;uG7PJORk9/xr2LSLkTafYXB5lhY27fzH9a5fU9IS18RXFyxBQkmFT2zzn+WK78qhKrVdJHBmk1Sp&#10;e0fQwdM0FI41lvuW6iIHgfWunsxbmJI41Rd3QKABWTeXO23Zgevyio7K4eK3Mh/i/dp+PU/l/Ovo&#10;cXGFKKpQ9T57CudVupM3pJEJ+QYQDan0/wDr/wBa4jxhemW4gskOUX55B2rpZbxLWze4fkIuQD3P&#10;YVxI8m8tLy/lctOW2IPQev4muFR5/dR3wfK+Zkul601vGLe8Bktzx7p9Paqut2bQzxywkS20vKMo&#10;z+FVGG6P6VYstQkt1MD/ALy3fhoycfiD2PvVzn7SHsp/J9v+AXGn7OftafzXf/glWxme2uN6ZGO/&#10;pXpOh6skhWMkAsNyjP54rzm6sWtz58DPJbk9f4lPo3+Pelt76eK4jlhlKkOpAxnnpXkYjDu9pbnq&#10;4fEK11sek+ItQEyJZIxCvzIR/dHWuN18vDbRJ5ZTfkKvovH611NvD5mpLLKpI+z5UEd8/wD6q5fx&#10;RqEU93HDHIGWLO5geCf/AK1Y4eF5JI3xE7RbZggYG1h1OeO1dBY3DxW8kUil4JDuyg+4/qB1Gawf&#10;tEeMcn6CtyO+tfsWYJHhukAIcn5W9UP8wa7pQS+E4Iyb3RntNbx3hWaORYnyxKNxn1rpdI1mwt9K&#10;aEzeZh94BPzJiuVur1ZRIZEaObd2Aw1VImQW8xbIkYALWcbply1PRrj7JrNgl6qATooOQcBh71Rt&#10;r2W1u1kjZkCnBweQPSq+jTtFZWqDLeevltuHCHp/9eqZuyx34xnIOOeld8JctmjzKkeZtM7mLURJ&#10;xNjno4/rTpkOMj8CK56KUiCEMeSgP6VoWt6xiaHOT1TPr6V1ZjgIVIe1pK0u3f8A4JlluPnTmqVV&#10;3j0fb/gF28DtadOcVnwRSsflU1E+pSsNuOKltdRaJgStfMI+mNBLOV+CMfWtaztVhhYM2SRWO+qO&#10;+CgC1b0x5b3ULeIucu4XH41tD3mkTNWVzsr/AEC2sPCky2sgSaQRvcE9STj9K8s1GOS41CZoT80p&#10;3KM9SvWvavEAml0O4BAeIphgw5XHcGvJGtswPLwFVWIYnoc//XrvdHk1R5kcR7RWZzr3k+k3LR3L&#10;SLG/KsmcfTFV7u6tLoMw89nXpiHI/OpL+8uppxHOEZegY8jNV7i+nVBaRxeW5IDbRwRWLlfQ15La&#10;kXMFvudSpI+X3rLEm6UY9Ofc1o38ijC5yFGCR61jtgEOM89aY3qXTJ+82gZwvIqvLIVQrn61HG5J&#10;LDkmopiQCT3NFxWGZLM2O9WIGJcEDsQaLOMSSgEgZBqa1jO0uOMHAHvSQ2Picwu3AO4Vo2E/Y5O4&#10;VnTHy45MjkgYqSzmaKVA4wp5psSO80S+ZYXSRyEBDgnuBzXn10Hk1CeRhtkMrMB6gkmumjdiCsZ+&#10;orOvoP3xkCZk25xisoxSdzaU24pGJcuzPgADgdO9UGJznvVq4YGYY4+WodhfcpHIqjM9O8OzSy2M&#10;Vy8zHzbdUEZPQqeo/A1NNvL5Brh7e+kt9CSSOVo7qxnBVW7q3Bx/Iiu906SHVII5oyNsiBgPSsMR&#10;H3ububUJacvYrPdSrEVBrU8Lq82oFmOQorNvVSCQqcV0nhCJTE8oHU1NJXY6ztE6hz2qOlc800V0&#10;nAx1KKbQvWmIkp1MFOFADqZNIIYGc8YFOrA8Xah9j0pwpwzDAppczshSlyRcmeea/ftf6tK+coh2&#10;rWdSZJJJ6nmlr14xUY2PJbb3FoooqyRR0qJji4j+tSVDJ/rk+tZz2Khua2qHLW5rd8Jn/SZx7Cuf&#10;1E8QVu+FD/pk3+6K8nEfwD06f8Y7CzP7+uw0Vv3wrjbU/vzXW6M378V8/L+Kj2KfwnYqeKwvF/Ph&#10;u7/3DWyp+UVi+LD/AMU7d/7hr1qj/dnLVXuy9H+R85PKzsNzE8etbdnOz2GwOeD61E+n2kSgs+eP&#10;WrVnFCyMsZGB6VmdzZtSgtpluevIrK1ID7QABW9ahDp6buVHSqs8EE8hPGRWXMOOjMwwO09u6dqv&#10;SThJRuODmp4JrWIgEjIomeymbORRz+Qjb8OgPfGVW4IFdeRzXG6DJFHdosZ4NdoSK9HCS5oHm4hW&#10;mMxS4oyPWjcB3rqOcoavbm4sHRRkmuasLS70uUyojNnrXZllIwcUzEXoKlxTkpdjeGIlCm6a2ZyF&#10;zYXWqXHnSRlcdBXTaVC0FoEfqKs5j7AflTt6gcUKKUnIKleU4KD2Q+mk00yCo3mHpVGBDqDf6HJ9&#10;K8r1UT3EiqgO3JzXqV0d1o/0rzHUL021+VC8YrjxLd1Y7MMtzAkjmhYh88V0PhAu98fmOB2qBZYb&#10;kFpF/Suj8MW8GWkjAzmsU22kbVdInS0tFLW5wiYpcUoFLigBuM1LGNqu+MhRzTQpJAA5NLqkyWOn&#10;sT1Vct9ayrTUI3NqMOaRwniSeW6vY9OtjmaZyWP9zPU/gP51BpkED6rJfNzaWKeXGT0OOv5mp5Yp&#10;EWR0TN9e/u1PdE7ms7X5ksLOLRbQ42qDOw/z3rz76WR6VtTDv7w6jfXF9McqzEID3/z/AErnb8tc&#10;SEgk+n+NbDQyXLpbwLyeAOwq1c2EdpGsCqHlA5b1bv8AlXRDRXIlqw0+782yUHl4/kIo1I+ZHFMv&#10;LqNhA7jqKoW0TWk4jdSfMbYAvXNayws26CTG9T19f8DWdrO4+hNfOLrw+k8fIEauPwPNTaW4jltH&#10;HQyEfmKpaRlBcaZMDtUsyZ7o3Ufgabp8hhBgc/PC4I/A032BGhqz/Z9StpyPlIMb/Sql4o89MDO9&#10;Sma09Zt/tmnyMo5Tn8DWHDN9ot4XJ+ZCAT+lSthm/wCHbhpNMuwcfLtmHPQq3NWfF4A+y3CdHQoT&#10;6Ff/AK2KytFcR3726k7JUdfqSMitfxEBceFIZ8kNGytgDrkbT+oFd+V1fZYyPnp95xZlS9phpLtq&#10;cBqNwd8UIOOMn8TVx223EcIziBcH/ePJ/oPwrJtXM+rM03KRMWI/2QMgVe8wQRy3MnVcuc9z/wDr&#10;r1sVV56rZ5NGlywSKniC9kuJItNtxufOMDux/wAP8aff2cdnplvbgYaP7x9Sev61W0GFrvUZtQlP&#10;CEhT6sev6fzqxrWWXO5jz0Jrqw1O1GVR9dvQxqzvWjTXTf1MacBUI6fSq6r0zWjc2M3leYBnIziq&#10;UXXBFc9SDUtTrhNOOhft7prWWOZQGUDDI3RhXXxaHoup2yXAtkAYbsrxj8q4zy2ljwik8flW3bal&#10;Lo+koJImKP8AeAPKk/41ji6EqkHKO6NcLXhTnyy2ZF4i1gRgabYMyRxjDvuyx9s+lcxHCCeRn3NX&#10;JLeWRmlYZZyWOfenx2ziPcRTo4XlSVh1cRzO9yDylxgGrMWl3At3mCfLj7p6mpLSAyy42k/hXRR2&#10;MxiO21kKjqQhrvpYaM9WcNbESjpE44wIPmfJ9qhWLD855yAK19Rs3W/VEjfL/wAGOc1uWXgXU7u9&#10;tRcR+VAPmZlOT9K4cRSjC6fQ7KMpTSaOWD3Xkr5M0gWMYKq1TQvvsDnOU613l/8ADmazBnsJt4II&#10;aKXgkexrg72K4tpJYWtzEclXVhjBFcsZLozWdJpao27W5Fw9vtPBt849xxVuObDZB6Guf0CQi7iV&#10;j/A4H860YJf3YOe55/GvoKFXnppv+tjxK9FRm4r+tzpIrVL6Iypw54YDsafDpGX+ZiDVDS7sQXSB&#10;jiOTg1u3IZbjjPI7V85mmH9jW5o7SPoMsrutStLeJMNPgjQBjmtHRkjt9WtniC+YGOzPTdjisuHc&#10;xw2TV2EGKWOQD7jA1w0pcs0zuqx5oOPdHXya5qCWV1Hc2lvIroVbaxFcf4qmKRGazs447aVld4hy&#10;AMYyPrW9qF/JcD7Pp1tnd9+aToPoK5fU9QtNJnFpdTreXB6KT8sefX2r3Zaxa2ufMwclNO17HK3K&#10;xXUDlIVD9+ax/JlB8xwRxtXPYd67Q2emybmeePA5faRz7AVz2ossNrIcAZbag9vWvPnTcHqetTrK&#10;otEYE37xGwCQB27H1rPlUxqUOA3pVlzhmByARkVAwaZ8kHPABpXKEh+QEevFQzvuzzU86eU5QH5s&#10;flVTqRmmLqacMapBHJ780vI2oDxnihR/o0fpSK20qT2BNMQThkmZSfTmmOzKkeeeSOaW6Ys6tnk1&#10;ZkVLqBSvDdce/egLGxpj+dCmW+dRwfX2qe9haREKEB16461g2M7Wsoznb6Zrenk82H91nc3IIqHu&#10;X0OXu4AL9yq4GMkHsaqTELIdud2RXRmFL5mMgCSKMNXNXJIncd93BoEbdz5OoaMsihFnibBP97jj&#10;PvWt4AvXd57RiAqjfH/Uf1rntItZJbnbKGW3YZYj36Vcs7xdFv1SOUbopMkY+968/SiUVJWY4y5X&#10;c7bUonmdio6V13hq3Nvpibhgkc1yU9yGiimj5SUAg4rudO+XT4+OorGkrDrvQsk80ZpmaWtjkH0o&#10;pop1MBwp1Mp2aAH15v45vvOvI7dTwvJr0OZ/LgdvQV47rVybrVp3JyA2BW+Gjed+xz4qVoqPcpCl&#10;pBRXpnnhThTc07tQACopf9Yn1qSo5P8AWJ9aiew47mlqXCwH6Vt+FP8Aj+l/3RWFqZ4gFbfhX/j/&#10;AJP90V5OI/gM9On/ABjsbY/vzXU6QcTLXJ25/wBIrqdLP71a+eq/Gj2Kex2MTZQVkeKufD9yP9k1&#10;pQt8tZnig/8AEhuP9016EpfuzOqvdl6M+ctxzyx/E1p6VP8AM0Q71PJZWEKZLAnA6mizurKGUAYz&#10;06VtJ6GqWp1VtGP7MVfSsid5IJJCQcGty0eN7PcPu1VvI4Nh34wa5lK1ynucu8hY7j3q/DagIkhP&#10;B61fis7KQg5XFW3SzEHkqwyPemqqBoi0RyNbjUH5RXopfcBzXD6NbWkF8spcbj711z3luoyHGPrX&#10;fhZpxZw4qL5yyPrTuD3rIk1yzjODIv51AfE1gP8Alsn/AH1XVzR7nNys3sDFR7W96wT4u05etxH/&#10;AN9UL4vsX+5Kp+lJ1ILdhyN9Df8ALapVUAc1ycvjewiJBlAP0qBvH1iOjk/RaXtodx+zn2OzYKO1&#10;REAnpXFSfEC2P3RIf+A0weOFY8Rv+VL29PuWqM30OzvFxZvj0rybUN81w7BCcHHFdW/i/wA5DGI2&#10;5FcvPqIhuWHl8GuWvUUmuU6qFKUb8xS80xoRtI/Cu28IJiwLkYJrkzqEEn3kx+Fd7oYjGnIUGARU&#10;U3dhiNImlRRSitzjFFOHUU2p4QBl26LzSk0ldjinJ2RMGjsoWlfG7GT/ALIrnr92v5Yo34iz5kvs&#10;Owq1qUrz3kdmvO4b5f6CqdySknljnYN8nueir+PWvNq1HNnp06agrIzLqdLCKfUJVBlPEae/YVxc&#10;sMjkzzMWklbex7muqv7d7uZRKcpDyR6k/wCP8qzvLiFwJJuVH3UHVjShG7NW7IpW8Mum2Ut6yKjs&#10;MJuGST6AVoWGjFLX7VeEtM4ySfU1PHZy6hfRSXA2xxfME7D0qTWrxpVNlbHBx8zD+EV2xiktTBt3&#10;sjl4Q02rXF0F+WJikK+rHv8AlWrpmgm6uZMs4ZT87jqT6VLplikPlZz8qmQgDvXU6PAUjVs4Zvmr&#10;SlSU3qRUm4rQ5XUdDubeRJlXc0ZyHUdR71h3oEeoRXCoQsg2uPQ17UtlDIoDgHuKzNV8D2GrRtsP&#10;kzdQ6ev0q6mET1gZQxPSRw1jIsweJvuuu3865nT4mS+ubQ9QWwD611lzo19oV4IbqPIB+SQfdkX/&#10;ABrD1O3a08TRTrwk67gffuK8+UHCTizsTTV0P0sAX1u/Ta4zXTXVt5uh3ln1IDhf/Qh/Kudtowt+&#10;5HA3A4/Gus4Dydw20/0qFJwmpLoU0pRaZ49p6O89zIUK7nCDPtyf5frUOu3JREtkPX5mH8q1FgNr&#10;qF7GwA2TSMDnqMgf0rHsgNQ8Q73GUQl8fTgf0r3Y3q1El1Z4srU4tvoegeD7rSNN0W0tL21xdSDD&#10;yyQJIkZL7t2D1OPl9uvNal54V0C91OOCwupJ2KmeRI5k2RLnAG44HX3PArlB0p8aDBNe+sIkrQk0&#10;eG8S7tyR0194e06SOeGxS089YwE3amrYIPzcYAJxwBn1NcHrnhXVNO3TyWLpGDgyLhk59xV+XBbG&#10;Kmt42kwrO3ljnbnj8qTwzkuVu5ccSoe9YpwWYtdHKuAJHUliff8A+tS6oPtUflKoI7ADFW75v3En&#10;0qi8knnW8jtlS69O1aVIxjFw6WMacpSftHvdkTRqwUAfwimyQgJtx1p9m3m727L8tWViMjbj+FEY&#10;qSuaSm4uz6Emg3jaRLK4tIrjeBgSMQAc9eOTxkY9625/F18yIFsNNBUk8xsf1zxWOIwvSoZBk0pY&#10;ePUI4md7JnV+E9GXXNUfWNSaGFd+I40yQuPTv+dei3LrYpi0SOTI5JHWuf0TTbbTdLgYb9zKCxz1&#10;Nacly6r8seU9D1r5jE1faVHrotj6ejS5IL8TA8R6lc/2e84Qhk6la4+40W78a2fn2qwx3Ftw0srb&#10;RIMdPcjjmu0umMhdHjJjkG1lI7Vr6DpNnpWimKJxIuCRkc/jXOr83Mtzp548nI0eH6T4Z1ttXuLO&#10;GyZrmzR2kUMO4OCM9c1XVZbWNYZ0aOWMkSI4wQc9DXo99fSLq0728YGYNruvXaG4z+dcx4nsLm8u&#10;rG5hjaWS5xDtUZLP2/Mfyr0MHjm6ns3tb+vyOXF5clS9pHe/9fmZQkP2aNvxrqbTWFktoTIMuF2k&#10;/SsjXvD134dtbeC8lt3mdCWWJ92wjsar6Pm5KQ7sb+VPvXZjYxxGHvF3tr9255uEcsPXtLS+n37H&#10;XC/QJuA7VGups54FV4rCb7m4Vo22kCI7pHHIr5qx9FoaNpqLQWwduY+rY7V5j4phaPV/3b+Y8x3Z&#10;HOc16hHaw/ZJFDfKAa5aOwhutVaVSOmEJ9uM12UaknHlexwVqcIz51uzk47UwSBy5XI6Z6/Wq93M&#10;zQbeSA3JrpNR09jI6onyocLVb+z5AfMk2qj8uCP84qibnMOC7oSDgjBpAAJ0QEg5yauagLOzld4G&#10;ZtxyBnpWSsxwzDIkY46dBTQiaciWaQjJz3qIxfJyD+FCF14Vx7gip93y4kU/VelWkQ2NjlxBsPUd&#10;KGcGPcPxqOdCo8wEEHvUIJHXvUvQpD5JNyj1BzVqynBIXo2ciqO05ABzmlRWBBGQVPWlcZrXULbh&#10;Mijbn5lzyK0tOuQCqsSMY61lwzPuBbkEYYU61GLiRC+M8gk0hmvqeYXJjUGQ9SO4rBuNPKhrhs4J&#10;wAfU10Wnyw3QVJufLbgn+VJrkDj7OFx5SMd5HQnrTigZhWrvaQSc/NK21fwNT3UcLXKyAKz7g2MZ&#10;zjqKhiV7q8BRfkXhVA6Cp54Q0khX5JlPHuPahiR0+m3kGoP5SyrvDhgOnH0r0q2+W0jX2rw/Spyt&#10;/wCYm2OXOR25r2LSb5b2yikVuoww7qfQ1KVhVW2jSpRTacKZzjhTxTBTqYDqWm0tAFHW7j7Ppcr/&#10;AOya8dZi8jOe5Jr0/wAZz+Vo0gB6jFeXL0rtwi0bOHFO87eQ+ikorsOYO9LSUtAC1FLw6H3qSopf&#10;vL9amew47l3UWy0P0re8LH/iYyD/AGRXP333oa3/AAv/AMhN/wDdry8R/BZ6NP8AjHYW/wDx8fjX&#10;T6Yf3i1y8XFx+NdJph+da+crfEj2KWx18J+UfSs3xKc6Hc/7pq9CfkFZ3iH/AJAtx/umuvm9wVT4&#10;H6HzxxkEkn60in98pAPWthLS1z26VJAlnDL0Wunoa7nS27r/AGXHtGOKzdSm+Uoe4rZtPJNmHPCC&#10;q1zYQXp3RHkehrJNB1MO1jf5eTVLzXS7lyTnd3rp0s44dit1qld6RG8hkViM9cUlNXHoY6yTMd29&#10;sj0NLLf3apt85jn3rf07RowSzuSD60XWgQtISGKj2qvbQvZj5bnMiUkZclm75NTwpG+QQK2E8Owl&#10;8Bm/OrCaLaQPtZ+fc0e3hsJrQ5prZGbCrW9omkneS4G0itQWGnw2xc7c+ualsrmyiH+sX86mpPmj&#10;ZCSsctq2lRrfsM9e1VF06JerV2lwmnXMm8spY0w6dZIPMIGDSjVSVmhnJfY41GAM1NHbYwAjflXU&#10;oljyFVeKpPqllHMYig4OKftW9kVYzY1Cn5UJP0qlqFvI8hdUJ4rfn1SztsMFzn0rn7vXM3RKJ8pp&#10;qUn0EzMEcvmKDG3XHSvVdFTy9MjBHauAtNQWa7iUxdWr0q2x9mTAxxW9HVs4sT0RNQKQU4V0HKOH&#10;Jqy3y4QkbY13vTbdQCXboozVaaQm3kdjtMsn6Vy4ienKdeGh9plKNhAt1fzH5n5Pt7f59arWKvLb&#10;G5nHzMfNI9/4R+Ap2o/v4ra1HCyN5j4/ujtV+aILabMYxy4H8v5CuRK52mDeL5Ns2AWmlOfxNV4b&#10;FbWLzpBvnPTPatUgqwkcZkPOPT2q5DppliaWUZcjIHYV3UaWlznqVLGFIrw2rynjAyfU1UtbTZA7&#10;OAZJDzntWpqikiGE8KzAn8KSOMbBnFdHslczU9CMWwWByoAzwPwrUt18uNQSA20YqIRfutgHQmrE&#10;vyhML2xk1tSWpnUehfgldEAJAwevsad/aLxuBnp2rODMQy9eMj8KbKymPd3JrdIwaN9vsurWjW92&#10;oaNhxxyD6j0rzrxPp72sZinUNLaOHR8ffQ8Z/L9RXRwXjwvuV8Y6CptatjrekFol3XkKnaD0kXut&#10;c2Jo88brdG9CfJKz2PN4JM3DyehArp1YODkkfKCPzrloFEaz5HSQcGuktzugB/2BmvHnpI9FbHm/&#10;iObyL7VXGAzzbAAfxNZnh5NjyS4ySv8AWmeIbgzXl2+7O64fH4cf0q5pCBI8d+P5V9Hl8b1U+x4O&#10;OdqbXc2kyVGepqzjZFUUK7j9KkmbjaK+kWx85J3ditgs2KvxqI4ST17VDEioN7kVXutQQnapz9KL&#10;qKuwadR2QTHcrD1rEumG2IDcW4ySeBitM3AZDxj8aw7iQFHIlyVZgEx6k1x4iasd+Gg0zT0XL2ZP&#10;95ya2VUKOlZ+kw+XYxj15rRrooq0Fc5MRK9R2GNUuliIatamcDyvNG7PSoyKiuJFt7ZnP3sYUUq8&#10;lGDcmPD8zqLlVz1XVdb0rS4P3lxG+BwkfJrz++8falLdEWUSRW44Hy5P1JNcesrseSxHbPepN7Y4&#10;Br5mFGEfM+kniJPbQ3LnxTq0ycXbL/ugCtXS/H0jR/Zr+Pa4GBKg4P1FcJLPID1VR6Gq7XDqyupx&#10;g9Oxqpwi1awqdWaldu56JYskt0Xk587Kj1ANbejXVrp4L3EJJtn3puXo+CAf1rlrGRhAt+rbXIDo&#10;B2qx9puLuUKdzKUDyc9BXgttSPpuZSjbuU/GkhnhN4Dnlg349K5zSJyixup+ZCCK6rxHPp1rpSRX&#10;YZo52AwvXg5zXNRfYzdlrLIhkyVU9sV9JllW8FCXofMZpC03NHU/2jKCHVuCMipoZbq+3fviAKi0&#10;n7LNYjz8b42K8+nar0U8EEpWNRtJ7GvIxEPZVJQ7M9CjP2lOM+6FuDPZeHrpi+XOADnoCaxdLma1&#10;HnTsFXOck8H6VuahqEEWnOGWNw/8HUVykGrxfat72j3Mo+4APlWtaEXJWM6sktTqWu3uIw9paiNj&#10;yZpe/uBWdcWFrLGRcXMrueTtOBUD6zMVzKix5HTzBxWXe6nngZxjqpruVOCWpwOpJvQrXlrbJKVi&#10;UFVGAH61mwQI8jAIEYDoaSWd2clX3j0Yc1XeRjgjIYHIyahpF3kx08CjIP51V2SR/dJK+hq2HMvX&#10;pSlB0zmlZAm0VflljIA+oNVwhVj/AHV9auOm1w68N/OotpnIdVy2eRWckaxY77PvQSrzjjHvTCqb&#10;MjdxUzKYY1WUdT2PSmcbcZ/GoLLFoqujgsQW6Upj3SsF4YDDf0NVrcsspBIHfir8UirKGx35pALb&#10;F45/MORnhx61ruxnt2hd/nXqPUdjUE0aLh1IMbjK+3tT1QSRpIrc52P9KTKjuQQW62ro0bNvcHI6&#10;bfen3NgpZZlckqRnmpPss8jKOgHU+oq1bI6tlz99sjP8qyc9dD6PD4BVKdpIxL2ykdPtcAw6cuB1&#10;FdP4M8RKLv7FcPjziNjn+8OgP1pjW+1pHWPCgZI7Vganai1PnW52r5gkQr1U9x9OlaRlc8XF4Z0Z&#10;uLPa0YMO/vUgrO0W7+26dbzkgmRMt9e9aVUeY1Z2CnCm04UxDqB1pKUdaQHHePZsWSR56sBXn612&#10;nj58yRLn+KuLUV6OFX7s8+u71GOooorpMApaSigBahm+8n1qaobg4KfWpnsOO5bvv+WNb3hg41Mj&#10;/ZrAvT8sP0rc8Mn/AImn/AK8yv8AwWehT/i/cdkrfv66LTT861zWf39dDpp5Wvm6+6PZpbHXQN8g&#10;ql4gOdHnH+zU8DfIKq64c6VN/u1on7oprRnhgkCcH0FDKXcFB39K3HtLBZuGBHHelkazt/nGNor0&#10;Wa3NGRTHoGDwdtUfDbSebLuyVPrWuskN5pYx93FVLfyLThSBnvmsb2TQmrstagYreITSnGBWDLqy&#10;eSVUEljV6+g/tAKhkOM+tVo9FijO1n6UKcbahZhDq6xRr1yKedWFxxkg0HRLV5CTLjHvVmPSbOPk&#10;ycj1NZv2e5SuW7Qk7azdaVlucrnpWzZRwq2BJwPU0y/t45Z+WB4rKCalcbfQxYVe60mRWJGKzo7b&#10;1P611UFpFFbMjNgGoY9JtWkyrZ/Gt4z5bktGFbSKsmDng10G5fJTeeD61Ithpts2WK7qjuJrCV1Q&#10;SLx0Gahy5nog2K0qFUlePjArl4i1xMdzc55NdrO9tZW+ZGUKw7msKTVNJwVQLuHota0r66A5rYzT&#10;bPK5Td0qpNpcwl4GQD1rbTVbBW+UDPstZeoaszznyRhffvWi5n0J5l3L2i2BF3HuA4NejxDbEq+g&#10;rzbw9eSPqcYcjBr0scgGtaMeW5yYiV5DhT160ynggDJPA5Nat2Rgld2JmcCJUGMu4GPYc1h6rdfN&#10;HAp5IJAHvx/WtC5lCAueNkZ/M1zsr7tSGT8q4/IZ/wAK8ypK7uz1qcVFWNi2Cyai0jfchQA/hzU0&#10;0si2wJGXf5j9TVWyUtaAnkzSZb/dHNXgAzmRh8qdqdGDkwqSUUQ21tmVA/Xv7VtLLADsU9OOtZcR&#10;ILMetZc1xNb3LBWyDyM17EFyrQ4ZLmZNrUGy4hbPyh+KpqwUdeQc4qxdz+fZJJ3Uj8DVG4byW8w8&#10;KF5q1q2CTskacTBod1S5EhbJ4A4xVWBt1mhAPzDIqUK/lqi4HqTWkFZGcndj1cLIDyccEVG43KQc&#10;rjoTUh2pzkHFRx3EbeZuLFN2RxVEshx9D61ctLloEfnoMj2qFDE7fK4BPrTdhDsp6MCKGI5DxAiR&#10;apcNEAsc5WQD3I5/XNW7eTy7MnP/ACzPP4VQ1nMk7L1MYVT+VTuSmmTH+7Cx/SvCq61n6nqx+BHk&#10;F55kqySkDyzO+CD16Z/mPzrf0ttyRv8A3hmublb/AEeNQeQzE/jXQWjeTHGg6AY/SvosA7TbPBxy&#10;vCxvJIFGKDKO9Y0l6ycVXfU2xivY+sxW55Kwsnqbr7ZRgtj8ah+wxdVP61h/2g5PU09Lmc9HNR9Y&#10;hJ7Giw1SK0djVkt9iN3yOtVbvTI44NPES4kkG6Zi2dxOSMDsAMdKjEshQ75M+2afJqIur+1ROAkf&#10;IPY8D+lYVrSlE3o80IyvqbcbRxRhRjgYoMwNZ5kPc0ze56Zrv9pY8/2N3dmgZ1HeqF8xkVTuytQT&#10;Oyjkmo4ZDLbSeqtXn46pzQsd+Cpcs7kOZi4RDz2H+NTZKcM249z2pkTkZC7Rnq1QXVwkR2Dr3zXl&#10;po9Bxdy4kP2k8bSO9Z90EWYqrqcccVVN43O0tzxxVcxCTpkN2JqZT7DjCz1PQNHc3WkW6YxtUqze&#10;gFRXmtxafbySW8iuwJXaDx6DJri0ubqOAQGV1TOSobg1DNIxAhB+RTnHvXC8PHmcmel9akopRJL3&#10;ULnUZQ9xMW28KCeBVjS5DHfRqXGAp78Vmd6ltd4k3qDgdTXRTk4STXQ5Jx500+p6TZmFbdowmXPz&#10;MSalMMjRNdOfLhXkt61m27eZaCUuAzxqfr61tzK+oxRLL+7tYgAsYPWtcZTdSv7vUjC1FToK/Qyk&#10;urC7fdc3axxqcRw5yW9zSX0tokWFiVkHpwaLnTra3RzbQrEx/jA3Gucl3ozKLtT7EYrSMVTjYxnL&#10;2kriXElrJkxqB9apHIbsfpRIshPRT7g0g3Y+YVDZaVhevtRzjBXIo+lLnigYgymdvTNG8+tOJUKF&#10;AO7uc0AgDGKCSOTOM1HFI9sysOjHmrDEbDxUe0+UCR1qWi4sZO3nKeST1qPfkKD34qDcYnaM/hUi&#10;8oRzkc1izZE0G7zMEcg4PvT55HilDqMDoRUtqAzE5+Y/NUdz8zuj+uQfSkMtpMJrR40fgjjnkGjT&#10;7w/dZuc1nwsYpD7nFKnyzbhjIJOfWhgjsDM8lou3kkY49qz3MnJZjkDHWpdNm81SoOM85z0qzcW/&#10;VyBg9Wrm2dj7TL6jrUUN065lKPExLB+5/lT7iDZEhZco/B9jUQjaMAxgqh/jJxn6VpGT7TabgVLo&#10;MMvtT5rammLwUa9Ple/c6DwRcqdLjty2WhZkPv3H6V1nfivLtHkntdVma2kVdxDCKRsK/wD9evSb&#10;K7S9tY5kyM9VPVT6Gt1qrnwmIpyp1HGW6LFLR2opnOKKUdabThQNHnvjw/6ZEPrXIjpXW+OwftsX&#10;41yQr0sP/DR5tX+JId2opKK3MhaSkpRQMAahuTytTVBcH5lqZ/CVD4i1dH5Ia3PDJ/4mwH+zWFdH&#10;93Ea2vDJ/wCJuP8Adrzq38JnbD+Kvkdmf9fW/pp+7XPt/rq39MPyrXzNc9uidRA3yiq2sHOmTD2q&#10;SFvlFV9VbOny/SmnoOa0Z4Y8rxzkZPHWrEkrzRAZOK6O4TTDcFSFyQO1RywWUURkXG0V672EmP0Z&#10;idHdSeRWdqDmMxr7Vs6bNavZyNGRgdahnSxvSDuXIHrWN7MtMo6VMXmTJzg0ut3jW94VDEZXNWLe&#10;C0ikBRwCD61NqOnWmpureZhsYyDUXXNcbOZilnlZmEjH8aX7S4OC7e/Na6eH/s5ZUuCQacvhyDIz&#10;MSfrWynEz5ZENtcMked5B7VYiuz5m55CT9auLo1qoVS+fxqY6Pp8YBdxn/erPmVy9Sjc3RYBVY8+&#10;9a+m2pWDexOcVQSysTLhXBwf71bMdxbW8QBcYHvSlJNWE0zitakK6lIu8/TNZAuGjnDAng+td5da&#10;Pp+quZFYbz3FZsvh3T7VjHMck9CWqoVorRkODZgX+ozakEQMAiDp6modPaFZHWbGfpXT2OlaZG7F&#10;SDj3zUrLooJyseeh4rWOJinZIzdGT3ZyMckfmy45A6VLBYTXUZk6c11UUmiL0EYP0rI1K4EEpFqQ&#10;I29KPbOWiVio07bsm8OaTMuqKxOVWvRwMDHpXBeELqWS+ZXOa77vWlPY5q/xi0y5YiLHrTxTJx8m&#10;fTP8qKvwMVH+IiteSAwL6u4H4D/9Vc7ISbyT3zj8v/r1sXjnZb4x8qFqxogTcpnGGJP8q86puepD&#10;Y6O3TEMaL1Ax+Z/+tVt+I8Y6nmqtuxWRgP4SFz+FWG+4DnHFduEjpc5q71GMducDiqN4m5dwxkd8&#10;VdJ3YAP4+tU5stJgD5e9d5zorRE7WUr8rDpVXU8fZChGZJCEUH3NXpvkQsOwqEpHd3FtM+cQ5JHq&#10;R0pJ2kX5l4RmKCOIHARQKSS5CJhcHHeo5ZD1bjjgZqtHG0rDvn0rZMyt3JYiXhLyHqflFCj9zwO9&#10;SXAKKFTkAc+1Ii7YNp69aoTIgFz83f0qYSNHyRlaYFHXP5VI+NhwTx0zSbEchcxZv75Wz99iM9+l&#10;Sz/8gO4IGT5DD9KkvmJvZgR0XI/EUzUW8jQLkj/nif5V4k/4vzPST9w8TIPPHTrXRwD9wj+9V7F7&#10;a80h7Axqt0Jso3dwQT+mP1qzZ86dCT3Ga+hwS95nhYtuy9RZkBzVQwZNX3BcCkSLnmu507s5Iz5U&#10;VUgT+IVYS3UfdNWltt/SpVgCcYrWFGxnKt5lNoisZzt/GoYGdruCFiu1AWVe/PXNaMgGwgD9Kggt&#10;N95HcZwEj24HelOm+ZWCNRcruWgg71HLcpEMDBPpUzKzfKoxT4rFE+dwCfeuhpvY5+aK1kZpSSYb&#10;2GB2qG2Y77iIdCATV7ULlIkKr1rHsZj9uOf41IrzsbZRsehg7yfM9h0knlHIPQ8VV2mZy79+cmrN&#10;1HmcAdAvFRYx0ryj0WNEaDtRkdAKkxkVG3B4qiBzoHj3D76fqKz/AOMn8604zWdOBGzD1NZzRpB9&#10;CE+nerVlaz3twltbqWdjj2+pqG3glubhIYkLSOcKK7rSNIXRI5GkcPcsMEgcKKdOm5PyFUqKC8y9&#10;Bpltp9rFHPNI5AwWx8oqw06RxqiOWQD7x71SXU1aQ21xgbuh7GqF5dLATGrAgV1aR1Rytyloy5cT&#10;jBZXx7Vzt9JFMxOMSA9R3ps127nGaqkknJrOU7mkYWGkZGDSbWH8WaeKOKgsYox15FP7YpMUZoAW&#10;jv0oz0BFKOe9FxWFIytCtuRV9KcB1picSEU2BRvE6MOxxTIXIZSe/Bq1cplW/OqcIyjjPTmsJ7m0&#10;NjQt38q4Uk4BNTXqjziw74qnjzLdGB+YHBq0SZbXzc/MuOKkoilTEgj9Dk1COUdgMbc4qRXzOxPJ&#10;anmLarKy4YkgD8KANLQ2+WMEnkdK2b64WBgZMMw6J2H1rK0mPykU9GQ5qG/maS4bJzg8VzzXvH0m&#10;U4rkpSj1H3F68zBtxJxzk96n0+8KzSbicGIqBWaiNKfkFT7VjZTu+YdTSPSp1Jt8z2Nbyln2s7FN&#10;p3Bh2rsvBk8nkPFISw8xgrE9cDI/Q1xE0hVF2/3fm966rwpeZgwgXfCdzIOrA8Ej6VrTfQ8nPMLz&#10;fvY/M7uikz60VofKi0qn5qSlA5zQM4Hx6v7+FveuNFd54+i/cRyY6NXBivRwz/dnnVv4jHdqSiiu&#10;gyCgUUlAC1Bc9VqeoLn+H61E/hLh8RZux+4iNbHhs/8AE2T3Wse7P+jQ1reHP+QtH/u151b+Ezth&#10;/EXyO2Y/vq3tN+6KwW/1tbumfdFfNYg9qidDE3y1BqR/0GX6VJGflqDUDmyk+lRF6FyWjPJHRlkZ&#10;nOfepJDv0yXB4Aqzcz2TDAYcj1qBZ7VIjHkbWr2W7olEWgyt9luE55FVrcMJu4re0iO0VJCmOnNT&#10;S29lGBISBQpDtojkixW4kG49fWnieRMFZGB7c1szaRb3UrTQvgE9qiPh+QnKPke4pSqRW4rNmWbq&#10;4HzmZjk+tWDczgKdz/nRdaVdJOoCgjvitFbCfywCq9Kj2sC1El0688/92xJbHeo3kEt2Ulc4BxWa&#10;hu7K7OIlOeBirNvbXc1yZJgF3HPSlKaQLsXWsvsymRSdrHimFmePbzz0q3cWtzJbYWTOO1VbYTPt&#10;iIwQeamNRdQaC0+0Wt3GSSFJ6Zo8RyE3kXP8NbhW1CI8xXK+9Z13Pp1xP+82nHAoa964tzL04lQ5&#10;HJIqi9rMz8owye9dTZzaXAScoKll1fTCcYXj2pKpKMnZCaucc0RV9jDDCrTWzyqpJGK3JLvTJX3b&#10;VJ9cVzeo3p+1EQHEdbqbl0Eo2Ot8Kaf5cjSgg12PeuL8EXEkqOGOQDXZ1tT+E4a3xscKRxujZfUc&#10;UZp0TDzV+tU1fQzi7O6MG7Yuh9RkD6YqpZKGuo+QAikn8607y32PKg7/ADL9DWfAnkQFz1YAV5tZ&#10;OMrM9iDTjobdpk7n7sxNTyrlBg4xVeybdI2OxxVl+hr0sOrRRx1PiZXb7vt6VWAYvu7YxViQnBHF&#10;Vj0ODg11IyIbk7ARg4NZtpeCK9aBs4lYBfY1dvA/lBy3yisuxG/WrcnBAyf0qZLW5pH4TWvHG5vT&#10;OBVqyj8qDOcEioFt/PnwV+VTnNXZQANvT2q0yHtYqudzcjk1JtwmcHIqMjDZyAB0pzHMXOfc+taG&#10;bIwfn5zRcviB29u1J3zk4qO5c+Qo/wBqiQLcx7r/AI/CxGCoA57irU1rp72R/tBGkt8A+Urbd/tk&#10;dqWWHzJQP7wrG8S3s0Fm0duczopWMe/evJhSnUxHLFa3PRU4Qp803ZLc4TVNLtLDxJBJYM4SW6UR&#10;xOclBgbgT35NMsIyunqh6o7r+TGtC+ZZ/E2igrtPlmVh6E8/0pzxGCGbgFTK8i4/uk5H9a+gwFO1&#10;R+S/yPncZWUrNdX/AJkEUXY1IYCpyBkVNCBJHkCpAWAxXsKCPMlUdyJEKinEE1ITmlXjmqsZuT3I&#10;HRtmOmanhtiiD3UYx9KmVnK8gYPQEVe1FkhlMcWMIoXIHfFHKuYiVSVrIoiNYhlutZuoakIhtTlj&#10;0ovLthlFO5jVNLWRjves6lR/DA6KNJL36hnOJ5yWfv2qAB4Z1cDkGtmRQo6iqUsO/NefUo3PRp1i&#10;1ewhLaI4/eOMfQVn7drY6+taTSeZZRk8tH8tZ2PnrynFxdmd/MpK6EqNnCillkC8Dlj0FRiIn5pD&#10;z6elAhh/et3P44FJHZy3N0kEa5kc4XnIFaem6at5Jl87B2rsYdPtdPtIzHAgk3AhscirjS5tyHVU&#10;StpejQ6RF2eY/ecjp9KmurjJBovLoITlhWFdaiu75WzWzairIwSlN3ZPqVqtxCXQncvIrB3sVw2c&#10;+pqxJeSv91ip9ahurhpyMqFCjGBWEmnqbwTSsR0VGDTs1BpYdRTacKBWCj+VDECmM/69BTuFhTjc&#10;BThTB971pzUA0P3Y6UDHmikAwKMBWyTTEMlxk1Vtovnkz02mp5ADk0yNtqMP73FZSNYbCQZMB+tX&#10;LSRQ7IQCD2NQwoqxAg5yeRTF3Cc8fSs2y0ri3YgJZonKOvVD6+xq9DLHc26rIBvxgNWdNbMzhh/F&#10;yfarEKYZUHOByaLjtqa1qxEuwdWUACppLS2tyZLht7k8IO1V7NCVeV/kVOhPem3EqzzFiSAe1Y1N&#10;z38njy802rkU8wZsoAo9BURPzeuamMcZ6GoWXGcGoPTmpXuzTjO5lVj1XGK1vDE4tvEFqnGJHMeD&#10;7j/GsO1mIX5lBAHGBWrYoYda018HmZCD/wACFXHczxKlWg4tdGer53AUop5TbkY702ug+FCnCkxS&#10;igDmvG0HmaQzAcrzXmY6V7Br9v8AaNImXGflNePkbWK+hxXbhX7rRxYhWncWikpa6znCikpaBhVe&#10;5/h+tT1Bc9B9aifwlQ+IsXJzbQ1q+HD/AMTeL/drIn/49Yq1fDuf7WiPtXBV/hyOuH8RfI7pv9dW&#10;7pv3RWC3+urd04/KK+YxJ71DY3YzxUN9zaSfSnoeKivD/osn0rCLNJLQ8KzxUi8tjNbo0e1U7WcE&#10;1ONEhHzDGK97nRjZhosX+g3D89Kz9VdvJhwxwfeun0+CGCJ4x0IqO60+xuoQpxwanm1uNq6MbQiz&#10;QSLk/nWl9reExopPJxTra2tbVWSNwCeKdJAkWw5DZNc9d3TZcNCW4l5XpnFU3vZEfAbj6U2+kbeu&#10;0dKrIsk3IUn61nCzjqX1JWneSTPU/SpYpJnOMmi2s5jk4GfStS3tHVMuoBpTdkMzjcS27gsWK+lN&#10;NwsshkDbcCrl/ZSvHuUA4rJsLdJ7ho5W2jPNXD3kQxr3JmG0HNRG1Lcmt02mnWrLhlq01jb/AGfz&#10;gRtNdVzM5QW5bKAVHJbmM9OtdbapYmTaNu41IbWxMpBxkUuYDjULJkbagktZZpMqua7S6Om2mCVX&#10;OPSuZvNRjF4zW6jZ9KaYzofBMTQpIrrg5rsCa4nwrqBlvGQ4FdkTzWsNjgrL32KWp8JzKvoDmoqm&#10;tRuuF+hzWi3M1uQ3TAGN2X1BrOlt5HgIQbhn8q09QA8ngdDUdm25RnrRVoRqbnbCo4rQbpsMiA7+&#10;4FW5+WwPWpcjzMDjAqKc/L6c1dOPKrGcnd3KxXB61A/B+tTgAPljwKhkO4nb+tbIkrzKpjKFc1i2&#10;uYdciyON20/iK2nYd+tYU7Mbo3A42sCCO+KbRcTrIkKEnrn1qOcnIwB+JqSORZLdZATtcAgiopP7&#10;oBx70RMyFlGOmc80jkFR2Hv2p/Crxn3NRu27AyCBWhLK7s23kZHao5Dvj25xzmnSdefwxTF7AHOT&#10;3pMEaUsUUWjJIsYM+44bvWNaaBZ6xZSXN3Gwd5GEUiNhlUcfqcmprrUN12tipPBCqPc1v7VhjWNQ&#10;AqjAxXPRny1JSjuddenejGMup5vqXgLUI9at761lW7ijjKbD8rjOce3ekuPDGuQRM02mXIUDJKru&#10;GPwzXohcVn6rfLbwRg3zWshfKFckkDrjFd0MfOim7J33OBZXTxE1G7XRHlVpmGd7d+oPFW2FSa+k&#10;Y1SS7tpmmXfuLsu0kHk5H1pm4FQ3rzXuUpc0E111+8+fxNN06rj2bXzQw05BuamZ5qQHaua1Rgx5&#10;YblH+0P51BdSmRnweSetMaX5wPfP6GqrSMS2MdazlLU0hTe49Uih+Y8sahkneQkIOKXYW5Y5pQBj&#10;ArPXZG6stXqQeWzH3p/kHvVhU2jNNfJGB1pciDnbehSfaC0a9xzWbIfJDE9q6ezs0RSXGWfrXP6p&#10;EbeVlYfcOfrXmY+g4Wqdz0MHXU26a6GfDuafJPPU+1aCqH6jpVW0QhCzfec5qZnxwDivPiztkrm1&#10;Y3EVlENxGSaZ/bl1dX7NvIjVSQo74rGJLdSeOlRozLISDjg81fOyFTW7NG6v3uGznANUzzTEbMak&#10;9cUpapcrlcthfalHIpnGaUHilcdhGGOlJmnsw71Fxk+lSxofml39h1qMsABkjBprTKvSi47E2cA7&#10;jzUBky3HX+VIGaXoML605YEzyKNw2FR0QcuPzpfPX+EFj7CjyVVvlQU4Zpq4nYaLpiceU1SgyMMk&#10;BcdqUEing81RI1lJj564quU+RTjtzVw4PAqNVIJGOnrUSLgVOY5o1B4NWLpXgIc9xxj0q0lqshVs&#10;dOBRreIbh4FwAoA59cDNYyOmlFyvboVY7v8AcksowelEFxvPyjnvTBbyNZtsXhRkinWkW2LcerVE&#10;nZXO2jQU6qj0W5pfai6Kr8gds1GzIx4XFRBeauRW0bD/AFuKxuz6GjTbXLBFXBHTNCnmrclk45jd&#10;X9hVYq0bYdSPrSY5U5QeqJ7Zsrsx1rZsNsdxBcn/AJYSKzfQHNYEbbGyPWtu0cNaXB4z5ZrbDpSq&#10;Ri+rX5m8Zr2E/JP8jvrXxpYXb4Y7CT3rdhniuEDxMGB9K8QxzkVvaDr8+nXCJI5aInByelfVYvJ4&#10;qPNR+4/LI4iUfi1R6tilAqK2nS6t0lQ5DDNTV89JNaM7E7kdzGJLV1I7V4zqkBttTni9GJFe2YyM&#10;eteW+NLP7PqolAwHFbYaVp2OfEx0Ujm6KM0ZrvucgUUlFFwFqC5+6PrU1QXP3R9aifwlQ+IlmP8A&#10;osdavh441WH6Vky/8esdaWgn/iZw1xVf4cjqh8aO/wD+WtbdgcAVhg/va17N8AV8tij6DDbG9G3y&#10;io7s5tpPpTI34pty/wDo7/SuaLNpI8kbzGuGO5uvrW0l40FiQ45x1qsyW32hm38Grkkti1sIiw59&#10;698wZHpl4ZpHDA9KSJsyMOQM1Z02O0EjGMg8c81bjtYSzP0GaTWoI569jkjlLISOfWokupwmWcnH&#10;rW5dWqzMfL6CoxozbM7gc1StbUGzITUnM3z4ParP298gRKB71K3he83iVNpUnpnpTpdEnjIKYz3z&#10;S5Ydh3b2JbS+mSdEc/eNaer3UsKJ5Z7ZNZFvZz/ak80gYNa89q11NtBG0LiplGPYV2M0e8kuVl3k&#10;EAVzV48iXchQkfN2rqtPslshIWOM1RbRUu52YP8AeNVGyFujmQ7u+5mJ+prrJXY+GQqt82BVSXw/&#10;FbybXkODWgiWqW6wFxtHvTlJPYUV1MjSEkN5uYHAFJc3DQ6hMVyRmuniNlEgC4ziqpsbRpWc4556&#10;1LiPnTZzGoNM8AlIyDWelq8g4IGfWutmks428lwNv0rl9YmEd9i0bCY5ApxiDkbnhWzeO/LMwP0r&#10;uq878KXE39p4dsg16J1raKsjhqu8gNWLQhRI/cLgVWq1aKWhk2jqQK0juRHcrOTI7q3Ur/KorD/j&#10;42E5PXFS3VzDYDLkE55zUdqoW9kx0ClgRWrOhbFyPLXDegBqOZst/KnWud0zH0wKrTS/PikFtRzL&#10;mqc5YggEZ9hVxXBXHTHaoHCnnjrWkWTsVChMZGTkjis26RY4GAPQVuBRg56gVzWryny5NpxgetWO&#10;GrN3QXeTSIXPTJAz6Zq++OgBPriszw2WPh60yMZXP61pHBXggZ9qnqJ7kJGxS2OTVfnDE8e9Tycj&#10;B5qvIcDGOKtEshbLN97OKbHGzyoin5iaeFIXp155qtvk+0KyErg5yKdhEw1fQVuRJ9kCXMcjB59x&#10;4PTpWtHKL8qLRhMD3j+bFcfJ4dEmqsxuPLt2O5uMsM9hXpHhgaXp1r5NlBtP8Ujfec+9csITTd1o&#10;dmIq0uVOLuyzY+HoVtd98kjTMv3Q+AprjPFng+5vJRd6VcNLsQD7M5AOP9k9/oa9Au9RCqSD0rlb&#10;/Un3yTW+84j8w7QMAg4OfbkVtGUqT51r6nKn7S8L2v20PJ5YJYZHt7mJ45BwySLgj8DVaMFYth/h&#10;OK9K1DUbPW7IR6na7iOBcRj95F7j1HtXBatYSabeNA7K6n5o5F+669iK9zCY6GIVtpLoeHjMBUwz&#10;vvFlMUkkm1aTOBVSeYLzXXKVkccYczFLZkA74NQpIOvBPvUKTfMz55CsaW1y46965ee8jq5LR1LQ&#10;JaplWkRMdqmA4roijnlIaQafHHzk04DmpUUVaRlKWhIgwMmsTxJb7rTz1HThq2Gk3NgfdFU7mRJU&#10;aJhlG+Uis8TCNWk4MrDTlTqqaOeVT9mVh3WoFbse1arweQBH1AGAfaslwUkIP4V8xNOD5Zbn00XG&#10;a5o7EgPH41DLuCvgUu/9KUMCTnoanmHyjUbMY9qcDUWCjEU7dxU3HYkzSb8VEWzTTIq98mncLE+/&#10;NV5JguQDzUTTM3A4oSAvyTilqxib2P3cmlCsPn+9UsQ2kqeo/WpgozuHB700hNkSzj0xUySKe9I0&#10;SN1AqNoTHhkyRVWaJumWSGJ3L29KX5u4zVeKYZw3FWdmRlXOPammJig8U4VDudepzTll56U7gWFG&#10;KdjdKT2xUSyr61YjAbvigDQ0+HfKpx8qkGsHV5/OvZmPVnJFdNBKkdszJ/AufxrkplLS7j1JrGq1&#10;dI78LB+zlLvoXZn3WJVV2ZUBsH71CEBAPSmycW35VPatbCUGddy+lczbZ7tKnGM0o6aIZmlV2A4J&#10;rTmudOlj2xQBSOlUopIlk+dQVqDtdNRatJEfnP6mneczDBOfrWgRpc68ho29VNV5bCMAmC4DgdmG&#10;DRc0dGovhd16kUZUSYYcGtiwXaZY+zRnH5Vh7XDgEVuWOWVTn5sbcVpRdpp+aLpe9CUWjOAoNT/Z&#10;LkdYXH4Uw28+f9U/5V+jyqR7n5KeieCL8zaeYXOWQ4rrN9ef+CUkiupgykA+orvV5r47MIpYiXKd&#10;uHd6aJAwrk/HOn+fp3nqPmTmuq21Bf2wurGSMjORXHGXLJM1nDni4niOaWp76yntb6aHynIVjjAq&#10;Dypv+eT/APfNeommrnnWEzRmjy5c/wCrf/vmjy5f+eb/APfJphoKKgufuD61Psk/55v/AN8moJ0k&#10;K/6t/wDvk1M9ioW5h0h/0VK09CIGoRGst1fyEGx/++TV7R9y6jFlWH1FcdT4Gbxa5kegocy1rWvA&#10;FYkLZlrbt+gr5TG6M+kwivE1I24pJ2/cP9KYh4pJj+5b6Vxwep0yieNNvLA7jz70jIzD7x/OumGk&#10;WkZ2SvhgB3ok0K2RVlD5Q+9fT8yODlY7wrGGglLHLCtJCwhkUnvSaVHaWrFI2GW681OwiWVk3gH0&#10;qL6lW0IIWdbObGcgcVnPqF1HaId5z71txIibl3jDVQurMXBVEZcCpvYCbSPEE7MsUuCtJqWrOtwR&#10;Gcg/pVWLQrwP+72kfWnNoV2cl9ufrTurjWiGyXxlSMK2JM9qu2k08Uoy3BqWx0AbN8m3NTfY3hl6&#10;blHSqumJiTlzG3vVSyaVLtRuOCa0pEkliwqVDbWVwJdxA4oJM/W5nFz1OBWOJWd+p6111xpjTsS+&#10;OaqtoUY53gUxXG2tl5lsJHPb1phLc9Qq1qRWciQgb8oK5zxHfRwxLawt+8c/Ng84rfC4d4iqqUep&#10;lWqKlBzZl31/5l1iLBUfxGoY4Vml3yNkms8vtOKninx3r7OjgMPRjaMdfM+axGJr1dea3odtoVnY&#10;RusgkG8V05dMZR1P415fDeMh4bFXk1idBgSGsK2AhN3MqeMnTVmjv/OA61ds5h9nlKHkGvNRr1wD&#10;zIa6Hw1ri3N29rKQGlXKe5H/ANavNxOWezpupHod+Fx3PUUJLct39u13NukchQelaun4Nv8A7sez&#10;8j/hVa5Vcn2pdNeSNpPMAEb/AHfevK6HtvY0LTGybAxyBVedQDkEc1OnyLIAMdKryYKbj1B5qbiI&#10;c4brUhxgGoW5+735oVgCVJ69KpaASOSATgfWuM1+bZFKuQTg5xXaSEGPn7tcN4lQpLKc5B6VondB&#10;HRnU+GfMXw3ZCRSGEff07VpOOOT1rP8AD96t9odvKmAVXYw9xxWg/C8Gl1JIJDgjABFQsQSQelTE&#10;Zzz+lQkrk56+tXcRBLnBAJxTVjww9OtSsPm7mmyAKnX5mq0SyvFL9oe4yPuNtFaNncNDIuCcYrLt&#10;VAFy/wD00x+lWyT5S9iBQ3YGi/eag8zlEJwetY2o3DW8G0bT5yFOvuM/0ou71bRM/flPRf6mscO8&#10;8zO/LMecdBXDiK6Xuo68NQd+boStKyW0hZsIEJJFc5qOpJdrDDHJ5ixZO7Hc/wD6qrar4jG2a0tY&#10;2VtxjeVmHTocY9axYrxLflwa7stoKEvbVNGtjjzPE88HRp633NOV8LWXcSHmobjWQ5xHGce9Vv7S&#10;cHPlqfrXpVsVTeiZ5NLDzjq0PMh8kgHORj9avWczoONu3J4/Gs+OTcm5/vNj8Oc1YilwuQoJJPX6&#10;1jSn717mtSN1axupKjjipRzWNBO4bJAH0rRS7QD5jivShVTWp51Sk4vQucKOaa0mFwO9Vvt0UoOw&#10;5x3rOvdUEQKpy5pzrQhG7ZNOhOcrWLd5fLCm0NyetYsupEnCdqoyyvKxZznNIq5ryK2MlN+6evRw&#10;kYLUvWzNfX6JPO8ceSzMvYAE/wBKbu8yBZJiqMenuKpt8mMck9BmrthbeZKJpx5iDOQehrjcZVZ+&#10;Z1c0acNSEpz8vOemKPs8uf8AVSf98mu/8LWGlgSXBsw80DB0LHcFB7gV1qavZuvG3P8AuisZxVOX&#10;LI0pzU1dHiptrgKzfZpdqjJOw4Aqpuya9f8AE+oB/D14sUhBddgH1NeVnSp9uVZDjtmlZNXiNtFK&#10;fMcpTOcUxYy5q0YC0+WOaftA4FCiFyERCMhuo71LjDgjvQCPumkU4yp7HinsTca67vnX7w609G3D&#10;I69xSP8AIRIOQeDRjawdfunrQBKBUi8cGkGKU4xz+dWSxjQRyDpg0wW8kX3JCPapM7fUGnq9FkK7&#10;Ig7jiRfxFTCEMNy4waVgccc06M8YPFMWohtGbhAS3bFSNa3EEAdkYDucU8O4+6SDWrZ3smwJINw9&#10;COtHKmNSaMmzuHaCVSCFYDGe4qg4zKK6DVZ1d1VVC+Wm3AGPesA/62uKb99n0lKny4aC76k8gzbP&#10;/u1REu4Ad6v/AMHPpWfAsSTMZslUPC+tTHYeKvzRt1LCNjvUwV26Ix+grXtNasUwqW0Seny1oS6i&#10;rxjy9q5HpUO99j1KGDpzjdVE/Q55bS5flYZD+FL5U0bYdSvsaty3N1k5c/garl3Y5ck/WpbKdKEX&#10;o2P7DNa+lH/TYB23r/OsfOa2PDv77WbWE/xTIB/30KcdzppzUb3PVpY4d5/dL19Ki+z25P8AqU/K&#10;tj+y0kckOevrThoyD/loa3tW7/ifLvF4dmXHFFGcogU+wqTca0v7LQAfvDmj+yh/fNS41WZ+3w7M&#10;ae4kRSRWLNrl1G5XAIrqL7To4bV5WkOFGTXn9zqlg90sSygsxwMVDVVM6sPUwb+KxZbUFZy7wqSa&#10;X+0Ycf6hasx6XE2CckVaTTrZAMqv4006vc2ni8BHaN/kZgvoieLYH6CpluVbpZfpV9zZ25ALRio5&#10;dX06BSWkXitE6v8AMcdTH4X7NMYh3n/jzH41IsKMebVfyqlJ4v0yEfKQfpVIeMRcu6WtuSVGckVq&#10;lVtdtnBPHUm7RgjfEMB4NsvFOW3tg24QKDXCXXjS7+ZVi2tnBzVaDxFf3N1GjPhSe1Vy1LXbOOWJ&#10;jJ6I7S4VY71AnRuuK17f7orm7V2kmUucn3ro7f7or5vMJXkevgl7pfU8Ukp/dN9KavSiT/Vt9K86&#10;L1OySPNdRV5dRkIc9RwDV3zWTSdr54NXiunZkkyuTz1oSaxaAo5UjNfUHmmbpP7zUFPNO1F3h1I/&#10;MeTW3ZnT9+YgNw9KrajDbyT73wMd6OpXQxJbuZbjiRgMU1Lq583cJTmtIaZDcTblk6VMdEO8bJBt&#10;NBJFFrt7DxkHjvU0euXcp+Yj8qibR5mn2qVx9avwaOY4yH259amzK0C11WaS4WPzAFJ5rVv70WMS&#10;NjdmsZNO2ThgwyD2rVktTcIokGQPWmnYfLcuRalavpzSMVVsdzVBJbx7czK4C9vpWffWcisojQlf&#10;SnI96AsOwiM1XNcjksxl/q15EvX8azTq11ImHkIrXubBmgIZgM881Qi0dnlU7wUzSaZa5VudDpsz&#10;y2A3NniuF1lANcmAz0Fegwww28Cqrcgetcdrtuo1lnXo6Zr2ciaWK17HnZu0sNfzOcPLH609abIN&#10;srD0NOQ19dc+dexMr4p+/ioscUdKDJpMeWp0NxLbTJNE5WSNgysOxFRCgkUNJqw1oep6Vrlnq1mk&#10;4CicDEsXdT349KZq7SySweQ/l/vFKt+PSvMILmW0uEngcpIhypFejRarDrNlZz24AkLqssY6o2ef&#10;wr5fMME8M+eOsX+B7+DxKq+7Lc6kgFW4qqYwcjHWrhO1cdzUDAAYxXnWOpMz/IEa/eP0qERfvtwJ&#10;I9KtyNztAqA/XnP5VSRVxzON2ztmsTV7ET7twBB4rVZgpx71FK6yqVcUnpsNFLwlFHb6VLAGy6Ss&#10;WHf2rbYg9c1yriXT75buEEAH5wP4h6V0fnJLGssbAowyDSctbjaBvlBGahIGeegpxfByD161E57j&#10;k5qlIVixujQZI5rOvLoRxvKRnaMKB1NWPIaXnzcGmtbRxBWkbe4+6tWpPdktIht0aO0iR/8AWn55&#10;B7nmotVvf7O0x7kgMyj5VPcnpVtcszMeSetcR4u1UT3H2WFv3MHLHPVv/rVrSj7SVjGtP2cbmJHr&#10;+pQXc0zuk5n+8HXgY449KifWdSmSSM3DrE5yUTgf41REjMo3Uo45rf2FLm5uVHG8TW5eVyZGY+/a&#10;ql0xbAXnFWp5iBhePWqRHOaKktLIVNPdkO2jbUuBTcVzWOi44cKPqKWNmUcUh6flQv3fxqovUUlo&#10;XY7pVQlgc1E907noMVEAO9RsfSt3VlYyVON7lpb94omVFXJ7ntVFtzsWY5Jp1Bx1JxWE6kpaNm9O&#10;CjqhAtDuqjFRmUnhRj3NCRg8u1Zb6I123FVTMx3ZA7GtayyE29vSs1CqggAnFXLWVjJzxXRQSizl&#10;r3kju/A8oGrtA2CJoXXHqcZH8q0xbKs8oEfRjXM+Grn7JrlrMAW/egYHU54/rXZyyiK9n443YzXF&#10;mUbTTOjAP3bHP+JtsdlFAgALnc34dK5e5xFbSP3A61t+JZzNqZweFGMVzuqvi0YDuRVUo8tNDqS5&#10;plBUMlyRg4xU/kAAgjkUWwYsX7Zq4+COg4qkiWzJdPmzjvTXjDc9DV9wM5xUWwdMUmguVRH8mCet&#10;RjfCcEZQ1aaPHTmmENj1FHKNSGo69CeKk5XgjIPQ1Ayc8DHtUkbbcK3rSQ2SjDjBx7YpApU4olgY&#10;HfHjntUXmshw4IpvQSVywDTxUCyqe9SqwJ60XHYsRHDg1q2kYeRR2rKhVs5UZrXtcpbSynsMD6mk&#10;5cqua0KLq1Y011Zm3j73lcdzxWZ/HV2duDVIffrgWp9TiEk1FbIlc4iYjsKy4Lee7l8uBGdz6Voy&#10;uqREscDpWxp1hai0CxagImfkkDrVqXKrmEsJ9aqqN9Fv3KNpoa27hr+UKo5Kqeaku7iJ5/3C7Yxw&#10;Bmrcvh+5LZS6ilHu2KgOi3ickRf9/BWblfdnfGhOlD2dKnZfeyFZ/lw3IpcqTTJLaSNtrAA00Iwp&#10;D5prSSLqWkkn3CvIyMnrVrSJHsNWiuGU5gbzMeuOarWzMUkUH5lTIqxYgy3CoT99gn51rh4e0rRj&#10;5l4qcKWGnV7J/ket6Xrd7e2SzmMJvGcZq8NSuUG5sYqvaQLDaRIowAopmony7JyDgkcV1Ta5nbY/&#10;P43Ssy3Fqcsx3KvFTi/ucfdFZOmbYbNdx5NaCSK1Tceol9JPc2MsZAAZTzXkEOiyNNdXqBmS0kO0&#10;DvjrXsU6l7WRV6sMCqGm6LHp0Mlq6ht+Wb3zUtNjR5rF4qu75StspRUHzse1RxeJLu7EsVvHJLsH&#10;LqOK7xNDsBeTRiJf3h5GK1INFsraFoYYEQEdhUqKW5cpNqx422o3DtmR2Jz3NUrye8uCI4wME8V0&#10;/ivQH0y7aeNT5LnJ46GubR9kitnoc16MYwlG8Tz+ecXZjLjStQsfLe4ICtyMVq+Hw8mprGpPzDmt&#10;vxV++0iznUdh/KsnwmR/b0WfQ1zxlzYdtnVJWxCS8ij4ggEGoyIPWoNP/wCP6H61d8VsP7ZmA7Gs&#10;+xbF5Dz3oi70vkZz0qfM7+zP7xa6S2+6K5izP7xa6a2PyivlMw+I+iwXwl1elD/cb6Ug6UOfkP0r&#10;z4PU7WecCEeQfpVYJgEelbHlQxMUc9AOpppt4WHmLjFfWHl2HaAAbhlPXFT6qo+yyH+JTTrKSK3u&#10;EKDr6Crt5NbRvtlAxJStrcdznrJn5IJzirD38yWSEOdwOM1or/Z8DdQAaivrWznt0S3kUHOaCblG&#10;PUrlfnEvNa1jezXMZDvzWdFockzcTKAKv6bYfZ5zvk4Hai/YZdt0InBZu/StZ5AseRWc9ujThllw&#10;KtSAiDGcmpaNIMYb1GQ8Diq6aiJpNqx9Paqgs5bhmKtgd8Vbt4Y7NNrcse9CuJyuc/reoXAuTEj7&#10;R7Vl2+s3Fu4jZiRnrmtjVdNkvJzLGelU4PD7y4JxkHmtrqxyuMua5ojUzOvykg4rJurgvOAx5AIr&#10;a/sfy48q+GA9KzNQ0yQBHQ5cnHNdOV1VRxUZTdkZZhSlVw8orcwJ87i3WhGHFWr2yuLGTZcR4yM5&#10;HTFVVj64PHavsoVYzV4O6PnZQlD3ZqxbRdyMR/CMmomwKfCHzgA/MMGoJUcDBGCpqlLUySFLD8qY&#10;HypPpTdp8zPYinxpwwPetVcuySEj+dc+9dh4E0eV9Vk1OUkQQLtUA8M5/wABXLJFgKgIBJxk9BXq&#10;um3Ol2lrHpdpeQSSQLhwrjJbua8zNK7p0lDrI68DDnqc3RGuH3HJqKRwQccCovM9cjNQyyjJXPUc&#10;184eyDthuD1qI8knOPWmeZzz0FNI3cYyO2aqwDZN23cOtVCxG7rmrxIxjFQSxgg7TQ4lKRUnKSoR&#10;kZHUGsyK9l04sVHmQnkxn+nvViRmEpVxjFQSqrxMxGBjisZRNUPfX7VzwzIe4cYxUL65AORMq1Ru&#10;LRHbpz296rfYELfOpxWTixqxvR6jJIgMUylT3FTrdBBuZsnuzGqVhCOEUDHYVb1+2D+Gb6EJlvKy&#10;MDqQRVwpuT3IlNLoYmqeL4YZfsln++mc7C6n5Rnj8azPEvh+ewffaHzonf7p5df8eawNFhM+u2MO&#10;MZnXIx6HP9K9K1aZXuoLUxhvm3sSORgZH9K6FN0dInC0q2sjyiSVgSjAowPIIpVnG05Nd3cafb3d&#10;kZLu3Ri5wuBgg/zrGn8KW0gBhmaNsfMCQcfhWqxKe5DodjlWbcc0hrVl8NXkRIjeKUg4IVsHP41R&#10;lsruAnzbeRcd9vFNSUuoOLRVNJkinEjODxTSvcGhoaGbstipApH0pIYS4kkGAqDnP1psnJ7/AJ1E&#10;S5dh5ZR0NNLg+lMwvpQcVTuJJCllphIPYn8akW3lc4SKQnrwtTx6VdyYOwKpGck9qykzVIqZ9ABR&#10;+NakWjjAM0jc9kWriaVaLJ90nacYYn8ajnRXKzAi3b8Ku4ngACtnT9Iu52ieRfJhkbbubr9cfiKv&#10;RW6RqW2qqjoR2/8A11bSVw0RZcqsgCr7EUKs1sDpJ7nbeF9EtLC+j8s75NoYO/XkdvSn3VuVmmJ7&#10;EmtDR2i+0W8yrhAAy/Qiq+rXEQ+1SKwI2t/Kuarebuy4Wjojz65kWa6Z25BJrB1hsrgd2GK1FnU5&#10;Hck1mXwEl3FGcAbua7XtY5lvcsxr5KKnUY70xzgn3pXkGOeoqAvmk2NA3WmZoyKSkAGkpKDQA11D&#10;DBqBoWUAq1Wc801xt56qO1DVwTaGwT5Gxjg1NJGWHY1VaMMN6VYt5NyYPUUJ9GDXVFd4GCnsfpUI&#10;klibnkVq9RTk8voyKfYihwQ1N9SAX7xRYVOD1OK3USSPSFMg2s/zY/lUOmyxI5Qx/Kex5FXtUbNu&#10;hHQ5rCvF8t7ntZHOn9Yaktbafqc9MePxqqPvVYuDVZQWkVFGWY4A965Y7Hp1375NFYPqlwlujhQP&#10;mYnsKvDT9O05sTRXcjr2PANWLfSY42JivDFeKOePlPtUmdfVwhUMv98MMYocuh108JGHvVIXk+tu&#10;b/hihNqpaUlF8tey+lNE7yjO4/nWpc3ESERzrBO2PmO3vVcNpp/5d2T/AHGqbnRKFTm1qJ/gUWL/&#10;AFpu9+4FaD29m4zFO4Po4Bqs0O04zn6UESozWtxtpcmG4WTg4PIPQ1pwSpDrFn5efJZ94J/l+FUV&#10;sHkGU259zVu0tp9oVo2LxyArgZr0MrcVikpdU/yPNziNRZdUi/J/ij2mAg26N22isXW7sYWNT35q&#10;xZ3m7SI8ghwvINc9dyGWVix71nWXLJo+UhaSTLS6g2Aq9BVy31Eg81jouFpWO0ZFc/MzTlR2Nvci&#10;WHg85FX5Q32slv7tcdYXhVdpPcV2UsivMCP7laxlchxsjGt136u3tW0yBayNO51eU+grafpVshGV&#10;rNrbT2hFwoK45zXN2OlaFJHLK0ce2M46VveJSRpTkdhXm266ttMuJJlKg5I561OoWV9UdjD/AGfN&#10;GvmqhgBwuelTXFjpVpte3WNZm6bRzXMabKbjwqZP4g2aS3uGfX7ON2J+Q9fpXNyOz1OrmV1pudL/&#10;AGBouoKTOsbTMctnrSDwXobOrRooKHqDiuXF08fiW7RGIwM1Bp2qXH2fUSsrZDHknpVRpSa+IzlK&#10;N9Yo7seH7GPEkcmFH+1ViK2hUHZJkCuBsNQuZfDwHmsST97PNSw659i01ot7GVv4ia56uBjU+Jm9&#10;LFyh8KO0e9tom2GQZqRmDR5HQivJWuZZr1HMjZLg9fevU4D/AKGn+7Xk4zCRw/Lbqejhq8qt7rY4&#10;i8YeexPfFWrRka0arbmxk+Y7eRTFNvEML0Ne5c5iCAZuUAB607WM/boVI+WtC1lg85flH1p+pTWi&#10;sHlA4700xWOb1YBLpUx95OKqwq4XKMeK6hxpt8UdiMqPWpoNLsGJdGGw+9O5FtbnKLfXcIysrCox&#10;qVxv2iRsn3rqtQ8MRSIrQS7R3xUNt4Tg+89yS3Wl1GYjXdyACJGB+tdJFfNBawMxLb+DSvoFmp+e&#10;XP41NJDpwiijMgyhyPmoBaC2kjCZhjh+addOFkBJzT4L2xhYksOB61HFqdhLP2PNJjvqSBQLcuPy&#10;pIFmFpJNtOD0xVu9mihiXYuQw9Kzv+EhSGExbD70hruRWInubj5g23Per+ngw+IUjmtvMjfCrkZA&#10;NZsfiJUfEcXWpDrcxuElVdpUgg0KXK0yakXKDSNbx3ozHULdo4QqvEQQOnX/AOvXnWpadLpcy7/9&#10;W/3fY+lela/qlzPZWt47qwxtAHauD8RXTX1qBj5l5GK9LBYmWGxHL9lnHXoqvQ13RDp0ybsNj2pd&#10;U2bwVA561hW1yR9RVqW5Lryc19dGHvcx8++ZR5LDWYUK9Vi/NaGk6a+ptcN5nk29tEZZpShbaOgG&#10;B3J4ronONODnN2SLhRlNqMVdsryzbUz37Vnwp5k5uc4bojA4OPWpNQkj3eTCxLM20MeCB3NMVQkY&#10;UHgD0r5rH4tV6nu/CtjtoUXSWu5rQeJtXsBthvXZR0ST5h+tbFn8QWLAX9n16yQn+hrinG5z8xH4&#10;Ux4hjO85rz9DrU5I9Zs/EelX/EF6gY9EkO0/rWorfLkEMPUHrXh/l9w5H4VattT1Kx/49r+WMDoM&#10;8flT1LVRdT2XzQDgmmNJle1eZweNdZi/1wt5/crg/pV9PiAxIE2mH6pJ/jRdlqUX1O2+SQ/Ogz2z&#10;QUhEbLsFclF46sWIBtLoH6A1IfG+jumN06565TpS5irrudI9rA/Oz8qlWKApt2Lj0xXEXPj6Dftg&#10;tZWUdycUz/hO2Iwtg2f9qTFF/ITku53kcUUUnmIMGqviC/gsdDuZp4RMjLs8pjjfkjiuJ/4Tu8Ry&#10;PsEWAucmQ0yXXb7xPaXlu8KRrbWzT4TJ3Ydc/pmhWvYTldXRLolhDH4v064tphLZz75ozn5lwpyr&#10;e4Nbt9cb2+0BT8xcMT/d/wDrVy/gwZ10uDjy7eRs+5GB/Ouju5GbSA7JgmQjGOeCSTn0rGd07N3M&#10;6dmm0iRmeG2ih3Hpu2ocg5P86YoBlBchVOSrLyc+mf8APQ1O6q1jA6sAoTAGefcmsyTBiVWwFPTs&#10;frxSLJo90ZPzqcsFPbAyTx70r7HjZlxzknB65qNREVCKpVlGVG7Az9fSopE8uTcTjPJHGDkd6AsV&#10;b21AtIXuUik3TADI6DaT2/z0piaNpl2nEJjkbHKtx+FS63IRDZQqSAZXYgnjhcdaq2VwFZQGGcAK&#10;RznpRzNbMrlTD/hHtPSbCiVs4+Vm4P1/GoZPD1jG7F2dcZwN2QT6VuxOkkqs9upYkA7Seev4VDdG&#10;PzFaONRH0AU9D70lOXcOVGWNK05DjyORg8nII+tXoLO3WMAQR7QAc7c8/wD66ZtUXLbWBRQMc847&#10;/wAqnV0YeXG4Jwdwx19/enzX3CxTuFMLxt8pBjbBB96faSJPbsgRcAY47e/8qTUW32ds6qAFZ0z+&#10;Hf8AKqdlOyYO5WLDoO3/AOumBO48uTayA5Hc5FOCqPmOM4ySKWVW38OrbxnIPT0FQvuRtocYxz70&#10;hiSEFtpBAznIHT/JqWNJU3ZABUg9/r1quN2zmQsG7AVqNHILXYRjjGSc7vw7U0gbOu0ME2Nm4YHK&#10;NA31BPP5YrmLJrn+yroX2VYMVwevWt/wrdxshh5y48xBjoRgEYqr4lCvqUkA+VFbJA7mqpq8rGdR&#10;2VznvJghtAQmDjPPWuakbzrmVsZwMfnW5qtxtjKjjtWJp/zRyv3L/wAq6JWvYwje1yAo4PDcehpm&#10;ZM9P1q/Iqtknr61A6Moz1qHEtSKxdgeRSiUVIR7UzIBI281Nh3E3g0u6mbPXg0m1gcA8e9A9CQEH&#10;inr155GKhCN1JwKliOXK+1NEsrurQSZH3TUkbZORUku3cUboRkVEiFHP909KWzKWqLStkU9Rk8VX&#10;VsGrCHayt2qrisXbYg7T3Bq5qTYtIvoapwFfMJXoe1T6qw8qBB/dyayrv3D08ousTfyZiTHnFVI7&#10;rydQgk/hjcE1YuW2qx9BTLTRLm+s3uUIAH3Qf4q5YWS1PSr+1nVUaKu1r9x0V9amdDPA3zDkEd6x&#10;mubnlWduOoJrX015rW2hjmznbjn+VJqVikqmeAc4+ZRWex71ejOpBVYXT6oxst3p4JpnPSnjFDPN&#10;jcepNTBjtxUarxUkal5AB9Kk66afQuWgcqz7SVXvirum3t3bXe4QZTtk8mtq1s0j0yONQMgZY+pq&#10;B4+3FbU3bU8XM8ZVm3hnol+JqLNqcyb0Xap7VFCkvmFZj81aGjz74fKY5Ipb2Py5w+OtVJtq54Vr&#10;OxDt4qKT7tTM6+tV5XB6Vkyh8PylfqK7OCX96MnPyVxAlAx65rpo59jqTxlK1pbMiotS3pYzqE7e&#10;9bLdKx9G5mmb1NazmtZPUxRkeJP+QU1c9qttFcRWkLKNr8Hj2rf8SnGkt9Kw71vmsPdv6VIdytDZ&#10;xwW1zaxjC4BArDgXb4qsgT0VhXRI+dQlT1QVzjEp4utR6A1l3Rv/ACv+tyGQBfF14c9U6VQ0tv3O&#10;qL/tmrdz/wAjfc+6VR03gamB/eNaR2RD+L5ss6dIU8NHHUd6iiQTWPnSHkUlkGPhpwOuTVU+cdPh&#10;CZxn5sVMy4WsbstlbR6NbzLjzWcE/nXbRSILRAXH3fWvMZXujNGPm8gDj0BqK6v9fLhLcSFO2BXm&#10;4jCSqpLm6ndSxEabfu9joo4+OfSn4yQBWkn2ON/JkIDYFOeK3jwwA2npXZcmxDbRE3MSdM96PEdq&#10;6QMwBOBk1PDNGJRgcjoanvNVtg3lTgHcMc0xnGWcpLMoz0rbjeVdFJjJ3ZrShs9OySoUbhmneTZr&#10;avAsgGfele41sYtvrc8SGKRyV9TWbNf3BnZormTaT61p3OhHyy8cwIJ71Ivh2JY0dpRkjmnYkyod&#10;RldyJZGP40s0y5Dbq020GDO4TDr6VoP4esxChLfMR2pisc/G6svLdat2QBkUJ1zW7BoenjGRzV2L&#10;TrO3lDqBxSY0iwxD28YYcha5e/gb7QSqnBrrXuLfjgcVUnaC4cKEH1o0FcwLTSyymRvwqKa2vDNs&#10;jjJGa6pIolTb/KqV7MbWRfLAye2KmSQ0yJ4LiTSlhk6jse1Z89vFYxb7hQQeORWrb3UtwHDrjjis&#10;PVXnvlEYGSp5FVF3ZO2xx18yLqEvlDCk5AqLzOKNSUxXrKwwR1quGr7zBu9CDfZHh1oLndu5Nu5r&#10;Y0+/W00XUYxKVlnKIqg43AZz+HSsME0/kgewI/PH+FRmeuFkvT80FCThUUl/WhEf3tz838Ix+fNT&#10;uyhcYP51FEQZXP8AtEUyZsyMqvkKeMHIr5a51WFOCKZgelMO8ds+4pN+OoxRcdiXI9KTI/P3pm8k&#10;9aMincLC7Qe9NKjscfhSkimlsUXCwoLocgjj2qLYBkelSqx/SpoI7STd57yIdhII9R0pDKhGAdvW&#10;pBI7lS2B8oA4qE89WangKwHyk496AZO6mRGaRsxpHnA7nPFbSaxoenw3n9n2l4Jri1a2/eMNoz39&#10;ax5EfyMlQEHzMPp/9es8tnrUy3LhsdX4MwsOq3LttCQpGGzjBLZ/9lrf1g+XYWVun3igkY56bv8A&#10;IrF8Hx+bpGoRgAma4ijAP0NbniEKdSMcUirEg8sLn72Bgc1D1dwWiLCJjTIzhskDJAz/AJPtVeVV&#10;Cr95sDGW/hrRtUH2KJJMNk9M8Z9P0qrc27AIGY+YCG256/54pWHcojy/JZpUJcgAKG4B55NQqPKI&#10;Vx945LMThT2FCo1vLkKfmHIPKsD6UAF42G8uMdAfvE4/+tSKKesj/jxRlCqYZX545xWRaXDJcBXG&#10;VxjA71pay2yazJUnbbycEcZzWdIgiKyIMEYGD9KTLWx0UU3COu4J6LyADS3LQeSfLYMvU/XiqVm6&#10;PEuD8qgFlU1ZlTKKGY8jALLzSYkQyMCowuUA4FS2eI5S+GL8jaOcAikGxoHKMvOQxxwDS2LXEjbW&#10;VHIwAeaSG2Mv7dHt4SOF+0bSuMZJ/iFY6eRG+Du3Hg5PSun1GVZLcL5Y3+cgGD0HfI9a507d7LjA&#10;3dF6irEiyk0O7cu7dtwhxwaikaPaMock5IA5PtTIZC4Y7Bn0PpUsjYdAsZ8wHvwPqaYx1tjzlcDD&#10;Lg5z93/OavM0ssQmy33jgKdoxT4IWiKxNGoyOWznn6VHNI0zrHuVSTgqB6f0q9kZ7s1vDUot7yDe&#10;33ZgufZ1OT+lQ6vOZ72efP3mJ/WltC8MxzgqvykqOncfqD+dZ+oS7IWY/wAVXTVncmpqrHOatPl2&#10;5+6M1HaJ5NlH/eb5j+NU76TzLjYP42ArQldQFVD8oGM1V7u5FrKw1m96YW4ppamE0XFYU4yabgHr&#10;S00mi47DsCmnGKKKYrDDuzx+VRhmik3sMqTyR2qcdfemgZ3DrzSsMe4SZQ3X0NVyjIeM1ImYX4+4&#10;f0qd0DrxRa4XsVuc1ZTcoIPPHFVctu2ntWzYyQzKFkQeYB19aSVym7ala2MocbUJzwKtak5MwB/h&#10;AFaluIV4CgDOcVRDxRa9Cs8YkRnIwemccGufEpqx72S+ykpt/Fovk/8AgmHdQzNC7CJyPXFdL4dl&#10;FzpAyu0RfL7cVpWavfSzGX7gGAMcCmXzW+nWgtoNoycnaK43K65T6WhgvYVvaqWlrMja2WVSBgnO&#10;RVSdntXAPBFVF1R4G+U8VXnvHun3MeaNTpqYqmlo9Se6s47hfPgGG/iT/CswgqcEVoW9xsPWrEkM&#10;Eo3kgUzmlh41vfhozNTJH4Ves0MZWUqSM8VFsXd8v3ak3MSB2FIdKnyvU6OW5ZbRWXjDc/lVJp3Y&#10;5yasWe17F9/IBFAZAhIXJFaQ2Pms5jy4t+aRNpt41vchmJ2ng10t3ie18xfSuHa8+bpjmui0vU1l&#10;tDG55AxVdDyJR6kbs1MyTU0qhk3CoFrJjQoByPrXSXB2LCfVa5wdfxrd1IlVtMd8CtKfwszqbm7o&#10;n3ZD71qOOaytIYJuWtY8tW8tzAxvE4/4k8n0rAvv+Yf/AL39K6HxMM6PJ9K56/4jsD6MP5VIiuZP&#10;L1wD+8mKxrv5fGFt9TV6/l2axbv6kCqWpDHi6yPr/hWb+I3j8K9SldceLp/eOqWm/f1L/eNW7k/8&#10;VjN/uVU045k1Mf7RrWPwkv4vmybTTnQZMe9Ps8HRpMjoaj0rjQJfqaW2b/iUNjoTWVVXRpSf5GjK&#10;E/sGFgo3bhziumtoIPssb+WudvpXKSN/xKIV966a1l/0FOf4a8nFRfL82ejQkub5IwtVhDaiJA2P&#10;lFWo5Q1osbEZBrlrjUbid9xfHHaoftE//PVvzr7CGQVX8UkjyJZjBbI6xZ4xdqgYcnnmq2toRdp6&#10;EVzOXDbsnd25rtbAefpsTXaEyAclhXPj8s+qQUua9zTD4v2zcbWKU7SQxxMp4K1QPmSMzBiPxroM&#10;W1yRD0x0py6Zb7fvD0NeTsdj2OcW6njTHmNge9O+13Mwx5jYFb0vh1XjJRgR9aSPRUUAbwD3qrk2&#10;ZzBnuFkIMjg/Wuia4k/s23kLEtkVLPoEDcmbpWrJa6aNPjQuuV96VxrQit50e1DH71S+azr0qG1g&#10;hZ8I425rSIt48DjBpF30M1pdh5FOti0odh2rUlFpCiuVBBqo+o2kR+RQM+1K2pDZNaFmUFhzUN9E&#10;slynBFSLqsMaZUD8qjTUBcyfKn40NJ6CuMAMb4C1mXu+xnkuFGVYZxWpdSPGC+KoajbXl9poe1i3&#10;kD5hkCrpR96wpuyucTeWhvryS4Y7dx6CiPTIV6mo47gvP5Zcrlucg8Vd1K3jsbPzhdbmxnaa+1oY&#10;zDRhGKl0PnatLEOTbBLK1UcgGs/VFSOUeXjbtHT8arQT3122IIi/rirerwmHy1KMrmJWYN65Nc+Y&#10;46hOk6UHqPD4arGfPJ6GZDyzn/bP86ieNQ2Bwc1JCf3rj1OfzomB318+emQfMD6/pRvPcH8eaDSd&#10;+tA7C7kPUflxSFV7E/nmjPvTSB6CmFh6xsxwhyaJkMLKjY3HnA7UwKSeCQfakZSHUsxYkd6BDgD6&#10;Zofouc9Dx+NKCc8daa56ZPTimAhHPSnKxyMUzcCKMnNFwsWZHzZy89R/Ws2tJI/NtpUHXbkfhWZn&#10;ionuXDY7/wCHiebbSJkD/TUfn/ZQmptRjnXVlLbSm7o3OT/9btTfh7DjSbu4YHHnHGPXbjj86S5R&#10;n1LfvBIbBUNx/nNJLQV9TprOIT2MbINxOB0wc5plwsY3xvlZdmAw6df8ipLe48rTodwDAqMEdPx7&#10;96iniaeTBYuD/qwrd/f8qSB7mLeQZJC71Ug/KRj8qjkU20e0rySNzYyMdwD34xWnKm8lo9y7ThiT&#10;nHJPP8qz7pt7xxIx+XJ5479qTKTMXWyPtVqIiQBbuSM9Mnmq0RWewK5yUwDnt9Kv65A3nW+9AV+z&#10;SbcdT83U/nWVp8pjlEW3KHgjH5VDNFsS2E7wSmMrz7n/AD0rX815cuwOGHIA5P8Ah0FY04Ecp2gq&#10;M49wK0bWYiMDK7hwcDk/55piZORKLZ8ogV2yQ/f1H+fSrOnAJ8xVR2z3A9arzB9ocGPOMEYq9Ztl&#10;lbBORtPAGKEhMk1CEG1Yq28LKhPPJGcZrnJEjEzj7pZiT/Sunv1EenTsFZQCrAgZ4zXOXMokuWKq&#10;dpYkHP5VQRIkMcbEgtkdcjNXLVYyd7kkBsjHQ/5NUWLO390kgjBq/aOYgPl2rngkfe68UIqReluC&#10;ISEiP97JOMYHb8ajtImaRpGUEnGPWkkjnmVSD+7x6/p+dT2YxGQrITkZ3Hk/T8q03Znsh7PLb21w&#10;8gUM8eAO+VPH9a5vUrl5bRWbIINdTHZ29y5eRt6AEEjjNYviW2hbyorJUGTyN/X8K0UXa5nzq9jm&#10;vsclxN5/yiNRjLNjJpfMUcEgn2q5c2t0UWMxL5cYxgN19TWe0K56YNJpod0x/mDNLuqHyuPvcUBS&#10;AST0qdQ0Js0mRUQYn1o39qY7EuecUnU0zcMUob8qLiaJB1psff604c0kP3RVXJHEc4P3WqWL5Rzz&#10;g1F1yPQ0uaLisWLq0WWPz7f7y/eSqcUrRyBu4q1DO0bZU1LNax3aNJAQJByyf4UBfozTtpBLGrj0&#10;rO11WNyrRZ8xSrD61LpDHymQ9UNO1Rtt7/wFayxD91M9TKY3qyi+q/VGpFqe3T8qpSQjLKR0NYNx&#10;ctLISTyagu7512upyQcFfUU2ORJxvQ/UelcPLbU+pq4xVH7NPVfiKeaVeDS4pVHNSYpO4/tT03MQ&#10;NxxTcVJEDkUjpgtTZuoIYdOjjXBcOCW9ciqCrzRJI7bBnKj+dKvWmkd+lzYscfZpAT2zVhDCAdzD&#10;BqiH2aXKw4JwP1qpGJHGNxwfetIa3PmM9/3len6snuUhef5DRHItrKDn61X+zyK/y0SwsPvnmrse&#10;Jc6W0uEnjIBph4cisnTJjbzKucg8VtSgBtw6GspLUQgHIrd1EHNkPpWCG5FdBf8AzS2IrSls/kZ1&#10;C/psv+kOK3Ebnmua09sX0g966EHitG9TJmf4lcHSJfpXOXr5t7H/AHx/Kr3iyaYQhEB2HqayXlEt&#10;taYP3XH8qCWjM12TyruB/Rl/nSan/wAjLpr/AN4dah8VttjVx2K/zqzqIzc6PP61EuhrDZr0/Myr&#10;zjxlJ7x1V03/AI+NTH+0atXn/I4t7x1V07/j61ID1q47IH8XzYtjx4enx2JpLZsaOvvS6Z82hXA9&#10;zVRpWj06JV7tilJXCLtqazt/oUa1u2s3+iqM9BXPOf3UY9q0oJcQge1cVeF0dVKdmY62kBPLk/jV&#10;hbeJR+7jBb8zV6G1tLZ9rYLY4qVikYJQDFfU1M/qSXuRseVHKlf35tmZZWXn36+apCg16ANLEuhS&#10;XqSLmLho/auXheJUR1xuJrWjklknFvFuO8cpng149bEzrz5qruehGhGlG1PQoC3X7UCOMioFmMcc&#10;67iSGOOa15FijlAk+VhwR6VRlsIhIzq/DnNczNyt/ajw2LFXO7FZ66jcSNuMh5rYuNCEkOYpRz2q&#10;CPw4EUM0uD6VAIy3upWcgu3PvUJaXPLtj3NbZ0ZBJy+aeNHRhy1UhtFC1u5IlwGNaEN283Bboamg&#10;0q3MoTNWHt7S0YrnkVLjcdzacQ3GloCPmrIuLJQDjtWlbXEEtpsjxkVnuzGVkJ6VdlYgyZ9yHA/G&#10;tGykWFV9TSmCN03DFTJaIFDUhoknkEsfJBqpe6pcaPZK8I4PXI6e9TttUgDvVHXHE2ntFgZxgUk9&#10;dBNJqxz0N9DPeRqYQd7c12Nx4U03UoopJYhkCuF06xnW+ifAwDXpMVxMsCKF6D0rWEnF3Rz10tmV&#10;bHw3YaY+6CMCuN8d4/t5EAABtlH45P8AjXeGa4bsa888bMx1xWbqkSZ+hz/9atoyvJtmKXRHMxcT&#10;D/vk/wBKsXMGEDAVUdtr56+orVR1urQkH5gMH/GquNoyCOeabinyLtNR980x2ACjHoabnmlz6CgQ&#10;7v0Jpj/6wDpxTgee/wCBqNj+8PsBTuKw+mv90jr+FLmkJ460XCwwGlyaavH4UGkMtWsuyQE1RnQR&#10;3Ei44DcfSp0JyKZfAh1f++uaJDjuek+EIza+C1kKFjPKzDA7DP8A9aqTiOTUQwycNwxPHP4Vq2sL&#10;WvhfTIwSrC1BIwcZbJ/wrLhZfOVsA7ScuV7fWnbQzT1udJaM8EMeUD54GRng+tMM6h2Zk2MZMntk&#10;ZPFR28jRhgzKT03Ien50vnAudyqWHI2nHJ/xrM0Ibu5DCTbtRSSVUcdv1rLWQ3N9tUgIOWx6+1WN&#10;QaNItiSAkEksRz16VS06R/tIdYyDyQPbrk+4qZMpFXXBunt87tq2znpz94dawWXbiQbgw5HOK6rX&#10;vNe8t3+6htnUcjH3hXNXKmOXGSFU8g9almkdi2T9ptkdlwQMMCeaktxsYfuwq+ue/wDjVK0m8uXn&#10;GH4wP6itBtqne7sF/wB7+n1ppiZdCyM65xJtUnZ3wau2KKS4ZmUkEL8uP1qgJC6r5RUknh+lX7Uy&#10;3A3ZXagyPm5xgc/TrVEMs38aHTrgOnKRZHXHHp/9eufvo9rufMUAtnA4AyM10d6Veyl3khjCwJ9f&#10;SuZnKNKdxOdoYD8O1NjiQLtUFRlmPA56VLCSD0UgEk56j8+9MOC6jt0HPX606N9knIAHA45xQi2a&#10;VuEG0BSw9QOn49quWsGybfuYpuwA3IHFUbYjcCEGOnU8/hV23cnLbAF6gkVrExmS3TMkJSBBnsM4&#10;A9zXNu8VrJJKPmk6GZuefQVb1OG7u3ISZYoRxyeTWctlDCCZ2edgeAeFFbXMUl1IfN53Lkg9z1qC&#10;4QMd+ME9aWWcbzsUD6VCXZs5NK4WIyo7U3ZnqKeaUVNiiIj0FNCjuM1NuoosFyAxgng4pCjDoasZ&#10;z2pOPSlyhzEa7wOnH1p43KinHWmNux0qaI5QKeoppBciLjeT60u8dzUrIN3Qc03yx6ClYd0NRsuA&#10;DTmme2vNyHGeaSOIiUHb8vYipZrN2+Yo498UmmNNGjZTq8juE2lsZxUOpNvvZMdBxVeBZrZup247&#10;ih33sWJ5PWuavN25T28qo25qnyKs0e4ZquoaNtyHB/nV8ioHjIOQKwUuh3VqOvMieGZZflb5W9Ks&#10;BcVm7QasRSyqQDll/WpaOmjX6TXzLYXmp0UYzUHJ6cCpVOABUnpU7EykbSD25p4HNRLyCPUVYiGV&#10;U+tUjqhqWbj93o0h/wBpf51l2l20p2jrWlqmV0jb/fkA/SsS1XyGElVB6Hyedu+K+SNuLzQckVNL&#10;F9oTris8aoX/AHeMZqYTuq4z1rS5445UML5LdDkVurMstqrA5rmZRJJ0Jq/p7Sm2aJvvL0qWhGqr&#10;fN1ro7nmay/3f6VxVnctvKy8YNd1hXktW9Ez+laUlozGp0GWBP2+Q+9dIp+UVg20YEzP6tW0rfKK&#10;CGZniBo/sThsbiDiuQEyQacH3ZaMgkV03iUbrZWrgIC7JeqxJAPFNBuJrN7/AGhpBmHrgVsuDNpm&#10;kyf3WFc3sH/CPD/e/rXTWo3aDan+44qKmxpTW/oZN+pHi/OP+WVUdOH+l6n9a0NQyfE8besdU7Af&#10;6XqIrSOyE/i+ZHpZ/wCJHcfU1VYA6dF/vVb0xCdGuFH940tlZPc23lBfu8mgS2JC7SSxwxozMBk7&#10;Rmr8SsgxICh962vBdvALy5aYKWAwCaz/ABluGoKLfgY5xWNSN9C1NrUzb11F4vXO0Veh/ex8elOu&#10;TYm6DNjgAU1722t+Y8YqUzqtqOtbciQAk7Q2a6Wx2wavaztjarAN9DXPWGoQ3MoUDBNa1xcrF8vc&#10;ChaO45JSg0afjuyWx1VJYx+6uEDjHr3rkfOkIIUHAror7WV1SytkuiCYgQD3qhZQQSyui81dSScn&#10;JbGVNSUbMxWurheVlbHpV+Cea4VGZzxViXRYpJMLLgE9M1Kmn+V+7DA46YrJ67GqJUKlh3OKjuS6&#10;Ebc7TVmK1ELAuePWrVytq0AAbk00O5jwSMLpMdc1V1HedW+ZTjFbVvFbQyh3wfQ1auLWK5cTY4Ap&#10;20EzM08vC7FBlau2yC6uHYjBxip1hSJCVpiXSQsSoGTUuSjoxW7GX5c0VzJEAdoPFaEO9oOOop7y&#10;FhuC81GkrJntmjmQiu3mBHk28gcCsDVDexWvmyLhc810V3c+SEUfeY1m6v5t9ZmEYXNQprmsNI56&#10;x1GQ3cQB6mvTrY5toyRyRXmllo0q3cZLjhq9KtwVtkU9hXRDcwrD2rnvEPh6PVka4jJW7WMqB/DI&#10;B0U/41vtUTg1onY57niVzBJETHMjJKnyurDBB75qC2u2s7hZByucMPUV3fjjTUSWC+TapmJSUYzu&#10;IHB/KuLewiYZBatbXV0U5IlvE2secqeVI7iqmatqUFutuxJK8IeuR6VWeMqSMYo2HF3Iz+dJg0fL&#10;3anAp3NFxtCYNM6yN9am25Hy5OKhz8zH/aNMmwppN1DU3vSATPP1o/ClIwQaTrTActWI7RtQvbG1&#10;QczSCP8AM1XXiup8FWhm1+O627ltInkA/wBo4A/maBN2R1+oy26vJAzMqooRSB0A4A/Ks2CPZyJG&#10;ynXPGcn9as3u3epOfTbuyBTIoUZpGZ8spG1QeMY9feqI2LMce52wHbnqg4//AF0mAMCIlmHXIB55&#10;xx/nrU1ojRrJ8rFWXBIycfX0qrOY1lZkck8DdjGCOorOWhaMydV85m3Egg7weRknjPp1osw/2kEg&#10;NsPRRyTilO3eTuLMASAxwG7mnab892HZsBj3/wAazLJNXjZ7u3C7yiwygBsf3lrmtRh2TsBgnOcf&#10;0rrdRt997Z7ApciX5T0Iyv61j6tZsUeRUAZMjGOcVTjdDjLWxzsRcvv2q2PTt9K0oH3krImGXGT1&#10;BWsoEo7Hnj36VchmK3aqo4PY9jWa3LZsLICCNp2+oPX6Vas5P3agqGlBI+orPQ8q4LgqMY7f/rrV&#10;sZJt+CvDNgEAZ5rUzZozQx/ZrgyZY/Z22g8HOOtcxKFJDklh5Y+ZvoO9dpdIkCSov+sMLh8jpx61&#10;x1yihUbejAovAOATiqkrIVN3ZSkChRjA/Gp0ZgMgKw9QeP8A9dVndCu0Yy3Jp8ZZ3VWHyjsKlGrN&#10;QYEK7j5eMc45/wDrVaiceVuzzjHXNVFlDqQVIZSCJD0FLNOVi3NsBJ529K1TsYyVypeToMhuSegz&#10;VC9N5KApGyMDpnk1LcTR71kkSPyweH3c/lVCa7MhO0nFaOWhny6kDDacelJTS9KWHWouVYTvRRu9&#10;6TNO4rC0UZ9aKLisFFFIeKdxWGvnbTlG1sj8RTWIIA75pVJzzQMsMNy+4pEUyAj+Ic/WlU0nKuGU&#10;9Kokekrph16jqK1oLnzI1PtyKzU2s+4dD1FTQ5RyvbtQmS0a2I7iJonHBGPpXOOCkjIeqkg1uwnk&#10;H3rJ1EbdQmx3Oa5sSrpM9nKKjTlDpuRqCRSFfaljap+orhPp4QUkVCgPam4KmrZQVGyCi5EqLWwq&#10;SZqYHNVwuDUqVLN6UnsyYHBzV2z+eGP/AHsVnk1oaZyq+zUzqpS96xZ1dc2kKZ6uT+lYbxMR1rd1&#10;WHzRAM4wCazfsb/wk0oysfLZo+bFS+X5FXAVgSKtrKGHPFIdPuGHyqT+FSR6VePxtx9a1jI8uRPb&#10;Sqrjd0rftrVZ5ES3Tc7DoOaxo9EuONzgV1Hh+JdLkMzEu20rj0rRON9TOTdtDIurJYLto5RtcHpX&#10;UH5XtgDwI6zriA6jeyXEoxk8VoyjDxj0jxV0pxk3ymU4ySTZytx4gube+eNOQretacPi2ZVAaM0w&#10;+HIpnMpPzMc5pj+HdoyrkVxOpK+jOpU421Q7VfE6z2WNhz05rnbcv9nnkxw/NdCPCE97FzNsWqWp&#10;aa+l2xiZwwxjitYupa72IaprRHNfblGlmAjGGrqtJuEuNFwp4Vq4i4DMhUBQPWuj8KyZ06ZM9DVX&#10;bWokknYm1JhFrsMjnAKYqhZSr9rvjnhulHipmaW32nDetY/IlRY5OW+8apTaQOCubmmEJpkwJ/iN&#10;Pt9Q+yW8gGATUMKoNPkCNkgVhsJZGIzlR1qlIlxtodHpesP9pAibaT196fc6p5eoEXAzk8E1ztss&#10;qXG6LOFHJqSLdqGpRmR8bWHFNOMnZkuLSujSn3K2TnJqBs45HBrpbi2ghAMmCCKjggs5s7cHHasU&#10;zraMnTcrcKw9a6EeZNM5ZTjbwfWqsDWyTbUXnOOlaU949s4Xy+opgVra1mvFKwx7mQZIzjijSnMV&#10;65HOeCDVuyvNj741AY9Qe9Oito0kE2fndst9aGk4kq6Znaj58VxuVyNxzxVzTZJI23TMWDetT6hY&#10;CVc78NjiobODKqGkGRxjNZpWNEaM9xFJHispgzvsXOM8VpPbgxnGCRUUdsd27pV2DQRY9iDdV+C5&#10;VI9h5FUbgkcE0oh/dAhqB2uWpWdoz5fSs8iQSDIrWtGUQkGq0t1CHC4GamVPm1uTezJY1LRjHWq8&#10;iv54U9KmN0MqIxTcs025u1JxRNyteW0pdX25A4FZmpGeKIMOK2L29aOMKKzNRbzLLJNSqaUrju7G&#10;LBczCdX3Hg12EGpStAv09K4ncUcEdO9bthqKugjHUVo5NbGcop7m4b2ZvWozPcN3P51UNyaEuWLc&#10;0uaRnyRM7xZG8ukQu/VJv5g1wzv6V2Hi+5l+xW0QcLG7ksO5IHH864pj6V20L8iuYVEubQhldgcg&#10;4I5FLFJPdSSYByo3HbxUUp571NpJBvWiJx5iED6jmqZS0GblVjmFs554o3qekTCrU67HwzfWoCQB&#10;3NSURkk+o9s0w8VIWqJjyaBiE803JNBzRggUAKc4pR09qbzjrSimiWOFd/4Gj8rRL64C7nklEYA6&#10;7QMnB/GvPx9K6vQNZ/szR5IpUDwPLux3BwOh/pVIiVram3dh5boZ/eSHg7fTPerOHiMbIA23pGTg&#10;r349ulVtL1TTL6aQq6+YRkROdpPt6dP1raeOSRfLiBWNgMKx4/T+dCIZGjlY22yMSAcbTjJI4qky&#10;RySSlncSMApbrg1rxwoLYB4VKOuMoxAHpwe9U/sUUwbZlGXoJOo4pSiVGRjNahZAMbtvB+bnB9O4&#10;qzawKEaQqR3C9yelOlj+ySSq4MjAjB6ZPp+lWLO1YlfMjZQ/IXPAx39qlRLctAnBlitnRSWV24PB&#10;+71/Sm6lbKyOzKqMQDnHA9vrW1MkcL2SK4RRId7AZXI9vxqlqyK8bNGzZ9l7emK0S0M76nm0iss7&#10;IrKSG6kUSowRRghsnkjpU9/FsvGY5wTnFRSKu9Sp24bGT0PGa5Op1mtaMvkKCGLDgsx6Gt7RoRcX&#10;8ZUD5cMwBOB7Vz2mgqjcgsG5UEHcDXXaGD9p3Sp82MnPYfhXRFXOeehfvMDzEJcEo4LAcA44/wA+&#10;1cW8QaIOEGfLUBTg54Fd3IFmZ96N91i2R1yMVyFxFJDBEzfKD1Y+mBgVpNaE0nqYLLsZQybT145/&#10;Wp4GRduxQe/HrTpo898ZXJyP88U2JRs5w3zcCsUdBbD7l24OwAZY9v8A9VTGwe7jjCgDHUngVGhy&#10;4VSAem7ufal1a9FnaLF5pV26HuB61tFdzKbaehi6i6W19JCNh8pdoxyM96yZJST94Y+lPkVZXZnb&#10;LZ+960LCoHXJotcm9iuWYnijc2PumrJQelJso5Q5it5nrn8qcJBU5XFMMYP3gDS5WPmQ3fShhTTC&#10;OxIppRx0OaNQ0Jc0ue2Kg3MvUGnLKM46UJiaJWA3LxTh2zTMhmxT8he9UKxIDTsioNwpd1HMHKWY&#10;m2tirQOCDWerc1aWQYp8wcppQ8iszUjm+kP0/lVyCZVPJqjdHzJ3f1Nc+IkuVHq5TTftJPyIFODV&#10;mNs1VxzUitXEz6GlPlZZpCKarZFO7UjrvcbjJpelFIaCdhQctWlpfX8azoxlxWlpn8zQbUPiudMl&#10;tHLChaMM2Pyqwmmk/dVRTYw6xrjjil82bP3jXP7VrRHyuMip15t92WF0snguBU8emRp/FVD7RIP4&#10;zTTeSj+Kj2kn1ObkSNUWca1PDAgfhRWF9vkzy1Pj1ORTnNTdhZG3LHgnAqCY/vEPolZx1WQn61ov&#10;8wDnsma7sGviObEdCeH/AFa8VMUBHIrHi1crhQnSrP8Aa2R92uRp3Nrqxdd3ijwrECsq+sY7xMyk&#10;mluNWULytU5NbiCYK1V5haJC/hyzKZwPyqGLT49PEix8BhmpTrsO3FQf2jHdPtX0qoSm3qDUUtCt&#10;d6auoupb+EVSbw4AflNa0VzHA+ZDgHpVgaha/wB+icpKWgRSaOdbTZrW3eJQSGrMeyuYYyqRkk13&#10;S3tq4wWWmeZat3WhVmugezRz2keH7+/TYihAfvMarTeGb7SNbikkYNEW5IruLS8S3/1UoAqPVrlZ&#10;7XcXDNniuijWhzJW1Zz1qc+V66GDLNvjiWT+7SWCKk744yKqSzFwgx90UJI6HI4rP2kTr5WSI/l3&#10;mfR81t6g5nEbqOi1ghS7lieaf/aMsTBeoFV7RdRcrNS3dk8tiOc81Nd3LR3cagcHms1NYjOBImMV&#10;o3LxSpb3Wfl6U4yT2JkmhdQvS6iM5Bx2qrZ8z/fJz70+4CXMoMbg8VDDDJbzbjzzQ2hxOptEx15G&#10;KmKIYJGB5FZ8N8I4M98VELoSBgCQD1FLnQ7MiMhd8HmrGWCjA4qFOG+VCfwq8qSvGB5DflSU11KC&#10;OZQpHTIrIiVm1J85K9s1tJZXTH5bdqf/AGNfOcrEin1LU+dEMz0l8tyMdDU00jGPcoqzLol1bKJJ&#10;WQ5POKvpoZkhVjOMEdAKmUhdTkLyeRuMZqo91IsOwoSPpXav4dtQNzzHP4VA2maZHw8i/i1ZuTLs&#10;cFNdjkCFs1ni6u4p98UJrsNTt7COUeQVJ9BzTba0jJBKgg+1ClYlq5Tsb2WaMGWMqavo4J6VpR20&#10;GPugVKLaDsBT9ojPkZwni6bdeW8Q/giyfxP/ANauaY81seJZRLr93j7qP5Y+gGKxmJ/hH516dNWg&#10;jkl8TK8gJ7E1FC5S6jIIGGFTuhPLsTULgKDtFBSNC5R1f5lPsagbOAauNI+xWUnBAPP0qrISecL+&#10;HFJjTIjTDUh5PSo3pFDOaO9FFIA/AU5aTjBpR9aaEwGc1ppBNLpy7cbMk/jWaBz1rZi+0CyhjjiL&#10;ArninzKO5nJN7GdYRO98qDsea7GP7XZlZIbloyB2NZFjaTwuZDDgmrkvnSkAkjNclWfNL3Wb042j&#10;qdBYa5dXBW2m8p1UYB2/z9ai1PxPbWdwVnEkOfkMkQziq+kWAim80yHdjvVfWdHa6ivG25IG8fhW&#10;nO4xXMyVBSeiHweIdFlkMj3cQIIwjqRn8cVop4h0RAWOoQBlY7cHrXmDQ7TjFNMY9OtaptEuCZ6H&#10;feMtMFxE63CuYzwUQkkY5qCTxtpc8SwmSZVOdxMfHP8A+qvPmjxUe2nd9w5Ed5cQtdbJkYSRFflZ&#10;W4P41GkEBQuyqCD8innNcVFNNbnMM0kZ/wBhiKmGp36gYu5cA5GWzWfKzRs7yyii2sgCIODg8flX&#10;TaIrwOSWBXHGecV5Gmu6ohyLtjnjlQf6VZXxTrSRlEvNgPUogBrSLsZSjc9eur+33sr7SxKqB6DH&#10;piudhuoprQhoVZB90sc8kcZHrXnra7qzMGa/lJByDxSpr+qRkFbnkdCUGR+lU6jEqdjsbhElhI2I&#10;rKoJA43H0qhCvODuGW4J7AVt+BIjrUF1caoiTqjKkYK7cHqTx+FdtDoekxn5NPg9ORn+dctTFRhK&#10;zR0Rptq5wEBUMzkL8vTA6GsLVJIJrkvMW3dFA9K6jxNc26alPHbxRwww/JhFwOOprjZpYZpCqMNx&#10;6kjn8K7IO8U+5zyXvEaRQg7m5X+EA9aey98AD0pvzL8sMErOOCzD+VKIJQN0vyj0JqkSyPknil6f&#10;WkJGeKPxp3JsIfekI4pSaTNMQmPakC07NFADCmaaUK8gU/kU1i20kHpUspXEjO4sTTjBkgjpTIxl&#10;cg8nrVpegoSuNuxX8g9KY8JCnk5FWc4YHsacBk7SM0ciFzsrQ5Iz1qdN53cdOlTW0GyYRSZAI3L7&#10;1qRRxKV2qOeDR7O5XtUjIQvuG41I4yKknj8uY8cZpO1cNdWlY+nyiCdBy7sqmgU915plYnY1Zkit&#10;UgNQA1IDQawkSUuKQU4Ujdaj0HyMfQVo6Wv3frWYx2xkevFa+lD5loOmlZP5HVh0Eag9gKjZ0J4N&#10;V3JyRULZ9a40rs+OqTvJsnb2qJqjBkHTNBkcdVq0jNsay0gB9ad5gJ5BpwAbpTsSRqDuBz3rpWyY&#10;Cf8ApnXPiFsg+9dASfs7j/Yrtwm0jlxG6MSJDuzVsKMciq6I685qTdL6Vym5BeAbcVlOhOea1pfm&#10;HzLVVlSi4WMh4Tg5pbdlgl3NxxWiyR4xTFs4pDzVRlZ3Y2rlG7mSZUCHNVxGc9TWtJYxIBtxUYgT&#10;NEppu4KNiiI2xwTSCKTPDH860RbDtTfKK9BUc4cpWjWYHhm/OrW6QR/OSacivn7uae6swAIrbDu9&#10;RGVfSmyr9mkb24o+xSdzWkZYwenanLcR5+7XHzM6zMGnv2aoJLCZTkZNdEs0JI+WraCBhyKfOwsc&#10;ZJBKo5jJ/Cta1Bn0CVGBBiOa6A29u/ULTPs8UZdEA2yLg4rSnPUiadjlLJQZ1G/C555rqIxZKBvk&#10;BP1qOPRrcgOBgmp/7NhTnBNS5pDSZKs1gOBg/QVIlzaofliz+FRxwQL1j6VOvlL0UVPOOzAaqkTY&#10;W3Y1ONcmIAS1/OmiWLug/KpUmjHRRT9oLlY5dWvj92BRTzqOpOONq/hSCde1KZhij2j7i5SrJc38&#10;8nlTy5U+lSfZbooFNywUds1GpLSbiGHoSOtWPMf1qpt9SYpMrvpzt96dz+NQNpURPzMT+NXDK4FR&#10;GY9xWfMXyoqHTbdX+7mrkdtGF4FRiQFuatxshWmpNktWIfs4pBCQw571bwp71HLgI59FJ/SrJPHr&#10;2Uy3c8h6tIzfmaqZycAVJJySfU03H4V7Z573ImFVpSMVakx61TlPB4pMqJpxfPZQtz93moW70+0O&#10;bBB9f50jAbqkpEWKhbOSKsE9agakUR+1L2o7UuKQBjilpSOlBqkSwAyfevWLHRoo7C2UqNwiXP1x&#10;XmOnW5utQt4QOXkVf1r1WRpFztbp0rgxreiR0UFuyVNMVT0GKlGnQ7gTGpx7VnC6ulPU0/8AtCfp&#10;muDU6LnTAWksCxeQoIHXFZlxHGk5Tb8p4P0qraahKZBuNSXFxum5U1vObnHUzjFReh5TqNobe9uI&#10;COYpGX8jWaRiuq8WQCLXHkAwJkV/x6H+VcvLwTXpQlzRTOaSs7FdqYACeac1MHWqARhg8UmBzTiD&#10;1pzROkUcjKQJMlSR1A4piIwMVIAuKZTh0oACvpSqvPSinxjdIBQB6x4Mge08O2+Fw0xMh/HgfoK6&#10;cXTRI8jdEUsfwrI0ckaTZBMbfITH5Vavllk0y6jjH7xoWC/XFePP3p69zrj8J53eTiV3lkG7exY+&#10;5NZjSQCQLFCiyN3ap3mydoHSqa4kvkVUDMW7ngV7yaOBp3uXJWu41/1wdPbjFUJHLHJJP1qa6mJk&#10;IB4z2qvyetNshIQUe9KeKbmgdhfpScUlGaBWFzSM+0dOKQ4oUAjBouFhN4bvSMf3bY+lMkQocgcU&#10;rMCqsOpPNIdhACBVqM8Cqu8VNG3NNA0SHpj8aljOCfbpUWcHIpwbIFVcixbVlfYD95DlTVtG+YVm&#10;qpyD0q5G3A9qdxWJbuPKO49AapDkVpuC9rIAMnacCstTXDiviTPqsjl+6lHz/QRhUJXBqx2qNxXK&#10;etUjchpymgikHFMwWjJ1NSKMmoVNWE6Ujsp6jJegHvW3oiF7uGMdXYKPxrFbkj610XhaPfr1ovo4&#10;P5c/0pPRMvm5Yzl5HVyaBMrH5s81EdJlHYflXWF8nmmny8ciuBSkfI6HJnTpF4wKT+z5MfcrqWto&#10;XOelO+ypjg1XNIWhyDac/Xy6iNhL2Q12RtRTPsmOgFPnkKyONa1uUHyoT7Yqx5mpBXBtuGGAcV1f&#10;2cgj5QfwqyUGzlB0ropV5RTsYzpKW5xccEoUblOafskHaunKJ0MY/Kk8qA9UFZe0L5TkplPcVVeN&#10;TXZtaWzA5QVXbTLVv4RT50HKzjzChFOS3GeDXUnRrc9BUR0SLsSKOdBZnNSQH1qFoGwQK6ltEQ/x&#10;mmjREz9+pchnI7J4z1yKmieQ8FDXXJo8K9eal/syEDAQUnIZzkFvI/OzrU1zZGOISAdOtdAll5Y+&#10;UU42wkGxl4PFFKo6c1IVSKnBxOZ22qcHB4FGbbsAK5Uvdr0kzThc3Y6kH8a39lHuLnl2OmAts53A&#10;VOJrZR98VyZubr+7mmm7n/ijNHsE+oe1fY60T2x/5aCkSaI3CbJM9q5IXcpOPJb8qsWtzItxGfKc&#10;YYc4pqhZ3uJ1bo6oXQhdkJ6HpThfpnmsnUIZZ7oSQAkMBmrFtps7KDJmsakUmaQd0aX2yIik+0x9&#10;hUYsGUYpjWzJ2rIsm+1hf4aBeKT92q4Vs4xU6ID1FPQCVbjPbFOMxz1pghpRGvekI27ia2k8OLcC&#10;dRNGw3Kx684wKwxqcQ/jH5025sY5ock1mnRhkkSN+ddNScalnLR2MIRlC6WpqHVIT/GPzpv9oRnk&#10;EVjPo5B4kNJ/ZkqrgOaz5Ydy+aXY2Bdgt0qzHcLjvXPeRcxDg5pBdX0fRM1aproxOT7HT+eMcA0G&#10;4zE67Typ/lXNf2vexn5oc/hVy31yR8q8HUHtRyMXMjzpwetM4xUs5+baKiFe2zzVqRSGqUucmr7r&#10;lc55qhL161EjWJesyPsSD0JpzVXs2/cMv91sVNn1pXKGMfeoz1p7Y6CmdKTAb7UvfrRx3pRg9RQM&#10;OMilI560cZ60cZpolnQeDrXz9cWUjKwIXP16D+degGMseKwfA9msGly3Trhp3wvH8K//AF66pdje&#10;leXiZc1R+R10laJUW2kPpUgsyfvAVa24HBpMyDoc1zmgyKzjVskc1JLEgbIoWSQdRSSOT1FPoLqc&#10;P44wL614/wCWB/8AQjXFTcV13jiXOqxrn7kKj88muQm5Ga9SirU0c0/iZWbNNHBzmnHim1oSK2Oc&#10;HIFdL4msRaaH4fAHzfZSW+pbd/7NXLn7p+ldl42mV7XR0U8fY1YfQ4/wrOTfPFeo1szj85FAptL2&#10;rUkdU9sP3gPoar1NAfmprcD17wzN5nh+0Y/wgp+RNbRlSGJpnOFRSzfQVyvgy5D6LJGf+Wcx/IgV&#10;t6islzpd1BAR5ssZRcnA5ryqsUqrT7nVTd4I4nVtFu4nW+ghaRJ4/NkjReY93OPwrItrG/mZ5rax&#10;nkVQQGWM4+tetx4WNFB+6oWplyBheB6Cto4ySVrEukmeHs23O7gjqKjafaK9K8cRwxaFsSGMS3Eq&#10;jIUAkDnrXl5j5x+hrvpTdSHMkctTlhLluS+aWwe1Luz3qFQ542nj2pWyhAbjIzVaoV0yYNS5qDzM&#10;Unmc9adwsWOOxozioRKDwKcGppiaJt27g00oobbgc80g601jmQ89BTuKw7y1oVcEUoJo5zQBJ170&#10;4e9R5pQeMGi4WLKoSM5qzHkDrVWJuOehFSGTC9e9HMgUWaE7bbGRs9QBWYpqe5n3WkaD+I7qgWuK&#10;vLmkfT5TDko37sl7U1hThRWB7L1RAwplTOKjIoOeUbMcvWp16VAoqZelBrSF/iX610/hM7PEFqx/&#10;iYj9DXMry6+1dP4Sw/iC0HZSzfkppS+FmlT+BN+T/I9GdvakVgetIWUtjcDRtBrhUT5K5IDGe1Oy&#10;mOMioNrdqPmHWnYksD2alO71zVbe3pRvPfNAFkORU+8belUQ/vU29tvariJikoT0ppVCKYTz0ph+&#10;uKljFZY845phiXsajKSZyJPwoO8jrUgSghR1pvmD2qq8UhP3yKhaCYHhzRcdjR3Ke1J5atWdtul7&#10;0Ce5TqMii4WNHy8dDRsbsaqLdyd1NTLdr0YYpcyFZk4DjqKXdhl4701buI/xU8TRsV+YdaLoZ5dD&#10;pd3JjdNH09604fDsj4JmT9aKK6qja2M4asuxeGsHmUGrieHIgMkqaKK5pTl3NuVFmPQ4UGQq1Omn&#10;xof9WhooqVJsGkTm0QYKoopRbHHUUUUN6ghxgJH8NNNtnggUUUmykRtpytyMCo/7NbP3xRRRdjsJ&#10;9hkU/fWkNpJn7y0UU7iY/wCxMUALLTGsWVchloop3Yhv2ElQcrzR9gYjG5RRRQIZ/Zjf3xThpfH3&#10;looqkSx39lA9StJNp0cNrPIFX5I2P6GiirjuhM8ffO7J70mDiiivfe55UdhjcmqEq4ZvaiipkaQH&#10;WJyZF7cGrbjaM8UUVKLImBx7UbT60UUmA0rTsY7CiigYKufxpyJuYD1OKKKZPU9etbUWNjb2qY2x&#10;Rhc+p7mrKKT2FFFeE227s77D9rDuPzpw3jjiiigZIpOegqQx7x2oopiPK/F8hfX7wH+F9g/ACuZb&#10;kfWiivYh8C9DjluyFhimUUVQgrQ1C/kv7Sy3jH2eAQDnqFJ5/Wiiiy3AzadRRQAtSRcPRRTQHfeA&#10;2Z5r2H+Exq/5HH9a7UW5PQgUUV5mL/is6KPwDlt3B4arccL4+8KKK5jU4vx47/b7OAnhIi/4k/8A&#10;1q5BoUYAlRkUUV9TgUvq0TwMY37djRZ74XKuVNV7m3AbYx3FTjcfpRRW04xsY05y5tyu9t8uQR+N&#10;V9uDiiiuSrFJ6HdSk2tRDhelOBPeiisTYlV8A03JAyaKKbAfG24dKV22UUUrlEi/MmaZI/ljOM0U&#10;Uhk8RJgVuKjaQsQMDGaKKzbNIpErbieT0qVAaKK5ZH1mHiopJEuDS4NFFQdyQ1lqMrRRTM5pCqtS&#10;7TiiigqC0Hxqd3bpXX+B7bzddycfJAzD9B/Wiipl8LFidMLP0PQDZEHI2igQSKOq0UVyHyRIsbY5&#10;xTvLyOgoop3EL9m3f3aT7CT3FFFADDZOD95ad9kfb1WiimhEJtXH8Q/Om/Z367hRRSY0MaNwOSpp&#10;mD0wKKKljFMZI7fnUbwS4+VwKKKkY4RNt5waQ2+V6Dr60UUDFW29cVMtgj+lFFIQ46Qh5G0U3+ys&#10;MuGHWiiiyGf/2VBLAwQUAAYACAAAACEAzb0G++EAAAAJAQAADwAAAGRycy9kb3ducmV2LnhtbEyP&#10;T0vDQBDF74LfYRnBm938IaaN2ZRS1FMRbAXpbZpMk9DsbMhuk/Tbu570No/3eO83+XrWnRhpsK1h&#10;BeEiAEFcmqrlWsHX4e1pCcI65Ao7w6TgRhbWxf1djlllJv6kce9q4UvYZqigca7PpLRlQxrtwvTE&#10;3jubQaPzcqhlNeDky3UnoyB4lhpb9gsN9rRtqLzsr1rB+4TTJg5fx93lvL0dD8nH9y4kpR4f5s0L&#10;CEez+wvDL75Hh8IzncyVKys6BVHiyZ2COElBeD9eLSMQJ3+kYQqyyOX/D4of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DbedwXpgMAAFQIAAAOAAAAAAAAAAAAAAAA&#10;ADwCAABkcnMvZTJvRG9jLnhtbFBLAQItAAoAAAAAAAAAIQBEszlO0/EAANPxAAAVAAAAAAAAAAAA&#10;AAAAAA4GAABkcnMvbWVkaWEvaW1hZ2UxLmpwZWdQSwECLQAUAAYACAAAACEAzb0G++EAAAAJAQAA&#10;DwAAAAAAAAAAAAAAAAAU+AAAZHJzL2Rvd25yZXYueG1sUEsBAi0AFAAGAAgAAAAhAFhgsxu6AAAA&#10;IgEAABkAAAAAAAAAAAAAAAAAIvkAAGRycy9fcmVscy9lMm9Eb2MueG1sLnJlbHNQSwUGAAAAAAYA&#10;BgB9AQAAE/oAAAAA&#10;">
                <v:shape id="Picture 1173714623" o:spid="_x0000_s1119" type="#_x0000_t75" alt="A picture containing person, floor, standing&#10;&#10;Description automatically generated" style="position:absolute;width:23647;height:1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40kyQAAAOMAAAAPAAAAZHJzL2Rvd25yZXYueG1sRE/NasJA&#10;EL4X+g7LFLwU3Y2RKKmrFMG/S6HWBxizYxKanU2zq6Z9+q5Q6HG+/5kve9uIK3W+dqwhGSkQxIUz&#10;NZcajh/r4QyED8gGG8ek4Zs8LBePD3PMjbvxO10PoRQxhH2OGqoQ2lxKX1Rk0Y9cSxy5s+sshnh2&#10;pTQd3mK4beRYqUxarDk2VNjSqqLi83CxGsK6eN5i/bX/OW1W2V6lTp3fJloPnvrXFxCB+vAv/nPv&#10;TJyfTNNpMsnGKdx/igDIxS8AAAD//wMAUEsBAi0AFAAGAAgAAAAhANvh9svuAAAAhQEAABMAAAAA&#10;AAAAAAAAAAAAAAAAAFtDb250ZW50X1R5cGVzXS54bWxQSwECLQAUAAYACAAAACEAWvQsW78AAAAV&#10;AQAACwAAAAAAAAAAAAAAAAAfAQAAX3JlbHMvLnJlbHNQSwECLQAUAAYACAAAACEAbLeNJMkAAADj&#10;AAAADwAAAAAAAAAAAAAAAAAHAgAAZHJzL2Rvd25yZXYueG1sUEsFBgAAAAADAAMAtwAAAP0CAAAA&#10;AA==&#10;">
                  <v:imagedata r:id="rId61" o:title="A picture containing person, floor, standing&#10;&#10;Description automatically generated"/>
                </v:shape>
                <v:shape id="Text Box 26" o:spid="_x0000_s1120" type="#_x0000_t202" style="position:absolute;top:15795;width:22860;height:7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ECFygAAAOMAAAAPAAAAZHJzL2Rvd25yZXYueG1sRE/NasJA&#10;EL4X+g7LFLzVjYmNEl1FAtIi7UHrxduYHZPQ7GyaXTX69N1Cocf5/me+7E0jLtS52rKC0TACQVxY&#10;XXOpYP+5fp6CcB5ZY2OZFNzIwXLx+DDHTNsrb+my86UIIewyVFB532ZSuqIig25oW+LAnWxn0Iez&#10;K6Xu8BrCTSPjKEqlwZpDQ4Ut5RUVX7uzUbDJ1x+4PcZmem/y1/fTqv3eH16UGjz1qxkIT73/F/+5&#10;33SYP4mTdDxK0gR+fwoAyMUPAAAA//8DAFBLAQItABQABgAIAAAAIQDb4fbL7gAAAIUBAAATAAAA&#10;AAAAAAAAAAAAAAAAAABbQ29udGVudF9UeXBlc10ueG1sUEsBAi0AFAAGAAgAAAAhAFr0LFu/AAAA&#10;FQEAAAsAAAAAAAAAAAAAAAAAHwEAAF9yZWxzLy5yZWxzUEsBAi0AFAAGAAgAAAAhABDgQIXKAAAA&#10;4wAAAA8AAAAAAAAAAAAAAAAABwIAAGRycy9kb3ducmV2LnhtbFBLBQYAAAAAAwADALcAAAD+AgAA&#10;AAA=&#10;" filled="f" stroked="f" strokeweight=".5pt">
                  <v:textbox>
                    <w:txbxContent>
                      <w:p w14:paraId="18BFB143" w14:textId="15AA4A99" w:rsidR="002D7535" w:rsidRDefault="002D7535" w:rsidP="002D7535">
                        <w:pPr>
                          <w:spacing w:after="0" w:line="240" w:lineRule="auto"/>
                          <w:rPr>
                            <w:b/>
                            <w:bCs/>
                            <w:sz w:val="20"/>
                            <w:szCs w:val="20"/>
                          </w:rPr>
                        </w:pPr>
                        <w:bookmarkStart w:id="254" w:name="Figure13"/>
                        <w:bookmarkEnd w:id="254"/>
                        <w:r>
                          <w:rPr>
                            <w:b/>
                            <w:bCs/>
                            <w:sz w:val="20"/>
                            <w:szCs w:val="20"/>
                          </w:rPr>
                          <w:t xml:space="preserve">Figure 13. Community outreach event  </w:t>
                        </w:r>
                        <w:r w:rsidR="00C445FA">
                          <w:rPr>
                            <w:b/>
                            <w:bCs/>
                            <w:sz w:val="20"/>
                            <w:szCs w:val="20"/>
                          </w:rPr>
                          <w:fldChar w:fldCharType="begin"/>
                        </w:r>
                        <w:r w:rsidR="00BC508B">
                          <w:rPr>
                            <w:b/>
                            <w:bCs/>
                            <w:sz w:val="20"/>
                            <w:szCs w:val="20"/>
                          </w:rPr>
                          <w:instrText xml:space="preserve"> ADDIN EN.CITE &lt;EndNote&gt;&lt;Cite&gt;&lt;RecNum&gt;199415&lt;/RecNum&gt;&lt;DisplayText&gt;(CSI 2022d)&lt;/DisplayText&gt;&lt;record&gt;&lt;rec-number&gt;199415&lt;/rec-number&gt;&lt;foreign-keys&gt;&lt;key app="EN" db-id="eda99esr9arp52e20v2pftz4rp5s9x0evef5" timestamp="1670501492"&gt;199415&lt;/key&gt;&lt;/foreign-keys&gt;&lt;ref-type name="Report"&gt;27&lt;/ref-type&gt;&lt;contributors&gt;&lt;authors&gt;&lt;author&gt;CSI&lt;/author&gt;&lt;/authors&gt;&lt;/contributors&gt;&lt;titles&gt;&lt;title&gt;Community outreach event photo&lt;/title&gt;&lt;/titl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b/>
                            <w:bCs/>
                            <w:sz w:val="20"/>
                            <w:szCs w:val="20"/>
                          </w:rPr>
                          <w:fldChar w:fldCharType="separate"/>
                        </w:r>
                        <w:r w:rsidR="00BC508B">
                          <w:rPr>
                            <w:b/>
                            <w:bCs/>
                            <w:noProof/>
                            <w:sz w:val="20"/>
                            <w:szCs w:val="20"/>
                          </w:rPr>
                          <w:t>(CSI 2022d)</w:t>
                        </w:r>
                        <w:r w:rsidR="00C445FA">
                          <w:rPr>
                            <w:b/>
                            <w:bCs/>
                            <w:sz w:val="20"/>
                            <w:szCs w:val="20"/>
                          </w:rPr>
                          <w:fldChar w:fldCharType="end"/>
                        </w:r>
                      </w:p>
                      <w:p w14:paraId="0D0021E6" w14:textId="77777777" w:rsidR="002D7535" w:rsidRDefault="002D7535" w:rsidP="002D7535">
                        <w:pPr>
                          <w:rPr>
                            <w:b/>
                            <w:bCs/>
                            <w:sz w:val="20"/>
                            <w:szCs w:val="20"/>
                          </w:rPr>
                        </w:pPr>
                      </w:p>
                    </w:txbxContent>
                  </v:textbox>
                </v:shape>
                <w10:wrap type="square"/>
              </v:group>
            </w:pict>
          </mc:Fallback>
        </mc:AlternateContent>
      </w:r>
    </w:p>
    <w:p w14:paraId="0214EBBA" w14:textId="77777777" w:rsidR="002D7535" w:rsidRPr="002D7535" w:rsidRDefault="002D7535" w:rsidP="002D7535">
      <w:pPr>
        <w:rPr>
          <w:sz w:val="24"/>
          <w:szCs w:val="24"/>
        </w:rPr>
      </w:pPr>
    </w:p>
    <w:p w14:paraId="77A3FDBB" w14:textId="77777777" w:rsidR="002D7535" w:rsidRPr="002D7535" w:rsidRDefault="002D7535" w:rsidP="002D7535">
      <w:pPr>
        <w:rPr>
          <w:sz w:val="24"/>
          <w:szCs w:val="24"/>
        </w:rPr>
      </w:pPr>
    </w:p>
    <w:p w14:paraId="6949F3DB" w14:textId="77777777" w:rsidR="002D7535" w:rsidRPr="002D7535" w:rsidRDefault="002D7535" w:rsidP="002D7535">
      <w:pPr>
        <w:rPr>
          <w:sz w:val="24"/>
          <w:szCs w:val="24"/>
        </w:rPr>
      </w:pPr>
    </w:p>
    <w:p w14:paraId="551D1251" w14:textId="77777777" w:rsidR="002D7535" w:rsidRPr="002D7535" w:rsidRDefault="002D7535" w:rsidP="002D7535">
      <w:pPr>
        <w:rPr>
          <w:sz w:val="24"/>
          <w:szCs w:val="24"/>
        </w:rPr>
      </w:pPr>
    </w:p>
    <w:p w14:paraId="57548DA2" w14:textId="77777777" w:rsidR="002D7535" w:rsidRPr="002D7535" w:rsidRDefault="002D7535" w:rsidP="002D7535">
      <w:pPr>
        <w:spacing w:after="0" w:line="240" w:lineRule="auto"/>
        <w:rPr>
          <w:sz w:val="24"/>
          <w:szCs w:val="24"/>
        </w:rPr>
      </w:pPr>
      <w:r w:rsidRPr="002D7535">
        <w:rPr>
          <w:sz w:val="24"/>
          <w:szCs w:val="24"/>
        </w:rPr>
        <w:t>This was the first event of its kind for the CSI, and although not many members of the public attended, they recruited nine new members to their public involvement group. They used the event as a learning opportunity for future similar events:</w:t>
      </w:r>
    </w:p>
    <w:p w14:paraId="61CA6261" w14:textId="77777777" w:rsidR="002D7535" w:rsidRPr="002D7535" w:rsidRDefault="002D7535" w:rsidP="002D7535">
      <w:pPr>
        <w:spacing w:after="0" w:line="240" w:lineRule="auto"/>
        <w:rPr>
          <w:sz w:val="24"/>
          <w:szCs w:val="24"/>
        </w:rPr>
      </w:pPr>
    </w:p>
    <w:p w14:paraId="2C2D1DF9" w14:textId="77777777" w:rsidR="002D7535" w:rsidRPr="002D7535" w:rsidRDefault="002D7535" w:rsidP="002D7535">
      <w:pPr>
        <w:numPr>
          <w:ilvl w:val="0"/>
          <w:numId w:val="69"/>
        </w:numPr>
        <w:spacing w:after="0" w:line="240" w:lineRule="auto"/>
        <w:rPr>
          <w:sz w:val="24"/>
          <w:szCs w:val="24"/>
        </w:rPr>
      </w:pPr>
      <w:r w:rsidRPr="002D7535">
        <w:rPr>
          <w:sz w:val="24"/>
          <w:szCs w:val="24"/>
        </w:rPr>
        <w:t>More time is needed for advertising events</w:t>
      </w:r>
    </w:p>
    <w:p w14:paraId="59E3A12A" w14:textId="77777777" w:rsidR="002D7535" w:rsidRPr="002D7535" w:rsidRDefault="002D7535" w:rsidP="002D7535">
      <w:pPr>
        <w:numPr>
          <w:ilvl w:val="0"/>
          <w:numId w:val="69"/>
        </w:numPr>
        <w:spacing w:after="0" w:line="240" w:lineRule="auto"/>
        <w:rPr>
          <w:sz w:val="24"/>
          <w:szCs w:val="24"/>
        </w:rPr>
      </w:pPr>
      <w:r w:rsidRPr="002D7535">
        <w:rPr>
          <w:sz w:val="24"/>
          <w:szCs w:val="24"/>
        </w:rPr>
        <w:t>Events need to be held on a high street or similar, so members of the public don’t have to go out of their way</w:t>
      </w:r>
    </w:p>
    <w:p w14:paraId="0CAA9B95" w14:textId="77777777" w:rsidR="002D7535" w:rsidRPr="002D7535" w:rsidRDefault="002D7535" w:rsidP="002D7535">
      <w:pPr>
        <w:numPr>
          <w:ilvl w:val="0"/>
          <w:numId w:val="69"/>
        </w:numPr>
        <w:spacing w:after="0" w:line="240" w:lineRule="auto"/>
        <w:rPr>
          <w:sz w:val="24"/>
          <w:szCs w:val="24"/>
        </w:rPr>
      </w:pPr>
      <w:r w:rsidRPr="002D7535">
        <w:rPr>
          <w:sz w:val="24"/>
          <w:szCs w:val="24"/>
        </w:rPr>
        <w:t>Events may be better held across several days as many members of the public asked if they would be back the next day or week</w:t>
      </w:r>
    </w:p>
    <w:p w14:paraId="081F5602" w14:textId="77777777" w:rsidR="002D7535" w:rsidRPr="002D7535" w:rsidRDefault="002D7535" w:rsidP="002D7535">
      <w:pPr>
        <w:numPr>
          <w:ilvl w:val="0"/>
          <w:numId w:val="69"/>
        </w:numPr>
        <w:spacing w:after="0" w:line="240" w:lineRule="auto"/>
        <w:rPr>
          <w:sz w:val="24"/>
          <w:szCs w:val="24"/>
        </w:rPr>
      </w:pPr>
      <w:r w:rsidRPr="002D7535">
        <w:rPr>
          <w:sz w:val="24"/>
          <w:szCs w:val="24"/>
        </w:rPr>
        <w:t>Ensure that the reimbursement provided for PPI work is advertised</w:t>
      </w:r>
    </w:p>
    <w:p w14:paraId="35334B04" w14:textId="77777777" w:rsidR="002D7535" w:rsidRPr="002D7535" w:rsidRDefault="002D7535" w:rsidP="002D7535">
      <w:pPr>
        <w:numPr>
          <w:ilvl w:val="0"/>
          <w:numId w:val="69"/>
        </w:numPr>
        <w:spacing w:line="256" w:lineRule="auto"/>
        <w:contextualSpacing/>
        <w:rPr>
          <w:sz w:val="24"/>
          <w:szCs w:val="24"/>
        </w:rPr>
      </w:pPr>
      <w:r w:rsidRPr="002D7535">
        <w:rPr>
          <w:sz w:val="24"/>
          <w:szCs w:val="24"/>
        </w:rPr>
        <w:t xml:space="preserve">Link in with established events, perhaps led by a community organisation, for example, giving a brief talk before a community meeting. </w:t>
      </w:r>
    </w:p>
    <w:p w14:paraId="0BD1AC74" w14:textId="77777777" w:rsidR="002D7535" w:rsidRPr="002D7535" w:rsidRDefault="002D7535" w:rsidP="002D7535">
      <w:pPr>
        <w:spacing w:after="0"/>
        <w:ind w:left="720"/>
        <w:contextualSpacing/>
        <w:rPr>
          <w:sz w:val="24"/>
          <w:szCs w:val="24"/>
        </w:rPr>
      </w:pPr>
    </w:p>
    <w:p w14:paraId="05D18302" w14:textId="77777777" w:rsidR="002D7535" w:rsidRPr="002D7535" w:rsidRDefault="002D7535" w:rsidP="002D7535">
      <w:pPr>
        <w:ind w:left="360"/>
        <w:rPr>
          <w:sz w:val="24"/>
          <w:szCs w:val="24"/>
        </w:rPr>
        <w:sectPr w:rsidR="002D7535" w:rsidRPr="002D7535" w:rsidSect="002F101B">
          <w:pgSz w:w="11906" w:h="16838" w:code="9"/>
          <w:pgMar w:top="1134" w:right="1134" w:bottom="1134" w:left="1134" w:header="709" w:footer="709" w:gutter="0"/>
          <w:pgBorders w:display="firstPage" w:offsetFrom="page">
            <w:top w:val="single" w:sz="4" w:space="31" w:color="auto"/>
            <w:left w:val="single" w:sz="4" w:space="31" w:color="auto"/>
            <w:bottom w:val="single" w:sz="4" w:space="31" w:color="auto"/>
            <w:right w:val="single" w:sz="4" w:space="31" w:color="auto"/>
          </w:pgBorders>
          <w:cols w:space="708"/>
          <w:docGrid w:linePitch="360"/>
        </w:sectPr>
      </w:pPr>
      <w:r w:rsidRPr="002D7535">
        <w:rPr>
          <w:sz w:val="24"/>
          <w:szCs w:val="24"/>
        </w:rPr>
        <w:t>It was felt that developing relationships with community leaders should be a priority. Community leaders are already trusted by the organisations and may act as a conduit to approach interested communities. Also, events could be held in public spaces at King’s College Hospital or similar settings - this would target the specific population that might be interested in joining the public involvement group.</w:t>
      </w:r>
    </w:p>
    <w:p w14:paraId="28FD11DF" w14:textId="64FFE84A"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further recruitment be undertaken to achieve this. However, it was also noted that often these more co-produced activities still weren’t happening as much as public members would like:</w:t>
      </w:r>
    </w:p>
    <w:p w14:paraId="0FA36710" w14:textId="77777777" w:rsidR="002D7535" w:rsidRPr="002D7535" w:rsidRDefault="002D7535" w:rsidP="002D7535">
      <w:pPr>
        <w:spacing w:after="0" w:line="240" w:lineRule="auto"/>
        <w:rPr>
          <w:rFonts w:cstheme="minorHAnsi"/>
          <w:sz w:val="24"/>
          <w:szCs w:val="24"/>
        </w:rPr>
      </w:pPr>
    </w:p>
    <w:p w14:paraId="0AB59C7E"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Thing is, not just invite us to meetings and workshops but also involve us in the other integral parts of the project, like we could be involved with helping to co-facilitate the sessions, we can help them to, erm, you know, transplant the data or analyse the data, we can do some surveys for them, we can help them to put the questionnaires together I think they could make a lot of use of us in other forms and shapes. (patient/carer, 1a)</w:t>
      </w:r>
    </w:p>
    <w:p w14:paraId="744152C8" w14:textId="77777777" w:rsidR="002D7535" w:rsidRPr="002D7535" w:rsidRDefault="002D7535" w:rsidP="002D7535">
      <w:pPr>
        <w:spacing w:after="0" w:line="240" w:lineRule="auto"/>
        <w:rPr>
          <w:rFonts w:cstheme="minorHAnsi"/>
          <w:sz w:val="24"/>
          <w:szCs w:val="24"/>
        </w:rPr>
      </w:pPr>
    </w:p>
    <w:p w14:paraId="0911A7AA" w14:textId="2937827D" w:rsidR="002D7535" w:rsidRPr="002D7535" w:rsidRDefault="006650A4" w:rsidP="002D7535">
      <w:pPr>
        <w:spacing w:after="0" w:line="240" w:lineRule="auto"/>
        <w:rPr>
          <w:rFonts w:cstheme="minorHAnsi"/>
          <w:b/>
          <w:bCs/>
          <w:sz w:val="24"/>
          <w:szCs w:val="24"/>
        </w:rPr>
      </w:pPr>
      <w:bookmarkStart w:id="255" w:name="Approaches547"/>
      <w:bookmarkStart w:id="256" w:name="_Hlk138327392"/>
      <w:bookmarkEnd w:id="255"/>
      <w:r>
        <w:rPr>
          <w:rFonts w:cstheme="minorHAnsi"/>
          <w:b/>
          <w:bCs/>
          <w:sz w:val="24"/>
          <w:szCs w:val="24"/>
        </w:rPr>
        <w:t xml:space="preserve">5.4.7 </w:t>
      </w:r>
      <w:r w:rsidR="002D7535" w:rsidRPr="002D7535">
        <w:rPr>
          <w:rFonts w:cstheme="minorHAnsi"/>
          <w:b/>
          <w:bCs/>
          <w:sz w:val="24"/>
          <w:szCs w:val="24"/>
        </w:rPr>
        <w:t>Approaches for global palliative care</w:t>
      </w:r>
    </w:p>
    <w:bookmarkEnd w:id="256"/>
    <w:p w14:paraId="0559D28B" w14:textId="77777777" w:rsidR="002D7535" w:rsidRPr="002D7535" w:rsidRDefault="002D7535" w:rsidP="002D7535">
      <w:pPr>
        <w:spacing w:after="0" w:line="240" w:lineRule="auto"/>
        <w:rPr>
          <w:rFonts w:cstheme="minorHAnsi"/>
          <w:sz w:val="24"/>
          <w:szCs w:val="24"/>
        </w:rPr>
      </w:pPr>
    </w:p>
    <w:p w14:paraId="61EED14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Both sites were working with international research partners globally, were aware of international disparities in palliative care provision, particularly in low and middle income countries, and were considering how they could share their skills and experience in this area, including in involvement. It was commented that for those carrying out research globally, involvement models outside of the UK, although in their early developmental stages, were likely to be different. </w:t>
      </w:r>
    </w:p>
    <w:p w14:paraId="21E0304C" w14:textId="77777777" w:rsidR="002D7535" w:rsidRPr="002D7535" w:rsidRDefault="002D7535" w:rsidP="002D7535">
      <w:pPr>
        <w:spacing w:after="0" w:line="240" w:lineRule="auto"/>
        <w:rPr>
          <w:rFonts w:cstheme="minorHAnsi"/>
          <w:sz w:val="24"/>
          <w:szCs w:val="24"/>
        </w:rPr>
      </w:pPr>
    </w:p>
    <w:p w14:paraId="30A9855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For example, they were likely to use community participation approaches rather than involvement or co-production. In low and middle income countries there were different structures to work within and community leaders were more likely to be involved. This was described by an academic:</w:t>
      </w:r>
    </w:p>
    <w:p w14:paraId="726E0BA3" w14:textId="77777777" w:rsidR="002D7535" w:rsidRPr="002D7535" w:rsidRDefault="002D7535" w:rsidP="002D7535">
      <w:pPr>
        <w:spacing w:after="0" w:line="240" w:lineRule="auto"/>
        <w:rPr>
          <w:rFonts w:cstheme="minorHAnsi"/>
          <w:sz w:val="24"/>
          <w:szCs w:val="24"/>
        </w:rPr>
      </w:pPr>
    </w:p>
    <w:p w14:paraId="02C157A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So, I think about it in in a different way from that point of view in terms of trying to get public views into research…in terms of trying to access community leaders. Erm, religious leaders, if we can call them that, within communities to access them, or at least as a starting point to, erm, to gain some kind of public view. Erm, so it’s a different world out there lets as say. Yeah, the model as it develops is likely to be very different from in the UK I would think. (academic, 14)</w:t>
      </w:r>
    </w:p>
    <w:p w14:paraId="4E4CDA84" w14:textId="77777777" w:rsidR="002D7535" w:rsidRPr="002D7535" w:rsidRDefault="002D7535" w:rsidP="002D7535">
      <w:pPr>
        <w:spacing w:after="0" w:line="240" w:lineRule="auto"/>
        <w:rPr>
          <w:rFonts w:cstheme="minorHAnsi"/>
          <w:sz w:val="24"/>
          <w:szCs w:val="24"/>
        </w:rPr>
      </w:pPr>
    </w:p>
    <w:p w14:paraId="7567D7EA" w14:textId="5D46042E" w:rsidR="002D7535" w:rsidRPr="002D7535" w:rsidRDefault="006650A4" w:rsidP="002D7535">
      <w:pPr>
        <w:spacing w:after="0" w:line="240" w:lineRule="auto"/>
        <w:rPr>
          <w:rFonts w:cstheme="minorHAnsi"/>
          <w:b/>
          <w:bCs/>
          <w:sz w:val="24"/>
          <w:szCs w:val="24"/>
        </w:rPr>
      </w:pPr>
      <w:bookmarkStart w:id="257" w:name="Creative548"/>
      <w:bookmarkStart w:id="258" w:name="_Hlk138327404"/>
      <w:bookmarkEnd w:id="257"/>
      <w:r>
        <w:rPr>
          <w:rFonts w:cstheme="minorHAnsi"/>
          <w:b/>
          <w:bCs/>
          <w:sz w:val="24"/>
          <w:szCs w:val="24"/>
        </w:rPr>
        <w:t xml:space="preserve">5.4.8 </w:t>
      </w:r>
      <w:r w:rsidR="002D7535" w:rsidRPr="002D7535">
        <w:rPr>
          <w:rFonts w:cstheme="minorHAnsi"/>
          <w:b/>
          <w:bCs/>
          <w:sz w:val="24"/>
          <w:szCs w:val="24"/>
        </w:rPr>
        <w:t>Creative approaches to involvement</w:t>
      </w:r>
    </w:p>
    <w:bookmarkEnd w:id="258"/>
    <w:p w14:paraId="2BD3144F" w14:textId="77777777" w:rsidR="002D7535" w:rsidRPr="002D7535" w:rsidRDefault="002D7535" w:rsidP="002D7535">
      <w:pPr>
        <w:spacing w:after="0" w:line="240" w:lineRule="auto"/>
        <w:rPr>
          <w:rFonts w:cstheme="minorHAnsi"/>
          <w:sz w:val="24"/>
          <w:szCs w:val="24"/>
        </w:rPr>
      </w:pPr>
    </w:p>
    <w:p w14:paraId="5BBEEE8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public members had been involved in more creative approaches, for example using art or sound. One public member described the use of their idea of a storyboard for dissemination:</w:t>
      </w:r>
    </w:p>
    <w:p w14:paraId="46D22E27" w14:textId="77777777" w:rsidR="002D7535" w:rsidRPr="002D7535" w:rsidRDefault="002D7535" w:rsidP="002D7535">
      <w:pPr>
        <w:spacing w:after="0" w:line="240" w:lineRule="auto"/>
        <w:rPr>
          <w:rFonts w:cstheme="minorHAnsi"/>
          <w:sz w:val="24"/>
          <w:szCs w:val="24"/>
        </w:rPr>
      </w:pPr>
    </w:p>
    <w:p w14:paraId="084157FA"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came across an idea doing a storyboard for the, erm, breathlessness project and I just felt that, erm, putting it into pictures would be a really good dissemination mechanism and I didn't know they’d taken me up on that actually (laughs). And then I went down for a meeting and when I was sat in the reception area I looked up and here on the wall was my storyboard! (public member, 14)</w:t>
      </w:r>
    </w:p>
    <w:p w14:paraId="4DD8C213" w14:textId="77777777" w:rsidR="002D7535" w:rsidRPr="002D7535" w:rsidRDefault="002D7535" w:rsidP="002D7535">
      <w:pPr>
        <w:spacing w:after="0" w:line="240" w:lineRule="auto"/>
        <w:rPr>
          <w:rFonts w:ascii="Calibri" w:hAnsi="Calibri" w:cs="Calibri"/>
          <w:sz w:val="24"/>
          <w:szCs w:val="24"/>
        </w:rPr>
      </w:pPr>
    </w:p>
    <w:p w14:paraId="0F9A2BD8" w14:textId="53B1540F" w:rsidR="002D7535" w:rsidRPr="002D7535" w:rsidRDefault="002D7535" w:rsidP="002D7535">
      <w:pPr>
        <w:spacing w:after="0" w:line="240" w:lineRule="auto"/>
        <w:rPr>
          <w:rFonts w:eastAsiaTheme="minorEastAsia" w:hAnsi="Calibri"/>
          <w:color w:val="000000" w:themeColor="text1"/>
          <w:kern w:val="24"/>
          <w:sz w:val="24"/>
          <w:szCs w:val="24"/>
        </w:rPr>
      </w:pPr>
      <w:r w:rsidRPr="002D7535">
        <w:rPr>
          <w:rFonts w:ascii="Calibri" w:hAnsi="Calibri" w:cs="Calibri"/>
          <w:sz w:val="24"/>
          <w:szCs w:val="24"/>
        </w:rPr>
        <w:t>In one project a multi-media exhibition was created, to show the public what it was like to live with breathlessness (</w:t>
      </w:r>
      <w:bookmarkStart w:id="259" w:name="_Hlk152666575"/>
      <w:r w:rsidR="00282213">
        <w:rPr>
          <w:rFonts w:ascii="Calibri" w:hAnsi="Calibri" w:cs="Calibri"/>
          <w:b/>
          <w:bCs/>
          <w:sz w:val="24"/>
          <w:szCs w:val="24"/>
        </w:rPr>
        <w:fldChar w:fldCharType="begin"/>
      </w:r>
      <w:r w:rsidR="00282213">
        <w:rPr>
          <w:rFonts w:ascii="Calibri" w:hAnsi="Calibri" w:cs="Calibri"/>
          <w:b/>
          <w:bCs/>
          <w:sz w:val="24"/>
          <w:szCs w:val="24"/>
        </w:rPr>
        <w:instrText>HYPERLINK  \l "Vignette3"</w:instrText>
      </w:r>
      <w:r w:rsidR="00282213">
        <w:rPr>
          <w:rFonts w:ascii="Calibri" w:hAnsi="Calibri" w:cs="Calibri"/>
          <w:b/>
          <w:bCs/>
          <w:sz w:val="24"/>
          <w:szCs w:val="24"/>
        </w:rPr>
      </w:r>
      <w:r w:rsidR="00282213">
        <w:rPr>
          <w:rFonts w:ascii="Calibri" w:hAnsi="Calibri" w:cs="Calibri"/>
          <w:b/>
          <w:bCs/>
          <w:sz w:val="24"/>
          <w:szCs w:val="24"/>
        </w:rPr>
        <w:fldChar w:fldCharType="separate"/>
      </w:r>
      <w:r w:rsidRPr="00282213">
        <w:rPr>
          <w:rStyle w:val="Hyperlink"/>
          <w:rFonts w:ascii="Calibri" w:hAnsi="Calibri" w:cs="Calibri"/>
          <w:b/>
          <w:bCs/>
          <w:sz w:val="24"/>
          <w:szCs w:val="24"/>
        </w:rPr>
        <w:t xml:space="preserve">Vignette 3. </w:t>
      </w:r>
      <w:r w:rsidRPr="00282213">
        <w:rPr>
          <w:rStyle w:val="Hyperlink"/>
          <w:b/>
          <w:bCs/>
          <w:sz w:val="24"/>
          <w:szCs w:val="24"/>
        </w:rPr>
        <w:t>Bringing Breathlessness into View</w:t>
      </w:r>
      <w:bookmarkEnd w:id="259"/>
      <w:r w:rsidR="00282213">
        <w:rPr>
          <w:rFonts w:ascii="Calibri" w:hAnsi="Calibri" w:cs="Calibri"/>
          <w:b/>
          <w:bCs/>
          <w:sz w:val="24"/>
          <w:szCs w:val="24"/>
        </w:rPr>
        <w:fldChar w:fldCharType="end"/>
      </w:r>
      <w:r w:rsidRPr="002D7535">
        <w:rPr>
          <w:rFonts w:ascii="Calibri" w:hAnsi="Calibri" w:cs="Calibri"/>
          <w:sz w:val="24"/>
          <w:szCs w:val="24"/>
        </w:rPr>
        <w:t xml:space="preserve">). Several workshops were held to develop ideas for artwork for the exhibition in which participants </w:t>
      </w:r>
      <w:r w:rsidRPr="002D7535">
        <w:rPr>
          <w:rFonts w:eastAsiaTheme="minorEastAsia" w:hAnsi="Calibri"/>
          <w:color w:val="000000" w:themeColor="text1"/>
          <w:kern w:val="24"/>
          <w:sz w:val="24"/>
          <w:szCs w:val="24"/>
        </w:rPr>
        <w:t>picked something they found difficult about living with breathlessness and wrote out ideas or drew sketches to illustrate it. These were then discussed with a researcher and artist, and initial ideas for artwork were   developed. The artists then created different media to use in the exhibition and on a website – photographic prints, a film and sound clips. A researcher described the effectiveness of the approach:</w:t>
      </w:r>
    </w:p>
    <w:p w14:paraId="2890C840" w14:textId="77777777" w:rsidR="002D7535" w:rsidRPr="002D7535" w:rsidRDefault="002D7535" w:rsidP="002D7535">
      <w:pPr>
        <w:spacing w:after="0" w:line="240" w:lineRule="auto"/>
        <w:rPr>
          <w:rFonts w:eastAsiaTheme="minorEastAsia" w:hAnsi="Calibri"/>
          <w:color w:val="000000" w:themeColor="text1"/>
          <w:kern w:val="24"/>
          <w:sz w:val="24"/>
          <w:szCs w:val="24"/>
        </w:rPr>
      </w:pPr>
    </w:p>
    <w:p w14:paraId="555EFD5D" w14:textId="77777777" w:rsidR="002D7535" w:rsidRPr="002D7535" w:rsidRDefault="002D7535" w:rsidP="002D7535">
      <w:pPr>
        <w:spacing w:after="0" w:line="240" w:lineRule="auto"/>
        <w:rPr>
          <w:b/>
          <w:bCs/>
          <w:sz w:val="24"/>
          <w:szCs w:val="24"/>
        </w:rPr>
        <w:sectPr w:rsidR="002D7535" w:rsidRPr="002D7535" w:rsidSect="002F0A09">
          <w:footerReference w:type="default" r:id="rId62"/>
          <w:pgSz w:w="11906" w:h="16838" w:code="9"/>
          <w:pgMar w:top="1134" w:right="1134" w:bottom="1134" w:left="1134" w:header="709" w:footer="709" w:gutter="0"/>
          <w:cols w:space="708"/>
          <w:docGrid w:linePitch="360"/>
        </w:sectPr>
      </w:pPr>
    </w:p>
    <w:p w14:paraId="382AC8E1" w14:textId="77777777" w:rsidR="002D7535" w:rsidRPr="002D7535" w:rsidRDefault="002D7535" w:rsidP="002D7535">
      <w:pPr>
        <w:rPr>
          <w:b/>
          <w:bCs/>
          <w:sz w:val="24"/>
          <w:szCs w:val="24"/>
        </w:rPr>
      </w:pPr>
      <w:bookmarkStart w:id="260" w:name="Vignette3"/>
      <w:bookmarkEnd w:id="260"/>
      <w:r w:rsidRPr="002D7535">
        <w:rPr>
          <w:b/>
          <w:bCs/>
          <w:sz w:val="24"/>
          <w:szCs w:val="24"/>
        </w:rPr>
        <w:lastRenderedPageBreak/>
        <w:t xml:space="preserve">Vignette 3. </w:t>
      </w:r>
      <w:bookmarkStart w:id="261" w:name="_Hlk129596495"/>
      <w:r w:rsidRPr="002D7535">
        <w:rPr>
          <w:b/>
          <w:bCs/>
          <w:sz w:val="24"/>
          <w:szCs w:val="24"/>
        </w:rPr>
        <w:t xml:space="preserve">Bringing Breathlessness into View </w:t>
      </w:r>
      <w:bookmarkEnd w:id="261"/>
      <w:r w:rsidRPr="002D7535">
        <w:rPr>
          <w:b/>
          <w:bCs/>
          <w:sz w:val="24"/>
          <w:szCs w:val="24"/>
        </w:rPr>
        <w:t>– Wolfson Palliative Care Research Centre</w:t>
      </w:r>
    </w:p>
    <w:p w14:paraId="5C692F63" w14:textId="77777777" w:rsidR="002D7535" w:rsidRPr="002D7535" w:rsidRDefault="002D7535" w:rsidP="002D7535">
      <w:pPr>
        <w:spacing w:after="0" w:line="240" w:lineRule="auto"/>
        <w:rPr>
          <w:rFonts w:eastAsiaTheme="minorEastAsia" w:hAnsi="Calibri"/>
          <w:color w:val="000000" w:themeColor="text1"/>
          <w:kern w:val="24"/>
          <w:sz w:val="24"/>
          <w:szCs w:val="24"/>
        </w:rPr>
      </w:pPr>
      <w:r w:rsidRPr="002D7535">
        <w:rPr>
          <w:noProof/>
          <w:kern w:val="2"/>
        </w:rPr>
        <mc:AlternateContent>
          <mc:Choice Requires="wpg">
            <w:drawing>
              <wp:anchor distT="180340" distB="180340" distL="180340" distR="180340" simplePos="0" relativeHeight="251735040" behindDoc="0" locked="0" layoutInCell="1" allowOverlap="1" wp14:anchorId="6EF3BE4D" wp14:editId="17D871C2">
                <wp:simplePos x="0" y="0"/>
                <wp:positionH relativeFrom="column">
                  <wp:posOffset>2916555</wp:posOffset>
                </wp:positionH>
                <wp:positionV relativeFrom="paragraph">
                  <wp:posOffset>133985</wp:posOffset>
                </wp:positionV>
                <wp:extent cx="3218180" cy="2216150"/>
                <wp:effectExtent l="0" t="0" r="1270" b="0"/>
                <wp:wrapSquare wrapText="bothSides"/>
                <wp:docPr id="1538746029" name="Group 1538746029"/>
                <wp:cNvGraphicFramePr/>
                <a:graphic xmlns:a="http://schemas.openxmlformats.org/drawingml/2006/main">
                  <a:graphicData uri="http://schemas.microsoft.com/office/word/2010/wordprocessingGroup">
                    <wpg:wgp>
                      <wpg:cNvGrpSpPr/>
                      <wpg:grpSpPr>
                        <a:xfrm>
                          <a:off x="0" y="0"/>
                          <a:ext cx="3218180" cy="2216150"/>
                          <a:chOff x="0" y="0"/>
                          <a:chExt cx="3218180" cy="2216715"/>
                        </a:xfrm>
                      </wpg:grpSpPr>
                      <pic:pic xmlns:pic="http://schemas.openxmlformats.org/drawingml/2006/picture">
                        <pic:nvPicPr>
                          <pic:cNvPr id="363610280" name="Picture 363610280" descr="A group of women sitting at a table&#10;&#10;Description automatically generated with medium confidence"/>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3218180" cy="1788795"/>
                          </a:xfrm>
                          <a:prstGeom prst="rect">
                            <a:avLst/>
                          </a:prstGeom>
                        </pic:spPr>
                      </pic:pic>
                      <wps:wsp>
                        <wps:cNvPr id="1415345342" name="Text Box 7"/>
                        <wps:cNvSpPr txBox="1"/>
                        <wps:spPr>
                          <a:xfrm>
                            <a:off x="0" y="1790235"/>
                            <a:ext cx="3009900" cy="426480"/>
                          </a:xfrm>
                          <a:prstGeom prst="rect">
                            <a:avLst/>
                          </a:prstGeom>
                          <a:solidFill>
                            <a:sysClr val="window" lastClr="FFFFFF"/>
                          </a:solidFill>
                          <a:ln w="6350">
                            <a:noFill/>
                          </a:ln>
                        </wps:spPr>
                        <wps:txbx>
                          <w:txbxContent>
                            <w:p w14:paraId="667FBE4B" w14:textId="77777777" w:rsidR="002D7535" w:rsidRDefault="002D7535" w:rsidP="002D7535">
                              <w:pPr>
                                <w:spacing w:after="0" w:line="240" w:lineRule="auto"/>
                                <w:rPr>
                                  <w:b/>
                                  <w:bCs/>
                                  <w:sz w:val="20"/>
                                  <w:szCs w:val="20"/>
                                </w:rPr>
                              </w:pPr>
                              <w:bookmarkStart w:id="262" w:name="Figure14"/>
                              <w:bookmarkEnd w:id="262"/>
                              <w:r>
                                <w:rPr>
                                  <w:b/>
                                  <w:bCs/>
                                  <w:sz w:val="20"/>
                                  <w:szCs w:val="20"/>
                                </w:rPr>
                                <w:t xml:space="preserve">Figure 14. The making of the exhibition </w:t>
                              </w:r>
                            </w:p>
                            <w:p w14:paraId="4DB43822" w14:textId="358540FE" w:rsidR="002D7535" w:rsidRDefault="00C445FA" w:rsidP="002D7535">
                              <w:pPr>
                                <w:spacing w:after="0" w:line="240" w:lineRule="auto"/>
                                <w:rPr>
                                  <w:b/>
                                  <w:bCs/>
                                  <w:sz w:val="20"/>
                                  <w:szCs w:val="20"/>
                                </w:rPr>
                              </w:pPr>
                              <w:r>
                                <w:rPr>
                                  <w:b/>
                                  <w:bCs/>
                                  <w:sz w:val="20"/>
                                  <w:szCs w:val="20"/>
                                </w:rPr>
                                <w:fldChar w:fldCharType="begin"/>
                              </w:r>
                              <w:r>
                                <w:rPr>
                                  <w:b/>
                                  <w:bCs/>
                                  <w:sz w:val="20"/>
                                  <w:szCs w:val="20"/>
                                </w:rPr>
                                <w:instrText xml:space="preserve"> ADDIN EN.CITE &lt;EndNote&gt;&lt;Cite&gt;&lt;RecNum&gt;199412&lt;/RecNum&gt;&lt;DisplayText&gt;(University of Hull 2019a)&lt;/DisplayText&gt;&lt;record&gt;&lt;rec-number&gt;199412&lt;/rec-number&gt;&lt;foreign-keys&gt;&lt;key app="EN" db-id="eda99esr9arp52e20v2pftz4rp5s9x0evef5" timestamp="1670499839"&gt;199412&lt;/key&gt;&lt;/foreign-keys&gt;&lt;ref-type name="Web Page"&gt;12&lt;/ref-type&gt;&lt;contributors&gt;&lt;authors&gt;&lt;author&gt;University of Hull,&lt;/author&gt;&lt;/authors&gt;&lt;/contributors&gt;&lt;titles&gt;&lt;title&gt;The making of the exhibition&lt;/title&gt;&lt;/titles&gt;&lt;number&gt;8 December 2022&lt;/number&gt;&lt;reprint-edition&gt;in file&lt;/reprint-edition&gt;&lt;dates&gt;&lt;year&gt;2019&lt;/year&gt;&lt;/dates&gt;&lt;pub-location&gt;Hull&lt;/pub-location&gt;&lt;publisher&gt;University of Hull&lt;/publisher&gt;&lt;urls&gt;&lt;related-urls&gt;&lt;url&gt;https://www.hyms.ac.uk/research/research-centres-and-groups/wolfson/breathlessness/bringing-breathlessness-into-view-exhibition&lt;/url&gt;&lt;/related-urls&gt;&lt;/urls&gt;&lt;/record&gt;&lt;/Cite&gt;&lt;/EndNote&gt;</w:instrText>
                              </w:r>
                              <w:r>
                                <w:rPr>
                                  <w:b/>
                                  <w:bCs/>
                                  <w:sz w:val="20"/>
                                  <w:szCs w:val="20"/>
                                </w:rPr>
                                <w:fldChar w:fldCharType="separate"/>
                              </w:r>
                              <w:r>
                                <w:rPr>
                                  <w:b/>
                                  <w:bCs/>
                                  <w:noProof/>
                                  <w:sz w:val="20"/>
                                  <w:szCs w:val="20"/>
                                </w:rPr>
                                <w:t>(University of Hull 2019a)</w:t>
                              </w:r>
                              <w:r>
                                <w:rPr>
                                  <w:b/>
                                  <w:bCs/>
                                  <w:sz w:val="20"/>
                                  <w:szCs w:val="20"/>
                                </w:rPr>
                                <w:fldChar w:fldCharType="end"/>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F3BE4D" id="Group 1538746029" o:spid="_x0000_s1121" style="position:absolute;margin-left:229.65pt;margin-top:10.55pt;width:253.4pt;height:174.5pt;z-index:251735040;mso-wrap-distance-left:14.2pt;mso-wrap-distance-top:14.2pt;mso-wrap-distance-right:14.2pt;mso-wrap-distance-bottom:14.2pt;mso-position-horizontal-relative:text;mso-position-vertical-relative:text;mso-width-relative:margin;mso-height-relative:margin" coordsize="32181,2216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9dxXypgMAAEwIAAAOAAAAZHJzL2Uyb0RvYy54bWycVttu4zYQfS/Q&#10;fyBUoG8bWfJdjbNwkyZYINgaTYp9pinKIlYiWZK25H59Dyn5Fve2MWJlyKHmcubM0Lcf27oiO26s&#10;UHIRJTeDiHDJVC7kZhH9/vr4YRYR66jMaaUkX0R7bqOPd99/d9vojKeqVFXODYERabNGL6LSOZ3F&#10;sWUlr6m9UZpLKAtlauqwNJs4N7SB9bqK08FgEjfK5Nooxq3F7kOnjO6C/aLgzP1aFJY7Ui0ixObC&#10;04Tn2j/ju1uabQzVpWB9GPQdUdRUSDg9mnqgjpKtEVemasGMsqpwN0zVsSoKwXjIAdkkgzfZPBm1&#10;1SGXTdZs9BEmQPsGp3ebZZ93T0a/6JUBEo3eAIuw8rm0han9f0RJ2gDZ/ggZbx1h2BymySyZAVkG&#10;XZomk2Tcg8pKIH/1Hit/+ac3p8nYlyM+OI4vwtGCZfj2GEC6wuC/uYK33NbwqDdS/y8bNTVft/oD&#10;yqWpE2tRCbcP1ENhfFBytxJsZboF4FwZInIAMxlOkkHqoZG0BvNxyjsnZ4qcWwYuLsnGF5qogjSq&#10;5pJY4RzITKgjlDi6rviPP7TLn8Ljwb8jtEO/Ebp1Cn0hGK2qPdlwyQ11PCeNcCWpeS62NWFKFiJH&#10;T3IPrg/Yx9hFTD2iz4p9tUSq+5LKDV9ajZ5BJ4dSXB6P/fIi3XUl9KOoKs8SL/fAIqc3/Pyb2nTc&#10;f1Bsi5Rd18yGV0hHSVsKbSNiMl6vOcA0n/IQEM2sM9yx0jss4Pg3BNtx5qgIUZ4C8zFb0PtdhE6m&#10;s9l0fklLgGase+KqJl5AcIgBXKAZ3T3bPprDEdD5FEAQsfSNhmlnD3BhdQXYNzX0S0k1Rwje7ImB&#10;ySgZD0f4Sw8UfPVd+7NqydRXtz/te5+4Ftt91f3+vyKWTOeDdBhQodlxEAwG8/mgHwSjdDIC88+7&#10;+RthQ6VVJfIDueze3leG7CjGOKZ/rpqIVNQ6bC6ix/DpvV28VknSLKLJEDPJF0gqb6+LqpKozSlV&#10;L7l23YbeHU8O+KxVvgc8RqHOyM1q9ihQ9Ge4XlGDmwKbuP2gLZX5MyINbpJFZP/YUj9mqk8SlZ0n&#10;oxGOubAYjacpFuZcsz7XyG19r5BlErwF0Z931UEsjKq/4NJbeq9QUcngexG5g3jvsIIClybjy2WQ&#10;u+n1LF80Zl4SwPAUfW2/UKN7HjuU8rM6cOmKzt3ZDsYlBk8hAtc9cB1KPZ7gdZDClQXp4k48X4dT&#10;px8Bd38BAAD//wMAUEsDBAoAAAAAAAAAIQCnQ8pO/vgAAP74AAAUAAAAZHJzL21lZGlhL2ltYWdl&#10;MS5qcGf/2P/gABBKRklGAAEBAQBgAGAAAP/hQUpFeGlmAABNTQAqAAAACAAGAAsAAgAAACYAAAhi&#10;ARIAAwAAAAEAAQAAATEAAgAAACYAAAiIATIAAgAAABQAAAiuh2kABAAAAAEAAAjC6hwABwAACAwA&#10;AABWAAARRhzq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2luZG93cyBQaG90byBFZGl0b3IgMTAuMC4xMDAxMS4xNjM4NABXaW5k&#10;b3dzIFBob3RvIEVkaXRvciAxMC4wLjEwMDExLjE2Mzg0ADIwMjI6MTA6MTEgMTE6Mzc6NTQAAAaQ&#10;AwACAAAAFAAAERyQBAACAAAAFAAAETCSkQACAAAAAzcxAACSkgACAAAAAzcxAACgAQADAAAAAQAB&#10;AADqHAAHAAAIDAAACRAAAAAAHOoA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yMDIxOjAzOjEwIDEzOjIxOjUzADIwMjE6MDM6MTAg&#10;MTM6MjE6NTMAAAAABgEDAAMAAAABAAYAAAEaAAUAAAABAAARlAEbAAUAAAABAAARnAEoAAMAAAAB&#10;AAIAAAIBAAQAAAABAAARpAICAAQAAAABAAAvnQAAAAAAAABgAAAAAQAAAGAAAAAB/9j/2wBDAAgG&#10;BgcGBQgHBwcJCQgKDBQNDAsLDBkSEw8UHRofHh0aHBwgJC4nICIsIxwcKDcpLDAxNDQ0Hyc5PTgy&#10;PC4zNDL/2wBDAQkJCQwLDBgNDRgyIRwhMjIyMjIyMjIyMjIyMjIyMjIyMjIyMjIyMjIyMjIyMjIy&#10;MjIyMjIyMjIyMjIyMjIyMjL/wAARCACOAQADASE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xSzZrW9WXcAA2Dj0r0XT7mCDWdFNwAqy2+Aeuclsf&#10;iCQKxludCjyo3b27gjhVHud4UDIHO/3P+FeeeJbZZX+0WyqEDcqpwCPXHY1KWor6HOtBPMm2O3Y+&#10;pAyav2dlfyRYOYdvGXTrWkrJEpXLdrr2oWDvCtycKcbXJUZ9iK7bwnq93qV1IJZCFRc4DhgeaxnH&#10;S5R2ijkcnGenGKrrKJYlkXO1gcZ+uKiO5Jz3iTBthn1rX0u9WewiXBUoi9uvFOW4+hpwuGcYL8+3&#10;/wBasXxmf9Its8/uup+tT0HDVmfopHn2nAxu9K14beGPWbzVImZmlURbCOOO9OMyproT3V68Sllj&#10;Vsc8HpWb4g1C7h0N5rLas25O/YkZ59aSd5A1aJl6XrGtz61tlt/3KssbIZvu/vGUkcfN2H4V2tnd&#10;w31v50DFk3FclcdDiqloTG9ixjtijbn8aycrmiQxz5UbP2AJx68VzZ1HU3cBZogGGciIHH5muepN&#10;xZvSiramvpkks1krSMHfJBYDGcGrsI+dzj61cZNxM3uyXgGjGad2K2guABil461dySCWcJIids8n&#10;HH0ohdnjyw+bsRVxYmj56ib9+0Rg3qvVd+01rxX4VQBbTqy/dyc4+nNbyixuaehFeXd3DcRBYNqS&#10;LuC7sE8kcVKLyOVDFIkyBhgho/8AChp2uQtWULpLS2eN4FdfXDlT+FWbOb7RjEsjKDjDyf070atD&#10;VkQ3MT2+oPyQHRXHzAZyOeDx1zXYeCz+/ncsANgGdqrjv2+lFXREo6S58QRQzwxwJ9ozKI5X3bRH&#10;6k8c1cN0uxdiEg8AJzWMe5PkYuriS9tPkikjcHhXQgmp7O+sLPTkYMDOsYDRhj1FNu5ajoaOiam+&#10;oyyK0ShUAORms7x5M0dxp2D8rowYZ5xkf40uhdGP7xRKehud1oSf4uuPert9qpswYI7O5nJBk3RA&#10;fKMnrScb6IKiXNqYo8WW7x/8el4ARwdmc1WvfE32xXRDLkkYhMRXNJQlB3ZpBe1nyRKX2/Ullmlj&#10;uEt/NcsEUAkfMWHPtmtPQPGMOjxG2v5ppERcL8hyB27VVpS+E6K1GNGGu5qzePoncfZ1YR9ctC+e&#10;n0qRfH1qNvmJJyOSIXHP5Vj7Kpc5uaNrBd+OtPe1ZIRKHIIJkjbH8qyD4utRGVAUkDA+/wAn/vmo&#10;nh5zZcakYo63w/d+fodtcHjeC2PqSaoXfitLe6eKGVcbyNxjc8D6KQe1NwlayIvdlseLdP2A+cW9&#10;SYXGT/3zUF9460+zhUxq80jHhACv55FKEZuVmU7cpnN43v5LUyLbRRlj8ikE4/GtXSPFUVwki6i6&#10;W5SPf5hztYf0NdMqdkYJ62ZXufFVt9rjMM8TRlSWbzFwP1qS18W6fK5QXMKkDP3iP58Uop2HK99D&#10;yS+h2akfNaF/MRZBuJXOQO/+elPhhGP9The+J8iuqZnEtapGZLDT5URWwXiC+ZkcbTwe3JPFQWtr&#10;c3DiJIpYmboTISOlJ7FQ+KxQubaaOVkfnb1NNtXMM6sFJ245BxVx1iOcWmbupkTpYyQh9pt8HbGH&#10;/jY4PuMmtPSpriy0+eSK2SSRiq4lj2cc8jFZSs9CUnYm0O0lvJYYbeJI0kOZWyeMccV39n5cXyAB&#10;VXjispRaKjZo1U3Nt2ux3DgY4rE1fQYLiDfFDslVWIEWBvz1/HihNlFHwpJCgntQz+eDubeuDj0/&#10;Csv4oL+/0Z/9mUE/itUtiqOlVMdHeNa6dEyJmMKACgHHTnOKxNV1PUbi4E1oGRPJAbbxkZPP6Gpg&#10;rq5ore194z7a4kljVjK67ewPA9Ks29tc3t262cIeaTltq8fWpbk3ynrunThH2kUdHZ+E7yCEyXMW&#10;WZe7Dr6AVi65oE73ckUVuA7QBQD3O7P8q6ItRR4WIqSrTuy3BbWcgVFClguGHQg96JdOhHRAMelW&#10;pKSuczTjuVns4x90d6iu7WJYD8oB3r/MUD3Ov0LEfhywX0h6Vyix7zbKcjEOSPqR/hXPTvzG09hz&#10;RhATuIA684pYPs0U7NJjzlHJPJArSpdLQdHWWp0bwwz6Uk/lh49ww2OQe1ULARXKzlVwCjrUwd1q&#10;XWXvXRkMJMbd5IBpnk5+9z9RV6Iw3VzJu7dr1IHVxvgi8sK6ggrkt+fJqhEFGfmtuOyoc1pNNHPh&#10;qyqJmzcRJJ4REzeX5kN4M5iPRl/lwKq6IMX6mFoQQDuK7hgVEtjpp/GbupaE16YZY/LWRhiVy2EH&#10;vzXNavpkEWopBpzGfg7irZyf5VNJt6HRW91al/SFuIYJI5woVWO3aeffNbdrZvcEFJIVB9ZBUyVp&#10;maacDX0nTJ9N8stJE+Sf9Wc8VpwXUXzyOQdvLD8cCpm7siHwmzFebmUDHmIM4HO2rk99ZxLM8v8A&#10;yxTcWQ5GNuTSv0KSdjFby/Oku7ZLVPN+dXCHJB55Ncl4k13xAt01jZ6buiAG24VNxIPp2Faxg76m&#10;Kk73L/h2O7vLKRtU0wpIvACg5YY9M8VYkt7W1tnSe3NskqYI2kM3Xp+dZOLi9DWEr6sxxpOjIuIo&#10;rkf7rf4mui8OWtjZECOM7nbLbxkn2oS9651TrycOU6a302SVxJI+WkOSB2ql43+w6doiXs0YYwOE&#10;ZgvPXHB69au19DibszzzTtbstRvnNvalZQjMXZOvGfWtkjzFVyuMgHAFXCnYic76EEyIsZPofSs+&#10;9VSYFPO6dOnpVS2BbnZCOGz01YlV9sMJA+c9h/8AWrjztk1IxrG37u2iI5ycsMmuelfc0nJvRFtr&#10;CbYztbvsxz8p6VTjtIJdwltVe4ABHzYYDuOeTxVSm2jbDLua0FjaWOltOkLbmI2rvIUf8B6ZrP0d&#10;vLfyix5QsfcnJpRehdZJMrlVJJ6DNW7PTku7e8lE2z7NF5mCPvcgY/WrbSV2cqOYP7uTPrUV0rbh&#10;MrS4PBVMYzXXVV0eNgqvLUsupfsoLu/8Pz2VrGwLXSNuEo+Q4bJ/UVMfDs1m0fm6rI0hOdhXjHWu&#10;WUtD3IR1uXdQtJ7qBbeOTfBn51jbBf257VjS20sErJcwqAADh/lHbgcj6cVVGyQVbt3K9u7bHMe5&#10;UQbiAcgEfT+tSxlXuAzSYGP4TgtiqkiE9LHW+HbjEc285+vbirduEeeaPeQpZiCO5GSBXMzRRtoj&#10;V027s55GhHDPyV7jHbP4VqiFEtpHhVmYjBDkYA7+n0pJm0I23OAHi/w4tw8VvpRd8nBnZuSPoatz&#10;eNbqQqYrK2TLBASucccda7G7nntWbsRDxbrNzbo/2nyt3OIxgVntLcXetRTTyyTMVYFnJOB7UmtB&#10;wvc2I0XgY6+tUBqV5BraRQBX3t5YHYZNcux3xXMztdM8QymaSzntGAiAXzVJ5z0OMVL4r05Nd8Ky&#10;Qb2RiVkG75TwQe9XGXvGNWnY4fwzodpDJcLMsqmLCt5vHJ47V2UVlZvHhIVZOgK8gUOUnIm0TLl8&#10;KzySsTfyCMnIUKM4+pqCbwpK0schupNqOGB3A5/SnJtIUYo6SOzEseyWMjcOpYYNZl5oV6Fb7Ne+&#10;QMclI0HHYZrGLaRorXM/VIdYs7AxtfKUUYZwqoZAfWuetL23l1FluVM7ryJDjOce9WleJVOVpWL9&#10;3dObJYEGEU8c9fSjS7cxQQXTMCdoBX1FEFoXWszZl8P2F8v7q9e1kU/MqKMt7YIq/Fp1lp2jsNkp&#10;e5i8t5C+OVkBzj3xVVbOPKcyi7nnA0m5vAwjZV2DexJ5wD2q7Fo8botuoLmX5CzHufStalW6tE58&#10;NhFTleR01rpkdnHHbQoE2gA7R/nmtGbR/NmkbbkCIKox3NZtHYpWKMGjSfaJFVW+UDirV7o6ahpU&#10;kUsYDxDcrFeRjnH44pRumOTujzkRlodqLNkjLHBGznqT1pdqojZYFR/EWyP8a6WjmMy31s6deyNB&#10;ulgbrkfrXVaPJc32mLOsTZckowPXn17EVjVhbY6KD5pWN+0bY/nBBuU8qTyK2NQ1qz0vTTc3gk8k&#10;MFYohPJ6Dj8awS1sdclZHh0cyLes4+VSzYLc469TXTScRI3ON6/p/kV2Wsjy3uU/s9w8MX2WZy38&#10;al8BRVlIhZPGJbm7huCcKQocNkBuQe2KGrgnZlbUfFFzCJrWPD5UqJ1UoQfUdau+Hb24murOVWMl&#10;xE+GI55HGeaxqQahc6qM/fsel2cTQSzXDZ3Abw7fTpXE+J/Gd6bVY9PB+xq2x7hhlXbA4X881FBc&#10;zLxT0RgLHrF/pUdzBcyvE5PmASjru2+x69jx6V0/hHR9Ts5WmnmiUFcKBIpI5rSsktjlgm3dnaeT&#10;ujBmuWBHeq32yOMtHDLI2TztVhXOzZaotpcOAcll+qCqWqSQiyZpXdHbCoRlfmPA/wAfwpJPYNji&#10;ku23h9TljXyS0SiRTuZsjlQOoPFVVjnEl4ouY42RlnVSm3cv93GOSeB+VdijZaGfN71zoLPTbiS4&#10;gEzwtb3MTNFKhyMjPUdfStLFlpduEntleyuUXbcwsTtYn0POcnP07UowsE5tsvWOoT6hYrfx3EC2&#10;0U/2di0eCvZTuz83TnjvWleHLJEwgdYwVLKd2Tkk89DUVo2XMFOV2cLYaTNDMfMfYzoVIZSCM/jS&#10;R2MtpOl3LcHMQAUED5jyPWsFFxkzWbvsaUOrOjgP1Petm01kXP8AFt+XJJ781utjNo17C8iktxcc&#10;bnIyvtinX9rPqPh+7j04LHczIRGWbGT357Zqb6lxi2jxueKaGeaGWNluYmZHE2M56fXP+RXPaxfv&#10;LOYFzsj6nP3jXUmYyVmUkIyCfxz6V3fgXWfsaSWDqjo7hgGBxg9cY6Gs63wXOjB29qk+p6FZy6Ks&#10;8m6aMbWKtFLglT7YJyKzfEOpWd9p1zptvF50c0eWY4AXHIPP0zkc1xqVrM7uS8mpHjN3bPbXM0Ei&#10;4eJzG4PYg4Ird07VIpNGa3mX9+sqMsh/ugMD+eV/Ku690mePNWbQ+CXIdlOAWwPwFJr80upNAIEI&#10;m2xp1+8VUL/IA00QZ9q9i+ntHLbwLcxK2GZmP2gt+gK9R2NV7drjSNRtzBOAzqrsYmz9R9RTqK8b&#10;FwbUrnsN3FNJ4duPPlZJWgwZOeQfY9D2rivEejTWNkbe5uXMYiRoSkarGQBgbwOp6jNcmH0bOnEN&#10;NKxBZWt9c3UjNZWcrLJHI5gJV224wgAPdck8ep4qBr9bBV866mgkdBIkYQnCsARznngiuqcU1c5U&#10;2mOt/E148MzQzkGJd2XAOasyeLb618syPGxZA4ynH6VzyoX1NIVWnYmtfHB8wlrRZC3BAcnP51Zv&#10;r5tZtmlitiktsRNGkp+Vjnnj6Aj8alUnF3Kc7o3pDElnZ+TpCy6qLdZBDwxA3dc/U54qkun3Opap&#10;HpdzJturVt8kuOPL25+Vuud2Ppiupama2LOm6f8A6dN4ZTU2ga1RXSWNfvqcsy7uoyW/Q1fXw59q&#10;ku9NuHH2aGQXVoEZTKP4ctxnA460xXJJ4NPtrWKGwsnknuHJ3Sj5cq3z8EYNaWtXljaWNjcWCtPB&#10;LMYMgDarFuoPTBO7p6UShzKxKly3MbXYLOaJftkQaEPnqQR+XSucvPKl0lNQtkAsYpjHBGD1IR2L&#10;Z+uAKxlG8i4y90oW2oRXNvHMrqZNv3MHt1x61p6dqERu7aE46ANz2zmpasbQakdtYQReZ5MR46cn&#10;tXSRkx23IWNUHEhOABisXe50QjY8P1fXo9Y1u6vTCGCtiN41P3V4BB7kgdxXCM2+Zj1yc5rtirI4&#10;Zu8mOzlSe6nkeorQ0u/l0+7iuY8b4zxu6GlNc0WiqUnGaZ6Tp9xbmaG7liE3nDcJGzhTg4J/E9Ti&#10;nSWkkMS3NyxkjzuKRnAXuB1ztPGRXlOfLLlZ7NeK5+aOxzPjG0inI1K2UsD8s2AMAnOPw6iuRicx&#10;SZIz6j1FelRd4Hk4im4Tt3Lqsuzd5u3PPWopbtY3TErHaD9045PQ/wA61OVFy30lbmRY7fUrNgUL&#10;FpGMQTAyc7gM+nGaqyRzywWc24NCkpiCgjcgyD+R3fnVdCz6G1COG40UOEWRZlCpnGUOPWl1fQrf&#10;UtGS1lRWbywokI6f4isIxSZMpM8M1OwuvCfit0cNKltKJFJyBKp5BP1HB/GjUby01PT4INkqSxKX&#10;jO0bSzMSw65VAMY69K26FR1E0rTBGkpmA8uVQCDwSPX6cYrQvLK0uLLzXX94kbbcHjvil0Ik7Mns&#10;NNtLR1kEeXChtzHOPWoLuRZoLq7Nw8bPhI5YTuJXrg46DIqXsVF3N5Zb29vNNu7MAav5O1AH+TYC&#10;MnHVvoPeuk1mTW5HuZBZKlvZxsm0S7WuEYfMQRnbwvH1prUZRt7GG+1P7O5mtIIUS4DRrhMA5YFu&#10;DkDj6Cr0GmS3l7dyJqN1cGcrsnCMqIA2dgzxx/WhgWLjVLhY7dL2KCfT/I2XTLhTljj5Tnqe4GTx&#10;xVjxBHHNpEEcNhNajTrgMqsmEZCT/wDYn8a1iiHseceK9Xm1K/XSYJNsQdVnkTnd69OwFdpY6T/x&#10;LIdNjt2VXVYYo3/hnjBfoezCpcUNKysefeM/DQ0W7t7q28z+z71TJBgHdCQcNGfoTx9ay9Ovksxu&#10;fa+B3bBFDgpIcZuLPQfC+vnUnRrL5plj3NDIcHGcHB/i5roL/wAdWOlq1pdxO9wPvwqQdnoGOeK5&#10;PZNzsdvtVyXPI7g7VmmiOwNuPyNggHnr3rlhnOa7Zxs7HFe5MASdw4buPWliOWdD0IyvtWY7naeG&#10;GfU7VLWNGZ4zgtuP3T6jB4AzXUagb8zQW8UEM5MIVuNjg4ABx36cV51WknM9ihzVKdzKksfKaWwu&#10;4Wj82Ib4/uk5+6w/EDr6GvPpkaNmL8MhIINdOH0TicuNkpWaISQyZHHHOaLaST7RGUQSMGBCFchy&#10;O2O9dBwM621vtUnttw03OmOWgRBAH8puGbb33LsB57VDbaQL7VbSCJP3kmoHgSKAYRtY8ZPPzep7&#10;jtV9BX0PdIk+y6UkEylozI6lgRxzwaku/EGkaYnl6lfwW2FAAd8FuOw71h1M3d7HlvxL1fTNctbO&#10;bTh+8iYq0snyFh12hc7uDnqB96uVtLW9SddSVVukhXzH2xAoqgAcKeCBkA46ZraxpHRFuKZ54YWP&#10;CiJlU+nzbsfhup7jdaRjnmMfrU7kt6lyFiGuArYdULLn/Z/+tWfqUN7BbpM/liRUB82M7VPqpHf2&#10;NJlI6Dw7NK8UN2kEHn2gH2YMx3SLj59vGOc8fWtM6qZbttOslu0uZGZroSsH2jyyAd3+8wOMdquO&#10;w7jLPyFkaC1v7hrm0Ri8gbeGHV+DwDW1pGs6lqK6bcTKRZQxs8zKSm9hgEuB2AycDviiKuFzmtPg&#10;gvvEcOo+Ui6XE7STzeZswQx5OT+OBXTXWtPdRala3c7h2YRRocFWRnLKy49FHOadxb6Hj1pqn2W+&#10;kmYZ3hs4OCCecj0rvF+JduJEcaTOzC4jnLGYA5VQGxgcE4IJHatVFMTJrjx9p2pWK2N9o8r2xlmk&#10;dfOBwJM8KCOMZB69RXllxG0E23B2n7pI60nCwjQ0LUXspWSKd7e4yfJmU4K5GCPxqG7tZhJ5kDSb&#10;2yz5ky2c9/Un+tDWt0O7asWIzNcaVPvDCZcjJ6nArCUDsetTV3Q0SpkHB/LFNUbZ1HY5rF7FHQeF&#10;9R/svUJpNoI8hhhhkHGe3f0/Gu+tNSSe2aSKNWmdNsbq2AuCCgwemK5a+krnpYOrJU2kSyQnVLoN&#10;PCRGtuTtP3pSF+VTg9eeeT/OvKtUYHULsBQAJiCAoHenR+N2MK8GqabMwScjJ6VpWdjc3NtLPaWt&#10;xKICHZ4Rnb7+2K6WclrmrpviF7QQxJI0RSYu91ucORnnOGwO/QZOetdB4Rv9EXxrDdyJFHG5dy8q&#10;EbHz8pUDPbHX3q73RLVkdxqvixbu9vdNgaMQRIrLKrjEpPJ57fhVDWtNt9c0BjFCkt0ceRwN2/j/&#10;AArkm2pHXRhFwOWtdENz4ghGu2E8IMA3JI5AmZRtOGHsBxmuybwfodzGbaOOazAVlEaOWQFsZOGP&#10;B4HQ11X0OeWj1Kb/AA/uLVG+zyLdQYbCDgjIx+mB+Vc7c+H9QhRYtuGVAuc7TkexrCVXkepSpc+x&#10;H5M8BLTW8vQhuOOQR1H1q/4c0e4vdJuLZWlnmRsiMFgCTgjB44xu9Pu1SqRlsT7OUdGdDf8Agi8k&#10;0e2+xpENSjxJ5YmyM5GAdxwR8ozSap4Zni0n7TbabNJqjR+Z5Mf3A5YM3I/ECtloQ2rlb+yLGzto&#10;b+8tpNNMUhkkR8ruc4O3LZyDgVe8T6/DZaFJDYeZHLMAEtWhIDmRM+nQc49SKaTAx/BFsbAQ27wf&#10;8frsAdxKpKF4VhjgnHI/Gt26S9sdPjtL2G0Se4mPyJ8xRf4mHYA8AY96n4U7lR3PLNE00f2jZzJF&#10;b3EksbSxxTZEceOm49yOv4V0GuaQwtIL8XNrdiVGke/NwqRg8fIqjn8CKu7TRDOcWMrh93yuOCT3&#10;qO7tBNB8yFHUbgSORx/I10PVWEihbWSXUO5k2svUqatRi4jba584R9OzEHp9aFGyAuxPHLEVTIV+&#10;7DHJ4rlFiczmNI3Z84CqMmsa1ty466Gsvh7UDptzqDp5EVuobEoKmQFgPl/OsoNulQ8ZHXFc6kmU&#10;4s2NE8oa3ZvKpdPMGQuOefcgV30EYaAom6NN4KuTktxyT6fr07Vy4rY9LL46u4+3cLMwjZBIvXZj&#10;LrwcAnkGuF8VxhPEl44WMLcYlCxkYBI5AxU4ZtOxrjknQTXcxLfSr+9fFrZzzc/8s4yR+fSu90TQ&#10;PEloIY7OCSzhZT5zySBCfpg55+ldc9jyoNLVnUTeCdNv9Phiu4Y0uVJ3TQkgkE5x2/XNYl54P8O6&#10;BCJbme6urhiRFG0uwdOpKrnAohcJtS2OamZbRWa4sisTsfI8hmEeRwT8wLEjPtWjpmrSw2ULW+6N&#10;uSCGBJ9cY/lUVY3RVCdnY7rQrFdTt4LsW0Syxvl/Ni+8c53Z71uT6FMbmS5tb2ZHdi5UP8uc571p&#10;h3LdhiUn7qJIRfWx/ei4mUsOVjyVHf7o5rz3XJPGH9uTyyXLmPefLhJzGEz8uB9PxpYqUUtQwtNt&#10;l61ku7q32zWvky45IOUb+o+la3g52WTUkvDEuVVF3Mw4z27fjXnUZJVDrrp+z1N9r6NPEWnwW4jM&#10;KqA3ltn+I966G7v4EEs5UiNW5AwO/auujiVOtKn2OCVL3bnm1/4lGu36R3FrD9mV2EUcoO1cE4bI&#10;PJq7ZGfxLqlreXkEUSWqkxpnDbgQN3PqCeK9SrSUIKTe5w0arlNxsJDHo1trJU2TQ6lKrkMs5YRc&#10;7QSP4Sc9ap3l0114mKs+5bVBDvH8e3q34kmuSduXQ76e5yFk8Wp3wMUMt9EtqkCRSSjDsefLyoG3&#10;gEj6VfkTz7xYHt7bUtSRdsVlEf8ARLFfVj3PWtmZEdtpmirI6CSfV9QGTItqywWsHrmVgeBTbzwt&#10;fnS5dXhZJreEkOkTPIFT/roQA2MdqpMRydnKEddgJV1yeMAEU64m2SJIGwR8pra9kBpafZTarepa&#10;2yx+fMTtTcAOnvXqPhPwhb6KfMVENw/Ms23B57D0FcWKlayRvRimzrZWtpWaHCzDoVHOfr6Vny+G&#10;9Dkid5NMsix6HyVB/SuJto7ElIwNR+Huj3UaS2sK2VxFIHSRBwcfwkZHH61gsr22rS295Gf3ShRG&#10;2Qspx97B5x6VMveOijLkTSLU/hiK6glvdO/0S8kAdYcny5iOODnAPXv9ag0fwndWl417c6PEZGjU&#10;CQyhwmDyAMdf85rWlH3rmGIl7lmdIXMbbHDrHkkEjGB/KrCxbivJw/PvXTys8+/QaYXU85H4dPau&#10;Ds/L1+6uZpb1op4bqSMqVY4UH5SD0HHrik00hq17E2qaBBcC3jt5S2wtLId4ABIUE8juR0rmb9Rp&#10;tzJZphxHIQu84J4GDjHf+lLS2o3F30PQ/D+uX6aVDLubABXypV4OOh9RV6TXr6RuJljBHRFAxXnS&#10;xUleKO9UItXZC15NcDE0sjDOeWJqnLZLK7M0jbic5BrF1ZTWprGMYu5JbaFqN1zavIyjozj5fzNS&#10;f2Rrlm5LwLImDyvQ/lWkKcrc1jKdeDfKyXw+kr69bm6i+zlWBJzkcH/69RXlnI9zN+8UQl2wsWcM&#10;M9TWaj7Obn3J5Ob3Rtvo8NxKqqiM2MAMQo/WuhtvCVyY9jyRxRkcBTuIrp56tWOpm1SpPRalY6Mt&#10;pdy7JIGSEYkmEgMgJ/hwe59Kyrq3Rp2ussHYbfUYHTgUQnOK5WNxjN32PHdL1OTT0com+K4QJNGS&#10;RuHqD2I7Gupt9V0+9sZYvOGnaTFtU2UB/wBIunx3bvk4r1+iOA0uhtf7StDl/wDkH6DbnBPo0vt9&#10;a2mEl7ei2v0/tnUohzZRP5NjYLjo5HB/+tTsI8/8UWMOk3Ra0urS4hlYhvse4xQvk/IGbrx3FUtM&#10;0LUtVW4YRsFghFw0RO13jzyUB6+vpQ5N6Aeg2Gh2afZdPjn2RX+LvR9SwA0coHMTkAZ6Vva54l1I&#10;+B71rW0ZNYtG+z3yKDui7eYAOoPr2rOpC6uy6cuWR4bDr+q2lyJbe9mhdf8Anm5A/LvXY6T488Zy&#10;EBYmu48YzJHj9eBXPNRSuzak5N2Osk8V+I7uJFSzjtpFxhlZSxOPpjGe1Zl7Za3bXP2nWbCfaxJm&#10;mdsksRlVGMgZH+RXPGUZO6O67h6mzY6n4eZdyyXWnXAXblpWZGOPoQfyFbEHie0ttOWW9vLaaKPC&#10;NcWzZUE4A3KMkZOBnn8K6oNPU46jk1aRei1P7dFvttPcxOPlllUop+gPJ/T61Pd3MdqkDfZDOzLg&#10;KinJPPXniqlKyMnFdCG6aKCL7TJcmOQjJt44t4A9Mdj75rgbXTTb+MJdVsjLBZyP5k1tM2RN3bgd&#10;BknGenqazq1lGJdOi27s6O5mtpH+1KVbkKB5eCMDAHp0HWsSWCCW+kukt0Ejnknk4+v0xXm1qzeh&#10;6FGmlqW7ZtjKGGVHUelaMoit7eScQCSNRkkc5q8JGMk1Lc5Ma6ikuV6EdvNvc+UtuygAsgHzD2J/&#10;+tTGGpSz7bSPyFYZHmopVMdfmzyPwrtjCC6HC1O+rKNnrt+lxsvbS4MaNscxpwnTn8K7SykFvOkk&#10;FyrRsMk7hgjr0zWnNZWSMvZpSu2bMTWt2MsIZWXqVXB9veopNHsWRlijWNj0cjfg+uG4pqjBu7R0&#10;KtK2jM6903UIbZnTUlCrztVUgGP97HH54qlpXiSUF7TVJreW1Iwkscv70exEe4N9eK2cYWsjOLne&#10;7JU0y1vQ82mTs2W5jmBRicdietVALm2VYxbxFhIVmS4OMKehX8c5rh5OSpfodnPzQsfPyOWhwOoG&#10;MetOtry4sbyK6gYRyxNuQkDg/SvQWxys7HQtWN/uhtJXTVrss1/qM5GYox1Ef4f59NiG4tfsCqsc&#10;y6I0uyC0jP7/AFObPLOeoXPvTuJjb931Ca7nuFhKaLLC39nxD9xGucOoXvgdW75Na6Lcly9n82s6&#10;MPMiH/P3ZHkD3wDihx1AurHp62RjIf8A4RzVmM1rIi5fT7gclcDoM9qxtVS51uWKS6nKSCBYLl7f&#10;KG6APBfn6cVw4zEqCsjqw1Hnd2Uk0XTrV/MW0jEndyuT+tTNexxgADIzjnoK8vnlVdrnpqMY7HoX&#10;hXR4M2t3beXeTlQxJ/1cXv74rrtXslvrR5JrBZbhMKuMEOD1xXqU6SprlPMq1W53PA/EcscOryDU&#10;PD4tkjjPyqSTnPDduoqtYxWeoKZrbytynnK7WVu1aKmkeXXrVFK51mk6hrklwPI1GS4jTG9JUDoA&#10;P9rsfxq7NNqOoD/S7+GJfLYCK2BIUkYBz1zj61yzxfK3FHo0IOpFTehBYKbC2FvFuwfvOXOX+v8A&#10;+qkMQeXBj4JIJ471wus5Suz1IwSiRm0WOAlQuWbcUBORTWgwBxmpqb3FCXQcI2A6VKs80MMoiUOx&#10;GUUtjLfXFPDz5al2ZYqDnDTcqx6nKwVkhEDMdpgnIQHn7ynrnr2NUtY1C8QRw291PG+PnEgDKw9O&#10;h5/KvXdWB5apSeo54NS+xNOLu98kISJf3SIGx0JyM1Sjub99N8+Z/ISNh5k8rkKxx0X1/DNaIlpM&#10;v6R4kitPL8ueUyyfdKphGwemWbPP0FdU/iqI2iyRzRR3DrlY5mwB+VClZmsaRmy+I7m+t2NzZ/6s&#10;9YHEoz6lDg1l2aXms3JQa95SZIEKI6kD6HHNS5Nuxckoo0X8HafaKk+oa5dscZGHCnj06mt/+1NN&#10;On/ZftU1yg4DSszOB6AnBp8yW5EYuWx84oMKGyAc9M0hlJHoD7VunZakpdh0cVxIQY4XOQfm2kV1&#10;ema9dWzG4vI0a4gtDb2RRAFiJ/iI9cd6yliIo1jSkzoNI+w6ddtI7mSy/dwXwzncksKgtn2cGtyO&#10;G409YbV2KalpMv8Aod6iBkmt25Ctzz8uKdXEQhHmFCm3Kwi2xuJZDFbqvmSGTZEvyhj1wK0INDup&#10;CCUWMDu55/KvE5J1Zcx6PtIU1ZGvaeHoiu6eYkeirj9asS+H9IkRUks45FBzk9Sfr1rtpYaMHdnJ&#10;PFSexp6NDDo08hsrELvAB2zEd/7p49Oa3FvZ5kw0TRj0OP6V1rWTZhNpnIeLIHv7UqdJMkcPzCZ1&#10;Gfov1qHwt4MsLe0gvryxiN+6ltwGNikcLjocCuKtUn7XlNPYU/Z83U2dR0uwtbCaco3yLhAJDjce&#10;n61xyLwQGwcY/CuKt7k/dOuhK8Lslh0u6uGHl28j57gHFasHha6YbpTHDnsTk/pVU8NOb1HUrxjo&#10;i8PDlpHEyGRpmJ5J+XH0rMutFeP/AFOG9j1/+vXZXwfu+7uc1PEPnMl4GRirAhvQjmoGj5we9eW+&#10;ZSsz0YpSjcemm3VwB5VtKR03bCB+dWIILHSfMmu9R0/zlHyxP+8K8+gz79jXXQozlJX2OOtXpwjY&#10;5XWntLq/eaS81O9RfmZTbghPocgY/AVLLqNx4gtvItvDouVQYE1024IP97jH0Br1d5HmQqp3RGfC&#10;llFZn7Rdra3aldwhWSWNc4xyRn9TWVcaXLM4jjnguWViUESlHz3wrDp3pyp9Top1OjKVwmo2D72h&#10;eH0eJdv5jpT08SakEKSXJaNRwJYVYH86zSaHOSaOm8Pya/qP7+4VI7VlwG8vYz/QDqKuaxfWkIaN&#10;YkaYDGUOAv1xwamb0uwo3vdHHReCoEWP7VcPIfRBtH+NbNpoFjaL+4tIwfUjJ/WvPrYuUnZHo0sN&#10;GK1NIWKOBujRvqtSx6VafxW0PI5+QVy88jayWxp6ZoGm3KyIVijaRRujCcuP5Gumi0exhCnyQ+0A&#10;DceMfQcV30Yc8U2efXqcktCWRrWziJVMDH3VAFNt5kuITKCVQf3lKj8zXZGKSscfM29RwmjGUDjJ&#10;6AHkn+varUeoPZNJE0IMjAFXbtTsDLOn6JcXMovLu/39GMcaEfmaxtQ1ifTrJiHRpmOE2Djtj8aI&#10;J86QTkowuU9Oj8QNdwWuoRG4t5ZfNuJ/Pzt/2CuOgxjjrXRa1fmwsiIsLNIdqYHK+tPFKKvMqgnK&#10;0Ucncahd3kYiuJnkjByA2OvSrmmX62GD9mjlUn7xHzr9DXiUqi9pzSPTnTahyo6m31C31BGFtKMq&#10;PmjPDD6inMGxk8e+a+gg01eJ5UouLtIbtXqeRTTAJBgrkZ9KrqJFO50xZlO5VfHZjz+BrKTRoUnG&#10;Dh89Jf4ffjrXHXwqnqjopYjl0ZY1nwvHrFrHi9k+1JjErch8eqggD6iuPtvBmsxX8hdLe2gXgyuT&#10;Ju/2lAPzZ/CtvZtWSPOrU258xq2+h6fppkbL3O88/aCAB9F/xJqWadriWKGLcEQ7sMgCkjpgdDXS&#10;qaS5iadk7FXXIb20skvFH2oq2DGZMcnoMY57cA5rl38aXtjdrBdaYsUuCShRlZgejDJyfxrNTUnZ&#10;nSk+hJZ+Klu7ucyRQxxEbTGSNrNxzgnO7nHHYdK2bXTtNurGPUXsLaFG+b94BjIOOMcN9cUp2jqy&#10;4xlJ2KOs64SPKstyR/dZ9uM/T2rmZZAwwT78151Wpzysj0KUOSJr6fqNvexq6MBuGfY1pKFNedKD&#10;g7M7IzUldEoHpS7wPwqQGNd+U8bliMHselall4lVsR3TYHZx/WuzD1OV2Zz16PNG5rx6lBwQ2cjh&#10;s8VIbm0lXEkoIznFegn2PMStuJCdPjmWWFl3A/e3EnHrk/54qS7QxSoD17EHhvcUK4JXOlsblYdM&#10;eZj8qIWP0HNcRJPp8moQXrC7l8nJWMhQuSOCQTnIp+3hSknIaw8qy0NRfEVouX8iUcYxtUZ/EGsj&#10;U9Q/tC8aTkRKMID1xXFisTGpDliduHoOnLmZT8wdMYpRMoI+Yce9ea0dm6Ea6HmCRXZZAchlbBH4&#10;1s2Xigj91fhmXIxMg5H+8O/1Fd+FxLg+V7HLiKKlG5vpcwvEJoXR4yeHByM+lSN5wIBDL9eM17Cd&#10;1c816aDZHjhAM8qxj1Y4rOvNb06MbUj+0P2PQD8awrYiNOPma06LmYsup3bTJIkzRKOFWM8fj61d&#10;GuzSQtFewxXEbcHIwf8A9defHGNSuzqnhouNhLSHS2ytze3TQNykNwAzR/ST72PYmnz6G886SWF5&#10;A9oOWiPU/iP8BXowxCqLlTOCWGcJXOS1vRL6K5VIYJ4bqWXCyBiY8HqzdQcc/lgVNZ+ENZ1WKRtZ&#10;a3WzY7zPPHiU8g9PTA9uvSpvqOL1siaPR9C0ZnGj2riYnm4kc88dl6D/AOtVW5UuAC24KMKvZR7V&#10;5+IxLk7LY9SjQ5VdmdJbF+WPHpVKXS0lPCkHsVrGM+U0aujlrK3aHR4byGV1kHysp+6cV0Wkaw88&#10;eGBxnBx2Oe1d2OoprmRwYKs7uLNxX654+lOVs9q8pHq2IpIQ+ag+xh/4sD6VVwe1izZCaycYcPF/&#10;cP8AT0rXuYYvLRmyxYZAxjH45rup17ROCth05FCaO7dT5UyR9uBzS6Y2pWUyRG6823zlo2JP4j0N&#10;QsRLm1NVQioM7OTVF/sWSBEYGRCuT6VzbrwPpWeJnzNBh4WRWc4PSoS7YYZx9K5InRboQtO2O9R/&#10;aCfX0qgtYswIZI2ldsIh5AGTTxfeVkwRhMDO8jLf/WotdikdD4T02O3gOqOSXuxvWIE7FAP3iOhb&#10;3ro3umZu4wc/WvocOn7NXPHrNSm7GfcabZ3TFpIiHPVlc5/WqEnhpGQ+RcMM/wB9f8K5q+GU9Tal&#10;WcdDNurWazfZIyN3+WoBKcBh69f/AK1eXVpuDsdkZ8wgY55NSxzOsiiNirHvnpWKqSi7o15VJWZa&#10;tPEmopq8Nik2VZHkkaQAkhew96kv9XuNSOJDtVRnYDwa6Xi5tcpj9XjGXMc9eaiLaTbtJYDOarQa&#10;mLqQIYsbj1zXZLDx9mmc8K8nOzLZh3secY5OKRoVwQOMV5tzvP/ZAP/sABFEdWNreQABAAQAAAAe&#10;AAD/4TN9aHR0cDovL25zLmFkb2JlLmNvbS94YXAvMS4wLwA8P3hwYWNrZXQgYmVnaW49Iu+7vyIg&#10;aWQ9Ilc1TTBNcENlaGlIenJlU3pOVGN6a2M5ZCI/Pg0KPHg6eG1wbWV0YSB4bWxuczp4PSJhZG9i&#10;ZTpuczptZXRhLyIgeDp4bXB0az0iQWRvYmUgWE1QIENvcmUgNS42LWMxNDUgNzkuMTYzNDk5LCAy&#10;MDE4LzA4LzEzLTE2OjQwOjIyICAgICAgICAiPg0KCTxyZGY6UkRGIHhtbG5zOnJkZj0iaHR0cDov&#10;L3d3dy53My5vcmcvMTk5OS8wMi8yMi1yZGYtc3ludGF4LW5zIyI+DQoJCTxyZGY6RGVzY3JpcHRp&#10;b24gcmRmOmFib3V0PSIiIHhtbG5zOnhtcE1NPSJodHRwOi8vbnMuYWRvYmUuY29tL3hhcC8xLjAv&#10;bW0vIiB4bWxuczpzdFJlZj0iaHR0cDovL25zLmFkb2JlLmNvbS94YXAvMS4wL3NUeXBlL1Jlc291&#10;cmNlUmVmIyIgeG1sbnM6eG1wPSJodHRwOi8vbnMuYWRvYmUuY29tL3hhcC8xLjAvIiB4bXBNTTpE&#10;b2N1bWVudElEPSJ4bXAuZGlkOkIyOEUyNjE1OEREOTExRTlBNzE5RDFENTY5QjlGNDcxIiB4bXBN&#10;TTpJbnN0YW5jZUlEPSJ4bXAuaWlkOkIyOEUyNjE0OEREOTExRTlBNzE5RDFENTY5QjlGNDcxIiB4&#10;bXA6Q3JlYXRvclRvb2w9IldpbmRvd3MgUGhvdG8gRWRpdG9yIDEwLjAuMTAwMTEuMTYzODQiPg0K&#10;CQkJPHhtcE1NOkRlcml2ZWRGcm9tIHN0UmVmOmluc3RhbmNlSUQ9InhtcC5paWQ6QkJFMUI3N0Q4&#10;QzU4MTFFOTg4OTlCM0JCNjgzNDlGQjMiIHN0UmVmOmRvY3VtZW50SUQ9InhtcC5kaWQ6QkJFMUI3&#10;N0U4QzU4MTFFOTg4OTlCM0JCNjgzNDlGQjMiLz4NCgkJCTx4bXA6Q3JlYXRlRGF0ZT4yMDIxLTAz&#10;LTEwVDEzOjIxOjUzLjcwNzwveG1wOkNyZWF0ZURhdGU+PC9yZGY6RGVzY3JpcHRpb24+DQoJPC9y&#10;ZGY6UkRGPg0KPC94OnhtcG1ldGE+DQ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8&#10;P3hwYWNrZXQgZW5kPSd3Jz8+/9sAQwADAgIDAgIDAwMDBAMDBAUIBQUEBAUKBwcGCAwKDAwLCgsL&#10;DQ4SEA0OEQ4LCxAWEBETFBUVFQwPFxgWFBgSFBUU/9sAQwEDBAQFBAUJBQUJFA0LDRQUFBQUFBQU&#10;FBQUFBQUFBQUFBQUFBQUFBQUFBQUFBQUFBQUFBQUFBQUFBQUFBQUFBQU/8AAEQgAzAFv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MeSGSK4&#10;cqkimJsjyhyOTz7dBX1T+zzrA1TxNpX9pK8iNaSRzqAPuvG8f82WvnmHT3umkkkOwyN5XlxgZ6nv&#10;+FeofBfUtV+HeuS6g+kTXMJR40WSTH3xxj6FQa82rUUrJHuxwqpN2PoH9mvTU1XT/G8FtJCl8lpb&#10;zWUjSBH3OyKOe/3Wz/vH1NelatNqM1hFHbOUQw7Lq4YbGaQffC5Odo+tfLngPUNQ8C65q2owSSyz&#10;XkTRwWcwAjiZnUg5H93HH9K1tf8AjBq11diO+WKOeRG2rHLtVlBxxzwc5rmXLNJXMnGSdzofitou&#10;k3Fjbo0RjuZnMMd/Eo8yN8fLuI525r4/vopNP1Ke0v1mhu0YiQ7jtLbjyPQYxXvq+LXkZiJ/JVgP&#10;kmdj9cHnOa4n4haTLqlxby6bDHeXMj/vQ0YwVxwc4qqThF8rIlzNaHluqXVq0Hkww7mX77scVb8M&#10;6tdwq1nDGJ2bGwOo+TGc49c5/St2GxuNPuGg1Dwws8QbJ8nIbHsV610Wl3fhS1mR4/D91ZXKfdEs&#10;bkn6eldk5xUHYiFNyepl2+qeJdJZ7h7a2t4ogP3nkqOvTnHsa7fw/wDHzxJpdoEvWv7m3iXKz2lw&#10;xEfTtmquv3D+IPDl/BHbSrE8Rlit5ch32KzHB9gD+dec6QLSzj3/AGu/0l87VcL5sJBGecVgoqcb&#10;jknF2Pp3wZ8eLnX9YtrOy1WeKWadBjUI8Rj1Br6ltZJZo186a3aQDl4dwX8Aa+E/hXcBvGGkbNdt&#10;NRmM6kpJbEBx9COtfc9rfZLwgvE6kEeYAQR7eleXVjGMtGVNWtY0YSyndPcLJGoPGwKV4z+NUFuP&#10;MjikEgljkXerKcjGcVYac3MbAIsUciMgLfeJK84/OsnS7H+x9DsrFjua3RlL+5JOM1MG+YyGak+9&#10;H9q+ffEEkVj4+tZ2VVVLlN3HXnpXvmoNuiOOK+cfiADJ4lZFJEjOAvOBndwa66iVio3ufVNhq8Ws&#10;W0slk8bGNzG5bBxhRjHp1NXYt7KP3qh1/iZS38q8/wDCOj3lnfajFNYtGsk4cFZcKf3aDp9QT+Nd&#10;ZaWcPmMHUOwOCrT/AOOa5WRO9ztfD5ZZ1P2hZXUjJjQpj256187fHZkPxC1YlVJPlZ4znMa5r6B0&#10;GKazkRSqqBgqFOe9fOX7RF9BZ/EzU4i22VxAyxjgkmMYFEtk0dWGh7SbRh+F2RNMmwij5/4Rivbt&#10;Ns4b34S3cH7uJpo2jBZeMkdTXg/gm4Emltu5P2jawPUc9K9Zhd5vAuhpvYQvdlZFVvvDc2B71Eak&#10;4NOxvVjyaWJfgr4Un+FHgKPRtSf7TN9pabNuARtc11194ggtVkeSKVYxnbvUcVi6rfpp9vCfLMgE&#10;SeWA2CMZyazZtYa8UvNA4Urn5mpSxad2YUaXNrFG7o/jG01qOd7X5zDgH5AMHP0ryf4tfHS68DfE&#10;/RNCLXVrojWMtzPc2Vqs80rhXIUAjkArz+FddpF9Z6Xa3t3PeCKMStm3QAEAEH/H865LUNUsfE3x&#10;O8N3lsZD5FheDEijnMExHP4GnhpqVmy8RTclaByll+1Y114qcy39+dMh0W1nt4rGxim8y7bYXaUl&#10;eBhug75zX1jpuo2+oQwSRSI/nRfaEhkIDmPAwSo9ye3avjbwn448MeG9N1dbjUbe0kufDUMMcMYy&#10;XmIQkcd8D9K7zwZ8aPCWsfGLU9Ti1C4WNYINOs7ZSxilhWJdzYzgHcc9PWumo1H4TSnhq0o2sfTG&#10;1eB8rYUclee/f8qU84JGdpyPr7fkKbb3sUyRsjLIm0Hf/C3TJz6dKrz6tYWbRNLcwYlYhQJQTx1r&#10;zZ1uVtNjp0pSbT6FsqWPfNRyQfNnHPc4psOo2ssSMk0UqSDKukgp0l0u1VC7m7bTnNYxrRk9zbks&#10;uUhuboWNpNNKWaOONnK7iMkdO9eR3nxc8QwsZV0DTYo2JSNrq+dSQeh4Br0fxleLDoOpH7hFuQRk&#10;dTjmvM00dbi3txNE0rKqshIBHPavIxFeVKTSZ6WGprlvJGjoHjnxHrHiC0ttR0/SoLSUiMNbXEhY&#10;HsTkCvTPODudgKhWIHPp6e3X868q0mRX8baLBIVT98xaPAycI2On0r1a3mRk+UDaVyM9feunC1Jy&#10;jzSObEJKashNLVRdXBwAWxk+vXGa05I0zjauOv8ALNYVjrVjY+fNc3MaRqQGYkfL16+n/wBatG31&#10;q01Pf9lu47jy3Ik2rja2M7a3dRX3OdRT0LnXv+ZP5fy/Kk8sNggDgdhUSyFukgqdZAq4J3s3QLxT&#10;U1J6PUuVOyuEMfl5OMevapNq8nAz64qJr61iKo9zDBIeitIufxBNUG8Rad9uW2N/AZmz9yUHH611&#10;xva5yNa2NTavXao544qvfXiafZyzMyx/KQuR1Y9BT/O8yNyu5QSCNw9OuK5vxRqNtHFJ9qk/dMVR&#10;VDZwx7/hRGTuPQ0ZtYa1+xebAn75NrkgcN+XWtKRlCptbb2JXvj/ACa5mApcvDLbOLpcZKMwOOnN&#10;ba3kdtyybEI4LHjNdd2o3MPtH5Ga3ay6frSW9/LJbtgOrx/wctyfeuistQ1KGJRZ+JobpB/yznHT&#10;86l+IGk6rbaxpV9ItpcRapYRyRlgoWcRlonPsdyMT6lieazfsdovli88LTxnu1qQa+gqRiYKpOUn&#10;dnTrq2tzRgTahYwDj5hg7vmAzjt/9esn4meE20eXQ7rUbtil/FKEmD+YF8uQqx9+aLSz0/ObPRLk&#10;y4ITz1AGdpOD+IFdd8UrG3Pw50DVbDT5o4rfU5rWWzupS/JhjkO3/ZLlzx3Ga5qUYp6FVW7bnL6X&#10;c+ItPtY0t9QsdTtuqiRxurft/EWqR28sk2nW8O1fmbzxz7Yrze3uNNmKpPodwku7DNCzZre/4RWf&#10;WNNN5YWkqWcb7SZSST65z6VNSK3OijHnVluL4w8RHUJraUTkPEmUELbdmcZ6dRwPyqlpPjKa4uAt&#10;5eyQW3G6ZFy35mufubWbzjEq5ERYBvy4qtCRarmQM6k8j8a6IUYyha5lLnhPU9/8GtZT6pp5a4LW&#10;E9+tvPd3XJMbnY/4bXPr1Prz5XbWUnhq5vLFry9sJLaeSCVWh82EvGxUkD67q6L4W6paTalBZyK0&#10;crTRmJ52+VX5PT0OBn1wPSn+P7tY/iR4nlttfOn79Rd5YZYCw80tlmHsTz+NPl5VymPPeR1XwjvI&#10;r7xRpyvd2sjAySbzaCPeyqSFzjjmvpvxj8ZNH8C2sM58i6uptuyzMojJUj5nyRzg/wAq+dPgrq1x&#10;N4203/icW+pywsCLaaArbvngDHTP4VHq3xCuPHmraadY8OW+nBUMKfvtzZPzZDHnBz0ryK1J1Jcy&#10;NJbanrFr4q1i6+JWn69PrM0miyWh+z2ME7LGrNxl1BAbt1zXqsWo3moaaZNOZpZ2O1VkHyg9yPXp&#10;Xhfwx0bVPGfibyW06Oz0yxwhm3bmZVJ+XJ5xX0Vo8kcflRQQLEgbavlqFCAE5IwKiV42jYqNFP3k&#10;zFm0PxpdXytbQWs9jGuJYzgOxrgPHXw61K4uP7Y/sW409bVxJJI0pkVsegzx0r6JgjSf/UTYK8eY&#10;p5+pqcq3kyQpN9rjBHm71+Ujng+tK/c2hCz2PCf+F2W91YiC3srhJWiYpNMpTJUAMR64yK4TTddv&#10;da1SFUuZHnmlX5QxGATXu/xG+HOneKrWCYwm1udPjkxFaLsLoQu4jGPQV4Z4Dt9H0Hx1azXessLa&#10;GQxLbzxbGDk8BvT86TjFqyHZWZ9X+H7cW6W0SEPsjTc+7knBzn1r5P8A2stQtIfjQ7G+SC6htbaU&#10;xMPv53DOfYCvq7S1DXEbna275vlHBBIwR6ivi79t5GT48QEMQsulWueT6ydf89q3lT9250ZSl9a1&#10;Nz4fxy3lhf3FvC0gkudwIyV6dq9h0lnbwxplmUIZLlpJWLAFMDII/wC+jXmfgfWptL8H6clufs0S&#10;QrK5jVRu55OCOuO9WIfi9FHfSSxNMYJGktf3+AwkC5BAGPX9BXNTXtnZGmNsq0kY2ran8SNW0rV9&#10;btta0k6dazXKx201uxk2wucDIPfB/KuF034hfE97eC6UaawdFkTeJF2ggHHJrgbvxlreJl86eS1a&#10;RpCuXEfLPnIBwc8/nV7Sbh9WtmLSSIOGPlzt90A8cnpWzjSjpUge1g8lqYqF6dax1GufEnxlZwtJ&#10;rFhobW7HhpA4LHjOMHms6bXda8S3VvewovhtIl8szWMjqTkEHA7cEj8T61LcTbdHOnyyJdWm4SKz&#10;qHdPoe3/ANao411vV28nTIvMjQqnmeUSQDnkcc9DXM5U5tKjGx7GFyinl0XUxjuu5BD4f0rT1VI7&#10;Z55sYDn5sgDAP5cVS1DVrjwbs1G20yKSC14yzmPbnt8v0Ne0eB/hNdWLu81jdTBotxmmi2jPoOKz&#10;vin4ZFv8PdYH2NorhlQIMbdx39RxXp0cNGS/eHg5pnMLexwsdDn9L/a28Z2/2LRU0a0YGIvBGbp+&#10;Ex35+lQf8LO8R3d4l1N4ft5JIWaVVXUyq4Ycj+VYeh+HpG+JWjzyxlNOj06OJ5WfhZNg+U+vNerj&#10;w7ZOxUQRyBiV/d4/EU5YLB1Ha2p8n9arx6bnJw/GbxPY2MdtDoVjapDkp5WrsDyfofQVfsf2jvGt&#10;iR5WlpG49dSjYH/vpDWteeGrdRjyihH41jy+GrWLKMh3D1GaTy7DrVRHHGVL6lTxT8dvFXia3P8A&#10;a2hyXIX5dsOqR+2egHpXPD4p62WXy9B1NIxgY/tlRjg9q3LjQIFmi2IQM8gd6vJpEAuGwg3ADlhz&#10;0PT0rJ5dhr3lG5o8bWWkSP4CeOLvxR8ZtPluIZoE+zSyiOa483G3ap5H1P519Zat4it9FtLi7uH2&#10;wW4Mkjq4yqr82OvfpXyH+znYiP4p6ZIBkjRpmJx3LKT0r6E+JMxXwP4rJJO6ylxk/wCxjNcFahCF&#10;XkgtDqhOU480jxzxF8Srq+kg+0eHZVjvpZGUR680e9Yypy4CHswx+NdBonx21LSbMWUPhKMxsxZp&#10;DrQZmJ5ySVHY4/Aelef+ILUXWs6BbjK7bW6kIGRnmMHP4cVZl0qNfugDgEY9wK3jl9CotUYPFyg7&#10;WPRv+F+axbSh4/CzoVO879YSQPjtg/WuT8e/tMeKrpo9I0C1l0+83brgwzLM656AOvI6mubbSVbJ&#10;2O7g8Mp4A75/TFa+g2un2CsYSiSsQ0rO2Xwc4Jz2HNZfUaOFd0jtpVZYpqOxj+G4fFmpzSajq4vL&#10;yVn+X7Sxbr6ZqrZR3VxrTXe2SPdIYiwz+7I7j069q9/8G+VeWreQ8V04TAUKGDcfTqK4zxZJpemw&#10;3eLdYBcSgSBQB8y5/nn9BXdTlCpoomeJwvsWnF3Oi+Hfx3ufCfg/U/8AhI9Jute+wgrbzQK00gHP&#10;LHOSOneuR8XfHCfxRp6Q2Nrq9iySlnc6NJIRjHfdW54e0+3vNC8QqqhTLCEXcOfug/415S1rKkbR&#10;l2zgY5PXkHvUywkJPU5Y1uXRnTSfHNdPWM2+k6rqUezaZGgeEkj659a3vDf7SelrpksVxZalp96z&#10;f6trRphge4ArzT7O7KqlmyueM/Tmpvsbk8u35mtPYwUeUy5lGSnynmfxLsYb/wAD+FJlsrkXljJd&#10;RXL23IjhfypIiB/vNMeO+fXNcpY3VvBs+zeLZERf4JQy/wA69Msrt7eSGB2/hycdPXH+fSsjxFo0&#10;0covdP0q3vrRvvK7iPyz36f54r2qtOUYps+Vy/N44qq6TVrmPHqcc0f73xI06Z+byU3HbnnOB9K9&#10;CuLFNV/Z91h4tWmc6fq9rciGZC0sa4kjbB9D5ifkK4mOG5+zlFs7CxQ43TvLv79MfhXrPg3UDqn7&#10;PnxIiknsZ7OMLKt5t2yQSGRcF/7yFlAGc4wcVw07XPp63wnh9nfTtHE6eIrOQGMMPtEKq5bjrkH1&#10;r2P4c3OnTeGJ7G6ltpn81mnuIpMKjHG0AAd8mvKbW01NNhbSdEnbBIkWVVGBx0Hfr+lesfDebTbb&#10;T7ayuba2muZWea4ht8OFAxtJ6+prCts2d+XLmdjgvHvw9n8K61LviA0+4k8yO4XkcqMjH41x1/4B&#10;1aLQTrcFky6eibg0x2luecA9a+r/ABhpugalY2up+IX22VmuZI/M2Lux9368CvMvif48j8eeGlst&#10;F8Oz22kSwCC2munEXlfNncEXqDt9O1LC1qkoqx3Yv2cPiep4Jbas1lMtw2YjEwI+UnBXHIPb71e7&#10;Wtvpfiy3XVfIj1aS4H7y6nDZ3Y6Ef415zH4P0W30yZLy9upNQ3CMWezahbOXbP02/nXonh6zsdF0&#10;e3trOJUQgn5vvOx9fwIrbFU5OPMnqeVRqKU9jX0sjw7dQy2EFrbGFtyrHEQCce/cdc1l61a2/wDa&#10;mhSmMKiMMZI5Of8AIH0ra0fxB4esWjTVdOupXlyqtHJlfrXoGg6/8Or9Yg+lRPJD1aSQkqR7fia5&#10;KV4+/IWLcLe6dV8KbiHTbO8hQfPKxbPsc10tjI8k8kkMuyKT/R1cHgE9TiqlnYQTPNqFhEsNu8Kl&#10;FQYGTWR4T8QOboQyQq1tZxF2Y/eMjOR/SsKsuaVzSjpTPXvDsNvZRytO+7cn3h6A4B/U1v6O0E32&#10;q0uGCCdwsajggYryDQvEdzb2InlDXN/cSlML9xFyxUY/Ou30nWjYNZ3N/wDPKcTMuOuD0zUlRvfQ&#10;7i+8Ny3V0J4MPBCUjdVOM4Jz+fH6V4Z8Xvg3pWua7a3r6sNGe4R2lhWMO0jBuOOxr0rSNe1O51S/&#10;EO6CO4u2mjheYlYU7YPbJx0rybTfidb+XLbeNba3tPEUFzOgilRrhvL8w7Gyc4yK3o0p4j4TLFOV&#10;CPMdvo/iKy0WztLIapBO8ESqWYEvtT7xYflXjH7ROrfCjW9UfXPEl/8A2hrkcKW8Vpps7iUqpJGF&#10;AO37/evRtP1XTviBdSaPp8Ku1xE0cu6E23yMDnYwHJP+FfO9x+wjq15q1zPBqF9hpC8RNr5hUAnh&#10;mPLdsHtiumnh2k1M4qWJlF+0gzsfhtc6L4q0mCz8OaxYsEiZ0gupm+2RjjcpEg5xxjb6mtPWvglN&#10;/b9jdwXsSNJceYPLi8wudhz8v3ew7Vo/CL9jXUPhn4ig1htQlN60Thnuiix7Wx2bPNem694HVriK&#10;+vfGOl2tnbgny55QVzjB4X1+lcn1WdNt0TpjifbyvVex4fqPwjX/AIV2+nWCQ3WrTwPGX80xJksT&#10;uJPcA9q840n4F+MtHjDtZ210q8K0VwpGMdP516vJ8VLa4u7jSfDFzHdRwSESXeGMeT2Xd9DQuuax&#10;dci/nA6DYT/WpfOo+/ue/gsdUoScqex5lD8J/Fd5fQ2z2n2UyPsMm122A9+DX1h8MPAOmeENKUJ5&#10;apZw+ZNOsCl5XHXLHlRz+teW6Le39veLPc300oUg/vmwF/DNep+EfEMeradc/aJvLtZ2WNyvHmHc&#10;Ao+oJ/Wpow5Ls0x2ZV8XHlk9Ddh1nUNYklhdZEt2kKxRlQAfxrcj+FMPjXwvd28qtZ3KjdFcIgxv&#10;HOCOwrqoNJsfL8qGI2+VWXA+X5gwUjA6cfzro21iG3lWKy4gkgZpGA6yAnr6/wD6q6V2PmKj5Xdn&#10;xPrnglbOG90zUruO+tGz5VxccTRSZIwT144rlfD3gttB1IGbW4ri0SM5iRSST61wP7VfxJ1vR/jh&#10;4o0zSdQSztA8DFFiUMJGiUtkkdzzVP4EeINb1HXHuNa1ae+tpraeMR3DiSOMgDGF6A80LCST57h7&#10;d22PbL2wtjGrxSGZXHDLWVNo6ybW+ck9TWj4XtZJvD9j8suSpzuX/a61cnjktt3mZXb/AM9Plz9K&#10;9HlUUlc8/mc3exyd5pMdv5bHcOap6hbL5d00ZYMsLOGz3Ck1u61dloYPLZSS+PlYGsjX7gR6fd52&#10;rujZO3UqQOh96T20No3vYf8Asx+C7u91y11oQxvaR6SsRleYRjc8pJA9eEr2X4jaNcr4I19jYRvG&#10;67P3V0HOGkCgfrXKfs6q0fwx00AhhtAwOcYAA7/X862vivHc3ngrUILZWknllt1VUXcSvnoTx7AG&#10;vAlzzq2bPSjU5YWSPGfFnh+ay+IkNmVgtpbLTJ/Mg8zeyZkQcn8D+VWbix3bTnaec/0rZvPh34g1&#10;T4xeJtUj0ya20yW1S1hupiEV/nJJA/z1rrtL+Fc+oKFe+ikIJGLcmQgBueeg/OvT9r7FI4pRqyd7&#10;HlF5pjQyw3iiN0iDIyzkhMFe4HU+npVG1+GusI15rtpqu7S0l8iaO6jDuu4t1x2HH516v43+F76X&#10;LaWcmo2qpcKZQk2F2hCMbue+44+lcHp9xY3Go3NhfWWpR2tw3yzWSeZCxweQB9O/WsK1VyaufR4C&#10;nGzcjR+FOl+P/CmtQWmivZ6kzy5e2uLZljRSTjDKct155pnxm0u8sbcQ3MtudSudTSLZZI0aIWJJ&#10;xuOcYHrXonw0hT7PIjSlmgk+SSZSrcdznv0rzjxxdfavE0LGTMn2mTDKccgfz5rnoT97Q6sZCKpo&#10;6bwhfpPb6lDHESPmAYjuFx+XFef3Fm6TNkA7ug49TXU/DRriSbUYlBZ2DgLu54UY/maxJobiOSXz&#10;op0bcQwK7R+ddkJOV7HzddJNMzFtXb7kZJ64UZzSNbyiEP5Mnl5wG2EZq/5zEAYXGehcH+XWvVtZ&#10;UX3wJ8GwfZbZpptTuj5wbDbURflz3HzL+VTWqQouMKn2hR9/3j5ZuYDGxccA84HsxqeGWK8gkjuE&#10;eS2l+R1U4/H9TReMphXzDgEuEznnk4qDwZ4f1rxEqrb28UAVpD5shOCoxk8/UV9XOrFXc9j8jwuD&#10;xc5KUNGcxNpdnouovbR6bPdSgkgM/wArCvRfAx1q6+H/AI/sbTw4b6TUNNjsfItpcAfvgfnwDvPK&#10;su7umeuKk1rwHJrOn21raXrLdtIqtIBng9QK9n8GfD2x8CaTJHZJLiUK0srvlp3A7g+nH51857SL&#10;k3TP1mjQqwpRjX3Z4p4c/ZVsri0+1a1dyacxG54ops7CecMe7Y5wOOetb3g/4Y6T4f1qSTTtZnkg&#10;dfIeRw+Tg9zn6179daPLJ4Vu7iUFpGG4AZxlRgD8Rj8q5m4+HhsdN0krEVluZRLKgHQYJNc05zk7&#10;M9SlCENYnmHjTwZe+KfswnittU06CfctvBKYiyDAJbdnLcDH0NcFrnh+8tbxEltJ4nVneOzYJJMI&#10;gVAUDvwxxjpXveh6Lc+bNGFEkcb5DYGdoJ713um+FrDxBpkmnatbfaraQFXVQPMRW43KSOMexrTD&#10;VlT90zrUFU1ufI3iJr+ytQLyy83z5d0oljSKVNowoZhggkHsazbNgsd4ZImieP8AfIqNJIW45AI3&#10;DjjIOOorv/i38K28F+INTgghH2WSW3e2lcrLuhZZOY9+dzEJz6YHrXOXkOo6bossKx/YrctlILuO&#10;JfNRSQdwXGO3bnNevpUjc8r+GzKuLd74QRnzJY+G87yisgJzkAZ+nauljjg0xkgigMSKp82Rk2vJ&#10;lTyT36VjWtiJIXeWCyMbpvVeM7uP+WZz6/pVXxEtzZ6fJJp8krJDEMyeVswc/r3rjqUZSVolRqR5&#10;lzn1r4L1ZIfDsMbsSgWEru9O/wDn61zWktbw6y6lv9E86SOVh1IL5/TP615H4B+L8M+iyW97clLy&#10;FejnHQDAFdR4L8QRa5o7XCy5lSYySbTyqsTzj/gP6V5dSm6a1PUpxVR2jseuLrGk+Hb19MndorS3&#10;uDNFMRlsFTj6gf1r0jR9V0rW9HW7kjgvf+XdtoChVwDkADrzXgVndDX9Plu7x4Z3tiYQf4nGeMYr&#10;0z4fzW+m+ZAkq/OwYxqxPb0rn1PRhhIx1Z6RDYWFrpNzJoenmS7dVgVUwxxnGcH0zn8K+f8A4k/t&#10;PeF/hl4qutC1Lw8JfEdkdl1qF9bRMTx8m09emc9a+hYH/wBB2o7R71fco3FimOQMHr0r84v2tNLX&#10;Tf2gPFMc00M/ywvHJbggBWjXaH5+91z0rvwcmptI5Mw1ocp9Cx/tkavrMFpJocNmscodVZLcKQyg&#10;c8KMHmud1X9o3xvqjaU327y4b2VY33E8cHpXhvw38pTZQomDHLK33eOQtdVdbk/shBjMV8yAnt9P&#10;TrXrs+V5LLQ6zR/iR4n8QWt21/q7TyRzyQHYxT5V6Z55/WopLu5u4ZhPczyL8oI8wkfz4rz+3v8A&#10;XdP029msxbHTobmSQmb7/Xkg+lU9K8ZeIPEU0UGm3FmJA2C6xrsGCPvZHNNabByHpPw+t5YvEGtW&#10;yMf7ORsFOcuzZ249Pun869LjRVKExGMkdAeOOleS6PdeMfDEl5cSeGbjUdJuphKtzaSb5RgdwD9c&#10;fWuhX4veH7GW3ttVe80SSVwii+iKbOuc968ytHnZ7eHqckbPqdP438+HRlMUiwIz4bZw3TpkVgfB&#10;nxV4j1bUhpDTLFYRo0zMV3E4Pyn88c/SvNo/jVP4w8T6volx9l+yqdti0IODsOd2fcAfma9h/Z91&#10;yKx8Qa7jTY7uXULY2ieWykRljySGHQcHj0rirRdFpHuYRU6ybPYfhz+0Pq95ql5p17pFvL/Z8ogu&#10;bjzikynJ+YgjkdyfpXtPhPxJpmvXF6tlKkjRM8chiYsqErkFc/Q5+leKeC9Ia81K6vrtQl5v2XFn&#10;5ewEr8oHoQVGa7q8+IFr4ebVb66aOy061O1VJChQFOW5+8e341FOTqzsjnx2HhThc+ff2rPgbp8n&#10;xB1HxfPbXFzbzpAZmgO5iFUA7hkY+vtT/gL4Y8N3Wj391BaQxxx3Hk7JkRivBxk8/rXnXxB/a6k8&#10;Tag0mgKbLfLJCFvokMTQjADEkZC8HCjjrXF6x8dPFmh2cWiW9jaWcd1GJX8mTz4rkseJEK8qRz9K&#10;9apRqTjZHhKrGmrRR93WdjBbmIw2n7tU2gQogTgcdKxPGXgWy8eaQbZitvcqf3cqAh4/Xgdegr4e&#10;8GfGTxRb61bwQapexTTSpGwgvJmY5b/bLAcE9cV9xaL4y1FUhiMX2h4/3YlkkxIw2jlsKF7nt2Ne&#10;fpRlabN4ydZaKxxVn+zPpAKvc315qZUD929w0Mef51FqX7O0FxHcRxWqLARgrHeTEj3yTXpl03iC&#10;Ri8cTrFJyQoB/L0p2m6pe6ZMWuPMdMFdtzASoPbpRKupKyRtCnyq9jnPh/4BHgHRk0yzs5JoIzuU&#10;SzO2fUDJOcV38fh861ZS7LJbJmGDsuPmz+NZdnrE0ZEhs18zJG23JjA9c49a0P7aULu+xKsrdT9q&#10;fIrzo8vNdsr3jgfE3wPl1xTZ/wBp61JNksETVSwBPP3Qfaud034J6/4HtXn0fxB4gS4uEkinsr4m&#10;a2OTwdhbk5J7jH416Zqg1TULe4FrfG2klQoPNdzGDkctg9h6+teAal8aNX8ParrulTmaf+zm3LNa&#10;lvLK/dDhWPzDJJxjtXVGMq0lyFu3LY53xV4LvvDOtbr+6uFUruuLhw67/wDZVcnGMn+I9ao/Dfxx&#10;arqc1u+nyXC2z/upIy0Y289s9R/WpLiOC78DvrE9zqGtOInuPNuJP3jgb8gbvunpx7VwOha9Dp/g&#10;Qatp+h7niu1BkuJN9yIW5dmAHPBHNej7FTjqZYfEOnKyPdP+EhksZLw2cO2O4ViNxyVJ75rz64t7&#10;i78SaTEGVj5rHLc5Yqev5fpVh/GVhBDE+H/eFBHtVivz/dDHHfB/I+1dingW3vLyxH2+bTvMVbiG&#10;4SAurYch+f0/GuWlRad0enXxceTUv6Xop8K3UV2GWRyQJD/vAZ59q9Nj8JeEfHVtJpN7dQJPJHul&#10;R70oQnrlehqrp3gTTvFfg0nSdai1DWIJJZ4TasGPB4SZW4A4Hb1rR1Pxh4ajtZWm8NaldXFhGlvq&#10;uqaNard2XmbV3bWbkKOMgcDdXpxpuOsUeHKcJmd8P/gX4J8D+NtGitIptYtrmdbWeO4n8+F8nO5Q&#10;+QTjdzjvW54zm0kaTpmjT6Imn2em3159nkaNmYq5HOQeOEArqfA+vaVeX2lXFyq2llayGYstuyXG&#10;Nh2kAjnjsK5m8sdJ8RX6yTyXFxud38x1ZZNuTt5X615NZyqVE6q22Lp04yi0j5O8P3Vguq2LPZeb&#10;B9oAkhaMNEQTzwRz+Vdh4gk0yz8RX1rapa2Kohl+xxKEwn1AA5/pSW/wvXTZEbUYdQsL1BmWPzle&#10;LcAMYZQQc4PSuk8QfDux1S6tbmONpi8AjYm6YEjByMY5xj9ayqSxEaqUnolqds6dFaU0rmd8Kb7T&#10;Nb8RTyYaK0t7YukLAcNnH9a9MuI4b28aaB08oYWNfb5QT7//AFq8tk0DTfBcFtb6fss7+6TdIqzl&#10;2ZB0JBA28k1Kvie50lkwVyoLctncMjH867KUl2OaUpTV30PoOx0e1m0OW0MocqWBHoVUH+tal1oV&#10;nqDwoJOfIRF/75/rXiWl/EN7e8uooX8zerSvk9MpzXat4xS10O2vVl3XKtCQuf4flFayStcy5pWO&#10;j8I/Dm3W8ndiPKYlF46kdv1rRtvAptdchSFJNi8M3oSOn+fStWz1y1XRGeMhbpbhZBjjGXFbHhvW&#10;ptb1G4iLCGGKZmaX8/8AD9RWDajqdVPmlofL37XM2l21xoenvqBttY01JrkrFDulmBXhN45Xv0B6&#10;npXz3a29i015dyR3X9qQr5qSLPEqbNyn5iRu3cnkAE55zX0n+1/8B9XvrnUfiTpzvqWlfYEhv9Ni&#10;J8+15OJlA5dAA25RxhulfMt1JcaxaNPE1ppU0lvHam3sWGyTGSXjVh14GSfUV7GHknA4q1F09WP1&#10;LVkWabUry7VyIGmFxCz5UI3yjOcE/M1eYeJPH82uo9tas9rZSku+MBpOnJI5xweD60vxQ8QXclwu&#10;jRtJHbxhJJxI6l2Y8EHbweRnB9a4m3Z2kkOMAtuPrj3rpVk7nLoW/shZGuLdpYGwQzI+O3tX1v8A&#10;sveHdN8aeFFity1p4itlMU4Zsrcpk4+h4P518nW80UUwcnCSDadvSvWfgb40u/BmvXVlDc3cSaog&#10;jRrMBpQ4zjaTwDyefauPGr3OY9jKOT6xGE3oz6m1DwUPDerRLbQ/YbjrtZcpJnuffp+ddhpfg/WL&#10;q+t7xdKMUYwfPVtuSRT9J+J2mx+F9FbxJHBqNrdBonu5ZRb3aYxmZoyMHByMD0FdpB8W/BmjaUUj&#10;1iWa2CCWNsb12ZwM+mOM/WvmlPmR9jiISpScLbHIfE7w14p1H4Y+IZ/D2sNbeJbGLz4tjBB5YYF1&#10;Un7rMo4PbB9a/M/X9Qu9Y1K7vr+ea8up3L3Et0Q00jkn5mOPbAHoB61+iPjH4uXXiTUrnRdDsoRb&#10;ylBPaXT+QFkILb2YD5k2qTj3Ud6+Hviz4Xl0PxFE+8zw6vCNQtpDF5TSrJI6g5/ukxtj1r1Mvqxc&#10;uXqeHmmEcaCqpmd8PPEBtNYgsbmULA42xODyGZl4/Hn8q9b17TZv7K0K8ClYLq5kIk/6aIQHH5FD&#10;+NfO8ge3m3IY4pd5ZWXqGwcEHtj+tezWPxG/tbwZo+m3AEYsb+S8Z895o41cfTMQP417Etz417Fv&#10;S7owyQ2RCyJM80riTkFCRx+ldf4L8E+H/EUOt6dDbrBDb6RqGpLHaoElleGFpAMgf7Ofwrzexulv&#10;NUfD7fscBjU+uTmur8O+KbvwnrC6lZOiyhZIHcn/AJZywvG649CH6UjJs5bWvGD+GPGwme6u4oWt&#10;0It7OYogbBI7YOc/oa4HxI2qeLJJdbuI9UFpLJsW7u1Z42OQNisRjdnH51r+JfDF34q1uGG3dftM&#10;NvueFzhUhRSXkPuSav8Aw9+IBsdLt/CniTUtRbwIJZLr7Np5jae2m2Dy54zIDjawyduDzW8Yp7ms&#10;ZStocNa3l/4K1iFJ7J7e8tJ/NnQjEqqQBtbv0NfVH7POs+FNY1RZ579Le6fJAkfDBuuOPyrwrUtO&#10;HjC88U61qniiM3iWuLaV4WeXVJCAuD1wQoyT2qp8A4Xm8eaTbx211fSTz+QUsJCki9AGHTOMGvOx&#10;1FVE5LoelgcQ6M7S2Z+kek3el2+oXNzF5jExiV51QlFVQcHn15/KvmDxHrEXxe1y71XxDdQ2fwv0&#10;jX44J4476OO5ZXyPNKMw3KCV+XHNfT1lphtvD9xYalNLeW8MBiWab90xQq2Qw/PPr3r5+/4UPoGp&#10;fDceLLC2BvbPUD5nngtG6biFBUdVyP0HpXi4D3aup7GYSUqO58vWvgW48RfEG48PeF7ywuPvrY3F&#10;wwtY7hYt3zgOeWIB4GQ2DkV67dah4Y8Q+CIdWvfh9qGkreSWWlW9/GheyklQATOGAGxnOBheuTXM&#10;eKPD9r4i+I1iumRnwVqrxP5kOm7lt1VYf3bw7zujDN5u/n+L3NbfgT4a+KfEHhUrYeKJNY0xRbNp&#10;ejpO7rJqYCu8cMAPCwnO5xjggV9Yv3keU+Vvy+8d14R8QeBfB9zNZP4Xt47m0mMbtcRsJA68V7Bp&#10;Hxu8KyKojjEJ6bUTGfxNfNHjK9fTJJvGPjOzvJ5tc1K/ULppH2UTQyLHLlcfJkleK8+1r4laQ0if&#10;2Rp0kKjq15MH59sdP/r15NXCcstzpjXdrNH35F8VLKaNfsbRwyN91pXUflWRdatqWqzsZ9cknhfr&#10;CAjp+R4zXxLPrB1LwLLq3m/Z5YJc5hkOCp61d1rXLjw7pelziafNwi4aNuD05x+NcEsFiL8yeh0U&#10;cXD4Gj7TivrDR9PZp5b952PL20bEr6529K3bPXTeWcUtpLePayAsGcKGx77q+BLP41a9pcxW11+4&#10;Hlt8qSZOM+nNdf4f/aG8YiZIreZL1QMlFXczDBJAFZvC1+h0e2pPc+mfit8Ux4N8G3FzbDUJdQlJ&#10;tba3XZ+8ZlO44xghVBbr2ry0+BbrxjJo/iqLTb99R0GwW5Efkhlu0ZQQjEHBJ+U9OdxqjoHirUfi&#10;Ut3pms2kdp5ti/2T90BhnDRyEr6hW7DufWu6/ZsbWfhn4E8Ty61d6fP4Z01HVJ4mdriVoxhBt6dF&#10;Vfpx0r0MJD2a99anHVqLaJzel6D43upP7U8V3Om+FvD1iY5jDa28Z3F2IKsoHqydf7xrL1qDxN8I&#10;da1+K5Gn6yuqQxiG8u1ji8ttxidG/vAKSTGvXjI4Feh6h4d8bfGDXtGMby6D4F1CFbi5mgeOTedr&#10;SIH6kfOoFc58LtFX4teLNB8Lavpy6fdeGdQfVLyZpXdtQcOS7liMcAJgH72T0xXopc2pmnyq5c+D&#10;uuab8UPh14s8Ny6bD4jXRby3t9GvUX7PHcswPztjlfLYN067h6V2OkfGbTfA40HQrPV49Uu9MmlW&#10;+tbaz3COMbiyQzOBgl2QcGuN+OGm6H8Fdb8IanZtNqkV7qe/UbViomIGGQhk+8pLj5eg2n1r2f8A&#10;4Un4IfwTrtj4atfJj1yFre5e+HmpFMkrEk5zgqwbBGOCBxirUVFWIlPmVmeO/G+1Pw+8YeGdR0XQ&#10;7rQ77XZU1Se5tplWO1VlXejqi7SDljz3Oepre/Zx8U3Gl+JPGUfiGC+1mO8uLmC1tdJtzdRzg5V3&#10;lCuhCriPJ9a7b4W/C/S1+Gd3oWoy6X4w1PSr0wy3AhaQwBnVkQO/Q+2T0rav/iyvhnwJqeo6dojR&#10;nRr1rO7vLm1GJCS24qoHMe4ru9SwNXGOuhzy20LngLVvFKaFYaRe6GlvazX7Qwa3IolkFqqsxBVX&#10;Y8Yxubn3qvNb3XmSjynUqcLIWZAV7EHPfB4qz8BfEVj8N2+y+Jo4J/EnibWNttbWcSqwhkjG10hA&#10;yEyWDeoyDwa4zx94k1fRPjpF4at7C3stKuYZr6D7QuZDCQPLAXnaR0b61yYrB/WJJHTDE+xhcueO&#10;NLsb7TtQspoTKJIgWSAbNnHXcK8c0z4d+C/hnbR+IJ9T1GaSNWeJLq9kcsxUgIEz0zjmvWfHHiGw&#10;0nQbq4umaHS/ILSTKcAqo+99eRxXy38NNa1P42fEyc2q3X/CLaXY3Vy3k5LySLDI8QOenzbMDtU1&#10;qLqu6WjMsPWV7mz4w87wnqF3rfigvZ6ydLtJDZQAlYoZnfy13f3iAc+nFTXEjahbrM0eF+z7wUP8&#10;OP58V6D+0X8Prv4lS6VcaRIyt4n0JGtM/c+0Wx82OP2Zo2kHuVX04+ULP4haz4ctVhjhuN6Tkzw3&#10;DncecvFgn5VxjjpyaX1VSXumscRyybZ9A+GtYs/7Qunc4hlgMfzDv5XP616H8Obe28ZWU9r5jfub&#10;WExMD1ZWAx/Kvkqx+JraxdTxQ2b2SzNuG5slSeOte4/B3xHe+GfJEqlo2GQydT16+v8A9auSpCVN&#10;anr0pQqK59N6JYtaSuXLTM67SpOcMGb/ABr03wfHZ6OsVnPHuSQl5n75IPB9eleQ+A9fil1+FGnV&#10;o5T5p3HlWHUEdute3aLLbXFwBNsYsxf0yO2PwzXmVL2PVo0YqTOX+LHxMt/hX4GvtfvYTcaZZosE&#10;cUpbynMrGMLJgH5eTgY7Gvzjtb7SbzULa/EcWm3mSsKwXKS28cDFnYjCjbjcoGf73GO/1z+3xZ6y&#10;3wphlsbya20KHUoRcQQBF3sAxXzGPJAJBA9vpXxFYR2Xh3T9UtL1L9TJBvkbTZvMWYMo2qR6Ljn6&#10;ivcwNF+z52eJmNVOaijybXbz7Vq17PPiSWSRjuO0j7xxjHbp+dRwyJGFL5G7+6f0qnJIpLMCDzwV&#10;6Y7D6/8A1qtRp9otSq/f7cV3njFiXdDMUfAhdcxkcfMO1auj6hKghkjYieI54cqwI7DFY8bfbLf7&#10;OTi7iIZM/rU2mTLctKI+JP7uOc4OTUSjzppm9OTjJNO1j7G0Xxx/wtTwyiNbNBp8O22e1mkHyybQ&#10;d6nucqCR34r0KGz8M2fgvVdSsNPm8QalJclLpFj+zYUiNgjADnGQVx1Ga+Wf2fPFzWetT6Q8aytc&#10;ruggdwqmRc5PJxnazckH7o9K9s0DxJbzeIdK075rBLq/Q36yM8saLI8Ss6HAjQqQEyMnkjivicbQ&#10;qYeb5D9R+sUMwwlOa0mtH/mWDZ6zcSWsWsanBpc94yQx3zsA0edrN5m4FWwu0/N2RvUCn/FTwTa+&#10;OvhjMdPMcX2IqbcahJG8zurSsiNLyT+7PAXAztJGWr0nxlZSzRyaKLbTry1vppJbeS12lrMR7STJ&#10;nhVYRAfKBnLA14nHq+paRMAqrLYQSrDC8Y3GGVR85K/xsSu3nstc+FxUpWm1Y43g4126MnofKd8B&#10;s3Rqykgkq2MjplT9OKn0a9W3kHmf6qXCyA9ABnnFehfHLwvaaL42n1C0sntdH1Rfttoycxb3A3qp&#10;9AwJ/GvLyrCdoRjpluO/pX3tOSnBSPgcXh5YWq6MjroUea4mkt5iAcAHd95fX/PpVgfbo2Vm3SKp&#10;BPPAGef6flXMQ6xd2lmkUQjC8gvj9Khm8Q3TTvC04G4fKMZHTnj8qs8vlszpLqfUI9R1lBerFdLG&#10;bS3VELzXMcoAWNQB0znOcAZHWodV8F+IPCckEGtaLf6MkyhlS6hdQ64HCt90jkcdsjpXOeD/AApd&#10;+NPEFlo+mXMR1S4Qm2D4VWk5IXd0GcfnXv8A4a8NXd5LoXhi++JottUu9ZispvDusxvLb2bJGSJJ&#10;RKxjwHCKpwc7z7VpDc0XY8q8PXWq+FvEVjcw2TJqe2SCNLmBm3RyLtGAec+h/Kum/ZHhEP7S/g23&#10;vHexjhv5JZvkKMpSNsofTJBq/wDFbVPGN58RtK1/xBf2eqeJra6SzJsolSCG4tQuyFAAARiQEMvX&#10;PvT/AIP6hc+J/wBpKG8/s8WmqKbq81DdHhTIqylz5fReCO1VUipRaZTl1P0/8SeHbKbS75dftYzE&#10;YyI7oZKgMWwWx1Nc58GPCqjwHd28sUU9iZmVFKnayq3Bw3fv7V1EJbxb8OoP3264mRZo2HHmKAOM&#10;Vf8AAKmPw3tlXa0bkBcepPb8K8hU4wldGVSq+WzZ8d/tQfs23mpf2rq3g+1muVtrJ7qVVYpiJQpl&#10;jOMbg2Bgf7Jr4t8Ca+/h/wAZaNPJfXFpY2cwZ/sfDwwllMgTBBDMDjK4ziv2hvtJxPjyXkgky9xC&#10;33ZF2kbSvQ53Hg+tflz+1n8Dk+BfjaWysLV5tL1EnUtKmQg7LV8bosZwSGPyjGBg16NORnTnfQ6C&#10;bxP4b1rQ/Gs9vLbWeh+LNYWy0rQb6WPdArQ/PesefKKttbJwSXOOhr541jwPc6Jrd9pEjQ3UtnI8&#10;D3FrIJIHwfvhhwSQP0q5eW+kaPptqkd8upX92POuHtxuSGIDAjfIyXHOQDgV6d4B8E6fJa+C9U1i&#10;/sbzS9Tvo4LuK1nDTWqeYoZpF6qTuXr1APSqmr6nfCxleB/CcGq+Dv7JukMMTTLO64OTGp6fjXW6&#10;h4Fs/GGgWgaRoEtZZY4gpx8p45+mBUaajNZx3tq7iRdOmWzgZR821XY5Y9zgrzVnT9Umh0bT5DyJ&#10;XlYqP940fZscDvzOxxln8J7aXXNXtUuzBDp2wGRl3FyVzivTvBPhbSvB1qLyxjWW6MfmNO8fPUcL&#10;6ZFYGh6k8dxql1ty01wQCRxwFzn863L1nm8MqsWpxaRc3EDPFfTLuRCu8HI9PmH6VnDcfNPqZFtZ&#10;3vinxFres6XeCDX9Nt/sUDMQqR+ZHlGAxgfdbOe+2u2+EfiPUPEXgPXvhvrMjReIrhZlbUZ0EiSK&#10;X+Yj1Ix+R4rzjxVqg0nRJLa7kGp6PqsMeL/TCI5ldEBfdj1x/Ouj+CcqNZeILG1u2mtXTNtJK5Vm&#10;kdehYnBYZGKw1T0Ox7I9O/Zl8bXPgrxBZfDu3W48Q6Fa20ks+sQriK0kRmZmwf4MDHPHy103iP8A&#10;aMXVPFK+K/CcN/F4d0mxl0m81I2iSyQXM5xFLEmOWAV8enFN+A4j8G/CnUrrxt4Yhm13TQ1kLe3h&#10;iFxdWjhQEaMAght5yx/unNd54L1Tw1a+HJbe10DT/C66xqk9nY6dFGCPMt4C7n5QOcMOT3ziuuNN&#10;6yZN3ax4/fyeHtL0vR28Oz6dcQaxcRw22p69EFVnMW6aeQ4+VycYAwOK7jw78Pfid4L8K+Mp/D95&#10;PqPiDUtRc2dvJNGyW8Zbe1wrEdX3E+pxzXlVl4i8OeN/BN1pKeH/ABFqGjaMCLRbNXh8+ZTgocqQ&#10;QpDHp6V7d4f+IGnfEi+8P6bpPji+8PzfYFjh0+1SVWklVcFzIyqNwxjaOnehe8I4/wAP+EfGEfga&#10;BYteurrX7vVRqdzDO4Nqz7iHDgcYwgx9K77VfjqdB+Fuj6nqfhKxvI5b14dQ06BFQybHIE0eRt4O&#10;0888jFdjpFn4Y8N/EKz8GaNa6jqHiKS3+33ymcTxqu1QWYlsIXLHCAHkGvnfxl8U9Y8K3Bk1rwbb&#10;61pmkXsyWmoTStHENzMEzEi8shGMetOjBp3Ypao+jfh/o3gGfxPD8TYr4XGr6zdfZ45mmDQ2swhw&#10;0Kn+EAEAgeteXfGjSIvDfx+u9djuWvtGvdEa9t/LujI0Qe4RGXPOBuGfxPrV/wCBumaJr3wqk1H4&#10;kwRWUuu6xLc20V1bNZ/ZmkjAAtogcKxCA7lAJJyarfGS80L/AIVj4f1nQIJBYyJdWMSSE8It1GwX&#10;kA8FTXXT5dWznqJuLR8l/tF+Po/E+ur4d0XUDc6LZgXDeUGAlnbd+7x2VST8vTpxXqn7NOh6p4A8&#10;FWuuppsEMOn3/wBjvrqZwRfm6eFGBjHOUwmPZmr5NvPEEy61c3+4tcTT/aH3OQMkl2GfY19HeC/2&#10;lPB2leHPHNhrD3Ur6vDbXltYxwGUeeuAXBP3WXAIOc1p7Nyiki78ux9WWfw/vJJPEPga2vfMuvCs&#10;dv4k0iRox9otm8yY7N3XYfJ2jB4DY4Br57/bH+B58ReHPCfxk8E6AIn8SIYdbsbFSYPPWMv5i+hJ&#10;V0IHfiu70n9tj4XWfxI07W1sNel0yy0aaxQ/Zh509yZYiCx8zJUbG68jJ9TVXSv2ufAlr8J7fw/F&#10;B4hj1P8At2PVn8uyU21sq3TS7EbJyCuQV6fvD6mo9jOOqM1K58G219bQTN5qiPdypR2BRQAAevXp&#10;nPcH1rfk+J9/4bhim0jUr4XMLq435ZMA5wfrgD8TW3+0x/wiOo/FXW9b+HiyQ+G79lvUsXgMItJ3&#10;GZo1XptDc8V5GkgmjYKV34yC2Dg1Ti5R5JIanKMtD7Z+Bvjy1+LPiQ6feLH4f1q4tRd2VzYyHbqB&#10;H34ggwoZeOO+6vRviF8bE/Z/a30zUtatdZ8RXKt9i0xRvMSkAAzkH5TyePY18V/B/wAVDT7a3htb&#10;6TTtb0y4Fzp9wkuxo2Ab50B6E7uo9BWf4k8NjVLfV9UlvdWvtSgKvf3l1scy3MjMyg5YEj5X9ffF&#10;edVy6n7RSWx6qzCcYWW57h8Svj74r+MdnFpWuFms4Zd7Q2MCiFnA5Lf3sYH515TrCRx6XJNBJGu2&#10;F3ZCoYtgEEnjp0/KvLbHULvQ7pZMzQxgZEYJCtwNxHseK9K8QK994Ha5sy8Uph3kq55U9R16e1ez&#10;CEI0WoKx50pSlK8jx4Rbs8qec5UY6jNWbVSjZDMpHTmokjyFZP4lGam2spXAUn/aryOhSLcluJRu&#10;UBJ1+ZXHf2qrayeXq8Mwbb5uQ+3gZ9qu27vu+cBhggY7e9ZdxGbRgo5UPlW+uM0jRanUaRrk/h/X&#10;obm1la3lglSZZlONuD3HfPI/GvszwX4ROq6fb+JL2aO60+ZytimoX8YikmlkSYr5eMbFwDjGMnPv&#10;XxFNH+8L4JDRnIIPIxx+tfWXwT8eiz+Fuh6cLGxnS4v47CRbqKOeSS4CsY9hJDIuARkf3R0rycZS&#10;5oqZ9Fk1aEavLVeh1PxE8Bwa542vZLPVr3w9JZW4GomzBKbXfAHXhQ3Jx2bvR43+E+ufDvwnJrF6&#10;bA273KR3o/1s8rzDIMagElWZnIzyuxT6Guy8M+JNGt0S51y0u11u+tpoNRl8sRQzzDIiIR2bOASO&#10;x4GK5pPiG154GuoZDDqupNI4LQuUu7S6ICoQxG2TdgDdHgKT03BifGpxjNNJbH1uYYqlTcZYde8z&#10;yH4z77r4cQ6ZLciGDT7k6lYW9626eWKTAchiMsNyrwTxketfPN20a28j/LJIv3nJDHP4Cvr/AOKn&#10;hW38H/CO21G5tLddd1nTJbmWQh5RBCJW2qjSZ2nJKkLjJXPpXx3cXJurWFt6tGzZKquCCeoOOvav&#10;Zy6q5QaZ8Vmqk5xlLdle3meaEFgFhzycVTupEhnR0BA5AbpwRzUbXRZZEDEKrfdzxVqCSOWNUc/K&#10;T93eFOMdBn9fwr1jxC34c8OX3iLUrfSdPhNxqcjFreDzFjMoxkKjH+L2+teoeFvhL4h8feGPEfie&#10;4vYZLvRJltL22vrhjdzTZCqI+f3rDqcdAMjpXnUk1l5lvLbXdzFOkcYgaN8+S4JBLvgfLg/w88V3&#10;Xhn4lWnhXw5e6YNJsNS1tZf9F8RTSzh44dyu6qinDkkfePPH53S8zGV0zu/F3gXUPDX/AAiejeOo&#10;7TwPrVrqFvcR6hJA73N9bTSIGuZJtzKwRdpUKuMdQDk165+yPoNh8Rv2gvGvjM65b39zJDeQy2UV&#10;qVDxSkok44GCRF0CjrXkt7c6TrHhjwnpXi65t/tDvPeXE0sU8l6qbWeOMSNuKjcVwFK/ePHp9Y/8&#10;E+NPik+F1/qtvo+l6dqwkawmurcqs17FGd+6UFiScyEZI9fStJ/CyZ3se5LYXukeBNEeyvZRJajC&#10;DygcKDyP0qlqfxI07wv4dXVLqaOEPcedNAPmJUj5mUDOCMdK868QftHReJPFniDwdo+7Tk0sta3E&#10;kgDyuwZxtUAd9p5+lZXw/W0u9LWBLeOG4Sb54ZyJLhl55yegP1rwqtXkZ6GHy2WJje5V1b/goJ4e&#10;1q8GmeA/C+q+KtWhO547oCBWRSS7KDyxAzgd8V8uftW/Fiw+OX9h6pcatBcSxmYWVppNo8UdtbuV&#10;ZI7nfx5gYN0HFdF+0Jpdj8K/jZo+u6XZvDDiCW9hiXa/cMAy4wxViRyOlcx8IPhn4V+I/wASda8y&#10;5vL7wvZTFYY5GENzKr7iEcqwO1Sf7xzn2r1MPUjVhzGdTBrDOxwng3wTpXiTRZZNL025nfT7drjW&#10;Ln7SANPiDDbOoLDeCSdw/wBmr3irw9ffDvxZF4Yl1Cwvlth9oj1DT5N0d3uQSJI+CeQSMAnjaOnG&#10;PtAfs7/CbVtLutPstCm8MPd2zW8t1pF7IHkRuzRuSjAEA/hx61zvjD9ij+1b6fUPDupWfnz28duq&#10;W4+zShFj2ZC55cgZJ9z6mtpSjYhJnzi3y3GttK6lbyWC6Bj/AIRKm/P5FcfSrdvHt0PRdxUBoHcY&#10;4yxdh/hXpmrfBvXfDVrqtnr1q0pksEsrYmJkeNolxEcjgcfL1HGB0rhr7wfrOmaTp0LWNxMbWHy5&#10;pbbBXJIJ6/X9K4Y4inFtSZm8LVbvFGTaJJHpIYRBg11MPmbGeE/P/wCtWnqNtaeIvAcWn6hLJbQL&#10;qBtJXWJcxwsgYH3G5elZFtv0ea5trqedIxOZEW6QrjcPmxx9Kv3z2994f1jT7cSX13cqj20EcmCJ&#10;FyM46dG7+lb88JK8GZqM4ytNFjxL8OLj7DfT6PNcwaZeWiGeztYhKshVceavaNsHPTPzVxXw88JX&#10;9xd2OnQz6pY6St+v2j7YWtvOxzGF+UbnA3cc++K9f+Bvw1vrzwJc2Rle8Zbi6+1CGVt6SR27zIu7&#10;OUDYK4HXj0r0r4D/AA1XxXfavc22gXUOn2b+bHezarciN5CwARUY4I29cAjOKmK5nobmXDexxapF&#10;4k8F+LLzw0kqeZq8N7dLuihjV1RyD8wAZG4BxyMCuW0T4reIfit4w0O21N9I06w0M3F/PqIQq15J&#10;JmPzEJ4w6EY+hqT/AIQPVfhd8XbXQofD1/8A8I1rwfTrzzbdpjZwyO43CUpwuZidpOPlHpXa/Gj4&#10;Y+GfB/gvVdRl1P8AtK8Gg21vY6XPkSu8QCeYp3cjuVx/EfU13RdotMxbdzmPEvxQsPh74h0zw5ok&#10;LrdWBkvb+FdvkvCYHxlhwPm2N+J71Z+JF9Jp+q+C7vRtM06aCeQateTWMrSyWczJGHSN17kbWABG&#10;Cpp/wj0/wl8TNBOrQeH7XTfEN5YbLmA7jIyMDGxCk4YEpyvAHoa9l+CPgrQvhra3Xh2/1ue4udTi&#10;k1Jby9tVgitEtkYuM7i2794oXbj7prOPujMrwr8M9T+G+qeKvF2oXF5/Yzyw6pcvd4W5uzEpkiiV&#10;x8yr5jLyD6183WOlwftH6he/Z7y2srqx1e5mKs7FYonmZgCoOHBbOcgjp1r3/wDad+J114N+Go1C&#10;yvrLU7HWtL8nT9NZVkZujPcM2eCqDA7/ADivnr4DWum/D22bxpqGjXcVpJAtuzQXgCXEbnPyRbPm&#10;Zcpnmqqzly+6gPofxZr15f8AhbTfDvh/Ur+48UeC5obmzl1KyZk1J1BDmEOfm2BsD6LiqeveLEvf&#10;+EdsrzRZtNW0s/P1GK9ibJurjLklDkL80bDArqvibcatHr3hLRU8KXviDQr5ILi2vZHWAyzSH5It&#10;7oSNoLZIZTwfXir8StY1DVvFWneELyysLGaxgS41AWqEk3bRtvG5i3C9Op71L0pX6m9GKlKzPzIv&#10;dPuprm4tWUy3IOGVRlFUHGSfxFe733wf8KeCvD9ppd/eX3jL4hajCJ4tL0OTEFujLgCTPA27hnPp&#10;WV/whmr+Hfhd4QA0ex02/wBd1CNkv2n824v9xJSMhfuocHIbjpX0R8Cdd8D6H8QNR8LeH/B2uapc&#10;XFqw1vW7SUQTWFweChZ+MLzjnnNdMpVI000c0tz5h1v4dXfg+4lt9YEHErxRyrMjPHgglTGOnJPJ&#10;HrVO2Uyag4MbQ4w8Yz04xn68Cu8+KFn8OdB1zxFp/hy31zxr4kmuvPGszSnbZoWBwdnBxuPT+tcv&#10;PJZwiCRJZPtysUEEMfG05yzMfXA47YNd+HqOVNcxjbUrNp8N0pTG9QpTL4PXnr9a801XRH0C/Npd&#10;Mv7xiY5gPkPrmvXorEta3F6t1DapFIv+iXEyq0gK/wAI7/0yK5nxha2t1o6GJRIpuFA5ztJByPfo&#10;KqUFU1RRxMnh3UtOkS4tzjZgpNbkgjuAMdBmut03xdFrGbfVXez1CIby78pMwGF+nU/nVvwfp8M2&#10;lkF3BQ7W55BGcVPr2lxJ5F7cQwSLC+y4WSMMJEbHqOowa0jQ01GJJo66pYus0KtLJGCrJ8xQHOcN&#10;1x7VvtYRW+h/ZkUeXHZupGPQVz8dreeHI1uNFuS2nb9rWdwPMCj1Gcgda2dPvPJw8jeYrHe7HnCE&#10;en+elOSXK4j5tU2eCSboZNi5A3EAY5wKvQyM0ewhf944J/Crk3h291LxZLpulwTXl5NNtighhG45&#10;PHPpX0B4X/YH+KOrmE31tp9hCwWV2nv03qOw2gdfavmKk4UpNM76dOVT4T5yhvEV9joVJ6kcAe9M&#10;1aNdkG1gV3E8fp/Ovrz4ufsc69pHwv0GLQvA9xfa9b3czX+o2M4m8yEqAuVPuDjFfNl58HfHdqVt&#10;5PB+uRupwGNhL0464zWarwl1HKjVT1RmN+8tVC4yFz/L9K9R+Enhl/FGg6obuwW+t9IdZre1X5PM&#10;Z2xy24FVXnjvn2rz+Xw9q2iyGG+0u8tXC8mWJxwevBWvVP2edW1S3PiPSdLvLgNc6eQ+nzJHLaXT&#10;owKiWNxxjcccfnWFeUXTdmduCo1HXjFLc9q0+xm8O+HY45Fke8WRoWZpmyY+qcsSHZeRnsMDoavL&#10;rmt6rFKbO+t7eaSKWZYpoY5GMxCIJCMcttUgH+gpNH0lNFtNWWExr9oumlvFQpOVYLnyycfLjDYC&#10;jvz0Fc94o8c6Po+taWHgFjeSzZSWGDHmDyyEiYkDg7s4yOVHBwK+LftHUagfqM6VGlTi6i1R2WvW&#10;un/FT4beJNEN88UFlpP2u1vri38qbztp22wToql4uAvHJOK+B7OMSacVBJkjZt4x054/z7V9zL4m&#10;0jS/7OvNSe7jiVRbS21rNiVpijbGUYIZlY5GScE/jXyHa+EtS8ZeNNZsfCej6jqsTTH/AFMRdo8n&#10;5d+F2qevX0r6TLJuzTPl+JqVNwpVYdTzi4G2ZwOO5rU8M6VPreqJaoz7WHz4Jzt7ivaNN/Yt+Jev&#10;XIaTTLHRYmk2btUvo0cdPnKpk4OfSvWPhz+wzqegSrd6n4zjtSw/epp1iZAHHRQ7Eccn+GvbldrQ&#10;+Hp25tTP0XxX8P7zwS/gHU/B1nrGoKVSIcQNajPMxnA3DH90HnPNYk37Huo33geHxH4c1S1nhjnl&#10;86y1KYRLLz0jbufl6nnp71754W/ZP8D+G7q51GS41XV76cDdJcXQRQwPVViC4B9Gz0GMc59f0TS9&#10;M8N2U1ppliljaySb2hUHa5A4JHc8nn3riXPGR1utQkuVo/MS8+GXjTStTjtJfDGrXVzcYMcttDJd&#10;BhkbQrg47dc9hXr3w0+Fnxh8K2Wo6uuix+G9P3NCdQ168ksUtTtb5uHG7BPoa+5dQ8QQaRYvd3Ey&#10;wW0SrkswVW54Td157Yr5F+I3jPUvjVr91HPp1jd6XEirb2c+oTR25G0/OVV1y529QCa7ouUlZnBU&#10;gpbbHJ6RrHii612+udDu28QeI5pY2udQ0YebbBcESNucAcnk8885rr/hn8SfE+k+IrqSVoY44kdJ&#10;5vKHEme4yQSfoK8l8VeE5vDHhPTL/StSaDT9ake0uLJZJhFHOnzKFLAHHXOSc8VW+HY1G51a7t7i&#10;eaGeWIPGbeZDbykDJzv7nH86461Hm2R14XEypSUeh9c6L8Ykltb3S/stvdaxeSHGp39uk6qT0IU5&#10;xgfzpt94D874gW+qf21oek6o0dvFc3Om6bJbJcRlhnKBipbpzgYrwLwpp9z4q8QQ2enSQw6hM24J&#10;dz7V3nuT09K+9vA/w61E+D9PHiO0iuryEbHe3K+Vxgrg9T/9auPDOvTnKnE9qtKjUgqrdzgfHeoa&#10;p4Y8TRQWWiyalo0VtbxxTQuokchTuOMdTxWp4f8Ai/awWsputJ1q2liJZ40tvOKLxyduB2717Ctj&#10;DJarA1oVgHA+XOT2561k6x8P9ObMxZ7WfuZggXn2Jr6Wk6cY8tZI+TrU6tSs50dhml+M4vEOm2si&#10;hL2xvFCxRTRkFmJAxyMqRkcj3r5V+NH7TXwy8O+MrvQNH8K6ndzWTG2vtUsblY4UuASGVIyPnAx1&#10;r33WrUaDqlrdR+M9JFzC6j7PdpLN5oyDsAUkjvznj8a+afiT8B/BS69d3Gn6l532uea6nR1YLFI7&#10;biqORyK8PMp4aELqKse3l9CtKTU5NGv4Z8UaH8RrXzdJuvtkrAE204Bm49uBz/Ss7xP4X0Sa3dvs&#10;UVpIvWdd0TAgjj3zXKaL8C9HjukksLxorhDuD20xRg3r1r1STwzHqOmm21O7bVZkQgTNHjPsSD8x&#10;+tfFVKipu9Js+sWHd0qiTN39lvSNI1nxn4lFjYaVFYSLDczm6uGQ+eiuYXjVcbiTu3HryK+ifO8Q&#10;Dw1r+o6pc2dhYWtvKYo7KPIwuDn8z1HpXzB8B9Jg+GvibUb3UNGs76W9UW9tPc3HlGBCWLbVKkOW&#10;+X0xt969R8W/EbTJvC2sW1lpUsF1PAbcSwyFRtLLzsBwc89hX0mFx9OlRc5bo+SxmHk63LFWR7P8&#10;Idcl+IWk6h51yrRWqRyCaMbvNYLu+YHvmrV3oOmyXUc9xZ29zcGPAa5tY2IHUYyvIGB09sV5F8Bd&#10;Xj8J+DfE2oT3FxFb2MSmWSIZIOVHCDvjjIrf1v42aMvhfUBHr6veNGzxqiiFnUkDYysMn/61Vk+d&#10;U8ydTnVpI4cRgZUrO5Z+Ikngb4b2byahY6JYa0qrFDbwQRpLbLINwdiF9eSB614n8G/hpZaX8Srz&#10;xJ418QaTr1zeQyvpsM1w0ltbxMVDAqTtUsuMDH8J9a8j8beINf8AEXjDxT4hF3LJZzpA21iQJlH7&#10;sE8fNg9qjW1m8QeGrPRUzp959rE93dRK7JPsyAqrgBcAt+dfolPC0ZUFUlVSSPkZYzEQxDpKm2b1&#10;78KdG8efGq1tNNZr3wloW+GS3hbdI0zMWCnGCUI4weyj0roLv4HfEqx1PVtE8M6b4fn8L6gHZ470&#10;mS2sRtI8yMA7o5FBz6nA54rv/hpa+FPBMl/c3NsumNcGJ1nhO932xtlnwOBkj9a4Tx/r8vhZnsPC&#10;Mt1dT6prEcl1r0k5AjhIDbAvUKMuDjAr536xQlNxVQ+ojTqqKnKDPdfA3iM+AdNbwbdiCC18O6MZ&#10;RqDOzC5aJNzzEP0+Z1HPLZ9q+evhzql14g1SbU77dLdXkjzO+7OSd3OOo6Z/GvQPilNq3iT4Vapp&#10;6Wsf9tTTyXF9dJP5sa2Kx5CIcjapK8r04Ga87+GrPp+km6iQrMzZDcHjB6nJ7H9ayxDSnGK2Z04e&#10;yhKT3PA/EF54b1S68BfY9HvI9KiWK41K5uNRa4kWNcqxRSxKbDluMdK9VuNJ+IHje11Dw3pw0nwR&#10;4KtW8jUPFgIjnv8AaB++V+GO9OOvJ3dcV8q/C/Xh4L8V6XrhtFv9P8horywTjzbZ1ZZFAHOfnyPo&#10;a+i49G0b4mWM2oa18RnX4S6HbxJaafHgTKo5WFozyG+8M/ebseK9i3NBM87W7J9E8QXF/n4d/AXQ&#10;4RZ42al4su4B+8PdtxHIGH6nuKuW/hf4IfBXMHizUdV+KnjRpedF0qZo7cTMGJUlCByemTn5TgcG&#10;qWm6trvxa0c+GvhxpSfDv4Z2uDf6xMdk0sZYjlxhhkA/LnIz81HhOSzj8W/8Ib8AfD1lLqvmGC98&#10;Z3KecY9o+Z1dxhPvNz14FRG+liTY1z4S6p44ms7+TwR4V+C+k7iUbWNUnkvJVKoADAxLkjPG1MfM&#10;evFeJfFv4d6n8HrqbRdUn+02guEks9XS3kWK8T72ULgEnHfGea+mvC3i3w98EdWTQ/AmkTfGD41X&#10;YIm1ScG6htZCcMysc5PPOCANvPaq/wAevhtfeJvDM9x8b/jTp9r4qizPpGg2iiSC3nK5WJkXhc4w&#10;SBk45rdSaEfHul6kljrGy0VnhnJcEn7p44rWvpDfW1zbsEYyjgk8DGeg71z/ANoOltLFOAtxHtyo&#10;LAqxUEEg4OCP51h3XiYzSOigSAfe6qVP94GuyVWKjoM6fwzrEqrPHDIjBkME0E/UdMEfrXdeD/BO&#10;teNtSh0rQ7GTUrzyj+7QAYUY+Yn2zXDfD3wR4n8e3muajoOl/botPtjdXSR3CpKFAzgKzAt07fjX&#10;0r4c8D/2L4D8K/GX4UvNdz6QgTxDosspkmDf8tA6joOv5VzyrKSa6hzKOrPWfgj+z7H4FjguJJhd&#10;a/e4Sa8CqGjznhSBkd8885r6e0DSYLHTGmkKeeTjY5AQsOD1Hb+tZPw28SeHPiB4D07xrpckUdrI&#10;3mz+Y4CQFVzJu9MZFfBX7Sn7a2o3fji50zwjrL22gWLOI/saqft0hPzSuXHCnAwB/tetfGSw9R1G&#10;pH0lKtThRUkfoJJfWzzOJM3E2QJBGM7M9Cvc960bO0WZblribzUA+Uy856+tflt8Pf8AgoZ488Ly&#10;JFqMFlrdnkkK+IpQD1G7p6du1e6eF/8AgpD4Z1LyoNW0abSB0aRZBKvPuoFc9TDVOh1U8XSlo9z6&#10;i1Pw1p2qTFW06K4dmwQ6jDA9QR0P414p8Qv2RdMk8SX3izwtc2mi3U8ey7sLixR7QhQGZgFHythT&#10;05y1dT4V/as+HWt2N/eprKxWltIC7/aY0dQ3C7YyPm5/mK53xZ+1rpOi3l42m6QdeswCtpfTSLAT&#10;LxnIXkEEZ/CsZRnFWZ6VOajUjOnujx3wzrVt4h8XXuuXll5NpFM0MECeYkTSDI8ySMnlzxlsZOea&#10;9Tjg0b4l2drD4v0izeyt3xHqDRMogbGEKMvIbjr7V4brHis+LPF663q2oW7eI9amEqW9ugiVwqkb&#10;mUcIQABnGTivePh98O/GcfhuS40fxtp2myXMZaW2kRbxZgBkJI+eB83b3q6WGcnc7sTiVGPNVl1P&#10;MPG/7Ovi7wN4wsYvCkMfi3Rb5/NDzJHEkDgh3Fww5AIzg9W+bniul+FXgvX/AATa69a2/gJtAgku&#10;SZLiOQrHcY+XA8zLsFKueuPmr0e28W6h8L5tAh8cafbWtnd3Btbi40pvPiaQqdg8lAzNu55AypAy&#10;CN2PXbHWrbxFpsF1Z3VrfWcqh1ubeTzVlAJ3EsPf5SOmYyc9cephcPyts+bzDEKcY2d0eRS30dvP&#10;K3ziHyn3w3kLRNv2ZwG+6RkCtO1htLwwLGB5skaSFM5I+XLAnvyTzivQ7jRdKv1EU08ak8E4yozz&#10;n5cEdOtZel6H4eHiCRLS6jZcL5k0KSN5YLf3l4ZeucdK9HkijwvefvnOR6eWnnEgHCFlUev9aqPp&#10;bRLCx+QzAZSNAWUhhkY7da73T/D2mW99cyHWGQK43zzRfJt3EZG/69qwNW+3NeedpWlXetaWjNG1&#10;wgSKSRgTyq9WHPb0qFCMnZE8yWrR8y/tHeMbbQvGfwu0fUblf7GvtUa5vQuBIFT5FLBhjaDKf++a&#10;s6f8D9LtrmZoPFlvqcFuV8s6fIoQSbiqo27kdsn2NW/21PgrrXjjwHo3iXSNOkt5dAeZ7y01BWt5&#10;/JkCgGPfgykMucL93d2zWV+yj4iuviza6ro3ibS/suuadptvJbzR/uTqaxNICW6f6SQ5ySSWxz90&#10;VjXUaf2jXDqU3fl0F+KXwm0nVrrQ9P8AD+lPfbr6a5MNleqscAMWxm3dQpfv06eteb+Mvh7B4Gvf&#10;D0MKRtdakkqGC4vCY7S4iJVk3DjGCMetfRureHbA69qF5ZRX1pay+dDDaxExstuzhihbqwGwYyc8&#10;ewrjPjL4HsPFWjaLprXSWloplvpIoQDIN2wKrnqOckfU1588dRoq7PShl868rLQ+cNG8bX1hqVte&#10;yfZ7VY3LtGh3nIIATA+hr7H8KeLNQ0SxstX0i9mtGnt/NazLExMxHdW+Xj6eteM+Gvh3oHhxVls7&#10;NJLsEGS4uv3jufXLdOhr1PSbgX1xFbyS+UWXChY96+4x2r5jFZo8TVUcPo0e5h8DHA026rujfv8A&#10;4ieJ9UXNzrEy7QFZICEGef7uKy5tTuLvElzM94zd5ZTKfxBJq+3hNZJg8s8giwTtWPyyB3PNMu9G&#10;sNPWORr7YCNwDMCWUDOQDnPU0SwmYVEpX3OCWcZfF2gvwGQXAkaMyfIAwyOnT271mXHhmC4uriWb&#10;M5kbcGzyB2AP+FbenNod5G3l3M5GNzSSqYVUf7zJgf8A1qr65qVl4XuoY72x1O5juFBgv4IRNay8&#10;ZA81Xxkd+B1rSOW4uas2THPcLHWMWc3eeB7LbuDNHzj/AFh/oc1c0n4LeJNYtS2iLdvGuD1O1s9x&#10;mmaF8cPDEOqLJZW8iXkZWAI8aSkfNyw3Zx+PpXrnh74i+I/GdmWs7rUHaNmH2VcBwoY/NhO3v9K7&#10;MPk8r/vpHn4niRxf7umzxo+CfHHh3UFFxFMCsqsfNQHpnuc56iqWtatr4upbfUNFS4tHJfekW9xj&#10;GB8tfTGj+IvEOlXscWo295qdq0ZDW0wYs+McqTj1/SupvPCvhfxUxgm0wi5MKzgKjRMn+ySOp9q6&#10;Z5U7NQkmOhnCxD/fRsecfDbRnm+Cfiu7t7+O3u57dJbe3uE5Vt3CkHJ/hFeRXXhO9uLp7nU7tfNk&#10;+do4VwidcjA4r6am+FFo+j3Fjpmota280m7bcRLLtI7dQcDNYGo/Bn7FZTyNfXuqzRLuS10eBFll&#10;bngmRsflivMhlGIotrDxtc7ljMJJ3qu6PEIfDtrcRrat/pJPCJJnAwcjjPr+tdnovwn8QapGxttF&#10;mKkfI5wq85yevvz+FWbmSx0mf7FB8N9eu9SZVD2eu6kLVlJyco0avuYkdP8AGrXhr4pan4Y1ATx+&#10;BLyW1tWZrjT9Eu7i4uoY8YZ3V5NrbTnP7vt3r2qGS4xK9Wehw1M4w/NahHU3tN/Z91SSxFtqepR2&#10;MYUl/s53naP4QvSszWvhHrvhW+trTwvYWupz3QwrFx9qYHHzNzwOf1r1jwx8SNH+Jfh97jwZ4hsn&#10;nwY28yNVniYdniYggjnJCjODXjPirwv4t8PeKr3xBqckv2i4gaBtStCUi2em1QNuc8464rixGVql&#10;71jooY6dbSUkUvE2jppMcuiyC8nuJj9mvxIPLQZ4ZBjquCcnoa4LUNDs9HkMdqTZQQt5YhVFfcMd&#10;dx5Pb8q6tJXhv7A+bDcYZAio7fN1ySWPQ5HHvWo7eB7jVrzQtT1L7Dr+nvsu7MyN8jYPQ9McUsLT&#10;q117krNdzatKjR/iRuvI/KvS7Ty9LthKQzsodGbnZgnP8/woVZorhhCfMdiN+5sIwByGf+8Bzx71&#10;BpV0kkKQSP5ZUYQkcfTNNuku1ZlZFCZ42ng/WvvoX5Uj5dn0j4Z8aeIP2lzp/gVdS0rwP4P0+0P2&#10;1bUiPz1TBZioxnOPuj19q7Kx8SXPiJ4/hL8CoG0jRrdT/avircY2kUcs4bqpIJ6ntXxjDI1rKHS6&#10;EDklAYpnHUcjrXv/AMPfjRqGseAtJ+F/gPRl8Na7q0piv9ZE+1rnkA8kgA43Et1ONo5ar2IR7rof&#10;iiHwF9m+GHwHtzqfje8k2a74qnjEiQ5++wYjGACT7Z+udXSV8LfB3xYmgeE/D8vxu+Nl85E+pakh&#10;uLe0Zs7sk5UEHPU8Yrj2S48KR2/wW+FK28Ov30Odf8UcAxKcbypHQEnlegyF681ueE/Ei+CtQvfh&#10;j8ILqTT2topJ/FfxDaJC8G1czNEcZ3gKQvPVv7yk1SkpaEdTyX9sbQ/EOpeJ7O88VeItD1n4j3E/&#10;2C80jw9AyizgCDYJGHyl9x2evHpWHpf7LOtaT8O9a8XXn/Ex1nQb9F1HwuI2HkwhlYlyD0IP6V2H&#10;hPwpp/xK+FfxRu9NjYX+hy299YCZle9ljjJeeSVhy0jlWPXqF9Bj1XRvib/whPiPwl8Rrlft/g7x&#10;1pyaZ4ljZAY/taHy2d/9rIzk84wazdNp2KF1dtP8AS+C/wBoT4fWEKeHWAsPE2j20e1I4yVRht6Y&#10;JOCSOu3tzXWahAv7OvxEtvi34QH9qfCHx1tXUrOIApFLKVVi0fQDBbj+Ekr0qro+l2v7Nvxb1fw1&#10;rMUeo/Bf4hws8DMxaK3MgJHznjb82PUZyOnG94dgl/Zr13W/hX46s7zxF8LfEFtJPpl9FCszw71X&#10;GOoDD5R7hVbqxypVKdGN5Mapup7sUVdSsdO/Zw+JkdzZSHVfgL8QImV2VPNitDIcluflUqd3Ax1r&#10;4B+M/gvw+3jnxB/wgGp3XibQLe8cwXc1v5eUJ4VV7gf4V9YTaHNfeBbTwBcavqep+CrLUGurawuJ&#10;Qm887fMHcD056n1qTTfDdnotnHHZ2cFnFGu1vJiwTzyM/gK+KxufUue1NXPqcJlEpQ992R8X+Gvg&#10;X4w8SFSumGzgb/ltdkxj/E/lXqnhr9k6Aokus628smebexiP5bzXvl3cxRgO5ZlX++pP+e1Y9x4m&#10;jjjkaJUcY+6xIGe39a8Wec4itpSPZp5Th6W5i6V8B/CGj+VGNKZ5FOfMvHEhI5ydp47D9K93+Bv7&#10;IejfGDU0mvtEWLw5DJuuLpmYPKedqRk8jp17cYpn7Otp4X8UXl3e+I76G8uYYd0WlxKAEPOSwIw3&#10;419gfDvw3rzW8UsN4uh6EsW60iWMESNnhiO3XpXp4bBYhr2+IlocWOxkKP7qkrM+WPil+xJpnhTU&#10;lu/DdnqB11Z2FldN5Ulotv5bKY2DDdIwLJXz9eeG/GHwgUXsUeqaUtsvmSXNihgDAYV90eCDk+tf&#10;qvrj6rqfhfWFvdNgkv4G2WsitjzsciRR/DznkV+eX7W2qfFzQ/7b0a7tobTwtqMapHMsILB1wzZl&#10;HI5KY55yfSvb+rqdpU3Y8KrmHuOUo3aOE0f9rT4j28rINH+2G13Kj6jZPauVxgssyAbWIOOhJBPS&#10;pPE/7QGu32hfbNA8P3PhHxtdXUKzz7Fl066gIIczoRhnwqDftDADGT28r1D42XCxafZ+INKvo544&#10;FE09vICzLwA208H613mg2dh4g0uK80/VxcWVyNsbYCnceqkHuM11QjUitz5CrnVSDUpQtE+hfhv4&#10;a07xnpK3Xir4lWviS4uZS8elWMosLRCAP3WCQZSM844FeweG/Dsvhe7iOnf6Mqr89tCAsUiAZ8tg&#10;D09D9etfEB8I6Fql1b6fOjanqCjZDa6WHmulIZd2wIOOvPQerL39XsPh/wCJfD+naZpK+L73wzZy&#10;F5poNQvPtMrwnJ8shHZVwEIOW7jrXnVsyoYeXJV3PocHUqZhDmpX+Z2fxRi0S31y8fW/Edw+l2ih&#10;5IbRvtK5dgRCsanAIJ6tmtLwt8drfxVpZtfDDSeHLG3h8tNV1HT2mx8xG0bflH3evvXAW/w58LDS&#10;dUile61KK7dZBKZHWCQgAOrRqfmwQpHLdTUunyTaPY29hYbLXToRiO2jDJGqk54B6d8+teRWzqjS&#10;T9lFo+jwuAdT+IZnxB8Hv4p1g/27qd3r4knEq4csoKYOQTynJGOe30qG3lXTtKkjjs2spFuS8MMY&#10;UFSkcjh89WJPOc5BGc5rfvGubiFX8qGQ84O/bjP0qvaWt20N2fs/lz+UXTyXLl2HGDn2Yj8a8T68&#10;8RLmqs96WFhSjoVf+Fg6j4g0GV7i5uDdJKiCW4h+bkEnD8561z7QNcO0mB1GS4+Y/X1Fdjc6NZ22&#10;kyfZL6Oe4uGEjWrJIjLgAdTx69PSsy3sDNCZJkCSdxnP61yYq7d1sOhOEdFuYcdqhY7lLHPf3zmr&#10;8NsBtLAfKcjaOR6dKsLZvvwBxU32J1UcYx6cV5/N7P3o7nXJqpHll1Oi0u4s9aeW01G2ilcRgs2w&#10;H5R2GPWsrVPDepWni+51nTmhv2dFt4YmkQGJMjAOR9fpVSJWiuIpFby3jbcHIzz9Ky/Ffi3xVoer&#10;QahpNhHqdjMFUItnK7xSgnekrLksDkYbB6H0r7jKsZHEU/Z1nZo/P8wwssJUcqUdGdlp9qk+nNLq&#10;MVj57bhP9juA8Ma7iDkkcnI/DFU7fwr4XWNEh12S0O5pYoYNRaOKXBGQVyADyfTrxiuNs76f+1rZ&#10;tI1XTfDkdxL9p1DS9Tu0mV8jDRxxKgkALE8HAzWV8TNQtG8NtpGo6JbKblsKqhyY+cLIBGpK454b&#10;r+de+6lCC+I8qNKu3sdT8WvBWi+PGthY3C6ebCNYImMySwyQ9S4fexLAg8tjHHXnHP8Ah3w/onw9&#10;8QWuqeHvGqjVYUxLDNfoyTR5AKlR2yec56VwXgbwBoMkV9aPpUHimW42izmhvXs5JNnPyKxGAS4y&#10;owPlHrWx8Rvhhqek+EXt77wdb+E7tLlHgu7zVIEOOwzvMkh6cAfzFbU+WWvQion8Mtz6HuvjR4Xv&#10;JBfTWdm3lSfMsE7FNwABCg84yO2McVo2P7R1i1zDZ20Pl2wYL5QhO1iT0JPOffNfNHh7SfEvjXwd&#10;doLi303w/Escl1qL27wrkIAwE0saAkncQBn8O+VovjPRLXVbm307Uda8SW9tCQbWMx6bEyjoRISz&#10;SH8unvThTjTTcUZKlNvlUj9FtD8ZWOsQR3NpOhOMGAkZQ8ZB9frV9dchyA8u9SfXIHvzxXxD4N+O&#10;U109tquj6RPaxAJbT2txqkbShc4G9AoJBwcEe9eua98WNNktZbSHWodC1CT5TLKocxSYBxwCccjk&#10;/hXRCsouzOyGFqNan0HeeIrKysZGuZlFkhDMGG4A9BgDv15Ar54+J7aFr1wt1H8P/D626ttOta5q&#10;ElsrnORmOLAZTnnd7VwGk/EX4hQ6odPi8Q6D4ltG3GBb9fIeQjlsOAOOnLEqK5Lx/wCLF1Itba9Z&#10;+IvA08xYSXGmMl3ZOx6tgnjqvzAYbPGMUSxTTNlg4x1aOz0/xtYeDNTnudL1bwDoV9DkyT6PpEtz&#10;cHP8IknZ3AGP4SP5VueFv2vLPwtcSnXPEt14ujn5+yNpiwxrjPfIPO7j6Vwfwz+B/wAPfFjQyx+K&#10;NS8QFkKyQ4a2344ycKMdD0969i0/9mv4TeEtJiv7zTrEr5mFk1O7nkkVueDu7c1n7Vz1ktDJ8sJc&#10;sdyTR/iN8J/jsDb6Zq0fhLW3bBsb/wDcxSNyQMDIbn0x1FX/ABlpsXhS6t9U1fTLNpXRYJrmEtI1&#10;6+CRJz1OByevSo7Dxl8LPCyz2mm2GnxPGxYtY6USsrDptcrj16f/AKtTVPi5pVzcQzxxXN5AsYZE&#10;YqChIwcjJx+OK5PZYdSclodalXqLlR+PFrCWhlljJ4bBQjOeTzirn2xY41Bb5e2Rg0lt5ttYpLBO&#10;qsS64YZ/jNXdJ8G+IfFNxGLHQ7q4Rsr5gV419zuPSvV+sU6Effkc1OjUqP3ImbNeNJt2x5Gc5x9O&#10;f51D9oWGSJ1+WUOCm1tpUg5B/Dt/k161pX7M+uXsaNfapa6bG/BTd5kgA6cj8a6m3/Zbs7fyj9uk&#10;1Ajo0rFQfwry6md4am7cx6FPK8TPWxxHwx+Pb/DnSPE9rBpYu9Y12NohrBuG84bjhgc84Oex5xzX&#10;uVq1p4X+Engb4eeGrxTq/jq6V9c1SJyztEzgOjHOec4IPBA56VyUfwA1O0O+yjswANoIbBA+o+pr&#10;V8L/AAT8S+D/ABDpms6ebHzrV/Nj3sWXgg4x+tcf+sFHnStodv8AY9VRvfU9F+F0UHwc+J2lpIy/&#10;8IpqOrar4YvQrZjjAuJFQv2HLDr6V1Pw78E6T4G8c+NvgF48RH8M6xuvPD+qTtiNGkUspVyflIIB&#10;47LiuCsPAPifU/B/jzQ9btfKOq6kNYsbi1l3C3uGLMxJzwC2DxXrt7oupfEj4f8Ag2LxXpNnfeIt&#10;CxAt3ZGR5JV4K7sc9VBHPcmvQq5zh1BTgrs86OBqqXLLQxFt9Tsfhj4i+DfxH0O41OLSpgmi69FO&#10;pdcZK4IOQNpXoejkdqpzRzahb2iXl3NeLaRLFDHdTNL5aqMbRuJwODwMYyeO9ej2nwd12+jina2F&#10;nEwG83hZWJyTkKSSc5/irpdJ+DNnbrvu7iW8kG39zCoQd89f8818bipY3M6juuVHuUZ4TBLXVnjK&#10;6aGGfmZ242xrlhXRaT4V1TU1xbabNO/GCw29fc817Za+DtJ0dSba0t4ZCuF86Pec5HJLVrsjecMt&#10;veRiEjUbUHT8un60qeR63qsVXOeVWpI8z0v4J6lfRL9tSG0DdVCec/61o6l+zp4Tn0/7PdW8xmk4&#10;M4kCke4VcYr02S8+zx+WJUR3XI+UnHTuPxrV0Pw9P4iuLiK0njhMTAvcSLxg9h69P1r16OXYai1Z&#10;HlVc0xMle54da/s2+CfCMIu4NX1vTXt1aV9StwXli+U4IOckc19PeD/HmgWHhmw0+31xdRa2t40M&#10;1wY45ZMqDuYAAqfbvXFeKINM8Hxj7Rqv2i43fOhYKOR2HpWb4d8QaT4g8wNYWt40UQklmuIhsxuw&#10;MnHUDua9adRS5Y9DllVdVXerPZZ/FRnVY4yhjRexLHnoM+ntXCeNLzRI9CvU8Q/ZJNNmXdPb3gyj&#10;g9BsPUnnHpVjTZNJtY5PItorMEZbyyNpCsdpBPTgn8q4fXvGXw68ReNrDw7dwtrut3BIZIlLRWy7&#10;T8znIwCePau+MJTi1huhwv2V17XZnxn8VPh74M03VmfQ9BmmjubkJpmn3hDSuzZB+YdFyeB7GvoT&#10;4QfsWeD/AAS1pq5a/F9PaZvtLds2hmYZzgct/wDWrsNB+Hfhnxd8Rl1fS9JtoLLw23ySDIG8KMdS&#10;c87senFezXDW2k2Ml7cvHHaxx7mlVjnaDnB/76r4vmxsq8nUeiPXr4fAezhGlHc81g+CNjYWJt9J&#10;vG0aOQ7nh0+ySJSQflyVwzH/AHjx2715b8TvC8XhDxFFp1peve+XBvfz4wojaTh1X6gDP9a96j+K&#10;fhSbdO2rRHZG0ojaMjdjpggc183a9qUviLXJ9RlYxC9uCRKqlthbgKSRhRjFeDmDoKzhrI9rLVVs&#10;+dWSMloTa2Rh8i3LyNvdzEpY46Z78ZOPrVNrZpcFpHdidx3cYB6V7R4e+Auq3lnE13qdpZ2752Nb&#10;t58jdO+dveus0/4BaHZsraheXd26ZJ8xgmRtOOFxV4fLcZjIczVkdFTH4ehdPc+co9PDx7WXLH7v&#10;LZ/DHWul0X4d65rghTTtKnmfODI+FTnH3iemcGvpDTPDHh/RWJ03S7ZZlxiTywzfd9SMj8M1cub4&#10;PgOypJxjgk8fX+mOte7heHHzKVWWh5FXOeZWgjxLTfgrdafpczaxvgmZtqR2bo6RfgBn0/Kuc1D4&#10;aXGkq5jI1GNOSYlwefavoNvO35E28nJ2uxA+vFUbrTVnfcf3b/8ATFiDXtYjJsPUhyR3OCGY1o1F&#10;I+XZ7PbJKiRbdvZhyKrNC20Z79K9/wBf8I218Gjv7fB7XMC4I+uK8/1X4a6hCGexcanbKM7QArge&#10;/rXxuLyXE4a/K7n0uGzKnUaVRnmksJDhhwfUdarmxjWZJhEvnRrtV9o3IPTPUdenHf1roLixPmFQ&#10;qoQdu2QFW3emMV0vhn4d2OqAQ69qjaRc3A/0K3KhTdEfeRGzkH7vJ9a8rD0qtSp7PVM9PEyo06XO&#10;9Vc8wktRGztGoRm5YoMMe9angnwLd+INdtbeTTLq905m/eRxFYs55GCevTt+tbOueNvDvw915bKX&#10;4eam92JgGOv6iqtCoHURxgK4PbOa5XUP2k/iJe3KWWmpY+HLOdpWt7e3sd0k0ZwEIZ2x+Qr6Ohld&#10;XmUq8z4zFcR4Sn+7pLU7jxZb+NprGXTvhfYWmgXMau1zb6lbSR6lOqH5nSeQ7ZOvGMduvb5/tfhv&#10;rum+NLPX/Gkun2d3bSea9xrmtQGeXrkrv3crxlACfmGMc1r/ABA1zWry2e18UeKdW1cXTwM32iWQ&#10;JDtD/ICvA+90/wDr1Jo/7KK+MNF0+90y2n01Z3aa51fUZcQOpxgqn3nPBzj0FfZ8qjTVOC0Pj5Zl&#10;7SpzwRtfEb4g/Crx5oQHiTVn8XxWEPlxzadHNCiS5+6rLti3DHG5N3vXinh/4e+E/iT4lay8ETeJ&#10;LCSSURwDUNNFza7Sp5aeH7o4PJxX0VpP7L3gDwLayajrkreM76H57e35gtZWyNqD+I/Q9a7nVNPt&#10;rXQDY2niObwv+887yPDsKRpsIBMIG05A759T611UaHNBXPR+sOa5loz5V1z4JeOfBM0/naJL4g0+&#10;SL7LNJpl4l1ujO9kYqOeCrdfWuE8SPHqzW8NzFNpWtWsawsb4kLOgA271xkkc85796+rpPDms+JL&#10;i7bTfFHiKGwdAsq2tzHK8fGAxbCsNxPv3q3afBHW768s9P13xK2q2O2V7iw8iJlkCqAu6VjuUAc4&#10;XjOaiWGUXc9KjjHbllqfHtxrEOktGl5Yz2N8mCl5bzyyRkjgFQxO3Ge3rXR6P8YvFmjqJIbq3v7Z&#10;TuBuIvM3HAOSCevA556dq+gPGHwK8KaVZtNer/Y+iOVhGow5jSGWQosaujfKFJJ5UZJGCcE1574r&#10;/Y7vrW4eTTL+FkYkYuM2zHGBncMqCxycDA9BXN7BxeptLEpow/8Ahfmt65b/AGi/8OWWoRwfMJrO&#10;eS2dTnqSj57Vo6P+1NcyXlhE2iXlo0kghK2V9JIrA+sZPzfUiuftP2WPGU9wlta2ZtS7YkuLqWN7&#10;cD+8GU/N36gV9EfDX4E+HvhXai5ZIb7VwoE+rXWCYj3Cr26n8qdqkdtjzr80rou6TbW2uLJdatpi&#10;pLJkROgEUwG1uSyAfqa4Xx9caF4fYi11KX7c7ZFvMqu4XC55HArU8efFGBWmstCkMkv3Jr9yCf8A&#10;gJ69zXjGsSSyPmOdgAcmdmO5iR05rxsTiKcbxW59Jg8PVp2mdJo/wp8LeF7FU0/RLQTJz5kwE0uc&#10;scgsDjr610Fnp+VV1Vkk5yTwf/rfhU2j65aax5bwlIZJcb+QVPYYP510PlqMKTnH8XrXwVbEVqkm&#10;qrZ9nSp04wTppGMmjuzKQ231zV+PR45QABhu5NaEdqoIJNW9q7cp1HUDrXM99WW5aWRUtdMiRwzD&#10;KsOABWhDbrHZqI1IaKVc5yTg57fhTEwuCSRnopPSnNdLApfcSCQDzyce9Bm9j0DwNJ4ZE8tlf6dG&#10;L/cGS6ujuhkBzlNp6fjXq9i0VjFELeSOOGP92Yrf5EXHQY7/AFr5g1DUBGwLyGOJlyCTnBBHJrst&#10;D+MUmmPJb3TLfWalUzjDIMdv89q+swOKpqPJUWp8xjcFVqXlBnuC3UdpKSMZY7uAM/5/wrH17xJe&#10;xwuLG2mmn548lpFx3GAc5rNs9etNStUvLe8S7Q/MWB2lfbFXbfWrEMVjuPNb72W6rn3719QpLRxP&#10;j5KSk4y3KnhfUtR1K4c3+gz2MfGbi9YQnPOSEB6fXNXrrXbCzklhW68yWD/XRqMoqkdcmrEKpcPu&#10;3K+Rj5MdCVyT68D9TUEng/SprVY5F82KMsSkMw2nLHKsO+eO3Y1q6isaKLSI9E1q21maDS9LuWup&#10;GYp+6TO1RyWYnsOKnk1TU/C+rJNYX8awSRfvHspHdWJzgMCfvdenrUmi6PY6PfTafp6RWslxaNHE&#10;sbEBW3IWGOmT0qh4gt/3KIyvGVkIZZANysD/APXqFNN7EWctDc8M+AfD3jXUpNS1+1vNQnI6PcFE&#10;4z6GvSfGHhHQdA+G99ZabYLpdjNFGjCy27tu8dWAzXCfDS63TAP1YlcNXofxI1G1s/BhW8vEso55&#10;EgE0zEKCGB7U5RTjroaxk4PlSuz5w+IviSDwd4Ze0tXlFqwZCbiV5JwhPLAk9c4AHvXG+GfgXqs2&#10;ipr1l4kvPB/i2/h3pJCEkiSBj8kE6EYY8ZOf7w9K6HxJ4T8Mah400XWNZ8bQNp9hcvLJo6ws6ytn&#10;938/oCCce4r06H4ieE7iFIxrelMC+4KVPytnkjjnIx19K9alXpYbD+5NXZ5v1bFVK7lKLsXfgn4T&#10;1nwP4G/s7xDq1vrGrvK8891bwrEjgnjGAOTx9KwPjl4o2wwaDbS8zYkmweiDG0H685+ldO3xL8O2&#10;xliOrRtcrEWAhUlH9h6e/rmvBNU1ifxFqM99dHa8zluWB2jsvsB/jXyOdY6lSo8tF3b3Prstwkql&#10;T2ldaIourtIQqr5Y4VVGAB6D06CrdrI63EbOMk/xHkj0/KoRcRw/IoB9KfHN7/SvzhqfOpH2EYxk&#10;m4LQ6bQfE2q+GboNpl+wjZgxs5xvgfrkEHofcCvVvDfxe0jxBqEel6tHJoOr4G2Kc5icnP3Jev4H&#10;1rwiG6MMgfGcdv603Ub22uoTHclWibrHJkr9cevXke1fTYDOq2HXLPWJ4uIy2lWvpqfU81rIsoLO&#10;2z3bcvbBDZORVVwtu+0urE/3+TXz74T+KWteC1jSC4fWdKGM6ZdOQyr6xyE57njPYV7H4W8eaF48&#10;VptJ1CRLlQPNsLpRHMhbPHPUcHB9q/QMHmWHxcVKLPlMVgq2FfkdHkqdy5WRRkb8YPsKjERupAwS&#10;Rg3O3eRz3HXpULNDZ/L5DyOpyfMQHHpUcmrPhiziMn7oxzXpWcnzI4Nty+2mskZUkQqPu89Kybrw&#10;3ZXOJVkaC8JJLqeMfT19/epI5p5ureYp9RVtbV5yvfk9P0pNJiu/snG6pYtp8jTajbxSMV2x6gka&#10;l1Hueua0vB+l6Lp+65AN9dSkf6fdAyueuMd1xzXS3j6fosJm1W5WK3I+7Iyk/lXmPiT4jeH7eZv7&#10;D0/zrpSWEzHavbHy968evLA4ep7SVrnp0li6q9n0Oz8dfDPwz8S7OG213S4L9oSDFdRhopof9pXB&#10;DA+wNfPGofsT3E/iqW41TxtKnhuKQPDcwPJ9rI/55FX+VCP7w5OfatiHxf4ih1R7r+1ri1lnYSeU&#10;ZCYuO23OPXnFd/oPxy1azY/2lZW11EcIbiByjsD3x/FXBHNsJXlZqxjiMim/3iWpgeFfhv4X+G+k&#10;zQ+HPCsf2Z5WaTU7yd9Skkfn94ZHJVWGT2/lVfVPEcclwJBfLdSLhRHIokO4Z43DGPp+VXPEGh6B&#10;4wvW1Lwj4kuvhp4s3hknhybOdvSeDG18+v19a7LSPg/Bq+jxv4k1LS9R1hf3jX+hWjWyvnqJIgdr&#10;HjqB35r6bCYzD2WzPnq2X4ilsjxvULq+8Qapp0N1ZJY2UUrXS7H3md1GFPH3cbj+ddbpGhaYsMQv&#10;tQazmvDiAxXQilkz1AfOeq4NReO/hv46026MHhy2s73TXcFvss/lXrLz0STjHPNcD8QPBulPdWWn&#10;avoyo6xPCpupiPspZRuIUcNLlQVI6fN61WIr8/wKyOmjTkklI86+K3wz8W694yuNK8Na03iu3WXe&#10;1vKkZa0LBgEZpMhwCoI69c14JrHirxf8P/FDaXqsK6Hrmn7lZo1EYKlRhGJ+U5w3zBh96vSXj8Va&#10;Lr2tf8IRr9ydH0a3zdahqDmUWwlUKIxIOS52twOVx711ngPwJ42+K+mP4UPgqO10uKKGJtRhCm1a&#10;RZA3mmVxlmbecnqemRXnUsTJWt1OxRp9WeJ2/wAStY1jxFpsZ1K3/wBHWadI3V72CSRonXaUGQep&#10;xycZ4x0Ptmh+MdTk1zR7fwrbxuLi6itTbxafJawXbMBvhMbKAkm08SjkBAM4xXqH/DHnwl+Hd9a6&#10;t4uT+0NcVA7afpcjxxP0yCP89DUl5qV7HNbR2D3ENhp6uLCKWTzDHvJ+bd1LBVC5PQADpWeKzajR&#10;X7xanq4fLZV9bOxueJk0PwmssupXqxXC8R21pzKQv8JI6n3NeK/EXx9qXiqzlsYbBbTTk+7548yU&#10;++e34etbOpWPkyFpN1xcN8xcHJJJ5J+tYF1aT3Gdu7P92vka2c1KycYfCfSUctp0UnI8ylu2RfLY&#10;YYdQVxj3rOkvbdpA8qeeU/hHJ5r0m88PRFSHjEzdmPauavPAsbyk2tx5cnsv9a5aVSnf94dtSm0k&#10;o7HjHw98W6rofh2wufIludPV2jd8FsYdsc9u9e6eDviRDq1nGWm3KGOEI+dR3/pXnPwPmb/hB9Ut&#10;SFaBZjhWGcctXN65v8K6hBdafLJHLJOFbc2QQevFfWZnlNOtT9pHRnxeX5rUpVnSlqj6xttStrm2&#10;ieB/MDdCTkDp1/Op473yZOApfsFGK8p8Ha5dxx2jBxi4Z/MTHynp2/GvQVkNqxCc/wC9zX5rWpuj&#10;Pkk7n6NRlGtDmirGrJI00m5uD6USR7ovpVGORpGyTzV1c7DyfzrOOjNeWxz2rrPccMSQue9ZbNcQ&#10;4cuwPIyRk8110oGGBUN/vDNVo4UdmDKCPpWyqtO/Yexzth4r1bQblZ7S5JHQxuMqR6Yr0/wn42j8&#10;TFoo5/s94oBe1dwvryG/CuXa3hwFMMZB/wBmrNrpFtDtmij8qQMMFO1ezg8dKnpLU8XFZdCqnNaH&#10;b3mq3kMO1L3bMx+VmfIX24+oqmniDUoZjLqF1gRrwA52uccEqeOPp3q3J4kubPw/b+VFbBtp/eGE&#10;F+38XWslIE1xFnvN00mcfMxI/WvXqZnyq8YnzkMr55tykMn+NR8NxxsuoSXV1C7Sh7dAxD8YGfTi&#10;tnSv2k9O8ZRmDxTYNompuwA1CzO+OT082M8Anjn3Nc/c+D9Hk2KdPhw3JwoFRw/D3Qria3VrJVDA&#10;k7eMY6Y9K4lnE3K0ke9DKaMaXMfSPw9mP26OYL8jLuGG3BgOjVN+0fqSzaBoulq4ctcfaJVbk4C8&#10;f1rzHwprF34bkS1sZSkMSfKrc4pfFmr3WsrHcXkpnlBKhm9PSt8Tj/aYaVlY8rDYNRrtp7HKriBS&#10;kQG0cYb6A1A11JHyuzd24q5dkbl+Ucj0+lZczZJGBXxlSrJpO59d7O6TGTXTYLOyp1yvb8fyFRya&#10;mscRYMGJ7Kcfn61Vuo1i3AfMG67uaz1bbbj5R37URbktWHKrWsav9qDy1YD5j19qrtrZ8zG7H41j&#10;sSWk+Y/nVW+Z4VLrI24dM4NUJR5VZG6mrTBeZX5/2j/jSNqh5PmlW6BsZFc19ofao3cKeB9a7Tw7&#10;pVuumyahIvnzADakpyg/Dv8AjmiyWhXS5Lp9hc6lGWSFnxjLshA/X5fxIq+bfTdL2StfyXmqxI3k&#10;rp5KCFjjkynnsOFxnB9q5W91691SUW80u22VgqwRgLGM/wCyOO1Y+vSva6ekcR2mW9iti+AWCv1I&#10;z3HY9q2w6mqqlCVmcdXks3NXPcvgb8SvHPjrUrzwxf2NtqsFpF+88XWqiFIuTiOaI8F8Yww5ODk1&#10;9D20Vlp+nwW22OZUjy886HzHbuRXGaT4d0/wDoelaHo9usFl5IlkLcvNI33pHb+JjinSahNI4OQD&#10;jtX69ged0LTdz89xLhKs4wVjcm1B47WY2sQmlU4jS6kMcf4kc+navOPFl98SHkLRwQW9uQdo0hw5&#10;/Et8xrrlkZYcjgH+EcCpo3YMzB2Vh0KsRRisK6ytGVicPNUdZK587ahJqk00/wDaSzK6A72uhIGz&#10;+JxUFvqH+ktucoiquCx65zmvpBbyS+ke3uNs8K4G2Qbh+RrOv/h34e1KJpZdMhWT1iynp6V8fisl&#10;nfm9ofS4XMlbl5Dw0zReYkrNs3dHZcirEV27szRqJSBzKSAB17d66TxZ4IsdD817aa5wucJI4ZR+&#10;GK82bUZJLbMgWTa+ArE7Rn2BxXylfDypPluerGuqnQ6UahDazGSJPMDKw86VsgeoAz0P9KWy166h&#10;kQwXcyS8/vY5Nv0wPzrCkfEe7apMeNuRxVuKeRlkYuxK9Oa5JYipT+GT0OpU4SXvI9G0H4v65YRp&#10;Dc3H9oWiYDxXcatn5hjBHIrpF+KXh3xTD/Z+vaOJ4f4t0AmhXLEZBGCrDPvXiPmNcNEGbAyc7eM9&#10;DVHxrrNzpGg3c9oRDIsbAbcj+HOevXPNephs7xMPck7o5qmV0Kqu0e+eCfBnwlu3u00eaHUYo7iO&#10;9ms5J/MiimCBQG3AYKlicEnqenfR8dfFaHQ4xo/h1IY5Y1wZY1CpF04XHTGD09M18/8Aw7s49L+C&#10;/huSDPnarJJd3cp+9JJu7kdvar9vcNM1wr4IWQ49ea6nn1WUXCMUmcNPJaVGak9Qvrp7iaW4llMk&#10;5bLSSMST16f571myTwNCR5w3d4w2yue+I2qXGj6X5ts21s9xkdq8duPG2p31yiu8aBl52Lj+te3h&#10;8rhXoKtUd5M4ZZtVpVnSilZHuFxCTFmELgEbwH6VRmhWFpNsnAA+bbyc+hrjPBerXVxc25kmdgc5&#10;UscH8M16Mv8Ax9oOcZPGTXzeNwywU1GL3PewuIeIp3kjAj09rjmNGx/tLjNElr9nXBiTn/ZrqryE&#10;JnBP51Tkt0eFSwya891ep3dLM//ZUEsDBBQABgAIAAAAIQBomqz84QAAAAoBAAAPAAAAZHJzL2Rv&#10;d25yZXYueG1sTI/BSsNAEIbvgu+wjODNbrax0cZsSinqqRRsBfE2TaZJaHY3ZLdJ+vaOJ73NMB//&#10;fH+2mkwrBup946wGNYtAkC1c2dhKw+fh7eEZhA9oS2ydJQ1X8rDKb28yTEs32g8a9qESHGJ9ihrq&#10;ELpUSl/UZNDPXEeWbyfXGwy89pUsexw53LRyHkWJNNhY/lBjR5uaivP+YjS8jziuY/U6bM+nzfX7&#10;sNh9bRVpfX83rV9ABJrCHwy/+qwOOTsd3cWWXrQaHhfLmFENc6VAMLBMEh6OGuKnSIHMM/m/Qv4D&#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P13FfKmAwAATAgAAA4A&#10;AAAAAAAAAAAAAAAAPQIAAGRycy9lMm9Eb2MueG1sUEsBAi0ACgAAAAAAAAAhAKdDyk7++AAA/vgA&#10;ABQAAAAAAAAAAAAAAAAADwYAAGRycy9tZWRpYS9pbWFnZTEuanBnUEsBAi0AFAAGAAgAAAAhAGia&#10;rPzhAAAACgEAAA8AAAAAAAAAAAAAAAAAP/8AAGRycy9kb3ducmV2LnhtbFBLAQItABQABgAIAAAA&#10;IQA3ncEYugAAACEBAAAZAAAAAAAAAAAAAAAAAE0AAQBkcnMvX3JlbHMvZTJvRG9jLnhtbC5yZWxz&#10;UEsFBgAAAAAGAAYAfAEAAD4BAQAAAA==&#10;">
                <v:shape id="Picture 363610280" o:spid="_x0000_s1122" type="#_x0000_t75" alt="A group of women sitting at a table&#10;&#10;Description automatically generated with medium confidence" style="position:absolute;width:32181;height:17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2sQyAAAAOIAAAAPAAAAZHJzL2Rvd25yZXYueG1sRI9da8Iw&#10;FIbvBf9DOMLuNFWhamcUJwhF2PBj7PrQnKXF5qRrYu3+/XIx8PLl/eJZb3tbi45aXzlWMJ0kIIgL&#10;pys2Cj6vh/EShA/IGmvHpOCXPGw3w8EaM+0efKbuEoyII+wzVFCG0GRS+qIki37iGuLofbvWYoiy&#10;NVK3+IjjtpazJEmlxYrjQ4kN7Usqbpe7VbDIu7d37fVplbMxp4+f49fiflTqZdTvXkEE6sMz/N/O&#10;tYJ5Ok+nyWwZISJSxAG5+QMAAP//AwBQSwECLQAUAAYACAAAACEA2+H2y+4AAACFAQAAEwAAAAAA&#10;AAAAAAAAAAAAAAAAW0NvbnRlbnRfVHlwZXNdLnhtbFBLAQItABQABgAIAAAAIQBa9CxbvwAAABUB&#10;AAALAAAAAAAAAAAAAAAAAB8BAABfcmVscy8ucmVsc1BLAQItABQABgAIAAAAIQD+62sQyAAAAOIA&#10;AAAPAAAAAAAAAAAAAAAAAAcCAABkcnMvZG93bnJldi54bWxQSwUGAAAAAAMAAwC3AAAA/AIAAAAA&#10;">
                  <v:imagedata r:id="rId64" o:title="A group of women sitting at a table&#10;&#10;Description automatically generated with medium confidence"/>
                </v:shape>
                <v:shape id="Text Box 7" o:spid="_x0000_s1123" type="#_x0000_t202" style="position:absolute;top:17902;width:30099;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MFlzAAAAOMAAAAPAAAAZHJzL2Rvd25yZXYueG1sRE/RasJA&#10;EHwv9B+OLfimF62WknqKlBYVGmyj0Nclt01Sc3vh7jTRr+8VCoV52Z2dmZ35sjeNOJPztWUF41EC&#10;griwuuZSwWH/OnwE4QOyxsYyKbiQh+Xi9maOqbYdf9A5D6WIJuxTVFCF0KZS+qIig35kW+LIfVln&#10;MMTRlVI77KK5aeQkSR6kwZpjQoUtPVdUHPOTUfDZ5Wu3226/39tNdt1d8+yNXjKlBnf96glEoD78&#10;H/+pNzq+Px3P7qcRE/jtFBcgFz8AAAD//wMAUEsBAi0AFAAGAAgAAAAhANvh9svuAAAAhQEAABMA&#10;AAAAAAAAAAAAAAAAAAAAAFtDb250ZW50X1R5cGVzXS54bWxQSwECLQAUAAYACAAAACEAWvQsW78A&#10;AAAVAQAACwAAAAAAAAAAAAAAAAAfAQAAX3JlbHMvLnJlbHNQSwECLQAUAAYACAAAACEAnSjBZcwA&#10;AADjAAAADwAAAAAAAAAAAAAAAAAHAgAAZHJzL2Rvd25yZXYueG1sUEsFBgAAAAADAAMAtwAAAAAD&#10;AAAAAA==&#10;" fillcolor="window" stroked="f" strokeweight=".5pt">
                  <v:textbox>
                    <w:txbxContent>
                      <w:p w14:paraId="667FBE4B" w14:textId="77777777" w:rsidR="002D7535" w:rsidRDefault="002D7535" w:rsidP="002D7535">
                        <w:pPr>
                          <w:spacing w:after="0" w:line="240" w:lineRule="auto"/>
                          <w:rPr>
                            <w:b/>
                            <w:bCs/>
                            <w:sz w:val="20"/>
                            <w:szCs w:val="20"/>
                          </w:rPr>
                        </w:pPr>
                        <w:bookmarkStart w:id="263" w:name="Figure14"/>
                        <w:bookmarkEnd w:id="263"/>
                        <w:r>
                          <w:rPr>
                            <w:b/>
                            <w:bCs/>
                            <w:sz w:val="20"/>
                            <w:szCs w:val="20"/>
                          </w:rPr>
                          <w:t xml:space="preserve">Figure 14. The making of the exhibition </w:t>
                        </w:r>
                      </w:p>
                      <w:p w14:paraId="4DB43822" w14:textId="358540FE" w:rsidR="002D7535" w:rsidRDefault="00C445FA" w:rsidP="002D7535">
                        <w:pPr>
                          <w:spacing w:after="0" w:line="240" w:lineRule="auto"/>
                          <w:rPr>
                            <w:b/>
                            <w:bCs/>
                            <w:sz w:val="20"/>
                            <w:szCs w:val="20"/>
                          </w:rPr>
                        </w:pPr>
                        <w:r>
                          <w:rPr>
                            <w:b/>
                            <w:bCs/>
                            <w:sz w:val="20"/>
                            <w:szCs w:val="20"/>
                          </w:rPr>
                          <w:fldChar w:fldCharType="begin"/>
                        </w:r>
                        <w:r>
                          <w:rPr>
                            <w:b/>
                            <w:bCs/>
                            <w:sz w:val="20"/>
                            <w:szCs w:val="20"/>
                          </w:rPr>
                          <w:instrText xml:space="preserve"> ADDIN EN.CITE &lt;EndNote&gt;&lt;Cite&gt;&lt;RecNum&gt;199412&lt;/RecNum&gt;&lt;DisplayText&gt;(University of Hull 2019a)&lt;/DisplayText&gt;&lt;record&gt;&lt;rec-number&gt;199412&lt;/rec-number&gt;&lt;foreign-keys&gt;&lt;key app="EN" db-id="eda99esr9arp52e20v2pftz4rp5s9x0evef5" timestamp="1670499839"&gt;199412&lt;/key&gt;&lt;/foreign-keys&gt;&lt;ref-type name="Web Page"&gt;12&lt;/ref-type&gt;&lt;contributors&gt;&lt;authors&gt;&lt;author&gt;University of Hull,&lt;/author&gt;&lt;/authors&gt;&lt;/contributors&gt;&lt;titles&gt;&lt;title&gt;The making of the exhibition&lt;/title&gt;&lt;/titles&gt;&lt;number&gt;8 December 2022&lt;/number&gt;&lt;reprint-edition&gt;in file&lt;/reprint-edition&gt;&lt;dates&gt;&lt;year&gt;2019&lt;/year&gt;&lt;/dates&gt;&lt;pub-location&gt;Hull&lt;/pub-location&gt;&lt;publisher&gt;University of Hull&lt;/publisher&gt;&lt;urls&gt;&lt;related-urls&gt;&lt;url&gt;https://www.hyms.ac.uk/research/research-centres-and-groups/wolfson/breathlessness/bringing-breathlessness-into-view-exhibition&lt;/url&gt;&lt;/related-urls&gt;&lt;/urls&gt;&lt;/record&gt;&lt;/Cite&gt;&lt;/EndNote&gt;</w:instrText>
                        </w:r>
                        <w:r>
                          <w:rPr>
                            <w:b/>
                            <w:bCs/>
                            <w:sz w:val="20"/>
                            <w:szCs w:val="20"/>
                          </w:rPr>
                          <w:fldChar w:fldCharType="separate"/>
                        </w:r>
                        <w:r>
                          <w:rPr>
                            <w:b/>
                            <w:bCs/>
                            <w:noProof/>
                            <w:sz w:val="20"/>
                            <w:szCs w:val="20"/>
                          </w:rPr>
                          <w:t>(University of Hull 2019a)</w:t>
                        </w:r>
                        <w:r>
                          <w:rPr>
                            <w:b/>
                            <w:bCs/>
                            <w:sz w:val="20"/>
                            <w:szCs w:val="20"/>
                          </w:rPr>
                          <w:fldChar w:fldCharType="end"/>
                        </w:r>
                      </w:p>
                    </w:txbxContent>
                  </v:textbox>
                </v:shape>
                <w10:wrap type="square"/>
              </v:group>
            </w:pict>
          </mc:Fallback>
        </mc:AlternateContent>
      </w:r>
      <w:r w:rsidRPr="002D7535">
        <w:rPr>
          <w:sz w:val="24"/>
          <w:szCs w:val="24"/>
        </w:rPr>
        <w:t>In 2017 a research project started, to raise awareness of what it is like to live with breathlessness and to enable people to access supp</w:t>
      </w:r>
      <w:r w:rsidRPr="002D7535">
        <w:rPr>
          <w:rFonts w:ascii="Calibri" w:hAnsi="Calibri" w:cs="Calibri"/>
          <w:sz w:val="24"/>
          <w:szCs w:val="24"/>
        </w:rPr>
        <w:t xml:space="preserve">ort. </w:t>
      </w:r>
      <w:r w:rsidRPr="002D7535">
        <w:rPr>
          <w:sz w:val="24"/>
          <w:szCs w:val="24"/>
        </w:rPr>
        <w:t xml:space="preserve">Initially a literature review was conducted which found that </w:t>
      </w:r>
      <w:r w:rsidRPr="002D7535">
        <w:rPr>
          <w:rFonts w:eastAsiaTheme="minorEastAsia" w:hAnsi="Calibri"/>
          <w:color w:val="000000" w:themeColor="text1"/>
          <w:kern w:val="24"/>
          <w:sz w:val="24"/>
          <w:szCs w:val="24"/>
        </w:rPr>
        <w:t>living with breathlessness can be very difficult for all concerned as people not only have physical restrictions but can also become depressed or anxious and find that their roles and relationships change. It was decided to make an art exhibition.</w:t>
      </w:r>
    </w:p>
    <w:p w14:paraId="4A4BC607" w14:textId="77777777" w:rsidR="002D7535" w:rsidRPr="002D7535" w:rsidRDefault="002D7535" w:rsidP="002D7535">
      <w:pPr>
        <w:spacing w:after="0" w:line="240" w:lineRule="auto"/>
        <w:rPr>
          <w:rFonts w:eastAsiaTheme="minorEastAsia" w:hAnsi="Calibri"/>
          <w:color w:val="000000" w:themeColor="text1"/>
          <w:kern w:val="24"/>
          <w:sz w:val="24"/>
          <w:szCs w:val="24"/>
        </w:rPr>
      </w:pPr>
    </w:p>
    <w:p w14:paraId="57F8C4F2" w14:textId="77777777" w:rsidR="002D7535" w:rsidRPr="002D7535" w:rsidRDefault="002D7535" w:rsidP="002D7535">
      <w:pPr>
        <w:spacing w:after="0" w:line="240" w:lineRule="auto"/>
        <w:rPr>
          <w:sz w:val="24"/>
          <w:szCs w:val="24"/>
        </w:rPr>
      </w:pPr>
      <w:r w:rsidRPr="002D7535">
        <w:rPr>
          <w:noProof/>
        </w:rPr>
        <mc:AlternateContent>
          <mc:Choice Requires="wps">
            <w:drawing>
              <wp:anchor distT="0" distB="0" distL="114300" distR="114300" simplePos="0" relativeHeight="251746304" behindDoc="0" locked="0" layoutInCell="1" allowOverlap="1" wp14:anchorId="6590D499" wp14:editId="0038E979">
                <wp:simplePos x="0" y="0"/>
                <wp:positionH relativeFrom="column">
                  <wp:posOffset>4537710</wp:posOffset>
                </wp:positionH>
                <wp:positionV relativeFrom="paragraph">
                  <wp:posOffset>1600142</wp:posOffset>
                </wp:positionV>
                <wp:extent cx="1654175" cy="1648460"/>
                <wp:effectExtent l="0" t="0" r="22225" b="256540"/>
                <wp:wrapSquare wrapText="bothSides"/>
                <wp:docPr id="1159572610" name="Speech Bubble: Rectangle with Corners Rounded 1"/>
                <wp:cNvGraphicFramePr/>
                <a:graphic xmlns:a="http://schemas.openxmlformats.org/drawingml/2006/main">
                  <a:graphicData uri="http://schemas.microsoft.com/office/word/2010/wordprocessingShape">
                    <wps:wsp>
                      <wps:cNvSpPr/>
                      <wps:spPr>
                        <a:xfrm>
                          <a:off x="0" y="0"/>
                          <a:ext cx="1654175" cy="1648460"/>
                        </a:xfrm>
                        <a:prstGeom prst="wedgeRoundRectCallout">
                          <a:avLst/>
                        </a:prstGeom>
                        <a:solidFill>
                          <a:srgbClr val="92D050"/>
                        </a:solidFill>
                        <a:ln w="12700" cap="flat" cmpd="sng" algn="ctr">
                          <a:solidFill>
                            <a:srgbClr val="4472C4">
                              <a:shade val="15000"/>
                            </a:srgbClr>
                          </a:solidFill>
                          <a:prstDash val="solid"/>
                          <a:miter lim="800000"/>
                        </a:ln>
                        <a:effectLst/>
                      </wps:spPr>
                      <wps:txbx>
                        <w:txbxContent>
                          <w:p w14:paraId="746DF3AC" w14:textId="77777777" w:rsidR="002D7535" w:rsidRDefault="002D7535" w:rsidP="002D7535">
                            <w:pPr>
                              <w:jc w:val="center"/>
                              <w:rPr>
                                <w:sz w:val="20"/>
                                <w:szCs w:val="20"/>
                              </w:rPr>
                            </w:pPr>
                            <w:r>
                              <w:rPr>
                                <w:rFonts w:eastAsiaTheme="minorEastAsia" w:hAnsi="Calibri"/>
                                <w:color w:val="000000" w:themeColor="text1"/>
                                <w:kern w:val="24"/>
                                <w:sz w:val="20"/>
                                <w:szCs w:val="20"/>
                              </w:rPr>
                              <w:t>The worst thing I think is the stairs, going up and down the stairs. Ordinary household chores I find difficult. Very restrictive, because of your breathing. (public member)</w:t>
                            </w:r>
                          </w:p>
                          <w:p w14:paraId="392A163B" w14:textId="77777777" w:rsidR="002D7535" w:rsidRDefault="002D7535" w:rsidP="002D753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0D499" id="_x0000_s1124" type="#_x0000_t62" style="position:absolute;margin-left:357.3pt;margin-top:126pt;width:130.25pt;height:129.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sf9hQIAABEFAAAOAAAAZHJzL2Uyb0RvYy54bWysVMlu2zAQvRfoPxC8N5IM2U6MyIFhI0WB&#10;IAmyIGeaIiUC3ErSltKv75CSl6Q9Fb1IM5zhLG/e8PqmVxLtmfPC6AoXFzlGTFNTC91U+PXl9tsl&#10;Rj4QXRNpNKvwO/P4Zvn1y3VnF2xiWiNr5hAE0X7R2Qq3IdhFlnnaMkX8hbFMg5Ebp0gA1TVZ7UgH&#10;0ZXMJnk+yzrjausMZd7D6WYw4mWKzzmj4YFzzwKSFYbaQvq69N3Gb7a8JovGEdsKOpZB/qEKRYSG&#10;pMdQGxII2jnxRyglqDPe8HBBjcoM54Ky1AN0U+SfunluiWWpFwDH2yNM/v+Fpff7Z/voAIbO+oUH&#10;MXbRc6fiH+pDfQLr/QgW6wOicFjMpmUxn2JEwVbMystyluDMTtet8+E7MwpFocIdqxv2ZHa6foK5&#10;rImUZhcSamR/5wPUAHcPd2J6b6Sob4WUSXHNdi0d2hMY5dVkk08P6T64SY06qGcyz2HclACluCQB&#10;RGXrCnvdYERkA1ylwaXcH2778yRlOZ+sy8GpJTUbUhfTHEIPxY7uqfAPcWIXG+Lb4UoyDVRTIgDf&#10;pVAVvoQ4x0hSxx5ZYuyIxWkgUQr9tkcCWpjOY6R4tDX1+6NDzgys9pbeCsh7R3x4JA5oDAjAaoYH&#10;+HBpABYzShi1xv3623n0B3aBFaMO1gIg+7kjjmEkf2jg3VVRlnGPklJO5xNQ3Llle27RO7U2MK4C&#10;HgFLkxj9gzyI3Bn1Bhu8ilnBRDSF3MNwRmUdhnWFN4Cy1Sq5we5YEu70s6UxeIQuIv7SvxFnR7YF&#10;IOq9OawQWXzi2OAbb2qz2gXDRSLgCVcYalRg79J4xzciLva5nrxOL9nyNwAAAP//AwBQSwMEFAAG&#10;AAgAAAAhAOvGM9LhAAAACwEAAA8AAABkcnMvZG93bnJldi54bWxMj9FOg0AQRd9N/IfNmPhi7LJE&#10;aIsMTTUxxpdGaT9gC1NA2VnCbgv+veuTPk7m5N5z881senGh0XWWEdQiAkFc2brjBuGwf7lfgXBe&#10;c617y4TwTQ42xfVVrrPaTvxBl9I3IoSwyzRC6/2QSemqlox2CzsQh9/Jjkb7cI6NrEc9hXDTyziK&#10;Uml0x6Gh1QM9t1R9lWeDcPe2fjef+0md+KnZmte03E1cIt7ezNtHEJ5m/wfDr35QhyI4He2Zayd6&#10;hKV6SAOKECdxGBWI9TJRII4IiVIpyCKX/zcUPwAAAP//AwBQSwECLQAUAAYACAAAACEAtoM4kv4A&#10;AADhAQAAEwAAAAAAAAAAAAAAAAAAAAAAW0NvbnRlbnRfVHlwZXNdLnhtbFBLAQItABQABgAIAAAA&#10;IQA4/SH/1gAAAJQBAAALAAAAAAAAAAAAAAAAAC8BAABfcmVscy8ucmVsc1BLAQItABQABgAIAAAA&#10;IQAnNsf9hQIAABEFAAAOAAAAAAAAAAAAAAAAAC4CAABkcnMvZTJvRG9jLnhtbFBLAQItABQABgAI&#10;AAAAIQDrxjPS4QAAAAsBAAAPAAAAAAAAAAAAAAAAAN8EAABkcnMvZG93bnJldi54bWxQSwUGAAAA&#10;AAQABADzAAAA7QUAAAAA&#10;" adj="6300,24300" fillcolor="#92d050" strokecolor="#172c51" strokeweight="1pt">
                <v:textbox>
                  <w:txbxContent>
                    <w:p w14:paraId="746DF3AC" w14:textId="77777777" w:rsidR="002D7535" w:rsidRDefault="002D7535" w:rsidP="002D7535">
                      <w:pPr>
                        <w:jc w:val="center"/>
                        <w:rPr>
                          <w:sz w:val="20"/>
                          <w:szCs w:val="20"/>
                        </w:rPr>
                      </w:pPr>
                      <w:r>
                        <w:rPr>
                          <w:rFonts w:eastAsiaTheme="minorEastAsia" w:hAnsi="Calibri"/>
                          <w:color w:val="000000" w:themeColor="text1"/>
                          <w:kern w:val="24"/>
                          <w:sz w:val="20"/>
                          <w:szCs w:val="20"/>
                        </w:rPr>
                        <w:t>The worst thing I think is the stairs, going up and down the stairs. Ordinary household chores I find difficult. Very restrictive, because of your breathing. (public member)</w:t>
                      </w:r>
                    </w:p>
                    <w:p w14:paraId="392A163B" w14:textId="77777777" w:rsidR="002D7535" w:rsidRDefault="002D7535" w:rsidP="002D7535">
                      <w:pPr>
                        <w:jc w:val="center"/>
                      </w:pPr>
                    </w:p>
                  </w:txbxContent>
                </v:textbox>
                <w10:wrap type="square"/>
              </v:shape>
            </w:pict>
          </mc:Fallback>
        </mc:AlternateContent>
      </w:r>
      <w:r w:rsidRPr="002D7535">
        <w:rPr>
          <w:noProof/>
          <w:kern w:val="2"/>
        </w:rPr>
        <mc:AlternateContent>
          <mc:Choice Requires="wpg">
            <w:drawing>
              <wp:anchor distT="180340" distB="180340" distL="180340" distR="180340" simplePos="0" relativeHeight="251734016" behindDoc="0" locked="0" layoutInCell="1" allowOverlap="1" wp14:anchorId="22616C0C" wp14:editId="0E7ADED5">
                <wp:simplePos x="0" y="0"/>
                <wp:positionH relativeFrom="column">
                  <wp:posOffset>67945</wp:posOffset>
                </wp:positionH>
                <wp:positionV relativeFrom="paragraph">
                  <wp:posOffset>740410</wp:posOffset>
                </wp:positionV>
                <wp:extent cx="2127885" cy="5827395"/>
                <wp:effectExtent l="0" t="0" r="5715" b="0"/>
                <wp:wrapSquare wrapText="bothSides"/>
                <wp:docPr id="236289751" name="Group 236289751"/>
                <wp:cNvGraphicFramePr/>
                <a:graphic xmlns:a="http://schemas.openxmlformats.org/drawingml/2006/main">
                  <a:graphicData uri="http://schemas.microsoft.com/office/word/2010/wordprocessingGroup">
                    <wpg:wgp>
                      <wpg:cNvGrpSpPr/>
                      <wpg:grpSpPr>
                        <a:xfrm>
                          <a:off x="0" y="0"/>
                          <a:ext cx="2127250" cy="5811520"/>
                          <a:chOff x="0" y="0"/>
                          <a:chExt cx="2127250" cy="5811290"/>
                        </a:xfrm>
                      </wpg:grpSpPr>
                      <pic:pic xmlns:pic="http://schemas.openxmlformats.org/drawingml/2006/picture">
                        <pic:nvPicPr>
                          <pic:cNvPr id="38071065" name="Picture 38071065" descr="A picture containing grass, tree, outdoor&#10;&#10;Description automatically generated"/>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27250" cy="5379720"/>
                          </a:xfrm>
                          <a:prstGeom prst="rect">
                            <a:avLst/>
                          </a:prstGeom>
                          <a:noFill/>
                          <a:ln>
                            <a:noFill/>
                          </a:ln>
                        </pic:spPr>
                      </pic:pic>
                      <wps:wsp>
                        <wps:cNvPr id="2058412588" name="Text Box 19"/>
                        <wps:cNvSpPr txBox="1"/>
                        <wps:spPr>
                          <a:xfrm>
                            <a:off x="0" y="5378872"/>
                            <a:ext cx="2125630" cy="432418"/>
                          </a:xfrm>
                          <a:prstGeom prst="rect">
                            <a:avLst/>
                          </a:prstGeom>
                          <a:noFill/>
                          <a:ln w="6350">
                            <a:noFill/>
                          </a:ln>
                        </wps:spPr>
                        <wps:txbx>
                          <w:txbxContent>
                            <w:p w14:paraId="05A24379" w14:textId="77777777" w:rsidR="002D7535" w:rsidRDefault="002D7535" w:rsidP="002D7535">
                              <w:pPr>
                                <w:spacing w:after="0"/>
                                <w:jc w:val="both"/>
                                <w:rPr>
                                  <w:rFonts w:ascii="Calibri" w:hAnsi="Calibri" w:cs="Calibri"/>
                                  <w:b/>
                                  <w:bCs/>
                                  <w:sz w:val="20"/>
                                  <w:szCs w:val="20"/>
                                </w:rPr>
                              </w:pPr>
                              <w:bookmarkStart w:id="264" w:name="Figure15"/>
                              <w:bookmarkEnd w:id="264"/>
                              <w:r>
                                <w:rPr>
                                  <w:rFonts w:ascii="Calibri" w:hAnsi="Calibri" w:cs="Calibri"/>
                                  <w:b/>
                                  <w:bCs/>
                                  <w:sz w:val="20"/>
                                  <w:szCs w:val="20"/>
                                </w:rPr>
                                <w:t xml:space="preserve">Figure 15. Hidden in the roses </w:t>
                              </w:r>
                            </w:p>
                            <w:p w14:paraId="3D03210B" w14:textId="5FCA2A7A" w:rsidR="002D7535" w:rsidRDefault="00C445FA" w:rsidP="002D7535">
                              <w:pPr>
                                <w:spacing w:after="0"/>
                                <w:jc w:val="both"/>
                                <w:rPr>
                                  <w:rFonts w:ascii="Calibri" w:hAnsi="Calibri" w:cs="Calibri"/>
                                  <w:b/>
                                  <w:bCs/>
                                  <w:sz w:val="20"/>
                                  <w:szCs w:val="20"/>
                                </w:rPr>
                              </w:pPr>
                              <w:r>
                                <w:rPr>
                                  <w:rFonts w:ascii="Calibri" w:hAnsi="Calibri" w:cs="Calibri"/>
                                  <w:b/>
                                  <w:bCs/>
                                  <w:sz w:val="20"/>
                                  <w:szCs w:val="20"/>
                                </w:rPr>
                                <w:fldChar w:fldCharType="begin"/>
                              </w:r>
                              <w:r>
                                <w:rPr>
                                  <w:rFonts w:ascii="Calibri" w:hAnsi="Calibri" w:cs="Calibri"/>
                                  <w:b/>
                                  <w:bCs/>
                                  <w:sz w:val="20"/>
                                  <w:szCs w:val="20"/>
                                </w:rPr>
                                <w:instrText xml:space="preserve"> ADDIN EN.CITE &lt;EndNote&gt;&lt;Cite&gt;&lt;RecNum&gt;199413&lt;/RecNum&gt;&lt;DisplayText&gt;(Bean 2019)&lt;/DisplayText&gt;&lt;record&gt;&lt;rec-number&gt;199413&lt;/rec-number&gt;&lt;foreign-keys&gt;&lt;key app="EN" db-id="eda99esr9arp52e20v2pftz4rp5s9x0evef5" timestamp="1670499936"&gt;199413&lt;/key&gt;&lt;/foreign-keys&gt;&lt;ref-type name="Web Page"&gt;12&lt;/ref-type&gt;&lt;contributors&gt;&lt;authors&gt;&lt;author&gt;Bean, A.&lt;/author&gt;&lt;/authors&gt;&lt;/contributors&gt;&lt;titles&gt;&lt;title&gt;Hidden in the roses&lt;/title&gt;&lt;/titles&gt;&lt;number&gt;8 December 2022&lt;/number&gt;&lt;reprint-edition&gt;in file&lt;/reprint-edition&gt;&lt;dates&gt;&lt;year&gt;2019&lt;/year&gt;&lt;/dates&gt;&lt;pub-location&gt;Hull&lt;/pub-location&gt;&lt;publisher&gt;University of Hull&lt;/publisher&gt;&lt;urls&gt;&lt;related-urls&gt;&lt;url&gt;https://www.hyms.ac.uk/research/research-centres-and-groups/wolfson/breathlessness/bringing-breathlessness-into-view-exhibition&lt;/url&gt;&lt;/related-urls&gt;&lt;/urls&gt;&lt;/record&gt;&lt;/Cite&gt;&lt;/EndNote&gt;</w:instrText>
                              </w:r>
                              <w:r>
                                <w:rPr>
                                  <w:rFonts w:ascii="Calibri" w:hAnsi="Calibri" w:cs="Calibri"/>
                                  <w:b/>
                                  <w:bCs/>
                                  <w:sz w:val="20"/>
                                  <w:szCs w:val="20"/>
                                </w:rPr>
                                <w:fldChar w:fldCharType="separate"/>
                              </w:r>
                              <w:r>
                                <w:rPr>
                                  <w:rFonts w:ascii="Calibri" w:hAnsi="Calibri" w:cs="Calibri"/>
                                  <w:b/>
                                  <w:bCs/>
                                  <w:noProof/>
                                  <w:sz w:val="20"/>
                                  <w:szCs w:val="20"/>
                                </w:rPr>
                                <w:t>(Bean 2019)</w:t>
                              </w:r>
                              <w:r>
                                <w:rPr>
                                  <w:rFonts w:ascii="Calibri" w:hAnsi="Calibri" w:cs="Calibri"/>
                                  <w:b/>
                                  <w:bCs/>
                                  <w:sz w:val="20"/>
                                  <w:szCs w:val="20"/>
                                </w:rPr>
                                <w:fldChar w:fldCharType="end"/>
                              </w:r>
                            </w:p>
                          </w:txbxContent>
                        </wps:txbx>
                        <wps:bodyPr rot="0" spcFirstLastPara="0" vert="horz" wrap="square" lIns="91440" tIns="45720" rIns="9144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616C0C" id="Group 236289751" o:spid="_x0000_s1125" style="position:absolute;margin-left:5.35pt;margin-top:58.3pt;width:167.55pt;height:458.85pt;z-index:251734016;mso-wrap-distance-left:14.2pt;mso-wrap-distance-top:14.2pt;mso-wrap-distance-right:14.2pt;mso-wrap-distance-bottom:14.2pt;mso-position-horizontal-relative:text;mso-position-vertical-relative:text;mso-width-relative:margin;mso-height-relative:margin" coordsize="21272,581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ryvmaAwAAPggAAA4AAABkcnMvZTJvRG9jLnhtbJxV0W7bNhR9H9B/&#10;IDSgT21kyVbsaHEKL1mCAmlnLBn6TFOURVQiOZKK5X59DynZjp0OW/Ng+ZK8vDz38NzLyw9dU5Mn&#10;bqxQch4lZ6OIcMlUIeR6Hv39ePt+FhHrqCxorSSfR1tuow9Xb3653Oicp6pSdcENQRBp842eR5Vz&#10;Oo9jyyreUHumNJdYLJVpqMPQrOPC0A2iN3Wcjkbn8UaZQhvFuLWYvekXo6sQvyw5c3+WpeWO1PMI&#10;2Fz4mvBd+W98dUnztaG6EmyAQV+BoqFC4tB9qBvqKGmNeBGqEcwoq0p3xlQTq7IUjIcckE0yOsnm&#10;zqhWh1zW+Wat9zSB2hOeXh2WfX66M/pBLw2Y2Og1uAgjn0tXmsb/AyXpAmXbPWW8c4RhMk3SaZqB&#10;WYa1bJYkWTqQyiow/2Ifq/74t53pRdgZ7w6Oj+BowXL8Bg5gveDgv7WCXa41PBqCNP8rRkPN11a/&#10;x3Vp6sRK1MJtg/RwMR6UfFoKtjT9AHQuDRHFPBrPRtNkdJ5FRNIGwoeTP5sc5gtuGZS4IAMswpR0&#10;0BFkTKBIa98RZzh/R1TrCqXM21+7xW/hc+N3Cu1Qc4S2TqE2BKN1vSVrLrmhjhde2B6dB9TDo56+&#10;e8W+WiLVdUXlmi+sRoGgbL13fOwehke5rWqhb0Vde0l4e2ARKZyI8QcX0Qv9RrG24dL1lWt4DdxK&#10;2kpoGxGT82bFwZz5WARANLeG/QWAoUYtuHCs8oeXADHMQyz7hYD4ANKnY6Frstp8UgVuwDMVavTn&#10;dT2eXkx7Xe/VCTqNdXdcNcQbgA2kITx9urceM1x3Lh61VJ68kEstjybg6GcCfo94MJGAL0n0Rbvj&#10;GqMXbP9U6T9UVHOg9GEPWk1H2WySpNkMzbpX66Ov799VR5ILr43B3bcJ4jrMD5rx8z3iXdGedIts&#10;PJ3NpqmPQfNnPSM7Hw89YzJOJ8ksCPAQY8fba6glm3l0PkZL+iHHB8Tect2qC9WaBQR+aqWKLbI0&#10;ClcKiFazW4H7vafWLanB24BJvHdYrZT5FpEN3o55ZP9pqW8s9UeJG7pIJhO4uTCYZF46xDxfWT1f&#10;kW1zrfA8JeG0YHp/V+/M0qjmC565hT8VS1QynD2P3M68dhhhAc8k44tFsPt+dS8fNLpcEsjwrD52&#10;X6jRA68ON/JZ7TRB8xPl9r6eRqsXKJ5bEWR9YAlC9QPoM1jhkYJ19Ao+Hwevw7N/9R0AAP//AwBQ&#10;SwMECgAAAAAAAAAhAKe42sYGFgIABhYCABUAAABkcnMvbWVkaWEvaW1hZ2UxLmpwZWf/2P/gABBK&#10;RklGAAEBAQBIAEgAAP/hH6tFeGlmAABJSSoACAAAAA8AAAEDAAEAAACcEwAAAQEDAAEAAAAjLgAA&#10;AgEDAAMAAADCAAAAAwEDAAEAAAABAAAABgEDAAEAAAACAAAAEgEDAAEAAAABAAAAFQEDAAEAAAAD&#10;AAAAGgEFAAEAAADIAAAAGwEFAAEAAADQAAAAHAEDAAEAAAABAAAAKAEDAAEAAAACAAAAMQECACQA&#10;AADYAAAAMgECABQAAAD8AAAAEwIDAAEAAAABAAAAaYcEAAEAAAAQAQAAigEAAAgACAAIAEgAAAAB&#10;AAAASAAAAAEAAABBZG9iZSBQaG90b3Nob3AgQ0MgMjAxOCAoTWFjaW50b3NoKQAyMDE5OjA2OjE4&#10;IDEzOjQ4OjUwAAgAAJAHAAQAAAAwMjIxBJACABQAAAB2AQAAAZEHAAQAAAABAgMAAKAHAAQAAAAw&#10;MTAwAaADAAEAAAABAAAAAqAEAAEAAACgBQAAA6AEAAEAAAAeDwAABqQDAAEAAAAAAAAAAAAAADIw&#10;MTk6MDU6MTYgMTg6MTM6MjgABgADAQMAAQAAAAYAAAAaAQUAAQAAANgBAAAbAQUAAQAAAOABAAAo&#10;AQMAAQAAAAIAAAABAgQAAQAAAOgBAAACAgQAAQAAALkdAAAAAAAASAAAAAEAAABIAAAAAQAAAP/Y&#10;/8AAEQgAoAA7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bAEMA&#10;AQEBAQEBAgEBAgMCAgIDBAMDAwMEBQQEBAQEBQYFBQUFBQUGBgYGBgYGBgcHBwcHBwgICAgICQkJ&#10;CQkJCQkJCf/bAEMBAQEBAgICBAICBAkGBQYJCQkJCQkJCQkJCQkJCQkJCQkJCQkJCQkJCQkJCQkJ&#10;CQkJCQkJCQkJCQkJCQkJCQkJCf/dAAQABP/aAAwDAQACEQMRAD8A/nA+PP7Qvxw0n9pL4g6RH448&#10;Rx2l94o1W3sdmsXimFkuplIwJQqgHoMAjgZp9t+0H8cdA8Ozf2j458R3rwozbv7YvCAwHGWEnVun&#10;H3euK4T9oDw9rGuftC+JbvR7RcW3jLVo0YneNxupv3jBeg+XBBIIH5VxfhLwr438Ka5daysv+jSz&#10;h4WidXXMg3FSDnlSMdOckjjmvx7O8XGV06lmul97O2/TT17k4rB1a2HniIQbjBc0rJuyukm3sld2&#10;10vZH0/c/tQfGO38J29j/wAJ3r0960agImp3rpvVclifNyAQeSSM8deDWNa/Hb4tNGNTuvH/AIrS&#10;7s5In8pdSvhGyK4L/vFmGDz8mR83fPNctrPh/TtL0O0geJLVZL4P80nmbQ4IaQMwO0kkHrjofpS1&#10;/UdQ8HQXOhwLG0V3CWaQAbjEh2AqqlvkVsY6sT0GDx8PQxzlG1CTvJt776691t0WvmfZcRSzzDYq&#10;M61KLeAhTi3Ztcrk3Tc1L3n70lFXSVlFfDy37HXv2jvjDZPrOoXnjLxVdNdKhtgNTu8jG44KrN8o&#10;IGd3RQv5z+JP2j/jvrSQtYeLfEMcVvErSyR6hesqSIEJgyJdvmKSMkjBHHXmvN7/AFm/sfGOjXel&#10;mCeK1dbW4AwWCSKI2xnO1ueTnge/XmtR129tPDd14VutORNVuppLktaAmNo43yxPzfK7E4Yj5evQ&#10;8V30fbXpzjd7fa2Wz002ST+Z9BknHss4wmNwmYzp0ueEpq1K8p1VUlVjBNLmTk6k4pt2UeVPRJF7&#10;Vfj1+0tEb7VrT4i+IFknjEXlLrF4p3uSGMY8zkrjLYzgZ5xisDQv2ofjnp+lRWWteO/E091HuEjj&#10;WLzBO4/9NT0HFcadMvY9EtL6G1Mxlug4V8gqHBywIONgBwoGRypJyDXG63qGm/2xdGzs41iMrFRw&#10;MAn2r9HyWrKrN0nr5p9rLufltDG1aqUKjult287eu5//0P5UvjZrept+0x8RdPs0+zwr4p1iYGR3&#10;CGQ3kqox24JKMuec47cZz6zdy3U13p3w8thZ2fn2v2pQQ3yiBVUEnlSDuJGQc9MmqPxpsbCT9ovx&#10;7cWaLBLD4p1aIoc7gJbuYlXBOAS5G0nAJIHc1f8ADlk134mF14ssIbUy2awW0lsyPGRGyb1O5Rli&#10;z7gSSuMbcnmvwfi2vSnV9olpG7t1v0e+ttz7PgCnmGYVJ5Pl7lBV3TpzneShGE5qFqiineMpygt7&#10;X0s201St9Gm0/WVtPE0ckuny2rXHmj/VlizCNQMDc3GQQGwwIJ4ArtNI0rT9T0aPStUKRKLd7a42&#10;BJWRigAK7gSm5RjIC4JB4rE8HeHtXs/F1qur2izwz2rxp5UhU29uZiwWEjapXccMMBsFSMgHPd+H&#10;9C16WTV7axmntbi+t5fLlRjCjCSRlbynYEgAL83fByMAV8Pm2Li20pLRJ3vpu152t106Lod+ZZJj&#10;MjyKkpRTqVqlbD8ns+Wov4EruT1le8fZq2ik7P3j5ffS9T8VfD2aTQLVLYaULj7PIZNktxLJOodm&#10;kJ2HZGRuOcA8cEcdfoXgyTwBda7rsep291cNHEuckShZY1Mq5b5QHlbKgexJxXex+Dte8Macug38&#10;gtLFpEOYFWSNyVLMPlbqxAJIBHXIyQSmrDTbq01C/swjRTyYWTCHfCg2nLdd2AQvsoBBxXuTziVV&#10;OnTacJPpro2nZt/N6d2fP5tl2DyKpTeNw9SEuWSlCpdT9qozvJcri1BVXDlu+Z2leLW/knjfT9Km&#10;fS9AlvhaWptFniuZHd5oXGQyNs2gZA289SeleXxeEYV3mW1vJmaR28xYiQ25iQRtOOc13GreG5PG&#10;kdqGZPIeQi3MXR1dlIyAduMr+p9az9J0nWLaz+zy3MkbJJIpQLLKBh24DgDP5cdK+4yCs6MeSM9V&#10;uvn5Xfr0ufDvNp1qjqysm91FKMV6JLTbXzu97n//0f5lP2gNXM3x7+I/gyG1fF94t1GdpVfGVjvp&#10;G/ekd2UMAQckgDHNeW+E/Dtpcandadq1/cXen20jIgjGEVWAk8qLczEbeARt6jgdBXv37T+r2Q+L&#10;XjNdFtstL4j1OK+ZkCx5N3KCSVGTltoDHGPXB45EaB4n8H+INCvYLNdZ0qFXMpgRVkxHnbEQ+CAC&#10;eGLYyPmwa/C8ZmCipRS5XJytd6tx63ezsrLbc9bG8EZlDC4mrldq9GEaTqSpu6UqqXLGzs5NTtCy&#10;jZTWttD0D4aXFnO8EWulJdXSE+Ubf57XyJXdYI3ABIfaCwCncM8jkgez22rC4sZ9HtIpZLeyuHAu&#10;VVniMKspITapEbZJJAGPmGckkV5n8MdC1W+8QXviy+kt7SF7lXmsJZCjRxyRhonjUbCWQSIWKfL8&#10;7nGMiux8V+JdWhsdD0TQXgmdo5GnW4Y+WhWXzdkxRtjoMJnABZhyT1H5VnGHjWxXs4+XXSOjb+7W&#10;3TVBwd4mZ5g8xwn1ClGc6E5uKnzNzlWjGnKM05Lmi4w5FazSfxLS3N+LLi3e1itGsprlICWCpGWK&#10;CUPkHsgRVAJ+bB7cVwGsRwReGoraKDe6XqmNGwybSpA2nkktkk45yuDjk17mbTU9Zhj8LaNeR2em&#10;XsUc9xG0p8k+QmVWRjudhu45IJZlznBx5VaRWU90dPiKwrI7SWz5Z2ZywMjl8YC7uFIHsDyBXRle&#10;IjCFknaOvX8fO99FfTW5+g8YYzPs/wCJqmX1501iqzhTajZRkq6g4py5ZJKm3DWUrq6UG2mfL8/i&#10;ZfC+kbRbRTtG42IimNYYyCiYUbgCmC3JxuHJznECR+LtRzf6Vpl1ewTMzLPFI218k5PHGc5zjvmv&#10;TvEerW/iO/mEFuttqE8DxiWeP5mjB4TyT0UE5B5wRn+LB5PwToGk6J4ZttLvNb1G3liMm6OGINGC&#10;ZGPykDoc5/Gv17J8ZHldWULTfR3f/pNu346n4/nmAwWDxtWjgqvtYJq0nFx5tFf3bu1ndOzabu02&#10;rN//0v55P2i9Pisv2jvG95Z4kjt9U1W5kS4CpCyNey72LDJLKMZ9vXvwmiXmovb3mvabcXeoTRrA&#10;TFckvGkLN+8WMkYZFQZBxw2ATzx1nx7tVv8A4/8AxBXzGEV14i1aJZSqrEpS/kZ1dAvJbac9CQOB&#10;ivP/AA3qGn3MV7HZzvby2WqRJK0JcJ/oko3oVcAsHVssoG3IGSRmv54xtG8Ze01a8vPr6/eb5lxH&#10;Sq4pVMApYSLmnLlnJxVmnBpJJ+47tPV32tpf1S28YXGvILHxUokdZYh5MUSmSO4VAIt+BvKpEcuV&#10;YBuCcgCvRtJi1Etfx6FbXJjgliuNkgEhAt18hpNxG4bjJtKk8EjOMnHBXera9p8M11a20DTaiIIY&#10;pJHjw80n+rKMuFK4XduG7aQMiuz8NmbRb2WGLVHhfULWG2kijfzFnMkhcAk/OTuQHJ64BOckD4l0&#10;4L3mraaRTuujemnon2Po8dhcPXwEsPCo69D6zNyxLp2qXlaKs3JzkppOpKnZuLs3Jt2fnfiM3tv8&#10;Q9HtLpXhlQbRHFsaIKkZJV3yVXcwABUHAA6c1lG+nutRWdyg0pZClq1qzpLHDJBwGAHOZlGWPO3H&#10;JyK9D8Qy3N54psbDS2MF0zy+S04BURsx2kq7BdueCxbJyQCeleX6X4J1TQ9Yj1m6+yWls48428L5&#10;e4j8vjeB/q+SPlJA46cCunB1qc6Uak9Go2S76vVeb6PXrfQ9avkmYZVWr8H5bTeJqte1lOMZ066a&#10;hGpyTTd3Gm1z+z15p8r5lNJLg9C0/Q/+Ebu9PtBM2rXPnTRxTb45FWZQ29SxABVhjdkAgA807RdK&#10;1CHTY4ri38113BnC4ydx7bqp+K77V/Gemal4n02RoJrRrmzNoFPnqEIV1AkweNw7Dk9SRRo+u+Ht&#10;L0uDT/EWrtDfQrtmQQRybXHUbuc+5/QdK+7wFGu056tvdayafyWx85x9LD1q8MJl0V7KiuSMlT9n&#10;Of8Aeqrmfv8AR67JaXbP/9P+cH4+aD4j1/4gfE6x1zUfstqfFWqvAqo8jOou58iUgcggAhRz0+bA&#10;xXiuleDNYtb60mOqx2unaln7WVCrIk0GVjmYyZG453BTjO3kdDXvHxV0qLXf2gfF4uLu5t4IvFGs&#10;yoRtIkm+3SgIisVBGCSeucHrivAvGeuX2iWd2/iS0juIdRLeb9ml8kkOUVlkxymAwQkAjOATzX4U&#10;61WWIqUINXbellpfTS+70vve9jo4ior6pg8RQpQhCSlDSScpTi7ylOLk3F+8lFWinGKsm7s+o4tN&#10;1TT/AA5pWlPeSanPDb28aSxZkUyqBtdgDu2ErkEnGSOQBk3tL/tOZrd1snR9oXzZELBHGfMXeuSq&#10;k5O0EgDIHQ424fA3ijxJ8PLGe1uURIbaO5CRiRJJgke6NN6HDc4HBIY84Ncz4en8WKm63t4kHzSL&#10;NCGZSHwpi24+/gsAGIPPPSvz2pgasqc+dpu7/rpv5I/X+LMnWGzbCVOC41adOCUm24pc8k23Bcz1&#10;gpOMJyfMmlquVN7l3r3hK11K8a6ED3mx1WafJuHRTsjKREADIAPyjsGB4G7wjxVdX9jqN3qmjXTW&#10;08bx+WJ8MZYQ+WCrjOPmIwcgDGWHNfT2oeC9K05jr/jERvItqFjO9o2tkQFikY5RiTnODuPTtXz9&#10;4p8U+EdJvbPUNAeO7uLjEqF90cqxxYbBjIB64wSB/wCOiuzKMOqSjCMHJteqVumuiX9JEeJWSUcT&#10;XlnlXExpyVXn9pJKFeXPK6fs6bd5K3PKV2oy05lzRR4trNtrEXjs3unTqo0+GS8upCzBJVcF2jQk&#10;YdnbkrkE88jGBneD7HWPEHhy21rVLCGae53uz+aozl2xwpAHGOP61rePH8WeNbPSLq4szEJL+MI0&#10;ZDElWIKyPhM5Cknpt4HORWLc3VjaXMlrHJc24jdlERgX5cHp1H4cV+n5KpSpxhZKVtbXdrPuu7fp&#10;ofk+d0MP9aqwwdZ1qfNK1Rpxc1d2k022nLezbP/U/me+Pt6fDf7RfxC0eLURcQf8JRqtwZEkZTvN&#10;zJtOU4wjbw4yM4+tcbaNpOt6vN4Os7Brj+39KeQ/b2lhEbwuqbUC4by3dFYH+LGA3avsBf2fvB3x&#10;r/af8XWutXsNraQ+I9Z/tFGniWcpLeThmjVw5YMQOSBgEEdq+zfj58MfhV8JPhrY6x4K0/Tru5Eq&#10;WqXbiOe5jHluV2yNuZRlegwK/njN87pQxHsoJueqb21vo9PNX06H2sfDPE4qs8WnGnCVpJJuVlNK&#10;aSerfKmk7u6aaeqZ5v8As2/CnXbG9034f+NZfsehWelQRidJR9olvJHRNhJUhV3yBU2jJwOe1bfg&#10;f4ZfDH4YfEnWPAXxE1aTxf4muHM2nQq5tRHY7QoldFwnneYWDf7uVxk4sWvibVNWsrS51cmEmKMM&#10;ikghwoLYKkHIbkEdCPavkafxLoWlfG/UrzQr2a9ubG4hkeWV2dy2VR41chiVTMh6gbmavnqKq4iV&#10;S7tda2XW/f8APuftvs4UYwjHZafh2PePjr4L+LXw4+HXiK48WRpqejJam7t/JxG6qAd8MkjBlKFc&#10;newDcH8Pyut/CE/w5sPEnjLxCljripYReWrTMZUFyil1KqRhcnI3AHADAgV+3eman/wuvVNP+GPi&#10;25tobD95GXkTM8iSAs0ZbcN0bjcpDAgHnuc+zeNf2af2a/CWnjVLvwloiQSRpbyT+SiFljXCb3yO&#10;gXjuMVphOIPqlP2VRfE9Uluk11urbPbvqfI8W8G181qx9jUUVFO9763ae+5/PPrOpXfheK30zwnJ&#10;cW0VtErhriWRS06sWcqn3dhQkBtoUnBHODXjVzFrJupXvsxytIzFfvYDEkDOOeCK/Vn496r+z9NL&#10;PYeEbO0uZRCySfYwJiUB+aMlSwJBJOOMHk+lfIsfwSsrvdcyX9urO7lhuY4O4552etfdcL8T0KV5&#10;4mPK31au3sfN4DwjzbE+5lf+0Siv3nKlFQk2+Vc0pLmulfZW2tpr/9X8Z/gVa+Ck/bf+Jd743SGV&#10;P7R1ZIIjLuBkbVZBI7IDwwCqBkdGyDzx9EfHvwN8OfGHi+LVPh7pccFzaqluXXr5e7eXJOehJAH4&#10;5r4d8KaT4S8d/t1eMF1rUYdLh8P61rjTeU2yS4SW+lVVySB8p2sxboRx1FfoRrHhnwvoGpxJ4M1S&#10;TVLFoVaVWdXYTbjgLsIyNpB546EEkcfzBxVzU8xc7tO22tlv+a1+Z/R3h7Tp/wBkxpQ1Sb1ta97N&#10;6f3W3G/XlutGjwmHwr44ntJZIrqGeMFo4yEZdgA7HPJyeuOa+H/2cLX+2/jZ418PPIWB80xs5yQs&#10;FwU78/xZr9o/hBYxSQXdhqFtsxKCiHnCkbRx26ZPHWvwe/Yzn10/tQX++I77iG/EikHJzKp5B/2g&#10;K6cim6uFxT0XLFfm3+hhxHVdLHYSK6yf5W/U/Xj9l/QvBE3xo8TaV8U3gvpbHS7DyYFZgirdSTM7&#10;lCeW2xIAewY+vPlnx6+Enw98WePL6/8AB+nollOW8wOfkjMK7VYqOMtjsOB6mvN/gt4Gm8d/t7+O&#10;tX8Wav8A2Fp2j2FtA0RbZLMZ4I1hCqeNiFWcn6D+I19UeN/D2m+GtbvNH0u/fV9P48h2wWcsg3hg&#10;nBAORu479a8bHSeHxMXCerjF27XS0/X5n0WR1ViKM/aR2lJetm1f9Pkfjj8TLmDwt4i03w5Gpt7m&#10;WK4UJY7VURqgABzlWVmXODzgcYIrwa21tpIt5vbiQ5bLM24nk9ycmvqf9pLwdo998UdO1PWHWzWW&#10;2mFxJLMFC7BuQqGBCndgMcZwRjpz87aLrfwxg0yOG80aa4lXcHkjuPkdgxyy8D5SentX6tw5Wg4K&#10;cIOUmtbW7vq2v69T8rz/ACWvXxtR18VGlSu1FSlO14qDfuwjKzanHVpJ6pN2P//W/mx1v43J8Df2&#10;mPinqmlWfn/2h4k1Is4VAUCXk+UJcHKnO7qBxXZah+3dqibrrw3p0az3CAc7IPmA5zsG5jn07d68&#10;X+N2nXOn/tF/EKeWONp38Rasybl3Bh9smIHCsDkAjB6EDnkivK9U0aC4kisU05kuJlDNKxBb90Np&#10;RVJC/KSvODnGRzzX5HmGW4OtiZTqxu+9+3zPdwfF2Pw1FYejUtFeSPpbwN+3L8ftAtNXPh8wxX2p&#10;vF5TmBJGtxGW3+WkgKndkBjIGwBxyePnnwT8SPif8MfiNP8AFLwcBaatdySOzGKOREMsnmSYicMg&#10;BYcfLwDjitLw1rF//bsDyxIliAR50y/vN2McHIBzzndz+Vdd4k0jTbmKCfbLaSkrEWRtjsHBX5lI&#10;VgDkEt2GODjNcj+r4eo6SopKW/X5M563F2Lm6brPmcHdO7v1Poz4Y/tieKvDHj/xV8QviFokGoan&#10;4te1nu54oIVWIW8Sw+WY2BAX5Q+A2ATnHpzHxH/bV1G6u7uLwRpkdrDMd4chYolyOOE65643AGvM&#10;9VtLPR9Gng06JIswukayfNHKS2QpcYB+b0OQMcAdPENVTUtTiVNTt2W4tP3roqhYu5HcHAwV/vck&#10;DvXBgstweIqe3lTXRb9lZafh2Oyjx3mXK4Uqlk23pa+rbep5v468ReKfiHq6Xvi69Fyx3NGqYAQM&#10;OwA9vXOMVf0KwgtdLjt2CuVL5JU5+8a9AFhHBZxNZ2ItIJY97q2XVA+1wFYKxyy4OR0AwTnisjR9&#10;G1STT0eygjaIlsE7V/iOeDzjPTPavu8uxsbckVZL0seLVrVK03Uqzbl3e5//1/5nvjnrPhu3+OXj&#10;X7aCHj8S6usiNkkAX0+CAATzyQQODzmucTxNpd2zoIC8F0d0Uu0lOh3RsNp5UgKcjPQtjtt/tJ6d&#10;4dX43+O9U1q5f7UNb1ZLaGIorsRdTCM7mzkfN2HOOvFeLeHdXl8L2Lfa1VkRlxGshKqPlLFUIyp3&#10;Lkn149K/GcZgoVXKUbt3f59Dgqw1Pbr6ysPElkmo2EDrFghCFXasmCzAA4Ab5cjAPHFa1/4V0meV&#10;beC8hB3CeSWTMm9SVLBdu0gBSQB0Ix3rJ8FeLbLxL4ba9063+y2klwCxfa+1lbDY5DAbRu4xtBIO&#10;7BNY/ieG9ivTfeFLzyJbpZt8XC7Y5VXA+bCkruOzHzHtXyvs6qq+wcuW19/1ev8Aw5wOlK9jo9Y0&#10;TTZbOCa3bcJW8yWEbWClUCFlU4Cjc/QHgn65wte1vTNOuIrO+gYXFoMyAqGkAHy7Q204OOOuOpJr&#10;ptKi0zTraO2tJVuJGaORWK53qFWMr857sdzFsgbuRXlHiT4gWCeKbjSjbYvA3mSOxBBJB6KMjjOQ&#10;ehLE4AGK2y+hOrLk1klfy/r/AIY6cPSd7FLXfEelG2kt76ExTyOZBEwYlFOAoPBwWAJG7BAwQcVz&#10;9hquni1UWrMUycYLY6npXOSx2NzrEtz4gcrbSrIglWUOw2qDGHZgQUUjA/iPsOvbeH4ZrLSY7XTw&#10;08Kl9rhMggsT2BHt1Nfc4OlToqyv9+n3nrUYtdT/0P5c/wBo2x0rU/2gvG2jWlzHJdp4u1ExxzIX&#10;CxteXAMKkcHcxXG5cZP3hzXh1joSat4gNpCr2O13jWKVjnzlbkKAc4Izkk4U49s/Wnx+/Zy+N0vx&#10;t8ez2PgnxHPPc+I9Rmhnj0m8Kqsl9OWw3l8oBtOQfmXHtXma/Bb9oq+sLma68CeKVuJZiyomkXm0&#10;qykb+Yuoycjj1yTzX5zXo11KXs7v5d+voaVYNLzPPdI8UwWt3N4c+0tZ2yB2jkRWMxaNiMKmQmZH&#10;ZWZiRhVJ5xzfvvEllrMMf2aCQQpKs63D3AQTIDuYDeqj7uFIBOMcg9a0rn4EftJQxrbW3w+8TJbi&#10;3ltcJpV2ruG+Xe37nJO0fKx5GSBxVy3+C/7RmmW1to0PgDxZNpiLb3MaHSbtGWaFcOpAiZckHAYf&#10;iOw55ZNKUlUULv8Ar8fI56VG7u0U28YWDyzPK0umTRI8whcmRJAinHmfKhVZAoUFVIDEHABrg5Sn&#10;i2wuNWmlETxBWkJ37Sp2bAW68FghP8KjPHOfQLj4JftLXV3F4jvvAnit9UnguFnYaTdhV85jtG4x&#10;MzMAQckcYGOlWbT4BftGm4glvfAHiZZYo1iLxaTd4cE7t5IiwSCilj1JOKKWVTormhFp/f8AJdRw&#10;p8j0PDbfSBc6a8ckYja3eETzzgurZOQqFefmHAI6gHJ9eosbjTZrffaanJFDucRooICoGIUAfN0H&#10;ua9IvfgN+0VqF21u3gPxPJaCfzATpF7udCAuWHl4xjJI9OmMcX9O/Zb+Nk1oJW8GeJIMs2I/7Gvj&#10;tG445EOOle1gqU+Zuqmvl6eTPQpxbWh//9kAAP/hGZFodHRwOi8vbnMuYWRvYmUuY29tL3hhcC8x&#10;LjAvADw/eHBhY2tldCBiZWdpbj0i77u/IiBpZD0iVzVNME1wQ2VoaUh6cmVTek5UY3prYzlkIj8+&#10;IDx4OnhtcG1ldGEgeG1sbnM6eD0iYWRvYmU6bnM6bWV0YS8iIHg6eG1wdGs9IkFkb2JlIFhNUCBD&#10;b3JlIDUuNi1jMTQwIDc5LjE2MDQ1MSwgMjAxNy8wNS8wNi0wMTowODoyMSAgICAgICAgIj4gPHJk&#10;ZjpSREYgeG1sbnM6cmRmPSJodHRwOi8vd3d3LnczLm9yZy8xOTk5LzAyLzIyLXJkZi1zeW50YXgt&#10;bnMjIj4gPHJkZjpEZXNjcmlwdGlvbiByZGY6YWJvdXQ9IiIgeG1sbnM6eG1wPSJodHRwOi8vbnMu&#10;YWRvYmUuY29tL3hhcC8xLjAvIiB4bWxuczpwaG90b3Nob3A9Imh0dHA6Ly9ucy5hZG9iZS5jb20v&#10;cGhvdG9zaG9wLzEuMC8iIHhtbG5zOmRjPSJodHRwOi8vcHVybC5vcmcvZGMvZWxlbWVudHMvMS4x&#10;LyIgeG1sbnM6eG1wTU09Imh0dHA6Ly9ucy5hZG9iZS5jb20veGFwLzEuMC9tbS8iIHhtbG5zOnN0&#10;RXZ0PSJodHRwOi8vbnMuYWRvYmUuY29tL3hhcC8xLjAvc1R5cGUvUmVzb3VyY2VFdmVudCMiIHht&#10;bG5zOnN0UmVmPSJodHRwOi8vbnMuYWRvYmUuY29tL3hhcC8xLjAvc1R5cGUvUmVzb3VyY2VSZWYj&#10;IiB4bXA6Q3JlYXRvclRvb2w9IkFkb2JlIFBob3Rvc2hvcCBDQyAyMDE4IChNYWNpbnRvc2gpIiB4&#10;bXA6Q3JlYXRlRGF0ZT0iMjAxOS0wNS0xNlQxODoxMzoyOCswMTowMCIgeG1wOk1ldGFkYXRhRGF0&#10;ZT0iMjAxOS0wNi0xOFQxMzo0ODo1MCswMTowMCIgeG1wOk1vZGlmeURhdGU9IjIwMTktMDYtMThU&#10;MTM6NDg6NTArMDE6MDAiIHBob3Rvc2hvcDpMZWdhY3lJUFRDRGlnZXN0PSJDRENGRkE3REE4QzdC&#10;RTA5MDU3MDc2QUVBRjA1QzM0RSIgcGhvdG9zaG9wOkNvbG9yTW9kZT0iMyIgcGhvdG9zaG9wOklD&#10;Q1Byb2ZpbGU9InNSR0IgSUVDNjE5NjYtMi4xIiBkYzpmb3JtYXQ9ImltYWdlL2pwZWciIHhtcE1N&#10;Okluc3RhbmNlSUQ9InhtcC5paWQ6ZGQzY2MzMTItMDg3Zi00NWM3LTg2OTctNjUxYWU1ZDdmNGFl&#10;IiB4bXBNTTpEb2N1bWVudElEPSJhZG9iZTpkb2NpZDpwaG90b3Nob3A6NGJjZGI1N2YtYTViMi05&#10;ZjRhLTgxZTctMzM1YjFmNzJiYzRmIiB4bXBNTTpPcmlnaW5hbERvY3VtZW50SUQ9InhtcC5kaWQ6&#10;ZGJhNDM2YjctN2I3MC00YjNiLWJlZTYtZTg5M2NlMzdhMGZlIj4gPHBob3Rvc2hvcDpEb2N1bWVu&#10;dEFuY2VzdG9ycz4gPHJkZjpCYWc+IDxyZGY6bGk+MDQ0RTJBMTQyOURFMjRGQUFBRTlGQjEwNjAx&#10;MEI0Qzg8L3JkZjpsaT4gPHJkZjpsaT4wNDU1QTEwMjYxQzRCQzIyRjY2OTlCNThFNkYyQzhCNzwv&#10;cmRmOmxpPiA8cmRmOmxpPjJFRUU3RDQ5RDM0OUQ4QjM4OEZCMjdBMTM3QThGQzk1PC9yZGY6bGk+&#10;IDxyZGY6bGk+Mzg1QzIzMzJFMUQ1MTEyRDFEMkREMzcxMDA0OEJBNkQ8L3JkZjpsaT4gPHJkZjps&#10;aT40QzIzRDg1MkQwQUY5RjREMzE0Q0E2RERDQjU1M0YzRDwvcmRmOmxpPiA8cmRmOmxpPjYxNjhD&#10;RjAzNTk2OUZDMTIxRTk3QzBFRTlFRENEOUREPC9yZGY6bGk+IDxyZGY6bGk+NjQ1MjgyRTEzRDNC&#10;RUQyMTRBOTAyRjRCNzdCNjJERUE8L3JkZjpsaT4gPHJkZjpsaT43MTZENjMzQzAzRkNFODgwNTJD&#10;NzY5MkZBMzgzMTgxNzwvcmRmOmxpPiA8cmRmOmxpPjg4NTgzMzk2NjMyOTFCMTBENzBGQ0Q5NjM4&#10;OTM3NDA2PC9yZGY6bGk+IDxyZGY6bGk+OUVDREE2NjM3RDI1QjFDQzcwMzNFN0VGNDczOEFBNDA8&#10;L3JkZjpsaT4gPHJkZjpsaT5BNjJBNTBDQjY5Njg3RTg1NURENjNDRDBEMDYwMDRENDwvcmRmOmxp&#10;PiA8cmRmOmxpPkJEQzZDMkQyRUYzQTQ3NjVDRkUwNzFGRkQ3QjM1RDJFPC9yZGY6bGk+IDxyZGY6&#10;bGk+QzMzMjAwQzgzQTc3NjczNTFCRDRFNTQxRDMyNTk5N0I8L3JkZjpsaT4gPHJkZjpsaT5DNEZD&#10;MDM0OTJDQkIwOEUwOTU0QjdERTdERkM2QUVDNjwvcmRmOmxpPiA8cmRmOmxpPkM3M0Y5QkU1REQy&#10;QUFFQTNFQjY1Rjk3QUYxQzE0ODg3PC9yZGY6bGk+IDxyZGY6bGk+QzhBRUZGODMxQTc1M0NDMTZG&#10;MTFCMzI2QzVFRDc0OTY8L3JkZjpsaT4gPHJkZjpsaT5DQUE3Nzc4NTQ1RkFGMzk3QjA4MzJFMUQ2&#10;Q0M0QzQ2MDwvcmRmOmxpPiA8cmRmOmxpPkNFMUZGMDQ1NzU5M0QzRjNEQTMzNEYwNzMwRjJBQzBG&#10;PC9yZGY6bGk+IDxyZGY6bGk+RTZBREQyM0IyMzEwQjU0RTc3MjM3NDVCODRDMUI1NDA8L3JkZjps&#10;aT4gPHJkZjpsaT5hZG9iZTpkb2NpZDpwaG90b3Nob3A6MTRlY2Y0NzctNWRjOC0xMTc5LWJjNWEt&#10;OTdlZjczOGQxYTIzPC9yZGY6bGk+IDxyZGY6bGk+YWRvYmU6ZG9jaWQ6cGhvdG9zaG9wOjQ4YzRi&#10;MzE0LTRiOTAtYzM0Zi1iYjk4LWM4M2FhNDk1Yzg1MTwvcmRmOmxpPiA8cmRmOmxpPmFkb2JlOmRv&#10;Y2lkOnBob3Rvc2hvcDo2MDQ2ZmM0OS1jMDFlLTExZDktYjgyZi1jZWYzMjI2ZmI5NmM8L3JkZjps&#10;aT4gPHJkZjpsaT5hZG9iZTpkb2NpZDpwaG90b3Nob3A6NjI2MzNiYmYtMDQxNS1lNDQxLWEwZTEt&#10;MGRkM2IzNzRmMWM0PC9yZGY6bGk+IDxyZGY6bGk+YWRvYmU6ZG9jaWQ6cGhvdG9zaG9wOjc3NGNm&#10;NjZiLTllM2ItMzM0Yy04MDI5LWUwNWM3OWQ4MDQ3NzwvcmRmOmxpPiA8cmRmOmxpPmFkb2JlOmRv&#10;Y2lkOnBob3Rvc2hvcDo4M2FiMDRjNC04MDYxLWU0NGQtOTcyYi1kZDg3ZTI5ODIwZGQ8L3JkZjps&#10;aT4gPHJkZjpsaT51dWlkOjkyODU3RTM2RkQyQUUwMTFBNDJCRkQyNzY5QTE4MTVCPC9yZGY6bGk+&#10;IDxyZGY6bGk+eG1wLmRpZDpGOUE3QjkyNDAxNDVERjExOEY0NEVDQTM0MzU4NDNBMzwvcmRmOmxp&#10;PiA8cmRmOmxpPnhtcC5kaWQ6YWYwZWQ5MDEtNTdhYy00NDBmLTgzNDMtYzg5ZjkzMWU2NTJhPC9y&#10;ZGY6bGk+IDxyZGY6bGk+eG1wLmRpZDpkOTNhOTgwYi1hNzBhLTQ1OTItODcwZi01M2ZmMDllMTIx&#10;NzY8L3JkZjpsaT4gPHJkZjpsaT54bXAuZGlkOmQ5NTk3MTJkLTU1YTctNDk3MS05MDQ3LWVjZWNi&#10;NjA4YTRmNzwvcmRmOmxpPiA8L3JkZjpCYWc+IDwvcGhvdG9zaG9wOkRvY3VtZW50QW5jZXN0b3Jz&#10;PiA8eG1wTU06SGlzdG9yeT4gPHJkZjpTZXE+IDxyZGY6bGkgc3RFdnQ6YWN0aW9uPSJjcmVhdGVk&#10;IiBzdEV2dDppbnN0YW5jZUlEPSJ4bXAuaWlkOmRiYTQzNmI3LTdiNzAtNGIzYi1iZWU2LWU4OTNj&#10;ZTM3YTBmZSIgc3RFdnQ6d2hlbj0iMjAxOS0wNS0xNlQxODoxMzoyOCswMTowMCIgc3RFdnQ6c29m&#10;dHdhcmVBZ2VudD0iQWRvYmUgUGhvdG9zaG9wIENDIDIwMTggKE1hY2ludG9zaCkiLz4gPHJkZjps&#10;aSBzdEV2dDphY3Rpb249InNhdmVkIiBzdEV2dDppbnN0YW5jZUlEPSJ4bXAuaWlkOjdlNmI4YTM5&#10;LWFmOGItNGU5ZS05MTZjLThkZGRhNTJmZDExNyIgc3RFdnQ6d2hlbj0iMjAxOS0wNS0xN1QwODo1&#10;NDoxMyswMTowMCIgc3RFdnQ6c29mdHdhcmVBZ2VudD0iQWRvYmUgUGhvdG9zaG9wIENDIDIwMTgg&#10;KE1hY2ludG9zaCkiIHN0RXZ0OmNoYW5nZWQ9Ii8iLz4gPHJkZjpsaSBzdEV2dDphY3Rpb249InNh&#10;dmVkIiBzdEV2dDppbnN0YW5jZUlEPSJ4bXAuaWlkOjE2YWMzMTRlLWFkZDUtNDUwNS1iNDg3LTRj&#10;MWE2Yzc1NGJjYiIgc3RFdnQ6d2hlbj0iMjAxOS0wNi0xN1QxMTowMzowNyswMTowMCIgc3RFdnQ6&#10;c29mdHdhcmVBZ2VudD0iQWRvYmUgUGhvdG9zaG9wIENDIDIwMTggKE1hY2ludG9zaCkiIHN0RXZ0&#10;OmNoYW5nZWQ9Ii8iLz4gPHJkZjpsaSBzdEV2dDphY3Rpb249ImNvbnZlcnRlZCIgc3RFdnQ6cGFy&#10;YW1ldGVycz0iZnJvbSBpbWFnZS90aWZmIHRvIGltYWdlL2pwZWciLz4gPHJkZjpsaSBzdEV2dDph&#10;Y3Rpb249ImRlcml2ZWQiIHN0RXZ0OnBhcmFtZXRlcnM9ImNvbnZlcnRlZCBmcm9tIGltYWdlL3Rp&#10;ZmYgdG8gaW1hZ2UvanBlZyIvPiA8cmRmOmxpIHN0RXZ0OmFjdGlvbj0ic2F2ZWQiIHN0RXZ0Omlu&#10;c3RhbmNlSUQ9InhtcC5paWQ6N2ZmZjdjMDEtMDg3OC00NjNjLWIwMDQtZTUxZTQ5NjkzN2U5IiBz&#10;dEV2dDp3aGVuPSIyMDE5LTA2LTE3VDExOjAzOjA3KzAxOjAwIiBzdEV2dDpzb2Z0d2FyZUFnZW50&#10;PSJBZG9iZSBQaG90b3Nob3AgQ0MgMjAxOCAoTWFjaW50b3NoKSIgc3RFdnQ6Y2hhbmdlZD0iLyIv&#10;PiA8cmRmOmxpIHN0RXZ0OmFjdGlvbj0ic2F2ZWQiIHN0RXZ0Omluc3RhbmNlSUQ9InhtcC5paWQ6&#10;ZGQzY2MzMTItMDg3Zi00NWM3LTg2OTctNjUxYWU1ZDdmNGFlIiBzdEV2dDp3aGVuPSIyMDE5LTA2&#10;LTE4VDEzOjQ4OjUwKzAxOjAwIiBzdEV2dDpzb2Z0d2FyZUFnZW50PSJBZG9iZSBQaG90b3Nob3Ag&#10;Q0MgMjAxOCAoTWFjaW50b3NoKSIgc3RFdnQ6Y2hhbmdlZD0iLyIvPiA8L3JkZjpTZXE+IDwveG1w&#10;TU06SGlzdG9yeT4gPHhtcE1NOkRlcml2ZWRGcm9tIHN0UmVmOmluc3RhbmNlSUQ9InhtcC5paWQ6&#10;MTZhYzMxNGUtYWRkNS00NTA1LWI0ODctNGMxYTZjNzU0YmNiIiBzdFJlZjpkb2N1bWVudElEPSJh&#10;ZG9iZTpkb2NpZDpwaG90b3Nob3A6NDhjNGIzMTQtNGI5MC1jMzRmLWJiOTgtYzgzYWE0OTVjODUx&#10;IiBzdFJlZjpvcmlnaW5hbERvY3VtZW50SUQ9InhtcC5kaWQ6ZGJhNDM2YjctN2I3MC00YjNiLWJl&#10;ZTYtZTg5M2NlMzdhMGZlIi8+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4u5MSUNDX1BST0ZJTEUAAQEAAO48bm9uZQQgAABtbnRyUkdC&#10;IExhYiAH2QAIAAoAEQAcAAFhY3NwAAAAAAAAAABub25lbm9uZQAAAAAAAAAAAAAAAAAA9tYAAQAA&#10;AADTLW5vbmX8ZjN4N+KIa/1y6YOCKPG4AAAAAAAAAAAAAAAAAAAAAAAAAAAAAAAAAAAAAAAAAAlk&#10;ZXNjAAAA8AAAAJJBMkIwAAABhAAAdBBBMkIxAAB1lAAAAbRCMkEwAAB3SAAAdDRCMkExAADrfAAA&#10;AfxyaWcwAADteAAAAAx3dHB0AADthAAAABRjcHJ0AADtmAAAAHZjaGFkAADuEAAAACxtbHVjAAAA&#10;AAAAAAEAAAAMZW5VUwAAAHYAAAAcAHMAUgBHAEIAIAB2ADQAIABJAEMAQwAgAHAAcgBlAGYAZQBy&#10;AGUAbgBjAGUAIABwAGUAcgBjAGUAcAB0AHUAYQBsACAAaQBuAHQAZQBuAHQAIABiAGUAdABhACAA&#10;ZABpAHMAcABsAGEAeQAgAGMAbABhAHMAcwAAbUFCIAAAAAADAwAAAAAAIAAAAFAAAACAAAAAsAAA&#10;c+xwYXJhAAAAAAAAAAAAAQAAcGFyYQAAAAAAAAAAAAEAAHBhcmEAAAAAAAAAAAABAAAAAQAAAAAA&#10;AAAAAAAAAAAAAAEAAAAAAAAAAAAAAAAAAAABAAAAAAAAAAAAAAAAAABwYXJhAAAAAAAAAAAAAQAA&#10;cGFyYQAAAAAAAAAAAAEAAHBhcmEAAAAAAAAAAAABAAAREREAAAAAAAAAAAAAAAAAAgAAAAf3gICA&#10;gAe5hIt3eQhCiFJuowlhjEplzwx6kFRd2g6blG9WdhFQmI9PEhU4nFJI2hkBn+JCihvJoqs97R5E&#10;pPc6ByDqpvU2TiO5qMgyjiY/qpUutiiTrIoqACwarlAltC/QsAMfrgmZeAaGWA4wepd8Zw/pftxz&#10;IxHAgzhqZRP3h1dhsBarjCpZkBlMkLNRkxwdlNxKxh9hmLJEXSLwnCY+5SYJnvA68iiToUI3UCr6&#10;o0Ezwi2UpRIwTjB6puIsQDN8qJcoUzZGqhEkuRSgb/2LfhYSclGCOBeOdYl4uBlBeY1vWBtbfkRm&#10;Ax2RgyhdLiACiFFU4CLujPlNaSW1kPtG/SjXlN5A3ivtmAI8fC7rmu84ojEtnTQ0wDSBoBwxbTc8&#10;ogAt3DoYo6oqYDzqpTkm+B6UZ3WRgh6kaYiIIR7ja+V+syA1cAZ0rSHfdB1rIiRmeRJh3CdMfwVZ&#10;FimChBRQuSxHiJVJ9y7pjLZD0zHKkIk+ljSok8M6LTaelkI13TohmbUyYj2onQAvFkConzUrvkNg&#10;oLMocSniX1KXuiooYJCO/ydcYVaE+SgPZTB7diiNaTRw/Su4brNnfi4Dc/5eLDC6ei1VYzM+f7dN&#10;WjXNhBdG5jeXh+5AUTmSi207mDwPjtU3REBukxU0EkOClmUwd0ZUmQUtE0kWm0gpsjZRVp2fazUx&#10;V5aWpzPhWL2NujGlWu2DkTDBXip4qDJyYxJt+DU3aL9kFzhHbvxbDDpUdNRSKTzZelZK+j52ftJE&#10;c0Hjg/A/IEQEh/86SkdwjDQ2WUn8j8AyUEx1ktEulk8clYMrDkGnTi6m6EGDTw6erD+7T7SV8z1y&#10;UKKMfzn0UmCBnTqTVw92LzyzXQ5quj8tYzRgv0EZaV5XD0Pdb8ZPJEY2dV9IMkkBetNCF0vlgCE9&#10;O05khIY4q1DXiHY0alMmi/YwTVXqjzMsc032RhGvnEz9Rl2nMkwFRsie0EmkR02VtkWMRwiL1EUY&#10;SzCAhkSwUE5zdEazVvdnlkjPXb1c70tZZFNUC03UarhMgVBLcPVF/FMrdpY/2FYce9M7XlhygHc2&#10;51qGhDgyjFzXh8EuVlvbPqi2qVw/P8euxVm9P1SnAVb1PqmfEVJlPXaVf1CSP/yKXU7sQ0J9/k8i&#10;SN9w5lBSURhju1MqWIdZ4lW3X0pRN1hTZdtKS1rGbCJDwF36cjk+UmBPd0U5nWJke/c1B2RPgFAw&#10;b2kpOVK8F2iJOR21L2eoOMyuSGUJN0KnKGFuNQ+fyF3CNTaVOFt0NvKJ0FokOqF8e1oYQshuFFwI&#10;TH5gul4qU+VXS2EEWppPYGKlYQJITmWyZ4RCSmhzba8812qMcuY30mxcd4wy33aYNcfAYHW2NQi5&#10;knShNCOzgXKJMmKtQW8SLqum+22eLNagh2hwJ72W92Y2Lk6IsGSfMzp6OWXuPU5rc2c9Rsleqml+&#10;TvZVHGrbVVxNI21BXFVG1W/YYtpAx3KjaS47Y3TIbsU14oJNM0DCSYIRMq28eIFtMWm3NIBqL6qy&#10;GH3WLTSsLHrPKt2lanfZKAWef3QrJXSUPHGlJwqHfnDbLzd4AHErOBRotXJcQhZchnPhSftS1HYk&#10;UbpLzXhrWMNFs3rMX2g/zny+ZVw5y4xfMarDoYxPMWm+CIvGMAm5NomeLJG0u4llK/Sv4IZ6KXCp&#10;m4KoJY+jYYCNJOObQn1LI0aRFXt/JRuEKXj6Jrx013oNMmxlbHlyO8JYcny9RcdQgX7gTUhJq4LH&#10;VWZEZYTeXAg965T9MEHExJUoMEW/SZTrL066upSDLhu2Q5PrLK2xy5KQKyGsgZBkKR+mj46JJ+eg&#10;c4sqJcuXl4c7IwmNpYbeJmGBFoWxKHxypYTDMf1j5YciPTZZOYlLRc9RIouDTNdKP41VUzhDgpzs&#10;Lo/GF51lLvPAjp1cLmO8DZ0fLZW3r5zPLKqzT5wpK5eurZpqKiKo75icKJWjNZauJz2ckpS+JoKU&#10;DZMgJtiJ+pJJKO1+D5ErK8FwfZFmNSdj65LMPgxZZ5OhRQZQypWIS5dJJ6SqLEXHfKU8LN7B6aVK&#10;LFG9VKUhK4a4/KTkKpS0sqScKaCwYqOnKNWrGaJrJ/Slr6DfJvygOZ86Js+YoZ2GJi6QwZx2J7mG&#10;dpvmKpd7LZt3L11vDZu1NrNjGpyDPlNY3Z1PRGhQJK1TKa7Iu62qKhfDPq2MKYq+i62FKD+6Wq1p&#10;JyC2Aq1pJbaxz60/JL2tAa0uI6an0a0KIoqiuqxdIiCcrKrhIoeVG6ieI2KNFKZoJeaDJKU0Kj54&#10;t6UwL09uUaUrNhFizKU1PXtX+whrh5uFMQu2iup7Uw13jepyww/JkVJqSRHOlLph6RQgmK5aPxbg&#10;nHhSbBopoCdLrBz+o1RF1B+upgxAUCIxqEI8TiT6qhU4byfIq8o0rCrIrUwxES3SrwEsxTDwsKco&#10;JTO/se4kqBLLfu+JxBYNgICAgBbHhJV3bxgjiENueBpFjFJljRyrkJBc/h6ElKxVBCEbmJJNniRy&#10;nElHTygCn+FAyipPokU83yyxpF05Pi82pj41uTH0p/MyRzTgqY8upjfLqw0q6jqlrF4ndRtZdxGO&#10;lB0geOGFpB7yezZ8tyDHfwpzXyJTg05qHyQQh4tg8SZLjFJYlSiOkJdQZiswlI5KHC4imGhDmDEw&#10;m74+QTQMnoc6YzaZoPI2zTkaovozWTvGpM8v6D6UpkgskUFBp5UpSSVtbw6UACbDcL+LHifEcq6C&#10;WyjSdcB4/CoteWpvhCxIflRmCy4QgzJc7C/Xh+lUcjJdjDhNNjU7kHlHHDfhlGhAjDqLl5w8OD0z&#10;mqg4Rj/wnbk0iEKmoDYxAEUvoawtuke9owsqbS+2Zu+aOjERZ/CRqTF0ad6IszJAbBJ/ujNzcAp1&#10;WTRldA1r1DYbeNNicjhYflhZkjo0gzNRMjyEh7hKmj82jFJECkHukGM+eUQhk4k6ZEZ3los2ekjn&#10;mWYyrktxm/QvEE4nnhIruDyyXmChDD2WX5uYyD50YNOQwz1NYriHLjzKZUF9Uj1naYtyZT81bpFo&#10;qECKc2VfSkJZeQNWmkS6fjxOwkbGgxxIdUjph65B3ktDi8c8902Xj4A4vk+skrM0rlHrlX4wu1R8&#10;l90tLUejVfOoO0kmVw2f8UjQWAyXtEjVWSmPd0ffW4yFQ0gQX0l6ZUg5Y+pvN0lAaQBlgEtMbpRc&#10;rEzOdBdUDE7AeV9MglEJfr5GF1Lvg2s/zlT9h2s7RFcgixM28llRjm8yyVuPkWcuwlPpTc+vm1UA&#10;TvWnKFZHUEue2VTrUT6WgVPIUl6N51JxVMyDQVIyWP13m1NIXuJsBFOdY+JiEFVQaYhZlldzb29R&#10;sFkodMtKgFseegVD011Vfws+Nl8hgyA5nWDxhr01ImLhiiQwn2CpRhu2y2H5R2SuqmGZR++m2WF3&#10;SLee1GBIShCVwl9+S/yMQl9FTzuBiF1VU6Z0811HWW9pCF7sX9de9GACZOJWwWGqalJPHWPLcFJI&#10;jmVodWNBvWdJekA8dWkeftQ3qmrFgrAy0m3yQJ28FG8JQXW0wW+UQgWtiW74Qh+mY243QlCfAmwC&#10;QzeVimoERL6LPWiBR15/r2gyThJyfmf4VDdmQGj6WhZcfGrCYAZUc2w+ZYtNO24Sa3NGqnAGcP1A&#10;AHGDdcY6wHMUelY1ensMPEfAJntoPIi5c3vkPOiy9XunPQusN3qePLmlZHlLPHieGHcdPQqUunVh&#10;PvaJ43ORQiR9RXKPSB9v0nN7T2djq3PMVQ9aNXToWs5SInbAYS9Lgng4Zu9FCHnqbF4+rnulcY84&#10;24YrOSHCpIZ2OTi8cIZzOOa2voZcOHWxIIVGN92qvIPjNyOkHYJbNq+cj4CyNxGTN39yOSyH8n6v&#10;PWd7J31jQzRtRn3LSmhgoH56UPdX3n7YVldP3IDYXSJJw4J4YxFDeYQIaIo89JAZNvHEVJCHNx2+&#10;T5CFNo+5KpBwNd60HpAWNQyu+46FNFWomYzJM4OiJ4sDM0aaG4lBM3qRDIhsNd+FG4fROep4HYeV&#10;QGpq0oeURyFet4ibTh5WS4lPU8VO4orpWeJIXIyBX7RBlJhSNRTFqpjpNWy/rpjvNPu615jqNIO2&#10;CZjXM+2xU5fpM0WrsJaDMnqlnpT4MZafZZN6MYKXFJILMbuOLJHENFeCJ5FhOHB1X5F7PuNo55Gi&#10;RW5dnpJ9TBdVRZN7UcRN+JTXV1JG1qBzM2PG5KEIM8XA/6EpM4a8PaExMzO3paExMtOzGqDlMnGu&#10;PZ/WMfeodJ52MTaimJ0LMMKbtpuvMLeTvJq6MbKKT5ppNBV/QppqOBtzG5qtPnxnL5rjRMtchZut&#10;SplUQJzkUApMvKgDMabHx6iGMgjCKaioMeS9TKiSMXK4z6hxMPa0XKhGMG+v+KeBMAGqnaawL2Kl&#10;NqXKLrmfuqTMLu+YMqO4LzCQmKMbMQ6HAaLRM4Z8maL+N2FxMqMkPZhlxKN4Q6hbcKRESRRS2K+x&#10;L+/ItbA8MHbDFrBqMGW+NrA1L8S5y7AALta1gK/YLdexOa+XLRmsbq9YLGSna68jK5aiX66SK1qc&#10;Ua22K72U7qxtLKSNRKsdL06EMaq8Mhh6Y6rzNgFvqKsDPANkpquOQhhaNQ7tjeeIZBF3kDp/oRNl&#10;kyJ3EhUylftuwBcLmVVmJBjunLddohucoG1Vsh4Po9NOuCCCpwhJISNCqZZDICX7q6s+PCjorVc6&#10;UivRrvQ2ky77sEMzEjHMsYAvcjSOsuQrWDdHtBcnnxgthcmMyRq5h4qEFRyRij97Px4qjXJyQyAn&#10;kSRpbCG8lI5gpCOhmHtYkyX6nC9QZSlOn+VJ4ivcoxNDuS5FpZ0+nTDGp4w7BTN+qUM3jzZcqsg0&#10;LDlTrB0wzDw8rWUtUD8RrpIqASCffmKRYyMcf56IyCXQgICAgCcBhH13PShbiCJuECogjEtkyiwj&#10;kG5cDS3nlERT6DBDmBZMuDM3m95GMTY8n1o/ujiNobs8Izr7o9Q4oz2XpbQ1O0BRp1Yx3ELuqLEu&#10;hEV5qekrNCo5doOW3ixld6SOKi5BeR6FqDAVeyN83zFyfs5zYzLSgxhqATRchz9grTYli7VYSDhF&#10;j8FQHTqbk+FJuz0Wl8NC4j+Smw091kI1nfI6EETPoHU2f0czolQzFUmUo/kvo0wPpVYsVzS5bk6c&#10;qTb3bziUGDivcMCLdzoScqaC3zr3dYh5djvieQtvyz12fbFmaD8fgkddZ0ChhtFVEUKOiyFNl0UO&#10;j5RHI0c8k19ArElmloY8cUuwmXU4iE4NnC00w1B1nq4xDFMHoIotm0D+ZdajDUKOZtqa0kPxZ/GS&#10;qkSUab+JsUVna/SAi0ZDb9h2Q0bfc65spUgOeB5jc0m1fPZat0t/gbtSbk0GhlxLeU70itFFBVEw&#10;jtY/MlM5kjg69VVKlSw24ldvl9Uy81nCmkQvGEx8XUipnk9dXoihLFBsX7aZJVEpYOaRNVC/Yx2H&#10;q1CuZeB90FDxaeJzRFHlbmlpyFMLcudg3lQ0d/JYOVX2fLRQA1e7gctJfFlehklC31tCijc9q10+&#10;jb05V182kOQ1GGEnk7UwwFg4VPGwg1oFVi2oVVwuV22gUlwRWMiX9FwtWjmPklvSXQOFNFvCYLx6&#10;ZVupZKJwAVxNaU9mq12TbeleG17rczFV7GBueBROImInfSdHeGPcgd1A4mVohb88BWceiU83Y2j3&#10;jKYytmTrTTC28WdbTruuSmixUAKmfmnEUUee3WioUqSWa2fZVEKNomb+Vs+DTWY4Wu5322ZlX+xs&#10;xGbqZHBjiGf3aS9bPGl8bmtTf2ruc4RMO2xoeHFFfW4BfSs/LG+KgW86MHENhR81JHFZRxa84HM0&#10;SDy02nRnSSitK3S/SeOl33T4Ss6eSHQDTDuVcnMxTg6MGXJUUG+BuXESVVF1nHDjWmRqXHGJX09g&#10;oHKYZGZYwnPdaWhRGHVlbv9KZna4c95DuXgWeHg9knmTfPk3/X8MQh/Aw3/WQvS50ICiQ9Ky1YDJ&#10;RF2rz4CERLKk3H/7RT2dWX6RRjKUh31WR92Kr3xRSh1/+HvyUBNzVXvIVXNny3w6Wl5eN30UX8dW&#10;WX4eZNlO/n+CamRIpoD7b3VCIYJFdEI7wYoPPmbDQor+PvO8qIuRP2K2mIxKQAewZYuYQA+p0IrS&#10;QBCjMom1QGubnYhDQSOTC4dQQwaIqIaFReN9PYX7SyFws4aFUVtkmYanVn9b0ocqW6dUUIhiYQVN&#10;TomwZnRGwosBa5Q/55NFO7PFU5Q3PDW+s5SCPDW5QpTQPD6zy5TJPDauHJPwPAinv5MMO86hX5H+&#10;PCaZhpDcPLaRMpDZPyiGHpB5QrN6O4/uR8VuE5B1TcdhUJDRU3lZypFHWIJSwZJkXbRLqZPAYwZE&#10;dJtyOYLGy5yZOhbANpzXOfu7KZ0POeO2IZ1COcWxI5yxOY6rVZvQOUqlOJrgOQ+e35nhOWaW8Jjx&#10;OgaOopkBPOyDTJk4QOx3WZjvRetrtJk9S7Rft5n2UT5YDZqdVgpRIZwDWwNJn6NMN3bIHaQ3N/vB&#10;06SIN+68uaStN8O36qTLN4+zJqSoN1quFaP8NyOoSqNDNuqieKKENvybs6HDN1iUHqE9OJmLSKEr&#10;O1GAiqG2Pzt06KGnRHRptKHiSg5ei6KdTyZWiaOHU+RPIqrdNYvJEauRNgbDM6vvNhK9/6v8Nc25&#10;UKv+NXm0sav6NSCwGat3NO+qq6rmNLmlNapINH2fr6mxNNaYXakWNTORC6jANtqH+aihOSV+Jajr&#10;PUtzGqkVQoxoHamER/ddg6pxTP5UxrMiM2jKK7NHNBnEgrOtNF+/PbOkNAK6qrOJM5e2JrNxMx2x&#10;rbMhMs6syLLFMpOnprJbMliigLHRMmacbrFzMrqVVbDpM1mN/LCTNQOFT7BdN3B7+7CQO45xf7Cp&#10;QLVmxLFBRfdcSBUTlESMEhd5liWDyRlYmIl7hBrfmyBzURxangBqph2coN5hPCABpHdZ4yIHp95S&#10;WiR2qslMIicCrUFGAym+rzU/9iy9sLg8Fy8ksmE4dTIZs300/zVatD0xjzgztUkt6zsMtmEqah2e&#10;jHCQSSALjkmHfyI1kFN+3CPZkwN2dyValc1uBybhmQlk8iihnGhcJysBoAJTwC1No2xM6C/EpnhG&#10;pzIxqPpAeDTjqr481DfDrEY5Xjq/rZY2Bj3KrrMyu0C4r7QvcEMcsPgsAiXXhVWU6iiHhnKMOSrw&#10;h9GDzSylimJ67i3yjXtxxy+lkSFopTFPlGJftTMumB5XlzVLm6lPczgen19I2Dpyom1CWzzJpME9&#10;8D9ZprY6c0IEqF43HUSoqc8zykczqxcwYUmxrEstEC5rfgmZ2DDxfvWQ+TOmf9CIrjZxgICAgDeB&#10;hGN3HTi3h+5t2TpKi9hknDwSj75b5D23k4RTuD/Al1pMaEIjmwBF2kScniw/q0cWoMk8BUlrot04&#10;i0u+pKw1Fk4FpkQxm1Bop64uIjjadbufcjtXdoqW5D3Cd26Ohj+8ePiGAkGDewB9IkKPfnlzhkPT&#10;gndqREUshlRhOEakip1Y2khgjoZQuUpmkqxKPkx8llNDwE6kmXk+dlDknFE6ilM/nt82xVVvoPkz&#10;IFehorkvbEQpbUqlO0a1bfmc4EjAbv+UhUp/cJOL3kvhcp+DMkzFdWl54U2IeLZwSk7RfNxnSlBf&#10;gNNei1GPhWVWP1MViZZOlVTxjepIOlb2kcBBuFjVlPo9EFrNl9A5AlzTmls1EV70nLMxFk/OZLur&#10;gVLPZbCjPVSgZsSbGVXYZ/yS1laSagGJw1d4bGOAkFgWb+x2vFirc3dtclmgd4pknVrre+BcFFyi&#10;gG1T/V38hN5Mt1+NiTtGPGFgjRs/92MwkHw7jmTak3A3KWa2ljAyqVthW+Wx+F4FXQypxGDrXkCh&#10;wGHmX8WZV2JlYWSQ8GJYY/iHQWKVZs19lmLSam9zsWOhbmVqmGSVclJiAWWrdwFZtmcue3JRyWjL&#10;gC9K52oOhJVER2uSiHU+bm0xi/U5rG77j0k0umg0VDO4BmsUVbyvWmynVt2nuW5vV/agEm4RWX2X&#10;l23wWyyO722RXeyE021rYXZ6cW1/ZTNwa24waVhnkG9GbV5fLXB+ck9XYXHBdqZPsXMVe2xJAXSD&#10;f/VCX3XJg/E8q3dEh543UHR2TTu93XcXTpW1HHjxT9as7Hm7UPmlunpQUiaeTHmuU6GV9XklVVCN&#10;MXiAV6qDNngSW9R4D3gyYE9tVnjZZFpksHnGaLxcn3r3bZVVEnw5cjJN231bdshHOn6TexxAmH//&#10;f5U6j4F/R9DCGoKxSNO6hoP6Sdiy/ISbSqyrsYTeS22kmITeTHGc+IRFTdiUc4PCT42LPoMfUW6B&#10;dIK7VmN10oLhWzhrAIOmX4Rh2YRWZD1aLYViaNdSzoa/bcBL+YfQcptFN4jcd28+MIz7Q3vE0o4a&#10;RGC9jo7XRQi3KI+mRcGwq490Rimp7Y86RpejIY6vR2GbgI3qSIiTII1xSk+JZI0MTId+9405UaFz&#10;PI1iVtJoQo4kW2dfHo7DYD1X9I+7ZJJQ3ZD5abBJ/5JQbv5CUZX8P/rICZe4QPe/YpgwQVO5spiu&#10;Qbuz+pjuQhCuD5iOQjinqJgzQmShP5eGQwyZlpbOQ+WRj5aGRlKHGJZdSXd8FJa0TgFwupcVU2pl&#10;K5ehWD5c6ZhcXOVVy5mBYTVOapspZsVGUJ5bPajIXaATPlXBHaCTPnq7pqDsPpW2bqFHPrGxOqEW&#10;PsGrXKC5PsmlSaBYPtufCZ/VP1CXh59BP9CP/J8xQ26EiJ9ZRzB5U5/IS4luN6BHUM9h6KDCVaZa&#10;8KGTWhxT0aMRXppLnqX0O1LJs6ccO9XDJafJPAy9e6gWPAi4fahfPASzhqh6PAOuUqgUPA2ocaeu&#10;PBSij6dHPFib5ablPNmUkqahPgWMRqarQIiB+Kb6RJN3D6dZSRlsKafBTlhgaaisUxVY3aoFWDBQ&#10;Fa2NOTzKpq5qObDElq8ZOfS+8K9TOdi6G6+HObW1Ua+1OZCwiq9vOY+rE68XOZWle666OZuf3a50&#10;OhiYwK4xOp6Rp64IPBWJC63/PfF/tK5eQlx1E67XRv1qba9PTBZfd7CDUMhWUbW0NuHL77ZHN3bG&#10;SLb4OBbArLcnN/O75bdKN7q3ObdoN3iyk7dPN1CtorcFN0ioSba1Nz6i7bZkN2Sc8rYwN8WWDLXv&#10;OEWPGbXdOf6GdrXoPB99brYDP9lzPbZZRHpoprcbSYpdyBvEmj+QYx3lnDmIKx+vnkWAHiDvoKJ3&#10;8SIOovlv3yM/pfpmuSRlqT9eNSZSrGNWgChYrutO8CsAsPVI1i0vsuVChjARtDQ+IDF3tmY6dTS6&#10;tyk25jj4tyEzhTvrt8owFT7fuMUssyNykzCUWyYXlJCLwCgqlkmDgCnOmH17JysHmxJywCxPneBp&#10;li2QoIRf1y+qpBlYCzFmpzlP7DPpqfxJ0DZQrEhDXTkArgM+jDwLr1M7Hz8LsHI30UG7sYU0j0Q8&#10;sn4xNUajs5MtyCsljDyY4y4YjRaPtTAvjr+HLDIdkJ9+mTO2kyZ2BDUxle1tXjazmPdkKjhcnD5b&#10;YTpXn5VSzzyFos5L8z7DpZhFoUEMp+I/skO9qaY8WEZkqy04/Uj7rII1okt6ra0yPk33rs0uujNs&#10;hQ+dpDZXhbaUsjkWhouMKDtth+mDpj0BinB6pj5HjVNxdz/ekL1obUFsk+BfrUMPl4hXhUThmt9P&#10;bUc7nlhI9UmJoTlCgUu9o44+DE4EpYw6hFBIp0M3BVKIqMUziVTbqi8v2jwVfZeiPD8Zfg2ZrUIQ&#10;foCRYkSnf5CI7EdHgICAgEhchCt3KEmNh3Jt/krgiwxlAExOjrdcXE3pkmpUa0+vlgxNO1HAmYtG&#10;4lPynJBAd1Ypn0c8eFg2oYA4x1oto181J1xUpS4xKEcQdSun5EpqdXefeEzfdlKXJU9Hd0OOw1EW&#10;ePKGIFKvevp9RFOZfj1z2VTKgdRq41X9hVtiKldSiWBZ5lj1jSlR81q2kSxLSFx4lNZE4l5Rl/w/&#10;EmAymq47CGIlnRw3BmRCn2ky2FJybHmtzlWwbQalcFhwbcedJVpAbv2UjlvYcLWLy10rcseDMV4F&#10;dYN6Il7LeK1w7F/WfGdoMmEpgAVfpmJ2hEVXomQAiBxPz2V+jFNJW2dGkA5DBGjIk0s9s2phlio5&#10;M2xCmPI0XV4RYz+zzmE0ZFqrgGRPZXSjaWYHZsabFGcNaEeSkGfIam+Jg2iqbLqAhGlFcC93AWno&#10;c4ZuAGrgdy1lhGwoew1dR22pfzpVim7ug0JOFHAhh4pHeXGgi0pBE3M4jrY78XTRkew2omptWzi6&#10;eG4jXJ6w13BKXZuo83JQXouhGHLFYB2YqXMzYdmQVHNJZHGG/nOfZzF9qnQIatNz8HTmbpFrI3Xb&#10;cjBi33bmdkxa7Xg2eklTVXmXfmlMWHqrgrtFpnvrhpQ/SH1yilk5bncIU52/dXnTVSq2sHwjVoCu&#10;bX1TV5KnAX6JWKafdn5xWkGXG36IXAeOh35tXriErn55Yg56o36+Zadwvn+WaX5oXYCgbTtgTYGv&#10;ca9Yu4LndYZRO4P5ee1KbYUNfkdDtoZMgso8wYONTRPEi4VuTma7eYczT4iza4hUULCr9IkFUdWk&#10;44l5UxidaYlKVKGVQIkpVmOMiIj1WLiCyIj4XMR4AIlEYOBtuoo2ZL5ldIs8aMFdp4x3bPhWdY4H&#10;cNhPUY6MdcJIXI9jewFATo7eSJPH6ZCqSZu+wZGaSmG4ApKoS0CxJ5MJS/2qPJNnTMqjRZOATeKb&#10;oJNgT0iTZJMxUQiKPpLyUxyAgZMsV9R1l5OeXExrWJSlYF9ikJV5ZJZbNZa0aJtUEphCbMdM4JmA&#10;ch1EvZfMRHnLs5o3Rd7BDZsMRmi65pvSRvi03Zx9R4aut5yNR/yoHJy1SH+he5yJSWSZ1pxYSnWR&#10;35xITKGIApxbTzN9t5zRU7xzCp1TWIdo0J5KXKdf5p9DYO1Ys6CSZNFRh6KRai9IhaBvQWrMG6KW&#10;QoLDA6OLQv283aQWQ1C3YqSnQ6ix5KTLRACr36S7RFellKSyRMGfIKSHRZWXmKRoRnuQAqR6SSiF&#10;oqTATD97MKVdT+9wiaXaVUFmMabJWa5du6fxXfpWIKnrYo9NNKh9Pv/LfqnbP33EsqrqP9i+gKtn&#10;P/+5XKvpQCy0PqxTQGSu+qwhQLGo76v3QQWi3qvcQZOcOavQQl+VA6vaQ6aNDawGRfODP6xzSWp4&#10;8K0JTT5uYa2ZUnNjt67TVvlbm7DFXIlQ9rAxPM3MbrE5PS/GUbJSPaHAWbLLPbO7X7NAPcS2cLO0&#10;PdSxf7O1Pfyr9bOGPjCmIrNTPmmgR7NCPvSZaLM5P4qSfrNIQO2KOrOBQvCBBLQDRtR237SPStRs&#10;d7UOT9NhYbbHVIFYHrhiOiPNxbkvOsTIH7oyO4HCkLrEO8O9dbsYO7q4mbtrO6yzv7uiO6SuwruC&#10;O8WpLLttO+Sjl7tJPCCdobs8PIWW6rsqPPSQPLtKPpWHvLuEQHB+5bwNQ891YLwcSD1qqLzoTVVf&#10;NiK3oKWVCyTtohCMziZto9uE4iedpeR81yh7qGF0milcqwdsCCo+redjIyu1sIha1CyLsw9Scy5y&#10;tRtMDjAttyRGKjOVt9RAcjSeuhk8kTlEuck48zypuik1cj+muqcyCUJYu18uhCokmcCZJyzcmrCQ&#10;RS6onEWIDTBOnct/0zFNoIR3WTI6oyxu8jN0pcNljjTaqJhcxzZXq2dUPzhJrdNM5Tq/r9JGkzz8&#10;sXJAdj/bsp889UKZs7A5tEU8tJ42Z0e5tXMzBEoetjkvhjDpkwud+zQbk72UIjaQlOaLhjh6lpOD&#10;ITn8mNV6pDsUm3NyMDxDni1o7T17oMFfWD9ko9pXO0EXpoxPLUNlqRlJB0WgqzhCpEgmrOU+LUrI&#10;rkc6yk1Ur3g3aU+osIE0BVHesYUwhDhbjEihaTuTjLOYbj7BjRaPvECnjtaG70J1kM9+LUQZkzZ1&#10;qEWHld9tHEbXmMRkDUhPm91bX0oZnvRTC0wpoe5MM05KpIVGD1BmprA/9lKjqJE8cFTdqiw471cL&#10;q5k1cFlRrPYxq0BHhSelxkQJhU6dHEdLhaeUt0olhnWMPUxjh+qDp03xikt6tk8zjORxn1BykA9o&#10;oFGkkxlf81NJlqBYKVUCmc5QPlcJnSBJ3Vkvn/5DXVsRolQ+b1z4pFk6xl7bpiE3H2D1p+EzAUnZ&#10;fWuq2k2ifYWiSFCsffOZ6FOafmiReVXwf4KI8lgXgICAgFk7g/p3ZVpZhwpudFuHikdlyVzfjYZd&#10;YF6PkS1VkmAxlLtOP2HamDlH4WOomzRBY2V/ncM88GdmoBQ412kqohM0sFVKdJawbVjEdO+n9Vw2&#10;dU2fv16LdkaXL2DHd06OmWI1eQOGEmN2ewR9ZGR2fh10W2WlgW9rp2bIhMFjK2gSiFtbD2mqi/RT&#10;PGtRj6dMTGy2kz5GBW46lk0/5W/HmRM7SnGNm582f2CRa3K2D2QebDatfGdabOSlTmnfbcuc9WuC&#10;byOUXmzxcN6Lv238ct2DNW68dZh6UW+feLNxYXDRfBto9nJWf3pgsXNqg0dY5HS5hshRI3X1isRK&#10;ZXd3jl9EGHj4kZU+R3pflJY42G0SYr677HCvY+Oy/3NPZM6qznWdZa+i1HbpZwqalnfpaJaSMXib&#10;asCJVnlmbQSAj3obcGx3P3rPc6pub3vEdxtmQ30AepleQH5lfkBWzX/NgZlPcICdhd5Io4HciZ5C&#10;LINhjTo8BHlLWofBaXw6W9i4pH8jXRqwM4DHXh2ocYJ7XySgjoL/YNCYUoOjYn6QIoPhZQaG6YRT&#10;Z7J9w4Tjayh0Q4XabrhruIbRcjZjuIfnddRcAYk/eXlUpYqMfVJNiotPgaJGs4wxhbg/p4WhUvvG&#10;Sof9VKq9FIoGVgO1Mou3V0KtlozDWF6mJY26WZCedo4WWyCWYo6QXOCOAo7LX5SEUI8AYrV6rI9l&#10;ZhxxFZBxadNo5JGpbWphBJL/cSFZwpRbdKdScpU9eQdLPJYffb5DmZD3TZjJxJMNTo7AYZRdT3m5&#10;PJXWUJ2yD5bMUc6rDJeYUu+j9JgcVDWcZ5hPVa6UbpiEV4iLwpiuWgGCMpkSXcp36pmcYYVuK5qh&#10;ZUBmI5vbaNtefJ1ubIJXTZ+Ob6JQAqA8dPxH9Zo5SR3NTpyfSlnDdZ4MSy28eZ8hS+u2HaA+TLiv&#10;rKC2TXGo06FOTjyh56GaT1CaOqHQUJKSTKHcUqKJN6H+VRV/uKJ+WU91eaM8XV5rvKRSYSRjUqVy&#10;ZRNbzaciaOxUXKmcbQ5ME6MJRd/NqKT7RtPFjKZ7R5C+pKdFSBG40KgfSJ+y8aisSTKstqjwScim&#10;KKlHSm+feql3S3KX9am/TIaQZan3To6GwapKURt876rbVSVy86u0WbZpa60MXZ1gxq5xYdVY3rB/&#10;ZjlQaasPQwTOCqyfQ7HG/64WREbAW67PRKC65a+LRP+1d7BURWqwAbBrReupwLCQRnKjcrDGRyac&#10;vrELSBGVkLFaST+N6LGeSzeEfbIWTf56orLBUTFwhLOfVoRnCLUHWrJePrcHX0pUr7LBQBrOcbQM&#10;QKHIWrV9QVTCfLZ0QcW9GrcbQgu38rfEQlayv7gmQq2tJbg+QxWnGbhfQ4KhBriFRCeaR7i1RN6T&#10;W7jtRkOLX7kpSEWCULmgS0p4mLpLTqBuerszU5tknLz0WARa9brhPVjPfbvnPgfJ670rPrjEkL5f&#10;P1y/aL7mP3y6W79uP6G1R7/0P8ewMcAlQAGqaMBcQD6kl8BvQJ6ejMCDQRaX8cCLQaSRRcDhQ0GJ&#10;G8ElRTaAbsItR7N3nsIAS/lsrsLAUMlh1yplpueadyx8qAeR7i2+qayJxS6wq3SBqy9erdF5Zy/Z&#10;sD1xJzCHsp1ohTBktXJf2DEwt6tXhDIruYhPiDQKu0tJzzeIu51DnjjJvVs+mj0ovQY63UBWvV03&#10;UEMbvcIz4EXHvhYwUjEuoEyeAzOfoTqVJDWuomqMrjcipBGEdzg8pix8OjkGqLJ0ATnqqzNrOzrT&#10;rbBh8Dv0sAtZADzGsfdQUz76s6pKOUEbtRlEBkOCtjQ/BEZFtxI7t0jkt9U4VEtcuH405E24uREx&#10;VTc1mc6itTqGmm+Yuj1omw+QCT8XnN+HjECWntp/DEGHoVN2y0J6o7hudUOgphFk/UTuqJFcJEZF&#10;qu5TiUghrR9MakpdrvpGIkyIsHY/+E75sZg8tVFHsp85X1N3s5k1/VWvtIUyWz3vk3KlkEFbk7Cc&#10;eUS8lAWT0UdFlSmLO0kMlvqCrkpmmTx6M0tom61x4kxqnjhotU14oJdfO09ao3dXcVD+pfhPlFMU&#10;qFJJc1UfqkhDHFc4q/U+U1lirWw6z1t/rr43S13NsBYzQUVmjI+p4UlIjJugxkyvjOWYL0/3jUWP&#10;oFHZjuSG8VN/kLN+PFTZkvh1q1YIlXttMlcwmDNkW1icmx9b71pUniZT8lwpoQRM414Bo41GxV/W&#10;pbFAjGGop4c8vGOEqTA4/GWWqtc0r05fhRquXVIvhSilrVW+hUadMljxhYqUs1uThkyMLV1fh76D&#10;mV6zihF6yV/GjKpx6GD0j2tpSmI5khFg7WPOlY5ZJWVumMBRSGcOm+5Kw2jRnqpEeGqMoPQ+/mws&#10;owk66G3xpQM2cVg/fR2zgFwBfVCqvl+WfYGihWKsfc+Z+2V5fjyRYmcYf26I6GiFgICAgGnAg9F3&#10;tmrwhrFvEWwgib9moG1gjK1eUG8RkBFWiXCnk2lPE3H2lsdI4nN7mZhCu3UXnCA9bHbXnoU4eGN8&#10;c+S4sWdXdFSv9Gq9dLSntG3kdSWfZHAHdjmW9nH2d12OinLpeQ2GD3PXewp9fHTufgd0uHY/gSZs&#10;Q3eChFxj/Xi9h5dcAXodiuJUO3uHjk9NDHzpkbtG4n5WlKRA4X/Dl3Y7LW+bav2+enMka661f3Y4&#10;bE6tDXjUbPik23rubeuch3x5bzyUCX29cQKLjH6VcxODNn9MdcZ6fYA2eM9xsoFVfA5pgILBfzlh&#10;eoQEgopZ6IVXhb9SS4ZliXRLU4eTjQ1E9IkLkHs+mXtQYaDDmH6rYve6xoHHZCqycYQSZTSqXoYP&#10;ZieiTodEZ4OaIYhYaPSR54kTaxyJL4nibWGAk4qqcJl3g4tmc7du2oxwdv9m8I3GeiBfLI86faRX&#10;6JDJgQVQjJFMhQhJgJIsiOBChoeXWfnIu4qTW1O++4zrXJO3JY8wXcuvd5CVXtynjpH/X/GffJLA&#10;YYWXrJOdYwqPyZP2ZZGGs5R+aDB9vpUva3d0hpZJbs5sLJdvchVkbJi3dVpc3Jo5eNRVfJutfI1O&#10;I5ydgOpGj5MAUx/MkZWGVH7C6pdsVcC7SJk6VwK0AZqxWCqsrJu9WT6lNZypWnCdiJ1CW+SVqZ3s&#10;XaONap5rYD+EGp7HY0p6yZ9wZphxd6CGag1pfqHjbU1h5KOscKxacqVEdDxSx6Z1eKJKxpy1TUjP&#10;tp8dTnnGU6EET5++d6JiUL+3vKPZUhCw6aS1UyOp5aWIVC2iw6YVVWubPaaJVsyTg6bxWLiK6Kdj&#10;Wx2BragaXp931qjlYixujqoDZchmtqt0aTtfDK2tbPlXYrCacIlPQ6VnSe/Qw6ecSwbINamJS9zA&#10;4qqzTI+6lqvaTVG0UqzdThmt0q16TtanBa4yT56gJa6kUNSYvK8ZUiqRU69lVD6IVa/UVpp/IrCW&#10;Wlh1XrG1XjVsEbMOYd1j0rR7Zcdb6baPafhTWK2oRx/RKq+ZR+7Jg7FGSInC6bKJSSG837N7SbS3&#10;ILRzSk6xTbT7Suyq/bVxS5Ckg7XuTE2dy7ZfTT2WlbbcTk2PKrcfUEqF7beEUv98rbhjVoxzFLmT&#10;Wr9pybs2Xntg8L1DYv5XiLW4RBfQ5rdQRNPKwbjiRYrE4LpaRkC/LLsbRqa5tLviRxK0MryQR4Ou&#10;grzsSAeoUL1USJCiGb2wSTmbZL4NSfiUaL5kSzKMtb6cTTaDyb8bT8V6WsAJUvpwzMFFV5xnXMMQ&#10;W8xdi7z9QIvRWb60QYjLxsBTQmvGkMINQv7BmcMEQyi8esOvQ1O3NsRaQ4Sx6MTXQ9CsL8V8RAem&#10;WcWXRKKgMMXpRTmZbcY8ReKSkcbvRweLAMc9SPSCfMgES615gsgET5pumsjgVKJkBzMdrKyfeTSJ&#10;rgmW9jWjr4iOojZLsVOGhzaZsz1+azbttWJ2WDcut3luJDdpudZlizckvFxdBjf+vbJUhDlCvwRN&#10;RjvGv6hHEz3YwEZAkUBnwNc8vEPPwM45VEaVwQE100kmwTgyKzjmppui3jtPp2aaCz1SqGaRnT6e&#10;qgyJUT+Lq9yBCEBGrkJ42kDPsKxwuUFRstNnqkHCtPJe1UJatpZWG0NluAlOREWMuSBIR0eUufNB&#10;9Eohupk940y6uyE6a08qu50241FxvCQzQD4boNGmY0E4oRudC0QFobaUfUYqouqMCkd9pMWDpkh0&#10;pux7ZEkoqV1zR0n4q7xqc0rarflhPEvur/xYhkzfsZtQI075swBKJ1D2tBxD/lL2tRQ+/1UwtgA7&#10;mldUtuA4GlmDt6c0Y0R9mm2qOUgTmmegnEstmtKX+k4mm1mPbk+XnVuG1FC8n4J+SlGlobZ2PFKD&#10;o/Zt9lOZphFkslTlqF1cLlY3qqFUAlfUrJ1M11nQrktGlVvDr69AS13CsOc8z1+psgE5WWG5sxE1&#10;YUtAk9GuB08Pk86ku1Ksk9Ob+FX8lAqTclg/lSaK6FmqluaCVVrEmRN571ukm2pxw1y4ncRo5l3i&#10;n/Bfr1+boshYGmEDpUJQTWK/p39KK2R7qVhECmY6qvE+0mgOrHo69GoQrfs2llM3jM+yIFdEjJSp&#10;M1sWjGWgnV5njJKYEmF1jOGPg2LTjo2GyWQQkHF+DGU5kq91vWZSlQhtg2eHl4Vk/2jcmkFcqWp1&#10;nUNUwWwRoApNhW2lomFHtW83pFpByXDMpkA9J3KRqC44dFyvhQ229WCjhQGt92RZhN2lkme/hOCd&#10;F2qUhUGUj2yZhjCMEW3Nh7eDhm77ifx68XAgjGJydHFJjvRqA3J4kXxhqXP7lKlZ5nWBl7ZSJHbx&#10;mqpLqXiFnTJFpXo8n1o/wHvPoao6o2bhfLS73mrcfMCy+W59fMeqhHHOfOeiEnRofXyZqXbDfiyR&#10;RXfUf2qI3Xi5gICAgHoOg7R363tVhnRvdnyfiWNnPH3vjBVfDn9Xjy9XOYCrkjVPoYHslWxJs4NO&#10;mDNDyITamuE9sHJyc37A+XYjc9S4M3madA6vunyHdImnZX9FdROfB4EUdjGWq4Kqd2iOUoNkeSeG&#10;AIQleyF9kIU8fg507oaIgQZsq4fbg/pks4kqhuVc4IqiifVVN4wWjRdN5I0jkIxHp44Zk/dBP338&#10;amvGB4GAa0W9PYSra9605YdrbH+soImxbTOkWouBbiycDIz1b2KTwI4ccSeLbI7mcz+DNI+cdd56&#10;qJCDeM9yDZG5e9RqGZM8frJiZJSbge1a3JX+hSRTTpcXiJFMIJgijCpFLYnSYSjK0Y1aYm3BTZAO&#10;Y625aJKIZL6xp5RYZbmpnpX/ZqyhhZccaAOZipgvaWWRh5jja4yI8pmobcGAfJqTcM53qZuBc7tv&#10;OJy0dstnkJ4wea9f7Z/TfSRYgaFqgJpRB6JLhG1JXJVyWfHPCZg5WwnF1pq1XBe9tpzVXTW2LJ7W&#10;XkeueKAaX1WmpqE+YICexaH/Yg6XFaLFY6SPOqM0ZhuGaaPPaKl9rKS8a9N0u6YIbvBsmKdUcgll&#10;BKjJdTZdWqpleMVVn6vtfJRNp59zUejSJKHmVBfJQqRFVbXBEKX7VvO54aeaWBmyvqjUWSOrd6nf&#10;WiWkDqrCW1Gce6t6XLKUxqw1Xm+MhqzkYMODm61vY9B6pq5TZx9xva+oanpp5bFDbahiSLNOcR5a&#10;arTjdPlR+KgVTiXTO6ptTybLCKyWT/jDqq5vUQ+8xa/YUku2I7ElU3qvbrHrVHuofrLDVXmhfLNk&#10;VreaJLP+WAmSrrSEWfWKMbUcXC+BRrYiX3R3yrcpYthu87iGZmRnAro/ablfJrxPbdZWbrB3SzbT&#10;zLK8TBfMKbSaTMHFiLZYTXK/G7drTie5B7iJTuSy3rlqT6CsdroiUGil3briUVqfKrtuUoOX67wD&#10;U7OQo7xYVeWH4rzZWEJ++L4GW451ir+HXwpsUcEOYq5j4cMHZz9aEbizR/nTurquSO/NGrxfSa7H&#10;J74SSnPBUr8bSwK7lr/9S4i11cDvS/awHsGNTH+p38I0TRCjk8LPTb+c58NYTpWVvcPgT7eOMcQm&#10;UfmFjcS7VJ98o8XVV+pzLscuW9lpr8kHX+tfzMBuRIjUD8J0RZDOCsQ2Rh3I5sXmRnfD5sdYRq2+&#10;38gYRvy5YMjbR1Cz18mMR7euGsocSDqn/MqrSM2h0csoSYybBMuKSniT1swJS9eMI8x6TdSDxc0D&#10;ULB6is3RVCtw787/WNJmQzs7swak1z0Bs+2cKz26tVqT8j4itviLuT42uLWDdj5Buph7Sj41vIVz&#10;KT4MvsNqzD4cwOlirD3/wkZaBD2Aw2RQ2T+mw71KiEEIxHNEVEQ5xCQ/PUcjxEc7s0ndxGM4CUyN&#10;xGM0OEEArRCn6kOkrWSetEUQrouWS0Y0r+yN5Ea8sbKFlUchs5x9XEdktcp1Vkeot9dtE0gRuexk&#10;lUh6u6pcK0jlvOdTi0pTvalMj0xWvgpGUk5HvkBAUVC8vqE8tlL8vxg5GFU/v341V0YBpzWrZEkr&#10;p0GhuUt3p/eZHU2HqNeQpE6bqqmII090rIt/l0/qrx93f1A+sXxvfVEOs0VmylHJtQVeYlKbtmRW&#10;GFOst4hOgVV5uFFIj1cduPZCWlkWuZ8+FVsyulk6cl2HuwE2SUsKoV6u506doUuk6VHJoWub+FSV&#10;od+TjlZnoy6LIld4pQKCplhMpyp6fljoqZVyflnCq8tp3lqzrddhIFuzr8lYx1yXsVJQpV5ksopK&#10;mmAes4tEpWHBtF0/VmOatUk7tGWhtis3f1GBmwiyRFV8mp+o01kUmlSfylwlmq2XU17pm0OO31/q&#10;nRmGTWC+nxl932GUoVZ15mJ7o4ptvWOmpZNk4WTYp81cnmYKqgFUvWdeq+RNmWkMrW5HmWqwrrVB&#10;gmxysAU9HG5MsT84nlk4lCC2RV05k6is9GDRk1qkM2Qlk06bnWcDk6qTHGjIlPCKkWn3lrGCBWr7&#10;mMR51WvXmu9x4GzXnSdpPm3OnzlgJm9kogJYlXDCpGpRBXI+pnRLG3PCqDFFVHVGqcE/r3cWq7c6&#10;nWGmjMS6w2X3jD2xdGm2i+Wo321Pi52gZG/ojBeX3HIejMiPTXMvjn6GpnRHkFt+D3V3kl51+HaN&#10;lIlt7Hejlu5lkXjCmXRdW3o0nFFVo3uynu5ObX1FoR5Irn7Lov9DDYBypUM862tfhL6/QW92hHe2&#10;TXNLhC+tuHafhCGlNHmDhFucuHvHhP6UU31NhgmL7X4oh4ODfn9CibN7DYBxjBVysIGqjopqdYLn&#10;kOpiT4Qak8Zao4Vxlp9THoa3mXZMoYgMnBlGvInCnrs/+nXLfHXD8XnIfFi7R31ofEKy2ICcfGKq&#10;YYODfJqh1IWXfU6ZbIdsfhyRDIgyf2iIwIjcgICAgIovg5l4GYtihkJvzIywiO5n1o39i1Rf0o+n&#10;jjVYIJF1kOlQiZITlFFKk5NDl+1DMIEkc0/IyoTyc7TAH4g3c9G3uotRc/avVI3PdHym85AMdR2e&#10;kZGIdjyWU5LMd4GOFpN1eT6F55Quey99pJVLff91OZakgMptK5gBg5RlaZlThmNdrZraiW5WMZx+&#10;jFBO2529j7pH0o0MajLNkpB0avbEpJNTa4m8U5XxbBO0H5gnbLSr4Jn9bXWjqpt3boSbgZy2b8yT&#10;VJ2rcZmLKp5dc4+DEp83dgh6u6BXeMtyZaGpe6Vql6NBfm9i76SsgZxbVqXehN9TzKc6iE9MFZgd&#10;YQbR1ps2YgHI+54qYuDAt6CGY/y4uKKlZP+woaQDZgyouaVfZwqg0KZKaHSY76cyad+Q+KfkbAGI&#10;jqiqbhaAR6nKcQp3wKrgc9xvjKwzdtdn8q3KeaxgUK9UfStYibCtgMlQbaIiWW7VuqUlWyfMAKe0&#10;XCfD+qnfXQa8XKufXfq05q0rXuOtWq57X9ulr6+kYRCeArBVYpuWU7D+ZEmObrGRZpmF8rJMaRZ9&#10;f7N5bC908bUEby5s8rZ5cjxlQ7f8dWxdYLmbeUhUzKr5U/PW9636VZHNqrBaVn3GUrKAV0m/OrPo&#10;WFa4XLVNWUaxcrZjWjiqWrd0Wy6jKLhOXFabx7j+XauURLmtX2OMJrpHYauDcrseZI56wbxiZ6hy&#10;Mb4FauBqMcAGbfNiYMHAcfpZRLNQT2XXgrYPUFPO1bgtUVjIHboyUlLBiruaU0y7K7zUVDy0zb30&#10;VR2uU77cVganl7/OVu6gzcB5WA6ZkcEbWUWSOsGmWzOJ4MJGXVmBIcOSYGV36sTbY6pvPsZeZ0pm&#10;3sjRa/lbxrwFTDXWtr5MTRvPf8ARTdPJcsHsTl3DtMNuTtS98sR4T1q4EMWDT+WyIcZmUKCr4Mc4&#10;UYSlaMgCUnaeu8iWU6iXYcktVOiP/cmkVyCHispCWWl++st2XLR1hszuYEdsIs6VZKRiG8SUSKjX&#10;g8bDSb7Q5ciHSi7Lh8onSm/GVsvASobBPcy0St+7qs2OS0y18M5dS8OwKM8TTGyp6M/ITSajldBv&#10;Tgucy9DWTz6VTNFZUMWNm9H1UtOFjNKeVV986dOnWMRzRdWAXNlolkNduReqSUTbudihgkVyuzqZ&#10;F0WkvNaQuEWrvmyITkWIv/5/2EVbwa536kUBwzZwEUTvxQloKkUWxodgXkSLx15XmERzx+5PI0SM&#10;yPlI7Ugpx/RDTkqyx8E+bU1wx7I6pE/xx7M2oEi4s0Ks2UsBs6Gj20x9tIibTU1PteKS4k3Rt3KK&#10;bU4tuQaB6U5Yuvx50U5gvO9xzU61vuVprE8DwK5h0k9twY5ZzE/cwjZRzFE8wllLVFK2wl9FBFRR&#10;wm0/jFaFwr47yli4wwU30U25raSvt1COrbymgFLxrgqdn1R2rxuVElWXsHWMh1Y/shmECFawtBZ7&#10;4FbitlNz/ldDuFhr7FfRukBj61hmu7Zb6VkEvKNTqVouvSlM31unvXNG/10DvaNBHF8Gvic9CWEu&#10;vnY43lLxp8qzG1Ydp5aplFkGp3eghltJqCmX/l1fqP2PeF40qsGG6V70rKR+b19wryZ2el/dsXJu&#10;jWCms0RmXGFZtQRebWIktjNWcGMOty5O7GR/t8pJHmXTuDxDN2dfuME+UmlSuWo6A1ikocm2qFw6&#10;oUes2F9doQSjuWJHoSibGGTooa6Su2ZYow6KWWdGpMaB7GgEpuF57GiOqTByCWlhq01pqmpDrVBh&#10;Vms4rytZYWwMsLVRbG2Esc5LaW7ysqdFpXBIs1s/9HIwtH87O2Abmwu6nGPTmlyw2mckmfen+GpY&#10;maufO2zRmjmWxW7amxqOT2/unOWF1HDlnsd9knGkoNl1zHJdouptz3M/pOZlInRGpwhdI3V8qSdV&#10;q3axqvROqHgrrHRI7HmircZDJXtdr3I9SGe3k/2+mGvEk021NW+GksKsXHLkkmKjw3WMkpebL3eo&#10;k0eSr3kQlKSKO3oolkqB0XsnmER5zHv3mmFx+3zDnIZppH1mnn1g8H7GoRhZaoAro25SMIGUpWNM&#10;NoMDpytGhoSXqPhAKXCZjGfC0HTei6u5xHi8iySxFHwOiuWoen8pisCf14EYi4mXa4LEjHaPAIOO&#10;jhOGiYRqj+J+GIWAkfB2F4Z3lBhuL4d/llpmHYiDmJ9eJonam01Wz4stnc5PrIyGoEFJz44MoqND&#10;UnqehHvHdn7Hg/y+iYJAg7C2CYWBg3qtdYhWg5Ck1Iqkg/mcVYxdhL6T+42Fhd2Ls44+h1KDdY82&#10;iXh7MpA2i89y/5FXjhpq85KRkEti5ZPzkvNbcZVplapURJaVmHBNjJfZm4lGe4T5fDnMI4jhfAPD&#10;bYxle8+684+1e56ya5JSe9Sp1JSOfEKhT5YQfSaY+pdnfhSQqpgJf2aIjZihgICAgJn8g3R4V5sy&#10;hgZwRJyAiKZoc527ixdgip9gjelZH6EgkIhRz6Izk8dKqZCpczHQepQAc1vH45cjc3e/h5nuc5O2&#10;8px8c8quY55ndHOmKaATdUad+qE4dniV26Ixd8qNwKLTeWyFvKOYe0V9qKTVffR1fKY6gKFtj6ej&#10;g15l46jrhhheM6okiUFWsKuljG5O3JvRaf7UtZ7uanrMDqHBawzDw6Q4a6K7caZlbCyzGagebN2q&#10;/6mabaSjBaq/bsea+Ku0cCCSzqyGce6Kya1Fc8SC2a5CdjF6va9veOpyobDae7Fq3rKUfmJjMbQI&#10;gYBbbLU5hPhTQ6WhYTDYnKjyYsnO0KuXY2fG4a4TY9S/Jq/XZLe3YbF6ZX2vm7LBZoKn6bP/Z3mg&#10;N7S5aO6YZ7V4alqQh7Y3bGuIRrcLbmWALLhgcT9387mPc/dv5rsQduloJLzNebtgWr6cfWdX2K71&#10;W3DZ2LIsXKLQhrR9XRnJObaxXXvCBrhaXiO64LnMXtazr7sfX6CsabxWYKqlD71NYe+dqL3fY3uW&#10;Ib54ZR6OXb8gZ1KF6sANaap9lsGUbJV1QMNZb4ltHMTEcrxk/cZmdm1b67eCVh/awrpzVyLR8byd&#10;V9XK+r6aWHPERcBMWQ+9rcGaWbO3JMLaWk6wiMPkWy+pqMTrXByirsWxXUibY8ZVXqOT6Mb7YGeL&#10;4MeSYqCDc8idZWR63coZaHZyP8u6a+Bps83fcBRfMb/cUQ/Z5sKfUf3S88TTUsXMwcapU1PGxchc&#10;U7zAw8mDVFu6osqRVP20b8uIVbKuEMxgVqenYM02V6Kgm83SWO6ZLs5tWk6Rqs8IXEOJhM+xXlOB&#10;M9DwYXV4CtJpZLJvGNRDaKtlU8mhTOrbGsvFTdvUts2vTo/O1M8kTsjJRNCsTtLDxdHYTxu+HNLM&#10;T6S4NNOzUD2yOdSEURSr69U/UgSlZdX3UvyesNZ5VFKXRdcJVbKP1NeqV7mHqdheWf9/OtmNXV11&#10;ddtLYPlrTEvfvpOvMkzRv5OmtE1ZwMuebE0dwnqV0UzBxBqNP0zKxVKEzEyexqh8pUxnx+x070w7&#10;ySZtTEwqynFlx0v6y4BeRkuazAlWbEplzPtOkUr7zSxIWU15zD1CTlEUyz49rFNky085gVDcuPex&#10;t1KSuXuo7lP2ujGgb1SMu5SX0FTjvRiPLFUtvpiGklVRwDB+HVU1wex2TVUuw3pullVrxO5nLVWQ&#10;xkhf8FXtxp5YRFZExvxQpldvxsxKfFifxolEWFohxnI++Fw8xp06wFWRs6O0Tlfjs7qrHlnktBCi&#10;eFtQtPOZ3lxwthCROl0Qt5SIql2PuSSADl2au2p4Ml1zva1wQ13hv6Boql5NwTRhe17VwcRZuF9h&#10;whtRwWBwwhtLpGGJwftF0WKgwdVADGS0wfw7gVqCrku3ZF1Srfetol+5rgek7mHorlucTWOxrzKT&#10;pGTWsIKLFWWPsguComX4tBd6sGYitlpy82aJuGBrOGcGuk9jumePu6xcHWg1vGJUJWkUvLZNU2on&#10;vKxHgmsjvJxBjWzlvOc8qmBwqEC7JGOap4axCGZRp1GoKmj6pymfbGsbp+GW6GzmqNaOZW3BqoKG&#10;AG5trFp9wW65rrZ1328UsO9uAm/gssFmQ3CFtIRexXFHtalXHHIKtp9PonNAtxNJ5nRzt35EIHYd&#10;uCE+EGbXoem+r2ouoSm0621goJWrt3BNoDeiy3KuoI+aRXTBoT+R63YXoq+JpHcjpEyBYXe+plV5&#10;m3gaqIZx63itqpFp2HlMrI1h4XpArlZaZXs2r9lS5Xx3sQlMtH3asgpHDH9fswNAu236mz7CiHH6&#10;mjO5B3XFmVOv+3jImPenNnt9mNiegX1jmZuWG37+mp+NwIANnDqFdoDyngp9YYF+oDl1uIH7okxt&#10;9oKNpC5lrINRpjFd7ISNqD1W0YWuqf1PxYcZq51J94ierTBDv3a+k6rGr3rtkpG9O36BkfC0d4Gn&#10;kYSrv4RxkVei/4Z6keuaiIgcksuSN4kplD2J7IoEleGBqorLl+Z5xYtjmg9yEowknBNqB4zhndZh&#10;wo4ToDJabY9UonFTlZCWpIVNP5IdprBGqoBNi+zLGYROiwLB64e6inW5OIr7ifywg42jig2n3pAI&#10;ik+fSJF/iyuW+ZLCjCWOsZNzjb+GdZQwj4d+PZUNkZt2VZXXk75ul5blledmvJfvl/xe7plWmoNX&#10;0ZqrnOBQrpwUn4lJqIm5hFLPmI2Yg7jGxZE9gy++OZR6gti1Z5dDgsGsrZlpgx2kLZsRg72b0ZxJ&#10;hJOTj50phbuLdJ3MhyqDcp7CiTt7bZ/Wi4dzd6DojdtrkKIBkCpjnKNHkqlcQKSylUpVHqYZmBRN&#10;n5RGfEvT4JgQe9zLEJt2e3fCtJ6CezC6BqFGewOxJqMbe4qo4KS8fB+gqaXDfSaYf6awfi2QU6dW&#10;f3SIYqgFgICAgKlHg2Z4hqplhfNwnau6iHho6Kz+isdhK65BjbVZqa+6kNZRqp/1cv7X/KMSczfP&#10;EqXgc1rGzKiNc3G+e6rVc4+18KzRc9GtmK5DdHill696dVGdjbBFdqWVdLEEeA2NbrHEeZKFkLKl&#10;e1l9p7PXffh1orUvgJBtw7bDgzxmGbg8heZeXbmdiStWOKnhaqXb1K0wa2fSVK/da7/KK7JIa9vC&#10;L7Q7bCa6IrX2bH6yFrdRbSyqPbiDbfCicrlrbxeaibo2cGWSj7r1cjCKrLu0c/uC17zEdlB64b37&#10;eOhy47+Ge59rA8FVfmxjIcMagbRa0bOhY1rdC7aOZB7UbLkBZHLMmbswZKDFFr0bZO+9nr6RZYi2&#10;J7/wZieutMEGZyanRsILaB6fycKsaY2YIMNWauqQZ8QjbOKIPcUEbsGANcZ+cY54BcfBdD9v9skc&#10;d3FnycrcevVeubzEXYbd8L9SXezV4MGVXhbOk8OTXk/Hs8VvXnnA2cbAXvi58MfzX4Cy9MkHYFmr&#10;3cn7YYqkssrFYtmdX8taZGWVzsv4ZgeODMyxaA+F3M20akp9nc9qbUF1EdEvcGBsfNKpdIJiDMW8&#10;V7zeDMgeWE/XMMpIWOfQmsv7WTHKMs2LWV/D0c7XWa+9aM/UWj224NDQWsywStGsW8upadKBXNCi&#10;cdM3XhCbF9PnX3GTkdSPYU6LpNU7Y32DbdZXZit6w9fxaT9x3NnsbORoT892Uc/eQNGSUpXYatOu&#10;UwbSvtVEU2TM6NaiU6/HAteuVEDA+NiuVNe60dlqVZG0e9oZVlat/drVVyunVduGWAagmNwvWUGZ&#10;TdzmWoKR991xXKGJtt5UXv6BPd9HYhJ32+DXZWJuK1NHw8ezrFRCxMyrTlSKxkCjJVRzx8OasFQU&#10;yTuSCVPkyoGJjlOuy7mBGVOKzNR5a1Nhzc1x11Mhzu1qqFL7z+Rjp1LM0GtcrlIa0N1VklKr0LtO&#10;t1Q+z9RIVVS4z2xBy1b4zv48wlidvl62HFp+vrOtVFtjv8SlBVvewQeclFwAwmuT1Vwdw8iLN1w2&#10;xRqCrFwexqZ6w1v4yCVzHlwFyX9r6FwdysdlDVwuy8VeL1xky8JWtFyly7VPd12jyxxJiV6lyotD&#10;kmATykA+Kl1TuRa42F+0uQ6vhmEkub6nGGJyuoWeomNSu6iV3WPzvPWNKGRMvnyEemRgwFd8TGRA&#10;wjp0vmRNw+Jta2SUxVpmj2S7xstf5GUOxtFYMmVbxvNQgWY/xnJKn2cnxfZErWhRxZU+4WIbtAu8&#10;K2TDs6WyImbes8OpXmjZs/+g4mpctNmYOGustdaPjmw2t1yHFWyauQN+s2yju0N3EWyTvYBvfWzn&#10;v3doXW0ywRlhmG2hwalaE24XwftSMm7LwaFL3m+MwRxF4HBVwKQ/2WbhrxfAw2pBrhe1fWz5rZOs&#10;K29nrXqjonF8reqbCXNBrseSVnQ1sCuJ8XTcsaSBtXUgs6t5+HU2tdRybXWOt8prB3Xmubdj43ZM&#10;ux9conbgu81U+HefvClOEni9vDtIRHoUvFpBnm12qNXDjHDsp7e5RHRCpsavunbZpo6nAnkxpome&#10;WnsDp0+V33yAqFiNeH1ZqeiFSn3qq7B9U34Ere51uX4asCJuGH6lsfNmo38Os8ZfaH/stNpYL4Cu&#10;tc5Q3oHvtpJK84Nht2JEc3SwoiPG6Hi9oMq8qXv8oAKzkX7Dn4+qqoE4n1Ch14MNn+mZcYS0oLKR&#10;MYXRojCJE4a1o8WA9Icbpdp5ZIdOqAVx6oexqfhqJogWq9pidIjprZBbN4ncrvlUCIsDsEhNcYyJ&#10;sZ5HNn1NmrfKzIG6mTbA0ITKmJe3/4e0mBGvM4osl/6mf4xRmDid6426mRuVnI7bmkaNVY+Um/mF&#10;JZAondt9LZB5oA11pZDjog9uIJGYo61mJ5JUpXNelpOCp2hXvJSkqR9QzZYbqvhKLYXUk1/PRInl&#10;khzFgY1dkSi8gpBfkJCzmJMEkIuq7pVMkNGiZpbVkYmaFpgHkmaR0pjXk+KJtJmDlYWBqpoel4x5&#10;9ZqAmblyeZswm7BqspwOnVdio509n3BbQp6ZoaJUXaAZo9pNLY8Ci+nTP5MliurKDpbSihfBTJnt&#10;iaa4gpzUiUmvu57OiaSnSKCHihWe4KF+ivOWn6JTi/WOa6LijYGGb6N+jzl+c6RZkVN2raUIk3Bv&#10;GqYIlZdnZKcBl5JfqahgmhdYdanKnIxQvZmnhD3XWp1eg7nOIKCagyDFvqOUgqi9P6ZDgle0bqhQ&#10;gmmr7anCgt2joarTg56baquehJ6TQqxQhc+LSqzthyqDca3FiTJ7k664i4JzvK/Jjbhr/LEEj85k&#10;PLI/kkdcwLOvlUVUrqSMfCvbd6ejfBvSdaqee8nKAK15e2/Bpa/pezG5HbIOevuwlrNDe32ocrRZ&#10;fAagVrT9fTWYOLWLfl+QFbZSf42IRLcWgICAgLg5g014o7lFhcBw0brQiDxpHLxlio9hWb3wjXZZ&#10;N67Uc+HfMrHic/TWKbSZc+nNtrcPc77FablAc5+9Jrr9c7O08LxtdAes6L15dLGlDr5ZdZOdLr70&#10;dtuVPr+ReDuNU8BYebWFi8E+e2V9t8Jufd91w8PBgGBt3sVag01mD8cBhl1doLh7bC7hgLtdbF3Y&#10;pb3nbHDQecAkbGHIgMI7bEzArsOqbJS4+8T0bN6xScX4bZWpp8bnblaiAsenb32aPchScMySdMkI&#10;coaKpsnFdDqC2crhdoV64swseQxy6M2Qe/Rqzc9Qf2Jh+8IcZU3igcSjZV3aNMbeZVvSsMjaZWbL&#10;VsqjZW7ED8wVZa280M0nZi+1is4jZs6uP88AZ9Cm7s/UaMmfjdBzajSX5NEUa42QNNHpbVyILNLI&#10;bwuAMNRccfZ3zNXLdMlvk9dkeGlmA8u8XjLid83LXnrbXs/FXsHUm9G4XtXN/NM1Xt7HPNSHXvnA&#10;c9V9X3m5l9ZjX/+yqNcrYQarntfjYjWketiPY3udLtkvZPKVrtnPZoqN/dqAaI6F0Nt2arx9cd1F&#10;bdp0id8+cUZrRdXjV1Hi+NgJV4Hcu9n8V9HWwtvPWB/Qyt0DWJjKkN3JWU/EId56WgG9l988Wpy3&#10;BN/UW0ewU+BmXCupb+D6XReid+GcXkmbLeJUX5KTvuL8YXqL0OO5Y6CDiOS3Zlp6q+ZUabdxIVqM&#10;yDe3m1vCyT6vcVuNy1KnS1t8zUCfV1qbzxOWglqD0BKN/lnc0UWFnVnT0fZ9n1ns0o12O1nw0yRu&#10;/Fmc0/Joalk+1LFh3Fhr1RZa/Fjm1LxUIlhB1NBNWFqm02RHS1sT0uFAz2APwwC6HWHVw4CxiWKP&#10;xK6pS2LuxiyhKWMnx22YhmNNyJyPzWNWyeSHWmNJyzF/C2MSzKh3jmLdzfxwDWLVz05plmK00Fxj&#10;PGKb0Lxcg2KP0JNVM2LA0EJOUGOIz1hIa2RbznBCUGSnvn+9qGcSvnuz1mifvvirR2miv/ai4Gpe&#10;wPuaVGr2wgiRq2tGw0yJHWt3xJuAl2tdxlB5OGsmx+xx42sfyXNrKGsLyvxkuGrhzDxeK2ryy/VW&#10;m2sVy8BPTGvrys5Jbmy9yepDRGljuZ/BSWwfuT+2nW4/uRWtom/RuaKlJHE9ulmcn3JQu2CT93Lw&#10;vKyLZHMyviuCv3M6wB96/XNAwd1z1nNNw3xs7nNixQxmYnNQxqlgAXODxqFYa3Otxq9QxnRyxgRK&#10;xnVVxWNEY25JtNXFenGVs+y513Q8szawS3ZVs1an03hIs4efZHnAtGiWuHrrtW6OLHtotuGF7Xu0&#10;uId943upup52jnuQvLBvTnuivrRoY3uiwIhhvXvrwRNagXxDwUNS930QwTlMg35owRtFjXRor3LI&#10;pnhUrdW883sUrSGzrH1wrNmq93+QrMCicoFSrVWZ4ILari6RQIOHr6WJEYQMsRqA+oQtsxh5lIQs&#10;tSByVIRStwdrJ4RsuOpkJoSnulxdHoU4uvdVyIXpu4hOwYdEvC9IJXwgqFLL84CLpqfAG4Mapja3&#10;aIWWpdSuuIe/pb2mGImlpfSdjosAps6VKIwEp/eM24yVqZKEvIziq2t86ozfrZ91i4zVr8VuKo02&#10;sXRm5Y12syRfzo5LtBxYto8JtP1Rj5BftjRK5oPHoaPPIIfqoDfEvos/n0S7n43vnriyxJBAnouq&#10;D5JLnp2hcJOBn2uZB5SDoFWQoZVAoeiIpZXeo3+AqJYSpZh5TZYdp8JyBJZ7qYpqeJblqy9i85e6&#10;rM1b4ZjfrjxVAJopr69Nx4vnmqDTIZAymR/JM5QLl/rAH5bBl4u3S5lAlz6unZszl3qmE5zGl+id&#10;lZ2rmMOVLJ5qmeyM7p77m42FBp9knWN9VZ9rn592E5+RobZuzqB0oyVm4aFEpLBfQKKYprBYbKP4&#10;qKRQ55WHkxrW3JmUkfPNG5zHkRjEWJ+ekIm7t6JbkCSzI6RgkDWqnKX1kIeiFKbjkVWZxqeakkWR&#10;haglk7+JmaiWlVCBvqkZl0N6JqlumVNyxqoSmz9rMarynPhjZKwVnwBb4a2PoVJUEaBAi2Da1aPF&#10;irvROqa9ih7IyambiYjAcKwLiTO3164ziPWvS69hiVym3bBeieaeeLDsivaWTrFtjBiONbHbjYqG&#10;ZbJKjyl+lLMokTN25LPgky5vYbUHlTpny7YalydgIbeSmgNXhKpkhELfHK2Bg9rV7bBng2LNP7MT&#10;guvE0rVxgoK8VbdngkWzz7jBgmurgbmugtajV7pSg6ebM7rChLuTELtSheKLLLvfhxyDbryriPx7&#10;qb2siylz6r76jVFsL8CUj4RkZ8HqkiNcSrQAfQ/jI7cSfKTZ4LnafEnRSbxse8LIyr7aeyvAUsB+&#10;eyK4DMHxeyiv3MLAe66n+MODfC6gEsPlfVyYBcQ1fn+P68T9f5yIMsW8gICAgMbVgyJ4xcfdhXRx&#10;FMlViDlpQMsBiz5gar3WdO3l58DDdKjcu8M/dHbUbsWHdDXMO8eRc+7EGMkpc928GcpSc/i0NMtL&#10;dFisacwVdQKkt8y9deuc+c02dzCVI83BeIKNTM59eeGFic9ge319utC1fdZ12NIdgE9t69Olg9pl&#10;J8dNbUPnqMoVbRjehsxKbQfWwc5ebPrPItAhbOTHdNG5bMy/29KabQ+4VNN0bU6wydRDbgepTNUL&#10;bsChx9Wwb+WaIdY+cTuSg9bpcs6KuteodFmC3Njudrd6udp6eWFykdwifGJp4tEfZbTn59OSZbHf&#10;udWaZa/YxdeYZaHR5NkFZazKy9olZczDltsOZiO8aNvPZqS1PtyEZ0auCt0qaEamvt3NaT+fY95k&#10;apeX3971a+KQWN+fbZOIPeBUbxGAIuJTcll3d+RbdVJu4dvIXdLoVt5HXbvhUuDiXUbbCOJtXX3U&#10;veQTXY/OdeQwXm/Hi+RRXzTAieTvX9K5uuWKYHuy4uYTYYSr5eaWYq+kyOcXY+mde+elZUSV9+hI&#10;ZrKORekxaISGB+pCasl9euwGbhp0KGKiy/y6/2NfzUKzL2J90AurFmJp0eejVmJq0yObQGI31BSS&#10;tGHu1O2Kc2HL1YWCWWHC1hF65WF01rxzomEu11xs6mDM1/xmqF/j2M5gUF912KdZkl/t2BxS2mAp&#10;16JMYWDc1tJGRGfDx0i9a2kpx+61X2o2yNKtfGqkyjqlY2rty6OdKmsazMmUbGsczgyL4Gr5z2OD&#10;imqb0KF77Wof0al0z2m10qBuCWlj049n52kI1GdhxWjC1HpbBGiJ1EJT72ir09FNRmlF0wNHIWx6&#10;wzO/9m5Jw1+3nXAEw4OveXD9xG+nLnHSxWye73JjxnKWT3LGx5eNvXLYyOuFVXK/yl59b3Jly+l2&#10;UXH4zW1vRXGnzxJpEHFB0GxjA3Ds0OBcZ3Ct0KVVCHCv0GFN9XF/zwZIBXEav0HDBXN9vsy6DHXB&#10;vlKxn3c1vuOpNXhpv7yg2nlEwKWYVnoDwZKP1XpGwtGHcnpvxCR/O3pMxcR4P3oHx1dxP3nUyOdq&#10;yXmMynlkhXk3y6leG3kuy0FWwHk0yvRPhnn+yi1JWnbOuafHwnmpuPa87HvkuJe0WH3CuKer639O&#10;uSCji4CWueabC4GYuuGSdYINvDKKHIJEvaCBvIImv4d6YoINwTdzdYH1ws5sw4HTxF1mUoGUxe1g&#10;BYG3xc9Yv4HaxcRRd4LNxYhKRH0itAbMAoBxswS/woKiss23YoTAsqSvBYaSss6mo4gzsySeOIla&#10;tACVoYojtRONOYp0tnmFF4qUuBh9VYpuuhx2P4o4vBZvPYobve5ocYndv85h04oVwGlavIpwwKRT&#10;aItFwQFMaoQurlvPHIehrRfEEYpDrG67HIyHrCSyq46ErBaqNpBRrCyhupF2rOyZOZJbrdCQp5Kt&#10;r12IfZLwsNuAY5Lustl5Q5LPtNdyOpLbtpFrPZLiuDVkYJMRuYtdfJO4ujRWWpR3uvFPBYuMqBnS&#10;TI8mpqbIWJKIpY2/QZTapUW2qpb0pRSuIpiwpT6ll5oLpaydEprHpomUjJtdp7yMTJvMqUeEV5vw&#10;qxx8tpu8rVN1g5uQr2huS5visNxnKJwesk5gL51As2pZbp5utIlSJJNjoWnWOpd/n93MTprsnubD&#10;f51ynly63J+FngSyR6E/niWpu6K7nmuhJKN5nzOYoKQXoAyQIKSSoaGIZ6T1oyeAmaUCpTZ5bKTu&#10;p1dyVKVGqQlq8KW9qoFjgKaRrBlcaafJrctVBJ28mcfaRqFymIXP/qQ+l+nHo6bbl1a/S6jxlxC2&#10;y6q/lu+uS6vslz6lqKzSl8mdKK1jmLyU8K3RmeyM463/m3SFD64jnSZ9aK4znx12LK5QoQlvAK86&#10;oqhnXq/4pEJf4bFapmpYMKe9knreC6rRkZ/UsK2QkOPL87AqkEHDnrJQj/K7NbQbj8iyv7VGkASq&#10;PrYpkHGhtramkWOZgbcIkmqRWLdNk82Jjbd6lUKB0rf0lxV6T7hImPdy+Lj4mtRrdLn4nJljursl&#10;nqtbpLGei2XiirSYisvZP7dGikDQd7mzicnIC7vziVa/n72JiSy3N77riRyu27+eiYammMAxihKe&#10;W8BxixyWNcCxjC+OKMDqjXGGaMEsjtp+p8IhkMx3EsLgkrlvpMQplQNoCMVnlztgHbrvhIPmqb3j&#10;hCHdTMBpg7rUyMKqg0LMUMS7grTD1cZdgmy7eMenglSzOch3gpKrJcj/gwWjJcleg9ibGcmehOGT&#10;A8oQhfOLMsqLhxCDiMtLiMp74sxCit90Ss1qjSlsmc8Aj+FkYsPYfWnpxMaPfRfg28j+fKLYZ8tZ&#10;fCTQAs1Re7HHqc8de1W/ZNAqe0e3a9EVe0qvetGVe+OnrtIMfHef3tJifZKX9tKvfpqQBdNrf6eI&#10;RNQugICAgNVbgyR4ztZthX5xF9fLiH1oys0qdZ7sHM/ndT/i5tH9dPja4dPzdLTTANWmdHfLG9cg&#10;dEDDMNgwdDi7atj+dFKzuNm4dL2sGNpZdWykhNrndlCc7Ntgd3iVUNvueKONmty5eeqFq93Je4t9&#10;ot9ofgx1i+EmgKxtRNZrbffs89jEbbXkpdrUbYTdEtyzbVzVu95mbTPOad+AbR/G0OB/bR2/R+Ez&#10;bWm38+HnbbCwoOKLbnepOuMvbzihx+PEcF2aQOROcamSvuUKcyWK5eXudKqC3edtdw56kOkyecty&#10;FOCWZg/tY+LyZdnmAOU7ZYrfAubFZZbYSOg/ZanRmuj8ZgzKmumdZmvDiepRZs68j+r8Z0a1net8&#10;Z+6uiOwQaNSnUeyBacaf9O0Lav6YWO2abDOQsu6hbgSIcO/mb+6AI/J+cqB3CWrQz3O9/2uP0Lq2&#10;rmuw0nyvdmqb1QmnU2rJ1l+f0Gp012yXXmoU2GSPEGmr2RWHOmlt2ZN/gGi52lF4iGhd2sRxgWfD&#10;211rQmaq3CZlDmaT3EZe8mXt3B5YVWYW26FRwWYF2zlLKW/RywjAVXEjy764u3JMzJixbnLZzdKp&#10;jnMazzyhmHMr0IeZEHMO0byQdXK10uaIaHJE0/qAdHGh1PV5k3D61dZyr3Bw1rJsZm/w131maG9q&#10;2Ddgam8H2AdZqW6o18pSyG6t109MHnTRxvDC6XaWxyK60ngYx4qzNHkcyFKrU3msyWijP3oRyo2a&#10;6Xpay8SSWnpZzSCJ93ozzo+Bknm10AN6enkW0SZzv3iJ0jttZ3gQ00Jne3eQ1DVhj3cg1DFa43bA&#10;0+xT0Ha2015M+HnmwtXF7HvXwr29GX2cws21PH8cwx+tUoAYw/OlJ4DnxOSc8oF4xe+Uf4HBxyCM&#10;JoHIyHGD1oGQyeR8XoEfy2V1iYCZzOJu1YAbzmdotH+Jz9ditX8Y0BxcN37Hz5hVE37GzvRN8n8w&#10;vmzKP4GPvgC/qoOqvd+3wYWevdCv2obYvqOnkofov42fUoiKwHmW0okRwWSOdolAwoSGWIlJw8p+&#10;jYkJxWN30Iisxu1xEYhUyGZqtYfnydtkfIeJyuteIYebyqpXEYe4ynZPb4YeuO/OqIjauELDeIro&#10;uAK6/ozEt/uy7o5JuFGqto+IuOaiZpBYub+Z7ZDvurKRY5Edu+6JOpExvSWBEpDivxF6AJCXwOBz&#10;PZBhwmRsuJAgw85mW4/FxTxgE5ATxWBY/ZBhxY5Rsozjs+/Rp4+vsuvHbZIrsj6+lZQoskC2eZX7&#10;sk6uWZdusp+l85iPsx2dg5kSs/SU8plttQWMp5mWtlWEr5mEt+h9J5kqudt2P5jBu8FvXZicvVBo&#10;rphavuliHZiTv7xbKZkRwCxT5ZQArrfVG5dfrSTLbpojrDjCvZxIq966Z54cq7OyLZ+iq9mpvqEE&#10;rCmhP6FurPOYoaGkrdGP+aHer0SH/qIPsKGACaHksqJ5OqGVtJdyZqGMtiNrjaGct4JkxKHcuMZe&#10;BaK4ublW7Zz6p4nZs6BdphHPA6MCpZHGyKVUpSW+lKb7pQK2QKhtpPut36mDpUOlPapNpcectaq4&#10;pqWUUarpp8yMKqrkqTKEOqrNquN8tqqfrPp1uqptrv9uvKq1sFxnmqr1sahgqqvxswRZnabcoGDd&#10;gqntn2PTgqxpnsfK9K6anknCwrA8ngu6drGNnfSyHLJnniipcbMNnnagqbN7n1qYcbPeoEGQPbPp&#10;ocGIg7PVozCAubPepQh5nbPPpvByobQoqKNrZ7SsqiJkD7Vgq8lck7D9mRfhebOsmHrYJrYLl+3P&#10;eLgIl4rHPbnSlzq+97salw+2kbwulwiuI7yzl4Olkb0PmCudHr0umRyU3b05mj+M170sm62FK70j&#10;nTx9or0Rnvd2ab0DoK1vPr4moldnor8Zo/1f87oUkkbmLrzrkZ3clr8okRrT9cEfkLrLg8LdkHDD&#10;MMQxkD+64MU9kCWyi8XPkGyqLcYqkNqhycZfkb+ZoMZ/kreReMaUk/eJvMaUlUqCE8b3lwZ6osdA&#10;mNNzU8f5mshr0sk1nNJkBsL9i4XqSMXJiv7gqMflipXYN8nvii3P3cuqidDHh81BiYC/Nc4riXW2&#10;887uiYGut88oifKmlc9XinuecM9vi2qWT8+LjF2ORs/FjW+Go9AFjp9/AtDfkJF3g9GGkopwINLr&#10;lURoRMtohN3ti83whHfkfdAXhA7cOdH1g5vTxtObgzjLYdUNguTDDNYagr2649bvgq6y0Nd0gv6q&#10;5NfLg3ijCNghhDmbMthuhSGTW9jdhimLh9lQh1CDs9oHiRh76trui0B0Ldv/jYtsPdLCfibw8NVj&#10;fc7ns9d7fWLfltl6fNTXHdtcfFDOzNy7fADGuN31e7++uN68e8G24991e9avFd/ofGSnauBWfPCf&#10;vuDHfdiYJ+ExfquQieIMf7GIhuLhgICAgORGg3x4pOWRhhFwptu2dqrx8t4Odkvph+Addd7hnuHw&#10;dZTZx+OddVrSCeTedSjKV+X7dPPCs+bZdPm7MeeXdR6zveg8dYqsP+jEdjKksOlDdwSdFem6eA+V&#10;cOpReSGNqetHelGFp+x+e9V9j+5Rfnp1BuVYbsry+ud9bn7rEumFbizjgusobhTcLOyGbh/VCe23&#10;biXN5e6tbgfGtO+XbfO/lPBJbjW4gfDwbnyxZvF/byCqAfH/b9yiefKFcQOaz/MRcjaTGvP3c6+L&#10;GfUqdQeC9Plzdxl5aXMz0vTBJnQC1AK55nSU1U+y5nRv1v6rd3Qy2Iij4XOr2gqcC3MI20ST1nJI&#10;3ESL/HF23QyEYXCt3ax9OG/y3jB2eW8+3qdvw26O3xJpxW3f325jw21E34ddm2zJ30NXPGxM3v9Q&#10;uHiZznzDD3n4zwG7hHrt0AC0fHtw0S+tR3tL0pileHsT1AmdmXrf1VSVT3pz1pCNO3nU16OFdnkd&#10;2Jp+HHhg2W93dXeg2i5wwncB2thqzXZi229k5HXE29Re33U+24FYUnS12y5Ro32zymnFsn9cyna9&#10;mYCiyyW2XIHBy/2vM4H+zS+nQoILznefXoIpz9eW84IY0S2Os4G40maGqYEy041++IB91Jl4aX/A&#10;1ZNxzX8j1n5rzn6M11Jl9X3w2BNgHH1e17BZc3zS10ZSn4M+xnPItoUuxk/AJIanxsW4sIf/x0mx&#10;UYjByD6pfIlDyVmhpomEyoCZX4mdy7mQ/YlozQeI24kVzmaAsIh2z9B57IfG0PlzXYci0g5tKIaP&#10;0xZnQoX61A1hXoWO0/1a1IUv05BT6Ilbwm7L0osnwj3DJIzAwlS7MI4uwpqzio9KwziruJAZxCWj&#10;y5CgxSCbsZDfxh6TVpDgxzSLQJC2yFqDP5BWycN8Ho/Lyzt1f48tzKJu9o6Lzgdo0I3Tz2NivI2H&#10;z+xcVI2jz7tVK4/wvd7PGJHrvZLGcJPOvXm+RJVcvcu2fpa8vjWuuJeBvxemjpgSv/+eY5hewLeW&#10;EZiEwYWN7JhpwoCGHJgzw6R+mZfNxSx4BJdTxqVxaZb0x/prE5aHyUxk05YhynlefZY9yuVXY5b9&#10;uSbSw5lguIjKIpt1uDHCAJ0huEC6Gp6auG6ySp+kuOeqJqBxuYCh7qCsujyZiqC7uv6RGKCXvCGJ&#10;LaBXvTuBO5/CvwN6Q580wLJzlJ7uwg1tJZ7Ow0Nm156axIRglp7VxVBZgp6Vs8bWiqDiswDN5qMW&#10;srTF+qUJsny+HKaIsou2LafRsquuKKizswqlxKk/s4ydXKk8tFqU5qkltVSMwajwtoKE+aist/V9&#10;nqhCudV23aexu61wDKeYvPhpXKdqvkpiwqeGv0pbxafSrc7bHqpMrSrSHKxSrL7KFa4lrFnCPq93&#10;rDu6PrCKrD6yMLFHrH2pvLHarNGhJbHtrZSYorHbrmOQE7Fcr42IBbDosKmAE7DhspJ5obCwtHFz&#10;FrCktfNsVLDCtyxlhLDmuGVej7HEprffqLQUplPWr7YDpfPOebeHparGirjXpXa+ibm7pXK2Srp1&#10;pYyt8rrIpgilT7rzpqecyrrnp3eUbLrCqIqMYbp4qdqEqLotq1V9OrnnrSF2ULmVrvFvbbnSsEto&#10;QboAsZRhJbuLn/fke726n3Hbqr+InwDTesDknsLLR8H9nqLDCcLdnoS6scOWnmiyR8PcnsypvcP3&#10;n1uhIcPMoCWYuMOioPuQWsOIom2I1sNYo9WBR8MypWt6KML9pwtzJsNFqKVr6sPSqilkWMSImU7o&#10;xsbHmMff5shZmHrXwMnamDPPqMscmATHdcxHl9m/RMzVl9+23M1El/qudc1FmGamCs09mPSdrM0i&#10;mdGVccz+mteNZ8zCnDGFucyDnah+IcxUn0p24cwcoN9vtc2BosBoAsyfkq3st867khXj59B1kaXb&#10;tdHykV7TltNBkSHLaNRokPDDKtUfkPK63NWWkRSyhNXMkWKqUtXhkcGiLNXskn2aFtXrk1GSANXt&#10;lHuKOtXflcKCh9Y1l3B7CNaImTRzqdc9mzNsAdQ+jC/wZNZGi7nnmNf7i1Lfd9mFivXXQNr+ipnP&#10;ENwaimPG390Wijq+tN2ailG2i94PiniudN5Qit2mmN6Oi1Gevt7AjBmW597ojOuPBd7tjimHB97l&#10;j4J/Dt+7kX13bOCCk25vttr3heHzut0WhYrrRd7JhRDjM+BmhJPa8uHnhCnSkuMYg+jKbOQlg7jC&#10;aOTsg7G6deWZg7iyi+YThAOqw+Z0hGmjBObYhQ6bTuc9hdiTmefIhs2Lxehmh++D2eltic176urp&#10;jCBzzuH0f7T3LONNf5Pu6+U/fvLmrub4fnHegOivffXWDOosfZPN3utMfVbGG+xafSW+ae0qfSS2&#10;ye3vfS2vLe5XfZmnfO69ff+fx+8hfr2YAu9/f2iQOfB9gBqIXfFwgICAgPXUg/V3oeted6v4dezY&#10;d63wTu59d0vobPAHdu7glvFkdr/Y5fKqdpnRR/O/dmfJ8fTOdj3CufWudkS7d/ZudmS0JvcTdsis&#10;tveid3KlIfgyeCyde/jBePuVwPlpeb6N5Pprel6FyP4he7R8UXup15bFgnzN10q89n1a2Fy2An23&#10;2bKvM30/23entHxz3UmgVXvG3rKYaHrh3/2QhXni4TyJLXjF4iiBtXfq4q17C3cV4vJ0enZM4zJu&#10;MnWk44BoZHUC49ZiknRF47RcdnOS4zxWD4Gv0rLGjIM20p2+ioPt07e3r4Rv1NWw64RD1jypfYPd&#10;186iDoN22TOaKYLu2niSGoIe24qKb4Eu3IKC7IA/3Up8En9U3f51gH523qJvFH3E3x9pSX0l35tj&#10;hHxm365df3vn32VXRYdhzpXIjYlOzoHAxopKz2G5s4sO0GWyxItV0ZargIsz0vCkBIr41E6cQoqe&#10;1Y+UDYoO1ryMJIlE18yEb4hn2Md9VYeC2al22Iac2nxwV4Xy20BqfYVT2/hkrIS93HRezYSQ3FZY&#10;so1WyqrLU48lypTDfZCWyyC8HJGDzAC085JTzQqtypJwziKmKZJ4z1GeiJIx0I2WRpHB0buOJpEg&#10;0tiGVpBr0/V+1I+P1P14XY6u1fhx5I3+1v5r4I1n1/5mA4zE2OxgKYzp2PtaCJPAxwzOM5WaxzTG&#10;VZdDx3++v5heyCW3e5l+yNOwYJnGyZSosJnlyk6hDJnNy0eZDJm6zG+RGZkczX2JWJiLzqqBopfG&#10;z+h6zpbs0Ph0JZZE0hxt1pW+00pn2pUo1G1h4ZWQ1TxbrZp6w4jRO5xnw3fJOp4zw5LBp5+Cw/O6&#10;QaC5xGazBaFaxOerd6GJxXKjrKGCxhebwqFrxvCTyKDux8eL/aBayLaEZZ/Jyd99U58byyh2uZ59&#10;zHRwMJ4ZzcJqA52jzxpj4p2G0IZdrKGpvzTUX6PovuLMiqXPvs7FLqdyvt692KiJvza2W6lvv5yu&#10;1amnwDym6KmxwMye/alfwX+W4KkJwkaO5ahywzGHRafxxDx/zadCxZ55HKaUxvxye6Y7yEhsH6X+&#10;yYtl7aYeyyhgAKpgugLYjqyZuX/Qoq55uW3JPrANuUzB7LEYuXm6WLHSua+yqbIzuhmqtLJKuo+i&#10;lrICu0SacbGPvBCSSbD9vROKobBkviyDH6+6v6l8Ba7+wSt1Gq5zwotuZa5Lw6Jn865OxPFhpbPS&#10;tE/c27XBtA3VArfAtBHNe7jYs+PF97nWs9i+abpgtAi2ibrPtEeunLrJtLemNLqutUGd3LorteKV&#10;ermjtrONb7kGt7+F67hyuPN+obfdun1357c6vApxH7b7vVVqT7bQvqtjg722rhzhwb9nrc3ZvsEG&#10;ranSF8IDrZfKY8LUrZPCsMNTrbi6v8Ocre2yqsOJrkyqO8NVrsehocLlr2aZLsJssAqQu8HssRyJ&#10;GsFcsi6BhsDms5h6tsBhtQdz/8AHtmRtKb/xt75mEseSp7Tm+MkTp0HersqCp1TXEMtXpxvPVMwX&#10;pxPHb8yrpva/fczIpxu3Jsy5py+uu8xhp5CmJswNqBydrsuXqN2VZssYqc2NV8qKqwqFpsoJrFZ+&#10;Jcmhrdd3I8kor1hwLslTsKJoodBpoL3redGdoF/jWdKjoEHbfdN9oDDTs9Q7oB3Lw9TCn/zDodUX&#10;oAO7XdU2oB+y9dUXoG6qjtTToNmiIdSToYiZ3tRRok6RrNP8o5WJ69N3pNqCMdM4plZ67tL0p9Vz&#10;29LtqSxsXNf8mgrvJdkCmcPnDNoEmZXfJdsWmWTXR9wdmTTPbNyumSHHR900mRe/It1kmUu24N2L&#10;mYmupd1gmeWmgt01mlqeX90TmxOWTdzvm/COTdzCnUeGkNyWnqZ+4dyeoDR3fdy+ogtwFN8bk27y&#10;0OBgky3qnuFZkwTiteJVks/ax+NKkpHS3eQCkm/K1eShklvCwOUOkn+6qOVjkr+yjOWPkwOqjuW2&#10;k1aioeXUk/OauOX3lLSS0uYrld2K+eZElyeDJ+bfmOV7huevmv1zPeUTjW32vuZdjSfuY+d0jOjm&#10;Z+h+jKneaemJjF/WVuqEjB3OSutQi/7GVOwJi+y+ZuyDjBC2f+zzjDqunO1NjIamxu2qjOGe7+4E&#10;jaiXHu5jjnqPRu7Yj7GHXu9tkPh/cvJaky12/Ot7h1D6MuynhyHyBe3GhubqB+7JhqbiE+/nhk/Z&#10;6/EkhfLRrvIphcDJ2PMoha/CK/P9hbu6f/S4hcay0fVUhg6rIfXghm6jbPZ7hwabuPcUh72UA/gj&#10;iLaMSvnzihyEg/6Mi1F6/PKegK39mvOLgMv1jPSOgL3tp/WNgHnlpvaMgCfdmffRf6LVUvkkfzPN&#10;cPokfxPF+Pshfvu+hfv5fve3A/zKfwSvff10f2en3f4cf9CgN/6/gEeYjf+fgJOQ0///gPGI1///&#10;gICAgAAAY3VydgAAAAAAAAAAY3VydgAAAAAAAAAAY3VydgAAAAAAAAAAbUFCIAAAAAADAwAAAAAA&#10;IAAAAFAAAACAAAAA+AAAATxjdXJ2AAAAAAAAAAIAAP//Y3VydgAAAAAAAAACAAD//2N1cnYAAAAA&#10;AAAAAgAA//8AAAAAAAEAAAAAAAAAAbC6//5PRgAAAAAAAAAAAACtF///UukAAAAAAACAgQAAgIFw&#10;YXJhAAAAAAAEAAAAAFVVAAGebQAAAAAACV5MAAACMP//1woAAAAAcGFyYQAAAAAABAAAAABVVQAB&#10;j5cAAAAAAAkIcAAAAkT//9cKAAAAAHBhcmEAAAAAAAQAAAAAVVUAAeRpAAAAAAAK800AAAHf///X&#10;CgAAAAACAgIAAAAAAAAAAAAAAAAAAgAAAAAAAAAAACSfD4S2wmKWt4YY2Yc1xwrPnG+gOPUDkJQ+&#10;SHm6U9I28HscavbV///TLHBhcmEAAAAAAAQAAAACZmYAAPFjAAANRwAAE5AAAAoPAAADMwAAAzNw&#10;YXJhAAAAAAAEAAAAAmZmAADxYwAADUcAABOQAAAKDwAAAzMAAAMzcGFyYQAAAAAABAAAAAJmZgAA&#10;8WMAAA1HAAATkAAACg8AAAMzAAADM21CQSAAAAAAAwMAAAAAACAAAABQAAAAgAAAALAAAHPscGFy&#10;YQAAAAAAAAAAAAEAAHBhcmEAAAAAAAAAAAABAABwYXJhAAAAAAAAAAAAAQAAAAEAAAAAAAAAAAAA&#10;AAAAAAABAAAAAAAAAAAAAAAAAAAAAQAAAAAAAAAAAAAAAAAAcGFyYQAAAAAAAAAAAAEAAHBhcmEA&#10;AAAAAAAAAAABAABwYXJhAAAAAAAAAAAAAQAAERERAAAAAAAAAAAAAAAAAAIAAAAbP6LEqnQfmaBa&#10;o9Ega58OoRoiep2gm6glZZrblMIkOJxMj04m9JqxioomvZl/iBQoc45xdHoo6IyqZqMotYxdZJEo&#10;gIwRYnkg7oezSsUhDYjJJ4UhlYkgJK0iH4luIjMgYYeDHNMXyqFGt7oaeZ+OqPsgE50RoFohEptR&#10;nOsj9pmelWslkpccj6IkKZjGiYop5YZkdRopmYq5cqwnz4vcZDYo04rYYtgoMYmMXPghxX9lKOoi&#10;sIDWJh0iD4b3Ikwi34eVH+QjnYgcHdkWsJ8Nt3oV/ZzFsxIaMZrspbsgt5hlm2Qh+pXnls0lFZP8&#10;jdsjToPFeHQnx4hFeAspFoRja6Ap44ThYzApHYZVXhEjrn3WSQwjn3hmJ7gjyn4eJEQkmIDfIX0k&#10;ZIW9HcglIYZ1G8oP4p3IyDgSIpjFtWAWAZaUrDoaYZCknKMdf4/KlI4fRoFMfesj9H4EdXknWXwT&#10;bRwpK3lyYwspYnN7UW8o/3Z5TTElNW2hKmYm7HRcJswl9ndAIuImQXz6H88nCYDpHMEm+oSHGW8M&#10;M5TLyHQQTosvsrkRgYhbpWYVGYS9mDobj3sFhTgdOHOQdWQiknMRbgwnmW7VY3gpS2j/UsMpJW0R&#10;Ts0m8GbbNrMlXGYPJasnTmqZIr4oynJGIXUotXYwHk0pAXvgG5dXyYuOFUUJOIl6yl0KFYi9wHUP&#10;p3yLoa4UhHT3jk0ZkG9FgYMar2frcR0g5GQFY90nE2HZWX4oD17sS7UopliYOPkoTlgAKKsoZV0J&#10;I8gnjWLnHP0pT2hoG/RFlHIFGblYy3/KGE5pQY5bGboHBH2uy6EGVX34wqINxG77ngASImmujXYW&#10;oWDYet0We1msapAfL1S3WzMlFVGsTxooxE3nPoArCEnOLOAqhU7GJ80sVVMAHWE5/1rmF2JJ3Gda&#10;F6FZPnI0GKhkKXwZGQNwEYffGQ8CLGxWzjgBamqIxGQJ6106npIKo1d/iBgPLlF5dD8TNEguYIwe&#10;DEPhU6Mke0B5RG4piD0sNQYs3j7uK1E0SEUzI1Q+yk3CHPlLvVh4GQpWf2HfFsdjdG5DGPxxYXlI&#10;GdZ+4ITlGgkMXVtGzpMD1FnIxWkEiU06oOcGw0iYiYAMg0C4b3MWPjkrXf4b7jDmSmwjky4cOtwo&#10;9ij2KPY3ZDUxKRRCgj63I9VOKklJH1VYllQoHA9ic13TGIZuqGl4GdJ6zHWnG1OHnoABHDcrZzAR&#10;0QMaITNJyHAEPj11pmQITTb6ibYW1DDZc0Eg+SwrXkwoxiejTKQxIyXgPZs4VyScLnFEkixZKbZP&#10;ajXRJNxanz82IW5k4Us0Hi1tjlZjGit5Y2JmG0+KpHJ+HiGR/XiwHpsrfjAA0QkrQy/x0OAXEynv&#10;sjUYdSeEj/Mj7iX7dy4tHCMGYdc2vx35T1w+NB1GP7lF+RwAMVJRtSZeKK9boSoaJZhkojTeIZRv&#10;qEAkHrB26kpqGxeF9lf6HHeS/mUUH9eW3nBgH10rlS/x0Q8rcC/T0OwfkiTtvjwi4B6ymzA0hh6l&#10;fkxCCx9ybPZMVB81XQlSmxzLTiFXlRqNPJteRR0ZLfllVSMOJPtv3SWtIaJ3jC91HfaGMUMGG4SQ&#10;GEirHR2W6VT4HqOgS2GJH+srqy/i0RYrnS+00PonFSCoxqJC7BvjpRVQgR7Yi/1beCA3e5RgWx/G&#10;aQRmGRwiWmtoxRieSO1u7xrhOQRzrR76KMR71CB+Iv6D/SH3IAGLSiq2GJGVUz+0GmebRExSHfel&#10;6VUqHmArwi/S0Rwryi+V0QZNURRdxq5fdRtSqtVugR5CmlJyZx/Uhvx1DB5xeKd5KhrTZ6B8NBjo&#10;Vl6AYhk+RgOEbhrkN5+H7h6AJd2RdCCAIvuXxCEQH9ShBCLEHnGomUDoGx+sT0rOHHQsdy7j0Hgs&#10;mi6Z0Gl3yhZUylmD1RdnwEyF7BtxpwSIoxzVmQ+L4xwciCCQcBqcdu+SlxvVY9iVYht8VGWXlRt1&#10;RNCb+BypNfuaxB9AJSqieh7BIZiuOB/cH1vBtCTxIeDDtydqIx0twjbsyh+BQBy/0gqQIxuazPqa&#10;zxqHxTCaLByMtAuf2R2Eq2+h7B0ImlifxhwDgp2egBx5a5Sg2B1UW5Ki9hwvSuui/RuOO5am7Rst&#10;JdC8wxsnIcHDJSIeI/nE1iU1JLbF5CcqJS6IFB+21OeXXx+n0dafhR1Uza+izRtayOmyrxy+xnq9&#10;Hh0jwkCyUB4Spdi1TR0Nlgm+vBwCgfKv5B0bZFOvExw9U12uKxq+QZmz8hTxLyLEjB9oJi/F8SMO&#10;JmPGzSVjJobHYib/JqAbuaRTrIgfT6HupZcgKKClotIiQZ8snT4lRpw3lhckJJ2AkHsm15vNi5sm&#10;nZqXiQQoLo9ZdU8o3Y1FZ14opYzwZQ0oZ4yaYrIg6ojeS0Eg+onVKAIhioofJO8fjYj6HzceH4/V&#10;GsQYiaMauccaeKFXq3MfxZ64oj0g0pz3nrAj0Jshlu0ldJhskOskGpnbipsnFZb8hi0pMIwjc04n&#10;xYxlZKAoxItGYyYn74mnW6cg6oYPR/QhrIWZJa0iDYfyImoivIhpH50ji4jrHXAXjqEcuc0W358b&#10;tbcZvJyzqFQgaZoNnVUhw5d4mH8k+5VLjy4jG4UQefEntojteOkotYffb54oZYcQY2wo/Yf0X4Ai&#10;dn/WSI0i63viJ9Ejon7PJEAj8oU/IAIkZIZ5HUolM4cwGysQNqBgyq0SOZtAuAgV25jDrvUaAJKc&#10;nuMdepIFlqMfaIY/g38l3X7seHcnVX1vbhMpJXuUZPQpwXftVqwoiXfsTLIkb3DHLTMm43XlJwAl&#10;qXqCIiQmZn2GH0gmfoQoGpMnP4UnGI0MtpfhyxcPvJY8xEYRQIqfqOUU3IeImt0bA33+iAgeOHg+&#10;eYIiK3Rfb4AnnHBVZHwo02yNVrcpDm3WTucmtGfvNnok5WedJXYnoWz+IrIpGHPzIOYo8Hk7HM8p&#10;x3y8GoxYNY6KFT0KwI09zV8K7oykxMkLEIZsr+QSVnxumKQZeXLOhVUabWvkdVMgLmdDZ20m5WOJ&#10;Wqcnz2E6TckoiVw2O/Yn5FnSKLgoNV4cIlQop2SmHDkyRGz9GkpHu3URGTVaTYDBGDptz5M2GoMJ&#10;jIHXzqYHHIGOxiANF3c6q7gPeHARlQkWp2VhgFEXhV1CblUeZVffXpglH1ROUPUndVCUQM0pqkzO&#10;L0IqeVAtJaIyIFVZG8I/TV74FnlLkWmsF6VbC3UwGN1nU4CUGMxz7ovgGZgFHW/40ccBNm7uyFgH&#10;TGvRstwLhl6vkWsOqFcHej0Sdkq0ZSEcXkc8VcQjaULaRtApiEDTOAotrz+OKBc22Ed3IdJBuVCF&#10;HGFNrFrJF/BaamZ/GGJnNnHjGTN0gnzUGed/dYYZGesOlWAk0hEDbF6ayi8EV1E9pqkGZEyhjsIJ&#10;eUU8c/McaD/YZK4mDDumVP0uGzjyRbw0dzVqNYk6dzdCJ4ZFHEE2ItVQNUvzHpta31bUGvVlo2Eg&#10;GI9yl224Gjt/xnq2G6KJ04HXG64rdDAb0Q4Nv0pTyxAEhUNqr9UCCjdsjcwVnDb5dbgmcTOzZeYy&#10;hTEUVZg6/i9/RsxBty5+N9ZHiC6VKDZSqDkhI85c8ENHIEdmqE4/HQpvsloSGkh8/2WQG5eLo3N9&#10;Hi+UoXusHqMrizAL0RQrXDAG0PcQuzATuioSIin4lAglfClzexw1BCinaRJA4SeyWWVIUCYuSn1O&#10;+yUhOjFTsSRAKQpdnSwtJL9nSTblIKBwvEJZHht6AU5MGvWJA1u8HTOVdmh/H7abn3QwHyoroC/7&#10;0RsriS/n0QMfkCVhwf4lgxzomks3jh2mgTlG0x7La2VPXB6bXiZW6BzpTzVa1hpsPelhOBx3L5Vo&#10;FiI5JH1xNiclIOh6PTHcHJeIfUR8G9+Un1CwHnWX5lfgHqqhbmTYH8Qrty/r0SErtS/H0RAsaB1Y&#10;xz1FQht8qM5T5B6CkJZgOSH0ehBmKB/ca95pmhtDXHhsQxhUSnVyEhqkOz92hxz3K158zSBDIx2G&#10;OSJDH2GPUC56GOiWz0LFGqCf4FC+HfKqhlV3HYsrzi/c0Scsgy7K0HRTuhNRzKdpkxXzt+Rx3h4b&#10;m/F3QyDEiBh79x+ZeJB77BmkaJiAbBkeV6iCuRnhR/6IKxqnONWLxR2oJ5CVACA6IrebSSEYHy+l&#10;mCX1HmKq9EK8GyatX04fHFAq9zMy0B9t6xzF1kF9fRmazhKJNxfmw5qIIRuZqkyMVR05mtiTgh03&#10;jnCS4Rrud36WSxyMZeuWuhuRVNeazBuVRZKfZRvwNh+f4h46JROo8B4hIPS/zSIRINfC9yYcIr7E&#10;ryhSI8h7Ox/V2H2Fox7G1BGVbR3Tz2ifPRrbyD2qcxwAwoeirx3brD6mSh1Qm4yo3hv2iJmluxyf&#10;b4Slgh1UXjeknByyTHGrHBqAP1yuARh8J7PBzR4pI9/EaCNHJNjFzyYbJWHGriflJbqNBCFA1gWZ&#10;PSEF05Gj0B7Qz+CnpRrTzKq0tRzXyHrBih16w+/DbR59svvDHR28nfzB4hwvg5LAAxwrcECwxRxX&#10;VBCv9BrEQlO9HxGZJzbF0yCPJxDG6yP0Jw/HmCYeJxLIDSedJxYcN6Xkrp0fE6Owp40f3KJtpL4h&#10;/qDunwklIZ3Gl5okDZ7lkdcms50ajNwmdpvkiiEoWJG2dxIq5or9Z2Aoj42qZasiz40vX+EjLppj&#10;XFUg44sJKJIenoqoInkdTpDLHcwdwJE/GkoZSqTvu9AbHaNZrgEfaqCbpGMghZ7aoLsjmpzkmLQl&#10;UJn5km0kBZsni+Im9pgjhzQowo2LdCoo/YxKZqgosYvYY5AnpYn7Wnkgq4gyRt8hSYihJjAiCYkZ&#10;Io0gt4afHHQfeI3dFzcYa6MuvB4X2aF9uGcZT57Tq1EgCpv+n5ohgJlZmoMk2JbikMkneI6jhOUn&#10;oYnVehgol4lOcSgoSYi8ZQko34lSYJ8hHYHkSBgiLH7TKBUjUoF0JAMjYIZ/H38kZodbHLElSIgQ&#10;Gm4QbaKXzWcSUJ30uvkV+ZtisigXaZfsppYdIpT9mdcjNo91jq4i7oVHe44nbIGyc54pCH43Z+Ep&#10;qXqgWWcoKnltTHEkL3KkLaAkzXWKJf8laH0NIWYmjYDzHZomw4ThGZ0nvYYeF/MOLpoQzeIP/5ni&#10;x3ISIZRjtUcUEongnjMcCYS4kg4eLH1nf10h3Xe1dAInC3UJaf8os3G3XRYpwW7cT90mWGprOKQl&#10;MWmHJf8oBG9WInsoynPYHuwpYntuGy4t6IGaGpZa+ZA8FVAOw5AWzvQLnpBNyCIK4Ilss2UT638D&#10;nBEZk3ahiPkaUHBPelgfD2qSauAmhmWQXQknlmNiT6QnvF6vPX8oMFy3KvwnyV9SH7wsJ2Z8GmE2&#10;yG+uGRpNvHorGJpdy4DJFv5uq5Q0GqgMeoYB0aMIvYQ3yckJW39tt4kOonS1mqYUe2ptg/kX2GEb&#10;ckkeVVuSYqglKlhOU+woJVOgRBApj1CKMjwrjU/bH+s1EVd8GgxB7WG5FoxNDWvdF6teHXhTGPxp&#10;aYJWGN95VJG1GmkIhHMa1UIBkHPPzSQHNW/tt10KamXOm3MOTVwKgEsb41QpbmcmT1B2X70s+k0P&#10;UMYyYUoLQQM12UiJMDI5b0lpH6dExVN0GxBQVl2KFqhdpWn1GIlqQHVLGWR2D38XGeuDDosrGrwQ&#10;8mUW1asIMGWIzpcBzWAGuoMHAFQ4mMUXFk4wfwokwknpbdowE0V5XhU3uEILTuc+hz+IP6VDO0FP&#10;MCJHmEN4INZSaE6cHYldGlmZGcBowmVEGU910HEdGnKCAnw/G9CMdoWZHBgrgDAl0RoRYVHr0F0D&#10;YEwjvbkOQkH9l/IjBUEsgJgyKD4Zbjc8iDqxXjNE7TixT4ZLHje2QCZQbjhpMORU3zrCImte+EYm&#10;H2domFGVG/hzDV1JGqmA2GnoHImOM3ZdHmCWun6BHpsxsS6R0HErdTAZ0Q4JQDWDvsEdUDTroP8x&#10;/DPIgvtBoTKwcIdMsjE2YZZSWS+yU9NXVi5iQzhcUi20MndgoS8QIwVpljlWH95znUXLHI5+F1KQ&#10;G3qNCGJLH1GWzW3FIE6elHTqHx4rrjAE0SUroi/70RshmSVtxCIzPCYUqMNEZSgejLdQ8ykHeC9Z&#10;Vig4Z8tfLSYBWCdj2SO7R5JnXiFiNRFqpiBDI/lzTSl7H5h87DUaG3iJoUXDHBCVwlPoHped018s&#10;IFaoomx1HaUrxC/20S0rzi/c0Sc5KRY0y3xJYBoYr+paEh3Vkfti3yC7fs1pax+nbfxsBhyEXS1w&#10;tBo/TPh1LRpsPKR6th1ULqh/1yBUIyeIEiQ6HkaSXjNQGXWZ8ETdGs+mW1PRHiqsAlmXHZ4rgzGk&#10;z+csmy7d0ItjmBkH0ndxCRRkvjp2exrqof99YhzSj3x/YBu7fHSAcBkOapWD7RlFWd+GwBo7ScSL&#10;mhpoOjmPLBziKRmX8CANInagcSGnHtuq1CqJHg6tXEdEHLGuuFGZHGgskC720JF1sh+I2POCHBy9&#10;0cyPFxhbx+6SVBs8thKZEh6PpcWY7B4IkjiY7Bv4fBmYTxztZwyaGRwjVmydDhuoRZSg5RuPNnqj&#10;yB1cJTmuiB05ICrBmCO5IhPEOidGI53Fpyk4JHOAvyGw2eeLHyDU1dmYQR/i0giikRu3y+Gu2ByH&#10;xUSvZx3it1+vLx3Zot+vVBxjjUmuZByfdaiuRxzoYVCt0Bu/UAmtOBqBQBO4mBNoJ27Dmx/NJR/F&#10;rCRxJbjGxycBJg7HeCigJkWRESM32C+bGiJm1UimYiBl0iK1BhzOzzu3+x0zyznGHx3ZxeHFCB6l&#10;s9vE0x3VntjDjxxGhCrCORwqcRnB5RpIXWPCURj5TSnDKxTaMFDHGCG4J+/H5CTYJ7rIYibZJ57I&#10;tyg7J4wcuKd4sLQfc6WTqYUfhaRwpushsKLuoRQk95+RmVkj8KCEk2wmhp6njlkmdp3Mi7sofpQZ&#10;eNgoyJTkcI4odI6jZn4mqJsWZAUjopxrXXsdnoyeJwccYpIGIdIc0pJ6HXgdS5fhGjcaDKbDvdkb&#10;yaVdsI8fA6LEptggKqENoxYjTJ7+mtglJpvUlD0j7JzAjXEm0JmWiH8oZ462dVwo8I0tZ9Qol4ym&#10;ZCEhIoy3V9IgZ4t3RQAhM4oSJrsfp4hWH9UeWo+GGg8fs5CfF0oZSqU/vm8Y1aPjuxUaQKGcrrIf&#10;mp5PokshK5ufnPIkqpjbksYlBpYcjGUnf4sje8sqWYemckkoN4neZcMoyImxYJsg5YOhSKkhrIAK&#10;KMgiWYYNIycjPIeeHwckZIhxG/QhqYrIEj8Rk6Tz0CoSuKDvviwWhp50tcoW3Zqxqjkc4JdhnIMj&#10;CpG2kRcjR4glfn8mKoBfcuAo7oEuax4qHn8UXs8nzXsXTHshQHXjNCUkPHjtJewldn3rINkmBYRw&#10;G1InGoXJGGtESZDpEZATVpwiz8sQQZ3Qyv0SV5fKuS8SPZRyrQ8bt4mWl5MdrYJkhU0hYnsvdTwm&#10;wXeAbNcorHQ1X5AprnCKUIcmCmzUOvUkx2tfJr8og3GWIfIpYHbAHQQt4ny+HA1RzoytFL1d0ZIW&#10;FWcRC5LG0dYMpZRCy+wK/411uIkRQIcqp04VfH7DkwEcQHSBfYoeQm2pbjUmCWp1Yroo4GaaUyIn&#10;6GIBQJgldF5QKx0np135F/kyrWjiGcpD+3KlGc9T0X9RGFJnLYldFwVvqJVWGtEPSImL1KgLVIjJ&#10;zi4ILIbJwrIPDXoVoqsUhXCvisYc0mhdepAmGmOwa38s3l/6XT0wdFxVTcMx5VkiOywzzFh/KSM2&#10;aVibFvpF8WQAFzxUHHA1GLBhXntxGN9t4ofEGOR8uZV+Gs8LzXfA2MoGMHlD0hUGFHkOwrQKIWuM&#10;o0gUlmQ3i1kkd13TeJAuZ1kZaQ01vlU6WV06VVJLScc+cFFjOOxCRlMmKT9GUFYEGS1TImCOFj9g&#10;TWz0GMZt2HkkGad7uIRuGfeIB5HiHDET6WjV2PgMeWrv084BY2b9xEAQLV2vo0sh8FeUiS4vd1NE&#10;d1Y5PU6GZyVBP0s1WDFH2EjTSPdMXEsxOU9QaE07Kp1U6VFaHFFfUFyZGTpsHWi4GZJ4QnS5GxWF&#10;i4BAG/SPTYmdHPMrjTAv0SUVeFfb1TcDEFLix8cabk7yp04uSUtWjIE9TEd7d45HPkRzZ1pPCUKn&#10;WORUpkGkSZlZcUIiOdddSkSLLCJh90mwHu1rEVSqGvt3j2GUG4+GL2/OHa+Qz3lQHmeX44AdHZQr&#10;ojAf0SsrjTAu0SUVGz8yysAqFz+wrQw+qD4dizFNiDxgeQtXLDqyai9cFzlvXIxhKDdPTEllHDc1&#10;O5ZoxDiULKpsoDwuH2N1N0jhG7aDHFcQHCeQbWVZH7+X13AzH12iN3dcHtgruTAP0TIruTAP0TIv&#10;Ti9Oya4/Oi9ys49TDDKgki5eHTL7frFkDjGPb8Noyy+cYMVs6y0fT7VwUSt0PitzaipELQd2wCzF&#10;Hmt+ozjuGzqMgEe4HJ6XLlUSHpmhK2I6H9Wr4G/KHUwr0DAA0TgshS8P0JZFeh512YhYgyKBvK9l&#10;+ScJntxuqylEiE1yrCepd8B2miVcZwJ5zyM0VP57iR+GQqx9ARvEL96C6iBiI0CJjSZxG0uUgDaN&#10;Ga6fNEjVHR2q6lQyHVStPl2qHbYshS8Q0JYssi7y0KRshx392Fdz2xcHxPN/WB0/pLiFDSELjdCC&#10;1h1MgF6FphrIb4aIIBmjXAWK8BqDS8+N9Bw8PUqTQh2xLCeZySA9Ipqk8iMSHuewLDCEHCKwTUbA&#10;HIiwNlMeHEksmy8B0Jx77SG42zqI0B/+1SaVKhxkzT+dqhpbv2md1B1Fqoub9h58lCidNhtvfm6c&#10;Dx2LaSGe8R0RWIeh2xvKR6GjGhr/Nv+plBriJJC77B40ILHDYSVfI0/FeihyJHvGnyoeJR2GKSN+&#10;2zuQeSLY15WbEiH21KOmEx51z6WzyByZyfK6DxzmwcWzNB4MpfC2WBzekua0ZhzoeUKxHB0gYy+w&#10;ThvrUSOv3hqDQP+78hItJt3FZyFxJlzG7iWaJpXHvyfnJrnIQSlcJtCUNSSH2bic9SPK1v6oeiIT&#10;1FG6Fx1l0s+9Ex2HzhzFzh+BxIzHBx7ZtRHG+B32oAfFpBxhhQPEUBwncdfEExo0XjDFGxsITsrF&#10;3hcoMmzIWyLgKNDI3SW+KGfJlyoXKT/J1CmwKAAdPakNss4f06d5q30f56aaqSkhU6U7o24kw6Gp&#10;m2AjzqJxlUkmgqC9kDgmtqBNjcgooJaDeqEpWJqudREq/5E5alYkqZ8AYkAkEp53XqMbc5OyJ1cb&#10;u5QTIcgcspxBHXogI6DXHQ8az6iZv+Acd6dlsyEfU6U7qXUfvqOfpdsi6qF/nWYk8Z4Ylm8jyp6/&#10;j2MmnJt5iisoTpF+d6Qog5Hrb1oob43YZPwipZW3XBkgBJArRJsebIp1JQYdMZDhHmIeUZHAGeUg&#10;hJl1GL4aLKdQwL8Z06ZJvcAZ5KT8tMkcJqJ8p2ggvp5tn/AkaJtflU0k55ghjmInh5LqgqQp+Ild&#10;c2woHouKZ6wolIotYBUg7IWsSZUg4oM0KfEh1ohNI2cjDIkPHmwgkYxSFJ4ipY/GE1oTJadQ0uAU&#10;SKQRwUUX9aHoua4XSJ55rtocVZrVoLIiy5QYk58jDo2MhgslkYJpdPAo2YMabSMqG4CfYDwn0X1a&#10;TgIgonmpOC8jd3xnJfcleIFKH3AmVYWUGf4ny4c8F4xFGZM8ETgU55/I0rgRFKINzt8SkJuqvbER&#10;7ZhxsccbeY2Rm7scy4bJi8ch530SeWEmw3l9bkEop3b/Yn0ocHNNUk8lfHA4PfIk8W56KikpSXOb&#10;IKct23oKG70xqoDjGapUUY7cFLhgwJQdFX4TRJZP1JQPjphoz8sP+ZWgxhsQ2IttrT4U4oOLmNId&#10;vXrUhQUnRHYCd7UsRnHAahwvhm3iW9gvrWoBShUvJWfONigwiWcuIjs4s2xQGLNGY3XgGTVVzYEV&#10;GClrNY7cF0xvYZeqGMISwIuY1xwO8I1t0ogJM4v+yHQLgoJTrwoaW3dclJQlPXEGgtgtE2wAdIsz&#10;cWdeZOg3jmN2VkY4xmClRIE7rGB3McM/XWGFIGdIbWf/F7VXz3QqGPRkn3/wGJtx84wOGW1+kpay&#10;GwoPe3xf3CUO4YDv1gYHEX8qyboM73M5rekjZGy7lIUtaWaxgrc2mWE0chY9e10xYhJCdlppUplH&#10;K1n7QhNLR1umMg1PLl6EImpWCGPEFullN3DLGWBxonxeGdp944b8GeOKJZS0HIUXQW24240Q+nBz&#10;2SoAAG+C0XMWXmlFseIqomEnl0k4hVtrgUdCoVcJcJxKqVQUYVRRCFIDUi1VxVPwQtNZxlbyM5te&#10;AFsmJa1hwl/sGI1vbWxHGdh8bXkOG1SIEIJHG22WSJB9HnEdYVuJ22sZwV3e2iwOvmCG1Cslh1mN&#10;s945ElSmlQRH3lB2gWVRfk2UcQlYxkv9Yg5eKktHUqNiskttQyNmrU7UNOtqSVJPJ0Btn1huGwp6&#10;JWQoG0+JO3LeHeSTinxrHnmdE4UpHscrsDAo0TYq7zHU0cUgukq82VQ0/EsitmxLmkgslWFYrUYG&#10;gpxgyUSMc3llU0NZZYZp/0FrVL1uQEDkRIhyJUNUNYV1RUaRKA14p0yuGq+Fm1o6HNeTZmiHH6mc&#10;Z3QjHymmsHuaH4MrxjAZ0Twr0zAj0Uk5UjcQ4MRMszgjvplf3TuomrdpUjv4hxBtnzrEd/5xkDj/&#10;aU519jaCWCB5NzSnRrd8MzQPNZ5/TDbOJ3WByjpIGS2QK0voHUqZ1Vs5IFii7mWtH4ytKnLBHYQr&#10;izByzassnS8j0K5TQiXm6VpmiSnux+R0HTB8pId5wjJ/j+B8ADErf7CAFi4/bsyCxyvWXL+E0SlN&#10;StOHGSbbOQSJLiW5J8uL0Sg/GHGYhjsRGhOlMk1GHXaseFWOHTSu2GMIHYUskS8Y0KIsyy8F0Lx2&#10;VyLo3d+BER670F+KgCTnsf6OHihBmfqM3yWoiYWPXiOad4aP0SDXYhaRGR5VUAORZBwJPnqXoB2v&#10;L02ejh+DIdKrGSb9Hvi3Ijb4G36/dEQLG9jDj1VqHgwsqC8J0KmCMCRP3Y2PXSM22GmdGSDE0mKk&#10;lhrkxaKjCB3jrdmkVh0lmfejmRwjgj2klB1ZbeSkzx1OW6elfBzJSmqqmhnnOeOvlhjIJSzBTSDM&#10;IpjFKicHJIrGuymbJVfGw0OJIaiIpCUT3PmULSUw2rGfgCRP1vCplCFC01y4BhzHzp+/dR1MxNq+&#10;oR5grYnAJxysl5rANhv+f1++IRv+a0a+PBomWBG8jhcxQ2XCWhPbKTLHMSMUJ5rIMCbDJ3TItyjN&#10;J2TIMC3TKe+YwSXf2sue0SUv2LGqliPG1nq9yB7L12TCxh3j0c/IdR/YxyDJmR8ctsPJvh4hoanI&#10;SRyEhjfG9BwkcuDHHBxmYCLH4h0ZUG7JkhnFNE3KKST2KbfKUCeEKRbKZiknKLXKdCpIKHMdxqql&#10;tOogMqlfrXQgT6jEq2chLqjHqFckhqQgncYjpKTAl4cmxKNBkk4m9KLUj9soMKNxhcgprKMjfSwo&#10;gZr9b7UlFaENY24kf6CEX8wVIZdzI7Qa6J9HIOUgJqbcIKIjrbNxISUblapuweYdLKlvtbUf06e5&#10;rAsf7qaTqPIibqSNoH8kraDrmSkjoKFRkeImeZ5LjJwojZWJeqYoz5Wjcbkk9o6uZXkjw5v0XsQW&#10;eZgwPZIb2pLYJPYZD5OEGv0fvJ2LG7IjaaMBG/wbEKljwwoa1aivwGca9afNuCYceaWwq1QgMKH6&#10;o7YkCZ6umJskuJrukSAnU5ZPhdIpV4vLdZAoAo1taeIjwYq9XmUg6Yi4StcgHYm8L0IfmofhITof&#10;C45MGJMhgZD4FXokvprVFq4Uuqmu1ZYRiqwi0ssZZqVgvY8Y+KLutAMblZ6KpYAiYZeGlz8mlY0U&#10;iHUnzYXYePkp6YMabdEoqoMqYt8nWX73UDwg8n1eOqUio39WJnUk04UqHUImyYczGB0mYIoMEANG&#10;CJXvEMoWd6N81bETUqX70pgQCKOXy1ASGp2Pt8wXUZUfpWcdUImnjxAl9oUjgfkrs4I7dtUuGH5f&#10;aRku3XsLWdYtEXg+RvQqX3YeMccsWnQiHVIy+nzIGn5EfoXQE0BW7JFfFK9rPJ3KFiMVepnb12AS&#10;dJyW060Qh5rwy8cSKJLsuG0VY4oKoV4j+YNojvMsRn43f9IyHnkOceY1HHUrY102KnHjUqU2J2/C&#10;PjA5KnAHLEVABm9oGy5KuHpCGKJal4HNFnNt2pHGF3VxjZlIGQEVbo+W2jcShZIW1toN4ZEFzcQK&#10;M4jauAUhOn/ynzUsA3l7jYk0inQIfNc5a28wbOU+O2tqXhlA6mjiTS1D02i/OiVJWGskKnVONG3v&#10;G+hbD3fdGR9nS4KXGLV38JFGGkyAiJgXG0cTHYD633sTb4Yg2qMM4IZE0h0VoH4NuasoJXXnoL00&#10;xW8fjMQ96mmXe6NFy2WdaydLCWMmW3ZQA2KqSyJUR2Q2OxVYdGd5LB9dGmrOHbNncXRpGUB0MH9z&#10;GeSBvotRGn2O65kIHSUZ4HJF30YVsXYT3qgKy3jJ3KIhjHIjvGQ0CmpDoMxCAWOpi5BMKV9serJT&#10;810DarRaK1siW05eqlzFS8tifF+XPJdmWmMYLhNqT2coIGtyqG/pGiR/ynxaG7eLuIaYG/CYjZQm&#10;HwYfz2Cl3tcfwmRe3msafGnE364wVmQmvxdD+12qoLVSIFk7jAtbq1anevZiPlTda2RnHFRCW75r&#10;g1SCS/FvbVfWPWZzPlvhL7J2PmBAInR+P2kAHE6L1XVDHZ6W6X6YHYui/YwcH/MrvDAz0UIrAzYy&#10;08YtAlYu5S1CXlSbwjBW51EWoSJiyk9IjR9qoU4KfRtuvkz4brJzPEthXVV3j0pdTPZ7bE0TPbJ+&#10;y1EOMIaB6FXcIsqJKF5DHWWWg206IFShYXWoHyCrgn++H74r0zAk0Ukr0DAw0YBI90Do7ehbCUKw&#10;yQtrFET8pOJzFkWJkQh3SUSqgS57JEN2cb5/m0CHX/GC5T8NTzWGBD7tPqaJGUIJMBWL0EUgIdCU&#10;AFIfHoCfjl+oIDKrWGwSHV+ujnR8Hakshi8x0KcstC830MZj4C+n9jl11jNp0hF/9zhjr5KDUTrg&#10;mX2FhjpSiC2JcjgVdqGMkDV3ZG+O2jPEU1yRDzFDQjGTfzAwMIaWMTM4IS6ePD58GnqqyFB4HP6u&#10;aVm+HTO1rGajG3EsnS8j0K5vuyj450x+nSfc4x2QsCYS3FOW6yt+v4WWsC2NqLOXgi2FkwmZXSt+&#10;fkaapCoVakWcBygGWDOdISU1Rj2fwCHjM8ikdB5JIE+xDSktHVq75TqLG9bC7kwlHhDFVlp/HtQs&#10;tC8U0LWITSba376VGCbQ3NqkESUG19GvKxvWz8utWB0uuECrpB2tn2ur2Rvshx2r7B0fccKsJB3z&#10;X2uuUxteTXCvfhlTOvm4/BPFJYPEYCOfJLbG8CitJcTH+yrGJjTILEmCIrKKuyai3sWZOScH3GCk&#10;TCZi2YSvUiPs1+O+Wx0R1ZjFvR3IyUjFIx6gs0fEzhzQmhfD+xwxgUjC8Bv4bXLDIRnyWh3EexmA&#10;R9jG4RfKLJ3JdSe+Ka7J5yjIKFTKGiqFKAvKOSugJ96dPCcx292jribW2hestSV/2JzAwSFW2kLL&#10;1B4e1ufMASBSypTM7x+GuSPMyR0qoYTLtRyyh+XKUR1jdLXKJh61YhbKph8uUg3MHhwQNmDLWCYS&#10;KpDLOShhKb3LJCnbKTzLFCriKOUeUqw/twcgkatGr2sgt6rwraQhpax1qtMiCa/Fp6EjcaeVmkMn&#10;A6XKlGgnMaVhkfIoeKU5hycp0KR+fggpaKOTdMElf6MdZJ8krqJwX7QYd6QZJiwfoLBHJIgkA7vy&#10;JPsmKb8kJGocXqxDw+od5at8uEsgUKo5rqMgfKmOrAkhyqp2p3okVaSInKMjZKTClTQm4aKGkBQn&#10;daK8hiUp56F2erMoaZuKbXIkg594YMgVepwRPl0WK5jBIY8dN5+pHqoirapQHrUlsbJhH1EWNrTm&#10;1x4b2asUww4cC6qgu34dkakHrzUf/aaDqHojdaM8nR8kb58XlS4ko5p2iSIp9I/PelYrHYygbuoo&#10;nIjxYNIgdo82TMsdPYyDMFIc45EbIA0d7JSLF5gjuZ0lGJ0no6UBGmgWT6wL2EkT47A21d8a3qjZ&#10;wWoasadnuSYbmaPpq/ohp5zdnNolr5NPiykp0pAQgjQtWY3bdxUtuorpaGIs1oe9V6Mm54XSQiMh&#10;MYPgKBIk/ofGGy8lNIrAD/1CB5XIEGdVoaBtEnIYBKc92LYVh6k81lUQVKnY0lMUSaPUvr8dSpcc&#10;qNok65NCmT8po49jjFcwQYoHfsgzRYW7cSEzl4LjYYsy84BLTtUwh34UOM40D349JL84l4F8F0BG&#10;7I0vE79Y25RSFHRsA6FZFYUXs51o2j4VXqBB15AT3KDS0dIPopx4xFwfhpI9q+IpQowgmUgxyoaK&#10;h/w2a4FsedM5Onyzat87s3nVWgw9CXe/RhdBCHgmM5FGjXm8IsdOY357GEFeKIa2FhZvMpZmGtp3&#10;251QGu0YHZOK3VcWFpbA2yQTMZcQ1HsSHpH3w5MlhYkHq/oyToHkl04553yghYZAzHfsdZhFmnRd&#10;ZgpJXnIBVeBM2HFhQ6JSxXP+M6JXyHaaJExer3uyGTlsgIgUGLx6apV7GnyCoZm2G4cZXYee4Y8X&#10;84tP3ycUO41D2lkeKobVxXYwN35Mq008bneOlyJGrHIlhYZOLm6ldIlTwmw5ZGtY2Gu6U9BdDmzh&#10;Q/thrnBNNM1manOtJlhq5XgvGXl4NINGGcGFypHTHAeRJJqcHUwcrHbr4x8ayHs55BYVt4Ih53sr&#10;ZXrHx+k9UnKiq09LNmxBlmFVdWh5hQVc/2YTdHBjbGRnZJhncWVCVElq+GgRRWJu8GvBNm9y0G8q&#10;KFB1+HN9GlKC6IADG6qO5YrdHPuc/5i/H4oj6WXl4XMkYmp9440mhnMR6qw8OmxbyjFOgGY0q8pb&#10;2GHflrFljl9xhWhryV4odQ1wp11EZMJ0sV0iVKx4fWA6ReJ75GQdN39/MGhNKfaBmm0YHQaPLHmN&#10;Hj6ZtIKwHmCnzJFfIDIryDA90U0ukVQ24hg6QF/b759P9V1AzflhvVoprDtsqFhWl8R0VlcMhyl4&#10;wFZZeDt9W1THZoWBFVOnVZiFHFY/Ri6IBVmzN+iKel1oKrOMh2TTHzeY0HAHH1+ksHk1Hvqt94NP&#10;H/srwzAm0XUs/i6X0ntXDUsT97Bn4U2e07V2A06LsDJ9FE80m7+BOU5UixaFV00qeq+J4kqAaGGN&#10;OElJV6aQd0oOR7STYkzJOAyVnFCDKx+XuFWjHpuiymMbH52tP28dHUWys3dPHf8s7y5p0l8tMC50&#10;0opxYzoD//+C3z352/6K8kKQvE2NfESoo8OPJkTikciTWULNfreW/D9XbBOZlj2rWzWb6Tw4Soye&#10;kjs6ORKhmz2JKWmj+EIQGoGtt1NVHL+0Hl6FGeC8mm3iGjUsqS8t0Lp20Sxg6r6I5yyT59yfHzD0&#10;5xaiUDQjzGagtzessZCgNDgNm/OjHDWahXOlUDN4ccam9TGuX+6oiy/QTour8Sq2O3CvYSc3J5C5&#10;dy0tHSTCN0CpHjLFnFI2H5LGtmG1H2B/OCmR5V2MrSlD4iubSynY3/irBilv3TK6sSTr3HG47ibJ&#10;w4C3FSbhqem23CVUkE22zCQlejS2WyMfZhG28R/xU0C5qBl1PgG9fBK5KPTHbiZxJtLItSpTJvzJ&#10;Sj97I8jJvlIWIuiNiChF4HqeKyjX3gepHiiB3Ba1MCcU267FLCHn2/LN3h5t0IPKlh84t3LKnh0G&#10;nbXJNB1QhD3IAR4tcFPI8h5YXQ3JiBzVSw7LExt0L8/LNic6KhHLFinnKSvLAitjKLHK9SxTKGWg&#10;MShy3Ryn0Cg428Cu2Cc+2rjDtiPm3R/TcB9I3V3Q/SEDz27RuyARvMHR0h12pJzQEB4FioTN1yAg&#10;dxvNJiEJZBTNayFKU7HOph5aOHHMiCcxK2nMIik/KmTL4SqQKcPLtCt6KVce4a3buSYg8K0ssWIh&#10;Hq0dr+EiSK/qrUUiY7NLqucjLKshna4nO6helosnmad2k9wowKcCiHkp86XYfuYpgKVHdS0l5qUu&#10;ZdAYk6WXRVUeDLzVKN8jhcNcKDImisa/J88oJscuJw0dJq4Yxeodga4tvoYgz6y6sTohCqyPrx4i&#10;e68rqzwhtbC0pz0jfKlsmYMnRqbRk50n6KYriLop2qTbfm4pBqMUcQIlOaMFYs0WlaHLQHoa8KZT&#10;JQ0iC7E+IwEl6LsvI08n+r3qIsAXvret2Usc4K18xa8dKK1zvtQesaxisxcg36tTrXAiZqunpkwj&#10;7KXjm8Mj7aHCkBQpl5zRhGktVZhxds8rXJXCZs8fwpZ4T9gWsJkoNmcaLJnNHisiKqF3G/ImuKsa&#10;HGgp0rHRHgQX6a5m2voWK7Q/2N4cXKxSxT8cd6vivkAdvaoust4lSqMJo28o+54WlrQtdpr3i+kx&#10;FJYzfuYycJMWcNAxHY/9YEArtY9ySCAlO42NLdUl14ycFe4nTJS4EVFBzp13D0Bi0KoyEUUZkqsN&#10;28gXwax82g0Tqq9X11EXaKppxgsdHaOktwAoqJ3YpFMuu5fflVwzwpKqhqU3K44keNw4GoqxabM3&#10;qof/VtU24YcEQBw5k4e3Kro844bzFmpKNZGLE3pdJZxdFDtr9aevFFMZ6aD93SIayaNq2mgXaqbF&#10;1+APLaaMz8shrJ0XuDgvg5Ryors2ro6LkRs8OIoTgoJAz4VJc31CpYKJYk9EUoBLTlZIQoCyOhVO&#10;XoMFKz5VHoNVGYpj/o3lFoJwbpg0F2p8ZaGaG7EaxZeD4HQbOJmw3dsYiZ0d2zYbBJtXzzErqZJU&#10;t+k4iYp2ogZCEoUKj2xI2YD0fqJOFH2Tbv1SQntVXkdV3HpvS+5aYnx2Orxfyn+ELOVmz4I8HyJv&#10;9ow9GUJ805egGsWNgKHrHWkd7osc4scdbo/T4jkcspNg4UInII900D03+4bctl5E+IAdoaxPWHr8&#10;jz9WyHfbfdZc5nV/bbRhvHTKXMBmAHXITGpqL3inPM1uZ3veLmRziH//IDZ8GYfqGfSJA5W1HH+X&#10;eKJcHkEgVHsv5dEiCX8K5ZsmH4Ti5XU2h4Lu0YxHcHsJtmBUoXTVoUheW3E/jwJmSG9Tflds+W30&#10;bihwW24TXQ10FnBhTXJ3rXO2Po97anexMFd+4nt7IfyGTIK2Gy2UU5BgHiOgXJsRICgmoGsq5RYp&#10;a3Bj6GozcnQ/5ttJG3R40vtZIW6ytvxl0GqGoSJvTWipj8h1XWd6fzB6KGbXbjR+K2ZwXcuBrWg/&#10;TjOE9GvqP1+IKXAgMZmK1XSRJAmSbX0eHkmejoc/Hwur85QVIRwr1TBH0VkzIVpk5nFHaGVx7Tld&#10;vmXc1c9swGMWuDd29WGcolJ+kmB0kXKCxV+bggiHQV4qb6qLT11kXreO9V77TqqRp2JIP/qUO2bV&#10;MnSWUGs8JbqdKHQCHympvH3IH7yyu4kRH8cr0DAw0YAtGC6q0pJjYlO68et1qFe92uKBIlgmvViH&#10;k1i8pzGLxVgPlbKQIFbohEiUbVRDcZSXvlMOYDmbGlPeUGqd9FaeQIefy1p/M6Khd19mJjSoQ2fj&#10;HtSvtXJxHYC303wXHh4s/C5z0motSi6H0qJ9iEDq+XOSIkkK5VuYc0ydyL2YLE7qr0iZtU8jnLGe&#10;DUyuiCWh+klYdFikjEeXY0+nE0bjUoSp10a7QX6sHEpZMV6ulU0AIiKzw1RLGeC88WONF6HDhHCt&#10;GuIstC830MZ+Li+07dmKnzRP6oOrtDup8XKuJD7K1xqreELqu/GqgEMXpk+uHT7+jpCwSzuLeW+y&#10;djjkZ2m0eDbQVni3XzPMQ+K7GDE8Lty99DPGHLjF20cSII3HulefIQ7IY2Y3IDqCByuR54iP2Sug&#10;5M2hYizY4wKyEy4E4nTF/y/P5tPEPjA/zqXCXzA0tNnCSi4smo3CRCwpgzbCUCnlbi7DOiavWt/F&#10;ryDqRZDJSRtaMFrK3ioTKOjK0Sy+KCfKr0WrJL7Lb1dLI8SSpCnr4Z2iQSqa38Ot9yqt3qbANCom&#10;4EnMqSb04e7aWR4h31XX8R3yw37XKhybp5HRlx+1ibXO8iFTdMjOIyHjYXrOgiA6TjvP6R+sMsvM&#10;4ijQK0PMQisGKgLL6SxAKVbLsS0JKOqhySmq3our9Smh3WyziClC3ZrGqCZ83/fZtiMh4dLWiSPT&#10;1PLWXiN0wNLWTSFTqGnTuSIkjaHRGiMseXLQHiNjZhHQLCNrVVnRLCCkOn/NtihQLEDNCyodKwrM&#10;nStFKkrMUywTKcgeWMFL1eYhT68Vs1ghhK9Msh0i3rN4r8UivLbari0jBbbpqC4ncKr6mLMn2qpX&#10;lbUqVK1QjQUq0afcfzgplKcRdagmS6dDZwIZ6ampRwwhm8eBK34k6Mf6KXUnFMhDKDsonMh2J2oe&#10;OMCw1yIeLMCY1SQf4q9jtJYhl6+RsjMjG7QArw8iRrZrrGokOrUbo1wnqasrlzEqQKwJjcYq1qiR&#10;f/8pOqbPcrQl6qaaZNMYs6gSQxsfw7vMKD8lGcIgJosodMauJqAqCMczJfsY/7nJ25wbWr8B2L0d&#10;4L9h09Ef3K/Atvghc7AFstEjIbPjrcYlgbCHpkQpHavnmbAqkKqzjtorNKfvgN4osaTYb9AglaGt&#10;V2QXuKH6N/YfB6gqIlYmFbH2IGcpCboMIM9Jd8QrHLsXXbLs3xMYXrg928gaU7uJ1/ceS7Bew1Mf&#10;+7B2ubghe7Kvs4Ar1asNoy0x6aRGlK00BaB1h6Q09p1BeTY0XpqaZ58wN5jST88p+JkBMngrOZh1&#10;GoAtWKI6E+VF3qaCElJmDa5mExIbVK693sQZ/q+73cIW67TI3DUYkbbW1Y8borK1xpkp1qnVsQk0&#10;A6FondI4dpvNj6I7pZeGgbk995R+cj89cJHRXqs80pC9R0c/zpDrMERD0ZG6HDpOJ5emEvllX6XW&#10;E8lwr6wqFxUcGqSa4AwdP6fx3oUbAqzH3fcU/bDT25Eml6dmxIQ1GZ5Krb08rpdzmg1DCJMFi5xJ&#10;KI62fK9LKIxfa1JNVIpaV1FRBopnQiZWgYwfMhNc0o1xIQFnXJKbFpB0naB9GeN/wqtWGAEeipqx&#10;4fQflp0o4NEeXqLZ4UciAKUF2pkxw5waw3tAV5ObrKtKAY3EmTNRPoowh9NWl4cUeE1a+oT/Z4te&#10;7IQqVQRjRoXGQ39pRIiENFFubotRJkN0hpBZGdB/n5ptGxaSdqnlGvUiUY4N4v0jc5J04rwmXpba&#10;4ooxS5fT2aZAyI/IwlRN2IjfrGxX1IQsmWZfhIEqh2Bl337wdxVq7n4AZZtvDH7dVQRzAYFlRU52&#10;2oTANix7d4gSJ8Z/1ovrGoOMnJmQHPeY46RjHp4kzn1a5gwoAIJ85d4uvYis5ftCxYqP2YRR14NX&#10;wbxeUH1mrCtnmXqimT9vl3jFiAx2fnd+d7R5j3c0ZhV9B3jvVfGAc3vnRv2DxX9wOAiHNoNqKcWK&#10;DohPHJ6YRZS8Hv6kHJ+kIN0psnAt6HguzHNw6Fo8wXpA6DlWgHvk2dpj2Xc0wdxwU3OYq3t4z3G5&#10;mc9/G3DFiPKECnARd7uHzG+AZquLYHCQVkyOTHOsR2aRJndWOKOTlHuuKz6WoYEVHrqjcIxhIAKu&#10;p5e9IYorxjBK0YY6IGDL7K5TJGsG7DJsBG3+3Ct332vew/CBdGsIrcWJD2oanHCM/Wj9i+aRmGdH&#10;eQaVoWbEZ6yZAWfeVwibV2p3R9Gdk22sONmfvnKVLJGiInk/IPitxoGvH+i3mo0UIBcr2zA50Ywt&#10;MS690qlu+1qQ8RKBHmK33+SLx2H2ypSSR2JvtAmW2mI0oXubHmCajsefN13TewGiclyiaPqljV1K&#10;WPun6l+OSK+qBGI4OKmrpGXPK+Ws4GvcH6O2R3WXHT+/C4HAG/QtCi580nctYy6a0riGDUp39See&#10;MVIJ7nWhs1cI0+qkF1lFvCylOFlzqDipU1ZUkpms71MTfXevclFca8ux61C1WsO0y1CrSXi3LFM3&#10;N8u441VfKMS5f10tHOjDWGpgG9LGIHYwG4wswS9A0NKBdjXy7ZyZIDYu8QOycEKx7HW6fEoQ4a64&#10;iUxtyKe2cE0csWC5WUj3mGm7l0UUgcm900I1b7/AVj+OXiTCizxBSsXGHTpCNVfIOj0WIz3JW09I&#10;IuDKJl0gImHKXWoUICmHci1m6VCVKC4O5vmnKi/P5gWyfzSF493RJTrt8SXPEzsk2Q7MOTr8vknM&#10;aDhdo1XMzDVTi3/NOzHYdfrOty4BYlzRaSgoTSvVACPqNszNtCrwKvDMjC8vKRvMmUueJa/MX1pz&#10;JI6XoiuG4rikfyxV4cSx2Czm4UDF2S2N5CfUMyxV6AjXuy5a2jzYiyzOxOTYpSomqazXbyhzj5vU&#10;LSe6eUrStCbwZSHSmCVUUBvT2SNSNe7OiypmLHXNbSwlKtjM0C0fKfrNSEhnJq6jYCrk3/iv4isM&#10;3yS4aytD4A/K8SlD423V3is13GbX6inS1pPXsikYwpLX0icjqtHWaCZ7kDTTlSaoe4zSVyaAZ/TS&#10;fyYOVwPTriLwPIrO4ylvLRnN8ir7K7DNWiv6KtHM8SysKjocn8Rv2UkhrLEAtU8h6bF7tFkjYrce&#10;slIjGLptsXUjnbrLq34nLbUGocQoLq0yl0MqUq+8jfErHbFViBQpo6jwdjAmr6lZaDMmBssMW1Mi&#10;Z8nnLCkljsnUKfwnn8nHKKopEsm9J8cex8LC2TIcjMRQ2QggrLGwt2Eh3bKptbEfO7wTtdYi3Lw1&#10;sZolGbpZp80nobIRnJEqTLBUkEQrJLHPiE8pW6pbdEEmd6tiZ70djccJUGUi6MezKqkm3cg9KFsp&#10;IciHJycqlsi1JmobK7ye3hEcpcLt20wcaMQJ2JgbXsq31lQikLWrt50fY7+PuFYiSMEztW0mGrwU&#10;pyopD7m+mjwqHLalitYn9bOheG8g7rF7XTsYoLHLPMUifLqrJX8oacDlI/AriMaQJNpLzcbjHYkY&#10;4bbb4fgaW7vO3r0cFcB029McFcNW16saEcf50vEcbsO3xLwozrr7sdoxkrKtoKY04a6Iknk3nat5&#10;g+03AqiGcFczkaXqVuItCqeYNgot2qelGppCPbvVGqRRUMCzGbly+sUdGEMdHrE84Z8cQLL44XUa&#10;F7oq4P0bl75C3LYaHMEf1eEpkLfZv0M1yK4LqpQ8n6etmh9Br6KoiuVE9aBAe8tFLp2cZzJENJwc&#10;TpZG2JyONTlLTJ4xIP9SYqFfDqJoCatvExx0rLBvFtkfA6ce4fYgJKwi4gYfErJq45wbK7rx5v4p&#10;m7Mx0WI356pXuq1DpqF7o0lKo5z3lPJRjZkFhaxUCJb8dLxW3pVFYLpavJU8S0Nf2ZaaOCNkkZiy&#10;KD1q2JomFpN6fqczGgCNGbjhFkMj0Ju74TgkU5/P4colq6X04sUppq6I5ZY5e6XIzl5Hap1xuB1R&#10;0Zc5ottZxpPakV1fVpDYgZxkAo7acNBoMY50XclsNY+HTDZxzpHIOtx2kJSFLLd5h5eRHC2JkqGg&#10;HV+WDa9aGfwl5pDh4yIohpRj4qUssJnq4186rKBv45FKBZiVzDpWq5ERtsFgeI1kozNom4qgkSBv&#10;E4h+gJF0ToeCbuJ4PIhGXcd7z4phTbF/R41BPhCDLZBDLtKGf5RQH/yRwp9fHYef4qv6Hdkom3/f&#10;5iwslIWz5gQ1Zoyt5PxNmpK74o1beIx9zAtnNIZwtpdxEYOto7R5EYJJkfmAFIEagVCDL4CtbziG&#10;dYHAXoeJooQMTwaMo4eIQEOPzYuOMU2ShI+9I0ecUZjFH2ypvKYjIQwtRHLd6E4y7HSt5tJJyH3x&#10;5wFhSYQ240ZuRoCKzPF6T3wftb+DInsspGyJM3qAk0CODXmXgYOR3Xjmb+uVH3mcXuiYOHviT1qa&#10;mX8+QLmc0YPHMt6fPYgbJP6oI5CoICqwiprwIlkzIF/n6UNGyGe/7Kxc9m/D6px3gnbi5liCDHXk&#10;z96L43SdujuTgnPXp5KXfnM+llecAHFSgtKfyHBMcOKirXCQX8Gk/nKnT/enE3WUQN2pSXpQMyiq&#10;9H9rJhCxV4UlH525+JB7IG0s/i6X0nxgLVeA8NF2xGDg76eMcWvd6n2Wn2wV1SCd3WyfwEeh92yP&#10;rPyl32rxmVOp+2f+hKqs7GZdcl6vWGZnYZSxd2gFUQGzo2pnQEy0226YMgO11nOWJG+7l3oKHE3D&#10;j4VtG8otFy6G0oN4lkoe9v+LPFGq8yOhX1v77BKrOmMz2/2vzWOeyASxDWO4s7+0emChnS23/Vzy&#10;hxe591tjdIm751p5Ywi+cVnoUR3Aj1siPqTB511OLZDCjWRaIMPG429SHi/IOHppHTUtMC500ouN&#10;VDYX832g9D8t8PKwWkvC7OnGflSi6/DB0Vca01rB3Fd5vJDD/lNpo13Fwk+Ei8fHaEyAeH/JNEmo&#10;ZkzLvkamUj7OjES1PMPQykcUKVvNOVYNJWXL/2O1IrzLfm4MIYaNKi9E6nKacjEd6KeprjLe5z7B&#10;WDov7g3TNEIc7zfWZke+4b3TiEehxrPVOUPgrJDVtEALk47V1TxEfe3XQjjharrazzMTU+3ZCC7a&#10;OqfQfC+OLPrPYEHWKMLOc1SyJpnN6l+lJUObNy2f5P6mvC4U48K0mi8v48zHUTKh5VnUIzMX4hzY&#10;gzRD2lXZ8zL+xtjaSDDCrErZ8S8EksbXwC0FfI/V5CuAZ/jVZyoBUwzWrifPO6rQMSv+LabOlS1F&#10;K63NtC3/KqHOqlLWJwCk9ywe4WSxsiyK4NnHGy0E48/Qeiv85ubWlS773CfY5S4w17vYoi0hw6zY&#10;4ytYq5LYYypAkivVpymufUbUPCk1aYvUXiisWHvViSXJPp/QDiqPLfHO2SvZLFXOFSyuK1jNjy1E&#10;KqscT8fz29Ec785e2kYiDbPZtv4faL4Ft9gjc74GtLokNb6prscnP7lkpaQoUraMnv4qarH5jrYr&#10;LLLPiR0uhMs0hZ8tvMtpdsAoi8xVXKojNsxOLNQmNMuxKoEoKstLKRgpissEKCUfV8TY20Mcd8hB&#10;3Awc786C2kQaW9fX2f4fkMFiujUjc8IPtswl+b+SrDUn8bxSpbIqbrdUlQorP7R9ii4udcslhOIr&#10;osu5bQkmSct3VaokDssOK5ontsqfKQgpzspfJ60rJ8o3JtgchsAZ4BkfdcUm3BEdtshj27kc787H&#10;2kAbPdc42BwgIMhrwHIcydKUxTQiY817tV4nlMqYppcpdccGlR0nx8Rhf8ohTcK5Ym0ZtsQOPswm&#10;EMgkKM0qfcizJndAf8ltIPpNZMnpILka37ps5FQcFL6s4eMd0cVX35oeHMlc3L4bL9Hj23AX19YM&#10;1rcmFMvfwZ0vycQor7w1Rr95n0Y4b7wgjic4E7lteK80UbceXSgxYrhFOlMy3LixHaBID8MIHIhW&#10;NMWNGu10dseaGc4fQrNk4/Ac/bfu5gUdg78g5Sce48Vj42Ed2c5c4y4qacbczhQ2yL3guPZAnLV8&#10;pfxHBbE+lnhM4a0iho1Noas+cMVNY6pUVupO+qsaOllUXq3dJ4tferD7Fslr1rKeFBeAjsRjFYIk&#10;IKhS4Xoj2K8J42Mko7Sy5RwluL2+6C0u77+S3kA8orc3x8JKKa3drs1SPqion6dZsaSIj15dZqIo&#10;flFgY6Dfak1kIaDxVN5puqIqQDNwd6PeMNd2YaaGH/N9a68mFrKRV76yFcgm55yp4b8oFKJU4p0q&#10;2ai54+wzOK965JBC+K571rtPgqd+wjdaOaGgrXJikJ32m3tonpsPi4JtmZknemBx35i/Zvl11Jlu&#10;VMF63ZtiQ9N/pp42NEqE+aCXJLSMmKmMGn2YrLXdGiAo5ZMK40ssD5cV4ycxJZyx5A5DLqL0471U&#10;DqAn049gMZlVwEdptZatrbFx/ZRmmyB4wZKzinZ90pG0eGyBzJIUZseFP5OUVcmIcZYFRjuL9pj0&#10;NkWPQ5wNJ0KVcaPSHhKjMa65Hl4rvoLl5jAwKoi/5htAII9y5IRWypVH4qNl0pQF1BRwlY9lwFF6&#10;oY0KreeCzIv5nD+KAYsLi0CNPYqceLaQMosnZzyTNIyvVpGVk4/KR+SX+ZOEOCSav5ZqKUOgk50f&#10;IDmt2arxIcEwPXQg6F843noj5/pUx4DM5bppR4f948x4/oiq1XyDw4W7wSuM3oUdr0GTQIRLndWY&#10;XoNvi8OcDYKPeWeeqYK9Z+qhL4RjV7Kje4d+SE6lXIrhOIOnRI56KoGsnJRMISe1Lp5hIL82fGOH&#10;6lNTmG1T6tFpvnO66N1/k3vP5m+Nnn8I2LmWnX5GxV6eFn3Ssw6iJX2docmmjnsqjQGqLHoDeiGs&#10;SnnoaPGuZHtIWI+wAX2ISEyx2IDJODSy7IREKeu3SoncH8e+a5HzHqotCy6h0odr4l7E78N+T2Wu&#10;7ymTw3ET65Gi0XZM352n73YrzAOtQXaMuGuwonU8o/60hnHxjl63NXCGe7C4qG+7ake6fHDBWXW8&#10;K3K3SBO9q3WVNyG+bHjiJyrBrn1/GpzFfIcsG2UtJC6P0o+CplJ+9QOQpliW8JilsWLF6X62mW2G&#10;5za6V22m07G8f227v2m/VGsqqGvCAGdTka/DVGVPfgLEV2RMa6nF02OaWQbHmWRWRbbJYGbIMuTK&#10;s2oNIiDKpXPZH8nKWH6kHtKDrjZx9iSTFDxD9L2nqUje7Xy0o1KX7A7E9V0r6bnJxWRW3S3MJGEb&#10;yC7OWF2Jr87PvFnymCnQmlbegu3RoVQrbvXSD1L8Wf3T5lMkRBLWBVQ2L/HQZ1wlJ9fN/WjLJFrN&#10;GXJ3IsKL/DPo6cSikTOK6SuwMDaN7BLGZ0B67zbQW0th64nYAE9C30/cxVL00SXe1E8Nt1TfRErT&#10;nTLej0cKhqnfyUOJcxrdsTo8WAXbMzTNPfXT0TQWLw/Ra0mGKk7QcVniJ77Od2ZQJSqeey8g5qCo&#10;+C/U5b6xlDM54ibPozUL66fZajT85B3ZDDhG2njbAje9yDjbRTTRrbXbNTM3lHLaaDEsfvvYWy8h&#10;aizXpy3PVWbYTivnPi7O0jKDMdnPvC5nLITOlS7hK0fQNViFJ7Gmji1a4s2zhC4M4orKxi5B52DX&#10;si9T5oDXHjHL2/bZXDF+2FjZVTAmxF3ZsS6KrJjZYC12k1rXaCxTfrfV3iuRaufWASr9WbzXDih4&#10;QIPRNiuvLsjPviy3LPzO0C1jK9/OLC3eKx0eH8rY3OUdxNB83E8bK9sQ3TUfocINuugj0MGkuAIk&#10;zsKBsgsnWby0qG0oeLtxot8s8s2Fn8suu8uRlFUul8tHhaguBcumdkMqIM0hXYIlxs35LhIm3s2L&#10;Kwgot8zPKYYqA8xMKIMf6cbt3VMebcub3akeCdFJ3O8cJdvW3OcaP94d2Q4epcvKwbQiQc6Tuxsn&#10;E8Pdq1ssaM67pIUufcvmlgkukctFhFgs5Mx/bTwp681+URkmJc4ELPUolM0CKbUqfcw5KDQrt8u5&#10;J0YdxsOo4jEgOcfg3sYe+Mzc3vscaNYY384cSN2P3dEcuN/l10Qik9wcyvsnv9dVvGEtU9GWqmUu&#10;tcy2mA4uk8tRgkkrTM1KZScmYM7OQvseuM9bIUgru8wHJ2pC5czUIMRO/8yBIeUdO7125fAeksKP&#10;5IQhacj/4K8guc7C4Qkd+9pC4pIZzuZm5eImO9yb0ZQzKNQ4vd06HM88q/Q91cvOl6g+LMnzgPo7&#10;v8knYeU3JMoHPjo6kMpKIcpNgcp/IRFfs8tUHl54NssbG58iFrR/5LAgZbre53kiX8Ek5aEkX8he&#10;5H4oG9Do42EuH9at3QY9BMzrx8RG/8XktT9QYr/Go0BUjb0AkQtWtbuKelNXuLpQYANZzLubQmVd&#10;tr27K+losr/cGmp7JsbsF+SJP8jZE+omfKrb4oMm27HQ5KEo57Zq5jwr28AX6LE1Ncle6ThGTMMs&#10;0jVSMrxcvXxcWLVIq5NjHLFXmpNnLK76iShq0q3hdAFuU63TXhFzv67NSJB5KrG4NZZ+TrTLJCOD&#10;1LoKFA2TZsJdFWEpcZ504lkrGaTC41gvxKrC46A4RrNJ51xN4rU/2sdYwLKvy9ljWKzDuL1sH6kL&#10;pm9y8aYUldd4BaRdhDZ8NaPFcLKAPqSMXhWERqYFS6uH4alOOWSMqaw5KfiRRrAuGeudgrzvGYYr&#10;35RQ4v8u4Zmz45M0a57c5KVL/6X95I5eH6dT2eVosaLByK5zIKDMuA57yZ7DpbeDB51BlJ6IGJxb&#10;gkmL2pw3cEKO6p1aXnaRcp+PTg+URKJtPZyXcaV8LdmZpamQHwmoe7XDHrkuZYXU5i4zfoxl5ONJ&#10;fpHI5BZdspiq47dvWpt52oh66pmSyi+EjZbxuDqM4ZY7psOUG5UnlVyXZ5UHgr2aPZTRcKmcXZWs&#10;Xz+ePph5T4SgZJvPP62ipp8ZMJyk5KILIXmw168wIO4yvHUl5sFI137I5tNbh4Rl5hRwrYuG5K6C&#10;t5GF34yN8JCIzF6XVI8yunSdm466qLOizI3bllmmJ4zCg0CokYxDcQuqXYz/YCusEY8sT9atxJJM&#10;P6OvN5VmMMCxGpiEIhG5jqMSIUNGQWoQ7ClaOnIM6lxwg3dy6PaHNYC958OYMohb47Whdohiz+mo&#10;rIghvo+tSIe3rIyxN4WPl5Gz4YPVhAi1+4Nxcde3C4PvYRW4K4VXT9q5dIe8Pqa60YpgL2O744yL&#10;H1nC9ZYvHpctFy6q0pJynWGg71qIimul7LCXkXTX63StoIA66u+zS4D41pG4K4Cyw8G7Q39iryu/&#10;E3xbmLTAVHpchTjBUXlUc1DCSHmeYerDQ3qqT5vEK3zCPPjFfX60K3bGEIDJGtHIPIqZG54tMS6Z&#10;0puGGVaV8+GYl1/87DSpQmZp6Xm6TnDk6pvEo3jL37/GpHdkysXIqnWUtDPKzHHXnd3L129SiOvM&#10;r21gdVHNaWxyYbPOomzATdXP4G6YOarQwHHqJsvNann0IrrMg4MYIK2MoTxe9kiaP0Ut8U+nGU3c&#10;7G+3mltH6WDIBmK46YTTNW776KTUyW0K00PXFmmcuqbYRGWfohnYsWJLjAfYiV/hd1PY+F19YkXa&#10;TF3FS4TcjF1vNr3UC2KDKlnQCm3vJg7OxHbvJBaWEzLz7WKmNTZ27P+2TTt68AXFNEr27MPQUlOr&#10;6FrV/Vd63Vvbt1nV017gC1RiuWje0lEun6jg90vPiOviRkcUdDTgUkE2W8/dRjq8QTTYpUEXMYDT&#10;/U/iK9PRql2OKMzPuGrvJgqiZTCt5qKnoTQD3+m1VjW25P7SyDhl7lDZ8zfB4gXZ9kLB2tzde0Q2&#10;zt3crjrNsFbcETYRlXTcdzSEgNTaUTIVa+jZfzD7V1LZky8pQDvTci8xMATQ3y+MLV3RsEsXKlfR&#10;YlqwKHipfy8c4+K1WC+S5DbIITLt4yzVdjLX30TXhzP529DZiDP92KPZ4DJ9xMnaUTELrUzaKS/8&#10;lC3Y6i6of+zXSi2nbBPXcy0PWtHYOyrzQjnSXyzPL57Qoi2WLaHPii4aLGTOyC56K48e1s4j3sge&#10;ntKY3lQcnN3y3xgcB99X3Q0kLcVHu0kgAc8Bvhkju8WXsEArBtIurgstq835n80vB8u3lAAuo8tU&#10;hawuPMvWdbsrNs2tXhcoBM8WLxwoXM7fLBgpRc5SKfUqfM2TKOAgfMkF32ofW89X4Agc4NfA4W0c&#10;4N/Q4HgdN+Fi28gi8N2a0P8kjNt6xoAqf9U1tVwtrc+bpNMu68wvlcwunstUg8QtlMztbSUsas7S&#10;UjYpNs+NLqIpps87KpQrLM4SKLwsSM07J7QfocZ440MhosnL4Icg+9Bl4Rwej9qW4sQeguJe4gki&#10;SuGS2E4ns95czHkrpNnnvlMvpdLmqzYvQszcl7Uus8tFgaItW85cZZ8rt9IRQagsC9CcLZYs/M9b&#10;KF9J0NBbIgtTRM9dICUgP79S5eQhhMS+5Lwj/sqD4bkkhdGG4kIjNt2Y5EgoTONI4SEupOGk1MU3&#10;8eNly00/vt8iuKZE8ttQoqBFL9pbiitDhNmZaTs/GNsSQ9VEIddKKWpTGdGnIUJwldELHoB6sc5v&#10;HZckjLV05Vcjq70X5/ElcMNv5r4oOcrq5RYvltMQ40066N/p5SRHOtpO1C9Q5NMkwfxX384frwBc&#10;68sAm7JeesoLg9pf48mkaYlhs8rDTH5psczgMaNy9s5vHdt7Lcv6G6SQasvGF1Iog61d44IpWLR/&#10;5cgrGbl76A0v2MIk6Nc/Wsvu5tlS/M1C2blbkclPynpllMLKuG9scb9dpzlxQ7xmlIt0qLvKf1p4&#10;SbvdaG580byyUMCCHb8UOkqHNcIHJ5CJYcKBFaWWnMdnEosrjaC54uYtlqcd5AMx1Ky65NxAR7a8&#10;6INXSb9A45xjC7zv1AptWLidw8V2N7USsl99gbKoobyCfbDCj/2GnK+pe46KqLAdZ8GN87F1VAWQ&#10;/rRTQM6TmLd3LpGXwrmhHHehPcIeGYAt85bW41QxNJw55AE8vaBP5IFUXKkn5QVnNK9h4e5znq8C&#10;0sZ9MqtJwmeGB6mjsP6Nk6han6WSnadMjPuWK6bteiqY1qeNZ4+bA6lKVdadRawiRPqf768mNH6i&#10;TbKBJO2sN7sKHr0wpIis5ik8d49h5URUoJOR4mhjw5vF5H543qR94x2FBKMY0xeO8aE/wn+XoKCq&#10;sYOefZ+Ln8Shw5+FjOOkJp7Jelql1p9aaAWnfqE9Vy+o/KRnR0CrCKd6NzutaapqJ+C2BbRVIdI3&#10;c3eb461T04Bg5bRjUYZl4yR26I8z5WyNDplb5aCZAJnu1T2hYZjWxGSoR5iws0eteJgXoM6wApbP&#10;jSqx85X8eoazOpYeaOC0RpexV6y1sZn5RwW3HpyRNvK4wJ+oJ+2/Lqk3IYhUA3AC6nVj4HSx6FV4&#10;ZHo06SyKLIP45x2e4I7p5tOs6ZJt2VqzS5IuyQm4F5IUt3i7Do/4oiC9YY4cjb++c40Ee0a/dYya&#10;abG//I2ZWDPAu47eRo3BqJDpNQ3CzZN3JMnF05nqHrpqWGFc70N7amdq7reK9HAY7daclHh7642x&#10;8YUc6uC+fouw3z7CJIrhzrbE4ImfukPHOIbTo5nIc4SqjwLI24NkfGPJU4KwalbKKILFV2LLEIO9&#10;RCDL2oWNMXXMsoeLIMbMDY7WHex2s1bg8xeKsl3z8S6c5mLW67WtPWuY6bC8zXc96JLPPoMe6tTQ&#10;E4Km1SjSN4AYv1bTrH0OqALT+npekeDUK3hPfiDUE3a3amfUwXZwVcvVjncmQG7W53lMLODQm375&#10;JaXOxoc9IpKOLERk9MWfC0r874Kru1Qb6ya6U2FG6NfJ2mgj6PHWqHDr5v7ZRnJH19zc5XDowa7e&#10;Dmy3qV3d2GmAkeTdKma2fR3atmScZrresWBCT0vfB2OSOefVfWnwLKHRunKnKA3QBnxFJVuYpTTg&#10;72Kshzm279K8ukXz7iLIF05f7G/Sy1pe5rnXq1313eLa017X1PPdulvzu+PemVaroWPeS1NSi4De&#10;pE/8dwDgvkoCX/LfakVoRnDcNEj3NCvWaVk8LUbTmWMFKeDRA29tJvqmnzIZ51Gx9TQH6TbDAzkr&#10;7bXT1D4A7n7YG0Si3jvafUic2wDeqkqK0QbeokQ8tETd2TwhmAndZjc1gd3b6jSGbU3bBjOtWOra&#10;mTHSQfTVCTDTMTbSADCxLjTTY1WeKujSGl6JKRCtfDBj5Tu3LjEZ5eLPQjPb6o7WWjWD3fXX2jW2&#10;27HZqjXr2N3aUDRbxQTa0TMPrcTayTIFlMTaOjC5gO/YiS+BbRTX6C6HWabZIC0sQ7vThS3xMHTR&#10;hi51LkXQQS7SLO3PYy8VLAMfmtFu4J4dHtiv4kYdSuCx4YsdUuJs38Mi5N5B0+Ek5NzeykQkN8/e&#10;uhosMdLZrmguMs5Fn7MvQMvGk58uqMtahTouacv+dSssAM4SXoMpt8/rL+Up9s+yLTcqNc99Ksgq&#10;9c7aKT4hv8o14HQhH9H84SEexdrL4tYe+OHp4jMhMuIz3DAlwN7K0dQm0tz2x5osMdY6tf0uftAb&#10;pOIvMcxMlXQupMtegysuB805bOwuDs+yUtorS9CUL8QrkdA/LEsr3c/qKUMs2s69KCQhyMiP410j&#10;bcrP4UckjNJh4SwhhN1A48QiDeQP414mA+KQ2NMqy9+dzUQt39tPv2wwutN1q34wFcxVloouqMnF&#10;gFsu0s30ZZMuotORQkQue9HfL4sustFJKphOmtQdIqdXv9J5ILAizcEa5ccj9Mbe5OAmIcu74oop&#10;VNNk4gQnC+Bj5XUtjeNj4NUxguJi1S87XORNzBpEReDhui1KutwWo+9Jn9yIi0ZIfdvIaqlFD91T&#10;ReBLJtp7LoxZadk8I5V1A9NtImR9L9G/H5AmubZL5eYmhr7r59ooLMWP5t0rOM1J5KwzcNVZ47NA&#10;cOAN41RNzeNa3Llad+DKzvJkv9fEucBoutXapYdrV9TOjt5uANS0dUpxOdUvWmh0QdrtN4x5Idjd&#10;JaaDQtIWH4eVFc8+GloqQ6/V5Hkr1bWt5mEtzLxP6VoykMPo6NdLq89V5qBd0tig4/NnP9TR1DBv&#10;XM95xCt2P8uosvB7pckBn2x/acfLitKDU8d0c+iGtcf+W3yJTMpBQwKPG8uJK8iS8My+F6ub0sw3&#10;FuctX6L342swMqka4/80y67F5A1M4bjK53ddkMNW5R1uNcjp3hp3eMWNzvaAS8HFvlWHyr8crdGM&#10;470qmxqRHbvxhuqVALuVciCXurxXXXmZ7r6USRec9cEiNMyfzsOCITalBseIGZIvuJlS46IzI557&#10;5HxFgaM14+5bQawu5Khs8LOA4ul+LLju2nOH/7gQzCWQebUuu6qYYrO/qs+dOLK4mBSgsLIJhLWj&#10;IrJtcW6kmLN9XpCmg7XiTMGoxLikOrGq8LvIKb2xM8GEHkczBoxK5NxE35GS5MpcA5cT41ZrHJ9Q&#10;5RN+e6ci5BuQKa1x3ISZaq0GzOuii6tJvI6pSKpYqpWsSKowl4KudallhJev06lOcZew5qrEX6iy&#10;Ra1LTxaz2rBQPuu13bMyLe27B7ntI35HyX885rtapYP55gVqFIoM4/B/sZLw5jiTFJzT5RWjuqPi&#10;3terYqPnz0azF6Muvrm39aJaq6W6E6FEl6m7b6BHhMq8Fp/wckS8zaCVYIa95qJlTzi/J6SpPeDA&#10;QadvLO3EHK3MIipZXnSY6f1ulHgi6KB/zH5T5qKNkodS5tSjS5Km5yW3y5yD4/+8MZxr01jBw5xd&#10;wh/EL5pDrMfFwJgWmF7GlZbehXXG35YecxvHKZY8YRTHwpdLTtnIjZhoPAPJmJpcKiTLQJ/XH/xx&#10;emQB7sqCd2v366+P/3TU6u2gH32C6bm2DYlI6zXJPJX+6dDMd5VF2GXOUpPJxODQD5FZrqrQ5Y8K&#10;mefREo1VhjnRMYxBc47RJ4unYIPRl4wATMPSG4ynOJLTHY5AJqDQCJQkIVaDQlvm8raOs2HE7Xqe&#10;UWcp6cewCG9W6ujAMnt/6TDQiYXD57LXRomw3FXcB4rCyeHdM4cwsuPdGIPRm3LbbYDhhnXaVH2/&#10;cYXYY3zdW2TXUHziRdPWXH7xMnzT24QGKKfRHItqJI6R/0sA8diiiFEl7JewYl6N6Ri9KGNj6MfN&#10;cm3D6TvX73RB4xnY+XZ92F/conX+xBbd2nH0q0ndem8IlBHbzGz0fsHaW2nqaSzaVWoBU1fdUWlZ&#10;PIzYlm/7L3XT8nePKfzRtYBMJredATeD8gmxm0RL7D/AaU1S7NLL41cG6wbVN2AP5cXYRGAv3cLZ&#10;pWVd1yPdjWAVvXLew1xYpO3eH1jejZnewVYVeX3gO1CrYnXhOk3RSsve+VJRNtDY7F6jLvTTpmmi&#10;KpHR63MTKDisXTQi6Yu2eTXm6yTMNECh77jRIkbj6TTYs0pJ3d3bFFBn23zcZFUX0hfgM0vXuHzg&#10;pEY5nNHfUT28hMDdPjaXbm7cTTX+Wj7bbzQHQ3DWmzJ2MmjWi0V/LvDVJlt0K8zTgGO4KbSr6TOB&#10;4o20KzR/493RqjYK7NDWuTbV3a/YHjch25raCzn/2TrarzXzxTbbOzS4rhDbTzOxlS7bXzKSgcvZ&#10;pDEnbfPY8jBQWs3Z5S8cRRXUqS8TMUnSZi9ZLu7Q+S+LLXbTbViQKpIiAtM54H4e4dr64uAfL+Gz&#10;4kggQ+L74AIk3N8O1GYmt92pysMoR9qNwg0tGtNYrqUulc51n4kvbMvIkzQuqstghKAuj8widJks&#10;mc5eXtUrDNCRMIMrO9BWLhoradAiK+Mrms/vKdYjHcr54QskGNO74N4g1t0w440hQ+MM4w8kSeLS&#10;3Hkn6d+o0mooj94MyGctcNbutmIvDdBppM8vY8xTlQwupstjgpAuWs1wbKIvPNBSUzssy9FPMJQs&#10;+ND9LYstJtCzKs1EttQ1I7skecpB4h4k/suv4eonMdRw4WskB9+05J0lUuRR42koqeM22R8s3OBp&#10;zb4vUdw1wCowttNUqpEwH8wgldsu38j/f5MvMc3/ZSswa9R5Ql8v99KhMLxAltaPKmNSYNbWJ4F3&#10;adUKIx8kzsG25hUmAcju5O4n78y74zAsQtWF4lAp8eLq5lQwq+OB4L4zfuMu1cdCnuSwzKFNYOB4&#10;ujtPiN3RpYNOE96JjHBNsN3+bFtOUtyBTDZSydxLMYxfJdyWJ/l6S9gGJM9/sNULIYwnX7h1508o&#10;38Cv564qVsec5ugtLc5p5Tc2hNeD4/pDH+NM5XVWwuIH2z9jHuLq0IlvweMLxLp0Q+EcsDl2fN/t&#10;mjB519+fgJV8nt+WZjV9meRLPSqBxN6NLcqJodfvJByY/9SyIKAryLJJ5Wkt17aX5u0wDL7G6ik2&#10;SccY6fhT+9HP5xRfQNsb5Ztu5N013XR5xNtyz32BVNbavt6FZtT+qwOJW9ORlYCMLdLmfgaPj9K0&#10;Zf6Uh9DCTaeZDdDQNVub49R1H+KhcNFXGv8u8KUu4+oxp6o/5Hc437Jp5ylVM7tt5tthl8TU41ly&#10;k8lE3WyCMM911+uKzM03yN+RTsrKuIyXf8hHphybp8dEkcKfEcZ8fKShdcaTZ0WjHsa3UiGlk8li&#10;PHyoccy7KI2rc8+8F04xPpvD4/U2BZ835LRTU6am5Yxf2q5V45RyQrSy4JOC7LxT2kiSpML11dOb&#10;CMDVxeqj7b8otjSn774xo5urSL1ej56tpL1le9Ku7746aCSwGL//VXmyAMKUQqO0BcVyMGG2BciT&#10;H6U5kI7H5SBTKpJR4hZePZnk4/BzhaIh5R6Etamw4sGTkrBi3OGkrbd71oqs0bXIxlyzwbTVtRC2&#10;0rTPouq407Rwjyy6FbRze7S6+7WLaTS8FLeUV4i9VrqaR02+rr31NlO/5r+BJDdS4YAH5bxfBIc7&#10;5kNxDI0x5auE6pV25dyXMZ+m5FmnXKZw3va22q6p2gm9Bq4lyJ7BYK0ytg/DLKuZopzEWarbjzfF&#10;Aqqne+DFmKrOaXzGUKwAV2zHKK3bRULIHa/CMz/JU7ITIlVfJXSg5+lxWXpn6MKHY4Ly5xaTGosW&#10;5n6nypZq53W4sp8O45LGJ6b13cLKMaXty2vMtqRUtzDOk6KWox7PPqGFj9XPZqCOfKfPvqBeafnP&#10;+KCGVxnQzKHaRAPQ46H1L9zR/KNgHht1Smko7fyIl3EC7Q+QpHbo6r+lAYHq6Zm47o0e61bK+5jp&#10;6s3TJ50M4DPYDZ5kz/HZk5vDuSPZpZkzpATZSZdMj/PY/5VvfMrWUZJhZvbU5pF1UVTTtZFRO7HT&#10;xpSfLtDTCplSJh6JO2Dz8RaTfWPk7Fygi2rN6hO0KHRK6wbEA3//6fzRtIkz5WrXvIy525HbwI6b&#10;zAPdE4vCtQbdDYhLnWnbSYWXiJnaIoKXc/vX1IGnXh3WroHZSOzVTIKfNLLUFoi0LK7TJo6KJxqW&#10;pUxB8K2iWVpL6+ez0mJW6NnAGWh26O7QenLB6WnXDnc+3wDYtnqq2LXcVXsxxjjc3nf2rfDdTnRN&#10;lfvbpHIUgPTaBW9ea+/Z828rVgbcU27ePx7YWXUwMeXWPnyGLAXTcoRWKB+oCUUB7aGvOUvJ69fD&#10;ElDN7DTMd1wA6qfWzmEX4/jYO2Tk3P7ZMmm4133dTGVkwDDenmDtpyHelV5Mj//efluFe4jfeVj+&#10;ZYPgJlh2UNXgX1rcOcjanWMXMJjVQ26cK9jTYHdtKVWuNDWp6yq7AzfN7RPK7kiA7Q3VQUwC5HHZ&#10;qFH83iXYCFdI2l3bOFnA1UbgCFJ+u9jhUEtGnzfhPEdgiKricD8OdDbdhTkFW97cIzXkRLvYKjQY&#10;M5rYX09LMCjWgF2XLMnTG2o6KeWwEjTU5D6/7DWl6kzTzjbB7iTXCTfx3XTYnjru27fbBkd32dbe&#10;IUdc0G/blDYbrjzbwDUalXTcNDQvgmnanzKjbrXZ4THsW9XalDDRRk7VyTA5MiLTRTA7L5XRrjBE&#10;Lf3Um1wlKzYisdTA4Yogdt0343Eg3+KO4uoix+NY4B0mgt+w1M8oNd5JyyQpbdtewsIt1dO3rssu&#10;386Sn1IvkMvCksQuqstjhAYuCczpcdEtEc6bXxcsH9EUMQEsQtDdLtAsZNCoLMksiNB2KuQkA8xf&#10;4n8kndVa4h4ist915DgjP+P948EmweNN3K4pneBO0tkp8N7fyQMuY9dvtqIvdNCYpKUviMxPlJ4u&#10;hsrogc8unM2ebFAwIdDKU3Qt7dHcMTIuCtGOLn4uKdFGLAlMiNbIJGIlvsr/4pYmZ80Z40MnatYy&#10;4u4mJeIJ5VQn3ORc40cqpOOq2Usue+C7zb0wV9zWwLUx49LoqnQvI8l3lAAu2cjmftkxGcxXZWYx&#10;pdUaQjww9tMjMYhE2dgAK+FUfdjRKbB73Nf7JH0l/8Ou5tMoQcur470p+s4Z5For5Nd95CMsSuPo&#10;5UQyy+OI4JU5GOUz2KVHDuVlzXZRfOHBu7FX4965qHlXCN3gjjVVPt6AcD5TpN4yTpNXwd3iMsBn&#10;4d13LEh/mdyQJ0aFgtdsJJAo8Lsl6HYqy8Jp53csEcmZ5tsv8c+Y5gM74dqJ5bxPsuFS4opcb+GO&#10;2zNolOK/0IRy6+YUxgx1tORRskV4deN4mp590N72gR18MePzYjqB6uGORiaIFOA9Mu2VRdqBJUWd&#10;/dj0IzAtG7S45lQvl7dk52Yx0sB46eVSFMq65VJY19Nz54xkftsD4851QNtp2x2Ad97q0sKMCOM6&#10;yiCRbt35tKuVRdz3n5yYztuHiHGbvNnjb/KeWdg0V3qjJ9ZmPr+k89v4J9qnH9aKHxswwKce48Iy&#10;q6xT5BBOhbci5u5cfr3f5i5k+MXL4hF3Vsoa2+SF79GR19eVMth+0xad6NOgwxmhs9NrsSmk99LA&#10;nR+oJ9Hgh4+qYdHYcVusgdE8W0quzNHaRMexV9WxL4yzDNU+JQQ0LpuE4hRAV6Br4xtaa6o15Zhm&#10;DrJf5UR1prXG3lKG676b2JeWScSu1cSl0MtM0GysxMn4wDex+Mkarqq1Ichcmxq3KshOh0O4gskW&#10;csO5Wsr5Xo27EsySSpa8rc9ROB6+gdIqJrlBl5DO5JJa9pWT4wpim5zG5I53taWV5hOHwqrC3+2Y&#10;Z7Jp2gmnebmp1dG2qcCI0DS+XL9/v7DA5MAMrUfCdL/UmdnDccAKhlnEYMFmc2PFWcNSYMnGScXl&#10;T/rHFce1PbbIP8j8KxFaRIOd5f5k64iX42l3FI/w5XSKfplE5aWanKGZ4pCqiajY3I+41bBV2E7E&#10;tLc90OzJg7czv6XLw7ZwrMDNVLYHmYnOG7ZAhnrOyLabc2bPdLfDYMbQHblRTlLQzrrMO+HSBb0V&#10;KohsCHij6R910n386MqJKIYL5rmYXo645lqumZp05qK6N6EY4e7IqqkL26vTWq/X1O3U4q32wKDX&#10;oaz6rbHYKKvWmgHX6qrIhiDYQ6oqcv7WLqhhXevU46gySPvTSqfeNNrTR61WK/19J2x17CuJ93Ue&#10;7GaU93pz6nWpS4XQ6aa875EB6zPLzJsB6HrU0Z9D3Pbap6QG1LfetaMUwFLd3Z/ZqfjbYpxjk9zY&#10;7JjlfpvWKpYnaSfUm5VTU9fTgJTdPh/TqpiUMcfTUJ1oK3qK2GIe8JqYamoj6wSkvm6c6kS2LXol&#10;6P/HbIQ/6qXTj4u64oTX2I/Q2yTbVpL8zYHdO5ANt2ncx4z9n/3a4onuil7ZeYcudc7Xe4UdX/zV&#10;+YTmSuLUzYYUNbnTnoySLzvT3ZEsK4Ka5VKy7simdGH26U+2l2ON6MTCam3R6U7TgHgY6arXPHry&#10;3bzYE38G2F7b4oADyKDc5X0WsOHdcHifmTXbhnWWglza0XOIbc3ZvXQBWS7YtnUbQ+bXUHlSM+PV&#10;dICHLmjUE4hLKjWnnksc7VmvSk6s7LvAVlz46VTO9GJX6ZHYQ2OQ4mzYM2jS3EPY5m5y15vc8mt5&#10;w0XeEWR8plzegGHikUTeQ2BufSLbF2CNZ23eu15cUo7fCWOePL3dLmkGMmDW73OcLTHU43vRKoWw&#10;Cjcx7Mm5tj/D6ybN3U0t7GDXS1P14fLWXlcQ3J/Y/V2D21DaRF1I18LdrVjXvXzet1Ltogbgzkwf&#10;iyviJkhKd1bfuD67XpbdlD3RSinbADhBNV3agVn1MSfXbGHwLZzUQG7cKq+6JjV76VjRDTpP8FPY&#10;aTiU5jTXmTuR3XTZzkh33A3bLEs92hne6Uu30W/eLkLitRHcITZMlZ/cqjWFgrvbgTP8b17auDNi&#10;XMbbLjJVR23W5TFiMvvUIzEgMDvWS091LhfVgl0tK+kkAdVT4e0h8d9g4/8iZeNN43QlAONt3/0n&#10;6OA31SQpc97My28qZNwMw1wubdQBruIvGs6inxMvKMwgkQguqstlg2ouJsz7cd4tdM7LX0stANGB&#10;MWotG9FJL2gtNdEWLYctUtDmK8YlRM5T4i0mDtX74ockV+Gq5NAlMuRB49QoxuOu3NYrAeDQ0ywr&#10;Dt+GyX8vItfNtskv89DZpFQvm8w+lCgusctFgTstkc2ia7Ew1dErU5Mu0NJIMawu49H+Lz4u9tG6&#10;LQJRDtkWJPcm4cuo4v4n/c7842Ao/dbj41goBuPE5Skp2ORg4ygsK+P/2WUvl+Edze8xGd1SwSYy&#10;jtOWq1Ixus9zlhou0sjWfiIxacxiZPsyjdWSQfQx59ImMn1JKNmELMNXWdqjKDuAB9reJeonisWN&#10;5qgpf8xm5B8rps/+5G8rh9tQ5nMuBOPz5NI0U+OL4HI9HOWl2NtTO+Q1zU5bQOLTvfddPuA5qiZf&#10;eN+CkNBacOAJctBc499XU5xbx9zNOAtyrOA/LmmDut6LKo+Kc9rNJvQqar2p6V4rccQD6HAtecuK&#10;5r80ddCu5IhLs92T5o9YNd/C4FtjCd9v2bJxHODCz393b+PZxQ958+P8sn9/pt+Bm6yCmt65gsiC&#10;Z+MhZQWKnuAmTZSOFt8UOMCaj9vDKs2jBt0iJdMunLYH5tcwN7kt6GMzIsIu6ZtZk8xc5aJcztOE&#10;5itsVNpR4XN6WNuC2xeE+97M0zqPQ+KUyOOUbuAItm6YZ95Joc+ait2fifSeXNxvckeiAduzWkCl&#10;v9khQcWp6drrL3er79j7JSExlKki5FY19a+n5g5TWLff5u1ecb9Z5Sdr9cYj37R9qsp42iCLDdLB&#10;1niZBNZC00un894fzbaskt0zuyWwDtxEp/eyVNvUkw20Y9wWfce0aNf3Yti1J9W2SqG2Z9j1NRu4&#10;MNftK8oz4p7U5JlOBqSL5Fdca6z95NJtCrPD4st5Xbet3QiJ1cCP11eaO8Xq1Iyp8c0mzsG2mdOu&#10;yg+7stPduV+97tPOpjTAVNNrklzBe9RgfafDP9WcaAXE3tckU9vEQNd5Px7EjtXALxJMPZN75HVd&#10;A5hc45xrfaBg5Td9uKdQ5DGLZKyp3lSbLbSW2VOp2LvC1Mu7DsLPzk3Jrsmuyj3JbMqct77K6Mr1&#10;pJ3MYcuikVDNWcziffTOfM60alfO49B4WA3PsdI1RfHQpNN6M4BbmIaP5iRqkorm5AV/4ZNf5i6N&#10;2Jxt5eSeO6Pn4R6ts6s02yW6tbLO1kfILrmlzmTQXr+1x3LVq8ExtyDXRMGApBjXgsGhkMXX/sJC&#10;fTbWTsENaCDUgcDDU8fS17/8Px/R5cJqMNFt3Hp16EGCc4GN5yKKiIk75qSdrZK15rWxMZ0X5Lm8&#10;eaNu32TLb6tt2dDSdrIV03PcRLcFyMTe2rXotZPdLrOEoCHZ8K/diZTYF61ldHjWFauzX4LU66vt&#10;StXT36vSNprTCrJdMAaBwHFZ62mLB3fm64SYHn5M6hyuUYqA6aHAj5Uv623OJZ2t5f/VoKHN3DbZ&#10;ZKc51g7e0KcCwwreG6OIrDHcQKA/llHZWpxrgFHXy5qga5LVUJikVlrUaJldQlfTkZvvM1DTWqEv&#10;LmGN/GP37WWZe20Q6z+oXHFe6jW5m36N6bvLlYkG6xPVQY6O35/XgpOF2fzbCJbt0CzcsJSfuULc&#10;+pE7osjbA42sjErZXIvSeEfW14kmYnXVjIiZTM3UPoooOErTR4/1MMjTt5TTLc2eu18q7HOpg2MC&#10;6SG3MGVq6QjEy3IE6GfTrnuj6BrW0H553GDYHYLO2MTb0oTdy0Hc7YADshPdin2jm7/b53oehLfa&#10;o3hgcCrZRngcWu3XvnrMR4bWsX02NNTU7YQ4MADTnovxLEmoZkxN7Ri20lzT6ULC9WFz6azRTWOl&#10;6abXamfb34nX/20H267Y0XFj173csnDxxbbd92lXqJHd22chkmndVmYyf0fasmZraf/eQ2OpVDbd&#10;vmdaPrnZfG7PM1jXdnfBLwnVdoAFK8qytTnK74LHf0vM7XXNdFCL63LXAFWr3pPXx13C3aHZL16L&#10;23jZvWGW18Tdcl6RwQfe3VcspKfeMFO3ja7fDlCpee7h+krCZFTgZUnDUDXeUkrvN6/cmWAJMmLZ&#10;HWdRLo3VY3KsK4u7vTbj6rbSET5Y8FLYcjvX5RHY6kkt3aPaGUyg3C7bt1Fa2qvcDlZF0xXfjkoc&#10;uf7d8Tx7mETdDzaxgvjcTTUzb/DbejS6XaHa7jWKS1rYADKKM9PU/jIDMOPYEFtyLo7WKWH2LGQA&#10;AHBhcmEAAAAAAAEAAAABAAAAAaiA//+xj3BhcmEAAAAAAAEAAAABAAAAAaiA//+xj3BhcmEAAAAA&#10;AAEAAAABAAAAAaiA//+xj21CQSAAAAAAAwMAAAAAACAAAACYAAAAyAAAAUAAAAGEcGFyYQAAAAAA&#10;BAAAAAEAAAABAAAAAAAAAAEAAAAAAAAAAAAAAAAAAHBhcmEAAAAAAAQAAAABAAAAAQAAAAAAAAAB&#10;AAAAAAAAAAAAAAAAAABwYXJhAAAAAAAEAAAAAQAAAAEAAAAAAAAAAQAAAAAAAAAAAAAAAAAAAAEA&#10;AAAAl3MAAAAAAAEAAAAAAAAAAAAAAAEAAAAAAAD//oVg//+z+gAAAAAAAL4OcGFyYQAAAAAABAAA&#10;AAMAAAAArQwAABuwAAANqgAAFHsAAAAAAAAAAHBhcmEAAAAAAAQAAAADAAAAAK8qAAAcBwAADiwA&#10;ABR7AAAAAAAAAABwYXJhAAAAAAAEAAAAAwAAAACkRwAAGkkAAAuwAAAUewAAAAAAAAAAAgICAAAA&#10;AAAAAAAAAAAAAAIAAABm8FWQIllO+lh89TMX9/0TAAAAAP//0tv//wAALSToCALs//+xBaeDCsuZ&#10;D6pv3aZwYXJhAAAAAAAEAAAAAGqrAAwSnP/7IY0AiTQ5AABnUv//8ez/yKo9cGFyYQAAAAAABAAA&#10;AABqqwAGvnX//btFAEyk9wAAVj7///Hs/+Y4F3BhcmEAAAAAAAQAAAAAaqsAA+48//91TgAsq7oA&#10;ACOD///x7P/518NzaWcgAAAAAHBybWdYWVogAAAAAAAA9tYAAQAAAADTLW1sdWMAAAAAAAAAAQAA&#10;AAxlblVTAAAAWgAAABwAQwBvAHAAeQByAGkAZwBoAHQAIAAyADAAMAA3ACAASQBuAHQAZQByAG4A&#10;YQB0AGkAbwBuAGEAbAAgAEMAbwBsAG8AcgAgAEMAbwBuAHMAbwByAHQAaQB1AG0AAHNmMzIAAAAA&#10;AAEMSwAABeT///MoAAAHnAAA/Yf///uh///9owAAAqIAAMCM/+0bElBob3Rvc2hvcCAzLjAAOEJJ&#10;TQQEAAAAAAAPHAFaAAMbJUccAgAAAgAAADhCSU0EJQAAAAAAEM3P+n2ox74JBXB2rq8Fw044QklN&#10;BDoAAAAAAQsAAAAQAAAAAQAAAAAAC3ByaW50T3V0cHV0AAAABQAAAABQc3RTYm9vbAEAAAAASW50&#10;ZWVudW0AAAAASW50ZQAAAABDbHJtAAAAD3ByaW50U2l4dGVlbkJpdGJvb2wAAAAAC3ByaW50ZXJO&#10;YW1lVEVYVAAAABQAQwBhAG4AbwBuACAATQBHADMANgAwADAAIABzAGUAcgBpAGUAcwAAAAAAD3By&#10;aW50UHJvb2ZTZXR1cE9iamMAAAAMAFAAcgBvAG8AZgAgAFMAZQB0AHUAcAAAAAAACnByb29mU2V0&#10;dXAAAAABAAAAAEJsdG5lbnVtAAAADGJ1aWx0aW5Qcm9vZgAAAAlwcm9vZkNNWUsAOEJJTQQ7AAAA&#10;AAItAAAAEAAAAAEAAAAAABJwcmludE91dHB1dE9wdGlvbnMAAAAXAAAAAENwdG5ib29sAAAAAABD&#10;bGJyYm9vbAAAAAAAUmdzTWJvb2wAAAAAAENybkNib29sAAAAAABDbnRDYm9vbAAAAAAATGJsc2Jv&#10;b2wAAAAAAE5ndHZib29sAAAAAABFbWxEYm9vbAAAAAAASW50cmJvb2wAAAAAAEJja2dPYmpjAAAA&#10;AQAAAAAAAFJHQkMAAAADAAAAAFJkICBkb3ViQG/gAAAAAAAAAAAAR3JuIGRvdWJAb+AAAAAAAAAA&#10;AABCbCAgZG91YkBv4AAAAAAAAAAAAEJyZFRVbnRGI1JsdAAAAAAAAAAAAAAAAEJsZCBVbnRGI1Js&#10;dAAAAAAAAAAAAAAAAFJzbHRVbnRGI1B4bEBSAAAAAAAAAAAACnZlY3RvckRhdGFib29sAQAAAABQ&#10;Z1BzZW51bQAAAABQZ1BzAAAAAFBnUEMAAAAATGVmdFVudEYjUmx0AAAAAAAAAAAAAAAAVG9wIFVu&#10;dEYjUmx0AAAAAAAAAAAAAAAAU2NsIFVudEYjUHJjQFkAAAAAAAAAAAAQY3JvcFdoZW5QcmludGlu&#10;Z2Jvb2wAAAAADmNyb3BSZWN0Qm90dG9tbG9uZwAAAAAAAAAMY3JvcFJlY3RMZWZ0bG9uZwAAAAAA&#10;AAANY3JvcFJlY3RSaWdodGxvbmcAAAAAAAAAC2Nyb3BSZWN0VG9wbG9uZwAAAAAAOEJJTQPtAAAA&#10;AAAQAEgAAAABAAIASAAAAAEAAjhCSU0EJgAAAAAADgAAAAAAAAAAAAA/gAAAOEJJTQPyAAAAAAAK&#10;AAD///////8AADhCSU0EDQAAAAAABAAAAFo4QklNBBkAAAAAAAQAAAAeOEJJTQPzAAAAAAAJAAAA&#10;AAAAAAABADhCSU0nEAAAAAAACgABAAAAAAAAAAI4QklNA/UAAAAAAEgAL2ZmAAEAbGZmAAYAAAAA&#10;AAEAL2ZmAAEAoZmaAAYAAAAAAAEAMgAAAAEAWgAAAAYAAAAAAAEANQAAAAEALQAAAAYAAAAAAAE4&#10;QklNA/gAAAAAAHAAAP////////////////////////////8D6AAAAAD/////////////////////&#10;////////A+gAAAAA/////////////////////////////wPoAAAAAP//////////////////////&#10;//////8D6AAAOEJJTQQIAAAAAAAQAAAAAQAAAkAAAAJAAAAAADhCSU0EHgAAAAAABAAAAAA4QklN&#10;BBoAAAAAA1MAAAAGAAAAAAAAAAAAAA8eAAAFoAAAAA8AVgBpAG4AZQAgAEwAYQBkAHkAIABGAGkA&#10;bgBhAGwAAAABAAAAAAAAAAAAAAAAAAAAAAAAAAEAAAAAAAAAAAAABaAAAA8eAAAAAAAAAAAAAAAA&#10;AAAAAAEAAAAAAAAAAAAAAAAAAAAAAAAAEAAAAAEAAAAAAABudWxsAAAAAgAAAAZib3VuZHNPYmpj&#10;AAAAAQAAAAAAAFJjdDEAAAAEAAAAAFRvcCBsb25nAAAAAAAAAABMZWZ0bG9uZwAAAAAAAAAAQnRv&#10;bWxvbmcAAA8eAAAAAFJnaHRsb25nAAAFoA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PHgAAAABSZ2h0bG9uZwAABaA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CP/AAAAAAAAA4QklNBBQAAAAAAAQAAAB2OEJJTQQMAAAAABHS&#10;AAAAAQAAADwAAACgAAAAtAAAcIAAABG2ABgAAf/Y/+0ADEFkb2JlX0NNAAH/7gAOQWRvYmUAZIAA&#10;AAAB/9sAhAAMCAgICQgMCQkMEQsKCxEVDwwMDxUYExMVExMYEQwMDAwMDBEMDAwMDAwMDAwMDAwM&#10;DAwMDAwMDAwMDAwMDAwMAQ0LCw0ODRAODhAUDg4OFBQODg4OFBEMDAwMDBERDAwMDAwMEQwMDAwM&#10;DAwMDAwMDAwMDAwMDAwMDAwMDAwMDAz/wAARCACgADwDASIAAhEBAxEB/90ABAAE/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iMvNy29QymevcG25Foqi5&#10;4LYc8e73bfpKYzMuqpxdkX2bQTPrWc9uHfnIWXTbZnPdW0e3KuDe8S9x3uj832qFFGRTY61roaXA&#10;sLDOrvd3/dVeZ8fpaCCYmVEiOsqGzc/aOS2hrPtNzrCAPbY8iY+l7nqAyry0udk5Ie2C0CywtIlr&#10;ne/f7fZ/NpW1sZSBAbLw467hrO5+47v3krXPxw5rYLXtOumrRp7Y/M/6aiEuxOp7suQZRKiAfu8Y&#10;j/AMvRxcf9fIysz8gPse6/JcHt9o9R0jX9wP+jomfm5l1TG+tcAGj1CLLDtO3f6bjv8Apua76aHZ&#10;a5j6HMLXGktLxpMH2v8AaZ2P2n+wme97BZU5g9W1zgx1eshu0+//AITRvvRF6EfmvhnOT3IzMY8Y&#10;lLSFmWXi96EPT+/P0sXZfUNxt+13BwB9pteJP0Q1vu/nET7Xn/sPZ9qt9b7d9P1H8ejMfSVQMcaH&#10;PDJLiCGnif5Mf4Nqubmfs/6Gn2yI77vs0f8AVqUE0RbX4jW7/9DgMp7z1DLAG1oyLXAuJjcXuDHH&#10;b+dXtVx0l1eK3ZWHM3jwG0CP3moeSGnPyY9rm5FzI7gOe/2O/t/Q3IlTXG7dfW1u5gbW5hEQC3eP&#10;c1v5zt/u9n7iq5SLvtf2smETmTjhcfcMYTnrwxhOXB+s4f0ZTlBZtZZY31QXUuaXk9ufa0fR3cf2&#10;LESlgLGsdDdC1+0Bx1B2vDXB35v8lRppe25m5gc1zXNAaY2M3H21H2t+k73NRqmW+pZtLmue1+17&#10;SWg67D6Tzu/rKKRu/JJhLFiB0uU54eHhrJ6hilxcf6X6Pt/3/wDWNBlZtx311tDGUOtLDPuc+Pa3&#10;1J2+yvbuU6KBjvdcLWmwVscZ5B2/pPf9Ha76P8tFGPZTXsJ2VuiSyCCeHcOb9Jo+kpEg73Mjs1rt&#10;PzR7g7+19BOMrsA6FbKMcRiZwkNDxwybymOL93h9H81w+prXNYaqay7a187nOJc5jh+f7du3bKL6&#10;Q/ZEy7b9t/nI02+gq9lYurjT0QfYRzwaz9H/AKSteg/9k+jHu/aG2NY/mP3v++J4+Ui9f/QmLjOp&#10;9N1VcMeHbg+X97/u3//R4bMs3ZuZjbSQ/KseTPYWOdFsfnPZuQ6aay97Xvc+ppj2gAa+/wBOud23&#10;/NVjqNg9fI9Nsg32NuJA2k73DXaP3kvSuptoc1oupZIdtABhvFfu+iz+V/24qspb9Lv7YpOGdTMK&#10;nGIhxyh+9l+WP9b1+hJiOYdvqQ67bLCzVgY4kU1vbH0vpO2t/SKzultlTASxjj+kAJaGwHPiP5p3&#10;5yDise+99z3MYC9rn0OJHsI3Mcxvs3PrY9r3+n/wqJdbZ6dNbC0uJfvDzIGvqbbHM9r6dzff7f0i&#10;gkLl/LT9JWLPljOAiATCRMRL9I5uHDKM/wB6PDHgY3ERtFbnAEu2BskST7f5O1n84guAbQ4bfzml&#10;oPGn/ftzdn76tNDrGtpreK67mgWiTsga/pPpvczd9JV4ZuLdAHEw4S6Xx7zP0fTajH8tWXLPLkyk&#10;Ex9yYjH06RkOajDSUuGXphxw+ef9xpOt9IPJY18GW17SAADq1wbu/OcrHqu/Y3rSdn2z+dnv9n+j&#10;+7uSutm0BwiyXNY9w100LW1n6bHwm+zn9henvPqftDdwNv8AM7t3H0v5CmEvSTWtMfsw972+PT5e&#10;Ph/Tr5eD/afq3//S47OYG9QyXN1DHWucHxtINji90t/OaoVlxD7Wue9wDTD/AHAMJ/SNZu+lW1n/&#10;AIIny27s3LEmH32gOIG0bbXOc1zAPztv9dRrcwh4BLXMuaHFsx+jd7mlrvp72u97FUI3vVUpgyuN&#10;4gZWalpH9KHy/uJxkOtG2/3GW+xrQSHxNO7Tc5rKz+k9N/6RHYLA6wVNeNpa6D7v5n/Cy73N/nUE&#10;22sBcGtLrA1rXEghznfzex3tZt9v9hTr/Ru0tLS+v03AHcHbzt2mfe76Kiodq8Avlw8EhfuQ92Up&#10;ZzHhyfujhMj7n6z554/7iK4OGRQ1wLXBzQ0MAIBn87ljU28l4dp9nDmloYTuA+jfH7/u+i9yNcT6&#10;tbWy1xedhd4e3X3nZ9L89zlXGNY2wWE11gmSW8vALt25o/m2ORBBAJ00XGE8cpcvAe7KQ4yeGWLP&#10;8nue3Li/Qh/Pe3/lPQjpFQ3h0myx25rX7hMfonbZP/giL6Nv7E2a7/t0b9J/o/70/S/4RDsdZc57&#10;mn03UGGsPP0N3t3/AMlPtd/zf9HcfW+1/QgTt+zz9P8Af2f+QUgupHrW1qkIGUceohAGPFHH/SJy&#10;kP8AKQ4vVPj/AFUX/9Pi82q2x2a2ywtZ9ptcAAT+e/cLI+n/AFUBlL2vYTaG1W/zsQCHM/m7HF/5&#10;7vp7FYurFmdbLnNDci5zSI9zvUdoxp2+3VVr7XVNc61ocLZ37HbZnaHNs/c9rvTVXXiIB6nSlZPl&#10;xkRjEEGPpNylKPzSnH9H5v8AEb7WPFNTN5tIa0bmyQT2cfz/AE9E7fU9p2HcNNxEw7873N3Obvn6&#10;DFNuNddisG4AbWvAAIJhssZvahVG6NzWtH529oMA+1uxzf3/AKf01FwnXZsZY1PGeWE48NSJJjEe&#10;58w4P9nxemckjrKBY7dsLgCA5/0iANo2MPs/O2KpeXBz3scWO2/o3O7/AJzgG/T7q+cdocx922Q3&#10;awE7dnf2/Sq3KnfbjhrX1kOL9G7paQBz7fbu9rUYiq0JRzMBLiycQ0kZ8U6hmnx7R4cfFx/3v+/a&#10;1jLLcmoMcA9x9Rz5IAHt3e/99zfZsRPXf+wvtUNn9oz2+j6MbNs/uIea7IyMZ5cwhu6A7kzOm53t&#10;+lu+j/1xW9g/Z/pw6ft30YET6H0p/c/OUg+Qihdbf2rKx+7/ADsuDi4vfqXH+97nDxcfF/hP/9Th&#10;8x3p52XWLNzRkWv3AkSS52x3t/d9/qJm+m6x1La5+0UkkWlzYLTt2jb7vSc+tn/k1fq6bRndRvFl&#10;jW1tuuFw3ND4c+z6DXh276K1OpYuHi4bbaa63HcGC0hr3j2uLYsduc36P5qqSkLrW9ftZPu8iSdI&#10;g6j9LSfrjX91B0vDsrdTjXnbj11Dc4O95sJbLCY9le+zZXtU6sPEw86ynMtdmZD/AHY1ZOw+mPpP&#10;sa3az1vU3t/62kLbHtYbNDA3N849yzrrKmdQsNb3Peza4lxJO5sfo2u930d3/bibqb/Y2NqdDKxs&#10;/Hpuc/8ASY5YbGtbo4Rr6bnnc17HtG3dYxc9TjGkuyniu5op9RrC4yA5v0NrfzfT9nvXSi12S+vF&#10;e9rWF2jyPf7v3XT9H2+5quW9H6ZVWHHDpLGgMLywcfynJCVCj17LMmMzqjVd3jJFdNbaN1e9u5xJ&#10;cBucBZX6bQfdWxzv3Uf1Lf2X6se/7bv5/wCA3bt8LUz39KH6OltZeARDPeQI9zPa530o+iqv2Vv7&#10;I36bftm7Z+dt9D+b+j/ObPzE4T0Ohv8A53zMf3eRGkgSPn/dh+76v6z/AP/V5rpLcf8AbOc68Nd7&#10;rAxu6dTfZ6j3NH0X+xjVd6jjYl2QH41Ia9oDNw5id26f++rKw2Y9/XL/AFLG0tx7Lt0GC8OseBz+&#10;a2d3uWy+qmt49C021wC4Eg+6fzdv0vaqeTSZLbw1wAfy/l+i1RTkEEh7XASG6HT5/nLK6cN3Vsuq&#10;TBDwJ/kPaun6e0byx7YG4QPLhcl0g2/t4yNXOu3f9L/vyUNRPwCJmpQ83oem1VftNzMsteG4wcxg&#10;kD32enuc387a2r/wRD6ngYN2UXUUtg+xw7Q384qtRQcj60vdbb6FWPQ0kTBcC0Naxg/42z1P7C0c&#10;illNhYyw21EDXSd3ulvt+kmnQijuAV8db8yPsedy9uO6muA0+ptYKoBiHB7v7W9vteo73fsf6bt3&#10;27bz/wADGz/vu1WOr0MfdQ6wbfdtdLgAGx+a0/nt/NQZx/2JsgT9uj1d/t/mvpTt/dUgI4Setf8A&#10;dLOGXu7+gXUb/S4f3X//1uJb1H7Bn57mMkWX2e7TQB9nsO/8385Hd9YXDWmsbnCOzNfPb7lTyWlu&#10;flmBu9a2JEz77PBrmoVlbSQz0yHuGridfb7fTDSdvt9iryETI2FwyzAoHZu431h6lWLjXtFtm0NO&#10;0Esgnca2P9u50/4beqdeVmUZjs2r23vc4k7QQC8zY4McHM/q+xSqtf6rTA9MfnuHuny/rfy0S5jS&#10;wO9zCIAcNDrLPonb+8hYBqhqg5ZaXrRtu4/XMlmbfmZdLbbsllbXFrWjaKxs2+n9H9L/ADjlHJ6/&#10;73fZqg0O1JENaPM7EAtZW0ho2gAjXUGfzd+iqO9SxvpvaWvGsNEN/d/O/dQAiTdJ96fQ0hysi/Jc&#10;De8FpMhogAdlZ9P/ALH9n/d3nv8AzEqDQCwPrr2B8uP5zQCC3ePp/T+irG3/ACLwNn2/z/0P+cpL&#10;FEVp2RxSu7N93//X4fLfS3LyN3IvtDgZJH6SxL1q3EiPa/Vro0/lMcIP0du1NnMq+15Vj3Hf6twr&#10;a2AdHvDNT9L6aDU80sIIEAiGgyB9EuLW/m+5u7eq0gCT5rS2ntbcwOa07YMQBAcRrp+97VJ9LHaB&#10;7Zd7i90mR7fa3btc32lyhj3supLq27GFwkmDBn/O+j7v5H/CJrdweH47trn7jt0HtcA3879H7XHf&#10;Wo9bq6pDN9bCwOb3guaIIO0bt7WqFr2sAY4EOZqJEkAfR7OUqwxrB7g4uDTuI/dDTYPd+9u3PQr8&#10;ljbzWWfpDBM6jQ6Da3+ruRAJNbpDGy6uHbhG4+xpBOg+i7v9L+Ui7mfsXy+3ePf0PFVHAOtDrJ9P&#10;6JcHAkNI8fobNyt7WfsHbu9n27dvgf8AcfcpABRHgl//0OEzmV2Z2RW0tNgyrA1rgTDS+39E3812&#10;5zvz/wDtxVm1iy3a2a9SA1xM7weBHu/rfuK9m9NzzlZRGJkb3XPIc2mwgA2Wbtdv9RD+x9Tc15OJ&#10;kh5cSGimyII+l9DzUJB1q1FCy4Ncad+xuu10HdI52M9rd1rnMTvtbY3a0GCQ4WF4AIB930w38xu3&#10;6al9h6o2Gtw8gNDXM0peCZlm4/o/3foJDB6i2ttIxMo0uDSR6LxD2n3abXNd7Pz0ODrSKXF7Xu0c&#10;6gn6JPuBj6Lne1n6Ld6bX+n/AJiCCMgOcfYAN3cwz3ENn+QjOxOqOsbkPxMo3EvLh6LzAcNol7me&#10;/wDzVEYHUyG7sPIloIJFNku3S10nZ9L+WkIEdFU1hXuY9sQ5rZNh1YATpt2/9F60Ip/Y0T+j+3Rt&#10;gxPofHd9P+UhW4PU3OcBi5JaSDu9GwEkc/m/vFW/2bl/sfb9kvj7d/N+jZ9H0fpbdv8A0U4Xrol/&#10;/9k4QklNBCEAAAAAAF0AAAABAQAAAA8AQQBkAG8AYgBlACAAUABoAG8AdABvAHMAaABvAHAAAAAX&#10;AEEAZABvAGIAZQAgAFAAaABvAHQAbwBzAGgAbwBwACAAQwBDACAAMgAwADEAOAAAAAEAOEJJTQQG&#10;AAAAAAAHAAgAAAABAQD/2wBDAAUDBAQEAwUEBAQFBQUGBwwIBwcHBw8LCwkMEQ8SEhEPERETFhwX&#10;ExQaFRERGCEYGh0dHx8fExciJCIeJBweHx7/2wBDAQUFBQcGBw4ICA4eFBEUHh4eHh4eHh4eHh4e&#10;Hh4eHh4eHh4eHh4eHh4eHh4eHh4eHh4eHh4eHh4eHh4eHh4eHh7/wAARCAIAAL8DAREAAhEBAxEB&#10;/8QAHAAAAgMBAQEBAAAAAAAAAAAABAUCAwYHAQAI/8QAShAAAgECBAQEBAQEBAQEBAUFAQIDBBEA&#10;BRIhBhMxQQciUWEIFHGBIzKRoRVCscEkUtHwM2Jy4RYXNPEYNZKiQ0R0grIlU3PC4v/EABwBAAID&#10;AQEBAQAAAAAAAAAAAAIDAQQFAAYHCP/EADgRAAEEAQMBBQYGAgIDAQEBAAEAAgMRIQQSMUEFEyJR&#10;YQZxgZGh8BQyscHR4SPxQlIVM2IkcoL/2gAMAwEAAhEDEQA/AOT+O/iN4mZX4rcWR0HH/FNFRR59&#10;WU9PTw5rMkcSJKQAqhrAegHYYUx4Li3yUkYtIuHfEvxYnp/mZPEPi54g1t82mYkdzu2K2pmDTtBy&#10;kvko0EZUeJXidHDUPF4i8UtLESNBzibp9NWFtmcSASaK5rrKGy7xb8TKmIBvEDilWU+c/wAVm7ff&#10;By7mHko3OAT+k8SvEZodMnH3FBe17/xSUbf/AFYpOmkvDiqzpHcK3/x94jv+M/iFxWiAflGaS7/v&#10;gfxUgwCh7xwVEHiV4jfxRYm494rAIuUbNZrD/wC7BGaTZe5QXvHJTOXxF8QqSCSVONeKKiVnsinN&#10;JSNz/wBW1sI7+V5A3kBe79n9T2dJD3L4g6b1F7vd5Uvsx8QePRTxVMXH3FSNzArqM0m0b+h1YGLV&#10;TFxaXH5q37U9kaWLRjVadu0ggEDg3/CBrfEPxFiHMj8QOKrdCP4rLt/92LDNRIcElfPd5HVDS+J3&#10;iEYp4ofEHivmmLUp/ikpK7i/f06YMSyAgl2LRB/RCN4i+KN3lj8ReKGiDDSP4xNcj3ucNGoPBJtA&#10;15Jq0fwz4meJkmYPDVcacWyU0l7O2ZS+TT1IJPTCNVK8Mtr6I9V7T2Ug3zd3qYNzHCw4gYr1PRTz&#10;bxP4+MkVNDx3xYga5MozWUd+nXtgYZJqLi5L9qRDAY44Yw3kkgVfp8EPkPiD4l11a6DxE4r0Ix16&#10;s2msFHcHVhmo1L42XayOxOzj2prBATTasn0ClmHiF4js8gXj/i+Eq2pVXN5jrF+xDdPbERamQAeK&#10;1a7b7L/Aygx/lPnn6pvkfHvH70UNRPxtxdLLJGWbVm81kF7dNWKuo1cweWtfQXsOwewNGNI188e9&#10;zhZJ6e5V1/H3iDTO8aeIPFLCUaoic1l2v76u2Di1UrxZJwvIe0nZX/jNUBGbY/I9PMfBIM34+8Tq&#10;aiFvEzi7XrCaxm01hc9b6sXodU5z1iZtGHxG8QhQw08PibxJNOIrmQZvNuD/ADHfCu/k3FxsBPoE&#10;LL13ix4m0qNAviZxZNMT1XN59h6fmxosLnnccBKTXLvFTxJXLEnrPEDixCh82rNZiXvtb830xVlc&#10;8yEMK2dFq9FHGGyMBI5sXd/xhK838YvE964LT8f8WQoo6nNZhcettWLELXBniNqhrp2Tybo2ho9B&#10;S6r8I/iFx5xD48cO0GdcbcQZnQzJVGalqcwkkia1NIVurGxswBHoQMMaSHUqYBtc9+I+WkbxQ4wp&#10;EppJKsZ7VuptsoMrXP7YqxNd3znE4tOcRtAWA4XraiifnNIwgZgoVhcE+2D1MbX46oByn/zFBW/M&#10;wSQK8YfQ03QaidunviltfHRByhY0AklBUMcMGXrJUkxyrOQ4tu69B0/X7YbIS59N4pC4NK0FIt4V&#10;qSjaQl2One3vik7naquy/gr2rIqqhkMVtjpAwGwtdlAfJJIMzqsw4gdqeILS0yCNkUX6fzfri26F&#10;scIvkqzK22rWwLLURAxaCSL6GaxYX3t72xmucG8rZ9mezn6zWtLHgFtOrqQDkD1/ZQq9UtFJy41j&#10;ijiILW/OV6afXfAxja8Wckr6H2tI3V6OVoAEbWm3dMcBvmb6rNmaoiq2kDBxI4VEfcAHr09BffGl&#10;taW15L4+0i7CbUoaOpE9LKIC40ynlhrr02B2BxVfkU4Wg3lpymGXcNZUmWVUkNRJUMVYzPL+YMfp&#10;0HS2ESayQvFivJa/ZZ0/4lrphbeD6XhLOEHqaaCTLatgzMzcqRj5bjp+uH6wNeRIxe+9nZxoL0Er&#10;h4idmef9q7P4KawEiRmWQ38rfkHt6HAadzunAVD21l07Y2MJG8m6HQUh+F2p6SY5fIxFTIhEVztI&#10;RufocN1Yc8bxwFnexOojZrJIzy9tD3g3SJz4mMRyllgRmIO4sve/6jCtP1HKu+2mqa5rYGjxXdIf&#10;hvNVzLKGFP8AiTwSGFoy+klSfKQe/vg9Vp+6k8XBytP2e7WjfoWQucO8b4aJokdK8/VeZrWRZfBT&#10;pU1MMkrTv+e5BJH5B6D3xMMbpCS0Yof7VH2qLH6KPxhx3E3z0yB6JTFQVvMWWuAmopWLKge9nIsB&#10;9uuLZkZVMw5eFa2gLVUqx09X/hokjmVeU6kWBFsSCXN8Rxyl97tcQgK6nhjpJBS07JVNKLm24Hse&#10;wth8b3Fw3HFImndlWskuXhGMS/Lu2pmbfT/74EES4vKFrg66SHNTUVBSUhmDDaw2xdi2tsJl2u1/&#10;BOY4fiF4ZpeWRMErC7Dof8LJiACZA7opCzXjQ7xePfG4mZdUmdVghP8AkPOa1/Y4TKA4GuhyuDrW&#10;RzdFoMueBQXfqpUbJYjr6d8BCe8fuXIXhecGafnVegS/mQi4bfrhmqZgUOFDhbSFsv8ADxHltZnH&#10;c2xleIqo/wAB2hVySvI7RDmW6+T+YemCDQBamNDytyKGV6WNo59Wuz9xfBAhzwHcKabYQ3DlfElR&#10;XyQ2hqStxpOzkjb73wzUxEhoOQjJLE5SvieVYTqFSsCcxT0DH8xP0xWMRAvpaXuLDuYaI6pTX1WY&#10;1NVDJ81O9JGwikiP5IztY/U3tixGyNrSKzz71cm7R1eqhbHNIXNbwCcfJERIKeqjRmMjyeRfQLfc&#10;4WTuafRZ7crwLPHmEtPVTlUG0UijyE/8x7YkkFgc0e9S9oRFBWZxJXvTiB41nVow4H4ZGn2+mFSR&#10;whm6+PmjGBgqqSWWV0UFmG1tTdGwYaAEouLjZKIghjmdi8ckaxqWklIsHb2v298A4kDBRhoIsoSn&#10;WmMMlZZpaiFba+5v0t6Ya4usN4BRxuNYwkdRFWTc+vrjVrRCPyhTtqNgRY9L+uLbSxtMZW5N3OIF&#10;mynGSzRZNw3N/g5KeaYMwkYbFv5R7G2K07TPMM2AhJsqFdltXnWWUVaiPI40ylzuNIHmJ+9sdHM2&#10;CRzD7lsjsXXfhRqAwlpBOM486RfJq4MmZKtBVIT5SptY3uDgN7XSW3CxWTh2OiDRfl6RpZlZGDhk&#10;1i5O/fDCdzqCXJ+bCsq3mkq4mbl20ecgdVPfENoNIRbyBtCuzOtoQnyKSRyzspCxj6d8DFG/854X&#10;AULSKGlMdLHTzsocd17C+9sW3SW4uaj3DkLp3wdnT8UHC0YOoCOtBf8AzH5SXf8AbFyHItNabFrP&#10;eLlGKjxy4+apBaNs9rQPSwmbFfUSbfy8oJDQwstxHGsXDsUUJALsCx1blR0GE6Yl0xJUtNlL+FKZ&#10;f4l5gGJX8pH6Ys6p3gT46vKZ8S1D09RHfVZY7yADcnt9sV9OwOBVd7Q445VWWZpOtGZYy6yoRITe&#10;+tAd1t9MTJA3dR4XbAMLTUtVSVk9NVVEKPTtZwg2ZlPQG36n6YznxuZbQcpdgHKhxRBTPKKbK6WI&#10;VEqu8c6rYIQLgXPRm3A9Dg9M4tG6Q4HT78lLNpNWq+GGM60dVV0XNk5RVySASTt+tsTqRtLmtKU5&#10;zWOIUc4ycRV8tPSy6IamnQktuUlBtcj6W3xMU9tBcMg/Rd3jMUvpYDLyo/mOVNE3LF16mwvf9L4g&#10;OqzWCoFXRRcxEqR1SsrCZbOVWwuD6fQ/a2FjHh8lEvmE7ymnWCleGrEWkebWLMQ9rqv32/Q4qyv3&#10;OtqZG0AZ4SvOEjjzGaoSPa0d+gAJUXsB74fCSWAJMlbqCupYg+XsrAEgat9xfriHGnKWuyElzuNu&#10;Q5y/UrzMEEcXQC5vb22+2+LUBF+PorGE/oKCB+H2gqpVlE6BtHUg7Hb06d8U5JXCXc3oobhI+MaC&#10;sr8sapp0MqBQyRRAn7/X2xa0crI307Hqpac2mOTxT0sFHSQSusNMFWVjHdpmtcix/Kov3xWmc15c&#10;9wyePT+19l7OY+KGKNjvC0CzX5sX8Ao8Ru1FVgIFaAx6o16Em+4t2IwWm/yNzyvn/tZ2XHodfuiF&#10;MeLHoevuWZrJZPk0q6qUtHr0vfot9xtjRY0bi1oXmbsloXuUzfMLITG5j5elGJ7Xtf6YiZu0jzUO&#10;bkIbN0amzWBYo1aRiAHK/l9QD64ZEQ+M2cJmCxMFo3qlmpdI1Wsr+l+ovhHeBlOSmOpdB+D6hNL8&#10;TfCgWxCR1oYg9D8pLjRgl3qy02lvjC8cXjFxqGnjGviCsDL3tzmxRnBLzhLySQsJm8ySZG01RSrP&#10;GJGRGRrGL0PvgoWkS001+6ljaqkBQOzf/LItckdOBKwPU3w94r/2HrhMBIRfElQajLKeeBX11SAB&#10;QLmw6j9sK0zNshB6JTD/AJHBK8lRmqGpJI2a945FJ/L2/rizOQG7gUbyGi1qKamWGWGhlkA0rcKp&#10;/l6EfY4zXPLgXhU5HbhuCd0jrFTzUbxCQw7sR5jbqT9gb4qvBJDgeVs+zp07J3TStLi0YaBdg4cT&#10;/wDy2yjY56OqqEFNTmCbT+GI1urp0F7d/frhO2Rg8Rsfut/U/wDgu2qZp2mGYCmgNJDq4sC7PrzX&#10;PCXcRMsdcyrKrO6hwSLEDSAQB7G+LEItt0vDSMLHkOFEcjyPULyigIo/nKYmWYOpuTuV1bj2Pb7Y&#10;l7vFtPCgmyvhTNS1KVs8TxLCwVI2OzsbgEdtXX6nEF+9pYDdrVi7OedI7Uy20Yq2mnedGqHp5rw5&#10;nNUwzw6EDRAMDqtsD+X3IviO5DCD5rLJwhs1nkmjpo1im+cWX8SP/lC339TuLAYZE0NJN4UBvJKa&#10;y1L0dC5fQkodRpO5AJAJt9DhDWh7kHWlnOJFRaeWSBiI5HMgZel720/Tqfvi/prJAKtRG+Vb4Y5p&#10;LPVVdPVTvKUQNFrNwqgMDb9RiO0oGtDXNCa5oBCDzbPMwyytlWilUwu2pCy3so2sPbrg4tLHKwbx&#10;lQGArYcO5kM2oFroFVKoxqKmN/LdtOnUo7g26j39MZOqg7l+w8dP1X2XsTtKPX6cPhreAA4etVx5&#10;UOUk4tlabOaelEReKnhCSPH/AP3LgkfbbFzRs2xF15J+i8P7a6xk2qZAwi4xR955HwSibXmT1mXt&#10;NEKUsGVlYagQen398W21EGvrK8g0BtEomgOl0pKWmvyyYmBGwFtyT3wuQf8AJx9ULznKpnq5KQFa&#10;0IzMWMbHuw3wTYxJ+RRW84R3DFUlXFzi3nc3OE6lhYaQkbTRXQPhMlv8VHD0RcEr88AD1/8ASS40&#10;tI3wgq0zICyXjZl6Zj43cbKkgjZc+rSwGxNpmwEkpiJsIC7bZS2LLoRkXytVGzQKRITfYr3/ALYo&#10;GZ3e7m8orJFpTwfTOuaSTin+XopmIUtvZb2+vvi1q3gsAuyEa01HQwUk8yQKrSiQosbtYAdSR7Yo&#10;PkLgCVa0GjfrNQIIq3Hz9OUsy/g+OmqGqZZZGR3uOXNvGpNwG2vfDn9ol42j9P0V/tP2a7R0sXeh&#10;oe3rtyR7xzkZxddUSlMPnqavjFoWDry5d5Lg2B9umBLvAWHn6LzDqDKR1Jl001BNUrBH808RZijn&#10;UyKfMoHuvr6WxXkmDXht4/fz+BXrvY2MSyzRtbbttjJugRvbX/0D9KHKPggp4ER1cq0ZshOzaWsf&#10;19MJc9zrBHKvwezum0esL45XeFwI2/mA6jHJBNF2ABjLsBfm88UjtVFVflRFG0C73F+v+/XFiJpA&#10;DV4/tbVt1mrL2s2cAj1GL87NWb62juHuV8iqDTZlBIXa474VPe4rOY5rXgvFgHI8x1HxCrmymWvM&#10;HNrZh+Lq3mJQMrdNB/lGwHfAt1Ajum/TPz819xm7NZ2nAwbztdRGcUDYFH/jWB1CQpyathT0Kxxy&#10;HWS5JBdRcm/+uLxtmXr4rPt7x+022zXuvCpM7ZTXryqFqysZSfmIgRpudrbb9OvXBbBMzLqHkhZ4&#10;m2TQWlLNC08MJUTNEJWaVdgwChe3c3vikBYBPCF1BqSVlHT1NM8rUzR6nX8L73t6EEjFpkjmGrUg&#10;7W+qGyWmnp+KZ6iGAwxNAYZWtYK5W4sB1tYXthsrw6ANJs3adE62gEoyuyWJqhEdULrJuxOzKdwd&#10;+g64BkxAKbt6ILiAz/KrK8EYZpQplcjy3O5X298HpwN1X0VeEGN1Xn0VVNUZhVZW8elTLzGUH8zE&#10;BuoH0v8ApiXMjZJfRFHAZJgxgsnoliZdZZI4qkBwgGkXuWP5ma/fsMWDNwSETn7TTgntAJpoJRVR&#10;SQIjAkhwLjuRbqNt8VH7WkbTaLB8RSziunmqZ6cwpHNS0+5BaxYHqcP0rg0G8Ero9oulbTQvRpGa&#10;VDGhNxc7AYBzt5O5Q9m4Wui/CKq//FXw3MGBMq1rEA3/APykuNDTE7APJMZhtLJ+PDLD44cazU73&#10;lOe1gKX7iZv2wFF1h3FqGWSQVRlWax0mSrV1yKjSMA1t7i9rf79MZkkJfLtYu60hqPPJEzP+HxSJ&#10;LGZSkUq2PkO9zcfb7Ya/TAs3nCIYRlDNU5nxbJLDSGopol0I1wqE7aAfXzCxthEobDp6Jon7P0Wv&#10;7Pkf+TiJzZoDzNGgfQnlPMkj+XjerMimSXS0xcXdmNwb36W9Bb64oah24htYHC+raJgiYZbycm+S&#10;Tzd+Xkgc4CxcSpTJpAEYZ1IJvqPQem4OLMJLoNxXxz2l0UWi7TmghFNBFAdLAJHwv5KqCWpirVlq&#10;FWBoSY6VkY3lUi+4Hofvhha0soZvn0WbpdVJpHCWFxa4dR06fUKx8ylSGXNqmOMU9GH0xp5jKSRZ&#10;mv07kDYDUemAEAJEbTk/T3L0DPaafwMbEymjgWAT/wBjk3XQcA5VFdVUUmoqyT1EiFnVdyL+tug2&#10;wxjHjnAXm55pJpXSy8k/BBUgrqaMPHII3MwZ1dmZVQ2HlNunTY/XDH7HHPl92hcGlaBMweOJQIEY&#10;yXSVwxVreoPY/wDv6YouhBPK972d7Ut0nZQL22W+AjdRLf8AsMYI4xwBZzSXRZLLS5jKtBIS8kaN&#10;Dzm0iVSpJXXsAQdr23JGHnUh7AXjzuunrSx+2ewn6WUnTNcY9rXA1dBw4JHNcY+KB4jhrclakSWe&#10;Z6h3I/DZmSM2uEvfze+1uuHaZ7NRuoY/X19FgN8VoCrlqM1zuSkgldPmGEPk6lRvb6YsMa2KIOI4&#10;yiIDWbiOE14hpP4NHSNDJJylJDLqvuSSLfuP0xWgf35IPKqtcZDRQHzodHrmzBYERgAjXLWt2Hr1&#10;w3u6OwNtMLC0gALzPc3eTKqbMULskkoKxSknygEWO/1wcMAEhYVZF8E5STiDOHzWCko6aFuYpJKx&#10;3NzboAPTFnT6fuS5zihii2EkldCyigp2ooKiSJTUiFVLt1DAWuD64xJpHFxAOLWj2N2xDoi4SxB1&#10;3Tv+TT5+76/okFZHQU3Es8qh2keS6sWuL9Nx/vucXGGR0AB6Kr2k6OTUynTm2bjXu806n+Xjb8Nh&#10;q21IOu+Kw3HlZvqsnmWasMxagYinp1lAkY7eXr/2xoxQDZvGSrkbabaujroMwtyiRu2k9xboPpgD&#10;G6PlS91Cluvgxmlm+J3hUytdglaD7f4SbGpG0NGEwABIfiEiy+n8XOMqhAVqn4grOh2P4zdcVmOk&#10;dI5p4SWOcXkdFjcylpYsviWRjNUKAYhquEudyfXERtcXkjATqTOHMIKXKgkgU7XjcLY6O/3vt+uE&#10;Ojc9+FBcThPuD6yllyinkYpTSHWsZuAT18tup67H2xS1jXNkI5WroOy55x30b2tIsizRO3OALPuR&#10;k+eRUtEKisijqJ0kCmRyFvuALDp/7X64QNIXu2tNBakHt5q3Ab4Wuf8A9iSPmBj5EIWqqZcwqXih&#10;XVVliqPuFQ9Rv3/6e/TDmtEbbPC8bPPLqp3TTGy4kn1JQENRUPl0M888yaU0BmTuvUufX2GHOY0P&#10;IA+/RJkaA6gF8yzUeXzZhXSyMHRUECEKLNYG5HU+/sMSCHvDGfNE0jeGNTDJDM9XHNTyo8Ui2YAW&#10;D2OmxB6G53O/TFfUUGEO5+z/AKXtPY/RRzzPdI0O21gi8H34+PRE8S08aRR1EU0lO7MU0q5JXSRe&#10;w9PXC9LIXWCLSvbHsaDQTM1GnFNk3W3oHCuPIG+OnTmkWohq6NoGR9CKpjZNN7k+p7EDp9MLcSx2&#10;4crvZmBvaWjm0OoH+PcKIA3Bx6X5EN+deaGEtZU5nFTxOq/MHQA+ygAWsPQkA/oDgyGMjLj0VyBn&#10;ar+1nzsINBzdoeDQDSA2uQfCOQDeV7m+UZpmNfIlXWqlDzeZrvaZGFwVQjqpX/Nc47TzRxsBa3xc&#10;envPrfkvCCZrGiuUm4Wnoct4gzSBtRlD6YjpvpQk+X69PsMXNSHyxMd0XSbpI2lfcXZtRV1HBHTy&#10;iRpZlRVsQetvrjtLA9jySOAhiY5r7PQJLxhQ0lJmEcFMoiV40sOnW4v7798WtJI57LdlWIHlzLKp&#10;y+iOYZFmlUyNzqKNEiuTYAX1W7bjBySd3KxvQoyacB5rzw9zKOjzYo3OLVLLEqKQI7k7Fr4jtCIv&#10;jvyz6rpmucPCtnE1fSCGCWK+tgwfqrKTvv6j+2Mv/G+yCid2Xq4oxLJEQ01Virvy6n9uqEgyeaoq&#10;pap5lp+U5Jf+Ykne4/lDC49bHt0wx2oa1oaBd/f0Wl2H2XJrtRTaDWUXE8eg9SaNBWZuKfKaeSeZ&#10;QKiUJp03soHe/wBBuMBBumIA4Frf9poNHpGFobUsgbQqg1oPPlZwKHCU5nW0eYUM4j1O4j1GSNLk&#10;gdvpfFqKN8bxa8NG57DXRJcroqs0rTRUcsUxU3Y7ave2LcsjN1E4Ty5hwSuq/BhSCD4h+D55Qwnl&#10;+f2PZRSS/wCuLEchdIWjgKWutxCwPxAs0vjlxwo1Mw4hrQB1/wDxmw0CkYACyWVK9TVtTSE3lUqS&#10;drYXLTW7h0XFaOGljZFinaFYDEUV5ZNIB6Xv+hxRMhBscpO+zQWkyujSjlpaJdJSGIFZFuQwYdb+&#10;5vjOmlLwXnqvTdh9nalnaZMfh8ANkXhwHHnZ+HRUcSRUKZFNE8FljW7d3/Nt16YZpXPMoN8rJ7XG&#10;n0+pbpdO0DZdkWSSehJ8uKHCt4Yp4c3y2El6vUisbFQvMPfcd9tvocTqXGJ54WYY7cjcyytZab+H&#10;U2YQwRmVUZBclnXcqbEdb7+uFRy7Xb3NtKob7KA4q+Wip1oIqxRVTxlhFMAigj8ulj5dyOnbv64b&#10;pg4neRgeSlsW1wcqeBzWM7jNY4ggk5SyCxMr9TYi/QA7jbfBa0M/4H+lpaLtWXs2QyQm75B+8I7N&#10;o4M2KUnIENRTFmQ6jaMkgE3G7bD72F8JhuC3XgpvbPb03ab2l7Q1rboD15JPUmufJFUMdVHHKFgt&#10;SRPZSW39Lgbnp32wqQsLhnJT+zm9oHsfVPhIMYyc+IOxkAZyK5oYwbCvrKeWJuaH0MA0rEg3AUXL&#10;KO+3+7b4Wx4Ir4f0tD2i7KOndHq4H097RuF+KyPzVzRHJPX3oyrq4paZjSRVc0rRrMWtsUYbEgbj&#10;67jAMY4GnVXC8k/TtzRo+q5n89WLUy5jWUaT0rTmnZ1sssZYXChuvQd7jqMb/dM2hjTRq/RMEYDa&#10;BWl4eyuE14zdw4pI2ZIxKiiw2vIt+q2uAfU4oTzkN7rqfuvf+y3Oz/Z3X66DvmtAaeCTV16c168X&#10;i0H4g5NWV+Z0oy+m1MyMLKRZU1krqPawI6+2HaHUMjYd5WHEWsFLRcOUQoeG/k6i/wAwAvMjNiGc&#10;6979CN/2H1xSnk7ybcOP9KHc5Cp4fyzLcnpokU0hqIdTCcINbHUbX6m47f8ATidTNJMTzR6LZ9nd&#10;TDB2k2ecimgltmhuwBngck2eKX2YZZTmleoNSwiiXmDTIRrlIsCSerX79wTgI53bg2v9L3nanZel&#10;/BSanUP3U27B6kYDb9evLrznhbkC1cWaLJUzRhnRlaNGv0IKt+7D7X74sz7CymhfKmap8DKieQSQ&#10;cYyMg+8FHcVUMclGalyGSJCrA72U97egwrSvLXbR1VzX9rTdomMzfnbYvzGKFcCs++0oyCSCnzGK&#10;jEUMckSaPIfMy/8AMP74sThzmb+hWY+3DcmGc1FKilYJgJWOiy7+bComuPIwuaFsPg9q5k+J3Icv&#10;ls6olZZiNw3yshJxrQRg7ZArcbRhywfjSiSfEHxjTpEiyPxLWWck7Xnbe2GykhhcThG400krNNBH&#10;BmdVPWxqzoSQVbykepH7YRuLmNDEsO8IAR7UMLZf8zUVIWOZCEYIWCKTfYduwwkSEP2tHCi6NUtX&#10;lVVW0ccsIpoHpkiCpI6ltIJtpFrbbA29RjNljZIQbNr0XZXtdq9DD3W1rwBQ3DIHlY5HoVnfEWrd&#10;WNGVs5bdrX1WtsD64vdnRj8ywZJpNVqX6iXlxKaZBG2T5RTQ1E0qSTQO0rIxvCdrAW6Gx6+uK87h&#10;NIS0cH5qnJNbsHCnWZpVxVyPFkSVkmgy/MDy9GsGJIsD7C2+OZE0ty+ulK0/TSRMD5WloIsEjkeY&#10;TjiKrgpuGo6vlo0yFjHLpUtrYR9L9f8A/n7YrwMLpdvT/aXzQCU5NmMOeaqdGelNCyzFtAuRuGNh&#10;tbuT03w6eM6fJzux/H9I9L2dPqpRHELJ+QHUnyA5JRlBRCaXVBV09VMv5WpmUFl6m4Njc4S+Xbgg&#10;geq9e32OH4J5375RkBhBGOlGib8/kELMPna+HkVLpRNI5qY4zc3KWB9iBY/W/fDm+BhsZ6LwrJNg&#10;JamtBEMxYUnOqHPMaOWIMCyou0lm7Ar9OtvbFWU92N3y/ZTFM9sl+fKt4poKfKsumrY8wDvy46ai&#10;otdvLYHzd2ewPsLW3wGkldM4MLfMk/x5BWXODjuv+lzSmTmZ1SRSiefKWqo2mCELcjYlvQ2J+x2x&#10;vuNROIw6jSt6EROnY2b8pIv3ErpOZUolrVaExR1ULGNAi2CDa977FLXuCDcY89FJTSDwc/fr6r7Z&#10;Pp2ulAZQc00PQCvmKuweiDz06p4lp6hTOraUCqQUFyLjf+vp7YtQ2B4gvgusc1uof3f5bNVxVmq+&#10;C8pUl/gdWr1H4wc6JA24TpsD9ziHH/KKGF6B7WajsHvppLlD7aC4Fxb+Uirurz5Y9UmyaVnieogp&#10;Kg1EMhBGi5kXbUwv6f64tTN2mnHBWDptDqNTLshjL+pA8hz7vemGcJVV8CU7TbQBWUgAL5uhYeq3&#10;ItfCICyMlwHP39V6H2m1eqZ3WhloMYLaBdUeLvq0eH4eqXUFQzSLCUJrogvPBAsLXA6E2JG9t/7Y&#10;fIwAX/xPC8rIys9ETmks1bklW8s7QxpFqkCpfyn/AHfAxAMkbQtSyrGFlIny+GkDULzIyxay5Ua3&#10;a+wNu3awxokSOd41ZNk+JW5TXvI3NMScvTqLM385OAmiAxf+lD2C12z4S56Wo+Ifhc2R6hY6s6l/&#10;/SyYHSte2T0URXuWO8bcvoaTxl40r6iVjzM+qjYLuh5zWIx0kr3vMbRxa5z3OdtCylTl8NbTGeOn&#10;MrxgtHqFlkA9fbC2ymM0TS7eGjKIyuof5SaaVgTMoRY13bT06ex6ffAysG4AdEUkVtBC0GQMpgjD&#10;z62RCGuwKt5juT37dO/0xSnGTQVbdsLiEnzd6rN67+F0dLS8pWV5px5yGvfruV974swhsLe8cTfQ&#10;J8bvBuIT+npHp+b8pqglnlTvrtZfMVBG9/KLH64oySA1uyAPcvb+yHZcGrjdqXAFwdtAIsDFk0RR&#10;JsAXgCzygc5jrlycXWDnmo0xMF5YVACWDKDpJB9PqMNgdGZetV7/AJdVf9soa7OY+WrD6FCsEGxQ&#10;xdgce8JDXr/EKLLKOZhrgmLlYWN31N+VdX81rDfF5h7tznDghfNWv2kgcLUZXTZa+V1M2WwgQTAJ&#10;KD5X2bcN3O4AP3++dO+QPAeche99hgHM1TXiz4Lz/wAbP0sC0W1NSU0k+Zs0RMMLFZAmnra6i3Ub&#10;7Hrf64Q173gR+ZXu9T+H07JNVIRTWnPHI4xzzjraRLTTPMJqRLgRC4Xcre99r2JPr1/bF/eKpy/P&#10;7XeAA9E1ymQxyBEb5VoViVXePSX3u979R0698Vpmhwzm7/pQHUUp4tpMwqM3qOe8cApTqjDrrJYk&#10;+b0Xa1hueuLGjfGyMVm/h/tWA9gHvXsJjmgKyypAka8x5FGm498cbBxlVyM0iqaprZqEpJVkI0DE&#10;LIU1HSbDp12369CMA6NjXWB19Vt6j2h7Tl0/4Z8xLKA6WQOhNWfnnqllNXR1lVzYHmEFHTI1hsTK&#10;broN+5Yn7XPbFiSMsbR5J+nmn9l9lQ6tkz5iQGNvFc+WfP6ZPROquOcZMjqiws3LkmhILqy9WX3B&#10;9u+KrC3vKPrRSZNDppdF+M044JBzeOhI5HTItp/+Tg+QSxVs8U9CEibSW8y3Cte1ieltv6Y5zSwE&#10;OVDs86uHUNl0wJc0+Vj4jivO8KrMq0088Pzi8xwDykiXa9+u3U3/AEwUUQIO34rQ7V7U1/aBY7Vn&#10;AB20KHOSPPOCb9EvM6ZZl51RhKYvpiKghzIxvYdbd7nDtplf6/ssfaXuypUsohmlhqJ42pqmAK8Y&#10;N1Fxby/ruPW+IcLALRkFE9tcdFk/kxHDUwRoGeGTSw1fnjI8tvfGl3lkE9f1Vq7NlWUNDeJaSFWV&#10;lUhpHWyFibEg9x2+2BfLR3FQXgZXVvgwhek+JPh+kkbU8a1qm3Tamk39r4sMcHkOCIZIKS+NM0FR&#10;4vccLUOi6eIK1IwxvcrK3b64qStcyQlqQ4Oa+wkOSrLJSgTypzUJDqoIGk9cVZiA7AwidGHLygp4&#10;4dWYCKJfxDpRQdZXoSf64mR5d4LSpfJDUuWZma+qzCjm5VPy2jjRh3K+hNh3N8MdNHsDHDKfCDIA&#10;0CyUPS0+c5CjxB2aPRzCGtoJI6huxvf13tfrhjnw6jKt63ST6RwZqGFpPHqPToVtqCrj/gdM7u7F&#10;rsQt1bUABe2/fUCB64yporkNL0Xsl2i+GV+lAJD84/4uA/N6gjBGLwl/E8FZVNRVELRwUosgWTrE&#10;7WuW7NcDa373wWkexgc05P60t72r7L1XaJgdGQGDFHG1x6nzusV+9oaemkyugl56qxWRtE4UM5B9&#10;D9z/ANsPa8TOFfJfOu0uy9T2fOItU2ieKNgjzBS/KqGuyPPKepy8GooKkspaS5WMdw/6bHvbD5pI&#10;9REWvwR94Wl2Brp9PrWO09FxxR4IPN8cc+lLZlDmOVvS1MXIgZrpoUAlAQxHsbenT3tjHDhDJubk&#10;/uvpna3Z7tf2a+DcW1bm+teIB3FjyHTHNJPTR0VLQkJUSVFahJVidNlB2NhsewOLri5zuKC+F7t2&#10;QE24alqamkavj5a1ZLr5hdQL9fc+5xX1LGh2w8ISdpoIXM6POKun5HJUSrp5kioFWW3fbYH6dfQY&#10;ZG6Nhu8fotns/sjV9pbnaSIv281WL95CBei8jSy00jpFKyRqgJ5tuu3dRcgjDRJmgf6R6rsPtHSD&#10;c+M1nIz+Xnjy6nhU5X8rQK0UtKnylY5kZ3QsI5CbAdLAbH07fXByl0mQcj9FV0un/FPaHPDG4Bcb&#10;2i+Lrz6fqjcujytqaqfLYI3QNpLFLeYbqVPptt98Jk7zc3eV6N8MXZuknp5eXt2hwy02RnzacGjk&#10;HItEcQTsmRutqiGVYgQYxZgP+4viIG/5AvKQSS6Z3+N1bgQa8jgg/f1Q2XvFTRn5ttEHLU6ipGom&#10;19u2/wDXBSAuPh5QneBbRXPF/VRrdbupg0jT5EnIuet7ftjm45+SEl4YL46ffT90vzJ5Dl8YRJnn&#10;imDTIX0IR0IOx9enth8QG43wUUdZ3JetBUS5zBUPAFSNBrImI0g9gLb/AFw3vWiItB59E4Obsq0S&#10;YY6aSaZ4As0t+aCdiO2/0wvcXAC8BKLySEPmuWzPl6UlLI9idK2W4C+t8HFKA/c4JwLQdy6P8GFA&#10;tL8RWRvIzNJprFUk3uBTSb/XF5ku97QOP6TQ8ucFl/iKjp6HxX4slRS00/EFW17Xt+Kxtb0wuNzp&#10;JXA8C0DSXPISXJVq83pktEzU8g0M1wqoO49+2Kc22F3qFD37MFeRx/w3Po8siOqkgiWSQs3mfrff&#10;07W98EXd7EZDySujfvG4o6lzOlzl5qYOslpfN2JS/mUb9O/6+uFPidAA6ludghh18Yl4NplnT0sf&#10;Dra2SyGOOEtGAA7fyjptt0+mKmnDzN8yV7n2shgl7ILjksLdpqsnBA9KvHp6ICmq1yrLIBUMtTDp&#10;ewABZiW1DSexAHrva2LL4++cQ3B+x9V897B7WZ2frRI9m4UQfMA1keoI+KLmzOhrqaJkV2gEnMLS&#10;lXYNay3XcXHphLYHxE+fovT9o+2bZJ44tPH4dwsvok8AUBgUL5vPTCY5xLTnKpRLU6gkgihZ/MWY&#10;i4Av1JF9sVtOHd5gdLK2vbeKGTssvcbcx4DT1zznyrnpgIHIAMsp31GaUyyFoo7AqAf5SLX9tjiz&#10;qKlI6L532HrWabVseIy94I2gVV9b5PHkmMklItKRFHIxaNowA4sjGwIFj6e3b3xWaxxdk8L6H7U9&#10;r6fR9nbWXulBDfIcbvkDXqreHcoo6qimZafnxopD6mLOWtcX22HbBTzuaeaXx9lm1RlVE+Qr8uZm&#10;qELEMSu6SHcobdPbBSSic7qpXR2Xq9TENTDGXN3bMZ8VA/W+eEznqUp5iGJmdQCUU/kBF7n/AExU&#10;IMgxgL6L2L2fH7NzPMri+ZwDQ1vBvIF+eOtAAEiwh4MwFVQzS2KSgi1xa4sSB9wDb6e+JdFseB0X&#10;r9NI6TTv7829wz5ZHA9KuvM5PKGrvl8vjlNSF0ysjaAOl16fXriy0Okql4X8Lp+xGS7yD4m5qwLB&#10;8Lm/8gRnHU8irWei+UKxBxPGzFnQQgqiAvck72P8osPU4uHfmvr7l5nV63RzaBrAz/LZyBQFkmgO&#10;tiqwAM9cKFRWVVJWNMeRLQWErxo1m0k6b376b2t9DgxG17a4d9/qsrT6Y6i9g/Lk+g6n69E9enm/&#10;4NSfwSQ6dG023t7HvbFNsjTlvK0NZ2V2n2O0d6zwuo9HDBxfIHxxlK2zGjYy0Sal0MdI0mykAkf6&#10;4sd04U4rF2uGfNZPOM6alziGEU7owA+dGonmswF7DoLdrdTvjRh04dGTfu9FbiiBaT8lqKhoIwEK&#10;o55KrfVbVve57D2HXc9hjPaHFIDCAhqsCOWpqJpdcToBFbcg2AJ9rn0+uDbkBo5UXYACZxIHyeSO&#10;BlVtHlKm9jbrhBNPBKhpzla/4PoID8QfCtSqjWY6wh7WLf4WUHbGtA93e7VaY4l9FZjxqXneNPF6&#10;5i6xqmfVph9WXnN/bCpTtc7u/ioP5jtQfDq1FLRrTqsAiZmaJYz1W9/vihOQ925IkybWXz75mp4j&#10;nigkkgn5IUgkebckAYv6fa2EE5Fp+nA2Wl3EFBTUcYigIjkijVwS1ifX77j9MWIJHPNnqntcbtXU&#10;ldLmFLBBWzVVSdPlVn1KCvQ6T3Owv74B0QjcXMACsanXarUANlkJa3gE/D7PKYU4janpeVDNrjBd&#10;SykhvKduthe3X1Fu+EOJDnWVm+IOPqmGTwR0tElRmEMdJUUshdZS1ww6m/8AmH19BbphMz97trDY&#10;KJuqlglDoim80cPEEAjeaWopYyJ1CpoVV63DDe9vpbFZpOmdYFHhX+0e3df2jtZqHeFt0AKAJ/X4&#10;rzJpoKfNHp6h3BYPCschLaDb333F9z64idpfHbferPsvrYdF2m2SdtghwuiaJHIAz6HBoEp/Uodc&#10;bNHA8aWFri5vuLj0/wBcU2DJq16vt7V63TdnwSgNcxlBwcAQQQC3Bzi6tp+OCvqBqlauOGlqIqSn&#10;knIKRWW9x+Vj2BI37HBSgFpLhZAXy+OtuOUSy09LHWU5WRXV9aAm++kWUfQWO/vhBt+0hfZvZRzY&#10;ewh+FG597iCat15F9PCME+WUFD81/G51+VR6ScqedC4YowUCzjqACLbYa/Z3Io5HQ/so0ei1UXbD&#10;tbqYxtkFWHA92cAA/AUSMXxhUKoM9RSCqcztdijJ5ljLXsSOluovvYn2wWKa4jH71936qx2hHr4R&#10;M/RPDpOdjhwATdEEZrgHJ+SnmUtLLDNWBt5ZLyuUJsE6AegvcAe+JYHBwasHUPh1/Y8kmoaGzS0X&#10;HPho2wknIBHQXz8l5gY0K09REska1EiAQyndbXBDdrdPrh7ZAX23yHK812t2BL2XoWSzBpO8tJFm&#10;wQCLPGCCBhBLRFKYvMhkpgRZWS2zLsh6bXsfc4aZLNDn7ysPR612kkMjGh1ggg3RB86I/VMMrikW&#10;IBBDNBM6iR5JSWYnqfUem2K8z235EcL6T2LDq9U1kjC18LwBJZdk9QMWABQIGDnqbS+uihbiKSIR&#10;oxp4+WzFjq6G312JxZY49yD5r532tpBoNbNpWGw1xA9w/fzQma0FG+ZU+Y5osdO9MoXzkaJB1Vjb&#10;ey9LdzbthsUrwwsjzaqRuIbtb1VVJUirzCSuVVSMoxWMtfr0PvsCbDaxPrgntLGbCiIIFFFtQ08l&#10;bHCSGWWHVKnQMSetsJ7xwbfkkhxVVbUCizJ6Sj0okRUOLeUAi/698E1u9m53VGGWLW9+EWNv/iX4&#10;akSQmJkrXAFyoBppNhfGlpncAjKtMqwsz8Q1VGfFni5qd1Msed1sb3G4JlNv37/XCWRnvXbuCUAB&#10;3n1WSiz2pyiKlFQAyQvqKpvr7MFPa1+/XbAfhmyk7eq4xbiaXmYVAqeIjmdEpq6RokUiMeZSVBsR&#10;2v8A6+mCjZsh2PwVMI2N2nlEZnw/DmRheSqKCGG0jACy2vsffp9f6DHqTFYA5TAaQGWwZRLG9OlQ&#10;YShUmUJq5qg3sB23AP0wyV0rTuq/2UOJGVqssWj+ZapjTXTCIylN9L7glQPsSPS2M6TfVHlVXuLT&#10;lLePqeqzCASJlofQOdHUrJcFNO62sCDa2xta22H6FzYjRdzikcMgvlG8GSplGSCbM5pUplUyJEqt&#10;Zh/muOtz2wrWNM0tMGVL/E7C1lFm0eY5bTiPUtUsQk0WIJQnZht6XHXtjOlgMb/S17L2T1EUMOre&#10;4gP2gA8UCdpr5i1Xl1CWqpo44S8Lm6xPszMSSQANx0Bv679zfjIaF8rW9stLBJ2e2aIgta4AZ87u&#10;q9AD9fNBJXTQ8Q8ijlWkp8vqHRtYGpnFgXJ7ldx6YeYw6K3Cy4D7+K+X7CSGNxfU4HxKYVNWcwqm&#10;kpzDVRmTm1EpbQEAHlHTtYbegwgM2Np2DwOq93oO1+yOztQyHTbnNwS7I3POLo14W3hoGbJzQVGS&#10;wTUQVQsiyFw0jqQVJJN5NQO9z5gevbETu7w30+8fsvow0jjAYQ5zS7lza68uvg+eemF9Q/LtM8sD&#10;AAyl21PZ477tcdTfscTIH0AVX03aXZ7Y+9ZM3aMk7hiucdf34CER56mpq5J20QxTKVQtfSAbBjbc&#10;hh6e3ph5AYABz9/ovlmt7Ub2jqJI5JSyF11Xi25sFw5N9aPl0aAgEqkp5Kg0DvmVTMAscYsI4wG2&#10;GkbKN+5F8NLN1bxtA+f9rV7R7ZbqOznW++8AAFf9SMmsNzkDqeV9UT6y89PSStzLNErXAJ7qfod/&#10;6YkN6E8LwTvK8JplfykWWRP5WCsD031f1wiUOc6lp9idoHRarvO7Mgo+GyP/APWM456e8LO5nM5V&#10;pKFWNdLf8RASO4uSBuBc7YuxgcP/AChUXSvlkMkpuySfW8/VLM4oaOSFknqZJXjQH8S5aPYFh7m5&#10;v3te2HxSvBsCkbZCKoKVBTnLJY+dWieMpyqVFUkOb9CN/N3J7AfTHSOEoNCupTHNDmnoq80qs7CS&#10;VNBH8uYgjHTGLnbcXI3HTb2xMTIbDX5u0DAxuHITKszesgYVBkSSV9UsoNgCTYAX9SD0wyaEMOOA&#10;mPZt4XVPhLnnj+KjhykaRzGErAAx6j5SUg4s6VjSwOrKOIAgFIvGmGgXxf45adU0tntbqYvY7ym6&#10;37DYYqyueZCG+aU97t3hXPKWkzCspZKQQEa3sxeQWAvf9bKNvbDnvjY4OtMc9rclOuHaSOjp5qNY&#10;4VqpJiEmWQX0nfSR7AX++KmokLyHdK4VeZ5NOBV0+YVMUEzxCOti+Y5CLNuGa1ja1yT6+18C2NpI&#10;BwatHHdeJLeGMvhZ6map+Yo31ry0iGyXuSNzfoMWNTLVBuUySQBPqeSmhqeVW1elWtKBpsZEBOzW&#10;NhcX2G53xTc1zm20KvINw3BQph8rxD8vmBqGpq+nV6eLUW5a286Wt0W31tbHP8UO5lW05/Y/FFHt&#10;LbHTlfcWZ3LPw/TUmQTAUaOmtgm+lfygk+h3Pr+2O0sAbKTMMo2DxHcnFMtXl8kb5m93o4dUc7m3&#10;Pv1KjubH/XFcubIPB16eSqyNu02pGzGkyg1EtNMIua4jkEgLLGfMBtc2scV37HSbQcoLk2bWnw+V&#10;4v3cX6pS/wAxm1WsdFQVdTBMwM82khIrm/Mv1Jvtboe/bD7bE3xOAI4Hn6J2nYxzgJnU3z5r1rrX&#10;PuTNMlzlar5Whyiqmcg/MwI6oFFhYhiR1Hv6YT38W3c9wHknQ97odTYLXFti8OaemPhx19xXtXQC&#10;LNajJ4M0iYx6WUo+yPbdGtsSu4JHp7Yhkm5gkc3lFN2lq3EN711UB+Y1gV7scfraHCqIWp4CZFYH&#10;U5lI1/YCx9e2DOTZ/RW+zdVCzRTad7Pz1kHOM1XlwfI9elDUlHM5qalKadq9IWEccl2aRLglFC7d&#10;N9tzpwbnjDb8P39/FUZNNNpnCKQUSLHqDwf4SuHhtcvy2nroKon+KBy1KilSm+2tibrYEE7dSLHD&#10;3awyPLCPy1n+PNXdHp26k1JIG9ATwXHgfPk9AjtLzNFSVlJMgteEtYgG27XHQC374XYALmlS3QSR&#10;TDQ6luxxN2auyKAJ42n6c8K2hpgspiklKxuNBVW36Elj797dLYCR+LAU9hCL/wAk2J5O125pLeaI&#10;IJHnQykjzU0sscOXz1Cy6nd1SPSBbd9ydmtY22GnFwNcBueMff371QMTbJ5H7earzSkFLWRVAgml&#10;iYbh7EXAGlvqAW/piYn7mkWha4EHKX189XBTpmFXTwhYy1PHy1sov0cA736fbb6OjDHO2NPr/Sew&#10;h3CFzCgqJzSJ5mZ2eKRwSI5F8zK3sbX/AEwyKVo3H4+qkEAoDLZ0p3iiqUDRRcwrv5dgSL+/X9cO&#10;lYXWW8ml0gsYXb/g6p4q7x+4VzoTksIateUV/IflZAd+/fAQvMcvc0oY4tdspKfF+hos18VeOaPm&#10;tf8Aj9X8wAbaBzWN/wBB98U9RK+GUvrzpXezOytR2jq+7iwBkk8Aef8AA6rLwpFSiiiy6ZZ6ectC&#10;rsoAAC23/wCbpff3G2FWX7u8FEZ+/RanbvYen0enjlikL9xIuqGM/A+YPvVWYxx5hPNTUFS8FRQt&#10;Zytlfl6djt1N9vuMGwmMBzxYd+q828hrbpLcmWKirY62vLfKvK16cglVZhbmdduh7G29uuHzW9pa&#10;znz/AGXPJc2m8pvXpQyVK1NQ9RGeUVXlmxVT+VrHqbb2xWjLwNoSQXDDsr3K0pXr6egMAngZxIGl&#10;N2TSCLj3sT7XJxEhcGl10UJeW2VpfkKVEQ1UCc5tQid/OFUtYpfazHY36HbbFHvHH8pwibtI8KxH&#10;zk75tJlFTCkcVJVTM0SLYS6gANh7C+3W+NTumhneA2SB8E6Q1GKWty2Zc8rYpNSGqCiPVawVVFlW&#10;3bcYzpB+HYR0VN268o9o8ygpKqnrFlhrKibW8Q/ybDSp6HYAnC90biHNyAlmwaTHh1lq6QJllQsp&#10;enOl+ZquL+VVIO3msdu9r4TqBsd4xWf9/RS27IKqT+N0ubiuqq+F6meF47JNzA41X817bk2IPax7&#10;YJwifHsaMBE521JsnVKzJsw4gFPQ5ZNBJZvngwezHQpCpcli2oDbqpubYtSAxvbCSXX5f30803ut&#10;pq8KVPSTQ5VCc0ib5gBJjGFIddRFxsNgL3+mAc9rpDsOOFrCeXT9ntBjtt21xGADyCeLNDF8WfJN&#10;8g4hp8ooaqZqhEkLmOBRHcNGV2A63JuQSLWvv6YTLp3SOAAx196pajWPnlEoAbgCgMUMYu/W882s&#10;/nVZJn9ZDLDWLEqruKi91BIPlI6j++LMTBA0hw+SpvlcQQ7hLs3Wqd4EhkmnRFBaYEDcDdSRsDbt&#10;7jvh0RaAScei2NX2c97PxETt8YaLdxWLo856dc85tNXp6mCkJDRu85QxsWIGl7ggH1IH63wkOa53&#10;u/ZVJo36NxDXctGR1BzecjyPBFUg6mCmhApqkxJPJpmWcdVYEIB72WwN+t8Ma5xy3jivr+qpBxqh&#10;wmNJNDNQLWyQoHH4dne4BvsQNhY9b4rS7g/YCvpPspoNDpdN+O1db3Ha0O4AxRAPn5+WB1SPiXK5&#10;MziairZtEgkMkcukE2XYqbdbXFj3HuN7WlnERD2D4fur/tXpD+EfIWje03dAGhgixzyK8+ORkfJ6&#10;U0VKKGuaQyup1LJISrKvcX+uHTP3u3t4XzB0l2Qs7xomWU6tCur5sHyhQdK3674u6MyON9EcIeDn&#10;hdN+BmtK/EFw/RszHWtXoHYWpZSfp0xbdFcoeE8stwcjOOjH/wCbfiI6qea3EVSkmgeZoxK3p2F/&#10;33xidpX3gHTPzX0D2LfGIJ2j824X57f4tZjNmpKGGWSokkjebToj5hRiRq87e+4t674TAJJCA3p/&#10;WEXte6OLSbb8TnNx1IF5PzFFYwVqijemppqjmxLqeaIm8sI3tcgEgE9D03tsMbBj8VuAo9PIr5yW&#10;27NUtB/Ca7OBUtRU4MLw2Vmmt5rXW1/SwO31xR79kJAcc35fNafZXs92h2gwyQM8I6k7QfdfKEz7&#10;M6vLFvWUFKr1EAijjezHTazNqG1uwA39cNghZKfA44NqnreydTopQydpbeehB9xGD6obgCT5aoJL&#10;kptYk9ien64PtAbgqOqFtWv4vz7KI8nqoJqoicKVTlXLpLpuu46H69r4z9LppHSAgY9fJV4Y3lwI&#10;CQZbBVVEUJzGIVNa9muRaRyOg27D16Ysyua0nZgfRNe/xeHhM6iGejzKOjitFNM6tUaVsWv/ADfY&#10;dD0t0whrg9m48DhKcbyVrs3quTEvzcrVQkiEdNA58wUG7FW6kgN09APTGdHHuvbjzKBry4ZRfBlB&#10;HTVsk+XTwqxS3IBDaW1Ftbe4I6ewvheqkLmgP6df2V+bR6mGFs0rCGu4JGCufSoiZfTQV9PVRVEV&#10;YgSMy2cuSRY/8txb19PXGyL3EsIoj6KuwEOOVZJmOd1GeI1PG0dCKlULMpOtkPlYL3ZTYi3p9cd3&#10;cQjIJzX6/wAppjLGBzrzdeXrlaz5vMMwpRXVnPpquU8uR32Y7/nFhtqsO1xfGW9scbtraIH3S+je&#10;x+j1M2lI1bf8QLTHYFWSSXDGc4BN1eEprWMHJhnq4kYNechBfSTdRpG1+t+l74sR+KyB7lm+2kkL&#10;dXpoZDe0W6qw0uBArGas9LvgKUSVBennoY6kQOTC1VHEHWM3GkMPod8dYAIfzzS8TLpttzMae7JO&#10;26uvI0eRi1FGgFA8VUjMwJRzFEGLhbncX3YD9ccWuL7YvYdme0Whdpo9LrWUGjaaFhzckEjHiaa9&#10;93dpblM9dUV8srUD01DPy2pYCttB30kHsbdffFmRjGMDQ6yLsrzXbGrg1OpfJAwMYeAMUBgcdep9&#10;SmUtPKtB8sY4XkeRgyyRhwUsDa3Ukm1rWAscVt4D7tev9lOwoJ9MNW8BziSACLAArNclxOB0A96D&#10;q4pJaKFZ2gppGdhqXWUaNRYCx3HU7dt8MY4Bx25H7lXPazTQSxwP1Tgw24WASKAwK5GefKqVb5nF&#10;SQTU2X/4qpWIxxTy7ljfU23odIsBuAPXBCDe4OfgXkBZ2o9pdONHNoWNLhtDGvPLhY3E3wMDaOeL&#10;QdSIs7iikjqY0qJo/MJCfLtuAO1jthzbgJBGAvEG2vysxnFDNLV0pzJNCyEIGjvd7Cw2te5tjQhk&#10;AadittdYJC7P8FuVUaeOPDNemnnrHWKSj3Uj5eW3brbbHMneZ9h4/pQHu7zas54zTVB8X+M44Zvl&#10;x/H64PJEfOF5rWwiVre8cSL96KDUS6eYvicWn0NLONDJ8rpZkqnkQ2Mx1szDcfm77fQYSHDdfHuQ&#10;SSy6iYvkcSetnKTTibLmo6OthpaiG1m0yXvq6rcG9/7DFoVJucwkFcGjcXBbPLKynnpqOKNFpaXk&#10;qsSRi5G5Li/XqFuO4APTGPNG9pcTk3n9v3X1zsHUsm0MDSaAaBjzBO761Y+PCvz6ip8xyER1wE6r&#10;JpMhtqRGNgw9xcEYHSyOil8GP6VX2w0pm7KE95jcDf8A8uxX6fqs1T8NVlFM0UbCWnVlUurhZIzu&#10;NQ9dt9jvjSdq2vFnn6e5fMtNBLrJRDE23Hop5bkNJk2bQ00kFTVvM0d5Zl0RvcXIHXVYgbHe+Bk1&#10;Tpoy4ECr45/pM7Q7P1ujr8RGWA8f7GPhynWWSyw8VVmWVcq0qpNpMzreyWBFza9rG++KkgBga9ub&#10;CynRigVrpZshzfK6ySjprZjTIbPKoWUWsQPWzDoPcYotbLE4Bx8J+Sl7RsKX15oc0ygQVB1aRzIy&#10;j2dGA2Knsev7jDoy+J9hVow4WQOOf0/VeU1XBywlOJkIFhyyA1ivU32vf6e+ILHWbXpdR2rFP2NF&#10;pXPcZWu8vCG0az5+oyeDgLMZ/H89mFEI6mOohRxZAGQk3sWsdtSkd7jri/pyWNcKorDgG120jlN5&#10;Hy+jyyoiml0630MUN25h2v6qLdzYdMVA2V8gNf6/dfSu2dZ2ZP2EIY3Ak7doFbrBAJrp4bu8HARN&#10;NLeGnievX5qJVEhEgUt6AX/f1thb2USQ3BWl7Odrw6vT059CMNsupuRzkmujb9c2oP8ALQZxLL8q&#10;aiKug3qD5lUj8wAO3t9Bgm7jGBdFp4Xg/a2fRajtAzaN+4OAJOfzdav4J1lM9DlGSfJT0M7SyTal&#10;SEW0XG59Bbre+98Ila6Z+4HC87HwdyzeazB6yWCjlgkUu78wkIASNjvft9hfvi3E2m25HDA6aQMj&#10;BLjwqHkFHqM8iwMw5QsoKKpIKj33J9vphgG/8uU3WaDU6OXutQwtdzR/UHgj3LzL6uuSArXANGn/&#10;AKd4XGtuxB27/tgZY2ONs56399F7n2O7TexjtEATy4HyurB8w7FeRvogeL0zNqulkolQoymOniYm&#10;6v1bVfb0N/bDdGYtpDveUXtzDN3kUzz/AIsgDqDyb9T5joEBPOlEjP8AIRxSxScoyD8xYjt/r7j1&#10;w9rC/G7ByvA7C/N4Uspnp6asagp2WanEV5JJpRcSEflH2OJla5zd5wf2R7XPG48qwrKiQ65lkWO3&#10;IVzqYMALgHuPfAWDdD3riAAV0b4RUmpfiM4cgjusE3zszjr5jTSbX+u+L2mLXvDjyMJkZBdfVIfG&#10;ihjrPFri9kAR/wDxDWLvtr/FY2GK8khZK60F7Xm1kMwkaiZKKnrFhlUqQXG3XoPXfbAxtD/GRa4N&#10;F7uUU1JHVBZCdTOFkWRYLBW7gX29CD6YDeW4/dSQA6wUdFmlPRLT03EI5817iWKPXqYdLjsRfY+x&#10;viu7TufZgwF7fsD2k0sMLNPqRQZZsAG7OL6ggm7HPCHk4ihzQxx0Bqyw/NzV3YdrLcgC/U/bBt0j&#10;ocvr4Kj7Udt6fXbRCHepJoUDYAaDXOSeeE3oZOfl0ZMsMTr5EaVu4vouB2DG/wD7YryCnYF/eVj+&#10;z2pZF2nE95oXVngWCAT6A1aYcPUr07RU6Rv52JbmKGXVtuWPU3JucVZ37za+v6uCGPs+Vs48G1xN&#10;5F1g31O7qOvC+r6SnfieGuMnOq0ZIahiulZgospse+4FxsRhrHu7os6cj0XwUvxtKH4yop8izSTP&#10;4pYZHqnWEhpt38oA0KOp8tvvhmmeJmCI9M/7TO7dINn6ID5iWly7XmqU6JVVIjFXFGQ7rbV5h/I3&#10;Y/fDO7a9/wDjuwOCfhjzXoZ9TPouznaP8KGBxG55DgXVmiTjg9KocDqvs4khTLxDBUR0rSMnLZxq&#10;up2+5IxMIJfZFryzPz3Vp9m+WUj8PCaghpZq6aJVRpWsYyN7Lbo1gdvphMUzhJTrDVbbKI6Pmg6a&#10;CGXIGYw3zVAqTLHcvcggal/TBOJEmPyoHHksX0NI8CpG1LAzxIoMnKW+9/Lbc3t9NhgC7dmzn3re&#10;j7dEXZbtLX+StoNNI23ucDYNnNe5Ic8rJ45RRZbFMJXbU5IuIgWVWZQfQbbbb4uQMaRvf/teehFj&#10;xcJxklRPLmE09bXyUqRI5pzHAzaNit5DY6b3FhYAWG+K0jQGBrRfn+uFI29Evy7LvmaV5Pkrx+Vi&#10;ZnLSOBcdD+bfc+tsMklLTg59Fu+zGq00Wvudwog+77+yi+IZEhyoLPFMfxVjj1DVp231EX0jtf8A&#10;98J0rXGQ15fdL2ftvJp5NDG05fu8ORe2vF8Lr9uEJlk0FPRrSxoaqOMXYhruSO3sfft98OlYXu3H&#10;BXiew+2X9mah0ndhzSKI4PN4PQpVn2ch6R1ilalniR3RI5SzazbckizDa33xY0+mp3Fg19+isdt9&#10;uSdrvY3u9rG3i7snkk4zWEv4ZzKaspqw5xLz5pJECmRRb8tuo26dR9MWNTEIyO7FLGk2xtoI6gyy&#10;OCCWaihYxO34dl1FR01E9fX2wh8xcQHnKZpNPqNYSyIbiBZrmupQsmaU1c9TRhvNECFOwK2Ftvqc&#10;NEDowHJbIy0ZXV/hHR0+ILhiMX0KtYfW16WTDdMQZbURG32lXirSq3jHxixikA/jtWdTtspMrbgf&#10;U4paqSnuF9SveQey+m1kDJBbSQLPIsjmvL4+5c/zDJp3qw89U7yE2sg3UelsPj1DQ3AwvDSRnTvd&#10;E8ZaSD8EXR5nFRRFZGkNJHZFBBuj+tz1t9Bhb4nPOOULwS3HKImpYc1R44ggqJowrPNqOj1YDbex&#10;wDXmI2eAkbxGbKry7IGyvN6aKWoFRHJqj5gXRpbqoX1v3+mCl1PfMJApS6UStIpWZ9XR5XT0td87&#10;KsNdUaJ4OSFKxr+Yg9RuAfXfAwxGUllZAwfVTHCCPNE19b8vl8ci1VYJZIGKiEXY73BCnqR1N9rY&#10;XHHucQQKB6oWmUjYXHaOlmvlwFfTzVhiafMplBsxEmq9x2B2vfC3NbdMCS8tvCJ4byqikU1tfNPW&#10;5g4P40l5PlhawCX2UjrfEaidwG1uG+XF+9WtHqHN1MRDtoDmm6usjNdaRNCaiSpqJKgsYhqjelkY&#10;WRVbcEd2N7k3tvitIWtDdvPN+/8Abovv8Ye9zzJluQWngAHqOpPJPCq4lossqsvTJoI46eUoJEYP&#10;tC1/Kw2uF23GHaSWQHvTkfqvkXtT2ZFoO0SzTCmkB1dBu6D0V0VM4oqKjeZZGifmF4Hu2uxvYnYA&#10;7jBHlzgvLGEncdwwFRC7zx1Yp6iqEqQqsiVB0F4wdwQB1AsLemCIqrA+C5pO0lSq66OlypHqJlmF&#10;Q5ZRYpsABcX/AJbjb9cA2MufjokhvUJJURSPBNVU1XpSojKRLMNTKWax9L7BiNt7dbYstcAdrhx5&#10;JjSL44U+D8q+QfnzV0s8dL5afcC7NtbY+gO2++B1mo3jaG0Tyve+xnZen1skmrnaCGUA3kFx4u+a&#10;6DqfcmnEEjS5RWTxT6JI4PmIZYo7FHXoL9SOo39RippsStBHWqK9b7QdmaSfQTPLG2G7gQ0A2Ol1&#10;dHgrO8CZ7UTxzR1fPZkU6G7SG9iL+u4/bGlrdO1hBb1+i+OTQgO3eaZ8NmHMswropaqF+VN5gIzd&#10;WsTcMD1/lNtvfCJ2mNrSByFzY0Lm8EdZLW0S0rziCSyAvZibXIDfX7fXBxOMe111ag3G+wV9wXTt&#10;8tWUtZlFNHLSRaRY6uYSTsbfzbbn+mB18mWuY85P38F7z2N0Wm1jtQ6VgfTRQIvkn+KtMqiR6GnS&#10;emenSYqSoVARcMLr9DsMVmDvHbXXS9X+Fb2b/wDo0jGgnkAC+Rx7+C0mj0o85PiEczPBWAugp3Ko&#10;iKoUi9yAO4FyC3fGppvDFt8/v7C+Xdplp1kzWfl3H0qzdV6cLrPwdmpHj5w0ajdpIaxyelr08htb&#10;DodvfDb0/hZ0RG+ghvFSWceJfGDOqyEcQVujzWOkTNsfXfGZqmt/EOpfWewZtQ/s1jn0asD3DAv4&#10;/Rc2parMYc7elqdpncM27WYb2t9ji25kbog5vC+W6+OY6h4lHjLjfvJTfOMrjgaOoSMSCE6mBBu7&#10;A3OwPv6dMVIdQXW2+V7ftf2Vg0ugJi/MwZN8nF/Dyx8Uvinp/wCIitQlfLqSzEGQEe39cWdrizYV&#10;8+YNzdrlfkuZvUZ/OsJUxp+EY/QgAlwvre4H0wM0W2MWhk8IFInialjqlho6uwp6JtYU2X5kslgt&#10;/wAyAb6tr77DvgdO7uyXN5P0/n0XM/x4vlAClllqIqrMpflqCNSoi2CWHlWwHqDte+2+GF+0FrBb&#10;j80dkYCYU9Zls9VT01LKkzSrr5eokFT0thDo5GtLnCqVd0bi0mqRGZTzZej0lPJmEEL6WRoqcMZP&#10;WMX6nt2PTAxNEh3OAPvP1S4hZshEZTmE1Zk5qWi+bKqDqlXzKhPe3UgbG++3thUsDWybePcvZ6f2&#10;518De5mY2ShQJu8edHPxQ0lMUz+prquo5czkAGUBE2G2k36AW7Ye03EI2jAWZrdXN2zKZpK3O+Q8&#10;h+wCZUCz16tToeWzXLurA6VAJJHttvhdVhZkbHOBjYecKtI4quvo6aLMC9Oq2ljLHmNfr2tb9+3v&#10;iZAY2F1ZXazSnTRtP3aKiy6tyyCWE1VNNG7KIZJlsIluLhr363HT2wkvbJ4qrzVEi27h8VleI8wz&#10;eFo1y8SJUyVBjeKRAdbWIHXrt9Bi9p4oiDv4pPiazaQ7hG8KLNX5VUUNewqaiOoHPikjCpC5FxpK&#10;9FAFyfW5HqU6oBkgezArHmffa9f7P9taXs+GSCZpcx1OFf8AYY9COmbxSteopytRQiGQtNoRjJNr&#10;bY7rc72HUDrf1wAY6w++PRI7V9qJdZGYWDY0853E0cDcQPD6dTySvIMpgpYBly0arSykyS8wFWff&#10;azX2YEAkj/lHvjn6hzjv3ZGB9/fVel9n+zdLr+zozLE0/ms1R54B8xi/gB1QtKTlmb1seVpIZJmM&#10;kWoAnWQu/wBGF73w4nvY2l/T9P6Xhu2dM3Ra18EZO1pxfNc/fnygOJs0FJnNPVwSyx6QIpICtw4P&#10;cb3uOv1w7Tw95GWuHxVCNpkHjHxRdFmfylZUTQpq0R2kCtYne5A7373wqWHvGhpWv2T2xN2Tqe9i&#10;ANiiDdEe8cZ4KOqqynq3gaKBlcsHTVIeoHVl9R2998V2xOZdlem13trG+MGGCniuXW0H3Cr9OPOk&#10;uky7MKedpTVxOJZGZtS2A9gMWe9jcKrheH1WqdqpXSyfmcbK6Z8JqofiM4feKfWBDVBwB5b/AC0n&#10;T0xZ0ZO9oI+6QxCnBI/GF6+k8WuNIlUx8zOauSFioYbytYi/v2xXnEb5ST0JWrpO3dd2e0xQuG0m&#10;8gGvd5LE1TsVhgM340lhIxFmQm1yvriWAWTWFkvc6WUveSSeVdxZLNLl7ZbTsY5GCDnM3mKiwJY9&#10;friNMxrX94QtrU9u63UwiGZ1tHpk15nqgqekly6mih+YglCHSGkj1H/m0g9vrhpkEjiaWKyQPJNJ&#10;hTVMVbNOlBCtPVCoMRnI0KrDcE23b198KcxzK3mxXCSQ7cA44TbNs2hyx0y+StMtUAFaqlCtIw2u&#10;dJ7tY/64UyJ0luAx5ffkmPLrJARuW0z0FbUVkmYSVST2MUaxAaRYHUbdTaw9hipNMHAMDePVez7N&#10;9ifxemj1E8u0OzQFu2ngkk0L56/skS5TJDxQlQnJNRIedJNpsvLNwukAW1Mevp98XO/DoKPHFevr&#10;6Bee7Z7Lk7LnOnkNirafMHr6eRHmma5PA2Xx1dY01W0ZMkUUrNoRrltR07mx+u3bFZ+ocHbW4vr1&#10;8lu+xmj7P1zpTO3dK3Iab215kDmjgjPTCJasipoxPmQhpXqDaVNewe97m3RSASPvfa2OZGS6m5rj&#10;3fz9hB7SN0Tww6WANLCQ5zeL52jofMHpwqKWrFLmEuYJSThnbYtZiptuAO3Tt7YcQSA0FeZEkjNp&#10;iP8Afz5Tfw8qKZ83eumrKcU6SHUL+a5/Lt7k2+vXrjns2jjKsaaLa4PdzfCnWz05zmSGFJosrhMl&#10;WVGpmLaTZB3BB1bfbEOc2qdyVrSaKbXROfHGXsbyR51fHPHKEjMlbr1yxTx1UGpY0F1RO4F7Fibi&#10;56C3bFV72s4FUVZ7M9iZdc1kz5AxjhuoeI108h18zXVI8wp6Fs0NHTmqjnSLQ1Q1mL73Vt+4JI+m&#10;18W2SO2bjVXx+qyO2tDBoNb+Ea07QBkuBsnh3AoebebuijOHaU6agRxqKiWExyyqTvINQDaW6bG1&#10;sLmdkXxePcsPvAxxbSzlRUVOVPX/ADZNSjEPDIi3aM2N7/8AKLfvYXxdaxsu3bjzTHxh5FKeT1WY&#10;VpqHjpXpVkOo812Acgfm83+7DAzRsbQJtWWa3VaaPuYpSGnJANC+hTUyRVSSQ82KCvYEM0QB5lwL&#10;np6X39sJrbnokTzu1L3Sym3E2T5lXQ0tBVPFUHLI559emJms6jSAL/0364Q+WRlt3UOq+h+x3ZUL&#10;9IZZ4A5zj4Sciq4rpn52PJL+J6Okq6CoaB6bLqnyBgVKqyNewGkbtdbXA322vh+llex4u3DKZ7Vd&#10;m6FkH4mNgZIC0UMAg304xXNBB8NDRUrT6hqAZgTH2Jso9bDp72xY1HiFr52WGQ1wovmjvWzUTyrN&#10;JpCLePyyGx1Bf8vYd8Q6EBocOPulLmBvC6z8KMyyfEJw7HBRtFogquaLWEdqeT9bkjDNG2pASful&#10;MbbfayfjZPV0vi1xbJIWkRs8rQgUHyDmta+Bla18jgPNKcLeVjcry6d4+fm1TKJklBIW3kXqCfQf&#10;2O+OklaDUYwpc8A01WcQxz02cR1TO0kTsEdWbpe9re1yL+ox0Dg+Mt6qYXbwb6Iqlly+GJyjpIx0&#10;lwr32HUD2Bv/AN8KcHk5S3XvArCnlcMLZq1VKFkpQpdBKtllYgAM5/5SN77Wt74l76bQ5/T/AGme&#10;EFLPEDJ4Is2TMJK8tUVB0RBo7KCq7E+1x/TD9FO4sLNuB+6MOIaRVrWS1FaJ41iiiliMKIDHVINW&#10;267/ANRY7b4yRGwg7jmz0K+3M14dG2aOjGWjIcAOOM1VcWK4oqM8LJXZfPIyKyw8piGCgyaiSCPT&#10;09euDYfC5tdb+C+We1vacWv1LGxVUY2k0Mm7Nf8AyOB55PVFQ5mkdJG8MRlkkJjCRkFX6m4PsOp2&#10;64h0J3HcVU/8tFBpo2wx7JQNrnNsF7TnJ6E8HBJ80rmeGvzTlVASKkteWBpb3Y3LOXtc3soAPZbY&#10;e1uxljnz/ZJ7U7W/HRxMY0MawGgBizyfoB7hwmMMMs+uSIJd4y0FpAQqdje9sJJDcFYQHiAKT8LR&#10;ZnT0kuYxmeGRJCytTSEu5G5uo36d+mLmoILg0LY18bw5pj8qxyPIp9+DU1ySnySgq6cyTZmYXDgk&#10;dfr6fXGe8PAI+/cvY+yXbXZ+k0/cal+x4JIJ4zWbAOR69OD0UK+KGbNF0mSDk8yLSqgrIHUXsB03&#10;UHb36YhtsjN5uj8ldh9pNL2hrWxadrgWlwaALDw7BwK25o9ceoQmexxEQmahcCJSWkVGuiA6mYHb&#10;oL27knbBackE07n9fvlb2qjimDZ54PFHeazQyS3jHNXknhL2zbMKfmSVPLnR2vC9PEwVUuW3bubW&#10;ti0IWOoNx52V8g1/dTayWWM2C4kfE3gL6HMVmhlzF4VKmXyI2xsbjSSfuP7YkxEEMtU3NLnbUBUt&#10;S1VfUx01YZKgJ5I1sQp7C9+l9rf2w1ocxoLhhTTsEhR4Ol5le9TOx5qPyWGgqu4vcE9b2P6YnWN2&#10;tDRxyo1DdoFcLWVj0tPTyOXMSpeQFf5T3I/7Wxm7HPd5lev9nPat+iDdLqcx9CB4m/yPPr5FZWuq&#10;aUiKMy82M2dpSQqlv5br1CgdB2vvub40YmOyapF2721FrmsihJoZJIqz0xZwM1fn52llNNURVrZk&#10;jWRJCiRBr6z0JPruCfbbFkhpbsXnW4SN1r5agOzMr6y4kU2Cm+5v6Ytf4w1SQF3v4RqmsqviH4ck&#10;ZXjgWnqlN1I5n+Gk3xV0rGMkA65+CSw04BI/GWsJ8XOMaWkq/O+b1il1XzITMwZN++2xwiSL/I5z&#10;x1+yp7oFxKw04lpaWmiqZXqayoeyupsxNyNLD0C9/rggA9xLRQCTtt5DeAmqRtOI2r4YWptXLLOe&#10;mncEgeh+x3xXvbew5Ux0yz0S/jWLKEp0hnpWirGQiCSFrrsd7kdV33HX0tizozKTYOOqeCbwjMmr&#10;YJaKnocrn58dNAY3+Y2EpY7D67NYHthE0bg4vkFWenRUZGuvc9XVqwzZbCtfESlPWc2EtIGFtNin&#10;/T9cCwuDjs6iv7R73BvhRlTHVVy02YUiGnpotXMiZfzubjUPYdBthTSyO2HJKtO7Q1D9N+Gc893d&#10;1ePv04UK6KoVEpKuQU8ciapJR/xFB9ARYH3PTExkXuGVmtAYeF4aesyXLqShaiMiBHiWaIXVVJNh&#10;vuGItvsMGXNmeXWnyN3kkJdleRrWCrzSqRn+XkcQU8gOmRkAKK/qBf63b0G5zarutsbevJ8r5pex&#10;7B9nma3QS6uV1BoIaOAXAXk9BkDHzwtPWQI1A8sdPNScmEyGFP50G9rD6dOu2KET3b6JBs8+qtdq&#10;didns0bJ9MwxStBcWudkgc843DpXPBHlblJmWnhqah0glWNwrg7AkWJudtxt+uGPcQSGrwr55aDg&#10;a6L2KsikqdHNSWZT+K2k3Qr01N0B3Fu+/TEOaQNxVnRaJ2rma0uAPJ9AM2UBmWYhpUnmElOXKqZm&#10;X/hm/wDMBuAex3x0cZogZr6rc0HYJ1DmPlBa0kW6/Pg4GARwRefkh8zYrXSQSZrWw1L6ZxFGwOiE&#10;KPMBup8w73udthhkWWBwYCOL8z+qf7WTarTat2m715jAbQcSfXJ4d6H+Fbkn8ReKSjy4p8oRquxs&#10;IDfcqNy25G2wGJk2WHP5/X+F5FrBJl2D9ShavK3zHOZYkqtT0rlVaNDpfYjUTvc7mw+vXBNl7tl1&#10;ypYNthV0HCUNAsqV0Bp4VRAY4ZipkIP5mOxI7Ee/bHS69z6Lcn1Xp/Zrscdqah/fk7GCzXmcAC+P&#10;NGiko6WKpMVNpaSYOyGpITUejBreUgbWFsIbM99WeB5LX9pPZqDS6YTacEbSARZdd8G/McFZ7iOt&#10;hjFcs01lZFiamViDfY7k7rcdfX2xoaeNx20PW/vleGY02AApcHTUNbFyIKICqSMLIWa0YubDTboP&#10;39b4nVNew2Tj6p9UjK6hHJkkoWhiWJypXTpB1blgd7b7fdcJY/NP6pnIwsWY8xzLMzR2MXIkvJIL&#10;kkgi31ONQGONm7zXBd++E+tk/wDiA4coamVZZRFV/iyL+I1qZxpv3sL727YraWICUPaMfThdsAN1&#10;lY7xwoWj8ZeK8wgF2OeVay2a23Nbc/TEOl8b2HzKrMkqQtKBgy+Gel+ZqUPNaMgaiL9LXPvbFF8p&#10;B2tSp5ejVn6+ogymhRamGoqUZxo0jSQLbG/ffvi3Gwyu8JARtj3NscoLiiWHN+FqKajDI0ErB45W&#10;3Fl3se9un6YdpgYZnNd1ToxsNFQ4FqoTl9TRyIhkqWQAP00re7D3BOO1rDuDhwEE7C4g9AtJm0sl&#10;DNTQz00LQou7cu+lj/KwtbUOvf69cUY2h4JByq7geiuoGrYMwgmgqaVItegRFje176dJ/wBdsA/Y&#10;WkEG0rdnHKfZrQUa1OqRkqaiIBmk1awLdtN7Wv7YrxSOLcYBTth2ggZtKs9p6zMq2Oojnb5WOEOV&#10;SUorud9z0N+gPbFiJzY20RkphaWA+alls+YVHC1A0zrKXnZapg4GixYWNx+YCwI9vvhczGN1Lqxj&#10;C97qHaZ/stEyewxr8htXgurzAu+T70ayVs0LmOnquYF/Ccov4rf5rsegUHbvcYSDGw8j19Psqh21&#10;I6bsjTHUxncWjYSSTd2SSc1socc15BImqI2yyOiio55PmqhHSe7MTIy3AHa23QbDb1xfDSH7rGBx&#10;6LyUEc0r2xxC3HAHv8k/o/msvyuamnKVZLmR+VGQVBIFgOht1J2/vii+RkzwW496+h6b2Z1XZrZX&#10;v2yb27S0XeXC6JFeHnBHnwiKsU0UAqawwuioVBjUWY9v3sfa2K8Ye5xa3H39hex7Q1el7I0Ylmyx&#10;oDQGi78h9Lz5eayeY1kjZmlYkpljn1QzLGegGnTpHUEX6X6b7414owI9tVWQvi3aOrf2jNJqpMFx&#10;vPQeQ9AMJ7R1U2U1mXpDFJFS1DmNWKm+gqWHXfdgB264qloka4k5CzoGuFvOFdTTmlrahpq59VRL&#10;oeUm3KKWCgr6WbtsDv0OwObuaKHH7rhJYpKswzjm5lX0VTUMIkKKksfllDdSe4IO3/fDmweBr2jO&#10;eeF6b2e7Zh7M7xsu6ngZbyCD/ZtX0wf+HyTUyTzlk1LqC2OkGy2AF13Y2AubYW+twDsL0XZntHJr&#10;+0u6hsM2uoEC3EDF1wALIA545OA+IKKkqeHK1q8ioqYaaSVKgMBLdel9rWvbYjobXwenle2dojwC&#10;Rjot7trs+DU6J75qMjGkh2N2OhxwfLos9wU1RlGUVNRMAyzC8aDra3W/a97frjR1ZbLIAOi+RukG&#10;7CbcN5nNWQqJYXkkYsXCKPyt1/oBf1wieIMOCjaTahHD8k01hNLK0jESKLBQR69j/S+J3b6TBhbf&#10;4S1lPxRcLyOPLorQLNq//KSY0tMRVLrtZrxoeopvGXjWoRTMqcQVpIBBNuc2wU9bYTIGvcW8JZFn&#10;CX5VnUVdl+uGpLuw5YUABxJ/KNPe/a2KUmnLHU4JJjBdRGSshVDMFqnXNDI8sMQa7G3k9FHQi/p3&#10;GNBpjLR3fBVuXTvhoOaRYxYrCNyGaNHCSRoY2uwMk1gt13JXe2w6j74TqGE5B+irOFoeqrzkma0n&#10;ykUlRHTLqg+YN7tuLjT0HthjIhOxxcaJ5pE0bwUwy6fMs7mXVK7zOU5UYkMaK1yQb39R9cJkbHAO&#10;MfNCQGpbl9fmVXxvS1FVTJ84JVSdQNF9I0sW9Dbr62w+SKNumLWnFYRPa0RnyXSpZYqc1EESvU00&#10;sLyTuFLNzC4uWI3AtYD0tjDAJAJwRwqH+R1Ag+XX7tBVFPV5gJYqXM44EprHRLCxV4/RhtuDbcdT&#10;hokYytzbv9V6PSdmsn02p3vp0XiyCLHrYweKB549VOephpm0iSlVmQLJJydIZyfMxG/Y2HXpgQwu&#10;zn+Akdme0Go7Nc/uACHjIIvzr5eXBRRy5MuElXCtVyapBICWBWIqQFZVBuRe979NumAEpk8Jqwsa&#10;fUSzv3yGyevmrxVLNR080kapDSsFgjVblLAgkADbTfrgXNILmjk/f1XqPZXSTs7Qh1JAIsmr8VVW&#10;+udoJxfJ4UKYycsx/NfMTGMmJSmnVuCbkEgEi9rWG+47YBzRd1Q6r10/tjooJWwh3eDguqgM/Un0&#10;oDJPkr6dWzBKyDMBFBBbWWaVCTpO4sp+3qT6YDERa6PJ9x/dXfajVB3ZUocBbi3bkGzfSr4GfVeZ&#10;bl2TUdHT0tdR/jVTFo2LlXDHdfy7r5bDByTTPJcw4C+fSdgalhrWObF4dw3nnyFDi/p5Iiqqo46A&#10;UhppUeN1RJHcFyoNltbqCOh64FuXbrTO0fZXV6LQHUvIJFW0ZIB63wR7klzOlkklhFLRLPMWBcc0&#10;xupP5g57iwFu4xaieKO40Pn8l5UEB1HCVSGrGbkyw08UMZcyefWVAG429+9+nbDwGd3g5RENLcHK&#10;AzDNnpJIZY1dYWOuBxK1uXcb6b7kHbff0w6ODeCDz196saYyRu3xupwzY5BHqmmZSpmNCYaqv/wj&#10;woZFicKDc7aiBvfqLntivE3u3bmtzZWnN7Qdp6qHuZpCW9RQF1nJABKVVhL8+EQrHDCosLnfb0Nu&#10;2HsFUbyVlEUQQeVmax6uGq/wJk58wIBhJL2N7iw+h2xoRhrm+PgeatsGFp80zWDLMppZIpJNXIEQ&#10;QmxNvUe23XFKOEyvIPmiBxhdK+DZaqp+ITh6vqiqsy1lo1AFgaWTrb9cWoi1soY1L3/5NqwXj1l9&#10;TWePHGIp4mZXz6sUKNtTc1v26b4Z3rWBxceqdDG+Z/dxi3FXcJ5HQ5e9ZaVJahGXQUJYQgqAxBA3&#10;Oq4uOm3rjF1mqkkDcUP1+x819E9m+xWaZz5pi10gwKO4N8yCOvTHCszXKoKkqcxqywVCgjddTOOx&#10;J6qfzbixItf36CdzQdg+/wB/ulhe23+OWLNvo3nNWKse+/U9fNJq+i+ToeVDBGhljEYCISyBu/vs&#10;P3xajk3usnheKieXk2jM94Zo56aqzKHzcuivT0iMR+N0JsNyQAdgNyBiINW4EMPnk+icx/RKuFqS&#10;sp8vlrOVI8hPkAjv5gRsfpbDdVIxzw3ookIJpbCsyGizHiLKs85KvIpE1QqDVrUDYn3Di2/YAYzh&#10;qXxwviv0H37ls+zLmHtWBkgsF31o19UxmMwp5eVPIlXHKdKlS+uynynuwsTv67+2K0ZbyRhbHtwN&#10;Rqddp9PGC51Gh1u+nwHKBlrIny+KIVNOvOIDspubMOw9vfrhojcHkkcKp2rJptDpo9EJbcQN7m5d&#10;x4muBIsXRbd8GiEBWpl9LISZefIyAKzmxAv1I9b+nbD2l7hXC8zrDp2EDSk0cm+R6dPfx5I2lc1l&#10;Mq6kijSDnU0q/wD4z/ldPZfKB+hwp3gPxo+nkVRIByqYarnwGuhpp6iU3WS0mox9vyix7Wv0uPXB&#10;PZR2k0Fq6HtN/Z/+WLElbbJOG10HnxR4bXBJTKmoYvnmqJZ4oKOnVCIwwXXIWN9RJ2HTphLnnbtA&#10;sn9FWlnGvewuDWv4c7gE3+Z1cHoaGaulPPHmqM8jnplQwRxEzoLMjMd1Pu2wO3tgYWBsRa7m8La1&#10;E0nZeohjgmE/dgFoBJaDk4roOTxSHJkSsaseohiaUqNRQsxa1tgLXfp0/YYNoG3YBdffyRe0WuPa&#10;AGtPDmgDF5GXX5H1OXDikRmhakolpJyvNAReYH8y6bXkBPQnp13ucRp2iR5eBhbztLqezuyRpdS9&#10;sjH05nILRh3UcZGLoG0szGuSiozLCWVk0oZXOqwZgv8AfF4RCQ0vNa7RRui3VkJdlKyQTGlqZGqZ&#10;libTLpAsT1Jt1PQA27H1OIlIcNzcLDeR06obiHJ1r4aeqjFRFFEv4kaR3lJB/Kg9Tf6DDNPN3ZLT&#10;1+XxTISW4PK9yOkgmSnq46OSnpBRsHjZSV5uqwC36n1Nut/THTvItpNm/ojcUJnjSQZcRWT7hRp8&#10;tiTfYfT/AEwUADn+EIYmA5SCi4fzOuakraCUPHNMya1YhoHG9j36bi3XF92pjjtrxx9VcvCv4/aK&#10;OrNFE6yGDSsjdywHU4XoQa3HqoAorpfwMop+InIJPPdUqxf+Xell/fY4tuJ3tC43Y8lLxgWIeMnG&#10;CRspqWzytOgncKZm3/bGTOTudfFodM2V0xa1t3f2PVK4KZflVJmaF2UsSW0kN6i36W74o7zu4tey&#10;aBp+zmx6afY4guokNIzk2Bm+ACQT0ukurDTVSTcyqrIIQVQ1QcKhbpZiR0ue9t8WWBzKoAnyXh6L&#10;nuc87iTyeT6m8oeloaqDLaWsraudahFDFlfSyxEflFtjuFNjtvtg3SNLy1gx+6VvaHENTYV82cCZ&#10;qaOogEalVlhIDEspAN+q2I37g+mEGLuiLpQ2INduCCpzmlE8y5ZGJaWGYSTTylVkDFRqTtc38wP9&#10;zhjhG8Av58v3/ZPLQ4WrMozufO8wq8qoC0NLzIwmrdy9yXa49QDt+mOk07dPGJX5NH+ltdgaF2p1&#10;jGA+K8enmfeACtJV1U5jlaOyxIoQM8BkdSDuWNyNj1t3HfGW1rbAPPvpfVdVoYNTM3VPbZjFNJFk&#10;Z5OaJB+WeqFr8nlzRI5EMEc0aWYxoqhHGzXAFyD1/phrNQ2EkZr9v2Wf217NDtiMGw17RVgDnqDi&#10;yDyK46K6mpqWKEU3zEFRKkIeeWZPJq32F9gem19u+OLnuO44B4C+fdvw6XQ9nw6JgHftcd5GehrP&#10;qCKA46i0JSmmEhzSpQoIqV1SJjpvbvtsPbDnA1sb1K8oQWDw9VdVZbk1Ey1y0UqzTRKqJGCFudwC&#10;q7arn74BssrxsLsBT3jpCGj6oqpo0oabnTauXoPOOkMBa3lINwSb2AF98L3l5pvPT7+8L1Pst2Zo&#10;NdLMJt3gaCCDXJq/fxQ6npSDjoqyqqXzDL2dWlOpsvmcAqbWAQ3sD3se+DMzWjZJ06j91s9rexLD&#10;AZ9ASKyWO5+f7FI5s2zTLqxdUCVCVESyU56FCpIIuN72IxcGnjkHNEHK8ropY44ZNHK0PDvX8p6E&#10;V1HHl04UufV5lO/Pilm5x0lL3sDtb2GGBrYm4xS2Xynuh3zrDRWfICvuleKRDQfLS6qlbAElgtwH&#10;Ui/uLffACTJIwseORrtM9rH2B0PI/pCZjVQZcpnolAqp3CBH/KW3ALX6bnt6Y6NhlNO4CyW7nupw&#10;qlHMWrKuaL5yePVZHGmQrISRuCeg81iD17bdcSwMaPCPv/SZbWkYR+V02eUbRioMC06/hRrJVG/Q&#10;eYG173Gwt3OEyzQOurv3L0+i9lu0NTE2bDWu43GvdjJz0/hZjP8ALPmoKqVhV/PrMsaxOTZEUXN7&#10;7W6sCNrffF/TzbS0Y21f3+ixZIJdLKYZm7XN5CaZVX0GQwU0VNznpqmo0ioaQsoYXGpAACdwBe9u&#10;vXCZGPnJLuQOP5UDlZviWoFRVrmFNRQmOJ2WQFCdRB/mv1H+uLmnbtbsceVxF4Xavg5rIpfiC4e1&#10;UTUlRMlVeMWChVpZLEDb1OOhjIkGbAtC0baCx/jbUD/zs41Sngkmb+M1vNdEu6gTMPL6kYF7MkuN&#10;Zx/aWLDiSUirpl/hMtQ8kyxqo5Rk/M56gBf82374qxt/ybRyoe5z3DNoDh+Q00zTg83WpEtM8+nU&#10;Tv51Owt+/t0xYnG4V8jX6FS4dPv5rT5tX0sVDE88cTvUBU1RHZLglbgjdQBfYbe4GKMcTnONHhJL&#10;NwpLocuy2nhMi1QkDyAiSaYqrs38vl9wNv8AXDXTPcarhQ17j0U66KoahNDQtIKmaUEJApvI173t&#10;6du1gMCx4DtzuB5qI3kmgMIXhOjzHJszqaiqoZVDOjjSwBJvZrfYkjDdQ9k7A1rui9D2BrW6bWsl&#10;528jrXX6LdQtSlHMdYNBOsRNZdPsfYf2xiuhlBFt+K+rxdqaBzC4TgDyOD9+5Z3jKP8AjEMdDS1P&#10;ysUVmjBvplKrpF7bja/640NGBpiXOFk8+i8D7Ue0sWpLdPFYY0/HigSOnu5817k9K8wo6Spp3gpi&#10;ygKtgQR1Fuw67+mJldtJcDZXiDemcX2HWCPmj8thpTmb0cFJHOyvy5JGIMaR33I9WI/2MJkc4MDi&#10;aVea2taawcj1U2MyIwSZw6N13Pf+2CLWk8YV/UaVhLjGygAM+/oiqmqpp6WKGUVegkOsxNwr32sO&#10;9rHb0OK4jeDuBHuWt7KdpQ9nzn8S6mPFWM0QbDiPmPcVN6mKljJ105KxtpjS5JLHa/pv3wlsTnEf&#10;fC+kar2n7Oh07pI5mOO07Wg2STwPT1tZbLeHZMwzF6qSoYU2wRA3m6C49he+/U42zNtZVZXzvSRv&#10;cwPkABPkmb0BotaRRrGh2OkHV9z1wrdu5Vp7A5paeCpSIseXywmWQPImmyrrcHqott3t7euKxPjB&#10;A4WJ2fpYdXrho4n02jZA3FxGa/YcAcocUMNYWNJUuKZPM8ZT8RHvfzAbAbfmXbbEmUx1vGT8vh/B&#10;XqtN7H6abUPaZnUMgULrpfuOCRjg8FfT0siqsfNWZJGBRZBrsDb1/L0vtub4lslm14ZtNkDZMi6N&#10;eV5r39EXmdcsdbUUzU0q6V025DG+w/Iem59emK8cRc0OsfMfVfd9TO2OV0RacCuD8K/TPHqo1tTE&#10;aoRTSx81aYMSTqNv5lB28vUX/wCXDoWnZY4tfMfajVQTa8ujddNAJ58Q5F+nHwXOeMpW+biRqZoZ&#10;UF1IlLKov0A6DfG3pGjaTdhYDQmHDwafIUknCywxObMlw6MCSQ3qCG7emK+oIbLQ5KXIaXXfhIqZ&#10;z8SHC8MqIoaGsK6h+IR8tIbk+p7jDdMxu6x/SlviIKQ+Kp5PjbxpInMTVn1X51HU85gRv2titqfE&#10;SD5lKI3EgrJ1TpmFRSUy1S0hNTyvxo2Ja+3lI21WNxfrfC2AxBzqvF4Vrs/St1Opjgug4gX5WVo6&#10;XKckp5bR5fSQMxYIwDa0HS5ue+3T6YzzqpzkuJX1ib2e7NljMQjDSeCLsVgHJz+/CzWb0Ek0s8cQ&#10;nqlCMiqDdRKAT5h2/KV7dcacMgaATj+F8hmh/Cyuify0kH4GsJdPW5gKILXwxQTy7KGBIKruNgf8&#10;3pvscObHHu8BsD7/AES2MbfhOEXm2exKYpqJXNUVDyMospAsTv1G9un3wmLSk2HcJcUThYPCIyjM&#10;v/EOZ8qVeVVKGCAPsQbEm3rYdcS6A6duMhaPZ7C2b3haSPLJFXkQKyxA+eUj8x/0wkv6lbtKc+Tx&#10;T1DTyxzySuBvE9lJAtuO3QdMIBc3A4XnZOypWTAMFsJ+I9/8pVmsFdBVilSNoggEisrXuOn1vfbf&#10;DmtacldJ2S/vqb+Xz9EHE1dT5jHUrIVKDcAdQO2GuaxzNpWrJoo5I+7dkfVMqSqq62skljpWkdLB&#10;7Nctcm1we3Xp074Q5jY20XKpp+z5BWmY4l8mAB1roP34+CmlKaYSRVsnKMo/AiEvM3Xrv73+u2F9&#10;4Hi2Z8+itu9mtVC8x6ktjsc8g5zRHBHkUyWigzGlBS92j5bXYqJQD7b2/qMdGCw2VX0XZZ00jjI4&#10;OokCsj336rxIa6j8iUyRov8AKot/74aSHLWCKevkaj1ywrKv5WB6jbA7cqCcK2VIlrAeVLGjRgpo&#10;HXt1+2wFtt+pOMskkEXm19PDdPpj3u3a3aDgZqvQWfQBLKoLTapo4J5I+SBJVIpEgYPt5vYEfpvi&#10;2zxDaT146cL492v2t2hNqm6mRr4m5DeWmh1usni/gFnauasrcxkhqeUaNl1ueXpYi/bvq227dfTF&#10;5oaxu5vKwi8E947klD5rxDX04bkNGCjMTzNQHLYWHfcjpe+Ci0cbvzfZXqdP7U66KKOJtU0VwSTi&#10;s56DryoUbTVY+frlDM8GksC2ho9yLADyjv8AY+5wTw1ngZ5/VYWv1kmsmMkhyfh7vkk+ZTLmTiV5&#10;BE3y7SBXQgSEHYL+t8WWDuhQF5+ShuBSY8Kyw0mTMwkWpRmRZFjjKiMsbEFm6ne+3SwwjVNc+Xiu&#10;VDhbl134U46dviU4acPIzRpWhbm+5pZO/wBMN0bnAgealoDcNWK8YBJWeNfGVNFWPT8viGuZkV+v&#10;47G/3/bEz0wucRdpT6ZbilstDGuUrBMktNHDKs2tDuADe+r1uB+pOKIlO+xknCKJ0kZD2nIyCjIK&#10;7L81qkmjpp9Dyc4vLdYgSfzBB3B3Jta/TCTDJC3aT6evzXsNJ7XEuH46O83YPXodv5ff65pSW2Vz&#10;ZjLC3NqaiUu6Mv5XJsSANrd7Yn/2BoPAH0XjtdqHavUumfy4k/M30whcxqIRkZkrqFaqkVWAg1Wa&#10;xYfig/y2Y2uDfzemGRtPeUw0fP8AZU2A76aaKxmbUzUeW0NZEsiw1Kvyy/5l0vYXIsL2scakTt73&#10;NPIV9uTlPuA6ihlzmBjBoq0uuoEndhpJ9tuvbFfUte1vOE7TuLJmnoujRR5hFYhwy+nXFAlq9Ai0&#10;lqQn4ukD0G2BoKVm+IqGr+ejzagZHMUbJNTvtrW97g+u3TD43t27HIHA3YVFJUwVPLqngULzFUm3&#10;r/obYkgjCkFSy7KJaB60mpMyTyEpckMinci9+t/T/XATOEoHSlY0M34Ofvq3YIHSr9efki0gkq6q&#10;MsSYolAufzF73O4+gH2wpkYYFPauod2pIx02Ay6A4N+fnj3JuiaE/wAPCHf3OOqsKrFG2JgYwUAh&#10;5Z8xjYtywy9SjYOmokvrM1hSkrHFMYZOUSAdxr7fucG1lkJU0ndxlyzmRV2eUXLpoMwbl8yxWQB1&#10;CnuuroOve2Cnhgk8Tm5SdB7Tdp6BndwyeEcAgED3Xwr834gp6OimeoqJGrxIFgCG17Ke3TQb77b3&#10;++Ai0pc4Bo8PX781j9p63V9qTiTUO3Gq9APIAcfdpPlE8NVRWeqZ55Lu0kZsAwP/ADDbYbi1tr4s&#10;TNLH8YH3/pUZPC6qwrHgM1BEDLNT0cat/iwQVG9yx3sTqGwHQnbEB+15xZPRQHFr+M+Sbx0keb0t&#10;LLG0sWl9xG5jZxe1z/y/6g98ILzC4g/yrDWDmsrP8a0cktfDIKZqmgpjZ2jNiUvubdd9z026dsW9&#10;G8BpF04prcYTiPKoDw8aCiD8iUmRWYi2nr397/oMVTO7vd7uQuF8rZfCFR/LfE5wuXrDOzJWkAtc&#10;r/hJfTbGtp5NwwKRBZDxzrlk8cOM/l4BFUxZ9WoW1eWS07WJ9PT9MQ6Kr3GwfohDObUcmrpIspaW&#10;aAT1A886wrc6R167WsTe3pjKljBkoGh0tJMjboIKgzWvOZyR0Zkko2VhG/LK3iA1KRqG7Eki3th0&#10;kLAwF3P7qXjYNxRM08sbPWVUDRuwXQW8hJ6dvUDv9sKDQRtaVWLi73pdloznMf4rHl8cD0dQXjmj&#10;kkGtSf8ALYXAB3AO364sSd1HsL+R8k8sb4XHkJxn9FJJwbRZfRQwzVIICi4BQjTc3Ow6n63xWhlA&#10;1Be40FIcA6ysHTCqyioZq2lnhn6xF1I1Eb2B79umNdxbMPAbCfd5au20+rkxSNIwaVA5XuLgG2MQ&#10;80vRjItXmeCBL1EscRPTUdziKJ4UpXm+f5ZQhDVNUqkhsrfLvpP3thjIXv4QueG8rP1+aUcVKsFO&#10;yOjN+GV6aOur9MObG4myoLgjcnkzPOQEoKd5VLaWmJ0xr6+Y7X+l8A9rWfmUg3wtRLlOY5bTiRqd&#10;Zo170zliPqpAOEbg4olTSVtLNKFSpj5nTQ50P+htiS0joptNGYGMq8Yc+jDALljc+qsqzMy5ZHI0&#10;E17cxTsjA7A+o9cWYw5niSJoxMwstc+zDMZ46BQzstSstmiLXsFBHf74vshaXnyXnyynEFLOTWZv&#10;Kq5fRTTSIBzDGhIW/qew2PXDtzIR4zSKw0ZW5yTKQvDFRRZlT04rIm8hvqLFr2IIO/a49ADjKmnu&#10;YOYcKuXBzrCy+bZVneT01KtVVo8SSDk05k31X/ynF+KaGZx2jPUprdpJNZWjOY8Q5bX0Yqt6FIle&#10;pKLe913Bv9R0HTFLuoJWnb+bouaR0UcwzevatNPL8wMvSRS86IzFoet7jYdh98THAzbuH5vL1RUS&#10;FbVZ4mZZRUSUnLjqYHNlkHmQXsPoNhbAN05jkAdwVy2HweyySfE7wrziDLy60vbpf5SXpjXhaAMc&#10;JlUkHj5kUFL4pcaZsayXm1HEdYsIVRoLGZyQSelrHFYaovmMVccq3quz9Vpo2Tub/jeMOHu4Pkf1&#10;6LLZrWVFNk8XykIkijBR5XtYHY2t7bEffCoo2ukO40SsoMaZCU2SfXlUEcELFpI1PKZtCKd9ib7A&#10;2GK5BDzuKDc8WHHCZcOtIQq1rRiQIDOgG6OdrD7fXFecAfk+CTe0+HhI+Jost4cq4qminq6KuLXa&#10;MWcSebzMTfY73H9MXNM6TUtLXgEforTCXiin9JxK1WkkgVoadk/w9SVLaz0bWQNQHvt02xTfpNhA&#10;69R/CBwPCzPD0FXnXG8UudmWXTE1RGhvosDZSoP8t9/e2NN+yKAiL3LS0LGl9eS0/FufVOWhaDLY&#10;iKjQCZnW4QdgB3NvXFaCFr/E7ha0j3DDVqPDKhgraJcwmvVNKSTLIdTqw6g/Q4r6gkO2o28WtZxL&#10;w1TcQ5O+XvA2nqsikXDDow/364VHIY3bgucARRXIKrgzNaPimkyCqVdNXKESZV2VDck27bAn6jGg&#10;NQ1zC4dEvaQaXb4HpspoaagpoE+UpoPKlgFULYC4/cn64zCS42eU4CkJmOY0T0VQ6sY5Y4tQYW0S&#10;Edh3A7YkA2uXM+JMkzTNk1yUkcUFtSIkl237tsLn74txSNYcIXN3DKH4Qrs2yzMxldaZqmlcHl6z&#10;d4iBtud7e2+CmDHt3DBUMBaaPCs4nr8vyr5aSvponidSTIBZr+g9fpiIY3SWGrpJGxi3LB0lDLnk&#10;Wc5gtPo573pwLEg3JA/a1/ri7JMIXMZfHK87PMDJaScOyZjDmPzGXNIJol1tpBI0331AdRvvizqB&#10;GWbX8FS/bVFdMreJaijhik0yzUqJ/iagqyWPReXfzWH67736YwmaRryRweg/noqzAeEg4VjyviGq&#10;llrGq63MNR0pIwRUBbZge56XOLmqMmnaA2g1MfubgJpxpW/L8PSy0ZXQ7BLgHWCLDze1gCP9QcI0&#10;bN0oDlzaJwkUOY1FVlBEsLJEqc+wvZhv5fp3/X2xbdGGSYPoj3UatLcuzCNaJKeuhQcxWKSgDU1z&#10;0b1P19sPkiJdbDwmAhdK+ChzL8TvDDli1krdz6fKTYuNFBSjfHKto6rxH41yiKoh+ZbPqjUsisAt&#10;p2Ykk7E2FtsYbons1BlIxn+F63tDtvSf+FGladzyGigDgjJJJxY4FLnlHWtJmEiBDNSABWFyYgyg&#10;XksRt1t79e2LDowGA8H6+5eIDQ0AlSoKgpWl9PzOx5qyMysyi5st/wA33tfpvvjpGW2uPJQ8WDmk&#10;KZ85SmpXy0pIpTysl3Y7j1HT6/2we2EuIk/hFtYTRVviIKh6TLJcwjiiqmVriI6rrYbknv8AS+I0&#10;G0OeGcIocXSd8AFmyJROGWERtpawBB81rb79+3b2xU11CXHKB9bitZk+WxmvlzBoohIFMEbo5J5Q&#10;IIuDsD06Yrsedu3p+60+yo3eJ/Tj+UfV5fSVDq1VAkunYah0wQcRwtek64Lp6PLUzMRxhI9AqC1u&#10;gVSCu3bocBIS6rU1Sf5PmNPmWV5TmEUbSwZhGSN/ynSW6HfsRgXMLSQeiEG+Ek4wrqajo/4o1Pao&#10;y+t+VabVc6GbSd/fUpwcbS47fNTdLF5fxxTZlndRlkUqrzmCJK4LDbqPTc3t2xYfpnMZuKBsrXO2&#10;grW0VHEX5jsZ3Y3Ort9B0GKxKani5SKiAhn07XB62wG5QkNdklTEzVPL1oNuYm+2DDlIXO/FLLYW&#10;yOCasaRUpqoeZFudDix/cDF7RvcHEN6hUde0mMOHRe8IrTrwrL8qA0QCBZCAHKefUbffrbucVNUX&#10;d/4uf9Lzr73G+VOho8kp6yFsqiojM50yDmWPLLeYgC+o9evTcW2xD5JnNPeE1+6gknlAeIN1yI/L&#10;GQwGNSWCAkmwvqN7ja32+pw7QZl8XKYytwSDgE1EWXZxUZekL1MaJbnNpUKdQuD6327Yua/aXsD+&#10;M8I5nBpG5FU1FmFTRsMznecSgGWMKA2km9gNrH64U6RjHf4xVJbpNrjQ4VclRJREUwkllp9Fwddp&#10;QNlCyW2IG247dhggwSeLg/T4Lg0yeLr98KutpqeszKKOSKJI0Kuy2JuD+UXHQHuR++JY9zGEgrgd&#10;rSQul/CJSTU/xUcOzGnENPOa9odxunystiAO3TF3TyBzQLsjlWI3AilmfG8czx84vFLDrY55V76S&#10;TzBM9j9r2/8AbCn4a7cep+SGsHcsnmlLLBQvNTjS3mMq2swubHb02/rhcbg5wBXBoPuRDUVVPlbG&#10;mmsAnIkkufMT039N7ff3wAka1/iHquODaf8AA1FyeHI464aVdyQxazIQeijvcDf7HtvT1r7mJYgf&#10;RcmWf8D13FUcFVCskD9VlmXlR6Sd7qfMTYdQPTE6XUHT2DwrWm0U7s1Q9UTS8E1+URCnqM0iFEg/&#10;BjhciRiTvqNunuLYGScSHcBnqnHsyUmyQtFkEUMFBHTJNJKILx65Ddjvff8AXC3ZNrWiiETAxvRM&#10;peUEvtgUxUQ1rQtUJEiOs8RicH/KcTS5D0PED5FleX5SaT/C09Qrc4EkxoSb+UdfzEYIs3km1FLH&#10;8e8Uc+jz6gRJmirqkNBdQF0+W5IO9/Lti1p4vE13klSuppCW0GVrk9KtKjKtZOgeolAGpF2soJ6f&#10;XBPlMhvoOFLIwwV1XQ+G8yEuXRys4Mo8r26XBtcfpik9tFO5C02U15kqUUNsdjvhRCghUcSU+Z5U&#10;wrKORmgk2a24B9DiW0cFcCsDxckudZDWZYyIJZVBjJ2AYMCD+2LenOyQOStQ3dGQlfB3CHFNPk9Z&#10;TwpQuxF6a01t/Nsbi1vMf1wWqfE+QO+axn9nSvIIpI8v8N+PsqqJJaaigZnQxsUqo91PW1ztf17Y&#10;tSavTSgBx+hTndnykcfVaLNeC+IquGOkEUvys6f4hZZUZ4SOgDDrfpexxQinYwl1ZHHqqw0OoGdi&#10;H4Y4YrsqoGvk1ZTVi6lmZodYmUG6FRcrq9TtbBaqYyu5sdPTzSZ9FqnO/KSF7xJw7mVTlXIhp5Eq&#10;rAc4g2vqBI2FxYd7b29xgIJ2sfbuFY0nZk00zWVV9TgfFD0GQrBJCkkElWdKRMZZf+GGAuB5dyOm&#10;9r26eoSasuBo1z08vivoPZfstFEwGdoeXYOcAH/rjkDqevCztDR1NLNUVc7hGjLhCV3YCTYkft9M&#10;aL3tcA0df4Xz7VQNjldGTgEj5YXR/g8+Zm+KPhyoqS3mhrDGDYaR8tL5bdrX6ffvi7BtDQ1qSygA&#10;GofxJp1l8YuOpIVURtxBXLJIp84KysSB6G4Axma15a7Kt6Ls93aOpGnaaOT8B+voFlsyymKWJZ5o&#10;ZmqRIVVnYKR31C223T98Ki1DgdoOFq9u9iR9l6eN0ZNlxB3VnF2K+Se8H8HPmca1D54/8PjJQUkR&#10;DMF/yuxFgSbnYHa2Ol1IH/HPms7R6RupZvLseQ5XRMl4fy7KIEShpQDGLCR5OZJ/9Tb9z0tiq+Qv&#10;Nlakemiiy0ZTNoqhm8pa7HYlgcAmrEZzmGuqqDJNuHZbD0BtbFhrUJKW8PVoXOGp28sc6ki/+Yb/&#10;ALi+De3w2h6pxVTNI9lJ03/bCwFKgG0EAL2xKlENGs6WI3+mI4XLJ8Y5SjtFUWUCFgW99xixDIRh&#10;A9tqm6Vea18nOZSkixbC/wCVd/3Jxxw0BcOSnHD1QnMqoQf+Gbb/AEB/ucLeOCiCcJUvTyK6NY9j&#10;hdWpUK7iPM48xSmjV5KeeAa1I8nUg7+tx/TBNiBFoXODeV7l2XVFfUcwpZPa2DLgwUlZeVsqCm+U&#10;j5YVr26acVXOtPDaC+mkkUsTGQPVhgUxULIGv5Xa3Xy2H745cqpWvcgqgA7G9vrjlISutmZCboSf&#10;Qk4kBGFms7kaClqq2J6Y1CEFebsqKOuoXFza9jtiWxMc4A38FYb7SarTacsZtJbgHqB6i6sdD8Fm&#10;eIIofk6yWSpXnM4cySAqgViD5Axv079MXYidwAC8tO1tP8RcRnrWfJbb4SfkZfiR4WkpSZG01t2P&#10;f/CSDVv67Yv6UPa6nKhGCMEpB4rc2Hxy4wSlUxStxBWFiT+HIpla4b3O9vtitqqduLsj6/BanY0s&#10;sXaMZYQDdZ4o8/MI3IsogzDNIamvlZvlk8tGbBHPcsDuR0v7j02xmMk2tLWjnqvZe0mlZLLAZX2Q&#10;D4f1d554Pu8lr+GMoo8l5xo4F1zNqdrAX9BYbADAvcXcled0uij017ck9T+i0MDm1tAFxuTgU8qb&#10;qrMosBY3O3XEocrk/EKmLOsxhAjGmokABfe2q4/ri4z8oQIDKaWWXMo5CwAjYMLHpbBuNNUdVpF0&#10;yTWHQX3t2whTZXobzknYdjjl1q6KQ3AJ645SslxxncQzKnyyO2iJhPUte99O4T+hP2xZgiO0u+AS&#10;nvzSWcM1VMKIPUsuuWR5Hu9jucHM07sLmOxlNcrkhGdVYgbyuEawNx0I2wp4OwWjHKdzuWi7X7YU&#10;EWVZTNroS58zQvfTfsdj/bBNNGkqUWLW14YqIZKLRyhe2+2ESjKKM4TkaGO6gAD6XwpMJKHaMeYM&#10;zEE9F6Y5EkrzPHKQ0pZTcAbkj9cEAiQk87CS6Jcnbff12/c4mlwSLP8AMflVQNPFE7NurMFNrG9h&#10;1++Da0noqut1JgjscrLjMKSqjJU/OATCRHkXQpbcdxvbfe1vTDS1zDnCxDqmw3uom7+76/BLslqp&#10;84zKda+ghEKKTpYagSD0BPX++C1IELAWOyVu+zuhi7T126UWxg3EefkD52efdXVdg+F4U58eOHOX&#10;HThQtWUEaAcs/LSC1/W19sT2eXd+LJXqPaKCBvZ7tjGgWKoAUbr9FzHxnkaLxi44gMz6Hz+scAC9&#10;vxmvv9rYuyi3k0vmLmW+6WXyjMWyyShq482ek0TaJhqAl0km5U9xv0PpgHR7yRtvHwT9PIW6oPff&#10;vXU8vmzoqOXxBUyC2xcRk/uhvjOdt/6r1G0+aPjfisbxZ7EwvsstFC+32UH98cDH/wBfqUDmH/t+&#10;iR8TcW8b5HWRQibJKtWj5hZ6IppsSLAK++HxRQPFkEfFJcJQcEV7kgqa/MM4nbMKqlhhnqPPKkQ8&#10;oPS4Bue3qcEWtbgFSLrKbZQiwQEW879T6YU42iTRCsVMbbs22+B5XKgtdd9vpjlyprq2OkpZJGb8&#10;ikm+Ca3caXE0uaZnN/iZJqggu5JuDctffpjRYMUFVke1mXJxwJTR1OVy1TxWmMhT1so6D98K1R2u&#10;roi0zt7Ny0VPAkNZGQAp6bDFYmwnpm/5N8LRJbDMr5nFl6VqU01SrmPUuq+nc7H2wwAgbq4QEgnY&#10;TytZlX/iLLoSKeWhmY9OZSmx/wDpcG2FOcx3I+qlsW3gombPOLqeNnbKsjm0qTq1Tx7Wv0BbAhsR&#10;6n6KSH+Y+qzMPixWlwKrhMxsRqAirgSPqCnT98WDomdH/RA2R/Vv1SXN+N+IJ5JWpqGloS7fhhgZ&#10;m+lyQpPtbBM08Q5N/REXv8qWfqq7inMqqKkqc1rhG92k0SBFsp3HkA37WxYAhYC4AJREjiGkqNLl&#10;xpi0xW9idmXdl9je+Fvk34VbUad8gLAMIvhmtoajMMwaSQJUKUEMEjDoAb6QbjVe3v6Yr6uORjGg&#10;cdT/ACtf2Ui0AkkZMAXEDbuA9dwFirusc1wrGraOjmqYqqFKdJIVEh5pVl1E7W3t0uQPf0wPdvka&#10;C03R/RPEkHZPazgW7Y5GUem283i+oyOlml0X4TsxppfiM4apadppwFrFE0s2sf8ApZCdI0g9hucX&#10;9JC4PD3Y9AK/dI7b7Xhma7TQ24f9ibHwwD5Z96yPi4BJ40cbJJTqR/H68Jr2AvI12PtsDiNRhxIK&#10;8bK4jhZDIMsos18QqGhEMyU4lLVCSWNgg1EfQkDr64IyPj05cTnoruhYZZGhy/RKQUzyWeCFibJu&#10;g+p/374w7K9MUb/CsvmiTXSRhibjRdf6Y4OKWSspxlQ0DzNHTw+WNtIub79Tue1/6YcxxUDhZCso&#10;+XCJDttqGttypOxA9MPDkLgvoeZGEbbSzhAL2u3S2OOVFFCU+cT1OovQuiBip0m5BBsdvtgzGB1Q&#10;2mEFbTyABXF+ljscAWlSCg6tRVz8pt1J6fTBDwhRyuYZiqtmc/lABlYKWGwsxt9tjjVYaaF5+U+M&#10;+9bbw5OrL6lBeyTbWFv5R/pijqvzBafZ5thHqtFOAirK2yqwJJ7DFYK8qpcwh5fldSAOoPXEhhXW&#10;peG2UU+d+IyVVSizRZXRayrbjmOxC/oNR/TDJXlkFDqVVDQ/UX/1H1XYRlOXFgFpQvrpci1zt39M&#10;Z9lW9xQWb5LQwwTzCapRVGyl7i/pviQ7KIElcvzDKaeKd0p15YuR5BuLdgfbbFkPPVTSDqaXmyaI&#10;9RmRbBVTzKTtt6NY2uOmCDqXEINDDFmTQpBymYcxQrXVluRsfc3NsGbLbUDmkGtV87VIYgVgUR/l&#10;II1nqPa3cYIt2jPKFhtIkopKrPK+LL6ZXnEY1Sy2CR37gdzt+bt6Ye6QNjaXnH390vO694703j0V&#10;ecUdUGFDUaZZhZhMdh7k99sRDI387cDyVRj7O9dJ+DeKoi+JfheN1uoStswGzD5STcH/AH1xeic1&#10;2QrDHB2Qkvi9TDMPHDjaiSR4Zhntc6u1/Kec1jbuDtirO7uyXkWLSJCWGyMFK/D+PMKbxIvm6KtQ&#10;9K1pFG0ltI1DsdhhM7o3ab/Hxa1OyS3vPD5Fdjy+r1EyCQBruxF/oP7YyiFvpjUZoYYHZGF44rD6&#10;7n+wxwCEhZ01C8vRLYmVSqk+pBJ/YHDKULPZjSy1dY1RMXY6dISwCxr0sPW+539emGhwAoKKREtB&#10;TcikFQl3iZSiq5AVydW1tydsQHHNKCFOOhgWWZo47a5C7f8AUxucduJQkUoSZfE7AtArEbi4xO4q&#10;FQ9JDTOHVCpPmYkk/wBcduJXLjcjLUVErH8rOz2vbqbj/f1xs/lAXnCbNrY+FbN81mNMxN15bX63&#10;6gn6Yp60YaQtLs4/mC6FyVIIY7Edxiha0lCPKcvedWlpKdwN2JjHTE73VyooJb4ESxp/4jrU0q8k&#10;/QdhZrW9t8P11+AeipaA7t7vVdbpaoo41MCtxv8AQWxnlX6SXiHMmdIYR0N5G97b/wB8E0IgKWVz&#10;1y1M6U2hGkTlvIwJAAJLCw9d/wBMNZzlSlOU0LFpBI0qkpo1sb2J2297X3+mDc5dSX51lLCnoJ6B&#10;mkkp9UdpWHnQknqBa4vthjJBZDuqAtOCEDOTRierqmEYiQsRsSL33/S9sEBupoUkhoLj0WCy6tqn&#10;zmSejqHpJaiW6b7Ak9/923xoyRtEdOFgLzMtPtzxab5jUVNVUhq2nX5tF5ZA2RmB3Kn+wxVja1g8&#10;BwqjWgZacLpXwfVPN+JbhenRBHHGK1it7kt8pKCcXII9p3HlWI2VlZ7xjqa5vHXjSSlUzVEeeVqo&#10;mnqolIA/YYRMxlEOwLR9y+fwtBPuFrIyZ9PRZ3Q5lUVRqpYBvHGAEQNs2/ckdvbr2xzNOHMc1ooF&#10;TpH9y/c0dV1LLMzSYgxOGRxdW7EMLg4y3MI5XqGuBFhNJMw5xkj286Dv1wG2lJQqx8yFVZmJUg+V&#10;rMANwyn/ADAi/oQSO+CBooSjKjkwtG81Q02q5URR9bEW2GxPpiBlQg84mcU7iNGkfTukT2YuOguO&#10;u9rj2wTBnK4orL6aNKipVHa8xExja3lY/mt7Xtt2xBNhC5GPS3GwtcYi0KV8QIKXKqqWS4SKmdif&#10;SynBx5cAhkO1hPouDcw6CGB3PawK7bX9cblZXnVrPDCqKcSNDt+LTEH3KkEf3OKmrb/jv1V3QOqQ&#10;j0XVAGO2k7jGYthUZ9VfIcOZjVnYxUrlbnuQQP3IwcbdzwEqZ22Nx9FzbwlzoZXnc2Xzf8KujCBy&#10;duYtyv6i4+tsaGti3sDh0Wd2fKGP2nquxUWZq0evtY9/Uf8AY4yS1bSArqhp2hlQ2ABVvp3/AKYI&#10;Clypp6aQmYK8ZBa55g26fmU+htcjsb+uJJC4KKPEsLtEwm0bsQO/p9bfpcYhSlEqS1FOWp6loTDI&#10;8TB0ABHlNwBsLG4Ha2GYByFAWS4s1x5fJS08MtRJNqYlhqawO5P0J/fFqCtwJNALN7TlDIwy+T+i&#10;wFHJB8yvPSV4gfMqOA9vY2641Hh1eHlZLgawn+dVNLW0y/LSTGSQGxdLMujcA+5B6jvilCx0bvFx&#10;/KRGxzTldE+C0KPiX4VRLMFSt8173/wkuL7FZXvilHSxeNPGn4ssbz59Wq1hZf8AjE7t1BI/TGTq&#10;3PcTi6K1/ZzXw6bVu79+0EVefMeXF+aw3FsUGY5zB8nylMUJM8pU6XN9gSNibd/fE6Nzoojv6nAV&#10;j2q1ejm1DX6cgmvERWTePjXJWk8NaGaqy2eNBKyUkphB33UgG4+hN8Bq3eIHzVfs2Qvhz0WpOW5l&#10;5XjF2Uk9+t9x/v1xV3NWgVXM0tBU0xljdEqHEYNvKG/99sSBuBQk0mMUZE7PzpbOD5Ga4U+3p16Y&#10;FcrGRWlh1aQwJN9Iv2vY9d8QuXuV6HzRptJ1FWVTfsd7f/aMSeKUOC0KxKygke24wFpazHis4pOB&#10;M0m9aflX92dV/vixpBumaEnUmonL8+EESXdxcm7L/rjc6YWGnfANUkHF2Xsb6pJGQk7fmUj/AEwj&#10;VNuIqxpDUwXcIXU26XtjEK3Fm/FipWHgmqi3AnkiiFv+rV//AK4taNtyj0VTWmoiuMam5iyxzcuQ&#10;WZSTbzjcfQ42KxRCxwSDa7xkENZU5HSV2lgamJJLEdNVr/of2JxgSU15b5L0kbt7A7zXrRVis0bw&#10;sqkkoRvY9CMRhGvKOZqulYQTBJUYxltO1x1Bv0B9euOI2nKgZROgNGVdVI0kr1Fr/Tf9N8QiQldG&#10;rQwQFiLC50drG46/TEg5tcsXxvk1XmEULUtSYuXcTIWIDA7397emLmmmbHe4Ws/tCAyN3tFlqymQ&#10;wBK6qpo4qasi02kdGsyg7eVu30/fFqd9tDiSCvPyEuDSLvovabLpflH10xieJbxtOSjXuSdj12tY&#10;450w3Cjd+SdqGSQPDZGlp8iCMfFdn+D3IpqPx+4Tr3WNS8VWzJvddVLJ37n+2Ig1bXzd2Fuz9hTa&#10;fRN1jnYIBryB4WM8bUkpvHPjKuWUCAZ9V2cLqLPzmugHcgjEyEPthGc/7XnnAOBBWfy6mkzzMqZR&#10;HIJXlVYtrIOt9Vuo6n2whx7ppAXRxOkeImdV2jh2jy/JaSGhhYJEqENITYO7G5Le5tf9BjMe5zzZ&#10;Xq4YWwsDG9Fo6OSnS3LAfVctoII+t+gws2iKRcb8mf5OnIjeUS86dl2Ci2wt1uTb9CfTDY8WUKVq&#10;nIF6h1AW2pidunX+mJ9yJeTzK5dYydIGlSR7Wvb/AHtiaUKOVPMtRTtMF1cwBtPQ7EY40oPC1UJD&#10;LYmxHfCylrJeNQt4b5gxsTzILXPbmLi1of8A3j4/oq+r/wDSV+eWDMPICR3Om2N0eqxk14UQrxNl&#10;dxYfMpb+uEzn/G73JunzK33ruim6Le3QHrjCW8sf4xyM3DtHCv8ANWAkDvZG/wBcXdD+cn0VHXn/&#10;ABgeqw/h3wtPxVxLFllzHSKObVS2/LGDY2/5jew+vti/qZxCzd1VCCLvX0v1HR0lItH8lCFSGA6F&#10;jFvw1AAFv0x50kk2VujAoK+aKmkUIqRNY+Zztptve/c4gKVzhIQK6sngQrFNUM4B222Cn7gfuMPJ&#10;wAiCtdkSEBypZjYqdzbv/v3xCJLqiWQ1Eg5d10+Vgd+nS2DAXJPnU1RHSTLCAzOpB1LsdvXt0/rh&#10;jKuylyuAYSTWDkrA5NRVlFxPBU08UU6B1IWGW4OrYKDbqL3v0uMXppGSQFrjXvWP2HqTHrYHNZud&#10;uFDrfHwrn4J7xrRZjKYp4bVNPASSir5lv0YX/MPUDvc+mKWgljFtOCfv4L1ftlppC1kxPhB2/Pg+&#10;418/eug/CDnU9X8RHCdCxVkVayzWN7Ckl2998aWn0rWSb15j/wArqH6MaN5to4PWvL3eS5948ZlM&#10;vjVxvCpsicQ11gdwfxm7YcYRZKzdou1meEM1r6XiekeIvKWnAaFejX8psO2x/bATxMdEfcrGlOyZ&#10;rgF2ynrsypSebQvKskygCIhzpFrkj0HXGHtaeCvREq+m4k1PTQywTwKIzI6vGVCWvYHbYE/2xxi5&#10;Q2voczNTA6NArPK4keQ7k9wB9jji2lytfVUvta97mwv9sRwuUzRiNdcrCO/QyHc/bEWuVay0yzRo&#10;oZy0igACwBvicritBAhYN3NiBYXwBS0g8U6NqjgDNohcFIRML/8AIwb+gOH6V1TNSNU3dE5fn3kJ&#10;yg2onWbgWtoHWxHruP8AfTa3G1gWmvA0AfifLyVDhdbA6rAMFNj/AL9MK1Lv8blb0eZgu5ZfTiaJ&#10;VvFf/wDUBf8A+QxjE0txZfxkynRwglTIksJp6lWUsyusgYFSAynruD9sWtE+pK81S17bivyKy/gn&#10;mBy/PqqkjheZ6umDKUG90NyP3/pixr27mA+RVfs59SFp6rrH8dpoHpo8wpHhnVI78yM+Us3Qn69v&#10;rjL2E8LYUaniKnrKNuXJqR5DG+g3so6/rjhGQVyCkqYHkleCDlRsQVU9gP8AviaUoRacu2qw1Mbn&#10;SNyfUnBWpUahIoReR1QjrvckY4ZUWkGay07xNGIiyny3c/27Yc0HlQ4NcKIsLB0HEVLSVMjzF/wZ&#10;bJGqbva469ut+uLkmkc9tDqsDQyfgdcydosNN/Dj9OELX8T1lSjQ0rSQQ67q5k85ABsCw9b9sMj0&#10;TGG3ZP0Wp2r21JrmdyBTLvOSa4s/eV0v4LTf4luFPOreStFhvb/CS7Yus5WIFlfHugkXxt45laoi&#10;CnPq1gSxFiZXIHTrtb09cB3oJoBGxoe6ia9/314U/CY08CZhW8mNp9aprI3C2uQPr7emKGuslrei&#10;v9n0Gl3VdHpc2hCanRLXtsN/3xnli0d6NXMKSZSjqunoQRcffEbSEJegJJ8tgqDyIwUUBQkY0gWG&#10;/wDsYmnLg5EfxIrAFiEcS9LKN/1xG1FuQVRWxhea7lh3Y74kNRbgkE/F1BSZlTBp4yoqFEhU3sNX&#10;c9Om+Ht07nDhV3auIHbeV0s11Dl2WyZjX1kNNRxqGaRjcG/S3qT2A3OKgaXGgMpjjQWVzPxC4Nzi&#10;jq8tMtbAJYnhMk8ACHUpG9iSBv6YsjSysIcEova4Fq4WQ1NG2qfZV1SbX3JsFHvvuem22NbDjwvP&#10;1lPeCJmpeJqcVUrcpdaqSSRdgT5R7gD3wjUAOjNK1oT/AJh8V1zhnxL4Rhl5clTUJFfSZ3gIi/re&#10;32xnv0co6LX75hFgoHx3znLKvgilkyeSnqIa+pVEmpXAF1BYg26+ljYg4ZooyJjuHA6qvrXDufeU&#10;J4LxUFNw4K40wepmkdZJjsSFYgKPQe2O1xJfXRToI2tj3Dkro61lFpCsmk2vbqMUKKvWlOa0mVzR&#10;GoVY1aJDo0tptfYDbscG0u4UbkkSqo4mAs0zgnc7KD/fB0VG5DVGYSOTHr0Kdiq7Ynap3pDm2d0d&#10;HHqkkTTa4F7X/wBcPjic7hA+ZrRbjSxuZcV80SLS0plZbEsdlAJtc9+uLrNLX5iqb9e0flFrKIok&#10;kAa3Mvtt+bfcf764uk0Flk9VBNbayrBTYsApt9QPtgjQXLtPwRRofiO4Xk1AAR1hUH/N8pKCB/XE&#10;Wd1LuqXeNlOld4xcZ0wLuf8AxBXEQoAGuJWub36euKMjzG8u+qqucWuLljeGs0OTxTQmEy8xw1wQ&#10;Dtt98FMzvCCr8Op7sEVytAvFVAECENEz+YcxT/Uf76Yr/h3K03WNPKY5ZnqzC9NPHKNPdgSB6fXA&#10;PirkJnftPVCy5/T0u7v3IKjzHr2tgu5LkLtS1vJQNZxdUmJ2pIVRFPneQltN+hsDvtb/AGRg26YX&#10;lIdrncNCQ12Z188p+bqmmKrqMeo6HUjpYfXrh7Y2gYCqvlfJ+YqqOpglaOmelUqQTBMWs0YJ6HsV&#10;7G/T7byWFtuv3oI8OB9U0zvN66upqWlzPMYZoMvSOKGmjYxiQA7tqAPmsAL+4t3wMcbWklo56rYe&#10;SeTwlVRVQB9UTooYs7ITcBgfKFa9ztbrbDAwnlCXgKFUTV08jyRqqMwuqkL5rXBA7f79ccBtcKVH&#10;UM8XeDqozy8mOB2YtpsNS7eYdSO/SwvjmNslBpiA4uUaSWJ0MRihDFmfnSC7W0ny3va3Wwte/fBu&#10;aRlXmOBRsaR1CBYImLNEupXUFi2wLKAN7EC19xfvbCjY5UyND2ELQcE8Uw5JliZbNDO6rIzNJGQw&#10;336emK+ohMjtwVfT6wRt2kLWQ8X5dOf/AFgRgPyyIUPuN/bFQwOHRWvxsbuquzLOYXpwda6NQJ5Z&#10;2A7Ak/7GBbGVPfYtZer4opIGMaB5Su78s7n7nb9MWW6ZxylP1bW+qR1XEGZ10whpXjhLAkBb6lH1&#10;PT7YeIGMFuVZ+rkdxhJJjI0rMrLPIx3ZiSSO/e4xYFVnCrElxsoaKKVDMIFNitm1De3t6YMuBq1N&#10;+a8pTHBIDNEk5X84kJ/QWP74l1uGMKSiJKePULjQVOtmA2JwsPKG11/4MYRD8SnDAVttNbta1v8A&#10;CSYZG7cVINlZDxwv/wCdnHLq5APEVcCxexFp2uB6/wChwL+aXELLQxSOovLELdNYtY36D37Wwpzg&#10;OiEqEo8gLhSV3sR1W/b1xI5XKNPKWlhlCBY3lCgqL2PX7dcS5tAhcQizOmgyo2pC2/ltq97djb02&#10;wvYbooSCq1qIS26VLMt1diotc36i23r9sFsKml5PT/iq8fmhZAQw3ABIAF/r2xwdjPK5SpY7wiRl&#10;a6uT5Y7gqDYqD/Xt1xzjmlxRIjepp/lkkgVQCjvp87kkkDfYkA2+2A3hp3Ur34oFtFEHKJI4Xp43&#10;0LMiRvqKlhpJa1wAbEb79vpgROPzFQ2ZlUSq6fLEjMoUEMXsRa/LW9wfc7Wxz57SJpW5DVCpoGY0&#10;45whYBnBbcknYbdumJbNzhDFMGKsUIbaozGEFyXBK6he+/oMH3vk1XGzxluXZ9ya0tBBRaxHPUzJ&#10;o5cnlULpuGs3cgEDoewxXfMXdEJ1Ucd7cocUMjDmJAW1uABqUXG+19h2be+J7wcWs8FXyQTQyiZ4&#10;tF9TR2IZZOwNuhBG/fC9wIoKEIs0FSxARxGAXARAWYmy6SPW+30GG7S1SAl0weRWSNCWVmH5fNYF&#10;eo9d8PbQyUVKyUQU6fLuGlew18rcjvuewt7dsQLcbXUq1nSR/wAHmhW3BkAuAPQjr3xJZXK6l7Uz&#10;60iipyWYzFNKqbXPudzfHNZRJd5KQEKkqzMNaJqT8zevtt1wwtI4UohUeTUxeNSLjz/mJ9h6jC7A&#10;XUut/BoXPxK8MXkDDRW+1x8rJ29sOiAtSOVlfHCKmPjRxwVkUGTPq2QRPfZ1nkBYG2wJGAe5242O&#10;P3UlZKnon1NypyQba0kiHlJPlIFyCpIte4scA6QVkIT5pzTU+USVTR1isITBcoshBjuhAP5bqLhO&#10;t/Q4rF8gHh8/v913CooqdIknppAzpJ5ELqVMd0a1gOthf632tfEyPshw+8oXEWlS0UtUp5NOxnlf&#10;nKiOBaO+lLHvYgknsBiyZAzk4GPj1R9VfmmX1KZj/DKiKWikkfTHz1ZWkY/zWttcm1j0At1vgY5B&#10;t380o45ReWPVyxVuXUjaoIpbyBRYsqN5bEddtRtc+18KkDWkOdyUBwmiRQy18MiRBpGRgUl1dTqO&#10;myjzdF2t/TFckhpBP3hRaglAsJppJCqUsw5qSs1o3F7CPXcWsdN+4++C3k35j7ulCYZisCxF5KZ0&#10;ll5SJIz6gUAF7WsALi2re4B6XwhhPAQ2hMwoo1yibMIoEkeNDKQOrDYRiwJv11k7XFuwwyN5MgjJ&#10;9P5/hEBmkozHVl+h4CHikuwVQCSCo07jvcnf0w+OpcHlcBatr8y5lVDHSxMgZY9bhQfNvzFHpubX&#10;9scyGmkuPn/SmkVltAr5kaR4knEUCzSEHSrXaxW46XUgjvffC3yUzfxmvv4qOlozk0kVeKWdFlhI&#10;aPSgsSLDSRY+UkWN9++25src7buHKgGip5ymtKdRCUqkRV+XMnMkcWsVCbWFytja52GwIxMXXy81&#10;IQlVly01LNRzLGWSVVkZmbWDpvo221Cw8t+pNz0wbZdxDgpugvKp6mCaSqy4OEhjcSOwNmVralAt&#10;Y7Fltva2+2JYARtf1+/7RLMul44cy+YVTK7RqOh1Aix2H+Ui17dPTF4YtlIvRE1mW1cIp6usy6op&#10;qfll2VrqALkMF1De46fQjtgGyNNtBs/f39VJHmrsmjFLBLFJErTK3KU97eZg1vUqSLH1F8LmduII&#10;4UOVtLSZfFlk01SZHrbIVc+RQgDb2ttuEGo/YevOkcXgN4+/7U2ELW09wPlnSNRELuwJJAAJYsQO&#10;1ugHYYNjv+y6l1P4MIUj+JHhizM2mOtKmRQrG9LLva5tt74sMcS5EFjvHVRH428ZTsspQcQ14bsb&#10;c9tvod7HHOySFxCRwyfw/MUnRGnglUsIXYqF1FlIIHUFh1HTr74qkb2VwR9/ohJRDzRwMaanRxCl&#10;1XSTcgg7t3J2Yb7dcLouyUs2VdRSJURu0Upkli1XjChd/W/cdNx07+uAe0tr1UUjHzKjhlpI5JYP&#10;l7gtpiYKb2uDtdhfbe2xNh3wIicQa5RJKEeunlqMwZp0LmVxA13L76yfQkenoMWb2ABv1XXSIo6a&#10;likBqawcqNmaIkEctetgLdegFr23IBwLnl3AyoJyh6t5IVSTkRo8UDq3LY6GYflddtjtvewJUHvg&#10;wATV9R/pSatQyLMq01NWsVTIr1KcwIzWBa3nI2sDYnt79hiZo2hoscfYUnAWplg+XgMUZopWmdoI&#10;YwrFHsS0kgAA0g2AIJAJ1ACwOKAdZ3Hpn+B8P7Sz5q8TRS5hIlKbxDVFIFGgRNsE0+ot5va1iOmF&#10;bS1gLuef5UFA1goqmChjiplT8QSa9HljijOkaT0ux0+uwJ9sNYXM3En/AGcogaBQ0NHT0EtPUy1C&#10;ZlHFUu0uiNyyBiFbSDvqVuh7i5IBGGGQyW0CrH+vmEW4EpvLpWOpWlhUSLIIWIIFwmxYjruhuO5C&#10;++KwyRuOOfn/AGlHKqLwVDU8kElOtPUqacVUsTKwe55bNa+kbAgkHTc+4wbQW213IzXp1RjOEvzq&#10;WryumqZI546YSI2tYm8yS6youepcm5NiQL7W0jD4NshaDn+P4++qIYoLN0FRNNTGjLMOUqFXYail&#10;2Bc/uDv/AJRi5IwA7vO/6XEJzLFTyLIZhFSOJAYoAxZkUbBif5mBB1WvqBPTbCLI4z9/fuUnCBNE&#10;FDTJJLJWoeYJrEKCb6bk9xY729LbYPvOnRdaIoMxWCiigeaLmxysIlS7DTYFvW41dj6tgHxkuJAU&#10;hHTGOd5ZVkjEUYV3kjUqqN1IKn7WsTfoMJotoeaEhK/mwQXieRoy1tYXTsLm5tf0JsexOH7CCuF9&#10;FRXTolEUigVJKj8WRlYgLbsO1hsbDqbemDjaS6yeEYOF1X4PI1g+JjhSmvI0iJXcx2/mY0st9vrf&#10;FmE7vEjSfxloEbxf43588bJJn9aUYAjQxmbyMLWuw6EdSB3xUmkIedo4+7QuGLWOyqeoW0qmQBDf&#10;QRawZ+vX/Z+mAla3j7wEtXmWVcsqp6nJg9O0QVpI4jHLp1bkMdiPW4P1GOABeGh2foiHkVGKiq8v&#10;iE8KSSNJKEQKSSo22Y2IGxN8QZGyGj0QXlDZnS08mWtmZlgRZ6hA0aanCP5iQGO5AtfvfUNzbDI3&#10;uD9nkEfqvaaniqqOQxTVUUxS55zArpUrcgj8ltvXr7Y5zi12QK9PX9UPVfZjDPSv8sSxQWDzEkq4&#10;Ki4H0Ftx73xzCHDco6KuKlkMsvnR9JjeIxRrIGRxawB9DpHUW98EXjHx+n2UVhGZdEaGUzIEim5Y&#10;jVNWzEA3KqRcDoDc9brhUrt4rp9/f1QuOEyaVYaBUp2EjVFOvJEKElW5hBuvrvcj6npsK5G59noc&#10;/JByiEStqadzGjB5Zkp4iim4Fjrex/T0F/bAW0OF+p/gKAbVk9KywLYQSpGbiVJtIQXuFNjtboLi&#10;1/Y4FpslTRSrhUTVaOXSnqGSVvLHMNge5CnptuSd/rizqWhhx5InNrhPDRVIrEIkSWKqEkTmKxWN&#10;tF0uw7j8vpbFPe0N44r+/wCUAS752oUStVRsganaKyxtoWTUFNyTck6r6b9j0w4saa29D9OVwK8z&#10;XSZq/LPmKQI7qpcNoTm6P85HUWtqIsN+gwcZy1w+wjBzSUSURjBfkGCNE5gR4QSdCD87tvquF8qj&#10;v1xa7wHHX+SmbhSERKqmNMLxzTtGhkiQ3JBBKqTfY9Om/pg7a6/JRgow5fpPzFRVyJC8AZowSZE1&#10;MAAQehvsT9DhXedAM2upBZdSQVufQ0qPJGxV44xU2ckhDsSLXvbT6gkYa95bGXH6IuUfEHbk5TSR&#10;86lVmQzRs51tYeZwR5SLn0AFuu5wknl7sHy/hQTYoKOX070NRPSJl4r6qSnbU0nmhChrC6ggk3Hr&#10;a/Y4J7g8B10L+KJuFVVVNZyJYGi+VKlmZVhKBbAfy7enp/bHBjdwPK70K6f8GSq/xHcPTSNpkHzo&#10;UN1e9LKdv74tRkhwA4XNSDxXk0eOPG8hFh/4grVbYkMOeSAd7dRfe+K+pHIQklZnXeplqBSCVQwm&#10;0C4BNr72PS/bCKwBfog6qVNSyQvTV/zUkYkvLoYX6A2Ba4HqNgfQ4lzwQWV6KUzgjklokbkSCqOp&#10;kfzKgc6ToY3tv2Nt74QSA6rx9/ZQlQZBPTRZZW0qX52tUZLEuAxZQVtbuL/TbHBxa4vaen8KQ4hf&#10;Q0QWkeKK8LR6lMd9WttmO/tYf27450tmyoJXkWUVdRRK9RI0ix2j0i6sTcgAdNhe12G9u3XE9+1r&#10;sKAVbHBFHSytNFTRJAixwkRkmwcEEm/UbffAl5LsZv8AhRaWyJUT1FVNHSjXErI6rGQQyrYEX/Lv&#10;e9ttxhwIAAJUorJ1moWlcRwLMiqtM8nmEZ3Zja581rWv0O9sBI4Pr6qLUp6gVU8FG0hqQgLSSrcg&#10;sFJY9id9X12OBDdoL+EKoqqExQx1DrUA6wWeJSCqsp8vUEHa/tt1wbJLJA+6RNNKMMMdTVRRqayp&#10;GpndALqQt2tttfbfbe3UYIvLWm6Ckk1lEyxNlpWZwZXikUalU9GBsb9G2v622woHvMeaWjHq3rqO&#10;pikenqoJkLRR764J9O5U+lxci5BBBttgA3YR0I+oRA1hJYaWqMc5kgHnEcjvYOo66vUXtcX9SMWS&#10;9oqj5ok1ywRVtIElhpxItI3JjaFjcgqvc73K2JxXkJjdY4tcTRVcuVyV9U1RGiU80lyWRmEZ07dL&#10;3BCne+1+2CEwY3byETThVUtLVyVU7zVDAtsjMm9v8h/S23XqdsE6RoAoLgvIIKWmqYszjpEQmQmF&#10;3OvUxVtgOi2IPUHHOkc5pjJ96Ldhe06zvLrqaV2R2BjRPKWbUL7Lbyr3PW2OcQBg5+/1XISuElRa&#10;nFQ0KLNrUhPzqw62uLDrvv3thjCG+KrwuCAnjan5lKYGdqdj+Kb7XH5bdh7HfDQd1OvlSusfBxMB&#10;8QfCkChV0pW3sPWlkJ3+uHxN/wAlogkfixHGPGjjRyVa/ENZt23lYbjFTUk7iEB5SCRRGZIJHZ1K&#10;oBZNrDSevcbD98VxZohCcFRp0heeeKqnCRVELKNAGoXJJZb9OtvtiS4gAtHBQhyLrmSvyuU5dG0C&#10;gRR8tmJuF031276bb/6YBh7uTx55+/mp3ZteUVSkUcmiQtqGliwBLA2Jt74h7SShDldXwBKmJCWQ&#10;Nd9WkHSDuSSeo6X3vtt6YiN2CuPK+y5lYPUNOZIWjkiJjcLeRSADr9drgnbtiHisVn9vchvzXuZx&#10;08PMjMhEKJG3MUjSXF3J3/e/riIy40ev2F1qh4GhrojDG/y7LzFQNbUX8zkhutrAe1/bDA7cw3z/&#10;ABwpPCGyuknjrpJ6WojXmyq00qlGZRfZSD+Qmw6b2N++GSPGwBw6Y++qm8JhlWW0kFSg5xkkqk0F&#10;1QWdm6qp9Ngtzbp72wiWVzh6D7/tQc4Q8s0kclVLHSCoo4g7RiZiiOiC4K3I1Db19bi+GNaDQJon&#10;91G3KX5BPPJSzolFTh0ZDzIzoazjoAp33W9rHY26jDtQ1oIJP2ETh1TtIYJ8lQz81J57JIjp5tab&#10;gEE9QCD2vcd9sVCS2THA/QoeENPQy0tHJSUlQstKS6yQMqXCaQbHurLYC4PTDGyB7rcM4zn7yptA&#10;wwy0+WRwUshZom8kkUoKsRuoDDdgbW97+2GlwdIS7qiHKPkjgp53igDCdImtGvq4LG1/uPTCNznC&#10;zx/CE+qJqYo2V46VzrnEbIA1wtyCwK/1PS1vfAtJ/wCXS0WKSoMj2lSYSKsnLUKAQltgSPqNgPe+&#10;H0RghcExqmFKDTbqHjDMCAb73FvTfr9sIaN3iU3SWZdE82YtJHI/JaIqwBsdRKkC42A6n+vtYkcG&#10;so82iabFLyumoamCoqKe9PLLGkNiAY9ujr/l6i4/74loe0hpzVn1Ul1oN2CKSdnZSPKL2uwNj62N&#10;h9L4MZUArqPwiJp+IvhW5DMY6tiSLMP8JIN8WtOfGmcLFeL0nK8eeL9ZYB+Iq4C3/wDncXxOobuD&#10;q6IHBLWq4Zzy4Jw8YkBih0lRGd7kk99uxxR7styR8UtwQcGaU8JiZ6VJpbFPy3ueq3B6Wufrhphc&#10;bF4XAIvLc2hmqRGsZjbmarxeVZCQAQ6/awI6dwcBJCQ2yuIwl9erUlfLEZEvHGWeRVISxtuq2G24&#10;J9zYYa2nNBU1i0dHmENPmFbNXxmZGqLRootyo1Au3p0Gym49QcL7oua0M8vmVFcUrTWLTVMxKSPT&#10;0hZNLODqFlYHygDYi17basD3e4DzKghMEkMtPBGjC5azsy2FzcqDf2YffFYiiT9/f7IOFWkmaRx5&#10;aZIKmNpE3lIKKXbsHtYlRvtf8pwzazxEHH39/FHVK+hghGZPTV9Mop3cmoKJoKvGQpdQB3JPqP0G&#10;Ae8lu5pz0+KgphVyq1bTyzqySLMVQpYKALrt9un0B64Q0HaQFFqjLCIlqY5lMr1AHLRmPL2tpGhr&#10;WBu1vpc9djlyRXT5/NQTmkQzwJBMHi0iRWiVllXUfPYksp2FvMR3JwunWKPr9/ou4QVPaOGmiqjI&#10;8iykgA3N9FhcsBqNj1tvZT1w12SS3j+1Nq/OWSSlWfkqa7eAk7BIi2jV03brv6AHrgYsGrxz+64F&#10;KG+dp4aVaancq8n4UMSeY6TZhoAu1yGYn0X2xaG15Nn7Pr9EzlXOKpK+XnqVUTlUV1s2gqCdQ6gD&#10;UdvUYX4doryQVSCq6xHkkijDFtQlDbr+GTq0/fSAfcn0w1kdCz7vipCGNdSGkiV45DU1EZdpTpbl&#10;E7LsoFx5W/Ne3bDe7dZrgfVMPCCqaiVsupecVeRKdOYAbE+dgDcdb7D9PXDGsG81xZ/RRWUwEwy6&#10;jhd2dwW5qpHdC17WD3F/c2381gRa+FFveOI+/gp6oH+KUslNHTvRw6WIUFI7AbeZb3v9+othvcuB&#10;LgVCrWqJJqRIIvM2h1H5CVBG1ulsd3f/ABUgLq3whTxSfEfwlyyXJWu1MAQGYUktzv8AXFnTsIcb&#10;TAkHjFSfNeLvGdag1PR59mJDFrW/GewPsCcVpn7ZHMPVQVz6nZ6WtkiLnTDGskqW6tb9yCcOd42W&#10;OqE8YXtPE9TRGKSEK6A82Sx1FQot9tiLd74hzg11gqOqrrZmnrFhhXlCUhkcf8oBXUe52uftiWND&#10;W2ei71WkqJsrnyOs1IZ6iplBiVvIqIACQd72J5fTuO2KbBI2QdAPv+VAUamlaFal6RNM9Q0ZmDrq&#10;Olhv+boAuoe5G2Ia/dQdwLpd0yrM6y944Enlp5FFQbcnToGsLqCm3Y7C3U2xEMlmgeOv0QcJhljS&#10;yZkUpZGqOXFrlEUoZI4yPKwA+va24BvhEjaZbhSEg1aOzYVTZxXVijRTJI07GSVV1SLJ5Y1HfUdR&#10;G3W3cHAR7e7DevH9/BTXVBzpV1TU/wAtJEZUJuFNl0jzu5N9wrG5t6AeuCbtF7uPsfUcKKtUy5jW&#10;kwyrMkLCRSkiR2ZUuQGt6EqRudrYIRNF4/2oo8qihmpZZ5KjnVbVSwq8gkN9QZtRa/U3B3v6YOQO&#10;AAoVf9KSKRueU0FPBPBU1EwiWJi7hrkWfSOo6+Q/1wqFziQWjN/f6rgKQgr3OlI6mYUkbPJypxcR&#10;qVD6vQW226dd8MMXmM+nyXUbpXuK+rmjkqGSNI5TDOVAXlv2U9vMQLEd1PbfAAMYCG88j79OqmlZ&#10;UPV1fNeAwmWIGQxiQIXDsOYLE38tiSD6jHRhrcH3fLj5ogLRGcmZckprLUCCmiPPk1AFBrkuxPuT&#10;fsem+BiAdIfM8fRdROAs7NT/ADWZxRxvqklVY0kR9ezAnzepACm5333xba7awk9FIBKnPTSxVnIk&#10;hEVI1OQ5eNRqAFwSfoXF/UC+Oa4Ftg2b+/2RgchWZbFl1FmMcVXTuI/lBFG5c6lJuyXDHorlfcke&#10;mIe572Eg9fv6Lves7m82mWCSJnmREEBUAgtc3J+trffFyJt2DjquGVYiiV1qDFG3LVEnQA6Lbm4A&#10;7Eeltz74gmhXyUoBpZvk5TvEy+YC38hAW302GHBo3D79VI5XZPgtp2b4huGZBuiJVSKbjo1HIDt9&#10;bYJr/wDIB71I5SvxaBXxl4xVkJV+IMwDC2xXnMbfc/0xR1B8biEJOVgKJHYNK0yx/wAQmKOxOk2X&#10;fSO97kfYYa8gYA/KFxwmDcN5uuRTSMEIkqFMrCYDYX0xgdTt5rAemFDUxmQV5Y/ldXUJflbUci1M&#10;jsY5KeOR1Z32LsAot3PsPXrh0gcKHnX8ofRXZFSNX0biW8TRwmNDKw63uRZrXPlW3vsdsBM8Rux1&#10;Kg4NJ98xI1K0FRFMCJSxDsCUQxlFVT0uGuTv1v6nFMsAII+zdoTgIzKqSkEtDTjVEstMBC8z3Eki&#10;arBxay21C7e42wuV7juPr9DXCh2VXTIlFUilzImirgxCPHTWZShDaV07EBbdzfbrtg3W5u5uR7/g&#10;oN9Udmc9XHRzmovUiol5sYLiRV9Cv+U2uRaxW9uxwhrQXisUPcoyq8qeKSOfQ6Asop0l02a6qC9t&#10;gLdB3uT6HEyggi/f8+FNWEtlgKcWVdEbrDNSLDAzk+fSoPruws23b74eXXA13kcqSMJFmyt/EWFC&#10;nlqCqRkNYlCE0e4FgP3+mLcWWePp+ubRAXyrs7zKfMq2GpOmSF40gYXsp0aSbgnuDe/ucDDCI2kd&#10;efmoAwjapIoeFZAn/GlijpiouWLWDAD1vHbbvhLSXTi+LJ+/ioFkrQUsFsujSUI0tTTxqYpPMiza&#10;drW9xa/Yn3OKkjrea6E/JSRygsprAa0SwKXMkXlkC2ZG02YBrC3QgnYnbthkrCG0eijIulZXOkcM&#10;VPmVU1RMv4EULgyK7M1wbjoxAv302HfEsBJJYK6/f3lTkIaWjaPJzLVKA9VIUo0VBE8yONPmsLqL&#10;WA2ubegvgg7/ACUOnPWqRAEVaqDU9Dm088cMjKs2uRSQwChCpCd+4/Q4nxPYB6fv1U34gl9VRz1E&#10;Ek9SzNOkSovMkXVIym4a/W1wA217/UnD2vDTQ4+/sLuEpoZIZKeunqbhoZY54Vc2Y2OkkdiN9x7D&#10;3xZeCC0N64RcKzhrLqrMKpXoYjJFy5InjedVZ1tuLmwJtc7dNsRqJAwU7nHREGl3CploqmiC0k86&#10;OagmHZgdaH8rfXp9sSJGv8QHGfip6rrPwV6k+IDhhL7r86jEDZgKWU29wDhzcyruqV+MayDxh42k&#10;l/DVc8rTc9bc9rH7jFGau8IHmlnBSdKmNKBOVGYllAIlCKCRfcL3B9SMVtp3G1FkC0u4ordFBHA0&#10;V0dDOSratTEix/RVGHaZlusHjCgchJ1y56yKSrZtckiiTQQBrexvt9d7d8Wu+DCG+Sm8q+ihqaha&#10;UyLzZo7LClgST1vY9Sm+x/5cC5zQXVx9/qoFElV1U1KtFVCEhp6aQpIChUTx6t2t2ILfcG/Y4lrX&#10;Fwvg/QoqtfZpXDlVFDTy6LIlQdiGMmixIN+6t269+mIij4e4enwQAcWmuWZpWPlNHThoJGqSt1nB&#10;McgVCEUm403A0lgQRoXfbCZI2h5J4H2f5r1XE5opnDPSRwE06SmijpB8rZdUkeska726eXYkDtf0&#10;NYtcTnm8/wAIKyiEZEyWGopaUU8SwmWUNKW0amtc33N2Auelwo2uMLd4pSCbzSl2RhXIaaSelq35&#10;b/hroD28ryWF/wD6BuDgTuDSwfdf2ovCTZtBTQZ3RhFk59PRCeaoZAGVAhW4UG2saU2HQkj3xbic&#10;50R8iaA+P6cpxGEpanq6XKm/jFJOTTzpUPDLYkKwOllPqXFmHre+/Sxua6T/ABnkV8v64XVnC2GY&#10;U1PDqgQ3IZZqZmUApy0SwG+/lv16G47YzGPJN/A/ElLccqsTXzKaOCzx0yq7kMAQmx1XvbupHqbD&#10;uMTt8AJ6qByhKqWmhkzSCnpWgeFjJGxu8aMvmL7jyg9CCbEgfTDWgvDCTd8+ak54Q89YKDMi9Log&#10;MsjR1T9ZmkKecqf5FUaWW25J3O1gxjN7KPTjyq8e++CpGBhZmbMaqHN6uqaVY2gURxpvpQ6dAA9N&#10;K7X7WxeETXMaK5/2j8kRDJRNXqjHlUIpUkk03BYG2lB6XJP0BJ7YDa7bfJv7K4DqV5yvm6OKqSPT&#10;HI7OhVNIje5JiHc6gPfcDuTib2OLT9+vwREYyh1o562WpnqHCsPyvcAHbdR7D9sF3jWABqgHCnl1&#10;U+X5moQFpKbSsZsALagWHvci/wB8DIzvGX5riU7qZVhrDAqakAKrCCG26gC/RgD2xVaCRaIHNBdG&#10;+ENkPxKcOKmxRawMtrb/ACsmLunBDha4c5Wb8T545fGXj2nqSpU8RVyxO38p5zeX3B9MK1bCH21c&#10;ACaKxdZXVZnajeaWSWO/m06CAva3YY5sTa3VhA8EE2lkWZ1E1PFLUPGTHddUoBJBI2HrbDzC0OIb&#10;1U7co6SppVFLIZWjcuHXTHZdrjt+XrhAY47hSABWLWyshkWVJQqEMJYQACdibjcH3Bx3dgYr6rqK&#10;HkqRUw62SaSokjux21W/K1u1yGvv6H1wwNLTXRHkoPMqSqWs508NREssTkNLEULaU99j+Ubg4bG5&#10;u2h95U1QytHwOlVFRmsVonamm51PoYGQi3mAH+bpt1sWtfFHWUX7R1GUt3OE5mqZKyioqbmyUUSz&#10;JX1ioCnzOpmvf1sCoA6C7HviqB3bnHnkD0r7/RcHUCEPWiSaqp5lkCU6oIngCspkQixTzAKwJJvY&#10;9PcDBR+BpHXm/wB0GQpVgilelol5XJaYySyatGhRZY7W9Qo2O2BYSLf1r/agGkDDULDmk9QaiT5i&#10;oqXnLMguh03I79BpPv8AbDnNLowKwAB9/VETYU1zGomgRK4sp57BEuDbXfQbjp2v3BW/XA901rvB&#10;5fpyu64XtEy0dHlMyP8AMLS3i/FOk8knVq0g2P5upOOf43PBxefiuLrJVldT62ihp51iOq0rbgSo&#10;uyqdILEhSCAB/Me4GIjfglw/old6IySqngzCnzamqmp5qVZHqE0MqzgoFsyEC4JNiG7E4BrQGmMj&#10;mq9ETXFpNKFU8tTzqaKnENPRyvLTRzDSupxdVBO5a7WPte9hbEtG0BxPPP7qax6Lnny87l01iacy&#10;xowTzaidR2tcnoOmNrcPgmAZTQRyUxEdZTVKBI1U82IoAR5VIB3/AJid/TCOctP3yoojlT+emkaR&#10;UeyxkaWZA8ihehF7gDcm4339MCYwPiuNleSVkDSwCapcqrsFCRgdQF2HYbnfqccI3UaChU1NSEqe&#10;UnJvG+plZApax9f5j/sYJrLbZ6rqtDR5hUu0lRM8jgSabHoL9MMMTRTQiXbvg4YyfEJwvUTymSWV&#10;KzQWXSbCll/X64GIVIABgIqwCVifHsvReM/GCKI2M3ENY6g79Z3vfE4kc4nogPKWUVO2cg1mZ1yR&#10;1KQyc/QnmCIpYBj67W9cU3OER2sGOnvRfnOVm8slo1mCTUKVvMFtLXAjuegt3xdlDyLBpBnlNpMq&#10;hrpqdsudiruUs7aSHv0APXcHvisJjGDvUUaSerlMk606EiKCTSjLuLXs1/W+LTG02zyUVYyiVpJR&#10;mFA0xWSGqQxks1h3Wx9NiMLMg2Orkf7UXhToDDSI70zTaQjLVUs6h0YdGZext6EBhsbnEvJdg/Ao&#10;ifJNJ0my6kaiqORA6BDNTQyFzEDqOlr/AJTuDYE6TboRYVTT37hnnKVIMppmc7ZbKDLVJWfNZctQ&#10;rxsQJPwjIWN+j6jpbbqt974QGd7wKo/vVe5dV0leSSST1WX5fFUs9IHErq7FgwuGOx/Kdgdu+Gz0&#10;1rnkZ4UE5yjsspJ82avrg7rJ8xvcagBFrKoABe5uo+pHrhcjhEGs6V+tLiOinmEebVKTJ8u0rRKQ&#10;6yAKTcAKBqN7Ajv2t22ER92KzVomsLkp4TpM1iillFK+mOTWzS6QSoN2UAkbna3Te+/XFrVmMkZR&#10;vjN2n0mW12ZUxnqTKFELRBGjIZlZGGx6HSVUD6rbFIStjdTfMfQ/uktBtKRWVS5NQ5hTzFJKeZ4S&#10;4I1MgYFRcdPy9fbD9je8cwjkAqTVUo0ldDFT18CTyjmSIGlEhJUyBjcE738oPXqe2JfGXOa4ji/p&#10;Sm/+RRWd8ygzmSleriLpSqZFivy4dUQblgn/ACsxJO92ud8CwB7Aa6/PPK5wo0ltfFNTtNTkwUsd&#10;TpnerpbymaJidOh/zMWNxp8u4sQLHFlhBo81ijij/XnlOyKCT1VPF8ki0EcgFRUFVMkgLkKLb22t&#10;dj0/XFhrzu8fQLiRa8zFJaau/wCI0jwu1gu9tNtO/e39sdGQ5vvUDlFw0D11PT1wKqskhDWkC+Zb&#10;arD1tbbCjJ3biwqKyvM0fLYYmjio+cSSpnYEMpB3AF+x9cdEJCbJr0Ur3J6Cnq6CeZqrQI5lV/Lc&#10;FWBNz9xbEzSOY4CkYaC211j4P6upqPie4V+YaNgI61Iyg8ugUktgPbDoGNaPCou0B4wLVyeMnGwC&#10;UbxjO6whOUOZtO1zcj974oTFocebv4IXHosplcGTtRVlOlRU00sySRF2UMBtcmw3t29cLkdLuaSL&#10;qlAItJaDI6qmlhqmMc1IGEnOhk1oR/UH64uS6hrgW9UbmkC1OqrY0SmaKLkrSLqUBiRcuTe57nAN&#10;jJJvr/CWcnCor6k1aRyJHGkK2IMjlQO5sB/U4NjNmCcouiPyrKo2yGnkqswp4NMheEhi3UggWAuS&#10;bbYTLMe9IaOmUB/MmEMbUgr0esBkp5ZJI5ZFBXXYdQb9CSPthLjuLaHICjhyz0UKyZdUilNRPKGS&#10;NrqAAblmI32G3f1xcc6njdQHK41aa8OUFRnWZQwPXU8NHlsIeoqAwZYYy27Lf8xBOw9fbCZnthYT&#10;WXHjzUhibTZrlc9bXV1DTy0dKriniMsnMeT3P+UkDoNhiqYXhrWE2eUL6vCUZpmGZQRLR1VWqhJC&#10;ywqdIUnc6iu1yLfTFmONjjuaPiu9FCqzKveFaSrlgzOHkq8UVVdzpYEMsb/mU7E2BA26diTImA7h&#10;4T6fuOE1pNZQuX1IylZJsvoI6Z1BcTVVppS1jpWMFQoIFze19r3GwwyRve0HG/dgfHqpJB4Rs+aZ&#10;nDm4kkzaZ6xSG5zTO7a9IO9z0B/3thIiYWYbhKN3ZTCGaRqd6atkRpp0aWNYwNLgHUGW3367/fFd&#10;zQHbm8BCeV7ncVLnXDMOe5KPlny9B8/Ryyh+VpayyRsd2VrgEHcWwyK4ZTE/O7g+foUza08JAiy1&#10;lfVVcrc2OohdmkiIbS+nUAQejbWsdsWTUbA0dCP4Q8BHcONC1NO0dWXiSRZYVdAJLsdLXPpsOh7d&#10;sK1NgjGePTzUuwF7l+WxyLQy1GZJzdBkijcFSPOb2NiCFK2I2x0kpG4Nbj+v3REY5SJIZqavkW9P&#10;JKsjMdMxDC+9wR0xb3Bzete5EETUZhz3VVDI0Hn6WOo23sO+2+AbFtGeqg2rqulfNC7UNKVfnO7I&#10;hv8Amtvv0wLHiI049EX5jgK/J8vpsvpquKvrFZ5GWN4YDq0Hc+Zul/YdMBPI55aWD5onANGSup/B&#10;kkQ+InhtqVGEOmt3kALX+Wk2GLEZO8buUCx/jtVa/GPj6mjh0hc8q3Lhze4mN/pe37YEsp+4nqUJ&#10;OVjYK+YVSSzuSGRwzMPzi2IdENtN9EJCYZPJWUmagwSKlEIQFVzdHBG3l73vvhEoa6PP5rRhxaFd&#10;xjlOXwSRU1E8qwMC6SE6lB6uh7gi+x7i2I0szzbnffkueA02EHSxCnWGsRJObzOUiqx0leq3HcWv&#10;cYa5xNtPCgEgK+CaoqMyWpqoY4pJZoQUVNCDS9iQvYdsLeGtbTT5/UIHmyjOIxSVOZZnRRyMs8sj&#10;OlyNOoliE+++/uMKgLmta88feV3/ACtIY1ZcunjKa+ZUXeJgd+3UdLbfri4SC8HyC7/kvMieeOWs&#10;ooyyGtRIQB0K6gb+4xM4BDXeWURF0p5jUSUFFS04b8V5JKh29j5VH6A/rgY2iVzndMD91AFq/L6e&#10;jzCOio5ahqOrnXXC8hvFI+orpY9VJAFjuLnf1wL3PjLnAWB81O3lE1Tz5HGtTNQKsjIYI0aEqsfm&#10;33/mY2JJvhbQJztDsc8rhd0rKusR6j+Dx0upKlQ6sqFpFl1am0i/ZtQHsPriGxkDvL4+VKXAt4Ve&#10;ZUEVCf4lmb8hzIUgp4Y9D1DjYuVP5F9T3J2HfBRyGQbGZ8yenp6lRttLkzD+HcQBNP8Ah6er3QsT&#10;dR5T+xOHGLvYb6kf2u22LRc8c+VUFfCZjyqhJae/qFdWH7MMLa4Sua6uKP0Q9QQgMkEkUquYQrsj&#10;BnO7Wt+W3QXuP1w2eiOfvzUv4V2Uxw0lJJV1LOYhGY4lU2Mp8xJHoAD+pGAmJe4Nbz+nCk5TjP1i&#10;OXZZFC+pTTTqJNgSWkuDt63xXhJ3OJ8x+ignhBNJLmCQUVbAaeIEopiXQSFG+s/zkWO+HYjtzDf3&#10;08kzcThLlpAa9JGRzJqCCFPzMxNl37bdThpf4KHzQjyTvPIzQ5e1JlNQPxLSSlWszt0ax9B2/XFW&#10;F294MgTneGmtSWrm5dOYxtNIyPKO5JxaY23X0yk1ldW+C6WSX4meGS5O0VaAD/KPlZdsWGNA4RBZ&#10;Dx4e/jfxnAH2biWs17+s7f64EjJcorKSjL0rcwqo6mqFLDzWKsq6wo6BdulwO+Kpl2NBAs0joHko&#10;as1rVRU50nl2HkPZTtc4JlFpd5pSdvVg5RHNWOhiCqXRDfceUm/0tips/wAlN5UnKFpqiqp4onqj&#10;8xDIxkCjdVRTZQB2uL4Y9rXEhuCP1XHyVpq2mz+SqlTXFJGNOtSdC9dvcdMDsqHaOUt1pPCZpeIT&#10;UhltJUMyk73KN/XFo0Idvp+qI4anRTKUy95vmy1RFO4dxujM41Wv6Aj9RipcpdVYIH0UUUDwvmtX&#10;NXRU2Yn5mOEaoWf80RHYH0Pph+qha1hczH7oyRyk+fSzVWazSqp5YIQbbADFjTtDIwCubgJ0lZFT&#10;UFDJTzCmLa0EjU4ksdunoPoMVe7L3uDhfxpDSaZpm2YVeQQ0NWkLDXeQMupJQLaZFI6G+xt64TFC&#10;xkhc3/Xoi3GkDwrWVFFmcVUkdNA9yrvHeRwjbkLcmxN7eu+G6ljXsLcn6KS4gq2tzSsqs4jjrZIk&#10;M0y6aTkCTQL92vsf1OAZAxsZLOg5ukNWVmc9UTZlKaVHKk7i3mv3vi/Bhg3KW8ZWkbNCvC0NYsEb&#10;1kTBUZ11aGIA1WOxIsLX9sUWw/8A6Cy8IRg0h+G6hcyqNWdVk0sxl5tz5mcKtyCfS6j9PbDNS0xi&#10;ohiqUnlC5uiyZfTrRTrNC0j8ofzAyEeU+4OxHTa/fBwkh53ijj6Lm8qaS6uHFh0I7oGQkAtoAY2I&#10;P1GBIqe0J/Mj5cxlaOmhCuaiNBHJJ3Ab37WBOFNiFl3T7/VHZwqsvlmjqnhnnBr4g34nXbot/fBS&#10;NBALR4Sp4NhLs6kc1rP5dKNywVNxpAA39OmHwgbVxNlSlpFkjasNSBP2iVL3A6NfttiGyUdlYRAA&#10;jJXU/g0Qp8SPBhJGow1wJBve1LNbFmM2SuWY8XaBavxr4/qC12puJK19FvzAVDdD+m2Fzy7CG+ak&#10;C0nylYjNndNPEY9aLJHtuLSqAf8A7ifvinITtYQfukTQDuBQGYCD5mWmapjju5BYKWZ1B0jYYZHu&#10;2h1JZGUJVF4MnehYMJEnJdSLFVO4U/phzQHS7/RcnPDKR1CaxVJJJFSLG9KB5mFySQTsSOtuuKuo&#10;tpquTyopeVL09ORSskcsSuwDxublLAg/3wLWud4hz+6WUB5IMumraefmq8l42KaWQk2a4/TcYflz&#10;wxwpERwFVms6NBAFVYzO/NkA6A2tf233tg4mmz6YU+qhl1TFFLOYwCNR0sf0x0rC4C0DgovNk5n/&#10;AMdSVUbM99dO4tbv5W64INlrwEfFMHCacRUdHHkNJU5PWyVFMq3eORdMsN72JHQg9LjCNO9xlcJB&#10;R+hRFoqwUt4ZzARRzZbL5oas+VmbaJuzffofbD9TFdPHI+qjpSKosylyzK55XRRU1DPDGUNmiHdx&#10;732HtfC3xCWQAcDPv9FJ5S7heCSpzWKNZ1iVG1ySyHyRqL3Y/wC7nDtSQ1hNLtu4pln44Zpc2lRG&#10;zKtcOdR8sSM1tiOpthMP4hzBwPquodFCOqjSg5SwRotrqu539TiDGS+7SDyl9DPHDUUciHYHS4t0&#10;vcH+uLD2FwcCmgZTOJi+YGgiRUWKMiK52DjoxI7lj/QdsVnYZvPVD5Fe5Y9HTCOJL1BjkEcjuCi2&#10;vuAOvbqd8RKHusnC482jpKdHySoZ6iGnMicyaUXKq17hB3JIFzboMLa4iQULrgfuiAxaS09To4ge&#10;qB1xXuSOhW18WnMuHb1UqECLABNPMqmUltMiELIpPUH9cS4l2AOPouITOAQRZZXTNYuaUooH8t5A&#10;v9MINl7R6/smtA2k+i6f8GNMx+IfhGQpoMUFaTfvemlA/rfFqN43keaCsKfitwD4lVPjBxjmeXcB&#10;8UVNLLntXLHNDlczJURNK2lkIWzCxuCOowEsO415qASCsfB4Y+KSz17v4d8YnnQMoJyifc6wf8vt&#10;iTGaaK4P7KQeVKl8LPE2HMlrqjwz4sKa/KY8pl1r6Na3bEOY4s2NQ0hf/K3xV+aqud4d8YSFmJL/&#10;AMHnOs32P5cM2eEUFyl/5YeK1MkMlP4ccYCVH5gIyebZh/8AtxHdbiQ7hCAbtET+FvifLJpXw44s&#10;GtuYpOUTWXUNwfLta5wsRkZXObnCql8LPFI5atIPDni7TG5t/wD0ibfpv+X1wbWHvN3murqpU3hZ&#10;4lQUBmqPDHiypqdR5MZyecqo9W8u+/bEOY9z6bgdf6XVlCVHhf4sTeZ/Dbi0MWBsmSTKB9guGtjA&#10;4U1lV1XhN4pSlL+G3GA0jtk8xvc/9OJaCLUhH0fhX4nNHRwyeHXF6pGGEl8nnGpTfyny4S9jgXEB&#10;R1Sv/wAo/FVZGc+G3F+otfbJ5yP/AOOLFYpEranwo8VJiL+GvGAAFv8A5PP22/y4hrdqhE0PhP4o&#10;w0sRbw44tDLNd1GUTHWoG1/L63wp7S5xHouPCGrPCbxRlrZpx4ccYkmQt/8AJprdf+nDGAhoC4Wr&#10;ZvCzxUNRqHhtxgAb7fweY9f/ANuBazCGsIui8MvEuaXlZh4YcVgAXjnTI5lZT1Aay+YX++Fvic0W&#10;w/BSQqaDwq8VYMxWWTw64t1I27DKZrHe9x5fbBSM3MoBcQpR+Ffiilqh/Dfi06mLlBlExIa1jtp6&#10;bk4gsJ8IUUV9U+GPisJKenHhxxc0cILG2TzEF23Y309hYfbEtiwT5/siIxSh/wCVfiekUwXw34wv&#10;YhR/Bptwev8ALidhJFqACpHwr8UZcrgppfDji+WUMSgbKJgsa+n5e53xGwh5cOP1RdF4PCzxTSiq&#10;YD4b8XB2jVRpyiYg2cHsuJ2EuB++FIxYXVvhJ4F8QMk8dOGazOuDeJMsy6nWsM1TWZdLFEmqnkVQ&#10;WYWF2I+5xLY6fupdZql//9lQSwMEFAAGAAgAAAAhAEdc8h7gAAAACwEAAA8AAABkcnMvZG93bnJl&#10;di54bWxMj0FLw0AQhe+C/2EZwZvdxLRRYjalFPVUBFuh9LbNTpPQ7GzIbpP03zs96Wl4vI837+XL&#10;ybZiwN43jhTEswgEUulMQ5WCn93H0ysIHzQZ3TpCBVf0sCzu73KdGTfSNw7bUAkOIZ9pBXUIXSal&#10;L2u02s9ch8TeyfVWB5Z9JU2vRw63rXyOolRa3RB/qHWH6xrL8/ZiFXyOelwl8fuwOZ/W18Nu8bXf&#10;xKjU48O0egMRcAp/MNzqc3UouNPRXch40bKOXpjkG6cpCAaS+YK3HG9OMk9AFrn8v6H4BQ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rq8r5mgMAAD4IAAAOAAAAAAAA&#10;AAAAAAAAADwCAABkcnMvZTJvRG9jLnhtbFBLAQItAAoAAAAAAAAAIQCnuNrGBhYCAAYWAgAVAAAA&#10;AAAAAAAAAAAAAAIGAABkcnMvbWVkaWEvaW1hZ2UxLmpwZWdQSwECLQAUAAYACAAAACEAR1zyHuAA&#10;AAALAQAADwAAAAAAAAAAAAAAAAA7HAIAZHJzL2Rvd25yZXYueG1sUEsBAi0AFAAGAAgAAAAhAFhg&#10;sxu6AAAAIgEAABkAAAAAAAAAAAAAAAAASB0CAGRycy9fcmVscy9lMm9Eb2MueG1sLnJlbHNQSwUG&#10;AAAAAAYABgB9AQAAOR4CAAAA&#10;">
                <v:shape id="Picture 38071065" o:spid="_x0000_s1126" type="#_x0000_t75" alt="A picture containing grass, tree, outdoor&#10;&#10;Description automatically generated" style="position:absolute;width:21272;height:53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WtwzAAAAOEAAAAPAAAAZHJzL2Rvd25yZXYueG1sRI9bS8NA&#10;FITfBf/DcoS+2d1YeiF2W4pUsfog6UX6eMieJtHs2Zjdtum/dwWhj8PMfMNM552txYlaXznWkPQV&#10;COLcmYoLDdvN8/0EhA/IBmvHpOFCHuaz25sppsadOaPTOhQiQtinqKEMoUml9HlJFn3fNcTRO7jW&#10;YoiyLaRp8RzhtpYPSo2kxYrjQokNPZWUf6+PVsPHMXn/ybJutdzT22q8+HrZDetPrXt33eIRRKAu&#10;XMP/7VejYTBR40SNhvD3KL4BOfsFAAD//wMAUEsBAi0AFAAGAAgAAAAhANvh9svuAAAAhQEAABMA&#10;AAAAAAAAAAAAAAAAAAAAAFtDb250ZW50X1R5cGVzXS54bWxQSwECLQAUAAYACAAAACEAWvQsW78A&#10;AAAVAQAACwAAAAAAAAAAAAAAAAAfAQAAX3JlbHMvLnJlbHNQSwECLQAUAAYACAAAACEA8fVrcMwA&#10;AADhAAAADwAAAAAAAAAAAAAAAAAHAgAAZHJzL2Rvd25yZXYueG1sUEsFBgAAAAADAAMAtwAAAAAD&#10;AAAAAA==&#10;">
                  <v:imagedata r:id="rId66" o:title="A picture containing grass, tree, outdoor&#10;&#10;Description automatically generated"/>
                </v:shape>
                <v:shape id="_x0000_s1127" type="#_x0000_t202" style="position:absolute;top:53788;width:2125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AYfxQAAAOMAAAAPAAAAZHJzL2Rvd25yZXYueG1sRE/NisIw&#10;EL4v7DuEWfCyaNKiUrpGWYSCN7H6AEMz21abSWmi7b69OQgeP77/zW6ynXjQ4FvHGpKFAkFcOdNy&#10;reFyLuYZCB+QDXaOScM/edhtPz82mBs38okeZahFDGGfo4YmhD6X0lcNWfQL1xNH7s8NFkOEQy3N&#10;gGMMt51MlVpLiy3HhgZ72jdU3cq71eDS8bs7lUmxP47XQh3vdC49aT37mn5/QASawlv8ch+MhlSt&#10;smWSrrI4On6Kf0BunwAAAP//AwBQSwECLQAUAAYACAAAACEA2+H2y+4AAACFAQAAEwAAAAAAAAAA&#10;AAAAAAAAAAAAW0NvbnRlbnRfVHlwZXNdLnhtbFBLAQItABQABgAIAAAAIQBa9CxbvwAAABUBAAAL&#10;AAAAAAAAAAAAAAAAAB8BAABfcmVscy8ucmVsc1BLAQItABQABgAIAAAAIQCYZAYfxQAAAOMAAAAP&#10;AAAAAAAAAAAAAAAAAAcCAABkcnMvZG93bnJldi54bWxQSwUGAAAAAAMAAwC3AAAA+QIAAAAA&#10;" filled="f" stroked="f" strokeweight=".5pt">
                  <v:textbox style="mso-fit-shape-to-text:t">
                    <w:txbxContent>
                      <w:p w14:paraId="05A24379" w14:textId="77777777" w:rsidR="002D7535" w:rsidRDefault="002D7535" w:rsidP="002D7535">
                        <w:pPr>
                          <w:spacing w:after="0"/>
                          <w:jc w:val="both"/>
                          <w:rPr>
                            <w:rFonts w:ascii="Calibri" w:hAnsi="Calibri" w:cs="Calibri"/>
                            <w:b/>
                            <w:bCs/>
                            <w:sz w:val="20"/>
                            <w:szCs w:val="20"/>
                          </w:rPr>
                        </w:pPr>
                        <w:bookmarkStart w:id="265" w:name="Figure15"/>
                        <w:bookmarkEnd w:id="265"/>
                        <w:r>
                          <w:rPr>
                            <w:rFonts w:ascii="Calibri" w:hAnsi="Calibri" w:cs="Calibri"/>
                            <w:b/>
                            <w:bCs/>
                            <w:sz w:val="20"/>
                            <w:szCs w:val="20"/>
                          </w:rPr>
                          <w:t xml:space="preserve">Figure 15. Hidden in the roses </w:t>
                        </w:r>
                      </w:p>
                      <w:p w14:paraId="3D03210B" w14:textId="5FCA2A7A" w:rsidR="002D7535" w:rsidRDefault="00C445FA" w:rsidP="002D7535">
                        <w:pPr>
                          <w:spacing w:after="0"/>
                          <w:jc w:val="both"/>
                          <w:rPr>
                            <w:rFonts w:ascii="Calibri" w:hAnsi="Calibri" w:cs="Calibri"/>
                            <w:b/>
                            <w:bCs/>
                            <w:sz w:val="20"/>
                            <w:szCs w:val="20"/>
                          </w:rPr>
                        </w:pPr>
                        <w:r>
                          <w:rPr>
                            <w:rFonts w:ascii="Calibri" w:hAnsi="Calibri" w:cs="Calibri"/>
                            <w:b/>
                            <w:bCs/>
                            <w:sz w:val="20"/>
                            <w:szCs w:val="20"/>
                          </w:rPr>
                          <w:fldChar w:fldCharType="begin"/>
                        </w:r>
                        <w:r>
                          <w:rPr>
                            <w:rFonts w:ascii="Calibri" w:hAnsi="Calibri" w:cs="Calibri"/>
                            <w:b/>
                            <w:bCs/>
                            <w:sz w:val="20"/>
                            <w:szCs w:val="20"/>
                          </w:rPr>
                          <w:instrText xml:space="preserve"> ADDIN EN.CITE &lt;EndNote&gt;&lt;Cite&gt;&lt;RecNum&gt;199413&lt;/RecNum&gt;&lt;DisplayText&gt;(Bean 2019)&lt;/DisplayText&gt;&lt;record&gt;&lt;rec-number&gt;199413&lt;/rec-number&gt;&lt;foreign-keys&gt;&lt;key app="EN" db-id="eda99esr9arp52e20v2pftz4rp5s9x0evef5" timestamp="1670499936"&gt;199413&lt;/key&gt;&lt;/foreign-keys&gt;&lt;ref-type name="Web Page"&gt;12&lt;/ref-type&gt;&lt;contributors&gt;&lt;authors&gt;&lt;author&gt;Bean, A.&lt;/author&gt;&lt;/authors&gt;&lt;/contributors&gt;&lt;titles&gt;&lt;title&gt;Hidden in the roses&lt;/title&gt;&lt;/titles&gt;&lt;number&gt;8 December 2022&lt;/number&gt;&lt;reprint-edition&gt;in file&lt;/reprint-edition&gt;&lt;dates&gt;&lt;year&gt;2019&lt;/year&gt;&lt;/dates&gt;&lt;pub-location&gt;Hull&lt;/pub-location&gt;&lt;publisher&gt;University of Hull&lt;/publisher&gt;&lt;urls&gt;&lt;related-urls&gt;&lt;url&gt;https://www.hyms.ac.uk/research/research-centres-and-groups/wolfson/breathlessness/bringing-breathlessness-into-view-exhibition&lt;/url&gt;&lt;/related-urls&gt;&lt;/urls&gt;&lt;/record&gt;&lt;/Cite&gt;&lt;/EndNote&gt;</w:instrText>
                        </w:r>
                        <w:r>
                          <w:rPr>
                            <w:rFonts w:ascii="Calibri" w:hAnsi="Calibri" w:cs="Calibri"/>
                            <w:b/>
                            <w:bCs/>
                            <w:sz w:val="20"/>
                            <w:szCs w:val="20"/>
                          </w:rPr>
                          <w:fldChar w:fldCharType="separate"/>
                        </w:r>
                        <w:r>
                          <w:rPr>
                            <w:rFonts w:ascii="Calibri" w:hAnsi="Calibri" w:cs="Calibri"/>
                            <w:b/>
                            <w:bCs/>
                            <w:noProof/>
                            <w:sz w:val="20"/>
                            <w:szCs w:val="20"/>
                          </w:rPr>
                          <w:t>(Bean 2019)</w:t>
                        </w:r>
                        <w:r>
                          <w:rPr>
                            <w:rFonts w:ascii="Calibri" w:hAnsi="Calibri" w:cs="Calibri"/>
                            <w:b/>
                            <w:bCs/>
                            <w:sz w:val="20"/>
                            <w:szCs w:val="20"/>
                          </w:rPr>
                          <w:fldChar w:fldCharType="end"/>
                        </w:r>
                      </w:p>
                    </w:txbxContent>
                  </v:textbox>
                </v:shape>
                <w10:wrap type="square"/>
              </v:group>
            </w:pict>
          </mc:Fallback>
        </mc:AlternateContent>
      </w:r>
      <w:r w:rsidRPr="002D7535">
        <w:rPr>
          <w:rFonts w:eastAsiaTheme="minorEastAsia" w:hAnsi="Calibri"/>
          <w:color w:val="000000" w:themeColor="text1"/>
          <w:kern w:val="24"/>
          <w:sz w:val="24"/>
          <w:szCs w:val="24"/>
        </w:rPr>
        <w:t>Sev</w:t>
      </w:r>
      <w:r w:rsidRPr="002D7535">
        <w:rPr>
          <w:sz w:val="24"/>
          <w:szCs w:val="24"/>
        </w:rPr>
        <w:t xml:space="preserve">eral workshops were held, bringing together researchers, people from local respiratory support groups and local visual and audio artists. Workshop participants described what it was like to experience breathlessness, what helped and how others could help. Initial ideas for artwork were co-created – participants drew sketches, wrote ideas or discussed them with the researcher or an artist. Also, venues for a mobile exhibition were suggested which showcased the research findings and ideas given as to what else to include alongside the artwork, for example quotes and information leaflets. </w:t>
      </w:r>
    </w:p>
    <w:p w14:paraId="7DA85FE9" w14:textId="77777777" w:rsidR="002D7535" w:rsidRPr="002D7535" w:rsidRDefault="002D7535" w:rsidP="002D7535">
      <w:pPr>
        <w:spacing w:after="0" w:line="240" w:lineRule="auto"/>
        <w:rPr>
          <w:sz w:val="24"/>
          <w:szCs w:val="24"/>
        </w:rPr>
      </w:pPr>
    </w:p>
    <w:p w14:paraId="3F747258" w14:textId="77777777" w:rsidR="002D7535" w:rsidRPr="002D7535" w:rsidRDefault="002D7535" w:rsidP="002D7535">
      <w:pPr>
        <w:spacing w:after="0" w:line="240" w:lineRule="auto"/>
        <w:rPr>
          <w:rFonts w:ascii="Calibri" w:hAnsi="Calibri" w:cs="Calibri"/>
          <w:b/>
          <w:bCs/>
        </w:rPr>
      </w:pPr>
      <w:r w:rsidRPr="002D7535">
        <w:rPr>
          <w:sz w:val="24"/>
          <w:szCs w:val="24"/>
        </w:rPr>
        <w:t xml:space="preserve">The exhibition included artwork and sound recordings, and went on display across Hull and East Riding. </w:t>
      </w:r>
    </w:p>
    <w:p w14:paraId="715367D1" w14:textId="77777777" w:rsidR="002D7535" w:rsidRPr="002D7535" w:rsidRDefault="002D7535" w:rsidP="002D7535">
      <w:pPr>
        <w:spacing w:after="0" w:line="240" w:lineRule="auto"/>
        <w:rPr>
          <w:rFonts w:ascii="Calibri" w:hAnsi="Calibri" w:cs="Calibri"/>
          <w:b/>
          <w:bCs/>
        </w:rPr>
      </w:pPr>
    </w:p>
    <w:p w14:paraId="27C2B291" w14:textId="77777777" w:rsidR="002D7535" w:rsidRPr="002D7535" w:rsidRDefault="002D7535" w:rsidP="002D7535">
      <w:pPr>
        <w:spacing w:after="0" w:line="240" w:lineRule="auto"/>
        <w:rPr>
          <w:b/>
          <w:bCs/>
          <w:sz w:val="24"/>
          <w:szCs w:val="24"/>
        </w:rPr>
      </w:pPr>
      <w:r w:rsidRPr="002D7535">
        <w:rPr>
          <w:b/>
          <w:bCs/>
          <w:sz w:val="24"/>
          <w:szCs w:val="24"/>
        </w:rPr>
        <w:t>Webpages of the exhibition:</w:t>
      </w:r>
    </w:p>
    <w:p w14:paraId="73491F0B" w14:textId="77777777" w:rsidR="002D7535" w:rsidRPr="002D7535" w:rsidRDefault="00720C20" w:rsidP="002D7535">
      <w:pPr>
        <w:spacing w:after="0" w:line="240" w:lineRule="auto"/>
        <w:rPr>
          <w:sz w:val="24"/>
          <w:szCs w:val="24"/>
        </w:rPr>
      </w:pPr>
      <w:hyperlink r:id="rId67" w:history="1">
        <w:r w:rsidR="002D7535" w:rsidRPr="002D7535">
          <w:rPr>
            <w:color w:val="0563C1"/>
            <w:sz w:val="24"/>
            <w:szCs w:val="24"/>
            <w:u w:val="single"/>
          </w:rPr>
          <w:t>https://www.hyms.ac.uk/research/research-centres-and-groups/wolfson/breathlessness/bringing-breathlessness-into-view-exhibition</w:t>
        </w:r>
      </w:hyperlink>
    </w:p>
    <w:p w14:paraId="5738D5F1" w14:textId="77777777" w:rsidR="002D7535" w:rsidRPr="002D7535" w:rsidRDefault="002D7535" w:rsidP="002D7535">
      <w:pPr>
        <w:spacing w:after="0" w:line="240" w:lineRule="auto"/>
        <w:rPr>
          <w:rFonts w:ascii="Calibri" w:hAnsi="Calibri" w:cs="Calibri"/>
          <w:b/>
          <w:bCs/>
          <w:sz w:val="24"/>
          <w:szCs w:val="24"/>
        </w:rPr>
      </w:pPr>
    </w:p>
    <w:p w14:paraId="3A745C96" w14:textId="77777777" w:rsidR="002D7535" w:rsidRPr="002D7535" w:rsidRDefault="002D7535" w:rsidP="002D7535">
      <w:pPr>
        <w:spacing w:after="0" w:line="240" w:lineRule="auto"/>
        <w:rPr>
          <w:rFonts w:ascii="Calibri" w:hAnsi="Calibri" w:cs="Calibri"/>
          <w:b/>
          <w:bCs/>
          <w:sz w:val="24"/>
          <w:szCs w:val="24"/>
        </w:rPr>
      </w:pPr>
      <w:r w:rsidRPr="002D7535">
        <w:rPr>
          <w:rFonts w:ascii="Calibri" w:hAnsi="Calibri" w:cs="Calibri"/>
          <w:b/>
          <w:bCs/>
          <w:sz w:val="24"/>
          <w:szCs w:val="24"/>
        </w:rPr>
        <w:t xml:space="preserve">Short film on the exhibition: </w:t>
      </w:r>
      <w:hyperlink r:id="rId68" w:history="1">
        <w:r w:rsidRPr="002D7535">
          <w:rPr>
            <w:color w:val="0563C1" w:themeColor="hyperlink"/>
            <w:sz w:val="24"/>
            <w:szCs w:val="24"/>
            <w:u w:val="single"/>
          </w:rPr>
          <w:t>https://vimeo.com/352823745</w:t>
        </w:r>
      </w:hyperlink>
    </w:p>
    <w:p w14:paraId="1D10BEC3" w14:textId="77777777" w:rsidR="002D7535" w:rsidRPr="002D7535" w:rsidRDefault="002D7535" w:rsidP="002D7535">
      <w:pPr>
        <w:spacing w:after="0" w:line="240" w:lineRule="auto"/>
        <w:rPr>
          <w:color w:val="0563C1" w:themeColor="hyperlink"/>
          <w:sz w:val="24"/>
          <w:szCs w:val="24"/>
          <w:u w:val="single"/>
        </w:rPr>
      </w:pPr>
    </w:p>
    <w:p w14:paraId="2672F145" w14:textId="77777777" w:rsidR="002D7535" w:rsidRPr="002D7535" w:rsidRDefault="002D7535" w:rsidP="002D7535">
      <w:pPr>
        <w:spacing w:after="0" w:line="240" w:lineRule="auto"/>
        <w:rPr>
          <w:sz w:val="24"/>
          <w:szCs w:val="24"/>
        </w:rPr>
      </w:pPr>
      <w:r w:rsidRPr="002D7535">
        <w:rPr>
          <w:b/>
          <w:bCs/>
          <w:sz w:val="24"/>
          <w:szCs w:val="24"/>
        </w:rPr>
        <w:t>Difficulties of living with breathlessness sound clip:</w:t>
      </w:r>
      <w:r w:rsidRPr="002D7535">
        <w:rPr>
          <w:sz w:val="24"/>
          <w:szCs w:val="24"/>
        </w:rPr>
        <w:t xml:space="preserve"> </w:t>
      </w:r>
      <w:hyperlink r:id="rId69" w:history="1">
        <w:r w:rsidRPr="002D7535">
          <w:rPr>
            <w:color w:val="0563C1" w:themeColor="hyperlink"/>
            <w:sz w:val="24"/>
            <w:szCs w:val="24"/>
            <w:u w:val="single"/>
          </w:rPr>
          <w:t>https://soundcloud.com/hullyorkmed/interview-living-with-breathlessness</w:t>
        </w:r>
      </w:hyperlink>
    </w:p>
    <w:p w14:paraId="229EA0E9" w14:textId="77777777" w:rsidR="002D7535" w:rsidRPr="002D7535" w:rsidRDefault="002D7535" w:rsidP="002D7535">
      <w:pPr>
        <w:spacing w:after="0" w:line="240" w:lineRule="auto"/>
        <w:rPr>
          <w:color w:val="0563C1" w:themeColor="hyperlink"/>
          <w:sz w:val="24"/>
          <w:szCs w:val="24"/>
          <w:u w:val="single"/>
        </w:rPr>
      </w:pPr>
    </w:p>
    <w:p w14:paraId="3A8FD101" w14:textId="77777777" w:rsidR="002D7535" w:rsidRPr="002D7535" w:rsidRDefault="002D7535" w:rsidP="002D7535">
      <w:pPr>
        <w:spacing w:after="0" w:line="240" w:lineRule="auto"/>
        <w:rPr>
          <w:color w:val="0563C1" w:themeColor="hyperlink"/>
          <w:sz w:val="24"/>
          <w:szCs w:val="24"/>
          <w:u w:val="single"/>
        </w:rPr>
      </w:pPr>
      <w:r w:rsidRPr="002D7535">
        <w:rPr>
          <w:b/>
          <w:bCs/>
          <w:sz w:val="24"/>
          <w:szCs w:val="24"/>
        </w:rPr>
        <w:t>How I cope with breathlessness sound clip:</w:t>
      </w:r>
      <w:r w:rsidRPr="002D7535">
        <w:rPr>
          <w:sz w:val="24"/>
          <w:szCs w:val="24"/>
        </w:rPr>
        <w:t xml:space="preserve"> </w:t>
      </w:r>
      <w:hyperlink r:id="rId70" w:history="1">
        <w:r w:rsidRPr="002D7535">
          <w:rPr>
            <w:color w:val="0563C1" w:themeColor="hyperlink"/>
            <w:sz w:val="24"/>
            <w:szCs w:val="24"/>
            <w:u w:val="single"/>
          </w:rPr>
          <w:t>https://soundcloud.com/hullyorkmed/how-i-cope-with-breathlessness</w:t>
        </w:r>
      </w:hyperlink>
    </w:p>
    <w:p w14:paraId="3A51DC58" w14:textId="77777777" w:rsidR="002D7535" w:rsidRPr="002D7535" w:rsidRDefault="002D7535" w:rsidP="002D7535">
      <w:pPr>
        <w:spacing w:after="0" w:line="240" w:lineRule="auto"/>
        <w:rPr>
          <w:rFonts w:eastAsiaTheme="minorEastAsia" w:hAnsi="Calibri"/>
          <w:color w:val="000000" w:themeColor="text1"/>
          <w:kern w:val="24"/>
          <w:sz w:val="24"/>
          <w:szCs w:val="24"/>
        </w:rPr>
        <w:sectPr w:rsidR="002D7535" w:rsidRPr="002D7535" w:rsidSect="002341B7">
          <w:pgSz w:w="11906" w:h="16838" w:code="9"/>
          <w:pgMar w:top="1134" w:right="1134" w:bottom="1134" w:left="1134" w:header="709" w:footer="709" w:gutter="0"/>
          <w:pgBorders w:display="firstPage" w:offsetFrom="page">
            <w:top w:val="single" w:sz="4" w:space="31" w:color="auto"/>
            <w:left w:val="single" w:sz="4" w:space="31" w:color="auto"/>
            <w:bottom w:val="single" w:sz="4" w:space="31" w:color="auto"/>
            <w:right w:val="single" w:sz="4" w:space="31" w:color="auto"/>
          </w:pgBorders>
          <w:cols w:space="708"/>
          <w:docGrid w:linePitch="360"/>
        </w:sectPr>
      </w:pPr>
    </w:p>
    <w:p w14:paraId="717EF2A8"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lastRenderedPageBreak/>
        <w:t>I mean partly it’s that they were being listened to, you know, that what they had to say mattered and that somebody was interested. Partly it was the artists that I work with who are very emphatic people…and kind of got what was happening, they were also very interesting and creative in their ways and so, you know, I mean I know I'm biased, but I genuinely think that the outputs that we've had so far are really engaging. They're artistic and engaging and people genuinely like them so it’s not just, ‘ah, ok there's this thing that I've found academically and then I'm trying to use art to get it across’, there is a genuine interest in putting this across and it’s been done beautifully and with, you know, with empathy. (academic, 4)</w:t>
      </w:r>
    </w:p>
    <w:p w14:paraId="2E301D4E" w14:textId="77777777" w:rsidR="002D7535" w:rsidRPr="002D7535" w:rsidRDefault="002D7535" w:rsidP="002D7535">
      <w:pPr>
        <w:spacing w:after="0" w:line="240" w:lineRule="auto"/>
        <w:rPr>
          <w:rFonts w:ascii="Calibri" w:hAnsi="Calibri" w:cs="Calibri"/>
          <w:sz w:val="24"/>
          <w:szCs w:val="24"/>
        </w:rPr>
      </w:pPr>
    </w:p>
    <w:p w14:paraId="06E0FFFF" w14:textId="604E2F53" w:rsidR="002D7535" w:rsidRPr="002D7535" w:rsidRDefault="006650A4" w:rsidP="002D7535">
      <w:pPr>
        <w:spacing w:after="0" w:line="240" w:lineRule="auto"/>
        <w:rPr>
          <w:rFonts w:cstheme="minorHAnsi"/>
          <w:b/>
          <w:bCs/>
          <w:sz w:val="24"/>
          <w:szCs w:val="24"/>
        </w:rPr>
      </w:pPr>
      <w:bookmarkStart w:id="266" w:name="Monthly549"/>
      <w:bookmarkStart w:id="267" w:name="_Hlk138327416"/>
      <w:bookmarkEnd w:id="266"/>
      <w:r>
        <w:rPr>
          <w:rFonts w:cstheme="minorHAnsi"/>
          <w:b/>
          <w:bCs/>
          <w:sz w:val="24"/>
          <w:szCs w:val="24"/>
        </w:rPr>
        <w:t xml:space="preserve">5.4.9 </w:t>
      </w:r>
      <w:r w:rsidR="002D7535" w:rsidRPr="002D7535">
        <w:rPr>
          <w:rFonts w:cstheme="minorHAnsi"/>
          <w:b/>
          <w:bCs/>
          <w:sz w:val="24"/>
          <w:szCs w:val="24"/>
        </w:rPr>
        <w:t>Monthly social events</w:t>
      </w:r>
    </w:p>
    <w:bookmarkEnd w:id="267"/>
    <w:p w14:paraId="00C99822" w14:textId="77777777" w:rsidR="002D7535" w:rsidRPr="002D7535" w:rsidRDefault="002D7535" w:rsidP="002D7535">
      <w:pPr>
        <w:spacing w:after="0" w:line="240" w:lineRule="auto"/>
        <w:rPr>
          <w:rFonts w:cstheme="minorHAnsi"/>
          <w:b/>
          <w:bCs/>
          <w:sz w:val="24"/>
          <w:szCs w:val="24"/>
        </w:rPr>
      </w:pPr>
    </w:p>
    <w:p w14:paraId="6D548F92" w14:textId="347A8DCC"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ne centre had started facilitating monthly social events online, for both public members and researchers to attend, partly modelled on the Co-Production Collective Co-Pro Cuppa events </w:t>
      </w:r>
      <w:r w:rsidR="00C445FA">
        <w:rPr>
          <w:rFonts w:cstheme="minorHAnsi"/>
          <w:sz w:val="24"/>
          <w:szCs w:val="24"/>
        </w:rPr>
        <w:fldChar w:fldCharType="begin"/>
      </w:r>
      <w:r w:rsidR="00C445FA">
        <w:rPr>
          <w:rFonts w:cstheme="minorHAnsi"/>
          <w:sz w:val="24"/>
          <w:szCs w:val="24"/>
        </w:rPr>
        <w:instrText xml:space="preserve"> ADDIN EN.CITE &lt;EndNote&gt;&lt;Cite&gt;&lt;RecNum&gt;199418&lt;/RecNum&gt;&lt;DisplayText&gt;(Collective 2021)&lt;/DisplayText&gt;&lt;record&gt;&lt;rec-number&gt;199418&lt;/rec-number&gt;&lt;foreign-keys&gt;&lt;key app="EN" db-id="eda99esr9arp52e20v2pftz4rp5s9x0evef5" timestamp="1672918446"&gt;199418&lt;/key&gt;&lt;/foreign-keys&gt;&lt;ref-type name="Web Page"&gt;12&lt;/ref-type&gt;&lt;contributors&gt;&lt;authors&gt;&lt;author&gt;Co-Production Collective&lt;/author&gt;&lt;/authors&gt;&lt;/contributors&gt;&lt;titles&gt;&lt;title&gt;Upcoming Events&lt;/title&gt;&lt;/titles&gt;&lt;number&gt;5 January 2023&lt;/number&gt;&lt;reprint-edition&gt;not in file&lt;/reprint-edition&gt;&lt;dates&gt;&lt;year&gt;2021&lt;/year&gt;&lt;/dates&gt;&lt;pub-location&gt;London&lt;/pub-location&gt;&lt;publisher&gt;Co-Production Collective&lt;/publisher&gt;&lt;urls&gt;&lt;related-urls&gt;&lt;url&gt;https://www.coproductioncollective.co.uk/events&lt;/url&gt;&lt;/related-urls&gt;&lt;/urls&gt;&lt;/record&gt;&lt;/Cite&gt;&lt;/EndNote&gt;</w:instrText>
      </w:r>
      <w:r w:rsidR="00C445FA">
        <w:rPr>
          <w:rFonts w:cstheme="minorHAnsi"/>
          <w:sz w:val="24"/>
          <w:szCs w:val="24"/>
        </w:rPr>
        <w:fldChar w:fldCharType="separate"/>
      </w:r>
      <w:r w:rsidR="00C445FA">
        <w:rPr>
          <w:rFonts w:cstheme="minorHAnsi"/>
          <w:noProof/>
          <w:sz w:val="24"/>
          <w:szCs w:val="24"/>
        </w:rPr>
        <w:t>(Collective 2021)</w:t>
      </w:r>
      <w:r w:rsidR="00C445FA">
        <w:rPr>
          <w:rFonts w:cstheme="minorHAnsi"/>
          <w:sz w:val="24"/>
          <w:szCs w:val="24"/>
        </w:rPr>
        <w:fldChar w:fldCharType="end"/>
      </w:r>
      <w:r w:rsidRPr="002D7535">
        <w:rPr>
          <w:rFonts w:cstheme="minorHAnsi"/>
          <w:sz w:val="24"/>
          <w:szCs w:val="24"/>
        </w:rPr>
        <w:t>. The events alternated between an informal get together one month and a talk by a researcher followed by a discussion the next, and were felt to have gone well, sometimes with over 20 people attending. The events had several purposes: they enabled researchers and public</w:t>
      </w:r>
      <w:r w:rsidR="00337852">
        <w:rPr>
          <w:rFonts w:cstheme="minorHAnsi"/>
          <w:sz w:val="24"/>
          <w:szCs w:val="24"/>
        </w:rPr>
        <w:t xml:space="preserve"> </w:t>
      </w:r>
      <w:r w:rsidRPr="002D7535">
        <w:rPr>
          <w:rFonts w:cstheme="minorHAnsi"/>
          <w:sz w:val="24"/>
          <w:szCs w:val="24"/>
        </w:rPr>
        <w:t>members to meet and get to know each other more informally, they encouraged a sense of belonging and, importantly, they provided an activity that public members could engage with immediately:</w:t>
      </w:r>
    </w:p>
    <w:p w14:paraId="6014BE70" w14:textId="77777777" w:rsidR="002D7535" w:rsidRPr="002D7535" w:rsidRDefault="002D7535" w:rsidP="002D7535">
      <w:pPr>
        <w:spacing w:after="0" w:line="240" w:lineRule="auto"/>
        <w:rPr>
          <w:rFonts w:cstheme="minorHAnsi"/>
          <w:sz w:val="24"/>
          <w:szCs w:val="24"/>
        </w:rPr>
      </w:pPr>
    </w:p>
    <w:p w14:paraId="16DAA5D5"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lang w:eastAsia="en-GB"/>
        </w:rPr>
        <w:t>Well, I'm really glad that I started doing these monthly events because I think it really, it really helps me and I think it really helps them to feel like they are more part of a bigger group, erm, so we had a lot of new members earlier this year and if I hadn’t started that monthly events programme, erm, they basically wouldn’t have had any way of engaging with us except through that because, erm, it’s not always it’s not easy to kind of have (laughs) things that people can kind of, erm, get involved in immediately. If you're needing people who've got the relevant personal experience then you can’t always match people immediately so the, erm, I feel that I probably would have lost those people to the group if I hadn’t been offering this kind of programme. (coordinator, 17)</w:t>
      </w:r>
    </w:p>
    <w:p w14:paraId="5D18995E" w14:textId="77777777" w:rsidR="002D7535" w:rsidRPr="002D7535" w:rsidRDefault="002D7535" w:rsidP="002D7535">
      <w:pPr>
        <w:spacing w:after="0" w:line="240" w:lineRule="auto"/>
        <w:rPr>
          <w:b/>
          <w:bCs/>
          <w:sz w:val="24"/>
          <w:szCs w:val="24"/>
        </w:rPr>
      </w:pPr>
    </w:p>
    <w:p w14:paraId="13C0A5CF" w14:textId="4BE3EF6A" w:rsidR="002D7535" w:rsidRPr="002D7535" w:rsidRDefault="006650A4" w:rsidP="002D7535">
      <w:pPr>
        <w:spacing w:after="0" w:line="240" w:lineRule="auto"/>
        <w:rPr>
          <w:rFonts w:cstheme="minorHAnsi"/>
          <w:b/>
          <w:bCs/>
          <w:sz w:val="24"/>
          <w:szCs w:val="24"/>
        </w:rPr>
      </w:pPr>
      <w:bookmarkStart w:id="268" w:name="Seminars5410"/>
      <w:bookmarkStart w:id="269" w:name="_Hlk138327430"/>
      <w:bookmarkEnd w:id="268"/>
      <w:r>
        <w:rPr>
          <w:rFonts w:cstheme="minorHAnsi"/>
          <w:b/>
          <w:bCs/>
          <w:sz w:val="24"/>
          <w:szCs w:val="24"/>
        </w:rPr>
        <w:t xml:space="preserve">5.4.10 </w:t>
      </w:r>
      <w:r w:rsidR="002D7535" w:rsidRPr="002D7535">
        <w:rPr>
          <w:rFonts w:cstheme="minorHAnsi"/>
          <w:b/>
          <w:bCs/>
          <w:sz w:val="24"/>
          <w:szCs w:val="24"/>
        </w:rPr>
        <w:t>Seminars</w:t>
      </w:r>
    </w:p>
    <w:bookmarkEnd w:id="269"/>
    <w:p w14:paraId="60A5B6F0" w14:textId="77777777" w:rsidR="002D7535" w:rsidRPr="002D7535" w:rsidRDefault="002D7535" w:rsidP="002D7535">
      <w:pPr>
        <w:spacing w:after="0" w:line="240" w:lineRule="auto"/>
        <w:rPr>
          <w:rFonts w:cstheme="minorHAnsi"/>
          <w:b/>
          <w:bCs/>
          <w:sz w:val="24"/>
          <w:szCs w:val="24"/>
        </w:rPr>
      </w:pPr>
    </w:p>
    <w:p w14:paraId="5067ECA1" w14:textId="33AF0AF3" w:rsidR="002D7535" w:rsidRDefault="002D7535" w:rsidP="002D7535">
      <w:pPr>
        <w:spacing w:after="0" w:line="240" w:lineRule="auto"/>
        <w:rPr>
          <w:rFonts w:eastAsia="Times New Roman" w:cstheme="minorHAnsi"/>
          <w:sz w:val="24"/>
          <w:szCs w:val="24"/>
        </w:rPr>
      </w:pPr>
      <w:r w:rsidRPr="002D7535">
        <w:rPr>
          <w:rFonts w:cstheme="minorHAnsi"/>
          <w:sz w:val="24"/>
          <w:szCs w:val="24"/>
        </w:rPr>
        <w:t xml:space="preserve">Although both sites held seminars, only one site held seminars which were either open to the general public or to which public members were often invited to attend. The Seminar Series </w:t>
      </w:r>
      <w:r w:rsidR="00C445FA">
        <w:rPr>
          <w:rFonts w:cstheme="minorHAnsi"/>
          <w:sz w:val="24"/>
          <w:szCs w:val="24"/>
        </w:rPr>
        <w:fldChar w:fldCharType="begin"/>
      </w:r>
      <w:r w:rsidR="00BC508B">
        <w:rPr>
          <w:rFonts w:cstheme="minorHAnsi"/>
          <w:sz w:val="24"/>
          <w:szCs w:val="24"/>
        </w:rPr>
        <w:instrText xml:space="preserve"> ADDIN EN.CITE &lt;EndNote&gt;&lt;Cite&gt;&lt;RecNum&gt;199426&lt;/RecNum&gt;&lt;DisplayText&gt;(CSI 2023)&lt;/DisplayText&gt;&lt;record&gt;&lt;rec-number&gt;199426&lt;/rec-number&gt;&lt;foreign-keys&gt;&lt;key app="EN" db-id="eda99esr9arp52e20v2pftz4rp5s9x0evef5" timestamp="1674732414"&gt;199426&lt;/key&gt;&lt;/foreign-keys&gt;&lt;ref-type name="Web Page"&gt;12&lt;/ref-type&gt;&lt;contributors&gt;&lt;authors&gt;&lt;author&gt;CSI&lt;/author&gt;&lt;/authors&gt;&lt;/contributors&gt;&lt;titles&gt;&lt;title&gt;Cicely Saunders Institute Seminar Series &lt;/title&gt;&lt;/titles&gt;&lt;number&gt;26 January 2023&lt;/number&gt;&lt;reprint-edition&gt;not in file&lt;/reprint-edition&gt;&lt;dates&gt;&lt;year&gt;2023&lt;/year&gt;&lt;/dates&gt;&lt;pub-location&gt;London&lt;/pub-location&gt;&lt;publisher&gt;Cicely Saunders Institute of Palliative Care, Policy &amp;amp; Rehabilitation, King&amp;apos;s College London&lt;/publisher&gt;&lt;urls&gt;&lt;related-urls&gt;&lt;url&gt;https://www.kcl.ac.uk/events/series/cicely-saunders-institute-seminar-series&lt;/url&gt;&lt;/related-urls&gt;&lt;/urls&gt;&lt;/record&gt;&lt;/Cite&gt;&lt;/EndNote&gt;</w:instrText>
      </w:r>
      <w:r w:rsidR="00C445FA">
        <w:rPr>
          <w:rFonts w:cstheme="minorHAnsi"/>
          <w:sz w:val="24"/>
          <w:szCs w:val="24"/>
        </w:rPr>
        <w:fldChar w:fldCharType="separate"/>
      </w:r>
      <w:r w:rsidR="00BC508B">
        <w:rPr>
          <w:rFonts w:cstheme="minorHAnsi"/>
          <w:noProof/>
          <w:sz w:val="24"/>
          <w:szCs w:val="24"/>
        </w:rPr>
        <w:t>(CSI 2023)</w:t>
      </w:r>
      <w:r w:rsidR="00C445FA">
        <w:rPr>
          <w:rFonts w:cstheme="minorHAnsi"/>
          <w:sz w:val="24"/>
          <w:szCs w:val="24"/>
        </w:rPr>
        <w:fldChar w:fldCharType="end"/>
      </w:r>
      <w:r w:rsidRPr="002D7535">
        <w:rPr>
          <w:rFonts w:cstheme="minorHAnsi"/>
          <w:sz w:val="24"/>
          <w:szCs w:val="24"/>
        </w:rPr>
        <w:t xml:space="preserve">, were ongoing monthly seminars where researchers were invited to present on their work. The Knowledge Exchange Seminars were larger events, where a range of speakers around a topic or theme were invited. They provided opportunities for discussion, panels, questions etc and took place approximately twice a year. Previous Knowledge Exchange events have included the topic of </w:t>
      </w:r>
      <w:r w:rsidRPr="002D7535">
        <w:rPr>
          <w:rFonts w:eastAsia="Times New Roman" w:cstheme="minorHAnsi"/>
          <w:sz w:val="24"/>
          <w:szCs w:val="24"/>
        </w:rPr>
        <w:t>involvement in palliative care research.</w:t>
      </w:r>
    </w:p>
    <w:p w14:paraId="3CC8CD05" w14:textId="77777777" w:rsidR="009A598E" w:rsidRPr="002D7535" w:rsidRDefault="009A598E" w:rsidP="002D7535">
      <w:pPr>
        <w:spacing w:after="0" w:line="240" w:lineRule="auto"/>
        <w:rPr>
          <w:rFonts w:eastAsia="Times New Roman" w:cstheme="minorHAnsi"/>
          <w:sz w:val="24"/>
          <w:szCs w:val="24"/>
        </w:rPr>
      </w:pPr>
    </w:p>
    <w:p w14:paraId="3DEDB55B" w14:textId="77777777" w:rsidR="002D7535" w:rsidRPr="002D7535" w:rsidRDefault="002D7535" w:rsidP="002D7535">
      <w:pPr>
        <w:spacing w:after="0" w:line="240" w:lineRule="auto"/>
        <w:rPr>
          <w:rFonts w:eastAsia="Times New Roman" w:cstheme="minorHAnsi"/>
          <w:sz w:val="24"/>
          <w:szCs w:val="24"/>
        </w:rPr>
      </w:pPr>
      <w:r w:rsidRPr="002D7535">
        <w:rPr>
          <w:rFonts w:eastAsia="Times New Roman" w:cstheme="minorHAnsi"/>
          <w:sz w:val="24"/>
          <w:szCs w:val="24"/>
        </w:rPr>
        <w:t>A public member discussed how at times the seminars weren’t particularly easy for public members to attend because of their technical nature. They also were aware that public members had not previously given presentations at the seminars and described how they were trying to encourage this:</w:t>
      </w:r>
    </w:p>
    <w:p w14:paraId="635327DE" w14:textId="77777777" w:rsidR="002D7535" w:rsidRPr="002D7535" w:rsidRDefault="002D7535" w:rsidP="002D7535">
      <w:pPr>
        <w:spacing w:after="0" w:line="240" w:lineRule="auto"/>
        <w:rPr>
          <w:rFonts w:eastAsia="Times New Roman" w:cstheme="minorHAnsi"/>
          <w:sz w:val="24"/>
          <w:szCs w:val="24"/>
        </w:rPr>
      </w:pPr>
    </w:p>
    <w:p w14:paraId="082D5841"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There's going to be a presentation on a particular project very soon and it’s a presentation at one of these seminars. And I said ‘look what about [public member] co-presenting?’ And they said ‘well perhaps’ but then [public member] isn’t available on the day, so I said ‘well </w:t>
      </w:r>
      <w:r w:rsidRPr="002D7535">
        <w:rPr>
          <w:rFonts w:ascii="Calibri" w:hAnsi="Calibri" w:cs="Calibri"/>
          <w:sz w:val="24"/>
          <w:szCs w:val="24"/>
          <w:lang w:eastAsia="en-GB"/>
        </w:rPr>
        <w:lastRenderedPageBreak/>
        <w:t>I’ll do it’. I said ‘I would have rather [public member] had but I’ll do it’, erm. But I said ‘have a think about it because it would be a major change in direction to have a PPI member there co-presenting, it isn’t the done thing’. But I think they're going to reach a compromise and have me there just to get my comments at the end of it so, you know. (patient/carer, 18)</w:t>
      </w:r>
    </w:p>
    <w:p w14:paraId="4E9F589B" w14:textId="77777777" w:rsidR="002D7535" w:rsidRPr="002D7535" w:rsidRDefault="002D7535" w:rsidP="002D7535">
      <w:pPr>
        <w:spacing w:after="0" w:line="240" w:lineRule="auto"/>
        <w:rPr>
          <w:rFonts w:ascii="Calibri" w:hAnsi="Calibri" w:cs="Calibri"/>
          <w:b/>
          <w:bCs/>
          <w:lang w:eastAsia="en-GB"/>
        </w:rPr>
      </w:pPr>
    </w:p>
    <w:p w14:paraId="5217057A" w14:textId="70F34657" w:rsidR="002D7535" w:rsidRPr="002D7535" w:rsidRDefault="006650A4" w:rsidP="002D7535">
      <w:pPr>
        <w:spacing w:after="0" w:line="240" w:lineRule="auto"/>
        <w:rPr>
          <w:rFonts w:cstheme="minorHAnsi"/>
          <w:b/>
          <w:bCs/>
          <w:sz w:val="24"/>
          <w:szCs w:val="24"/>
        </w:rPr>
      </w:pPr>
      <w:bookmarkStart w:id="270" w:name="Workshops5411"/>
      <w:bookmarkStart w:id="271" w:name="_Hlk138327445"/>
      <w:bookmarkEnd w:id="270"/>
      <w:r>
        <w:rPr>
          <w:rFonts w:cstheme="minorHAnsi"/>
          <w:b/>
          <w:bCs/>
          <w:sz w:val="24"/>
          <w:szCs w:val="24"/>
        </w:rPr>
        <w:t xml:space="preserve">5.4.11 </w:t>
      </w:r>
      <w:r w:rsidR="002D7535" w:rsidRPr="002D7535">
        <w:rPr>
          <w:rFonts w:cstheme="minorHAnsi"/>
          <w:b/>
          <w:bCs/>
          <w:sz w:val="24"/>
          <w:szCs w:val="24"/>
        </w:rPr>
        <w:t>Workshops, Dragon’s Den and Conversation Starter events</w:t>
      </w:r>
    </w:p>
    <w:bookmarkEnd w:id="271"/>
    <w:p w14:paraId="583A0AFC" w14:textId="77777777" w:rsidR="002D7535" w:rsidRPr="002D7535" w:rsidRDefault="002D7535" w:rsidP="002D7535">
      <w:pPr>
        <w:spacing w:after="0" w:line="240" w:lineRule="auto"/>
        <w:rPr>
          <w:rFonts w:cstheme="minorHAnsi"/>
          <w:b/>
          <w:bCs/>
          <w:sz w:val="24"/>
          <w:szCs w:val="24"/>
        </w:rPr>
      </w:pPr>
    </w:p>
    <w:p w14:paraId="45C4547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ne of the more innovative approaches used was public involvement workshops, which one of the sites ran twice a year. The workshops consisted of two parts:</w:t>
      </w:r>
    </w:p>
    <w:p w14:paraId="17E8464D" w14:textId="77777777" w:rsidR="002D7535" w:rsidRPr="002D7535" w:rsidRDefault="002D7535" w:rsidP="002D7535">
      <w:pPr>
        <w:spacing w:after="0" w:line="240" w:lineRule="auto"/>
        <w:rPr>
          <w:rFonts w:cstheme="minorHAnsi"/>
          <w:sz w:val="24"/>
          <w:szCs w:val="24"/>
        </w:rPr>
      </w:pPr>
    </w:p>
    <w:p w14:paraId="44DDA3E1" w14:textId="77777777" w:rsidR="002D7535" w:rsidRPr="002D7535" w:rsidRDefault="002D7535" w:rsidP="002D7535">
      <w:pPr>
        <w:numPr>
          <w:ilvl w:val="0"/>
          <w:numId w:val="70"/>
        </w:numPr>
        <w:spacing w:after="0" w:line="240" w:lineRule="auto"/>
        <w:contextualSpacing/>
        <w:rPr>
          <w:rFonts w:cstheme="minorHAnsi"/>
          <w:sz w:val="24"/>
          <w:szCs w:val="24"/>
        </w:rPr>
      </w:pPr>
      <w:r w:rsidRPr="002D7535">
        <w:rPr>
          <w:rFonts w:cstheme="minorHAnsi"/>
          <w:sz w:val="24"/>
          <w:szCs w:val="24"/>
        </w:rPr>
        <w:t>a themed section which included: “teaching and sharing knowledge</w:t>
      </w:r>
      <w:r w:rsidRPr="002D7535">
        <w:rPr>
          <w:rFonts w:ascii="KingsCaslonText-Regular" w:hAnsi="KingsCaslonText-Regular" w:cs="KingsCaslonText-Regular"/>
          <w:sz w:val="24"/>
          <w:szCs w:val="24"/>
        </w:rPr>
        <w:t xml:space="preserve"> with public members in order to stimulate discussion and understanding on palliative care and the challenges surrounding research in </w:t>
      </w:r>
      <w:r w:rsidRPr="002D7535">
        <w:rPr>
          <w:rFonts w:cstheme="minorHAnsi"/>
          <w:sz w:val="24"/>
          <w:szCs w:val="24"/>
        </w:rPr>
        <w:t xml:space="preserve">this area” and </w:t>
      </w:r>
    </w:p>
    <w:p w14:paraId="05E4D984" w14:textId="77777777" w:rsidR="002D7535" w:rsidRPr="002D7535" w:rsidRDefault="002D7535" w:rsidP="002D7535">
      <w:pPr>
        <w:numPr>
          <w:ilvl w:val="0"/>
          <w:numId w:val="70"/>
        </w:numPr>
        <w:spacing w:after="0" w:line="240" w:lineRule="auto"/>
        <w:contextualSpacing/>
        <w:rPr>
          <w:rFonts w:cstheme="minorHAnsi"/>
          <w:sz w:val="24"/>
          <w:szCs w:val="24"/>
        </w:rPr>
      </w:pPr>
      <w:r w:rsidRPr="002D7535">
        <w:rPr>
          <w:rFonts w:cstheme="minorHAnsi"/>
          <w:sz w:val="24"/>
          <w:szCs w:val="24"/>
        </w:rPr>
        <w:t>a Dragon’s Den style event, which provided an opportunity for researchers to pitch or present ideas and proposals to public members, to gain immediate feedback and to allow public members to ask questions and influence the direction of the research. (Cicely Saunders Institute of Palliative Care, Policy &amp; Rehabilitation 2017, p. 59)</w:t>
      </w:r>
    </w:p>
    <w:p w14:paraId="37794A36" w14:textId="77777777" w:rsidR="002D7535" w:rsidRPr="002D7535" w:rsidRDefault="002D7535" w:rsidP="002D7535">
      <w:pPr>
        <w:spacing w:after="0" w:line="240" w:lineRule="auto"/>
        <w:rPr>
          <w:rFonts w:cstheme="minorHAnsi"/>
          <w:sz w:val="24"/>
          <w:szCs w:val="24"/>
        </w:rPr>
      </w:pPr>
    </w:p>
    <w:p w14:paraId="4320C85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variety of topics had been covered in the themed section, including carers, ageing, difficult conversations and also topics specific to involvement or research, such as the evaluation of PPI and large data set research. These events, particularly the Dragon’s Den, were popular with many participants:</w:t>
      </w:r>
    </w:p>
    <w:p w14:paraId="5BB39451" w14:textId="77777777" w:rsidR="002D7535" w:rsidRPr="002D7535" w:rsidRDefault="002D7535" w:rsidP="002D7535">
      <w:pPr>
        <w:spacing w:after="0" w:line="240" w:lineRule="auto"/>
        <w:rPr>
          <w:rFonts w:cstheme="minorHAnsi"/>
          <w:sz w:val="24"/>
          <w:szCs w:val="24"/>
        </w:rPr>
      </w:pPr>
    </w:p>
    <w:p w14:paraId="134DBCEC"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The researchers would come into the patient public Dragon’s Den. So, the patients and public were the Dragons which they loved (laughter) and then they could critique the idea and say ‘well, that’s no good’ or ‘that won’t work’ or yeah, whatever they wanted to say, erm, and they completely got it because they’d all watched Dragon’s Den…One of them said to me one time ‘can’t we get the big chairs?’ (laughs). Those big chairs that they all sit in…(laughs) but yeah, it was great. (academic/clinician, 19)</w:t>
      </w:r>
    </w:p>
    <w:p w14:paraId="285566E1" w14:textId="77777777" w:rsidR="002D7535" w:rsidRPr="002D7535" w:rsidRDefault="002D7535" w:rsidP="002D7535">
      <w:pPr>
        <w:spacing w:after="0" w:line="240" w:lineRule="auto"/>
        <w:rPr>
          <w:rFonts w:cstheme="minorHAnsi"/>
          <w:sz w:val="24"/>
          <w:szCs w:val="24"/>
        </w:rPr>
      </w:pPr>
    </w:p>
    <w:p w14:paraId="6F58819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ublic members commented how it was useful to receive the presentations in advance so they could be prepared. A public member described their involvement in the Dragon’s Den:</w:t>
      </w:r>
    </w:p>
    <w:p w14:paraId="3170F62B" w14:textId="77777777" w:rsidR="002D7535" w:rsidRPr="002D7535" w:rsidRDefault="002D7535" w:rsidP="002D7535">
      <w:pPr>
        <w:spacing w:after="0" w:line="240" w:lineRule="auto"/>
        <w:rPr>
          <w:rFonts w:cstheme="minorHAnsi"/>
          <w:sz w:val="24"/>
          <w:szCs w:val="24"/>
        </w:rPr>
      </w:pPr>
    </w:p>
    <w:p w14:paraId="55A0A7F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n all these presentations and through PPI when I say they actually, erm, I can comment when they're making presentation or, you know, I can send my views after. And sometimes I ask and they let me know the result. And I think I can compare what are my views with other people’s views, you know, it’s always, you get other people views it’s not, you know, I'm right all the time, you know. (public member, 11)</w:t>
      </w:r>
    </w:p>
    <w:p w14:paraId="0F586821" w14:textId="77777777" w:rsidR="002D7535" w:rsidRPr="002D7535" w:rsidRDefault="002D7535" w:rsidP="002D7535">
      <w:pPr>
        <w:spacing w:after="0" w:line="240" w:lineRule="auto"/>
        <w:rPr>
          <w:rFonts w:cstheme="minorHAnsi"/>
          <w:sz w:val="24"/>
          <w:szCs w:val="24"/>
        </w:rPr>
      </w:pPr>
    </w:p>
    <w:p w14:paraId="4D9F72B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regular structure for feedback also addressed the difficulties that researchers sometimes experienced in finding and engaging with people within short time periods and allowed for involvement from the outset:</w:t>
      </w:r>
    </w:p>
    <w:p w14:paraId="790076D9" w14:textId="77777777" w:rsidR="002D7535" w:rsidRPr="002D7535" w:rsidRDefault="002D7535" w:rsidP="002D7535">
      <w:pPr>
        <w:spacing w:after="0" w:line="240" w:lineRule="auto"/>
        <w:rPr>
          <w:rFonts w:cstheme="minorHAnsi"/>
          <w:sz w:val="24"/>
          <w:szCs w:val="24"/>
        </w:rPr>
      </w:pPr>
    </w:p>
    <w:p w14:paraId="21DC4EA8"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So, I’ve taken really scrappy ideas there to try and get some thoughts from people about what they think and I think that that’s been amazing. And that’s the ideal isn’t it in developing projects to have that PPI involvement right from the start. (academic/clinician, 10a)</w:t>
      </w:r>
    </w:p>
    <w:p w14:paraId="1BC24532" w14:textId="77777777" w:rsidR="002D7535" w:rsidRPr="002D7535" w:rsidRDefault="002D7535" w:rsidP="002D7535">
      <w:pPr>
        <w:spacing w:after="0" w:line="240" w:lineRule="auto"/>
        <w:rPr>
          <w:rFonts w:cstheme="minorHAnsi"/>
          <w:sz w:val="24"/>
          <w:szCs w:val="24"/>
        </w:rPr>
      </w:pPr>
    </w:p>
    <w:p w14:paraId="06E5518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 xml:space="preserve">The Dragon’s Den initiative was also used by researchers later on in the studies if they wanted further involvement. Some academics in the other site who didn’t have this opportunity agreed that a group to pitch ideas to similar to a Dragon’s Den would be useful. However, it was suggested that this type of approach might feel confrontational for some researchers, so would need to be facilitated appropriately. </w:t>
      </w:r>
    </w:p>
    <w:p w14:paraId="26766584" w14:textId="77777777" w:rsidR="002D7535" w:rsidRPr="002D7535" w:rsidRDefault="002D7535" w:rsidP="002D7535">
      <w:pPr>
        <w:spacing w:after="0" w:line="240" w:lineRule="auto"/>
        <w:rPr>
          <w:rFonts w:cstheme="minorHAnsi"/>
          <w:sz w:val="24"/>
          <w:szCs w:val="24"/>
        </w:rPr>
      </w:pPr>
    </w:p>
    <w:p w14:paraId="272143E2" w14:textId="33B4C64C"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Conversation Starter events were also held by the same site, for example on loss, grief and bereavement </w:t>
      </w:r>
      <w:r w:rsidR="00C445FA">
        <w:rPr>
          <w:rFonts w:cstheme="minorHAnsi"/>
          <w:sz w:val="24"/>
          <w:szCs w:val="24"/>
        </w:rPr>
        <w:fldChar w:fldCharType="begin"/>
      </w:r>
      <w:r w:rsidR="00BC508B">
        <w:rPr>
          <w:rFonts w:cstheme="minorHAnsi"/>
          <w:sz w:val="24"/>
          <w:szCs w:val="24"/>
        </w:rPr>
        <w:instrText xml:space="preserve"> ADDIN EN.CITE &lt;EndNote&gt;&lt;Cite&gt;&lt;RecNum&gt;199419&lt;/RecNum&gt;&lt;DisplayText&gt;(CSI 2017d; CSI 2018)&lt;/DisplayText&gt;&lt;record&gt;&lt;rec-number&gt;199419&lt;/rec-number&gt;&lt;foreign-keys&gt;&lt;key app="EN" db-id="eda99esr9arp52e20v2pftz4rp5s9x0evef5" timestamp="1673091284"&gt;199419&lt;/key&gt;&lt;/foreign-keys&gt;&lt;ref-type name="Report"&gt;27&lt;/ref-type&gt;&lt;contributors&gt;&lt;authors&gt;&lt;author&gt;CSI&lt;/author&gt;&lt;/authors&gt;&lt;tertiary-authors&gt;&lt;author&gt;King&amp;apos;s College London&lt;/author&gt;&lt;/tertiary-authors&gt;&lt;/contributors&gt;&lt;titles&gt;&lt;title&gt;Triennial Report 2017-2020&lt;/title&gt;&lt;/titles&gt;&lt;reprint-edition&gt;in file&lt;/reprint-edition&gt;&lt;dates&gt;&lt;year&gt;2017&lt;/year&gt;&lt;/dates&gt;&lt;pub-location&gt;London&lt;/pub-location&gt;&lt;publisher&gt;Cicely Saunders Institute of Palliative Care, Policy &amp;amp; Rehabilitation, King&amp;apos;s College London&lt;/publisher&gt;&lt;urls&gt;&lt;/urls&gt;&lt;/record&gt;&lt;/Cite&gt;&lt;Cite&gt;&lt;RecNum&gt;199458&lt;/RecNum&gt;&lt;record&gt;&lt;rec-number&gt;199458&lt;/rec-number&gt;&lt;foreign-keys&gt;&lt;key app="EN" db-id="eda99esr9arp52e20v2pftz4rp5s9x0evef5" timestamp="1682857466"&gt;199458&lt;/key&gt;&lt;/foreign-keys&gt;&lt;ref-type name="Report"&gt;27&lt;/ref-type&gt;&lt;contributors&gt;&lt;authors&gt;&lt;author&gt;CSI&lt;/author&gt;&lt;/authors&gt;&lt;/contributors&gt;&lt;titles&gt;&lt;title&gt;Conversation Starter 2018: Loss, Grief and Bereavement. Evaluation Report&lt;/title&gt;&lt;/titles&gt;&lt;reprint-edition&gt;in file&lt;/reprint-edition&gt;&lt;dates&gt;&lt;year&gt;2018&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17d; CSI 2018)</w:t>
      </w:r>
      <w:r w:rsidR="00C445FA">
        <w:rPr>
          <w:rFonts w:cstheme="minorHAnsi"/>
          <w:sz w:val="24"/>
          <w:szCs w:val="24"/>
        </w:rPr>
        <w:fldChar w:fldCharType="end"/>
      </w:r>
      <w:r w:rsidRPr="002D7535">
        <w:rPr>
          <w:rFonts w:cstheme="minorHAnsi"/>
          <w:sz w:val="24"/>
          <w:szCs w:val="24"/>
        </w:rPr>
        <w:t>. These were larger full day events, that were written up as reports and evaluated, and attended by public members, healthcare professionals and students, palliative care professionals and researchers.</w:t>
      </w:r>
    </w:p>
    <w:p w14:paraId="42360127" w14:textId="77777777" w:rsidR="002D7535" w:rsidRPr="002D7535" w:rsidRDefault="002D7535" w:rsidP="002D7535">
      <w:pPr>
        <w:spacing w:after="0" w:line="240" w:lineRule="auto"/>
        <w:rPr>
          <w:rFonts w:cstheme="minorHAnsi"/>
          <w:sz w:val="24"/>
          <w:szCs w:val="24"/>
        </w:rPr>
      </w:pPr>
    </w:p>
    <w:p w14:paraId="2CD71D05" w14:textId="4A9370E5" w:rsidR="002D7535" w:rsidRPr="002D7535" w:rsidRDefault="006650A4" w:rsidP="002D7535">
      <w:pPr>
        <w:spacing w:after="0" w:line="240" w:lineRule="auto"/>
        <w:rPr>
          <w:rFonts w:cstheme="minorHAnsi"/>
          <w:b/>
          <w:bCs/>
          <w:sz w:val="24"/>
          <w:szCs w:val="24"/>
        </w:rPr>
      </w:pPr>
      <w:bookmarkStart w:id="272" w:name="Online5412"/>
      <w:bookmarkStart w:id="273" w:name="_Hlk138327539"/>
      <w:bookmarkEnd w:id="272"/>
      <w:r>
        <w:rPr>
          <w:rFonts w:cstheme="minorHAnsi"/>
          <w:b/>
          <w:bCs/>
          <w:sz w:val="24"/>
          <w:szCs w:val="24"/>
        </w:rPr>
        <w:t xml:space="preserve">5.4.12 </w:t>
      </w:r>
      <w:r w:rsidR="002D7535" w:rsidRPr="002D7535">
        <w:rPr>
          <w:rFonts w:cstheme="minorHAnsi"/>
          <w:b/>
          <w:bCs/>
          <w:sz w:val="24"/>
          <w:szCs w:val="24"/>
        </w:rPr>
        <w:t>Online forum</w:t>
      </w:r>
    </w:p>
    <w:bookmarkEnd w:id="273"/>
    <w:p w14:paraId="53811937" w14:textId="77777777" w:rsidR="002D7535" w:rsidRPr="002D7535" w:rsidRDefault="002D7535" w:rsidP="002D7535">
      <w:pPr>
        <w:spacing w:after="0" w:line="240" w:lineRule="auto"/>
        <w:rPr>
          <w:rFonts w:cstheme="minorHAnsi"/>
          <w:b/>
          <w:bCs/>
          <w:sz w:val="24"/>
          <w:szCs w:val="24"/>
        </w:rPr>
      </w:pPr>
    </w:p>
    <w:p w14:paraId="1AB12900" w14:textId="386AB991"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n online public involvement forum was developed and launched in 2016 by one of the sites </w:t>
      </w:r>
      <w:r w:rsidR="00C445FA">
        <w:rPr>
          <w:rFonts w:cstheme="minorHAnsi"/>
          <w:sz w:val="24"/>
          <w:szCs w:val="24"/>
        </w:rPr>
        <w:fldChar w:fldCharType="begin"/>
      </w:r>
      <w:r w:rsidR="00BC508B">
        <w:rPr>
          <w:rFonts w:cstheme="minorHAnsi"/>
          <w:sz w:val="24"/>
          <w:szCs w:val="24"/>
        </w:rPr>
        <w:instrText xml:space="preserve"> ADDIN EN.CITE &lt;EndNote&gt;&lt;Cite&gt;&lt;RecNum&gt;199409&lt;/RecNum&gt;&lt;DisplayText&gt;(CSI 2019)&lt;/DisplayText&gt;&lt;record&gt;&lt;rec-number&gt;199409&lt;/rec-number&gt;&lt;foreign-keys&gt;&lt;key app="EN" db-id="eda99esr9arp52e20v2pftz4rp5s9x0evef5" timestamp="1670069384"&gt;199409&lt;/key&gt;&lt;/foreign-keys&gt;&lt;ref-type name="Web Page"&gt;12&lt;/ref-type&gt;&lt;contributors&gt;&lt;authors&gt;&lt;author&gt;CSI&lt;/author&gt;&lt;/authors&gt;&lt;/contributors&gt;&lt;titles&gt;&lt;title&gt;Public Involvement Forum&lt;/title&gt;&lt;/titles&gt;&lt;number&gt;3 December 2022&lt;/number&gt;&lt;reprint-edition&gt;not in file&lt;/reprint-edition&gt;&lt;dates&gt;&lt;year&gt;2019&lt;/year&gt;&lt;/dates&gt;&lt;pub-location&gt;London&lt;/pub-location&gt;&lt;publisher&gt;Cicely Saunders Institute of Palliative Care, Policy &amp;amp; Rehabilitation, King&amp;apos;s College London&lt;/publisher&gt;&lt;urls&gt;&lt;related-urls&gt;&lt;url&gt;https://www.csipublicinvolvement.co.uk/&lt;/url&gt;&lt;/related-urls&gt;&lt;/urls&gt;&lt;/record&gt;&lt;/Cite&gt;&lt;/EndNote&gt;</w:instrText>
      </w:r>
      <w:r w:rsidR="00C445FA">
        <w:rPr>
          <w:rFonts w:cstheme="minorHAnsi"/>
          <w:sz w:val="24"/>
          <w:szCs w:val="24"/>
        </w:rPr>
        <w:fldChar w:fldCharType="separate"/>
      </w:r>
      <w:r w:rsidR="00BC508B">
        <w:rPr>
          <w:rFonts w:cstheme="minorHAnsi"/>
          <w:noProof/>
          <w:sz w:val="24"/>
          <w:szCs w:val="24"/>
        </w:rPr>
        <w:t>(CSI 2019)</w:t>
      </w:r>
      <w:r w:rsidR="00C445FA">
        <w:rPr>
          <w:rFonts w:cstheme="minorHAnsi"/>
          <w:sz w:val="24"/>
          <w:szCs w:val="24"/>
        </w:rPr>
        <w:fldChar w:fldCharType="end"/>
      </w:r>
      <w:r w:rsidRPr="002D7535">
        <w:rPr>
          <w:rFonts w:cstheme="minorHAnsi"/>
          <w:sz w:val="24"/>
          <w:szCs w:val="24"/>
        </w:rPr>
        <w:t>. It was cited as somewhere where feedback could be quickly obtained from public members and was mentioned in particular with respect to identifying and prioritising research and the design of studies. Although it was regarded as a quick and effective communication tool, it was acknowledged that it was still important to develop longer term relationships with public members.</w:t>
      </w:r>
    </w:p>
    <w:p w14:paraId="197EAC8F" w14:textId="77777777" w:rsidR="002D7535" w:rsidRPr="002D7535" w:rsidRDefault="002D7535" w:rsidP="002D7535">
      <w:pPr>
        <w:spacing w:after="0" w:line="240" w:lineRule="auto"/>
        <w:rPr>
          <w:rFonts w:cstheme="minorHAnsi"/>
          <w:sz w:val="24"/>
          <w:szCs w:val="24"/>
        </w:rPr>
      </w:pPr>
    </w:p>
    <w:p w14:paraId="2BAEAF5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forum was also used to advertise events, such as workshops or seminars, that public members may want to attend. It was also suggested that the forum could provide an opportunity for developing a sense of community within the centre. During Covid, as meetings moved online, the forum was regarded as highly valuable. It was used to gain immediate views from public members for the clinical staff based within the centre to guide them as to what was most valuable for their patients and bereaved families at that time. Similarly, the forum was used for research activities during Covid: </w:t>
      </w:r>
    </w:p>
    <w:p w14:paraId="6789315C" w14:textId="77777777" w:rsidR="002D7535" w:rsidRPr="002D7535" w:rsidRDefault="002D7535" w:rsidP="002D7535">
      <w:pPr>
        <w:spacing w:after="0" w:line="240" w:lineRule="auto"/>
        <w:rPr>
          <w:rFonts w:cstheme="minorHAnsi"/>
          <w:sz w:val="24"/>
          <w:szCs w:val="24"/>
        </w:rPr>
      </w:pPr>
    </w:p>
    <w:p w14:paraId="15377C54"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And of course, the virtual network was great during Covid as well, because it was already established and I think more people had been involved during Covid. So, er, we were able to do a rapid consultation during Covid…and we used the network to access people’s perspectives and asked them to contribute about, what and where, the research priorities during Covid. (academic/clinician, 19)</w:t>
      </w:r>
    </w:p>
    <w:p w14:paraId="0CA95732" w14:textId="77777777" w:rsidR="002D7535" w:rsidRPr="002D7535" w:rsidRDefault="002D7535" w:rsidP="002D7535">
      <w:pPr>
        <w:spacing w:after="0" w:line="240" w:lineRule="auto"/>
        <w:rPr>
          <w:rFonts w:cstheme="minorHAnsi"/>
          <w:sz w:val="24"/>
          <w:szCs w:val="24"/>
        </w:rPr>
      </w:pPr>
    </w:p>
    <w:p w14:paraId="5782C0E0" w14:textId="2DB74325"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2019, the forum was evaluated, redeveloped and relaunched, leading to an increase in its use </w:t>
      </w:r>
      <w:r w:rsidR="00C445FA">
        <w:rPr>
          <w:rFonts w:cstheme="minorHAnsi"/>
          <w:sz w:val="24"/>
          <w:szCs w:val="24"/>
        </w:rPr>
        <w:fldChar w:fldCharType="begin">
          <w:fldData xml:space="preserve">PEVuZE5vdGU+PENpdGU+PFJlY051bT4xNjgxOTwvUmVjTnVtPjxEaXNwbGF5VGV4dD4oQnJpZ2h0
b24gZXQgYWwuIDIwMTdiOyBDU0kgMjAxN2Q7IEJyaWdodG9uIGV0IGFsLiAyMDE4KTwvRGlzcGxh
eVRleHQ+PHJlY29yZD48cmVjLW51bWJlcj4xNjgxOTwvcmVjLW51bWJlcj48Zm9yZWlnbi1rZXlz
PjxrZXkgYXBwPSJFTiIgZGItaWQ9ImVkYTk5ZXNyOWFycDUyZTIwdjJwZnR6NHJwNXM5eDBldmVm
NSIgdGltZXN0YW1wPSIxNTMwODkzNDIzIj4xNjgxOTwva2V5PjxrZXkgYXBwPSJFTldlYiIgZGIt
aWQ9IiI+MDwva2V5PjwvZm9yZWlnbi1rZXlzPjxyZWYtdHlwZSBuYW1lPSJKb3VybmFsIEFydGlj
bGUiPjE3PC9yZWYtdHlwZT48Y29udHJpYnV0b3JzPjxhdXRob3JzPjxhdXRob3I+QnJpZ2h0b24s
IExpc2EgSmFuZTwvYXV0aG9yPjxhdXRob3I+UGFzaywgU29waGllPC9hdXRob3I+PGF1dGhvcj5C
ZW5hbGlhLCBIYW1pZDwvYXV0aG9yPjxhdXRob3I+QmFpbGV5LCBTeWx2aWE8L2F1dGhvcj48YXV0
aG9yPlN1bWVyZmllbGQsIE1hcmlvbjwvYXV0aG9yPjxhdXRob3I+V2l0dCwgSmFuYTwvYXV0aG9y
PjxhdXRob3I+ZGUgV29sZi1MaW5kZXIsIFN1c2FubmU8L2F1dGhvcj48YXV0aG9yPkV0a2luZCwg
U2ltb24gTm9haDwvYXV0aG9yPjxhdXRob3I+TXVydGFnaCwgRmxpc3MgRU08L2F1dGhvcj48YXV0
aG9yPktvZmZtYW4sIEpvbmF0aGFuPC9hdXRob3I+PC9hdXRob3JzPjwvY29udHJpYnV0b3JzPjx0
aXRsZXM+PHRpdGxlPlRha2luZyBwYXRpZW50IGFuZCBwdWJsaWMgaW52b2x2ZW1lbnQgb25saW5l
OiBxdWFsaXRhdGl2ZSBldmFsdWF0aW9uIG9mIGFuIG9ubGluZSBmb3J1bSBmb3IgcGFsbGlhdGl2
ZSBjYXJlIGFuZCByZWhhYmlsaXRhdGlvbiByZXNlYXJjaDwvdGl0bGU+PHNlY29uZGFyeS10aXRs
ZT5SZXNlYXJjaCBJbnZvbHZlbWVudCBhbmQgRW5nYWdlbWVudDwvc2Vjb25kYXJ5LXRpdGxlPjwv
dGl0bGVzPjxwZXJpb2RpY2FsPjxmdWxsLXRpdGxlPlJlc2VhcmNoIEludm9sdmVtZW50IGFuZCBF
bmdhZ2VtZW50PC9mdWxsLXRpdGxlPjxhYmJyLTE+UmVzIEludm9sdiBFbmdhZ2VtPC9hYmJyLTE+
PC9wZXJpb2RpY2FsPjx2b2x1bWU+NDwvdm9sdW1lPjxudW1iZXI+MTQ8L251bWJlcj48cmVwcmlu
dC1lZGl0aW9uPmluIGZpbGU8L3JlcHJpbnQtZWRpdGlvbj48ZGF0ZXM+PHllYXI+MjAxODwveWVh
cj48L2RhdGVzPjxpc2JuPjIwNTYtNzUyOTwvaXNibj48dXJscz48cmVsYXRlZC11cmxzPjx1cmw+
aHR0cHM6Ly9yZXNlYXJjaGludm9sdmVtZW50LmJpb21lZGNlbnRyYWwuY29tL2FydGljbGVzLzEw
LjExODYvczQwOTAwLTAxOC0wMDk3LXo8L3VybD48L3JlbGF0ZWQtdXJscz48L3VybHM+PC9yZWNv
cmQ+PC9DaXRlPjxDaXRlPjxSZWNOdW0+MTk5NDIwPC9SZWNOdW0+PHJlY29yZD48cmVjLW51bWJl
cj4xOTk0MjA8L3JlYy1udW1iZXI+PGZvcmVpZ24ta2V5cz48a2V5IGFwcD0iRU4iIGRiLWlkPSJl
ZGE5OWVzcjlhcnA1MmUyMHYycGZ0ejRycDVzOXgwZXZlZjUiIHRpbWVzdGFtcD0iMTY3MzUyMDc2
NiI+MTk5NDIwPC9rZXk+PC9mb3JlaWduLWtleXM+PHJlZi10eXBlIG5hbWU9IkNvbmZlcmVuY2Ug
UGFwZXIiPjQ3PC9yZWYtdHlwZT48Y29udHJpYnV0b3JzPjxhdXRob3JzPjxhdXRob3I+QnJpZ2h0
b24sIEwuIEouPC9hdXRob3I+PGF1dGhvcj5QYXNrLCBTLjwvYXV0aG9yPjxhdXRob3I+QmVuYWxp
YSwgSC48L2F1dGhvcj48YXV0aG9yPkJhaWxleSwgUy48L2F1dGhvcj48YXV0aG9yPlN1bWVyZmll
bGQsIE0uPC9hdXRob3I+PGF1dGhvcj5FdGtpbmQsIFMuPC9hdXRob3I+PGF1dGhvcj5NdXJ0YWdo
LCBGLkUuTS48L2F1dGhvcj48YXV0aG9yPktvZmZtYW4sIEo8L2F1dGhvcj48YXV0aG9yPkV2YW5z
LCBDPC9hdXRob3I+PC9hdXRob3JzPjwvY29udHJpYnV0b3JzPjx0aXRsZXM+PHRpdGxlPlRha2lu
ZyBpbnZvbHZlbWVudCBvbmxpbmU6IGRldmVsb3BtZW50IGFuZCBldmFsdWF0aW9uIG9mIGFuIG9u
bGluZSBmb3J1bSBmb3IgcGF0aWVudCBhbmQgcHVibGljIGludm9sdmVtZW50IGluIHBhbGxpYXRp
dmUgY2FyZSByZXNlYXJjaDwvdGl0bGU+PHNlY29uZGFyeS10aXRsZT5OSUhSIElOVk9MVkU8L3Nl
Y29uZGFyeS10aXRsZT48L3RpdGxlcz48cmVwcmludC1lZGl0aW9uPmluIGZpbGU8L3JlcHJpbnQt
ZWRpdGlvbj48ZGF0ZXM+PHllYXI+MjAxNzwveWVhcj48L2RhdGVzPjxwdWItbG9jYXRpb24+TG9u
ZG9uPC9wdWItbG9jYXRpb24+PHB1Ymxpc2hlcj5OSUhSPC9wdWJsaXNoZXI+PHVybHM+PC91cmxz
PjwvcmVjb3JkPjwvQ2l0ZT48Q2l0ZT48UmVjTnVtPjE5OTQxOTwvUmVjTnVtPjxyZWNvcmQ+PHJl
Yy1udW1iZXI+MTk5NDE5PC9yZWMtbnVtYmVyPjxmb3JlaWduLWtleXM+PGtleSBhcHA9IkVOIiBk
Yi1pZD0iZWRhOTllc3I5YXJwNTJlMjB2MnBmdHo0cnA1czl4MGV2ZWY1IiB0aW1lc3RhbXA9IjE2
NzMwOTEyODQiPjE5OTQxOTwva2V5PjwvZm9yZWlnbi1rZXlzPjxyZWYtdHlwZSBuYW1lPSJSZXBv
cnQiPjI3PC9yZWYtdHlwZT48Y29udHJpYnV0b3JzPjxhdXRob3JzPjxhdXRob3I+Q1NJPC9hdXRo
b3I+PC9hdXRob3JzPjx0ZXJ0aWFyeS1hdXRob3JzPjxhdXRob3I+S2luZyZhcG9zO3MgQ29sbGVn
ZSBMb25kb248L2F1dGhvcj48L3RlcnRpYXJ5LWF1dGhvcnM+PC9jb250cmlidXRvcnM+PHRpdGxl
cz48dGl0bGU+VHJpZW5uaWFsIFJlcG9ydCAyMDE3LTIwMjA8L3RpdGxlPjwvdGl0bGVzPjxyZXBy
aW50LWVkaXRpb24+aW4gZmlsZTwvcmVwcmludC1lZGl0aW9uPjxkYXRlcz48eWVhcj4yMDE3PC95
ZWFyPjwvZGF0ZXM+PHB1Yi1sb2NhdGlvbj5Mb25kb248L3B1Yi1sb2NhdGlvbj48cHVibGlzaGVy
PkNpY2VseSBTYXVuZGVycyBJbnN0aXR1dGUgb2YgUGFsbGlhdGl2ZSBDYXJlLCBQb2xpY3kgJmFt
cDsgUmVoYWJpbGl0YXRpb24sIEtpbmcmYXBvcztzIENvbGxlZ2UgTG9uZG9uPC9wdWJsaXNoZXI+
PHVybHM+PC91cmxzPjwvcmVjb3JkPjwvQ2l0ZT48L0VuZE5vdGU+AG==
</w:fldData>
        </w:fldChar>
      </w:r>
      <w:r w:rsidR="00BC508B">
        <w:rPr>
          <w:rFonts w:cstheme="minorHAnsi"/>
          <w:sz w:val="24"/>
          <w:szCs w:val="24"/>
        </w:rPr>
        <w:instrText xml:space="preserve"> ADDIN EN.CITE </w:instrText>
      </w:r>
      <w:r w:rsidR="00BC508B">
        <w:rPr>
          <w:rFonts w:cstheme="minorHAnsi"/>
          <w:sz w:val="24"/>
          <w:szCs w:val="24"/>
        </w:rPr>
        <w:fldChar w:fldCharType="begin">
          <w:fldData xml:space="preserve">PEVuZE5vdGU+PENpdGU+PFJlY051bT4xNjgxOTwvUmVjTnVtPjxEaXNwbGF5VGV4dD4oQnJpZ2h0
b24gZXQgYWwuIDIwMTdiOyBDU0kgMjAxN2Q7IEJyaWdodG9uIGV0IGFsLiAyMDE4KTwvRGlzcGxh
eVRleHQ+PHJlY29yZD48cmVjLW51bWJlcj4xNjgxOTwvcmVjLW51bWJlcj48Zm9yZWlnbi1rZXlz
PjxrZXkgYXBwPSJFTiIgZGItaWQ9ImVkYTk5ZXNyOWFycDUyZTIwdjJwZnR6NHJwNXM5eDBldmVm
NSIgdGltZXN0YW1wPSIxNTMwODkzNDIzIj4xNjgxOTwva2V5PjxrZXkgYXBwPSJFTldlYiIgZGIt
aWQ9IiI+MDwva2V5PjwvZm9yZWlnbi1rZXlzPjxyZWYtdHlwZSBuYW1lPSJKb3VybmFsIEFydGlj
bGUiPjE3PC9yZWYtdHlwZT48Y29udHJpYnV0b3JzPjxhdXRob3JzPjxhdXRob3I+QnJpZ2h0b24s
IExpc2EgSmFuZTwvYXV0aG9yPjxhdXRob3I+UGFzaywgU29waGllPC9hdXRob3I+PGF1dGhvcj5C
ZW5hbGlhLCBIYW1pZDwvYXV0aG9yPjxhdXRob3I+QmFpbGV5LCBTeWx2aWE8L2F1dGhvcj48YXV0
aG9yPlN1bWVyZmllbGQsIE1hcmlvbjwvYXV0aG9yPjxhdXRob3I+V2l0dCwgSmFuYTwvYXV0aG9y
PjxhdXRob3I+ZGUgV29sZi1MaW5kZXIsIFN1c2FubmU8L2F1dGhvcj48YXV0aG9yPkV0a2luZCwg
U2ltb24gTm9haDwvYXV0aG9yPjxhdXRob3I+TXVydGFnaCwgRmxpc3MgRU08L2F1dGhvcj48YXV0
aG9yPktvZmZtYW4sIEpvbmF0aGFuPC9hdXRob3I+PC9hdXRob3JzPjwvY29udHJpYnV0b3JzPjx0
aXRsZXM+PHRpdGxlPlRha2luZyBwYXRpZW50IGFuZCBwdWJsaWMgaW52b2x2ZW1lbnQgb25saW5l
OiBxdWFsaXRhdGl2ZSBldmFsdWF0aW9uIG9mIGFuIG9ubGluZSBmb3J1bSBmb3IgcGFsbGlhdGl2
ZSBjYXJlIGFuZCByZWhhYmlsaXRhdGlvbiByZXNlYXJjaDwvdGl0bGU+PHNlY29uZGFyeS10aXRs
ZT5SZXNlYXJjaCBJbnZvbHZlbWVudCBhbmQgRW5nYWdlbWVudDwvc2Vjb25kYXJ5LXRpdGxlPjwv
dGl0bGVzPjxwZXJpb2RpY2FsPjxmdWxsLXRpdGxlPlJlc2VhcmNoIEludm9sdmVtZW50IGFuZCBF
bmdhZ2VtZW50PC9mdWxsLXRpdGxlPjxhYmJyLTE+UmVzIEludm9sdiBFbmdhZ2VtPC9hYmJyLTE+
PC9wZXJpb2RpY2FsPjx2b2x1bWU+NDwvdm9sdW1lPjxudW1iZXI+MTQ8L251bWJlcj48cmVwcmlu
dC1lZGl0aW9uPmluIGZpbGU8L3JlcHJpbnQtZWRpdGlvbj48ZGF0ZXM+PHllYXI+MjAxODwveWVh
cj48L2RhdGVzPjxpc2JuPjIwNTYtNzUyOTwvaXNibj48dXJscz48cmVsYXRlZC11cmxzPjx1cmw+
aHR0cHM6Ly9yZXNlYXJjaGludm9sdmVtZW50LmJpb21lZGNlbnRyYWwuY29tL2FydGljbGVzLzEw
LjExODYvczQwOTAwLTAxOC0wMDk3LXo8L3VybD48L3JlbGF0ZWQtdXJscz48L3VybHM+PC9yZWNv
cmQ+PC9DaXRlPjxDaXRlPjxSZWNOdW0+MTk5NDIwPC9SZWNOdW0+PHJlY29yZD48cmVjLW51bWJl
cj4xOTk0MjA8L3JlYy1udW1iZXI+PGZvcmVpZ24ta2V5cz48a2V5IGFwcD0iRU4iIGRiLWlkPSJl
ZGE5OWVzcjlhcnA1MmUyMHYycGZ0ejRycDVzOXgwZXZlZjUiIHRpbWVzdGFtcD0iMTY3MzUyMDc2
NiI+MTk5NDIwPC9rZXk+PC9mb3JlaWduLWtleXM+PHJlZi10eXBlIG5hbWU9IkNvbmZlcmVuY2Ug
UGFwZXIiPjQ3PC9yZWYtdHlwZT48Y29udHJpYnV0b3JzPjxhdXRob3JzPjxhdXRob3I+QnJpZ2h0
b24sIEwuIEouPC9hdXRob3I+PGF1dGhvcj5QYXNrLCBTLjwvYXV0aG9yPjxhdXRob3I+QmVuYWxp
YSwgSC48L2F1dGhvcj48YXV0aG9yPkJhaWxleSwgUy48L2F1dGhvcj48YXV0aG9yPlN1bWVyZmll
bGQsIE0uPC9hdXRob3I+PGF1dGhvcj5FdGtpbmQsIFMuPC9hdXRob3I+PGF1dGhvcj5NdXJ0YWdo
LCBGLkUuTS48L2F1dGhvcj48YXV0aG9yPktvZmZtYW4sIEo8L2F1dGhvcj48YXV0aG9yPkV2YW5z
LCBDPC9hdXRob3I+PC9hdXRob3JzPjwvY29udHJpYnV0b3JzPjx0aXRsZXM+PHRpdGxlPlRha2lu
ZyBpbnZvbHZlbWVudCBvbmxpbmU6IGRldmVsb3BtZW50IGFuZCBldmFsdWF0aW9uIG9mIGFuIG9u
bGluZSBmb3J1bSBmb3IgcGF0aWVudCBhbmQgcHVibGljIGludm9sdmVtZW50IGluIHBhbGxpYXRp
dmUgY2FyZSByZXNlYXJjaDwvdGl0bGU+PHNlY29uZGFyeS10aXRsZT5OSUhSIElOVk9MVkU8L3Nl
Y29uZGFyeS10aXRsZT48L3RpdGxlcz48cmVwcmludC1lZGl0aW9uPmluIGZpbGU8L3JlcHJpbnQt
ZWRpdGlvbj48ZGF0ZXM+PHllYXI+MjAxNzwveWVhcj48L2RhdGVzPjxwdWItbG9jYXRpb24+TG9u
ZG9uPC9wdWItbG9jYXRpb24+PHB1Ymxpc2hlcj5OSUhSPC9wdWJsaXNoZXI+PHVybHM+PC91cmxz
PjwvcmVjb3JkPjwvQ2l0ZT48Q2l0ZT48UmVjTnVtPjE5OTQxOTwvUmVjTnVtPjxyZWNvcmQ+PHJl
Yy1udW1iZXI+MTk5NDE5PC9yZWMtbnVtYmVyPjxmb3JlaWduLWtleXM+PGtleSBhcHA9IkVOIiBk
Yi1pZD0iZWRhOTllc3I5YXJwNTJlMjB2MnBmdHo0cnA1czl4MGV2ZWY1IiB0aW1lc3RhbXA9IjE2
NzMwOTEyODQiPjE5OTQxOTwva2V5PjwvZm9yZWlnbi1rZXlzPjxyZWYtdHlwZSBuYW1lPSJSZXBv
cnQiPjI3PC9yZWYtdHlwZT48Y29udHJpYnV0b3JzPjxhdXRob3JzPjxhdXRob3I+Q1NJPC9hdXRo
b3I+PC9hdXRob3JzPjx0ZXJ0aWFyeS1hdXRob3JzPjxhdXRob3I+S2luZyZhcG9zO3MgQ29sbGVn
ZSBMb25kb248L2F1dGhvcj48L3RlcnRpYXJ5LWF1dGhvcnM+PC9jb250cmlidXRvcnM+PHRpdGxl
cz48dGl0bGU+VHJpZW5uaWFsIFJlcG9ydCAyMDE3LTIwMjA8L3RpdGxlPjwvdGl0bGVzPjxyZXBy
aW50LWVkaXRpb24+aW4gZmlsZTwvcmVwcmludC1lZGl0aW9uPjxkYXRlcz48eWVhcj4yMDE3PC95
ZWFyPjwvZGF0ZXM+PHB1Yi1sb2NhdGlvbj5Mb25kb248L3B1Yi1sb2NhdGlvbj48cHVibGlzaGVy
PkNpY2VseSBTYXVuZGVycyBJbnN0aXR1dGUgb2YgUGFsbGlhdGl2ZSBDYXJlLCBQb2xpY3kgJmFt
cDsgUmVoYWJpbGl0YXRpb24sIEtpbmcmYXBvcztzIENvbGxlZ2UgTG9uZG9uPC9wdWJsaXNoZXI+
PHVybHM+PC91cmxzPjwvcmVjb3JkPjwvQ2l0ZT48L0VuZE5vdGU+AG==
</w:fldData>
        </w:fldChar>
      </w:r>
      <w:r w:rsidR="00BC508B">
        <w:rPr>
          <w:rFonts w:cstheme="minorHAnsi"/>
          <w:sz w:val="24"/>
          <w:szCs w:val="24"/>
        </w:rPr>
        <w:instrText xml:space="preserve"> ADDIN EN.CITE.DATA </w:instrText>
      </w:r>
      <w:r w:rsidR="00BC508B">
        <w:rPr>
          <w:rFonts w:cstheme="minorHAnsi"/>
          <w:sz w:val="24"/>
          <w:szCs w:val="24"/>
        </w:rPr>
      </w:r>
      <w:r w:rsidR="00BC508B">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BC508B">
        <w:rPr>
          <w:rFonts w:cstheme="minorHAnsi"/>
          <w:noProof/>
          <w:sz w:val="24"/>
          <w:szCs w:val="24"/>
        </w:rPr>
        <w:t>(Brighton et al. 2017; CSI 2017d; Brighton et al. 2018)</w:t>
      </w:r>
      <w:r w:rsidR="00C445FA">
        <w:rPr>
          <w:rFonts w:cstheme="minorHAnsi"/>
          <w:sz w:val="24"/>
          <w:szCs w:val="24"/>
        </w:rPr>
        <w:fldChar w:fldCharType="end"/>
      </w:r>
      <w:r w:rsidRPr="002D7535">
        <w:rPr>
          <w:rFonts w:cstheme="minorHAnsi"/>
          <w:sz w:val="24"/>
          <w:szCs w:val="24"/>
        </w:rPr>
        <w:t>. However, some participants felt that the forum could still be used more, that it held greater potential that was not currently being understood or exploited, for example it could be used to facilitate discussions more. It was also commented that it was mainly academics who initiated discussions, rather than public members.</w:t>
      </w:r>
    </w:p>
    <w:p w14:paraId="4E2E358E" w14:textId="77777777" w:rsidR="002D7535" w:rsidRPr="002D7535" w:rsidRDefault="002D7535" w:rsidP="002D7535">
      <w:pPr>
        <w:spacing w:after="0" w:line="240" w:lineRule="auto"/>
        <w:rPr>
          <w:rFonts w:cstheme="minorHAnsi"/>
          <w:sz w:val="24"/>
          <w:szCs w:val="24"/>
        </w:rPr>
      </w:pPr>
    </w:p>
    <w:p w14:paraId="5DC95CCE" w14:textId="2ABF083C" w:rsidR="002D7535" w:rsidRPr="002D7535" w:rsidRDefault="000B1D68" w:rsidP="002D7535">
      <w:pPr>
        <w:spacing w:after="0" w:line="240" w:lineRule="auto"/>
        <w:rPr>
          <w:rFonts w:cstheme="minorHAnsi"/>
          <w:b/>
          <w:bCs/>
          <w:sz w:val="24"/>
          <w:szCs w:val="24"/>
        </w:rPr>
      </w:pPr>
      <w:bookmarkStart w:id="274" w:name="Recruitment55"/>
      <w:bookmarkStart w:id="275" w:name="_Hlk138327554"/>
      <w:bookmarkEnd w:id="274"/>
      <w:r>
        <w:rPr>
          <w:rFonts w:cstheme="minorHAnsi"/>
          <w:b/>
          <w:bCs/>
          <w:sz w:val="24"/>
          <w:szCs w:val="24"/>
        </w:rPr>
        <w:t xml:space="preserve">5.5 </w:t>
      </w:r>
      <w:r w:rsidR="002D7535" w:rsidRPr="002D7535">
        <w:rPr>
          <w:rFonts w:cstheme="minorHAnsi"/>
          <w:b/>
          <w:bCs/>
          <w:sz w:val="24"/>
          <w:szCs w:val="24"/>
        </w:rPr>
        <w:t>Recruitment, induction, training and support</w:t>
      </w:r>
    </w:p>
    <w:bookmarkEnd w:id="275"/>
    <w:p w14:paraId="10FA2AF9" w14:textId="77777777" w:rsidR="002D7535" w:rsidRPr="002D7535" w:rsidRDefault="002D7535" w:rsidP="002D7535">
      <w:pPr>
        <w:spacing w:after="0" w:line="240" w:lineRule="auto"/>
        <w:rPr>
          <w:rFonts w:cstheme="minorHAnsi"/>
          <w:b/>
          <w:bCs/>
          <w:sz w:val="24"/>
          <w:szCs w:val="24"/>
        </w:rPr>
      </w:pPr>
    </w:p>
    <w:p w14:paraId="684F47A7" w14:textId="38F8A6F3" w:rsidR="002D7535" w:rsidRPr="002D7535" w:rsidRDefault="000B1D68" w:rsidP="002D7535">
      <w:pPr>
        <w:spacing w:after="0" w:line="240" w:lineRule="auto"/>
        <w:rPr>
          <w:rFonts w:cstheme="minorHAnsi"/>
          <w:b/>
          <w:bCs/>
          <w:sz w:val="24"/>
          <w:szCs w:val="24"/>
        </w:rPr>
      </w:pPr>
      <w:bookmarkStart w:id="276" w:name="Introduction551"/>
      <w:bookmarkEnd w:id="276"/>
      <w:r>
        <w:rPr>
          <w:rFonts w:cstheme="minorHAnsi"/>
          <w:b/>
          <w:bCs/>
          <w:sz w:val="24"/>
          <w:szCs w:val="24"/>
        </w:rPr>
        <w:t xml:space="preserve">5.5.1 </w:t>
      </w:r>
      <w:r w:rsidR="002D7535" w:rsidRPr="002D7535">
        <w:rPr>
          <w:rFonts w:cstheme="minorHAnsi"/>
          <w:b/>
          <w:bCs/>
          <w:sz w:val="24"/>
          <w:szCs w:val="24"/>
        </w:rPr>
        <w:t>Introduction</w:t>
      </w:r>
    </w:p>
    <w:p w14:paraId="447CD086" w14:textId="77777777" w:rsidR="002D7535" w:rsidRPr="002D7535" w:rsidRDefault="002D7535" w:rsidP="002D7535">
      <w:pPr>
        <w:spacing w:after="0" w:line="240" w:lineRule="auto"/>
        <w:rPr>
          <w:rFonts w:cstheme="minorHAnsi"/>
          <w:sz w:val="24"/>
          <w:szCs w:val="24"/>
        </w:rPr>
      </w:pPr>
    </w:p>
    <w:p w14:paraId="03586C0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management of public members included their recruitment, induction, training and support. Both sites had undertaken a significant amount of work on recruitment and induction, and some robust processes and systems were described. They were now focussing more on training and support, having identified learning and support needs for both public members and academics.</w:t>
      </w:r>
    </w:p>
    <w:p w14:paraId="723485EE" w14:textId="77777777" w:rsidR="002D7535" w:rsidRPr="002D7535" w:rsidRDefault="002D7535" w:rsidP="002D7535">
      <w:pPr>
        <w:spacing w:after="0" w:line="240" w:lineRule="auto"/>
        <w:rPr>
          <w:rFonts w:cstheme="minorHAnsi"/>
          <w:b/>
          <w:bCs/>
          <w:sz w:val="24"/>
          <w:szCs w:val="24"/>
        </w:rPr>
      </w:pPr>
    </w:p>
    <w:p w14:paraId="6402E94E" w14:textId="1C3A66EB" w:rsidR="002D7535" w:rsidRPr="002D7535" w:rsidRDefault="000B1D68" w:rsidP="002D7535">
      <w:pPr>
        <w:spacing w:after="0" w:line="240" w:lineRule="auto"/>
        <w:rPr>
          <w:rFonts w:cstheme="minorHAnsi"/>
          <w:b/>
          <w:bCs/>
          <w:sz w:val="24"/>
          <w:szCs w:val="24"/>
        </w:rPr>
      </w:pPr>
      <w:bookmarkStart w:id="277" w:name="Recruitment552"/>
      <w:bookmarkEnd w:id="277"/>
      <w:r>
        <w:rPr>
          <w:rFonts w:cstheme="minorHAnsi"/>
          <w:b/>
          <w:bCs/>
          <w:sz w:val="24"/>
          <w:szCs w:val="24"/>
        </w:rPr>
        <w:lastRenderedPageBreak/>
        <w:t xml:space="preserve">5.5.2 </w:t>
      </w:r>
      <w:r w:rsidR="002D7535" w:rsidRPr="002D7535">
        <w:rPr>
          <w:rFonts w:cstheme="minorHAnsi"/>
          <w:b/>
          <w:bCs/>
          <w:sz w:val="24"/>
          <w:szCs w:val="24"/>
        </w:rPr>
        <w:t>Recruitment</w:t>
      </w:r>
    </w:p>
    <w:p w14:paraId="5EBD3A43" w14:textId="77777777" w:rsidR="002D7535" w:rsidRPr="002D7535" w:rsidRDefault="002D7535" w:rsidP="002D7535">
      <w:pPr>
        <w:spacing w:after="0" w:line="240" w:lineRule="auto"/>
        <w:rPr>
          <w:rFonts w:cstheme="minorHAnsi"/>
          <w:b/>
          <w:bCs/>
          <w:sz w:val="24"/>
          <w:szCs w:val="24"/>
        </w:rPr>
      </w:pPr>
    </w:p>
    <w:p w14:paraId="1C710FE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sites had developed an involvement group or network of public members, who were involved in both individual research studies and broader organisational level activities. In one site the group was specific to palliative care and in the other the group also provided involvement opportunities in other areas of health research. There was an open recruitment process for people to join the centres’ network, which was informal at both sites with no application form or similar to complete. The coordinators described this:</w:t>
      </w:r>
    </w:p>
    <w:p w14:paraId="387B0806" w14:textId="77777777" w:rsidR="002D7535" w:rsidRPr="002D7535" w:rsidRDefault="002D7535" w:rsidP="002D7535">
      <w:pPr>
        <w:spacing w:after="0" w:line="240" w:lineRule="auto"/>
        <w:rPr>
          <w:rFonts w:cstheme="minorHAnsi"/>
          <w:sz w:val="24"/>
          <w:szCs w:val="24"/>
        </w:rPr>
      </w:pPr>
    </w:p>
    <w:p w14:paraId="62EFAD7D"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We don't have very sort of strict criteria of people that join our mailing list. It’s just if you're interested, that is basically the criteria. If you're interested in palliative end of life care in one way or another - either you're a carer, a former carer or you have a terminal illness or you're a member of the public and you're just interested in that area. (coordinator, 15)</w:t>
      </w:r>
    </w:p>
    <w:p w14:paraId="1FDF700D" w14:textId="77777777" w:rsidR="002D7535" w:rsidRPr="002D7535" w:rsidRDefault="002D7535" w:rsidP="002D7535">
      <w:pPr>
        <w:spacing w:after="0" w:line="240" w:lineRule="auto"/>
        <w:rPr>
          <w:rFonts w:ascii="Calibri" w:hAnsi="Calibri" w:cs="Calibri"/>
          <w:sz w:val="24"/>
          <w:szCs w:val="24"/>
          <w:lang w:eastAsia="en-GB"/>
        </w:rPr>
      </w:pPr>
    </w:p>
    <w:p w14:paraId="59DA5BD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suppose we have an open recruitment process for my group, so I don’t, it’s very informal, you don’t have to apply to join, I don’t interview you, I don’t make you fill out a form or anything like that so that I suppose is more flexible. (coordinator, 17)</w:t>
      </w:r>
    </w:p>
    <w:p w14:paraId="29014A80" w14:textId="77777777" w:rsidR="002D7535" w:rsidRPr="002D7535" w:rsidRDefault="002D7535" w:rsidP="002D7535">
      <w:pPr>
        <w:spacing w:after="0" w:line="240" w:lineRule="auto"/>
        <w:rPr>
          <w:rFonts w:cstheme="minorHAnsi"/>
          <w:sz w:val="24"/>
          <w:szCs w:val="24"/>
        </w:rPr>
      </w:pPr>
    </w:p>
    <w:p w14:paraId="3193E7B8" w14:textId="60F6D2BB" w:rsidR="002D7535" w:rsidRPr="002D7535" w:rsidRDefault="002D7535" w:rsidP="002D7535">
      <w:pPr>
        <w:spacing w:after="0" w:line="240" w:lineRule="auto"/>
        <w:rPr>
          <w:rFonts w:cstheme="minorHAnsi"/>
          <w:sz w:val="24"/>
          <w:szCs w:val="24"/>
        </w:rPr>
      </w:pPr>
      <w:r w:rsidRPr="002D7535">
        <w:rPr>
          <w:rFonts w:cstheme="minorHAnsi"/>
          <w:sz w:val="24"/>
          <w:szCs w:val="24"/>
        </w:rPr>
        <w:t>The coordinators recruited public members to the involvement networks, using a variety of methods. Stalls had been held at public events such as fairs or community events (</w:t>
      </w:r>
      <w:hyperlink w:anchor="Vignette2" w:history="1">
        <w:r w:rsidRPr="00D67A12">
          <w:rPr>
            <w:rStyle w:val="Hyperlink"/>
            <w:rFonts w:cstheme="minorHAnsi"/>
            <w:b/>
            <w:bCs/>
            <w:sz w:val="24"/>
            <w:szCs w:val="24"/>
          </w:rPr>
          <w:t xml:space="preserve">Vignette 2. </w:t>
        </w:r>
        <w:r w:rsidRPr="00D67A12">
          <w:rPr>
            <w:rStyle w:val="Hyperlink"/>
            <w:b/>
            <w:bCs/>
            <w:sz w:val="24"/>
            <w:szCs w:val="24"/>
          </w:rPr>
          <w:t>Community outreach event</w:t>
        </w:r>
      </w:hyperlink>
      <w:r w:rsidRPr="002D7535">
        <w:rPr>
          <w:rFonts w:cstheme="minorHAnsi"/>
          <w:sz w:val="24"/>
          <w:szCs w:val="24"/>
        </w:rPr>
        <w:t xml:space="preserve">) and other organisations were used including CLAHRCs to distribute materials. One site had placed articles in newsletters of local organisations </w:t>
      </w:r>
      <w:bookmarkStart w:id="278" w:name="_Hlk133668636"/>
      <w:r w:rsidR="00C445FA">
        <w:rPr>
          <w:rFonts w:cstheme="minorHAnsi"/>
          <w:sz w:val="24"/>
          <w:szCs w:val="24"/>
        </w:rPr>
        <w:fldChar w:fldCharType="begin"/>
      </w:r>
      <w:r w:rsidR="00BC508B">
        <w:rPr>
          <w:rFonts w:cstheme="minorHAnsi"/>
          <w:sz w:val="24"/>
          <w:szCs w:val="24"/>
        </w:rPr>
        <w:instrText xml:space="preserve"> ADDIN EN.CITE &lt;EndNote&gt;&lt;Cite&gt;&lt;RecNum&gt;199451&lt;/RecNum&gt;&lt;DisplayText&gt;(Roberts 2020e; Roberts 2020i)&lt;/DisplayText&gt;&lt;record&gt;&lt;rec-number&gt;199451&lt;/rec-number&gt;&lt;foreign-keys&gt;&lt;key app="EN" db-id="eda99esr9arp52e20v2pftz4rp5s9x0evef5" timestamp="1682772262"&gt;199451&lt;/key&gt;&lt;/foreign-keys&gt;&lt;ref-type name="Report"&gt;27&lt;/ref-type&gt;&lt;contributors&gt;&lt;authors&gt;&lt;author&gt;Helen Roberts&lt;/author&gt;&lt;/authors&gt;&lt;tertiary-authors&gt;&lt;author&gt;Humber, Coast and Vale Cancer Alliance&lt;/author&gt;&lt;/tertiary-authors&gt;&lt;/contributors&gt;&lt;titles&gt;&lt;title&gt;Humber, Coast and Vale Cancer Alliance News, Autumn 2020 newsletter&lt;/title&gt;&lt;/titles&gt;&lt;reprint-edition&gt;in file&lt;/reprint-edition&gt;&lt;dates&gt;&lt;year&gt;2020&lt;/year&gt;&lt;/dates&gt;&lt;pub-location&gt;Humber &amp;amp; North Yorkshire&lt;/pub-location&gt;&lt;publisher&gt;Humber, Coast and Vale Cancer Alliance&lt;/publisher&gt;&lt;urls&gt;&lt;/urls&gt;&lt;/record&gt;&lt;/Cite&gt;&lt;Cite&gt;&lt;RecNum&gt;199452&lt;/RecNum&gt;&lt;record&gt;&lt;rec-number&gt;199452&lt;/rec-number&gt;&lt;foreign-keys&gt;&lt;key app="EN" db-id="eda99esr9arp52e20v2pftz4rp5s9x0evef5" timestamp="1682772442"&gt;199452&lt;/key&gt;&lt;/foreign-keys&gt;&lt;ref-type name="Report"&gt;27&lt;/ref-type&gt;&lt;contributors&gt;&lt;authors&gt;&lt;author&gt;Helen Roberts&lt;/author&gt;&lt;/authors&gt;&lt;tertiary-authors&gt;&lt;author&gt;Hull CVS&lt;/author&gt;&lt;/tertiary-authors&gt;&lt;/contributors&gt;&lt;titles&gt;&lt;title&gt;Volunteering Opportunities in Hull, Summer 2020&lt;/title&gt;&lt;/titles&gt;&lt;reprint-edition&gt;in file&lt;/reprint-edition&gt;&lt;dates&gt;&lt;year&gt;2020&lt;/year&gt;&lt;/dates&gt;&lt;pub-location&gt;Hull&lt;/pub-location&gt;&lt;publisher&gt;Hull Community &amp;amp; Voluntary Services&lt;/publisher&gt;&lt;urls&gt;&lt;/urls&gt;&lt;/record&gt;&lt;/Cite&gt;&lt;/EndNote&gt;</w:instrText>
      </w:r>
      <w:r w:rsidR="00C445FA">
        <w:rPr>
          <w:rFonts w:cstheme="minorHAnsi"/>
          <w:sz w:val="24"/>
          <w:szCs w:val="24"/>
        </w:rPr>
        <w:fldChar w:fldCharType="separate"/>
      </w:r>
      <w:r w:rsidR="00BC508B">
        <w:rPr>
          <w:rFonts w:cstheme="minorHAnsi"/>
          <w:noProof/>
          <w:sz w:val="24"/>
          <w:szCs w:val="24"/>
        </w:rPr>
        <w:t>(Roberts 2020e; Roberts 2020i)</w:t>
      </w:r>
      <w:r w:rsidR="00C445FA">
        <w:rPr>
          <w:rFonts w:cstheme="minorHAnsi"/>
          <w:sz w:val="24"/>
          <w:szCs w:val="24"/>
        </w:rPr>
        <w:fldChar w:fldCharType="end"/>
      </w:r>
      <w:r w:rsidRPr="002D7535">
        <w:rPr>
          <w:rFonts w:cstheme="minorHAnsi"/>
          <w:sz w:val="24"/>
          <w:szCs w:val="24"/>
        </w:rPr>
        <w:t xml:space="preserve"> </w:t>
      </w:r>
      <w:bookmarkEnd w:id="278"/>
      <w:r w:rsidRPr="002D7535">
        <w:rPr>
          <w:rFonts w:cstheme="minorHAnsi"/>
          <w:sz w:val="24"/>
          <w:szCs w:val="24"/>
        </w:rPr>
        <w:t xml:space="preserve">and produced a range of publicity materials, including brochures, posters and postcards with accompanying Freepost forms </w:t>
      </w:r>
      <w:bookmarkStart w:id="279" w:name="_Hlk152948367"/>
      <w:bookmarkStart w:id="280" w:name="_Hlk133668622"/>
      <w:r w:rsidR="00BC508B">
        <w:rPr>
          <w:rFonts w:cstheme="minorHAnsi"/>
          <w:sz w:val="24"/>
          <w:szCs w:val="24"/>
        </w:rPr>
        <w:fldChar w:fldCharType="begin"/>
      </w:r>
      <w:r w:rsidR="00BC508B">
        <w:rPr>
          <w:rFonts w:cstheme="minorHAnsi"/>
          <w:sz w:val="24"/>
          <w:szCs w:val="24"/>
        </w:rPr>
        <w:instrText xml:space="preserve"> ADDIN EN.CITE &lt;EndNote&gt;&lt;Cite&gt;&lt;RecNum&gt;199448&lt;/RecNum&gt;&lt;DisplayText&gt;(Roberts 2020a; Roberts 2020d; Roberts 2020b)&lt;/DisplayText&gt;&lt;record&gt;&lt;rec-number&gt;199448&lt;/rec-number&gt;&lt;foreign-keys&gt;&lt;key app="EN" db-id="eda99esr9arp52e20v2pftz4rp5s9x0evef5" timestamp="1682771416"&gt;199448&lt;/key&gt;&lt;/foreign-keys&gt;&lt;ref-type name="Report"&gt;27&lt;/ref-type&gt;&lt;contributors&gt;&lt;authors&gt;&lt;author&gt;Helen Roberts&lt;/author&gt;&lt;/authors&gt;&lt;tertiary-authors&gt;&lt;author&gt;University of Hull&lt;/author&gt;&lt;/tertiary-authors&gt;&lt;/contributors&gt;&lt;titles&gt;&lt;title&gt;Cancer research brochure&lt;/title&gt;&lt;/titles&gt;&lt;reprint-edition&gt;in file&lt;/reprint-edition&gt;&lt;dates&gt;&lt;year&gt;2020&lt;/year&gt;&lt;/dates&gt;&lt;pub-location&gt;Hull&lt;/pub-location&gt;&lt;publisher&gt;Institute for Clinical and Applied Health Research&lt;/publisher&gt;&lt;urls&gt;&lt;/urls&gt;&lt;/record&gt;&lt;/Cite&gt;&lt;Cite&gt;&lt;RecNum&gt;199449&lt;/RecNum&gt;&lt;record&gt;&lt;rec-number&gt;199449&lt;/rec-number&gt;&lt;foreign-keys&gt;&lt;key app="EN" db-id="eda99esr9arp52e20v2pftz4rp5s9x0evef5" timestamp="1682771649"&gt;199449&lt;/key&gt;&lt;/foreign-keys&gt;&lt;ref-type name="Report"&gt;27&lt;/ref-type&gt;&lt;contributors&gt;&lt;authors&gt;&lt;author&gt;Helen Roberts&lt;/author&gt;&lt;/authors&gt;&lt;tertiary-authors&gt;&lt;author&gt;University of Hull&lt;/author&gt;&lt;/tertiary-authors&gt;&lt;/contributors&gt;&lt;titles&gt;&lt;title&gt;Health research postcard&lt;/title&gt;&lt;/titles&gt;&lt;reprint-edition&gt;in file&lt;/reprint-edition&gt;&lt;dates&gt;&lt;year&gt;2020&lt;/year&gt;&lt;/dates&gt;&lt;pub-location&gt;Hull&lt;/pub-location&gt;&lt;publisher&gt;Institute for Clinical and Applied Health Research&lt;/publisher&gt;&lt;urls&gt;&lt;/urls&gt;&lt;/record&gt;&lt;/Cite&gt;&lt;Cite&gt;&lt;RecNum&gt;199450&lt;/RecNum&gt;&lt;record&gt;&lt;rec-number&gt;199450&lt;/rec-number&gt;&lt;foreign-keys&gt;&lt;key app="EN" db-id="eda99esr9arp52e20v2pftz4rp5s9x0evef5" timestamp="1682771796"&gt;199450&lt;/key&gt;&lt;/foreign-keys&gt;&lt;ref-type name="Report"&gt;27&lt;/ref-type&gt;&lt;contributors&gt;&lt;authors&gt;&lt;author&gt;Helen Roberts&lt;/author&gt;&lt;/authors&gt;&lt;tertiary-authors&gt;&lt;author&gt;University of Hull&lt;/author&gt;&lt;/tertiary-authors&gt;&lt;/contributors&gt;&lt;titles&gt;&lt;title&gt;Cancer research poster&lt;/title&gt;&lt;/titles&gt;&lt;reprint-edition&gt;in file&lt;/reprint-edition&gt;&lt;dates&gt;&lt;year&gt;2020&lt;/year&gt;&lt;/dates&gt;&lt;pub-location&gt;Hull&lt;/pub-location&gt;&lt;publisher&gt;Institute for Clinical and Applied Health Research&lt;/publisher&gt;&lt;urls&gt;&lt;/urls&gt;&lt;/record&gt;&lt;/Cite&gt;&lt;/EndNote&gt;</w:instrText>
      </w:r>
      <w:r w:rsidR="00BC508B">
        <w:rPr>
          <w:rFonts w:cstheme="minorHAnsi"/>
          <w:sz w:val="24"/>
          <w:szCs w:val="24"/>
        </w:rPr>
        <w:fldChar w:fldCharType="separate"/>
      </w:r>
      <w:r w:rsidR="00BC508B">
        <w:rPr>
          <w:rFonts w:cstheme="minorHAnsi"/>
          <w:noProof/>
          <w:sz w:val="24"/>
          <w:szCs w:val="24"/>
        </w:rPr>
        <w:t>(Roberts 2020a; Roberts 2020d; Roberts 2020b)</w:t>
      </w:r>
      <w:r w:rsidR="00BC508B">
        <w:rPr>
          <w:rFonts w:cstheme="minorHAnsi"/>
          <w:sz w:val="24"/>
          <w:szCs w:val="24"/>
        </w:rPr>
        <w:fldChar w:fldCharType="end"/>
      </w:r>
      <w:r w:rsidRPr="002D7535">
        <w:rPr>
          <w:rFonts w:cstheme="minorHAnsi"/>
          <w:sz w:val="24"/>
          <w:szCs w:val="24"/>
        </w:rPr>
        <w:t xml:space="preserve"> </w:t>
      </w:r>
      <w:bookmarkEnd w:id="279"/>
      <w:r w:rsidRPr="002D7535">
        <w:rPr>
          <w:rFonts w:cstheme="minorHAnsi"/>
          <w:sz w:val="24"/>
          <w:szCs w:val="24"/>
        </w:rPr>
        <w:t>(</w:t>
      </w:r>
      <w:hyperlink w:anchor="Vignette4" w:history="1">
        <w:r w:rsidRPr="00282213">
          <w:rPr>
            <w:rStyle w:val="Hyperlink"/>
            <w:rFonts w:cstheme="minorHAnsi"/>
            <w:b/>
            <w:bCs/>
            <w:sz w:val="24"/>
            <w:szCs w:val="24"/>
          </w:rPr>
          <w:t>Vignette 4. Increasing diversity and inclusion</w:t>
        </w:r>
      </w:hyperlink>
      <w:r w:rsidRPr="002D7535">
        <w:rPr>
          <w:rFonts w:cstheme="minorHAnsi"/>
          <w:sz w:val="24"/>
          <w:szCs w:val="24"/>
        </w:rPr>
        <w:t>).</w:t>
      </w:r>
      <w:bookmarkEnd w:id="280"/>
    </w:p>
    <w:p w14:paraId="122D41CF" w14:textId="77777777" w:rsidR="002D7535" w:rsidRPr="002D7535" w:rsidRDefault="002D7535" w:rsidP="002D7535">
      <w:pPr>
        <w:spacing w:after="0" w:line="240" w:lineRule="auto"/>
        <w:rPr>
          <w:rFonts w:cstheme="minorHAnsi"/>
          <w:sz w:val="24"/>
          <w:szCs w:val="24"/>
        </w:rPr>
      </w:pPr>
    </w:p>
    <w:p w14:paraId="6D424C0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articipants also suggested other possible recruitment methods including developing links with palliative care clinical teams, district nurses or hospices. The need for outreach, to visit different groups and organisations was mentioned and several places were suggested including youth groups, churches and mosques, and food banks. A public member said:</w:t>
      </w:r>
    </w:p>
    <w:p w14:paraId="236AD034" w14:textId="77777777" w:rsidR="002D7535" w:rsidRPr="002D7535" w:rsidRDefault="002D7535" w:rsidP="002D7535">
      <w:pPr>
        <w:spacing w:after="0" w:line="240" w:lineRule="auto"/>
        <w:rPr>
          <w:rFonts w:cstheme="minorHAnsi"/>
          <w:sz w:val="24"/>
          <w:szCs w:val="24"/>
        </w:rPr>
      </w:pPr>
    </w:p>
    <w:p w14:paraId="53C22EE2"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there is something about going out to find people, you know, people who aren’t naturally drawn to this sort of environment. Going out and finding more imaginative ways of getting them involved. And that’s partly it isn’t it? If you go to them, that’s their environment, an environment where they feel comfortable. Drop in centres or whatever, er, then then you, I think you stand more chance of getting their involvement and their opinions. (carer, 7)</w:t>
      </w:r>
    </w:p>
    <w:p w14:paraId="5B8D85B1" w14:textId="77777777" w:rsidR="002D7535" w:rsidRPr="002D7535" w:rsidRDefault="002D7535" w:rsidP="002D7535">
      <w:pPr>
        <w:spacing w:after="0" w:line="240" w:lineRule="auto"/>
        <w:rPr>
          <w:rFonts w:cstheme="minorHAnsi"/>
          <w:sz w:val="24"/>
          <w:szCs w:val="24"/>
        </w:rPr>
      </w:pPr>
    </w:p>
    <w:p w14:paraId="5F4EBF3A" w14:textId="77777777" w:rsidR="002D7535" w:rsidRPr="002D7535" w:rsidRDefault="002D7535" w:rsidP="002D7535">
      <w:pPr>
        <w:sectPr w:rsidR="002D7535" w:rsidRPr="002D7535" w:rsidSect="002F0A09">
          <w:pgSz w:w="11906" w:h="16838" w:code="9"/>
          <w:pgMar w:top="1134" w:right="1134" w:bottom="1134" w:left="1134" w:header="709" w:footer="709" w:gutter="0"/>
          <w:cols w:space="708"/>
          <w:docGrid w:linePitch="360"/>
        </w:sectPr>
      </w:pPr>
    </w:p>
    <w:p w14:paraId="6B0AEB6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spoke of how most members of the public were unsure what palliative care was unless they’d had some personal connection to it, which made recruitment more challenging. One coordinator, who had carried out much outreach work, explained how it was easier to recruit new members to their involvement network when there was a structured activity such as a workshop for a particular study and then they could recruit to the wider network on the back of this:</w:t>
      </w:r>
    </w:p>
    <w:p w14:paraId="1CF6F996" w14:textId="77777777" w:rsidR="002D7535" w:rsidRPr="002D7535" w:rsidRDefault="002D7535" w:rsidP="002D7535">
      <w:pPr>
        <w:spacing w:after="0" w:line="240" w:lineRule="auto"/>
        <w:rPr>
          <w:rFonts w:cstheme="minorHAnsi"/>
          <w:sz w:val="24"/>
          <w:szCs w:val="24"/>
        </w:rPr>
      </w:pPr>
    </w:p>
    <w:p w14:paraId="49D1B77F" w14:textId="7EC0092D" w:rsidR="002D7535" w:rsidRPr="002D7535" w:rsidRDefault="00593739" w:rsidP="002D7535">
      <w:pPr>
        <w:ind w:left="993"/>
        <w:rPr>
          <w:rFonts w:cstheme="minorHAnsi"/>
          <w:sz w:val="24"/>
          <w:szCs w:val="24"/>
        </w:rPr>
      </w:pPr>
      <w:r w:rsidRPr="002D7535">
        <w:rPr>
          <w:rFonts w:ascii="Calibri" w:hAnsi="Calibri" w:cs="Calibri"/>
          <w:sz w:val="24"/>
          <w:szCs w:val="24"/>
          <w:lang w:eastAsia="en-GB"/>
        </w:rPr>
        <w:t>I think what I found is that it’s really much easier to get people involved when you've got something very specific that you want to involve them in, so this is why I think the cancer screening workshops took off because it applies to lots of people doesn’t it? It’s quite easy to</w:t>
      </w:r>
      <w:r w:rsidRPr="00593739">
        <w:rPr>
          <w:rFonts w:ascii="Calibri" w:hAnsi="Calibri" w:cs="Calibri"/>
          <w:sz w:val="24"/>
          <w:szCs w:val="24"/>
          <w:lang w:eastAsia="en-GB"/>
        </w:rPr>
        <w:t xml:space="preserve"> </w:t>
      </w:r>
      <w:r w:rsidRPr="002D7535">
        <w:rPr>
          <w:rFonts w:ascii="Calibri" w:hAnsi="Calibri" w:cs="Calibri"/>
          <w:sz w:val="24"/>
          <w:szCs w:val="24"/>
          <w:lang w:eastAsia="en-GB"/>
        </w:rPr>
        <w:t>to understand and lots of people can have an opinion on it. You don’t need kind of</w:t>
      </w:r>
      <w:r>
        <w:rPr>
          <w:rFonts w:ascii="Calibri" w:hAnsi="Calibri" w:cs="Calibri"/>
          <w:sz w:val="24"/>
          <w:szCs w:val="24"/>
          <w:lang w:eastAsia="en-GB"/>
        </w:rPr>
        <w:t xml:space="preserve">  </w:t>
      </w:r>
      <w:r w:rsidRPr="002D7535">
        <w:rPr>
          <w:rFonts w:ascii="Calibri" w:hAnsi="Calibri" w:cs="Calibri"/>
          <w:sz w:val="24"/>
          <w:szCs w:val="24"/>
          <w:lang w:eastAsia="en-GB"/>
        </w:rPr>
        <w:t xml:space="preserve"> </w:t>
      </w:r>
      <w:r w:rsidR="002D7535" w:rsidRPr="002D7535">
        <w:rPr>
          <w:rFonts w:cstheme="minorHAnsi"/>
          <w:sz w:val="24"/>
          <w:szCs w:val="24"/>
        </w:rPr>
        <w:br w:type="page"/>
      </w:r>
    </w:p>
    <w:p w14:paraId="0D797255" w14:textId="77777777" w:rsidR="002D7535" w:rsidRPr="002D7535" w:rsidRDefault="002D7535" w:rsidP="002D7535">
      <w:pPr>
        <w:spacing w:after="0" w:line="240" w:lineRule="auto"/>
        <w:rPr>
          <w:rFonts w:ascii="Calibri" w:hAnsi="Calibri" w:cs="Calibri"/>
          <w:b/>
          <w:bCs/>
          <w:sz w:val="24"/>
          <w:szCs w:val="24"/>
          <w:lang w:eastAsia="en-GB"/>
        </w:rPr>
      </w:pPr>
      <w:bookmarkStart w:id="281" w:name="Vignette4"/>
      <w:bookmarkEnd w:id="281"/>
      <w:r w:rsidRPr="002D7535">
        <w:rPr>
          <w:rFonts w:ascii="Calibri" w:hAnsi="Calibri" w:cs="Calibri"/>
          <w:b/>
          <w:bCs/>
          <w:sz w:val="24"/>
          <w:szCs w:val="24"/>
          <w:lang w:eastAsia="en-GB"/>
        </w:rPr>
        <w:lastRenderedPageBreak/>
        <w:t xml:space="preserve">Vignette 4. Increasing diversity and inclusion, Wolfson </w:t>
      </w:r>
      <w:r w:rsidRPr="002D7535">
        <w:rPr>
          <w:b/>
          <w:bCs/>
          <w:sz w:val="24"/>
          <w:szCs w:val="24"/>
        </w:rPr>
        <w:t>Palliative Care Research Centre</w:t>
      </w:r>
    </w:p>
    <w:p w14:paraId="0723EFA3" w14:textId="504DD42B" w:rsidR="002D7535" w:rsidRPr="002D7535" w:rsidRDefault="00D05C99" w:rsidP="002D7535">
      <w:pPr>
        <w:spacing w:after="0" w:line="240" w:lineRule="auto"/>
        <w:rPr>
          <w:rFonts w:ascii="Calibri" w:hAnsi="Calibri" w:cs="Calibri"/>
          <w:b/>
          <w:bCs/>
          <w:sz w:val="24"/>
          <w:szCs w:val="24"/>
          <w:lang w:eastAsia="en-GB"/>
        </w:rPr>
      </w:pPr>
      <w:r w:rsidRPr="002D7535">
        <w:rPr>
          <w:rFonts w:ascii="Calibri" w:hAnsi="Calibri" w:cs="Calibri"/>
          <w:noProof/>
          <w:sz w:val="24"/>
          <w:szCs w:val="24"/>
          <w:lang w:eastAsia="en-GB"/>
          <w14:ligatures w14:val="standardContextual"/>
        </w:rPr>
        <mc:AlternateContent>
          <mc:Choice Requires="wpg">
            <w:drawing>
              <wp:anchor distT="0" distB="0" distL="114300" distR="114300" simplePos="0" relativeHeight="251743232" behindDoc="0" locked="0" layoutInCell="1" allowOverlap="1" wp14:anchorId="1AC34468" wp14:editId="12D80CDF">
                <wp:simplePos x="0" y="0"/>
                <wp:positionH relativeFrom="column">
                  <wp:posOffset>3909695</wp:posOffset>
                </wp:positionH>
                <wp:positionV relativeFrom="paragraph">
                  <wp:posOffset>107315</wp:posOffset>
                </wp:positionV>
                <wp:extent cx="2720340" cy="2103120"/>
                <wp:effectExtent l="152400" t="76200" r="3810" b="0"/>
                <wp:wrapSquare wrapText="bothSides"/>
                <wp:docPr id="2062050199" name="Group 2"/>
                <wp:cNvGraphicFramePr/>
                <a:graphic xmlns:a="http://schemas.openxmlformats.org/drawingml/2006/main">
                  <a:graphicData uri="http://schemas.microsoft.com/office/word/2010/wordprocessingGroup">
                    <wpg:wgp>
                      <wpg:cNvGrpSpPr/>
                      <wpg:grpSpPr>
                        <a:xfrm>
                          <a:off x="0" y="0"/>
                          <a:ext cx="2720340" cy="2103120"/>
                          <a:chOff x="-4631" y="0"/>
                          <a:chExt cx="2867324" cy="1667020"/>
                        </a:xfrm>
                      </wpg:grpSpPr>
                      <pic:pic xmlns:pic="http://schemas.openxmlformats.org/drawingml/2006/picture">
                        <pic:nvPicPr>
                          <pic:cNvPr id="148230919" name="Picture 2" descr="A picture containing text, clothing, human face, person&#10;&#10;Description automatically generated"/>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rot="20963470">
                            <a:off x="0" y="0"/>
                            <a:ext cx="928370" cy="1316990"/>
                          </a:xfrm>
                          <a:prstGeom prst="rect">
                            <a:avLst/>
                          </a:prstGeom>
                          <a:noFill/>
                          <a:ln>
                            <a:noFill/>
                          </a:ln>
                        </pic:spPr>
                      </pic:pic>
                      <pic:pic xmlns:pic="http://schemas.openxmlformats.org/drawingml/2006/picture">
                        <pic:nvPicPr>
                          <pic:cNvPr id="181697242" name="Picture 1" descr="A picture containing text, screenshot, font, graphic design&#10;&#10;Description automatically generated"/>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rot="756152">
                            <a:off x="833804" y="19050"/>
                            <a:ext cx="925195" cy="1266825"/>
                          </a:xfrm>
                          <a:prstGeom prst="rect">
                            <a:avLst/>
                          </a:prstGeom>
                          <a:noFill/>
                          <a:ln>
                            <a:noFill/>
                          </a:ln>
                        </pic:spPr>
                      </pic:pic>
                      <wps:wsp>
                        <wps:cNvPr id="1621177684" name="Text Box 1"/>
                        <wps:cNvSpPr txBox="1"/>
                        <wps:spPr>
                          <a:xfrm>
                            <a:off x="-4631" y="1436078"/>
                            <a:ext cx="2867324" cy="230942"/>
                          </a:xfrm>
                          <a:prstGeom prst="rect">
                            <a:avLst/>
                          </a:prstGeom>
                          <a:solidFill>
                            <a:sysClr val="window" lastClr="FFFFFF"/>
                          </a:solidFill>
                          <a:ln w="6350">
                            <a:noFill/>
                          </a:ln>
                        </wps:spPr>
                        <wps:txbx>
                          <w:txbxContent>
                            <w:p w14:paraId="6D2283A5" w14:textId="2E87FB58" w:rsidR="002D7535" w:rsidRPr="002E559A" w:rsidRDefault="002D7535" w:rsidP="002D7535">
                              <w:pPr>
                                <w:rPr>
                                  <w:b/>
                                  <w:bCs/>
                                  <w:sz w:val="20"/>
                                  <w:szCs w:val="20"/>
                                </w:rPr>
                              </w:pPr>
                              <w:bookmarkStart w:id="282" w:name="Figure16"/>
                              <w:bookmarkEnd w:id="282"/>
                              <w:r w:rsidRPr="002E559A">
                                <w:rPr>
                                  <w:b/>
                                  <w:bCs/>
                                  <w:sz w:val="20"/>
                                  <w:szCs w:val="20"/>
                                </w:rPr>
                                <w:t xml:space="preserve">Figure </w:t>
                              </w:r>
                              <w:r>
                                <w:rPr>
                                  <w:b/>
                                  <w:bCs/>
                                  <w:sz w:val="20"/>
                                  <w:szCs w:val="20"/>
                                </w:rPr>
                                <w:t>16. P</w:t>
                              </w:r>
                              <w:r w:rsidRPr="002E559A">
                                <w:rPr>
                                  <w:b/>
                                  <w:bCs/>
                                  <w:sz w:val="20"/>
                                  <w:szCs w:val="20"/>
                                </w:rPr>
                                <w:t xml:space="preserve">ublicity materials </w:t>
                              </w:r>
                              <w:r w:rsidR="00C445FA">
                                <w:rPr>
                                  <w:b/>
                                  <w:bCs/>
                                  <w:sz w:val="20"/>
                                  <w:szCs w:val="20"/>
                                </w:rPr>
                                <w:fldChar w:fldCharType="begin"/>
                              </w:r>
                              <w:r w:rsidR="00BC508B">
                                <w:rPr>
                                  <w:b/>
                                  <w:bCs/>
                                  <w:sz w:val="20"/>
                                  <w:szCs w:val="20"/>
                                </w:rPr>
                                <w:instrText xml:space="preserve"> ADDIN EN.CITE &lt;EndNote&gt;&lt;Cite&gt;&lt;RecNum&gt;199460&lt;/RecNum&gt;&lt;DisplayText&gt;(Roberts 2020g)&lt;/DisplayText&gt;&lt;record&gt;&lt;rec-number&gt;199460&lt;/rec-number&gt;&lt;foreign-keys&gt;&lt;key app="EN" db-id="eda99esr9arp52e20v2pftz4rp5s9x0evef5" timestamp="1683795277"&gt;199460&lt;/key&gt;&lt;/foreign-keys&gt;&lt;ref-type name="Report"&gt;27&lt;/ref-type&gt;&lt;contributors&gt;&lt;authors&gt;&lt;author&gt;Helen Roberts&lt;/author&gt;&lt;/authors&gt;&lt;tertiary-authors&gt;&lt;author&gt;University of Hull&lt;/author&gt;&lt;/tertiary-authors&gt;&lt;/contributors&gt;&lt;titles&gt;&lt;title&gt;Publicity materials - flyers, posters, postcards, brochures&lt;/title&gt;&lt;/titles&gt;&lt;reprint-edition&gt;in file&lt;/reprint-edition&gt;&lt;dates&gt;&lt;year&gt;2020&lt;/year&gt;&lt;/dates&gt;&lt;pub-location&gt;Hull&lt;/pub-location&gt;&lt;publisher&gt;Institute for Clinical and Applied Health Research&lt;/publisher&gt;&lt;urls&gt;&lt;/urls&gt;&lt;/record&gt;&lt;/Cite&gt;&lt;/EndNote&gt;</w:instrText>
                              </w:r>
                              <w:r w:rsidR="00C445FA">
                                <w:rPr>
                                  <w:b/>
                                  <w:bCs/>
                                  <w:sz w:val="20"/>
                                  <w:szCs w:val="20"/>
                                </w:rPr>
                                <w:fldChar w:fldCharType="separate"/>
                              </w:r>
                              <w:r w:rsidR="00BC508B">
                                <w:rPr>
                                  <w:b/>
                                  <w:bCs/>
                                  <w:noProof/>
                                  <w:sz w:val="20"/>
                                  <w:szCs w:val="20"/>
                                </w:rPr>
                                <w:t>(Roberts 2020g)</w:t>
                              </w:r>
                              <w:r w:rsidR="00C445FA">
                                <w:rPr>
                                  <w:b/>
                                  <w:bCs/>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C34468" id="Group 2" o:spid="_x0000_s1128" style="position:absolute;margin-left:307.85pt;margin-top:8.45pt;width:214.2pt;height:165.6pt;z-index:251743232;mso-position-horizontal-relative:text;mso-position-vertical-relative:text;mso-width-relative:margin;mso-height-relative:margin" coordorigin="-46" coordsize="28673,166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g9ytpBAAA+gsAAA4AAABkcnMvZTJvRG9jLnhtbORWbW/bNhD+PmD/&#10;gdCAfUpivdjyy+IUXrIEBbI2aDL0M01RFlGJ5Eg6tvvr95CSYjsJ2q7AMAwLEPn4drx7eM/dnb/Z&#10;NjV55MYKJedRchZHhEumCiFX8+iPh+vTSUSso7KgtZJ8Hu24jd5c/PjD+UbPeKoqVRfcECiRdrbR&#10;86hyTs8GA8sq3lB7pjSXWCyVaajD0KwGhaEbaG/qQRrH+WCjTKGNYtxazF61i9FF0F+WnLn3ZWm5&#10;I/U8gm0ufE34Lv13cHFOZytDdSVYZwb9DisaKiQufVJ1RR0layNeqGoEM8qq0p0x1QxUWQrGgw/w&#10;JomfeXNj1FoHX1azzUo/wQRon+H03WrZu8cbo+/1nQESG70CFmHkfdmWpvG/sJJsA2S7J8j41hGG&#10;yXScxtkQyDKspUmcJWkHKquAvD93OsyzJCL7s6z6rT89ycdZOmxPJ3k+jtvTg/7ywZFJWrAZ/jsc&#10;IL3A4evxglNubXjUKWm+SUdDzae1PsWTaerEUtTC7UL44XG8UfLxTrA70w4A6Z0hogAdhpM0i6fJ&#10;NCKSNoh+7PKXkzQiBbcMcbggnUGEKekQRQhi4oDuCWG1chWGJ6RaN1SSkjJ+QjS4puTPP20Xv4TP&#10;ldcjtAP/CF07BZ4IRut6R1ZcckMdL3yQeyu9Ya2Z1MN4q9gnS6S6rKhc8YXVIAts9rsHx9vD8MjH&#10;ZS30tahrHx5e7tCEQ88C85UHaYP+SrF1w6VrWWx4DbuVtJXQNiJmxpslB4LmbYHQYcggDvBpI6Rr&#10;KWsN+wB7A32tM9yxyttSwqZuHjH0tBAc2NvsvbMIebLc/K4KKPbABfr6kCdGAYc0nubZcByH6S8x&#10;YJpOMmwLBEiyJJ9OAwGeQhhYG+tuuGqIF+AT7A5a6eOt9R5ga7/F+yCVRzZ4VsujCWz0M8Ebb38n&#10;wp32gSH8d7gxAVTjdAgqHHMD7/11biDmOUe0KPCkBHFOSJ/DcVas/k/8AID/Bj/GozwZpYfsmGTZ&#10;JEYuR6JPpvGoKwN9oZimo2Q66miS5vkkHYVM02f6PQf+UZpsNPoM2+crjF5krL9VSu8rqjlA8GoP&#10;8n6eJsl4nE+ARhvcDx6GX9WWhPTa7fZVl7gtpru06+dbXu9R6VLPvogmwyyPx5M2DfbopoeF1Ncc&#10;8KrNLH0R7zPMN6JrVS2KPsPbnb2sDXmkaKLQexVqE5GaWofJeXQd/rrbjo7VkmzmUZ4hFF5NY3t3&#10;veS2y22omqOpV+anlqrYAaKQj5FhrWbXAin0FlffUYM+DZPoPd17fMpa4TLVSRGplPn82rzfjzfH&#10;akQ26Pvmkf1zTX1DUL+ViIZpMvTtjAuD4QjtDcrR4crycEWum0sFVJC0YF0Q/X5X92JpVPMRLerC&#10;34olKhnunkeuFy8dRlhAi8v4YhHkts+4lfca3UkSwPPP97D9SI3uHtD3CO9UH3909qyYtHtb2Beo&#10;bqUIlWaPKmqHH4ALQQoNJqSjDvZwHHbtW/aLvwAAAP//AwBQSwMECgAAAAAAAAAhAOS9B+Y4pgAA&#10;OKYAABUAAABkcnMvbWVkaWEvaW1hZ2UxLmpwZWf/2P/gABBKRklGAAEBAQDcANwAAP/bAEMAAgEB&#10;AQEBAgEBAQICAgICBAMCAgICBQQEAwQGBQYGBgUGBgYHCQgGBwkHBgYICwgJCgoKCgoGCAsMCwoM&#10;CQoKCv/bAEMBAgICAgICBQMDBQoHBgcKCgoKCgoKCgoKCgoKCgoKCgoKCgoKCgoKCgoKCgoKCgoK&#10;CgoKCgoKCgoKCgoKCgoKCv/AABEIATkA1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o/wCCin/Bbn9nz/gmv8btL+BnxZ+FPjTXNS1bwrBr&#10;sN54dhtGgSGW5ubcITNPG28NauTwRhl56geKeH/+Dpv9kDxPM0enfs6fFLbHzJI1rp2F/K7r5I/4&#10;OnPD15q3/BQnwU8RURt8H9PjZz2P9q6sf5GvhPwrpUHhawEWnp5jL80jR9Tn+L6cVLkkVGN2ftZq&#10;n/B0T+x5o5zN8APiZMv96K308/8At1W98KP+Dln9hT4ma1DoWpeFvGXhuSZsedrVpbeWOeSTHO/b&#10;mvwQ8XajHb3TPZTM0chztb+H2xXMSXTmXKt+APSs+eT2NOWJ/YJ8MPi58O/jF4OtfHnwy8VWetaV&#10;dpmK8sbhZFBxnacH5WAI4PPI9qvSeLdPj8TQ+HZLeRZbm1lkhmLLtfyyoZOud2HDAY5AY/wmv5df&#10;+Cen/BS/4/f8E/8A4s2fibwP4guL7w3dXKL4l8K3Em631C33DdgH/VygD5ZBgg8HKkg/0RaN+0H4&#10;B/aX/Zl0f9pn4Fa4ZLWdYrq0Fxa7pIzIRBcWksYdSsoWRlA3YDhG+ZeGmpUlGnfr+hPLzP3T2zwx&#10;4ktfEug2fiO0hljhvLdJY0lXDBWGQCPWr9zc4jOyJiQudvrVLSbeztNJtbexLPbx28awtuzlQAFO&#10;e/FWmkycL/drZKThq9e5mU7TXGurx7GTTpoWjtYpS0mMZfd8nB6jbz25GKutfxpwUaua1fxlb2Hx&#10;U0X4fNjztW8O6lqK/wC7az2MR/8ASwVuSNx92nGLjFJsFrcsHUYCc+U1IdVgwfkbFVicj7lRzN2U&#10;fNTA5HxT+0d4G8I/EKb4bX8F4+pW+m2t/IkKqQIbl7pIj16s9pMPqtb3hb4naP4kjkms7G5QRttI&#10;kC5P5GvFvCvwh8ReOdE0/wCM3xD+LV9JrfiXRdPjuxo2lxW9tbQDzJ4Yoo5BOFKtcyhpHLF1bnG1&#10;Ssv7OfiDxCL/AMReEfEEyTT6P4hvbQXJkUyTQJOy28kgRVVXaMZbaAN2cAAYrOpLlnZf1sVH3qfM&#10;91+p703iuzXrby/p/jUMnjewjyDaTfp/jWLnPOar3SrzxVRlck1rr4l6VAvzWFw2D22/415n+1/+&#10;3D8P/wBjj9nO+/aW8deFNa1LSLDUreyksdIWE3LPLIEBAkkRcAnn5s4roNStwUbCV8i/8F4QYv8A&#10;gk/4hbt/wl2lj/yaWqNaMFUqqL6s5OL/AIOjf2OinzfAD4l/9+dP/wDkqpB/wdC/sekYX4CfEgc/&#10;88dP/wDkqvw1t0Uru28mrsNuh7VEpcuh9XQyXCVY6p/ez9wB/wAHPv7Ip+ZPgB8Sm/3Y9O/+Sqen&#10;/Bzt+yQVyP2f/iZ/350//wCSq/Ei1tQozsH5VdhgU/Lt/SmqkeqPQhwzgJb3+8/apv8Ag51/ZKHJ&#10;/Z6+Jx/2vsth/wDJNOT/AIOcP2TH6fs9/E1fT/Q7H/5Jr8W0tI405H5gU7zra3G0qD+FaRcZdCpc&#10;L5fHdtfM/brwt/wcX/sz+Mp3Fh8CfHVrGsirJcandaXaxrn3kuxu99oJAr1I/wDBYb4A6hp8OteE&#10;/BPiLXrNbiGHU59Fa1mWxMhwGf8AejcoJA+XOeSMgEj8D/BDQ3+sRrc3NjZ28fzNPqUbmM47YjBY&#10;k+gx9RX0F4R/aT0rwXp194mu/GGqatrkcKppreQ8dvEVkUxjLyM5VSoIzjB5IJxhVIyU1yntYHhH&#10;h+tg5TrXT1s+bT7j+h7w9rVj4h0O01/TyWt763SeFj3VlBH6GiuL/ZV1T+2f2Zfh7rOyNPtngnS5&#10;9qrgDfaRtgeg5opH5TiIRp15Qjsm19zPxv8A+DnZd37dPhMsPu/COxMcg/hb+1NUxn2r847rxFEd&#10;I+02jMk0bEMO6+o9x/8AWr9Dv+Do3U4bP9unwjahj5h+EdizKG6r/amqf1zX51+AvBOveOm/s3T4&#10;/tDXBKLFCuZFf+E47gjpg/0rnqSjC7lsaUacqjUYq78jj9Qvn1Jmfou7LDI3f/Xx7dqpRwStLtWP&#10;zFzgHOKv+MfCviHwN4hm0HxDpktndQPho5oyueeuDXZ/CbwDpHxELRXiFXXk+Xxn9azqVoUaftL+&#10;6aUsLUrVvZWs+zMX4daTpt94gih1BVZc/NHJ3Ffsz/wRU/aMitfCXiT9ma9CfZbnQbq60eNuizxw&#10;ljj6qmT/ALgr8wG+EmlaJCrWUTeZAcrI2Mivpv8A4JiQeJ9b+P8ALH4N1ZYr2z8I61dSKkg3Kq6f&#10;OvI64JcAjrzXk1MXzy9pC7X/AAD3P7PVCi4VbXezP3z8ESveeAtFlJ+/pdsc9f8Almta75LcLztx&#10;jNc18J9NXRvhXoGmQjasWi26/ezj92pPNdKN/mrnGNte/Rlemmz5eppUZwd14eudU/aO07xZMpEe&#10;h+Bbqzj44LXt5bu35f2ev513DYEea5fxn4h/4R7xp4TsI1/ea9rclhJ/1zj0++uPyDRj6Z96o/Hr&#10;4xWPwU+Huo+N77TpLpLOzmlWGNX+dlQlU3BGC7mwNzYUZySMYNyl1IjHoeE/tmf8Fd/2Wv2PLW40&#10;bVNUuvEPihf3dr4f0i3di0x24SSXaVj4cE554PcV82+IP+Dk74TWHhCPxDH8AtUhudqvd2l5rcKt&#10;EhJA6KTvO0kIQCBgnGcD84/2zfjdrv7VXx8uvEdvD9jj1TVo5NPsNKsRLI021wc+WF8wLsRWPRj8&#10;3QYr5z+JGkeLhrt0ddjuPtkkjnULVrMxSRvnlWUY/E4Arm9sr2bO14WXLdRbP0/+G3/Bwl4DkvLH&#10;w/4r8K+JtP0Nby3gW3tdYWVLezQLGFAEaNuwCThsZGBgHNfSn/BMH9rT4L/HP9oD4tReE/ira6lc&#10;a14na88P2858ma609N6xsqEAsyp94cuo5bGa/nvuhe6VcFLgMoZTg9COeldP8CfjR41+DfxG0vx3&#10;4M8Vaho99p8zvbXmmXbQzJlCCFYA4yDj0IPPFONPkjJx6/PzOGOHp05WV0/V/qf1sJICm7FQztkd&#10;K5f4QeP4/iV8J/DvxEglVo9c0W1v02sjYE0SyYyhKnG7GVJB7E1uPec/erSGxT0dhL5v3eMV8if8&#10;F241k/4JVeIInjyG8W6Xwf8Ar5WvrW6lZ0JB7V8lf8F1pFX/AIJWa87vwPFul/8ApStaP4TqwNnj&#10;KafdH4ILpgMebc7W9lGKsW1jd42lx+CH/E0+3miKgiReR3XFaVoI2TKSL/31WHN3P1LDYOjUemnz&#10;K8FjqPRduP8AaBFXIdK1FuTMi/7uTVqBFYjMi/mK07aO3VcGaP6cVDqcvQ97D5XTlo2/vMy38PTu&#10;Q08kkntuwKuWujCF8paqp9cAmtSA2fTeufp/hVy2sL+7bytO0ySQ/wB+QBFH1Jx/KiNaV7noLKaK&#10;1jr+LMyPTps/N+eK29H8NXfiK5tfDlgjSTXMybwv8KA8mtbTPhvJcKLjXtYSFcZ2wqefUDux+g/E&#10;da+wP+CY/wCxr4e/aA+JC2Ek8tnpWnwtdalfRqGmmQNt8oMwKoWLemRhjkkCuiOId9AxGX08HhZ1&#10;8T7sIq7728l3ex+uH7INhLpP7KXw10qVtzWvgPSYXbpkrZxKf5UV23hzSrLQPD9joej2aW9pZ2sc&#10;NtAiYWONVAVQB2AAorTmP59r1faV5SitG2195+DX/B02+7/got4LiLbVf4NacM/9xbVqyv2C/g7o&#10;+jfDxvHek3kFtrV/YrbafeTRq7WbySxxmdQw+8qM5HXBwe1eof8ABzZ8IrrxB+1/4L+IlxYsbP8A&#10;4Vta2JuY2P7uSPUL+Qg545Ewx3JBzjjPmv7FelNcfDeKB9TLQWgkUsv8SlcAH0r5PiLEP6vywdu5&#10;9hwZRjHMFUqRurHg/jVPA3x78Q+JtJuoZ7i40uZ7iPUb6ZnkW3WRYyTkcAs6YGS2WJ4rU8N/Bfw9&#10;8LNSW60K0keNlRpG8w7TkdMHvXrnjL4W/CPVfh/qXinw5HcQ+INBhvgkVuY83LO0ZEbgjdIHLyNu&#10;yQmwHBxmuAtfFes6xpEN5rdqlvM0CiaELwGA/SvHp1pSp8sX7vVH1FSjh5YyU6iXMnvY574nw3Me&#10;nLc6ZY+YZ8gqeM4Fe2/8Ex/2gIv2bvBvjrTfFPw8trG98WafbfYtfs4He+srdJW8xBhN2xy0eVDY&#10;OBnPSvJPiZeafZ6FZyLOPMblV4+X3r0T4JeH9c8YeFLH4w3HixY102G40oaZ9jbM8Wz/AFjPwrKf&#10;MIA+Ygxc7flJ9HC8yp8ttHp8jw8/p06V6nPbqvXQ+/8A4U/8FwP2YPhx4H034f8AjrT/ABex01Wt&#10;1vLLREO+EM3lIQ7R7dsexSepK54zX1P+zr+3r+zt+1FpMV/8I9bvrrBYXkF5p7QtaYXcRIzHy/ug&#10;t8rtwPXivwt+IW+61IpHHAoDf3D/AIivon9lj4pav8CPCrWmraVLBY6lYXAsW00COa9uTGhif95M&#10;oWKFnD+Yisysc7TgFevHY2tluB9pRjzS0SV/y3Pz7mnWlfe+5+ut7B/wmfxO8IeIoZIza6VZ6rNN&#10;GDnyrphbwop4B3bJJh0B6+tcX/wUN0bxfrP7K3iaLwhpd9qUlvYzTXuk6fM0cl9biCXdFvRlZBkq&#10;xI5O3GME14X+wb8TG0/w3p/hS0N7qWuSXNu8FnY3n7l7WJRuiAklEQlYZO7aAcAFuS1faGqW+l+L&#10;/Dc1nctN9j1KzKSGOR4ZPLdcHDKQ6Ng9QQQfQivRyjFYnHZfGeIhyz6rf0+/t0Hyyo1Ff1P5z/8A&#10;gmt8NvGnxG/am8SfGbRfB3l6BoOl3DL5ds/2L7RcHbHa5GV3sm9tzMCMZZiW2ttftCfDT4r+Ate0&#10;+8+Ky2sLeJHuLmzmhSDzpoFjRg/mqW2oCJVG5d2YiOV2M/3J8Qf2SJP2Df2mvGGh/B7wuui/DP4r&#10;aHYf2bfSajNcqNatTNvspRK5ctLFNNNkN8ywkAgjj48/bC8daj4S+PFr4qsLaR49Ln2v9ue48uJc&#10;HmON7iRQPmwqbQACTwcAeRmVapDGezstF16n3mTYSjVyp1ubrrbpt/XofDHx40TUoZxqspk8nzNk&#10;TSyLIXU5IIdVUMPw9q890yOR7yOGNGkLSBVVeck/WvaP2mfGer+OZ5vEVzpi3UKShbhVUrFbGUOI&#10;slSPnJViq99jHGAa6r/gnL+wN8aP2vPjDoN34U+Fq654TsdcgPiq6u71YLWG1WWMzK7blbJRuEX5&#10;2GdvQke5l8qksKudanyWaRpwxkuR3P3g/wCCdXx1+GXxP/Zq8P8AhL4a2OvWsPgvRrPSLiHxJpv2&#10;W7LRQiPfJH/C7FCx9ScjIYE+4yXzOeGqpBb2+m2UdmscaFUAfy1wCcYz+lV5bgRcsTzXfGLijzOZ&#10;S1NRrp2j2lq+Vf8AguowP/BKnXw3fxdpfQf9PS19MLdErgOea+cf+C12jf8ACQ/8EtfEGm+aVL+K&#10;dNYMqbsYuVPTv+Ypyfu3Z0YP/e4eqPwT0/yg3lF1J9q1rPYB0FUdK8N39/qf9kW9ss0n95cbR/vZ&#10;711n/Cn/AIpWQZD4GvZEUZDWuCv14fpXHUqU6dlJpXP1TLavtoXjrbsU7KOAkMzLxz0FbFhBa5/d&#10;7T3JbHH6VpeF/wBnb42+I5UWw8E3Ea8Nm6uFjX8ya9i+H37BvjK/vo7jx7rlraxbh+7ts3Eg9gz8&#10;KfpmuKvjcHR+KaPrMLWha7j+B5TodhNfTJBaFZGdsLHAhYsfQV33i74NfFP4b+DLPx9r3gi4jsb6&#10;QxxzXDcxHjBdBwu7Jx9OewP178GP2ePhl8JYFv8Aw/4aWe/2jGoXgWSZfcE/c+i4z716lrHhjQPH&#10;ug3HgDX7SK5s76zaKeNlxtz0IHZh94EcgjI5ryv7YvWXLF2NcRnn1eypL1vvbyPzw+FXhK7+I2tR&#10;2WoSyStLIIoZo22+Sx4VRgfIeeOMHv2z+1X/AAT0/ZGH7LnwnY65cLN4g13y59Sb7OsfkqF+SLjP&#10;Iyc9AT2GOfjn/gnV+w54k0n9q1rvXNJaXRvC9w091eSIRFOyhXtcDBG9tytjPADg5KgV+owQDoa+&#10;lw6UlznxfiFxBGWHp5dh5XTSlNrrf4Vfy3fyNywjJs4yf7tFO0//AI8ov9wUV0n5NZdj5K/4KWfs&#10;9/Dv9oOzh0XXNSNvrFjpPmQeWqTEws0oCtEzDIZxtGCCSSF3EYr83De+Hv2aLO88EX+nfZ5FaWPz&#10;NuI5mU4fbnuDwQQGHcDIrt/+DiX44/FT9nr9u3wT4+8BzPYwyfDK1iW8VQUnkF/qW+CVTw6hXVgG&#10;B2sdy4YZryLwf+0b8K/21vCltoWoaHaHX4bPbdae0my4MYVUMcUjEqGAyUupCAXIEitwD8nxBlNT&#10;mVe94vV26eqPrOH88lhP3TW23/AZ4Zpfx1XSfH18I5NsNxKQq59+9WfFHidtRLXtkq/vByFPBrlf&#10;HH7N/jzwh8RI9CfTZ3t724ZtIvX5W4iDddwAGV6NwACD2xn9LP2d/wDgmt8EfFXwr8L+Mtd8C6bH&#10;DcaTbS3j+JvGjQHU3wDLIq28btbofm2BvmClQwVsk+cqNNuPsk5PTRfdd+S6ns1s3+rxbqvd3XU/&#10;LnxZrl9q19DaXrM3lkARk/pX2t4uh1X4TfBnQPBfimw0XT9QtdLjjurbQ2Pk7tv3iSTuc9WYfKWJ&#10;28Yr6G/bP/Yj/wCCRnwG+GGqfEFvDmuXcum2Mty8Xh3xb+9kZR+7jBmWYAu+1MhTtySemK8q+HH/&#10;AAT1+J/7ffwf0v40+AtF8SeE7DUI82em674ssL4rbjhJAYYInG7BxG0S/KAd53DHv08JUhaLR8xm&#10;WO+uRvG/zR8jeIfE9vc6g0scqkq2Rhq9J+KvjD4paP4A8O6U3g+WS4s7WGfS4bi7DiOzkt43WTy1&#10;Vdm9nlcMWLFJMc4BPpeuf8EZPF/gu3s4fGHizVluLyZ/Nmt/CGuakbdAxX5m060ljUnGQrFSQc8V&#10;6ND+zv8AAm1bSda/aj/aD1DQ5LG2XR5L1fAN/o+nC3jgMKKL3ULWGNJdqRkswfiNsAZ3hY3C4itR&#10;Spbp9e1vXueDKNWOsTpv2C/iVLp+j6T42ZI4dQttNaZ7Tax/0hYTmMKMt1BI6nAycYJr6q/Ym/aD&#10;+OvxG0TUl+I/hmOTRIL+4ex8TS30pd13Puhw6Yl2vlAVbACsCBgA/GfhH4rf8E9vgX4lmtvAnxym&#10;1uG8ujDDq1v4maSS1eJTFmPEMayK/wAzM6PIcu2MIOPtb4ra5YeA/BEPg7w7ptzJDp9pHAJoiNql&#10;APmIzknIyTgnPPWuanhcww8o1Z1eVLdLW+vme5g1HGYf2MormbWvl6lj4/6/rPxG0zVvCGm+MNR0&#10;631TS7vTbD7CVRFuZreQK7Nw25cEjsDjvjH4MftG/E3xX4/8T3um+KtVnt9b0u8ltte0m4X/AFF3&#10;G+xwvALIWBKnqAQK/WXRfjHqk3jG3le8mubeSeSUw28m3deQBplRTu43FSME9Dg9TXiP7VP/AATi&#10;0f43/FjxF8U/hP5Fj4iuozeXmmiMCG/wRHnkjbJlRljw3mKCVJBqqtSOLqc8U3JH0Hs5Zdh/ZN2g&#10;9/yVz8tvht4M8RfFfxteeC9L16+srqMx31ptuXWH7RHlEkYDoymRlD4yu84zna36gfsIftgfGr4D&#10;w+GPg98R9L+w6LpflWP2VbSNLeS1A2F02L95MIw2nkBsgkivnz4ZfDPxH+z98b7XxLceDZrHUtHv&#10;1/tTTryExtcwsR51vKrLkLJGSOVYYYMCeMfo14x/ZF8P6hp39qeA4/M0++tYZrfSbrG3awDAxseY&#10;yP7p3D5RgrgglDFYjFJ+wveNrrr/AF3OOeHweHdsTqp397p/XZn0Zd6rBNEJreRXSRQUaNsqy9iD&#10;3GO9VjqiyL5bj9a8F+AfxA1TwPO3wY8c3rmS0kEelNdEeZFld32eQ5IJAI2+u7HPFenT66I3+V/1&#10;r6bCV44mkmtH1XZnyOMw0sHX5Hquj7ruda85QblP618+/wDBarUTa/8ABKfXr5XZdvivTPmjbBH+&#10;lJn8K9lh8QRyRDJH514Z/wAFoGXUP+CR/iEiTy/+Ku035/7uLpOa3ktkZU5csrrofjD8ItX04eM7&#10;O6kOYwwZgzfNHnoSfy6ev0r7d+GlvY6nFDZfZ/MV48+Yq9Mj9Divz48FXc1jr0ZaXDQyDzPMUqdo&#10;Hvgj9Me/SvuT9nX4iWN5b2K2Mi7iCrFCMZOMA++Pf/GvkeJqM5NTinZH6dwPjoyjKjN76o0vidbe&#10;JPhvKNV0SymvYfMBvIAx8yOI5w6468+3Y1e0H9qbw34Ue3m15o9SsrjhreNdt1AMDDFfxHHpXq/i&#10;wanqPh5ZdL0iK48x/wDSEkg3gKAOBg5yc/Qe9chq3gD4Oa1bN/wkfw1s47+WPDyaXeXUE5BPOMyO&#10;meTkmMgA5wa8fDyo1KaUt/69f0PosRh8ZHEctO9r9P8AgtHsvwh8V/Dj4maNHq2h+JbOaORdwi+0&#10;p5i45O4Zyu0dc9O9dN4E8K2Wran/AG/qmqR2tisi/NcTBRtYgL1PG44AHfPAOcV5Z8Ofg94YsfCN&#10;5H4D0LxBp+n6tGbTUri616OS4sk8skNHNFFGzBynl7Qm4CQ84yy/V37GH7Ovwt8A3wuNM0zVtW1G&#10;2jjuDca9M1x9iYqF+SSSRsOcE8AHnAxyK6cvy94itv7u/qeBnebPBU3GS9/bVWsz6G+GPgzTPBvh&#10;eGysLbY00UbzEqAxbaBg/THeujKIBwajtUMcOyQjhjjauBjPA6+n4emOlSfL719pGPLFI/M51JVJ&#10;c0nds3dP/wCPKL/cFFGn/wDHlF/uCiqJPwz/AODovxZpsH7V3hfwXqEeoOz/AAvsbm3ZTEbdGbU9&#10;RXJDLvDYTqrAEY4r4FvrbToPDNu+kiOxu7e2Wa0v7c7DlQDyR1HrX39/wcyvp1x+3N4XsLva0jfC&#10;SwISTsv9p6qM1+aPiAaho2meZaXMlzZxqVeGbG5QeMqaxjjIe0dGa8lc7I0ZKmqiZ+pP/BJH9rT4&#10;T/FHxtpNh8XvDmn6h4g0nzE1K11CBJBP5kPk/a4wECbMNtZSGOcHPIr7S/a0/Zy+F/gvwVH4u8Ge&#10;K7jwjomJb5b64kebTYY94mcMD88LEyERxqzbjhUjOMD8CvAtpceH9Y8E+MbPx3Nok1wu+x1azYLL&#10;BNGR8rA4+U4IBzjJ59/2Q+Ef7Utr+1v+wbqvwI+JPi2DS/HGmrHe6dPYyiP7XJb3CT21zCmOXWZI&#10;2eBQdybgpIzt82lhfq0nUjH3Xv3Tvr52e/kdUqkqslzPVafL/M+Gf23fhl8QfDOs6t4a8TeO5Lpl&#10;W8WO6ht5hbzzQrgoxmRPm6ZVd2AQODxXl/wg+M/x0+AEqal8NPjdrHh2Rl3TRaZdOkTnGDvQEKeP&#10;Y1YsW8TeFfiDrfwH+L3j+6mt9WtrXT5v7YtZtuUSCG2fdu3wSRosPlyq3lsPklVU80DyHUtcudKv&#10;JND1UTJcWcj29xCxKlJEJVhhgGBBBGDjpyO1dUqeikmTGfNGzWp+jv7PP/BYf4qx/Z9C+LN5a3si&#10;xiNtWt42je4XI5kXO3cB3AFfR+lftj6P8T9GWN/FdrZXbR5jnhmVFlG7qEJZh6bTkZGc1+KuneJW&#10;smZosr/tM2c/lW9YfGTxXprD7Nr867eFAb7voOn+ee1Z3kg5Yn3Z+2Z8e18F6HfaBqmjae0U9rI0&#10;tnJZoYblSM8c7QeoJIORhsAg5+rvi78dNO8Q+Go73RrLUL63uLcSQ/YYvMR1IyOQCDn1yDX5D6r8&#10;dtQ+IXhgeFfFk3ntFGy291JklTyeeuefp+FfUX7Cnx4t/Gfwqs/COs3MP2/Qx/Z4E0e7CxnapweP&#10;ubeT2rnxTl7Ox7GUOn9Y5WetfDj4leIPEXxLsPBOpeHL2zaHWYdSs5prdx+5/wBTJHvIPIaRWwWJ&#10;IY4yAcfTP7PGrWb+LNEtv7TkvIZdKnsy0ko3TyeXFKsjEgkttWRe332Ppj5x1/xZpPhLxfpHje7e&#10;FodPulE140axQwROAjOM43Bc7ixwoAJAY4rpvBXxr0Lw1qug+IdLuY/J0fVJLW4VWx5ciSz2kmQO&#10;+18j22nvXDgpKnWjPs0j2s0p+3wc4LqmfXviz4YfBHxJeR6j8QPAOj6tJAuY7i7tVaTbjgFupHtn&#10;A5qxrOq6Ja+HWt/Db29vaWMKrY2cMIXZCABtAB7Y6YHQEdCD4Z8WPi94hgT/AEdeX+6yNms74Kaz&#10;4l8aeII9OudSmVftCN8ig9Tgqd2Rg96+kqyp05vkjZ99mfAxhVlFKUtF9xg/tPeIRfac3ii10aRr&#10;i1eJjcQ8OId+C2QRwmfMyc8K2Bya3Pgf8cE8bWP/AAjevXqtqlrGCshPM8fY+5Hf1roviP4Hsptf&#10;13whc20bQw6VcCOOQEq4MbbQd2cjBGc9fevkz9njw7qXjP4m2/hj4gafqNjcaPpAbU7XzGiR5ndl&#10;HzDBZfkdhg7WVwfmGCPHrYithMUqseu67/8ABPewmFo5hgpUZ6OOqfa59o3XidrRVHmYGa4D/grA&#10;7eIf+CQPiAqvmH/hLrA4xn/l5Tt3qz4j0jxB4Z01riJ7q6s4+fPmkDSICRhT825+T1xwOvQk1f2w&#10;NUtfFP8AwSO1qUSrKreMIYmUt385OPYj9K976xTlh1W7b+R879SrxxfsGt9E+5+FKgWN+FSbbzja&#10;Pu9fT/PavqD9mL4keF/C+jSav4i1aGOO35eXccnsMDv6V82/FHw3P4Y8VTFdyxyt5kYkU/MCexFW&#10;vANgniC9jtdR1hre3+80YU8+3H/66wzCjTxWH308jvyrGV8tx1kveWlnoff5/bL+GmsaHNoui+L1&#10;tyMI0m35gT357Due3tWz8K9LufEfh2PW38YHU2b/AI+mWQNubuPw9OvIxXwfc6H4SmMlk16tnIRi&#10;OaRn2ynPdgpwecnOB79M9J8LvjLrX7PHxBstR8EeObrWIreHztWsURza4zt2EnOTg/fwAGI64Irw&#10;P7Fgov6u3fzPu8HxhWw1bmxcU09G09V8vzP12+BDjw1Y+HPCeoR/aH1zVmt7SyVcteTLsPpwqiRi&#10;xPAGM87a+p/iRq2i/APSINVa6uPsF3fAN5jDETEfdzx8vAxxkc+vH52fsm/8FWPgy/jjQ/F3jL4M&#10;30msLHJZaemkS/aPs0TsCT87KvmuV5wPlVMZOa+4fi98cvgT+0N8D9S8NXOtXmn3N9a5s0msHklt&#10;7gDKMfKDjrweenpxXuZXgvq0IupH1PieI82/tLGzqU2rLbzPXfAXxO8O+MNNS807Uo5lYZyrA11C&#10;XEUg3Ky1+Y37Nfx28ReCvEE3hnXLiaGa0umhuI5NwwQ2M89j1HqK+7fht8Qk1/ToZoJi25Rzur2q&#10;mDXN7p879YtFNo9s08g2UX+4KKg0Z/M0q3f+9Cp/SivPas7HQndXPwm/4Oj4NPn/AG/Ph7b3Mpj8&#10;34ZackjqcHyzqupg81+c/wAVLS/+G+vXfg1m+0W8kKvazyPnMbDjPuK/SP8A4Ob9Anvf+CiHw7v7&#10;5G+yy/CyzEJ7eZDqepuw/KRK/Pr4+an4e1Hxf4b1K6kVoVhAvOOqBx19utc9SMZNXOuk5RpN3OB1&#10;nSdTtINPW/1QKsFqpWPcSYTuLYA7HkGvSvBn7UHiXwZb2+oXdxdXrwxsi3EbBey4B/z/ADrzDxFf&#10;3fjLxNealFBN9nmuG8javyhc4HbjtSalpeu6NHDDdS7o5ONsf3OOx4610U6tONoX1Zly1otyR6t4&#10;/wD2y/Hnxl0PRF+J8Frfaz4Ydl0PWI4fJne3L7vssxjKq4BJcSMrSZABOCSMPxnHoOrfY9Y02XUr&#10;cXUQ+zyXjKzNGvGCw+/tPyh85I4IUrz6x+zr+yf8Gfi98LbLxVqRurfVPMlSYf2jmGZgDgYGNmOC&#10;RnjHU5zXTeEfGGm/F34NQ/sm/ETxFZw/8I/dz23hLVtQgiNxbTDPlqJIi3GSVdSzZjxgF0jWtalO&#10;NRNwSj11/rcqnCpFqUnf0PnOzhiSTnU2/wB5o6vzW4yuyTcO5xisrXtK8TeC/Et94P8AF2ly2Oqa&#10;bdPb31rMu14pFOGU/iKdDqbyBQSWrypRudUZdzUtX+yPlHxt54rvv2evife+AfipC9pcMserMqzK&#10;uMNIBwcHuR/6CK8zmvAVy7c1Xl1W50549VtH/eWsizR47MDms5U+aLub0a3s6imuh+knjLxLdeJv&#10;A9xaJIszvaNubtu25x/nivOfgh421nXY/F3hq6aaF5rq31fT5ZgGc+dbxxyFjnkiSDdyOrE5546b&#10;9ljXfDPxe0azt9R1TydPaNTfTRsoknwfmjBOdiHpkDcRyCu5TXsfhz9mz9lXwHqk/iTTtW1yNmin&#10;j8ttUV1EfEs7AspYruUnLMSXYgYBGPJp0al5I+znWhUjFrax66utp4y+Hej+K4rRrdtT0OC7W3mj&#10;AdA8YYKwPRucEdjXe/s9aXpvhm7t9TES+dcQFuvQ9ce3/wBauA+FXxM+DPw7s7X4frpU2qTWNm0z&#10;QahdfaGg3gy+U27jgHAGMAcDAUV5P+0v/wAFAE8B/EH/AIRXQfDselWs2jwTRLZwovBaUNjA4Py8&#10;49q9Wvio0aaqWufL0sprVqjhzJK59AftGap4g8dSNoHw81iz07UI0/0jWLhjmUjjbkAnbgYx0OPp&#10;Xhd38Evjloup/wBueFfjdoklxepFBqUdxZlbmEBCTtkd8FQ/RV2nDE9Rg/OHjH9vvVi7/YNVVWkX&#10;O0tmTHqea8i8UftaeKviRqLaJpj6rcahLn7LHp94UctjJYjd6Drg8D0r5zmrYitKo4bn1lGOFwtF&#10;UoyWi7bs+0Pjn4xX4Gfs36f4g/aH1vWPE3jLUplfTPDOi3Uk1pYKsiF0ubqPKw5QMBsJbLKQeGx1&#10;nw91A/G3/ghdN/wiekjTJJviMI2WS+u7hZHW4iJdWupJJDkHgBtpIJGM1+XfxO+NnjLxF4eXQ9U1&#10;zVJ4bWZWKNqFvcKZFHR9g5H59a+4PAWs+OviL/wbf63q2ky3D6rL8aN1u1ozK0QW7tyNmD8gUdMH&#10;gV9HltP2lqcoK3k3d38z5bNK1PD4iNeMm2mnbpp6HhPxF/Y+8T+IfDVzfWczzXdrGWCyLswPXJGC&#10;K+Ydc8LeOPAWrPZazpdxGy8owXIdfUY7V7R4g8WfHrV/BdroHxl+OuqXFjEmxdMtZgjzL/dlkUB5&#10;f+BE1V8O/EHWZLC28CwosmmwLi3tbiMSyRr/AHVJycE9iSPavq/qNKNo0lZHiY7HRx1T2k1Z9+p5&#10;fY6r4r8UzReG9J0hpbiYLGscNuS5r0r4tfCeT9n74Dabaa+6jxV4yulmuLdRzaWMRO1T6M8gyV6h&#10;UQ/xCvRPhroer6Fff21dXUlmjRlo7WxVYAQe0hjwX/EkV5T8a9fuPiP8XJRPq0MOk6Ti2a5umJjj&#10;J5kKjBLN2wAT8ueMZrpjhaeGoNyWrPKrSlL7Q39nXxD8SvDvi2H/AIV1oGoaxeqwaWOzheTkcAYG&#10;R8uWGfRm55r9KP2c/jX8YNU0y2t/Gvw7/s2VU/fTeXhse478d/pmvz18IftgRfCKzj8P/Dfwha3M&#10;Ns3yTXyskcj5/wBYYlPzn/roWHfaOAO28Bf8FJvj3e+MrOI3NrDHJMqm0ht0CMvdT8vIP556Vgo8&#10;yMOZR0ufa/x40i98L+Pbf4hwSI9tqBVZriOPbuOOGP0IYH2K+tfVv7Jfi7+1/DVuTJuwor4r1r44&#10;+GfF/h2zh8SeJdLEF1L5E1qsx3QGQ43jvwwU47EDHFfRn7EWvXVrYrpd822SFtrc+9aU786v2NHy&#10;zw7sfod4ckB0Gzb+9bof/HRRUfhB1fwtpzk/esYj/wCOCivAqS/ePTqdVO7pp+R+Ff8AwdG61r+k&#10;ft8+BLuX7Q2kw/CW2K/uz5aTtqWpBjn1KhB+Fflzr2r3ut363l/L83QRq24IgPAH+e9fr5/wc8eJ&#10;LL/hcVl4afRFupm+GNjPHJ5wVoQdR1Eb8d8bDxX48+GfD2t6xOq6XZnl+JG4VfrUdzpV+VRXU6Lw&#10;v4ttoby306W0jihZ9rTyPwo9elP8a6p4g0zVJNG1u2t2jX/VwhcrjsQeucEc5rcPwIg0/Qp9fvtd&#10;+0PbwtL9mii2h8DJXcT/AErgtW1S81q/bU7+XdLI3booxgAewAAqaOFoyqcyNalStGnaR0154m8f&#10;aB4LttP0vxhfWulXDmRbO1maINIR8xbbjdwO5NQQWmqaf4bjutI1Bo8lJvL45bjJz27Vu+GbvRvF&#10;PhmCymWP7RYx7fKdQSe2RVNPBgi0m18Q3uptDZJ4iWzuI93EUfysD7d8104qnNRTi+uqMcPUjJtS&#10;Nn43654h1vW9P17xdrCX2rLp8Nhqlw0heZpII1WPex++RbmFA3U7MHJBY8na6izHYEbB6YNWPFfh&#10;uaxt11m41f7Wt9dNKW28bmGQQe/A/Ks61iii+fPP1rlqRta5rGSkbEW+Xa+OOm5qllT5dsn0qgdT&#10;jjjwH52/dzVe51n92cnt/erMvmsdR8N/j74q+DsjaNpFxJ9laUvGqMeM9RXp2h/t367LHIur6hI8&#10;Ytyix78E5kQuB/vBSD9a+Z7+WS5nxGMsW/d/WvRPD3g/RJI/N1ny4kY7YJpo8JyTxuPAP161FSMI&#10;2djswuJxEvdjLRH0B8Gf2yrnSNT1v4n+MdUmutQ1BpFsrGFdzyyy5DOR2VVZsZ9axf2rPF3iL4z+&#10;LvCWueFJtSkuvL+w3Vrb20iSHMm5QMdc5YDGehrwO6+JOg+Fob2LwkZP7TW42WtzHGvlxqOC2Sck&#10;nnGBjvnsc25+P/xtu7H+zJfinrSQbt3l29+8Qz6/IRWnsFKN2FTMqkU4PU/Yp9A/Yy+EfgdvHXxd&#10;/ZW+HXhzQtE0xprhfEWn2d7fXLCMlU/eq8kjmTAB3Mx7HNfDn/BRT9pr9iv4m6N4T8TfslWceh6/&#10;Z6dPZ6lpWg+G49N04QyzCR98fkrl+MblIJDLyMYPxprOua14ivv7S8RaxeahcFcNcXlw8rkem5iT&#10;UEZiH8P516E6lGVPkUEeRGVSM+fmdzbvfHHiO4sP7NAiSHH3Y92B74JPPv8Aliv1K/Z41XV9E/4N&#10;odW1DRbl4Ln/AIW8yiRTzzc2+TX5OtICuc1+rHwVa7b/AINl9VTTYWklk+MRWNY1yWJurfiowsY0&#10;6seVW1CtUqVIttnxDNqd9e3ASS6kvNQuGCRl23cnt7V3nh628E/Bm2GteOdfQ6pcR5ZVG9kH9xF6&#10;n/erg9d0LUfhX4cj8Y6nexrqkk6ixtlXcEfGdzZ44HYd8c15tq2t6rr2oyavrWoSXNxMcySysST/&#10;APW9q+iliI0el2ecoyWttT0n4jftKeMPGaPpGgSSabp+dnyyfv5E6YZu3HYfma8+uNRuZStuszNt&#10;GM7shR1OPcmqSsY41ZPvMv5Vc0LRdU17VbbQdB0y4vr27mWO1tLWFpJJpCcBVUcsSewriqVZ1neT&#10;JakOhlKfIpbPdq3PAfhXxv438RRaF8PvDmpavqT5MdppdnJNNgdTtQE4A6noK+0P2Q/+CH3xX+KS&#10;W/jb9pHxH/wh+hHbJ/Y9ool1G4UjOCfuQfU7m4IwOtfpZ+zd+zD8Df2XfC8vg74JeFIdJt7iRJNQ&#10;uv8AWXV2y52mWY/M2MnA6DJxjNaUqctmzSOHk9Xofl58G/8AgmD+398QLSTxNrngW6061tLV7lbX&#10;UNUS3nmKKTtVASwcgcZAzxkjrX2/+x/4ikj8EeEfEcU8jDVtNjLNN98unykMPUY596+yPhbfM/iq&#10;ONj+5n3QAFd3GMZ/Mj/Ir5P+DvhePQktdBmXy10jxrrlvbxg8bBfzYHHUDJ/KqqTjGSXaw4U/Zya&#10;3uv8j9KPALCXwPo8pGd2mW5/8hrRTfAvy+CtIU9V02AH6+WKK8GUYyk3c6o+7FIlvPEfh2w1a30C&#10;/wBdsYb66ZVt7Ka6RZZmZJZAFQncxKW87AAcrBIeiNhdE8R+HvE9tJqHhvXbHULaO9uLSS4sbpJk&#10;S4gmeCeIlSQHjmjkjdTyrxspwVIrxP8Aai1T4FeDvHEPxT+IXxDv9LuPCdjBq3iS1sdHlv1XTBZ6&#10;1YwSThEaO1iL6ldyma4BiK2MjNtSGWRMLVov2LdP+G2ofCHWPHetGNdYvdU1K10/7W2qCfV1v9TF&#10;upsYvNywvrhbeOH94sjwxQkztGGCz6D0Xxd4T8SNs8P+JtN1BlhWZls72OUiNnkRX+Un5S8Myg9C&#10;0TjqrAaAurUu0STx5VNxG4cA9/pXivwo+Cv7O1j4Y0e08I6vql9D4u8CWlvouoTQNBJ9hhN5cRzx&#10;mOCIWc5GrXBAxG207VQCNwOP8FeKP2Rtf0LxV4rsB4m0e3tdfl0t5rrTTM0NzLZrCltHZxpNtZw0&#10;Ua2F1CJWuvKt3t/PCQgA+kl1jR5dTOix6tam8VWLWqzr5oCiMsduc8CWInjjzE/vDNPQ/HHgjxRe&#10;z2HhnxdpeoXNtAk9zb2OoRTPFG8s8SuyoxKqZba4jBIwWglUcowHkPjW6/Z3+EltqH7bfi7XvE2n&#10;zafp9xZ6jqV/pdxbzTQxvbRShrSa3TYrnT1xN5aRmOVpVcRmORcnQvF37KfwR+Kfj4y6v4mh1Dwt&#10;4T0698T3V1otzdW2l2v2nxHfxzxhIGKvk6nukwUdfs0al2YKwB7wnjHwlLYwanH4r05re68sWtwt&#10;5GUlMh2oFOcNubhcdTwMmpLbxX4cutDtfEtt4jsZNNvlh+w6hHeI0Nx5zKsWx87X3s6BcE7iwAzk&#10;V4xN+zx8B/E37O+k+FfHz+JvEHhmW+XVo/8AhJvDu2/e5uria4luLiD7FHNA8n2qaObzI4yEeQSB&#10;S0jNy3hyf9hfx1qvhf7H488SXmoaXHcatpMV8uq263Nxa3tzd3zPaPFHA12s63PnweUJYvlQxxgR&#10;KAD6V1nX9G8P6Zda5r+s2tjY2FvJc315eXCRRW0KLueR2YgIiqCSxIAAyTiq3h/xz4M8U3OpWfhn&#10;xhpepSaPqLWGsRWF/HMbG7VUZreUIT5coWRGKNhgHU45GfC/iF8LP2aP2jbPxL4s8Qah44jTxPbz&#10;+FdQS28N3tlM9vNbXWmS+VE9mJZbZv7SMhuiJIMw28pk8u3Xbg3Xi39grxr4U03xUfivqDab460P&#10;XNS0u6Wxuo2u7OS/TUL9ED22+GbejYi+S5ESSvGMwmSMA+p0e3kAKupDDK++elKsdqvzDb93Oc9q&#10;8E8c3/7N2s6Zo3grUb3xNNN4ZvlsYbjw9pN1DeebZ6VdXEeEtoVef/RxLJELaNgZHQxD5lrZ0XUP&#10;g38PNNtfhTP441yH+z7aLwxayavoDE6tNdwm4ja3mktAl8Y4YppH+zl7eGOOczKqwsYwD1yKeznl&#10;IiaN8NtO0g8+n605nsjjy3i5fZxj73p9eK+c/AWg/ssXvxih+IPwt8ReOdN8QeJdPOlaXJB4d1OP&#10;T7MtbTExJDc2Zs7a5t/scqyCVRLbyotrOF3pbtmeDfGH7HEetab4as7bxjHqOk/GrXL/AEJbjwLq&#10;DLN4lE19Z6i0E0Vm0N2jmbUZSQ8nlR+ewMK2RFsAfSvhvxD4Z8V+HrHxV4b1rT9S0zVLWO603UrC&#10;6Sa3u4JFDRyxSKSsiMpDKykgggjrV8Jb9FRPXoK8E+K1r+y18cbR9J1zxRqEOm+Bl1qDUJNF0qWO&#10;y0qSGwMFwJrkWzJbyQw3Sywp5ibmVJEWTysra+GX7Rn7M3hHTrHwh4V8beItTk0/wrB9itZPCGpX&#10;F9PY2wkiiZQln51w8winmiUBmuY4Z5oFeOORwAe4SwxFceWv/fNfN/8AwVR/a1+I/wCxH+yNqXx4&#10;+FGi6HqGsWerWVrFb+IbWWa1KTTBHJWGWJs4PHzgZ6g1774S8a+G/H+gjxJ4SvmurM3U9us0lrJD&#10;mSGZ4ZBtkVWwJI3AbGGxkEggn4y/4OFA3/DtzXCR/wAzNpP/AKUCplpFtHoZTRp18yo06iunJJrv&#10;qfB6/wDBy7+3ivK/Cv4R4/7F7U//AJY04/8ABzD+3qenwu+Ef/hP6n/8sa+EfAfw11Px/peuX2l3&#10;0Mc2k2ls1paSA+Zql1Pe29tHZW4H35yJZJggyTHazMB8pI9K8T/sY3OmahfR+GfjR4U1K1juNTj0&#10;hY7qV7nV0sNvnzwRQRyjy2LboyzLuTLnascpj5VKtLW/5H65WyXhTD1OSpSSfz7L9GfUn/ETD+3q&#10;Onws+Ef/AIT+p/8Ayxpp/wCDl/8AbzY5b4V/CP6/8I/qf/yxr5Y8G/sK/F/4gQ6hq3hnX/DP9maf&#10;4gutKkv7zWViY/Z32vdCEBpTaqxjDTKrLH5m5yqK7rlab+yZ431fxTrvg+x8U6Cl54c1LSdN1SO6&#10;vDH5d7fSCAQD5TkxTkwyMPlUoxyQKfNW7v8AAn+yeEI3/dx033Prz/iJf/bz+9/wqz4R/wDhP6n/&#10;APLGgf8ABzD+3n0X4WfCP/wntT/+WNfOugf8E6Pipf6lb6ZrPjzwnbT3GuRaR9mtdVNw8N1PbzT2&#10;pdgoi8qRYgxZXZow4V1WQNGKlx/wT7+J3hy2e+8d+PPB+nx2mkatf6lZWWvJe3tp/Z9tLO8EkUWQ&#10;kkghZY9zqr8EMQV3Lmrkf2dwc5WVON/mfS3/ABEvft5/9Er+Ef8A4T+p/wDyxpP+Ilz9vFBn/hVn&#10;wjH/AHL+p/8Ayxr41+KP7OHir4XeD7fx3qWuaXJZz/2bGbT7YovFubm0eeWHyRk5t5IpIJsndFJt&#10;R1VmKjzsDAyKj21VdTto8N8N4ilz06Kf3/5n9T37LfxR8QfGv9mb4d/GTxZaWtvqnizwPpWsalb6&#10;fE628c9zaRTSLGrMzKgZyFDMxAxknrRXPf8ABPkqP2Dfgrkf80n8O/8AptgorvWx+IYqPs8VOMdE&#10;m/zJfjF471HRfiHN4If9lLVvFFjq3hOaVfF0NtZz6e00UN839nXSGT7QuVGxCInRmv8AaOTJXNeD&#10;tev/AI8+Ere1+If7HmsaReTeMb3SdUn8waZNplhFcXC2+qwXLNBcEOunae3+jnzVM0LLuSIMPTvE&#10;8/xdj8ReILbw3qnhqO2n8M2//CG2+oNL551ZXvPtTXAA5tgjaft2ZYHz8gDZnnPHw/bIjbxsvw2i&#10;+H9xHdWMafDxtYvryBrO4+w3G+S+EcEnnJ9s+ygRxlCYmlO8Mqo4ZFPUvi1J4Y8PaX4k0/4Fatr2&#10;nNDFa6LfaLcnVru4tjqUNrBOZEVx5LRSQXjO83mCISsyM0L1paL42TxPoVz4i0H9n6+WS7bTNUvo&#10;dW0s2T3Mzxq/3ZYhI91biKEHeiqG8tRIGSRY9LVL74+aZ8U9QsfDvhTQdQ8IyeD1l0WWTUGtZ4tb&#10;SeXzIbltj7beSF7fy3jjkZWin3qMx7jwGn7SMmh20/xN/wCERttSe+ge7tdDuLiaCO3+xp5yLJLE&#10;jO4uzJtYooaIISFYlQAedfGD4j/EtdC8A+ID+yZJ4nj8VNaw63pt1LPcf2EZtL1C4mMtp5DImx4o&#10;bUzNtLfbDGcYCtr6P4x8QfHL4S654o139kLXtGtvE2iLa3mi69qtpp+t6rp8tvARHiCVmt5Al3ex&#10;rHNNBJHLCQfKEvmJ3aw/Gx/DMMovvD66tcalYyXMDLK1vaWvmWwvIUkwrTuYxdNHIyxjc8YZQASe&#10;WSw/bE0/4oeItWh1PwXqfhe8TTIPDemXF1NbSWKrJqJvbp2S2cySskmmhYi5jb7PIAYSxdwDA+GX&#10;xo8d+LtIXwVc/sceJPDvh+PTbSzjj8YXSSPdRytsdTHGJ8xLbrKzG4eOQsEjeNWlUm3c/GX4jeF4&#10;b65179ivWoWs4pYbe50m8s76O/Z7O/vZ1gEG6ZYjLaW0O6eKEyTXsYCHZk2PC9n+3LonhfTIfEb+&#10;Adc1aHXtRudYupNYubWK6sJX1N7SzhWOyPktCG0mMzMJSyJcbgzqryQeGLf9v+2+Huk6L4lb4Yze&#10;Io9JY61rkeoXpgnvfsVyEWO3+zLhPtf2R2k3gmMzKI1IUkAZZ/HLxnqekeIfHcP7HPiK1bwl5tvZ&#10;zap5CXF/Hvl89bSKIS3LrG1tbb9sW2bO61N4qRNNgya5aeKP2jf+FbRfsNXv9jeHdLvF0vxjrFik&#10;ekyFbq2SOOCIKyxu832xt7IHWO2SQEpcpn2H4jw/GR7Rm+Fc+gLL9ll8pNYaVR532W52ZZFf5ftH&#10;2POFyEEx+Y7VOHqcn7Vkul6bDo+n+BIbxpbdtYuJ9RvJI4lF/B5yQp5IL7rL7VtZmXbMIgQ6MzKA&#10;T+Idb8X6D4r8OQ2Pwb0+4h1C6t11XU7a5MkunTNFIjEKsA3RogCecWXhwu1QaxPHfxC8ZJJq1yP2&#10;PtU1e10nVLKy06S8vdN83VTcXYspbm3jWWVo7eG2uZ5nefyXMXmLswxNWvBdn+1q3iTxYPHeo+Do&#10;dJ1C4X/hD3srqa5uNKXy51ZplNvAtwCy2sgj3KymSdTKwWPOvan9oyLw9FeXdh4On1VbwpNYrfXM&#10;du1v/aBAkE/lFhILD5tnlY+0Dbv2fPQBzvhX486nefAvT/jCP2a/Fml3DWbahqvgsaPjVLeR7B76&#10;WKKHC+bOZW8jnZvmYg4Jri/E37RXj/R/BfiXxhoX7Anii38SeF7b7Zp2k32n20kl3dT3VyvlwzWR&#10;nSSQwSi5kaFpFX7c8RcyJOq9t8MH/bCOn6OPiVqfw3vry3tY4vFH9gTXaqt4LQeYIt6HCfaeiuAw&#10;jYEnI2tb8GX/AO1RaeJby++Kq/D+30W6utNj02y0vVLlprXdbwC7VpZIEE7favPWEBU3o0e7a2Vo&#10;Azrf4ra8reKNF0T9lrU44bW3+230ctqIE1oyXWqWsqRfuds85j06CXaxG6PULfcyggs74f8Axx+J&#10;Pjubw/rF1+zrqWg2useKr/R9QbVXkW8sbe1GrBbuWPyRshkksbQxOzFWXUFxghd9/V1/a3b7VHpU&#10;XgdEuLe6itW/tC5WS1kMjrBPk2zrIBH5bGIqvzFl3sAGNB7X9tu0vLCW1u/h7eWsNo39oW91eXcc&#10;tzMINL2qJUtyqAzDWMv5fCtZkRkiRQATXHxu+IukwatB4N/Zp1S4sdEvoIJGknNl9s866hEk9rG0&#10;O6aKOKWeaQ4Eha3ZI45TJGzfPP8AwcJur/8ABNvXCv8A0M2k/wDpQK+wvAkvjyfTZF+Ium6Xb30c&#10;yrG2lajJcRzoIkzIQ8MflMZPMHljeAqqd5LFV+Pf+DhNQn/BNrXFH/QzaT/6UCpqfw2enkv/ACN6&#10;H+OP5n4pfsp3/wAGdF8Xahrnxg1XXbE29mjaHqvhh5V1DR7qOVbk6hEFRo5Ckdu8Hly7VLXiNvjC&#10;NNH6P4Z+FX7AFj4ltbrxZ8WtaulXVrSLVtL+z6nK9raSALe3ZkXTLZv9HTzLiJtuXbaHgKxEXPBf&#10;sb+KfG3gv4iX/ij4a/B/UfF2u2OliS1Gm3MinT4zcQxySvGqMsqyCRbfDjC/aNy7ZfKdPbj8UP2q&#10;re1udKi/Y+1/zre3vNC0mWdpZLnT7i5ttO0aNJMxfvnWfTiTGyqss08qlcblPLTt7M/W809p9faj&#10;JpNL7cV07NXOO8ZeKv2W/iFLoXwxl+Nni6x8G6Ho6v8A2Xp815f2UV81xbRXE1slxapLEv77U9Qb&#10;zFfdGFVTFJO0EWTrfw5/4J82dhDqFv8AGvW9QupLG4D6ZpN1dzPFcZt1tiJLnRYBIiNJM7J8hdIG&#10;2vG5RJOpsvG/xt8J/CCHwyn7AeiWFqvg+TRLnxIvhf7Nd6ijTWcjXFxMU/fyeZp0+3IyFmkAyFya&#10;vxctPjJrHiu1vtV/YBsfCsU3xJht7Wzs9EezP26V4XXRknwroDGlsqRhgYxJMVC+aAlW/qxyxbjN&#10;QjOSWtrThrrq3pu+pip4a/4J0WPjGa6h8a+KLrStKuYLsaXrl7P5erQocXFmHt9NSRZpDARGx8lT&#10;Ffxs8sMls6S5lroH7DD+E/FFpqfxE8QSahBq2sr4RkVZ8/ZYNPZ9PLf6LsZLq+fYwZYnVUDEQhmN&#10;ejfCLX/ix4Z0Xwzo6/8ABNvSfFHiW11ueLVPE95opupvEQuZLq7+ySIUkh3FU+SWNRJ5Vsyowjkc&#10;N8z/ABSg1uy8Wf2N4j8HNoOoadptnaX1hJHsYyRwIvmlcAKXADkAAZbPOcmZe7E7MFT+tYjkc5d/&#10;ji9vLfXqc6E7/lS896AOKWufqfV2VtD+nr/gn3/yYb8Ff+yT+Hv/AE2wUUf8E+/+TDfgr/2Sfw9/&#10;6bYKK9OPwn81Y3/fKn+J/mcp+0foXwa1T9pTw/c61+0dqPgvxfb6Pp81rZ2e5VubaHV4p4kaTAAF&#10;w6T2jQ7szxzugBxg9Tr/AIL03x14Y8QabdftKeIo5POtYNX1LwvfNbNZTRRPaSrb+XvEDNLvZlXd&#10;slT5hlSKj+Nl98LJvjNpnhXX/wBmLxJ401++0m3mtdY0vSrdra0SC7aaENdXFxCkE0UqNcoch1Ma&#10;tGTJ5anT+KPxtTwj8NYNZ1v4C/EK8vL+4dU8LeG0t31NdswCuZILsQoHdosYuMlZhuAVZtjMTz7x&#10;F8L7XxP4c1HxJD+3j4g02Pw+0mk32oabqflwWF3cQL/rBJK2+ZmvVZVlZwiywCFYpI45R6r4d+J3&#10;gG08cWXhG5+LNjcXWuaXHL4c0e4j8u4lWJFM8yOx3S7hLbkrgbMr3auG+GcPgjxp8E/EGt237G2v&#10;Q2PiHVrfWrrw5cCySbW7vfCI7iJLy5hMMkK21s2JxbmMwp5QfYpNxbzwrrerr4/l/ZN8c3mu+E9a&#10;e0sF1CSye4tnu7W3upmtWlvzEYPM8m1Yo/lrLCcYhjMoAOR8S/Ff4T+IvHHh/wCFWtftR+LYdUvP&#10;HE02hr4f0e7s0kkgsrw3On3M0SFHgMa3UqLIVAaCJl3mNc7HiywsvFd5D8GNW/bdvrXXJtPvrRbf&#10;RYYLK9e7a3vVaZDDhv3Md3Ayxndsa1tXLb33PoL8Ovhre3lh4n0z9kPxc18viS5VNSh1Oxt7ywlM&#10;UlvLf+a2pJIEK3NzGGjLSEB2VCrRu9HVviR4V1X4i6H4j8EfsheN9ek1zR11Vteht4tNaGTZLAkZ&#10;ivLiBkvDHAA7SiL9ysC+axWKKgDqPEFz4d8Sa3Dd2H7RD6fqHg1AuuRW8rJbpPNbrNFJdQlwgUWs&#10;srbJMoROkhw8MLJyOveKtE1bx9pmvax+2xpem6a2j2qQ6TZ7bWa4aG4R5bk7pcfvJLadZA6MEhhk&#10;QbFFyZNDwjc+B9E8QfEfxjY/AH4gQeJvtVjquo6RdX9r9s1+WHSLBPKsSL7yrhIYzBDLvkETXG8b&#10;pMqxPAvh34OfHL4kah4p1f8AZb8VWGr+HdbvtHi8V+LoIo5k+zsZFltZvtT3Btp11C6SIoNoia7h&#10;dYkkaOUAz7XxL8I59Xj+E15+1nrhuPh/eaLrFwjX08NxLata7ILK9ucj7b9o8wTGNiZHLxZVuM3f&#10;iX4QvJvhjrPhT/hrDXNL1P4na3LbaP4js7Zj9gmj0PbLDYqrYtUKabc3gZSAJZJGUlnUml4y0z4W&#10;/DbWtaksv2YvFUpvvFGh6Tq3iy81wQw3zSSQW1tdrO1291L5H2+SONhHvSS3ABjWOGYWv+Ew+GPg&#10;rxFYzQfspfECTXFu5dYvStjFcPp95HpM0aXE1w14YZppLaRrFZIpZjnZE7LHErIAQ6B4L8B31/Hp&#10;viH9sXXNYmGgPFq1vZ+K5bOOcINXW4uEeGYNbNuvmwyOHjOlQ7WBtSU3viJqWl/Cv4f6Lb6v+1Ve&#10;eGYNHupNM1DVtRtbe4udbv7izkW3iBuUYs6STJcpHECzGBUJKLIreZp8U/hndweG/EPij/gnt4sv&#10;LzxV8P8AztZ0+18PpfNaySadZFNIkSfy45QU1G6td8nlrGy3SsEjmnYafxB/ad+Hfw4uZPhfr37H&#10;/wARLjwjHbaa+pTwaVG1jo6vDbE7o3uFigtbSN7cSmJsI5fy45Ns0igGz4W+Dltoz+PvDA/ad8QL&#10;ea9qkWl+IZLWza1azvbjTflezKn9zcMbuGfzkLFRFGhI8rI5f4ifB74Z/F/w/o3hC+/bVvv7Y8L6&#10;c2mvrmmyx/bj9om0zbKZNxKXRvbS2milB3YnIXIIeut8a+P/AAP4Q1LTdHf9mn4sXFrrmr6FMviD&#10;RIyWlnuYTaxzXEgvRdp9nWOKO5MihgJEJ8xPMZd68tfh/H8TtLu779lbxBb6t4mW01HUtet4LHy4&#10;Joo/soF9JFd5kkhSSGMjEm5TGYvNW3doQCpq3h+w17xhp/giw/aqurbxHZR6jbx6XbuFa6hleKT9&#10;9CHBeSCCMqsqlGT7Qsg2+Yoajonw2EXxS0PX5f2v/F1zdeKpl1y28N3UqrDqFrbLF5qRQhR9mt18&#10;22UhApImImM7yK6dF4ItvCeo/FDULzSf2dvFdjPZ69JbTeL9SurZYLqVbeRHu1DXpuJUKrFb72h3&#10;OFtRgxW6NFyN98ZPAfgjVLP4np+yZ8UrrUrfW9T8JaU2l6T9reGzivPstxPDCbr/AEexkk0uzkDb&#10;EMqyW8io+6RlAPbfBMcTaZ5y60+ofvpJIbiSJ0KxSnzUQhiScI6jJ9O3QfHn/Bwt/wAo3Nc/7GbS&#10;f/SgV9deBPGOnazf6h4NtND1u0n8OrBBdNrEEjB96bk2XDM63J2bWZldyC4DkPuUfIv/AAcLf8o3&#10;Nc/7GbSf/SgVNT+Gz1Ml/wCRvQ/xx/M/GH9kPwR438d33iCLwh8WdN8KHQ4LXWEk1D7KFu7qKby4&#10;UJuHQFFE8rOimR2AwIJiPl+gvBfgnxhHbaH4j8FfthLo9wdRd7+NfC2i2txpdxpOo/bbSd4I7jEw&#10;H2yeQRhy6mKSGMXCrHGfiGy0vU9Qt7q8sNNuLiGwtxPfSQws628RkSMO5Awi75I03HA3SKOrAGe+&#10;8OeItNu9Q0/UdBvbefSZTFqkM1qytZyB/LKSgj92Q/ykNghuOvFccJ8sbWP2rHZZ9axDn7VK/TlT&#10;7bt69j698I/D34tXum6Nqnjb9rDS3s1uIJhcXmj2FzcXLw288RhM94f9Lu40vZDDDO217F0ZpLdk&#10;itl1tL8NeNvFngLQtf8AF37Vnw51a+8Ka9qWo2OvTaas97LrMOlXWpJcyXcksVxdRyqbEwvLGVed&#10;GSaJXhMdz8V2qeJNX0ia1tkvrrT9JRrueOMO8NmsjwwtMw+7HucwRljjcxjXOdoqlu+Xj/PvVe18&#10;jk/sOU461o6f3Y6f1c+u/ijp3xn+B3he5+Mfwj/asj1a403xFpOqT2Fu1jIJL270lbq5vxHuKhbe&#10;aT7OIvLcJ57YZS8in5T8Q+Jda8Waq2ua/fG5umhhiaXy1XKRxrFGMKAOERV6ZOMnkmqORjn8qtXu&#10;i6xp2l2eu6hpF1DY6g0q6feTW7LFdNGQJBGxGHKll3YJxuGeoqJSctLHp4HC0cHdzknLvZJ27abl&#10;dTkUZpoYjJIOKB161meopKS0Z/T5/wAE+/8Akw34K/8AZJ/D3/ptgoo/4J9/8mG/BX/sk/h7/wBN&#10;sFFelH4T+a8b/vlT/E/zOg+KU37RNr4v0e6+FFv4futCzM2rW99ujuVdbC/8sbi214pLptO+75bx&#10;iKXJkWX9zzug+I/2x7vwPqF94w+Hfh+016PxZAun2+iXiOsujLqjeYztNLgSvYKvAxiWXgAD5dr4&#10;jfDr4wa945udc8B/Hy10K1urLSIf7Dv9Aa8jgFtc3stxPGUu4GEtws1vHlt0arZkMkokITnr34b+&#10;LfiT4dm+HGn/ALYPiPS4fCcmm2N1rnhextbfWZb6Ky33BvLi7juLadJ0ubWfbDbRFHX/AFjhiisx&#10;NW78V/tW6d4N8NarP8OPDcmrStEfGOnWN488dsv9o2iSC1dmjaUixa8kVmUZkiiyq7ih73wgfG8n&#10;gnS/+E9bS08Qf2bb/wBuf2SsjWf2vYvn+R5hD+Vv37N/zbdu7JyDwHgD4T/Evwj8S9c8SeMf2g11&#10;Tw7dyXx0fw9Bps1tLafabtroefcPeSrM0Qdo4zFDBiPaGDbVxyfx0+HXjb4reNdJGk/tfy+FdPm8&#10;RSReF7PQ/DZ+3JOmnahaajbtctMUkJVjPAzQgQz2oJFyjLEADor7xN+21a3/AIXgsfhR4Duo7jXI&#10;08WSHxNcRx2+neXqO+WFzCX87cmlssflSKTLcRFwAtwurBJ+0hpelJY6B4L8H6ZZ2PiB7Gy0208y&#10;YDRlu7ZLaZPngSN/sguN8eMQsyGMXAh8q5z9Z+GH7UGo+HBoWiftM+HdPabw7Hp9/eJ4DuJJReFL&#10;nzr63d9ULQuWktjGkjTCMQOGMplVoub+Iv7PXxI+Klw2i2f7VMtmug/E631xki0WYzRWaNaXselu&#10;wvFRtrINswQKIpArRNIHlcA6Hx34l/bdtPE8UHwu+Ffw71LTPMQ3UniLxVd6e6L5dmWjjaC2ufNG&#10;9rwCVkiPCAw4jDT7Ws6p+1BoPwas76z8M+EfEfjxoYF1Kzs7mew0xZmQeZ5bStJI0Ql4LNhxFukE&#10;cjosEvnPjL9mr49678EPE3wj8d/tmeddeItQs00vxNH4Tlt7ixiWOCBoGWK/AkMwieRmUxL508rh&#10;QmIl6zwh8Jv2g9H8ZahqOr/tD2mt6PdS3UumpLok0F3phdrpoYm23LQXUcZuVUZiibbaw7jIwDKA&#10;S6LF+1dqHinwneeP9E8HzaZ/wi11J4q03T2cRW+tC70zyGgllDySRiH+02T5I+ViD4LBkX4faj+0&#10;7p1hZv4x+HXh17i60WGbXLzT9lvPPq7TxwuXhE7p5SWyq/mCZ3fZtCR7VRsfxx+zj+0b498F694Q&#10;1H9q9Lb/AISTwveafeXWn+E5rd9PvJtGSxW7sTHfq0KrdefeGKVpsl4kR4mjaaW5afs+/HXw745t&#10;dT8I/tMhfDK6nbXF74Z1bwzJOVgjeIyWtrNDeQC3jKW0Cxho5QjS3hcTJPHFbgEOia/+3lqesSaT&#10;qPgf4e6VaTWtgsOtT3FxN9kmexumu5DbRzZuRHdrZokXmQbo5JT5uQK6jWrL4y+JfDetWHiLwr4Z&#10;mhmhlXS9PmhNwWkjvZvKMyPII5Y3thbNt3xlZFkGQGUx4XwS/Zy+I/wdk8N2jfH+917S9M0G2s9c&#10;sNT02TOoXcNt5QvYnFx+5eaWSee480XHmsYSrRtG7zdF8QvAnxl8TeLY7jwX8WbLQNDfT1hvrOTR&#10;XurqWQGRhJBKJ4lt2BMYYsswdAy7UO1wAUfGWvftZMHg+Hfw98DrI1pqqW82teIrowpMtxapp80h&#10;jtw+Gga8llt1QgPFHGtwA3mnBuPEn7eU+rzWVr8M/hzaWM1+sVrqUuuXdxJa2/2iQPPLbhYxKViM&#10;ISNZkMwSWV2tmKWh2fhD8J/jZ4I8UX03j344L4i0UPP/AGTYT6fMLuJTLiAPcefsdEt1SMq0TSPM&#10;JJjNiTyUx/j5+zT8Xfjb4LvPCVj+0vqHhdtU1O6/tebRdIYpPpbwXcEdkiSXDeS4Wa2eSZGHmSWz&#10;sqRLNsjANb4rax+1to3hg6n8GfCfg3xBq73k0S6T4huJtLihiVL8pObiKS537mGnqIxGCf3xZoxK&#10;Ps+9Z638aRbt/avhCwjma609IXs5FlVYmhR7ySQSTRkbZPNjVVLEDy5P3mWjTlNc+Cn7R0/xbufH&#10;Hhb9qGGy0BpHksvDV/4TkutrG0vIwksovY1eNLm5hmVUiiYpbCJ2kJSWLq/hR8N/HvgaG2Xxp8ZN&#10;Q8UtH4Z03T7hbrT4oI5L63R1uNQULlla53Rs0ZZlQx/KfmNAHVaNplnpsMkltpNrZzXUhuL1bVRt&#10;edgN7EhV3k4+8QCQBnHSvi3/AIOFf+UbeuY/6GbSf/SgV9vmNUHyiviD/g4W/wCUbmuf9jNpP/pQ&#10;Kmp/DZ6mS/8AI3of44/mfjH+xl4U8b+PPE+teEfC+kabcaVcQ6U3jRr66SJm0pdasB5ILuqhGums&#10;2dhllWPI43K/sHxC+Mv7ZPw/vLf4ofEf4FeE7W48OT2tu2sX03nXE9zo2rBrlcrcsyyT314klwiB&#10;BK7CVVBy5+f/ANnrwzpnirU77SdZ+NS+C4bj7NBazEwn7TdvL8m4y3EIgjSMTM1zuxH8qHAmzXqG&#10;qfA3w/4k1K8tdc/bxivNKh122jkmv9dsJJpWvNZntpbwQnVmRlWKzjvJWWRmzLbk/uiLkctO/sz9&#10;azSNGWPbqNW005Zt9Oq07fI7nxJ4r/bl8VK3hfQPg14bvvDaw6Lpcuk2t0ZdPv4LS5W/tbXyLi66&#10;TeQZ1jKBjbmVoQlu7E3vDMf7b3hH47at45/4VTo1xZa94ustCbxV4g1S9i077TafaLGJBNPcx3Jn&#10;FwVvPLkzdpeWlvJsWZAp4jTPCXhGfUWkX9vLWtSt7XyvtrwX2n6dOqMGNtNHJeaopllEDRK2wNJE&#10;xktnaNEL1yvinSPDvhn4Z+JNe8AfthXmpX2n21xplvGNRNv/AG/oL6i1naWkVs0nnQ4it7m6mhYs&#10;ohvLZQoDSOdOh58KcZe4rapL4Jrfbf0PUtQ/a2/bX+HPhzS/jZ4n+FvhnTdJsLjw1qum3U104E2z&#10;S5LWxgVEumdTPavLcshCkqrP8qlQ3mOm/wDBRr456VcWF3ZaXpPn6bpKWEdxJJd7p9tvqkHnTbZ1&#10;EkhXV7k7iOCFIAy27ovFvwE+B+peGZvD+qft2TeZp6rJHpuoahZaha6jBa6c4hmh8i/KQOjIIUgl&#10;PnCG4URq0iNA2Xo37KH7PWqfC/SdV139oBfDviaTR1vdUtdVvtPCtI1sLkJHbSzQyJEVuLONZPMk&#10;keQXJWErGQIftOh1Uf7JjTbrQvrbSMtv1OP/AGhf2x/iF+0XoL+HfE3h3SdPt5teXVrptPNw73E0&#10;dotpAHaeaQkRQqUVs7yGAdmCJt8jHXivdPE/7L3wUsPHOh+HtL/aY8PQ6drnh+bWZ9T/ALYs76HR&#10;1YK8NnO0UqM80aN++xGkxaOQQ20pEay+c/Hfwr4G8C/FrV/BPw7n1mTTdIkjtJH15YVujdxxKl0C&#10;ISUCi4EoUKzYQKCzHLHOSm9We/l+KwbiqOHTSs3Zp/qf0nf8E+/+TDfgr/2Sfw9/6bYKKP8Agn3/&#10;AMmG/BX/ALJP4e/9NsFFd0fhP5+xv++VP8T/ADO4uPg/8Pbr4sQ/HGXw+p8URaH/AGQNUWZwTZiR&#10;5VjZA2xtrySlSQSvmvggM2ea8Nfsh/A/wlper+H9A0PVLfTdas5ra90z/hIr17ZUeGKAGKJpSkDx&#10;wwxRRvGFaKNAiFV4qh8fv2vPCX7Op8RXXivwT4g1aDw34d03VZofDdmt1dXX23UGsI4YoSy7mEih&#10;iSwAUk9jWba/t1+Brv4f3vxIHw28VQ2cHiq40DT7e6XT4pNTuYLi4tpGjL3YjhjE9rcR7rh4eY84&#10;wylmEaFacbxR1niT9mH4OeM/ATfDHxtoN7rmiNp32L7HrGtXV0REYriE4eSQsHaK6mjMgO9kIUkh&#10;VAS6/Za+Dd9/YkepeHr68j8O6ta6ro8N5rV1MkF9bl2juNrSFWkMkjSuzAmSXEj7nAYec6p/wUf+&#10;Fl94Jbx98PfA3iPXLG38TPoOqM1rHYmxvF0u41JlkFw6nAgigJIGD9siVPMlDxLmad/wVU+EN1qb&#10;aTf/AAY+I9nJausWr3M2i2rWumyjUTp8yy3CXRixFKrO7KzKIkLgnpQUsLiLfCe8S/CzQZ9Ot9Mf&#10;U9e2WtzJPGy+I7wOzPcLOdzebudQy7ArEhYi0QARmUum+F/hhrq6vlfUoprvW4tWuJYNYuI2knjS&#10;JAuVcfuSsMatD/q2AIZTk58V8Qf8FP8A4H+Gvhb4X+MGpfD3x4uleLNSvrOxhm8Px291ALZtv2iS&#10;CeZH8iQmPZIgcBpo0k8t22C5rf8AwUL+G/hmCHU/GPw68UaTbzWd9OfM+w3T/wCjx2JVf9EupkPn&#10;SX0NvF8+ZJiqqCJI2YD6riP5TuvE/wCzD8M/GmtHxDrt34pkuxeyXUMkXjTUohbyvu+aIJOBFtDO&#10;qBQAiyOFwGOd3w18IfB/g/xXd+L/AA++rW9xfSTSXVn/AG5ctZySyytLJL9mMhi8wsx+fbuAwoIA&#10;xXz/AH//AAVN8D+HVvb/AF34I+MJrezsVuVXQ4YLy4ut0ehuFihEisQDrcasW2gfZ5Cu7kL1vj3/&#10;AIKDfDTwToOh+Jbr4e+KLmz1jxpeeGZI7e3tvtFtdW96tkZTE0w3wtKykFCziM+YUChioDwuIVvd&#10;3PfosGPcwFPO3G4ivmrwj/wU7+EHibwnoPiw/Cnx9pkPiHxFpGi2dprGm2VvdR3Go3F1BCzwG78z&#10;Yv2VpHKqxEbq6hgsvlw65/wVM+C+j+EYvGS/Cn4jXVnc+HLfWLVbPw/A8lwkuqJpgt40+0AyTrM6&#10;OyLkLGysWyyqQPqmIvblPprKZwAKDsB5218//Fv/AIKAfD34GePY/DXjv4c+JotKTTby81TX7aG3&#10;nWyhhOlqsptopmuXR5dVhhASMy+YpxGY8yrD4f8A+CiXw68aeCtc8V6F8J/HVrdaH4dg1ufRtf0i&#10;LTbiWzldY4nTzpQuGk+0RhyQhNnMd2zy3kBfVq/Lzcuh9EYU9qMA9RXzrr//AAUo+Deh3mpaVpng&#10;bxbrFxpPiC+0S6h02CyyLy11HT9OZMy3SD57jU7UKSR8pZn2ADO9q37dvwn0XxTdeFLzw94gaW0+&#10;Ec/xEkuIobZozpcRjDw8T7luf3qEKyqjDOJDg4BfV638p7ZtHXbSDZnAxXy/L/wVV+Elr4ivvCt/&#10;8D/iVb3mnymC4M2lWCwm4SOd5rdJvtvlyyxi3lyqM29gFj8xmUG58OP+ClPws+JV/wCK7y3+Gni7&#10;R9J8G6Gur61q2uw2kHl228lpVhFwZZI/s+y6WVFZHhcYO5o0cK+qYi1+U+k2UAZFfD//AAcLf8o3&#10;Nc/7GbSf/SgV9F/s3/tceBf2or/xBbeBPB/ijT7fw+1r/wATDxBpAtYdQS4R3R7f5yzAKvzBlRl3&#10;KCMkgfOn/Bwt/wAo3Nc/7GbSf/SgVNT+GzuyenKnnVCMlrzx/NH4U/CvXPhJoVxqDfFXwTea0tzb&#10;rFYra3bR/ZG3bzNhWXe3yJHtYlNksrffWMj1S7+Lf7AB1FZNO/ZV8QR2d2dIe8t73xVLM9iUvJpd&#10;Shtnjki3xyQtDBE0weRRGzFgzbq87/Z++Cb/AB18VX/hxvE39kRWOmLctqDWJuI0lku7azt43VWD&#10;KslxdQReYofY0ilgEDMvUfEX9jnxN4H8H2/ja08Vwaha3EemXCxx6fMrG01LebGQbQw3MsUnmKxV&#10;Y2CIHkMi544e05dEftOMll/1pxq1JRk+ik0v8v8Ah/MtN8bP2b/DWk6DF4B+El81/Z+ItL1jWrjV&#10;Y4WjuJLK1dfJVN7/ALme5leaSP5AEIjXhIym1cfGL/gn5PY26xfsq65b3VnZ6sslxHr0rpqFxJGi&#10;2EzxtPiERMGd40LKxyMFXKpl+Pv+Cfvxw+GfhfXvHnjU6dY6HoOmNezXktyPMmiZzHbMsP3iszva&#10;qHXcgN2FLb4LpIK2rfsG/HXTfiZL8J7b+yL7VLfXNQ0y6a3vJFjiNnDcTTzfvI1Z4wlpeMBGrSEW&#10;2dgE9qZ65qsehzR/seUdK8vXmettXr1t+Az4z/Gf9nT4h6PqVv4R+El5pF5dRxT2b7I1W2vTa2Mc&#10;8uUcbld7OYhCNo+3yNgNEu7xnIPLdu59K9i8BfsQfGL4kNG3ha80eSNvFS+H2up7to4lvWuPIRfu&#10;79rbZn3lAu2ArnzJIo5Kuj/sj+M9Q+E+qfHPVfFek2fhXT9Mu72DUAs8jX8cd0bK3MSCMHFxeBoV&#10;DlHjCNJKkaGMyZy9pLVo7cPistwcXThU621d3d9PmeUFFIwVHvxShVHRaaGAH404MD0rNHsH9PX/&#10;AAT7/wCTDfgr/wBkn8Pf+m2Cij/gn3/yYb8Ff+yT+Hv/AE2wUV6cfhP5qxv++VP8T/Mq/tHftFyf&#10;B/VdW01fgXceJ4rXwkNRvNsgSTU4zNJH9itUMTi6l+Uq0ZKgSXdovKTSSw+MJ+3v4b8T+HfEHjFP&#10;2KpL2TwpceKbK33SRvHMunO5mtFf7Mdt3dTQB0twrKyRSuZN8Yjf3L47fFf9oPwV4ybQ/hf8Hk1f&#10;TF8Nz3q6s8Ms+bpY7lvKCRspyrRWsYjzvmN/uTAtpQfOPC/7SX7bGi6doun+Kv2T4bi4uPCB1K8O&#10;nxXMcV5qLWazG0Z1ib7DKZt2/wAyN13TeUrMYmkkXU6qMI+zWivb+axDqH7Tms/DLRNT8FaB+xzZ&#10;3F4k1xqF1pmnXSW1neXkviL+zlKFrctMx+a6lnMYCgxEj97lOk0f9pjQ9b+MOl+A7z9nKOBr2/1q&#10;3gvpmjFxavp0kDgujQqqtPJO08SrIxaIJN95nSOXwb+0X+0NqkXi628X/BfULO+0G11A6W1v4VnK&#10;ai1ubdY5beJrjfcxyGWQqC0Lt5bKF+USPiRftN/tla5PottH+ynd6PHqniLwmtzdTW805srC9IbV&#10;EkXAw9sI5EMpKqvmplMr81ByqV/dX/gRg+If26bfw7B4dvNf/ZPE+h/ZVu77XVZfJ01pNHl1eaeK&#10;NYJMwoqGF5GaOQz7x5ZG1n9S0X4keIP7f8M6Nq/7Pdvo51Lwvp9/f6c0cc0ul3L29zM1l5sYETtD&#10;JZwRhgQpO0jGFNcD8ef2rfjz8JF8K+BdE+ENnrGueKvFHiGzj0u409tv9n2uoSLaOEWVWJksh5gK&#10;LJufywwijkaaLrtL+Of7Rr6DZ3t/8KM3T+INOhuIIfC9+m3TpoJGabDt8sjSRojLlhaGUeZ5gTc5&#10;ezCVP3FJRWvmcrpP7YP9t+J5/CWv/snxabImLW+N9qETBQNe/sl0KrblpY8ItwpjV1YKFYxjy3fP&#10;8Pftuavr+hx69pX7M8clzaWq6pcWMKSkWc02na5PJarMbcBrgT6UiNOiGORNQiaMyqyPJ0Pib9pX&#10;9r9/g1onjnwT+yrM2vXml61canouo28+6KW1vIra0jCZV4zcpIboBslY4mTkneJ9Z/aZ/aYt21a2&#10;8Pfst3iyJceI0sribT7tll+w2yNYsyrGNxuZCVXD7XVflcP+7o5kUoJq/Kv/AALsYvg/9q681L4p&#10;xfDjXf2SINPij1i2tLa4th5nkXEd5JaTsCbZUJWfz5rcqR5trDdTEwsohkk8YftneHND8NXusT/s&#10;/wCn37x/E6XwPbR/aJY472JNObUjNGZbJXYko8Ih8vYZ1I83b+8pv7TPx2/bd8O+JtW0H4B/BiW+&#10;t7Dwbqd5Z3zeH5ZUvb5YdOazAZnCgtJLqEZg+8PswZiAy5k8JfGr9uHQGTwj49+Btn4m1OHTbWW3&#10;1qz0eaxgmuZtYezduXkjjENmyTtGXV2UMQwVvkLi9nGUeay9OYxfCP7d3in4neO9D8NaD+yxZW19&#10;r0e+3utYvbolVEZl8uZ4tPcWpjdbWOVpWAWVmWAXJhYivB+1vP4S8J6h458N/saaRctrmnvJqeoa&#10;fdG1sb+G31ptHt4XnazbdiNoplMqovktIygBGFdSn7SP7Y7+ArfxSf2coVkm1O2sJo10e/8AtNt5&#10;jK0141kQHaGBN6hY5HadmDKYtux08Y/tZ/tO2vjDVNA+HH7L9xrenabqt5Zw6ktvciG+mguZI0tt&#10;4XEXmqDm6Alit2gYSAmZAi5ol+zu7KK/8C/W5Y+LH7USfCvxD4m0XQP2VZNak0pZb5pbMeX9oZLc&#10;XszzYtm2PKIv9HKmXz5bdw5g2KzVR+1T4j8QeDv+Ew0D9nbRrTVrrVp9FsbfVL4SR6haJDbuLUyx&#10;weZBMXuGLW7ROFSwu3G9VjZ6Xib9qr9r9tUtfCPhP9m+4vb5ZNJuLjU49JuYI7i1m1bybhjDNk2m&#10;y1hm+WSRnYyiQBVjIfUv/wBpT9qy48MfDq60f9l24uNc1x7l/FFtdaTdQ2umKouI45POb57Zy0ce&#10;6No5PkuvkeQIWdkez91e6v8AwL/gnlPxb/bY8HeIPBtj8Q/iV+wfpt7p0NloFxDH4maFp7e51aVI&#10;DG6G2d7cRNdlt5RvOSVtoV/MRdvUf+CgGq+EPhxqfxU8Xfsa7bNdR1PQ4FtWcXE/lXWoJbxyQ/ZG&#10;b7PJa6apLoZGM00CCEo3mp32lfHT9rbVbfxlH4l/Z+jhuvDPh/XJ9HtP7LuJLfWby0a2XT5EY8Zu&#10;XW7lWCN3eNDCGfeCTzp/aa/bS1bUv7csv2Y9Um0NvE1jaW9rdeF3t7mKxntL55byaB7hmP2acWiu&#10;sTEyBGEYBmXay+WPLrFaW+136LzPpjwBc6Jr2gWXjnSrPS1k1zTba6mutJkE0U4MQKFZtiGaMKRs&#10;cquVwcLnA+P/APg4V/5Rt65j/oZtJ/8ASgV9sWsUcEawwRKiooVVVcBVHAAHpXxP/wAHC3/KNvXO&#10;f+Zm0n/0pFRU/hsMmfNnFB/34/mfiH+zh4G+Hnj3xY2h+PvixN4WW6mt7aG4tl+b53JErZGHVJY7&#10;dfLBBLTLIWjjhlkT0y1+D37KsMVn/wAJH+1hrVrY6k1nNDGn7ww20SzLdBsKQZLSSNigwPtCsqW4&#10;dmBPCfsn+PNU8Da94gfw18D5PG2rXmkwpZRw6Wl2+liO9t5XulVoJSj4QRrKu0oZRg5wK9Z1D9oT&#10;S9H+IFxYeG/+CeOk2OpXq+Ipf7A1TwTZXkkEuoXIazaKGawPyWjCFEQoVxuRPLWQoeWny8i/4J+v&#10;ZlLGfXn7Nu2nWNtvNXOGTwZ8AvEnh6Swf9qTVYBJqTWK2uq3EnkG2jihkS6kVUY+X5zSosYUv+8j&#10;YKVjmYdPDF+xXFPiH46+LJrqGOfVdC1rVJJ1kTzLGd/sN7HE5w5mtIoH+zupH9pA+dKsWY9fwl8S&#10;fh74F0O1TTv+Cfmoa54gubjVLhptY8ORSwafq13O01rbxQSWci3VvHpiRnyJlIBkaWJYSvmNh/HT&#10;xnL488G+HbTwR+yBrnh21t9ct7ya1kUXTahY5jt9HhmX7KsrxrE09vFO5Y3TSyAs/kKiVp/VzjdS&#10;tKsqblK12r3ivwS/r0OP8f8Agv4GWWvWWnfBv9oLX49CvPHI03VNQ8SG2SS0tgIDHqRtrS4kMyCX&#10;7Y25CcLDGTtaZQemttF/ZJtvCVz4WsP2qvFUGl6ppOnyXOkXGnK2yWTUUWWJn8vGIlX7S6oAJPLj&#10;5LABX658W/Dk/wASNB+KN7+wsthpHheC6fWtLTQoI7Oe6YurSSr9iEJjW4huG8mZJFT97CnlxxRx&#10;xda3jH4av4Q0vVdH/YEvIdatdV/sq3sYCtrdyq2hr9jkjKW63FxdfaDNqDyxqNqtApYqYViLK/8A&#10;w5VStiPZwj73feG/n5+fZnnmq/s9/su6H8TfCug6/wDtC31n4d1q41C71TWpNKy9lpKXbpZzrGF3&#10;PLLap9p8sKSwKRpukbYvm/x28PeGPB3xBbwT4V0j7PHo1jbWt9cNeGaS8u/KEk8rncUB8x2jVYwq&#10;qkaA7n3yP7J8bfj5pln8PvEnw2P7FP8AwidjePYxW02u6VG0+i3bW0xmaBpLOMWjXUoW4ZYRDlbV&#10;UX92u0fNKgZzWdRxWiPYyn61Wj7WtN6K1rpp+en3Wfqf0+f8E+/+TDfgr/2Sfw9/6bYKKP8Agn3/&#10;AMmG/BX/ALJP4e/9NsFFdsfhPwXG/wC+VP8AE/zM/wDao8QftoreLoH7Mvw801rGCHS72TxFNqkM&#10;l1NMurQG6so7KZoUZDYxz7na4jLGZUQowMi4Xw++In/BR2a1s4fiV8CvCcdxLrekxahJpVyqwW9j&#10;Kbr7bKha+d5WhRbPqiHzJZlRZkRZW3P2rfAH7XHxDvLDT/gB48sdB0mzWxu7zy7zyLy7uodXsblk&#10;EhhkWJPslvcR7WEiTG6ZZECpiTK8JeEf+CiEPhzS4vHPxO8IyalJrGmnXJdPtF8tLFDdJdiANAPn&#10;ki+wv84OJ/tIXbF5aB9TopqHs0ny/O9zrNV139qzS/A/g258PeBNF1jxFcaRax+NLXUdWWyt7O6Z&#10;YhLPHJGsu/ZI0jeUEw8aMRIrKiS87b/ED/goHeazpoi/Z/8ABtrZXV1pH9pLeeKizWMMkM8mpASR&#10;qfPeGRIIYsRoJDIWO1QSvTSeBP2jIvgX4X8NWXxbCeNNL020Gva5NbwSLqVzHCRKGDQ7RHJJgllR&#10;H29CpJrjfF/gn/go3dav4ouvBfxt8DQW9zrF+vha1uvC7RrYWLWMn2Rnl8yZriZbpbXflI12m6wG&#10;DQiIJg49eXrvc2bjVf2zvEvhjTbS68HaLoGtSSW8l1d2k8d1b25i1pFkBVpVdll04GQopyCXTzFY&#10;ITq+F/Fv7WGrz3y+MfhbpOkxjXtQtdLOl61Fd77BbQG2vJy+wxtJcBwYUDlAyAswDPXC3Hh7/goh&#10;odmnh6H4n6PrWoakzQQaw/h63trbTo4dMtJftU0QLtvmv4ry38lXkCR3qTBj9mMUmFYfDv8A4KZe&#10;AfEQs9M+Mmla74f1DWri3VdS0+GS90+G5upG/tCSUIqytCkzSfZVWOIG1SKNtsoEQXyxldXj/XY6&#10;nx/8Uf287DVbjwf8Jfgl4c1i80/wRZXMmpa/qDWlrNrMssKvAJEY7kWMXTnamAViXeN/BrviP/go&#10;T4d8Za94h8PfDTwz4l0+fRbWHQ9Fl1pdOt4LoatqKNK8v76TP2CSwlkO0h2iKRrGxaqfxG+CX7Y8&#10;1npupfDr4uww3uieOtW1mCxuryWSG+sp31Z7e2mUlDKIxcWKpCZUiHlnLDZGy+8fDez8bW3gvTtO&#10;+Il/Deaza2kcOoahDEIlvpVQK1x5SkiHzGBfygzBM7QzYyQiVSEYppRffueI/BH4uft1eP8AxAL3&#10;xp8FtB0zQ4/GWq6Ze/aFa1nWxtr+e2S6h3XMrTbkhjkXdHEsondlKLDEbyhD8Rv+Codvq+r2F/8A&#10;s+eBJraG5tI9EvbLVjtulMkf2iSVZLkNGoj87aAGbeI85UsR9OxxbByc85p1Bn9Yjd+4j5v8R65/&#10;wUD1TU/C9tpXgPS9Psb7xgz+KJbeS2mkstLg1i08pVL3a7fP00XbSsizuJNqKibtyS+K/FH/AAUR&#10;06zvbLw/8NfCWozXWkmTS7yzKwLY3jXbL5MyzXZ8xUtQH81B88rBfLRQa+i6KA9uv5UeG/EHxR+2&#10;7aapFqvw3+Hfh+fSZLi1SbTb6FG1OGA2qyTS7/t8cDuLgmDy9yhFVpQ82FieGy8W/t5Np3h2a9+E&#10;nhMXF1q8qeJIf7Q4s7Pzr4I8R84738uPT2783EoxlePeKKCfbf3UfIs/jn/gphpOt3PxZ8a/DrQd&#10;J0+HQdLVfBOm6h/akL3hv7wXMaPEiTPO9vJaKrnbAsoUsfLWSQ9t8avEP7eUFxqXhf4OfDLQ76PU&#10;NBX7P4kl1yK3TTLswFXEELhnnfzmDr5ojRVjyS5Ow/QEsRkYEHFPQbV20FfWE/sI8++Bt98dJz4k&#10;0743eGbGyFn4ilTwzeWN8s4v9MMaNHLLgKUlDmVWTYAqqgDScufl/wD4OFv+Ubmuf9jNpP8A6UCv&#10;uCQ4X8a+H/8Ag4WGP+Cbeuf9jNpP/pSKmp/DZ25PLmzig7W9+P5o/Gn9ifwP8S/HXi7WtJ+GvxB/&#10;4Ru8bTYRDM2kRXSanL56n7E3mEBVECXV5g5UtpwO3ekbp6tqvwK/a51/xNqmteAfjClvo+sabpui&#10;ya40l/8AadZ07Wb9jBNeRwxTyobxi9zOjEghmgJaRlif5w+D+jfA/Vp9Qb40+K9V02NYo109dJjy&#10;zuzHfIx8mUOFCqvlfu9xk3eavllJO50K4/Yc03+x57iw8TXQvvFGkNr1reagJksdFM7vepE0drCz&#10;3CRxxR+bna/2mTZGvlq7ctP4bfqfreaU6v1yUo9kv4d1063X/APaLbRv25760v8A4J+HPjDofh5t&#10;Y8GyeJPFi6Lo97azatDd6rHp5klMdiJAd08ULJBthENtIcEswk53RfDH7dOv3viSF/jVb2kd94kl&#10;m1m+U3Sm4u9KvYdWeWS2tbYzAQXWuRzMk0I8l5n3pH5DeXyuieGP2DNfs9atdN8d61a3usaDe+S2&#10;vQiOHRbuLUTdRSxPHB+932Nr9n2hCxlvAqqQS0OfafC39iV9At/EeqfFjxRplvqmqN9himayuLi0&#10;s49Rlyk8dt5kq3DWHk43RJEJmJV5EYrFfn+pwJR1ilrp/wAule767nqeq/s7/tzeMoPFnh/xf+0t&#10;pemw6lb26eMLe7TU7H7XYWdutx50wh09WlgtxqK+dGQWQzLI8exFkXU1X4Y/toeNnt/EWu/Erw/p&#10;HizRrfxJf6ddW1rO8mq38sS6fqlu8ph+yxMlvp91GwQsEa3LkIk8c9eGeJrb9iOb4b3l3pPiDxRJ&#10;4g26tc6fZx6fHHvnN9FFYwySbAiQCzV5mCqzeY7LuHC1JpGn/sMXHhKx0nxZ4p8Tw3Vo99eXF7o2&#10;mgzXfmaVa/Z7NjMNgKX8U/zABfLm+8Tgovd/plujiJxUnF72/hW6W76pqyO7/aV+EH7VepfDebw/&#10;8SPGVnqFr4H0eLU/EElrY6pG0xjhtLS0S6ElpFGkkUEjRQLIEwIb1lJMxab5WB54ruPjlc/ASfUN&#10;Li+BlnrmyCyaDVr7WLqJkupInMMcsUMcEZh8yONJ2VnkIa4KbiYyz8P3xWNRxctD6TKaNSjhLS66&#10;2ty2+V31P6fP+Cff/JhvwV/7JP4e/wDTbBRR/wAE+/8Akw34K/8AZJ/D3/ptgorvj8J/PuN/3yp/&#10;if5nY+JPjh8IfBXjFvAXjPx3Y6RqUem216yaoxt4RDcXRtIP37gRb5Lj92ke/wAxm6Kcip3+M3wb&#10;hbTYpviv4bRtY+xnR1bXrdTfC73/AGUw5f8Aeiby5PL25Emxtudpx5v8bfip+zh4S+OK+C/iH8Kt&#10;XvPGGp+CpptL1qLwbdy217Ywx388tgNTjiMMLqsE7tDJImfOhwGMiCuW8GftV/s0eKfC95+1Z4m+&#10;C+r6Tqmi+K9Q0PUrlvC81/qlq0Vxc2CyRLapJLOs/wBkQCOAOx3x5U7QaZie5z/GL4P28VnPcfFT&#10;w2iahDYzaez69bhbmO8ZltHjO/51nZHERGRIVIXJBrLH7TP7OQ8M2fjSf46+E7bSdStb6607Ur7x&#10;BbwQ3ltZsVuriJ5HAkhi2ktKuUCkNu2sGPhTftgfAXwD/wATfwn+yz4+s9SurewsIbTU/DJ02eSz&#10;n0m9uYwiXEitEiRaHJA8brGySxou0k82/HXij9j74jfA+9+Onin9lbVvEfhux8J/8JBq0baHavcW&#10;1nd6Pf6hIGgkuFdpGg1S7hdYwx8zUGX7u90APerH4x/Ce+1m+8PWfxB0hrrT57aG8X7auyOee6nt&#10;Iod+dhla4tp4fLBLiRCpUEgGj4Q/aR+AXjz4caf8XfDPxd0GTw3qWmw6hbapc6ilugt5bJL9GkEx&#10;VoT9kkScrIFZY2DMAOa4bQPF3gHxl8etBum/Zb1ay1jUtPm1yz8V6l/ZytG9nbxWW8+VdSPvSLWb&#10;i3+YBsGbYHTD1zXw3+KX7N/xF8M+DdJ8A/sya/J4c8PrpnhzQb6C109LHQ0nis5ks963vEEcCWTl&#10;498D7Yo4nmlKxEA9i0X9oj4C+IfDNj410v4w+G20vUNOvNQs7ubWIYVktbQ7bubEjKQsB+WUkDyj&#10;w+01HfftMfs5aLe2thqf7QHge1uL23M1lBceLLNHuIx9oy6KZQWX/RLrkcf6NN/zzfb5f8Ivi18B&#10;Phpq2kfDX4VfsufEDQTql3p+j/Z7TwLOsOmRxLc2kBuiGItLWKPT8LK+2J0lhaIyeaTWHrP7Tf7L&#10;/wAQtYtbv4g/s9+KpNUsvFMyR3Wr+FZILePV9LWS8mkt7i7MKSRRf2LHJHcJiKcwr5TSPDcrAAe/&#10;ad8cvhJq2v6l4UsviPo39paTC81/ZyXyJJHAkFrcPOAxG+FYr60ZpVzGv2hAWBOKp3P7Sf7Ptlr4&#10;8K3vx18GQ6m2QunTeKLRbgkSXERHlmTd/rLS7Tp961mHWNwPLvBv7Xvhq78d+H9G0T9k74naXcfE&#10;xdQ1O5uNU8MxWUySWF9YaRLLeW8s4miUJLbSCRlAe2VHj8wZC9z4d+NHgjxZ8U9S8G+D/h1rWoan&#10;p6rDr2sQ2lvBDawpNfwxF3mmjklQ3NndwoI1kKswchY5BKQC5dftafszWdzpVk/x/wDB0k2uXFtB&#10;pMdv4ht5TdNcCBoCuxz8sgurXa33W+1QYP76Pda8W/tK/AnwHpepav41+LGg6THo/wBoGoRahfLF&#10;NE0MV1M6+SxEjHyrK7lUKpLx20jpuVS1eM/tEeP/ANmnwX450/4cfFr9lDXtS1T4talZaM8kXhtL&#10;+21G28+z09p72a0eZbaCH+3Xi33PlBj5yqSGjZ+q8WfFP4DTjxF8JfFnwU1OePxBMLfxdpNxocBi&#10;vb65i02P7LMTJsunf+0tOgM0Zkt1MuxplFvN5QB6t4e+Kfw68XXOqWXhbx7oupTaJKY9agsdUilk&#10;09wzqVnVWJhIaOQYfBzG46qcZ6fH/wCCElwtrH8Y/CjSNt2xr4ittx3C2K4G/JyLy0x6/aoMf61N&#10;3l3h39rrQLr9o28+BafBLxBpeoxeD7HU9Q1G8u7WWKEyPfE2b/ZZpl82JoJA+1iSZBjcu1jP8KdS&#10;+BujXGjeIvhJ+y/q1lZ+LdXksF17RdMsjFE323VLyV7vybgyW8SXK3MjeYg2S38ce0StJHGAejeG&#10;P2ivgN44urCw8D/G7wfrFxqlvDPpkGl+JbW4e7ilWVopIljkJkV1gmZWXIYQyEZCNhNI/aM+AviH&#10;TItb0D43eD76xnuIYIbyz8TWskUksty1pEgdZCCz3KPAqg5aVWQZYEV4t8OPEf7L194X0fxD8GP2&#10;UdQvPDfhe4ns/DmpQ2en21jbSQShna2iubtJJUVbGC4SeGKRZIhDJA0nQSfBm+/Z++B/xhtv2e/h&#10;5+z14kHjP/hHT9p8QfZdNaXUNN0+TTNJ+1z3sVyI9zRLZuYPknMVrkwKRGjAHvHhP4qfDX4gaVpW&#10;ueBviJoOtWOvWr3WhXmkatDcRajAm3dLA0bMJkUsuWQkDcMnmvj3/g4Tct/wTa1skf8AMzaT/wCl&#10;Ar6s+B3wH+Hv7P3w28PfC34fWEkdh4c0ePT7Sa4dfOmVVQNLLsCo0rsm92CqCxOAAcVzv7Zf7Ivw&#10;5/bf+CV18AvipreuafpF5fW93Jc+H7iGK5DwvvUBpopUwT1yucdCOtTJc0bHdluIp4XMKVae0ZJv&#10;5M/mr+Cvxd0v4R6jdahd/D+w1xr6S2iuv7QWN9tkr+ZNDEJYpFikkZYcTgbkVHXDLK4r04/tofDZ&#10;NQm1WP8AZvtWuZtY0+7+03F1pjN5UGr3moS25RdLWLbMlxBCSkaYFouQ0T+Qv6iL/wAGyn7DJXLf&#10;F74tf+DvS/8A5XUD/g2U/Yazx8X/AIsf+DvS/wD5X1zRp1Y6Kx+l1+J+F8RUdSfO2/VfqflzoH7c&#10;Gjafr/8Ab2q/AvTYmt7aI6fF4dks7HbcsmbuaZnspmlV53lmjjBRYfMETGWFFjHi/wAQPE9v478b&#10;6p41h0WHTf7WvZLyaxtERIIZpDvlEKIirFF5hbZGB+7TamW27j+2H/EMl+w10/4XB8Wv/B1pf/yu&#10;o/4hlP2GR/zWH4tf+DvS/wD5X0OnVkrOxeH4q4XwkuakpJ2ts/8AM/DkLik2joK/cf8A4hlf2Gf+&#10;iw/Fr/weaX/8r6P+IZT9hn/osPxa/wDB3pf/AMr6j6vU8js/16yHZ833H4blc+tHTnFfuR/xDJ/s&#10;Nf8ARYvi1/4O9L/+V9Nb/g2V/YaC5/4XD8Wvw1vS/wD5XU/q9QP9esht9r/wE+uP+CfKg/sGfBU/&#10;9Un8Pf8Aptgorufg18MtD+CPwj8L/Bnwrc3lxpfhLw9ZaNp1xqEitcSQW0CQo0jIqqXKoCxVVBJO&#10;ABxRXelofjeIqRqYic0tG2/vZznifxV+0TpPxovtO0L4UWmseB/7C0b7BqEOoQQ3X9pTX93FfhxJ&#10;MMwwWos5z8gYgyiPznIjXndB+L37Uev6XFqFn+zasbf8LWvdDvI77Uo7Xy/D0GpX1sNYUSOHk3QW&#10;9tMse0FxcgpvXDVq/G3wX+05qviK61n4HfHjRtDt5PDbQ2+h69oKXEMN8hmZbsSLiXDmSGNwxZEW&#10;FWVCzMGqpov7QMPgXT3+Ifx98L6Pd6Pc2Wo+INS0rTgIbq0hkd7+GU3LN5cTwNDtlTy2jYb84IWp&#10;MyD4XfFz9rnxF4fkvfif+yR/wjeoNJbLa2UPi3T7rG610xpmkKT7QqXFzqKfKzMyaduAzLEH0Lr4&#10;jftQQTyfZf2c7O4WO71KKPd4otolljXVTbWEm7LFVeyUXkwKFkWTYgeVDC2ONF+O3jW40/4k+C/2&#10;r9Ij0m90e+tNQ0+z0e3lsRe4jVLi0lYGRRC9tMTHK8oP2mfccJEsez438K+MNS1zRda1H4w6Pa6Z&#10;4buPNs5prXfLcXjWVxZGS5xIsT7bi4gkVVVQCpBwWUqAXdA8ZftEapfv/bfwcs9Ns44dOG5tWgmm&#10;mllvWju8BJdqpDbr5wJYs/mqFUsGjGp8SvFfxb8MafpMfw8+FB8S6jd39lHqTR6pb21rZQNe2sV1&#10;KzTSrISltLczoqI5b7MV4Z0V+a0bw/8AtFvbaXYah8fPDt4bzQbe21C6g0RY52uf9JM95aDeYwSG&#10;g2LIkiDyWLBtxqh4u8D/ALV84itPDX7THhvSYbTxl/aFxM3heOSa50cag9zNp8u5tqMLQxWwnQK4&#10;G+ViXKsAC/4R8eftVajr2m23iv4A6Xpun3Go2kWoXEXiSGZ7SB7Dzp5dobDCO6P2cYJZsbgm07hW&#10;0/xj8f8AxR431p/GX7KsdnpfhfXtP/4Q3UG16wvLrU/Olmtbu+iXzkFqIbWUuRIwkZJJFRZG/dt3&#10;l7H4oufAz2Nn4001fEFtYoZtQWIi3FwFDFmj3FhE3OVLE7TkMCAw4/w54Y+P2mG/bX/2h9F1S1u/&#10;GQ1CCaTQ4opLHRQ1sy6ahQhXJVZgZ5Az4uQQRtWgDsvH2q/ErSNElufh/wCFbLV9QLlLOzurwW8e&#10;dvytLIc7E3DDMiuwByEc8Vgnxx8cjeaWI/ga3ktfRxaxI2tWu5If7JnunmhHm/MBfC2sgG2sWkkk&#10;x5SiQ1Pi1pXxS1jxVod18HPj7pHh66S1uZLnw7qumw3UGrxGezZZiNyzL5YBhzEygjUMtllhxjfs&#10;s6Br/gzw9c6L8QP2jrfx1qsuqbpr63j8mITW9paafdxiIOUizqENzKY49qq9wV27gWIA7xP8R/2u&#10;dGia70L9m/TtWWLQTd/Y7fxJbRyXN6lvbubFWklVYi8rTxJKd6DywzlVI3dB8OvGXx51y40m/wDi&#10;N8IodBgurfUhqljb6pb3UllNHqMcNmTIsoVkltC1wdqsV2srbXCo+f4V8L/tFaZod14f+IHx00G4&#10;eTR1tbbWNP0QQX8Ew+1K15+8Z7d5cy6f8ph8oPFKdhWZY06Hw5rvinxKNA8UaF428N33hu80lLnU&#10;rmFJWkulaJiJbdxJsSIsYyNyk7Q3OTkADNa8U/Gm28f2+jaN8LrW60BpLoXWtTatFHJHttIpINkW&#10;WMivO0sLE7GTy1IVlbePPPD3xw/bE1zwr4hE/wCy1bWviTR5UhtdLuNaVLe6ka8lUMlw2I5UFl9m&#10;uC0bMA87wEiWGRF9Ot9P8Yza3oOo3fxCtI1tbGVPEWk2MKGG+uHRAskZk3yRLG8U21QwyHfduKgj&#10;zq80r4k+EvjTN4vj/aR8O3ieLLmLQvCug6/YrlGiTUr94o2tmi82fbuABBxb2OTukLyMAd5qXi34&#10;q6Vc6o8Pwtk1a3h1S2s9Kj0+8to5JonOZbtzNOqrBGropH+u3xTbYpF8svh+FPFP7Umt+CZtX8af&#10;CXw/oOuf2xaxW2kWPiD+0FFmZ7dJ5zMywruEf2qRVwePK4ZtyVYvvh7440fUW1Dwt4z0uPWNY8TC&#10;fUdT1K3LzNo8bTTR2CfNudUeVlUblWMTyuBn5W83+OXw++P9/wCAvHni7xX+2N4d8M2Nhpmnaz4f&#10;1KPw7D9l8IXVnaO91duXfNzbtMFuFScsFVSh3KaAOq8ffEr9sW1v7jSvh9+zfp9xH5Miw6reeJLX&#10;Ysgj1cqwi81WdC9rpIwShA1Jif8AUybPaLc5UnHevNfB/gn9pHSru1l8U/GPR9W2anJJdRroPkRy&#10;Wj3cz7FAYssiW/2eJGLEE+czhiyFPTIo/LGCaAHUVyPxv+LWm/BP4X6v8TtXt45LfSY42lWeSVUw&#10;8qR5YxRSyYG/J2Ru3HCmvP5f26vhho1/Z2/ivTL+G1vvDfhXVYdT02zuLmFm125vbW1i2mGOZR51&#10;mq7njRj9oTcibX2gHt1cB+0D8drb9n/w7pnivUfhv4i8RWupeI9N0Tb4dax321zf3kNlatILu6g+&#10;R7m4hjyhYqX3MAgZh51qn/BTT9lj/hKfCvh3wh45h1yHxFrz2FxqFnFN5djbjQ5dYW9/1R82BoVt&#10;wrr8jC4Zgx8iYLx/xL/4Kifsg6l4j0r4eN4a1jxQt1faBfSLdeErtYdONxrWk29leTiaD/RmiuLx&#10;Z180RyJLY4AV5IC4B6bqP7bnwX0Lxv8A8Id4ij1fTbVtW1Gxi8SX1rGuln7BbXs17O9wJCII4n06&#10;8hPnCOR3t5GjR4lMwwdG/wCCifwa1jxdpvgo+EPE0N5qWt6bpcTRjT7pIri8ZY/nNrdylVimdYnb&#10;BDfNLF5sEcsyedeKP2s/2JNc+La69pvwX8Ga8JvD174i0z4jahZQxwm8S8sdHzLK1s8sKM96scly&#10;A5SKJjsdeKufCf8AaG/4J/fEfxXo/i/Wvg74J0jUrzxFZQ+EfFi+HY5La81E6BaawjW93JaxPFIs&#10;N3KiF1jYmHB2PKkRAOpX/gqJ+zLrHi7xB4G+G76r4s1Lwrdaha6zFo8thb+XJaEpJsN9dW/mqZIr&#10;lBIm5FFrJJI0cTRSya//AA3r4UlvVh0z4E/EK+hkW5b7ba2umGKNYtPa+Uylr4GHzEXy9sgRopHh&#10;WcQCeFpPNJf2lP8AgnhJ8M7P4zfHn4IeD9C/tzWtJ0+GGbwzBqV1Nd6ro1pfxgpFB5jF4yYchSZP&#10;snAOAq7fj74of8E0f2afA9xZeF/ht8Pwut6XqEdtoHhvwnF5eq26Wj3t1Cfs9uybGtrcy7XGJFEe&#10;0N5ke4A+k/A3jHSvH/grR/HmixXUNnrel29/Zx3tuYplimiWRRIh5RwGAKnkHIoo8A2fgvTvA+j2&#10;Hw3stPt/DsOl28eg2+jxRx2kVksaiBIFjAVYhGFChRtC4xxiigDy/wCLGofAzT/2itGm+IN14ol1&#10;q68M3GmWOkrYXd1ot9DNDe3TJ5flvAbnydPvMqhV3QRrIHH2cL4f4Z+HH/BPO1+E1r4Y8Nad461v&#10;wTfWd5YSaTZ6XqNxDqJ1O2kt3V3ii855poNUuZ0AcM0V/wCYP3cVsIfoH43fGT48fDTxbZaZ8Ov2&#10;Wr7x1pN1bhpb7SfEkNtcQyeReu6mKeNY9qvDZICZlZheOVQmAJLzvirUvi38dPDVr8OfHv7NOkvp&#10;t54xj03xho914ovfsUultYTXbNJILSH7TE2bWCW3aOa3meaa2csgaQAHmfwM139j3wF+z/Y/HHwH&#10;8S/H1hp/jDWY9Rl1i80lbnUILy+0nT7L7NIkdrJFGXZbAlI1Km82oCQWiMVv4o/YW8L22qnTvH3j&#10;yWPXPFtt4uuNMt9Ju5ZNQvJddsLyC4hiFrveEXc9nhU+XytRj3AiSNl73wb8Sv2qfB37OF94k0z9&#10;im20vXo3gls/DMfi4T3F7eXr2ct1eOgRtkaXF1fyOjzmVhaDoZsx+ieJvi58StEtI10b9nfXtUvj&#10;4q0jSZPLuraK3+y3LW/2rUw+92EFtHLKWVlEjvblAoVhJQB4l4m1L9jzTV8N/HfxnrHj9bbQvDNn&#10;Z6Brl1oN5HDe2olg18zR7LZRO5GkxySlBhI4nXam5q9DX4nfCLxP4d1347W9946kTSrLUdOW8j8I&#10;TNdWC3E8UN1DawfZS8rwz6cN6lJCjRtvDDAHT2nxK+OEev6xY678EIfsOmy2UNnJpeqvcG8Mot/P&#10;lDSwQjZF50uVVXLLbkgh2MSYPxH8S+N/id4rvvhpD+zpPeafoes+bb+IrrxRdaRtaJNMczW01tbt&#10;MsjxahqCKI2CyCylhkdUuHCAHD+OLv8AY7Gk+MdW1LwH4msT4x8I6lpmufY/CNxbXQsrrUzbXrQB&#10;oVdJZrq9WRlTLT7Y5QkhUMd/xn4i+DHxovYPCHi2z8fX2l6hevP/AMI7d+HGt7dpLOLTNSjIjkgW&#10;4fYfJdHiLESvOjMGjVY/QPCnxR+JOo+FPEXiXxZ8BNX0yTRbwQ6bpNrqEN1davCLeCR7iEExqqmS&#10;SVEV2EjCLLLG7GJeb0P4ifFLwt4V1TVdF/Za8TSatceLLlr3RJfFSzxratcXNvFfQS3D7EidbWGd&#10;rSEKYlu94RnZg4B5P4x8E/sSfs4/bPiv480rxZoNj4PXUprnVJ/A/l2bxf6G2o58qyCXbXkumwXL&#10;ysHmlaN2ikWMlKf+z/8AF/8AYa+AUvirw5pGs+LPDdn8I5JNGvbjxlp88cDw6hcafeo0LFN8yiXU&#10;LOJCwEmHUkMrrLJ6voHxt/aL1b4dal4w1n9mS10XVIb6ez0nw/qniqdnvHGp3VnBJJJBp8vkQyxx&#10;2lxvCyFI7ty6qId0nYeDPG/xF8WfDw+JtU+EbaLrrRuyeH9T1L5R+8ZVWSeOJsNtUM21HAyMFxhi&#10;AeW+Nvjp+zx8R/jL4R8C2HxJ8TWeoa5pz31ncaFbrDZ6pFDHY3cUF1JJEXZXhvwUQYQiabcVlERG&#10;v+zp8ZPgrpnwc8J+FfBk/ih4k8N2r6Do2uaM39qzaWTapHMsUUY8+CEXdvG08e6MAMWdtrNXd+C/&#10;E/xV16y1a4174b2Om3Fr4ijttNgl1Jwl1pxW3Zrnf5JbzFWSfEZQAvEELKCZRxfiH44/tFp8KPFn&#10;jTwz+y1ef2/oWvafbeH/AAzeaorS65YyLp8lzMHVAsDILi8iABlAa03ktuMSgHmPgb9sD9m3xN8N&#10;vEXx18I+O/iJajVPhz/wn1/oh8J2kN3p+njTprmLDm18hpmgYLF5s8iubBFVyqSl4/Ffw4/Ys1L4&#10;o3ngx9d8V3GveB/ihY3uqabZzFVttY1ie6ngkZ5EVXiVfEc3EbnbG6ghmjxXtFh8Y/i7J8UtB+H+&#10;tfs7XWn2OsTa41xrLawJo7O0spbWO2lcQwOge7FyzrC8iMiwPkswKq+z+I3x6g8DJ4ivvgla3mpt&#10;4w1Swm0tdUe2kXTItTuILK8UeVKJGktY4J2DNGMSEjBxHQByXx38SfBe/wDiBot78WdF8b6Drngv&#10;WIbjwndaRYm4m1WBp7YzS25svPka1byxBcpJ5UixSOJEVJonfz340fA/9h3TvAPxC8G+M/8AhNmj&#10;+IZtbfx5caJa3lxex3kyL5RdY4WW2nuPtwwmwKzOQiKUwvaaf+0l+2K91o+rXn7E2qXFnq9oXn0W&#10;z1i1jvNKkbR9Lu1jlnuJY4XC3lxqVo7AJn7KrKpI2ydrqfxE+NvhfxQtvB+zjdahZ6pdW8l5dWvi&#10;/wA9rfd/ZsDusckQjjSLzrpmjWRCy2TSRpI88gQAzpf25/gfZ6Hpnil7TxQumatzaX0nhS7jBQmw&#10;Cy7HQSNEf7St/wB8qtGgWYuyCJiPZ4pC6bjWJ8Odc8QeKvA2i+JPF/hF9B1TUNHtrrUtDkn87+z7&#10;iSJWktzJtTeY2JQttXO3OB0reAA6CgDwTxF+3D4Kt/Ft34JuP2ffidf29r4qm8PalqaeEU+wwXCL&#10;OwlJlmVpbZxFHtuI0eMG6hDMp8wR5Wsfto3934LtdS8Ffsh/ERdaa701G8Na14ftYJ44H1mysTGW&#10;W5MMc3l3NxPCHkWMLayPI8SYZvo/auc7R+VI4CjKoKAPl+1/bcsvEXivQ9E8Kfs0+K9LguNPuLnx&#10;FJ4l8KNC+lRwa/aaQYy1u0sbMYJby5QKzBoI0bO1mA67w5+1p4K8WeL/ABFoj/s+fEDT08O6tdab&#10;qGtax4Ujgt7qaCeNIvs5aQyXSTyN+6eNWVdu6QxBkLe3blTuKkUJt5AoA+b/AAb+1PcfFDxf/wAI&#10;T4d/Zb8SWlhJcIsMviTwyLZFt4tUks7t3+YrnMS3EQTdmIq77CyArp/7ZvgzS/BOk6vd/sX/ABS0&#10;q1v7OxvtN0lvCenySxpcXNrbrujt7uRYnjW7glkVirJHv4LxSon0h8hOOKMJ0wKAPmTw9+3Rpcel&#10;3F747/ZT+IiSWPibUrSWbRfA73Udta22q3NpZXLIGMx8y2hafMcbqoSQA5eBZYbL9tnUZ9N+yP8A&#10;sgeKrHWZ5raHR1j0ZrizVpPDdpq7vPJsjaJUaaWx+VH3TQKDt3FY/qHap/hFGxD/AAD8qAON+Avj&#10;DWfiP8DvBvxB8V+E/wCw9U1zwpp2oalorQtGdPuJraOWS32uAy+WzFMMARtweaK7MKo6LRQAw3EY&#10;Gc0huIwu4n6+1eM/HL4CfFPxj8VNH+L/AMJfi7e6HeaRpohm0aW+k/s/UnS5R1EsW11QtbyX9v5w&#10;VmT7UkmyRoIgq/DTwV+1tpnjhT8S/i9oep6JAdMLQ2dmEuJlTTbiO8LL5ShPNvjbzKAxxHG65XJU&#10;hsqUZRvzI9m89Mbs0nnx9K+Rrn4W/wDBVHRNKv4b/wCPvhTxF9o1JIbWPQ7IabMLefUdMDyFp4Z/&#10;I8q0TU3JDSkG5UIhMUajZ8L/AAC/4KC/2xYWvxU/bC8P6xp+n3lvcQ2+l+F1sJr/AMq/spme5Pz7&#10;h5AvIQkXlpn7O7biz4DR4eNr+0X4/wCR9QG4jH3s0GVM5NfNHh74L/8ABQK38AaDa+Jv2ktB1LXr&#10;ON4tcktbWS0ttRhkkv2dUfy5JIZNraakc/zmPyJ22tvKto+KvhR+3vefDfxjpXgz9pvw7o/iTUPH&#10;F/f+EdWm8PrdQ2Ghsu62spY5VIaVWVUaUAqEdmCuwAIT7CPNbnX4/wCR9DfaIhwTR9oixu3e1fLO&#10;kfso/tS3U3iS+8TftC2txfa18OvE2jW32G8uYo7e/wBQvvOs70IgVV8mIbC6AMCTt4Jre8PfDn9v&#10;eLVfG2q+I/jr4TSTVvD0qeBtPt7OSSPS9SUh4RMzRKs1upLozLEszq5LMSIxEBKjHW01+J9E+dHQ&#10;ZkAr5k8P/Bv/AIKAWXxK/wCFmeIvjR4P1T7BHfWum6Hb/a7W2urWWfTTGZ8xyqs5ispi7xxhVkuG&#10;8tEDvnGs/gV/wUSj1lNV+Jn7RfhXVtPj1bRbv7HZyXGm4Nre21xc72WNlfz1thbiJRDGqzSMQzM/&#10;mA/q8f51+J9aCde9HnpnHP5V8/8AxK+FX7bvi/xV4u1DwZ8e9D8N6TdQ27+C7OwsneW1ni0+7Um7&#10;aZJBIrX0lnIViCK0NsVKkvJ5nJap8MP+CgXhzUv7O8H/ABc0/wDtXxh8Tpr7WtW8iG6stG8Ppolv&#10;bp+6nRXWdrqyRljhUxg3kxfcf3gBRoxkviR9WGaIHNAnQng14H4f8Cft22ia9Za58XvDAhvotQn0&#10;K92iebSJZLPy7W0x9jjW5hhuB5/nviRlPlsj7S7JP8Pv239R8Yw6ppvxW8K6T4fjutLZdNhlnvpp&#10;bVLKYXcbyzxDdI11JGyyoI90UShlVs7gn2Mb25ke/efHjNHnR9a+ZPiZ8C/24da8ZXGo/CT9pTQd&#10;M8K3viC3vprG+tZZphaPPdm8jSRV4MlvLaxpkskZid1Ctscdv+yFpf7S2meFtSj/AGi9esrwR6te&#10;23h1beSOSWSxiv7pba4dkUDEtp9kKqS74Xc7B3ZFCpUYxhzcyfl1PZgwPApahWUhsgfWpIpPMGcU&#10;HOAkU96x/H3j3wd8NPCN9478feI7XSdH02Hzb3ULyUJHGuQB9SWIUKMlmIABJArUk6mvHf2mfi9r&#10;XhfTf+Ed0X4M2vxC0W6tbiDxjpFlrMAvreBkUAJayD/SAys+5dytgLtDlgBnUr0KNnVlZG2Hw9bF&#10;VPZ0t/W34v8Aq5p/Gv8AaU0H4Sw+HdRstNi1ix1bxXp+k6tfW98FTSobxW8m6bCtvUyeSgUFc+ep&#10;zjGfKvCP/BVP4FPovhG5+LEFv4NuPFXgPUPE9l/aWvWy2vl2lyLc2qTTGIyTuSCqhACM8jFfInxH&#10;+OPhbQvAmvfArw/42vLrQ7u3kg8Hy6pZyW+seH7uFhdWul3tvIBIJIp0xBMMq+1lB+RkWtoviH9l&#10;jwR+zR8C/wBo/wDax8BzavoOtfCPxH4b0iSTw7balawatJP9qht0jlBdbuXy5I4GC7GZSrOhK7lh&#10;antFVU/stcrWzi09V57X7M9TMMtWDwNKo4uM22pJ3v0af4u1t0fT1h/wWp/Z61H9hrxF+3nB8MPG&#10;S+GfDni7/hH7vSGhtPt0tx+5/eIPP8vZ++Xq4PB4r2fTP20fh/q0nwMig8Nawh+PNo9z4a8xYh9g&#10;VdGk1Yi5/ecHyY2T5N/zkDp81flV8PPgL4K8ffCeL4e2LfFrQ/2afFHjCz8M6sslnpMltL48e3i0&#10;campLm5ew+3kB0jDI10m4MiJtXH0f9r/AF/wv8FvhT8SvGv7TnjzRYfht4VsvEfwp1T/AIQ3wzdy&#10;afo0zp4ZmW4t4JmYHy79WDXKFmEL+WWdX26nin7qRf6sU6vIf2IPjrrP7Qv7NXhv4q6tp2r/AGfU&#10;LBP7L17XbW3tbjxHbKoVNWNtbkpardY85YeCiyAYHSvXqACiiigDyz4wfAfxZ8R/GNr4x8OfHPxH&#10;4Zaz097aGx0u5l+zMWt72NpHhEixyP5lzbShmUlTZIFIEjEec6b+xF8atIutQ1yH9uHxpcatqFhp&#10;to2pTWNosyJaNI64YIVY7pZVUSpLHsmkM8V1LtlT33UfiH4A0fxEnhLWPGWl2uqSRwyR6fc3yRzO&#10;szvHEQrEE73jkVcfeKMBnBo0T4geBPE1hDqvh7xfpd5bz2trcwzW19G6vDdf8e0gwfuy/wAB6P2z&#10;QbRxFSMeVfkjy34l/ss+OvFnhyz0zwV+1B448M6lb+H7XS7rXLPUDJPdeRcWkv2po5N1uLh0gnje&#10;XySzLdMDkIq1i+Hf2LvHFn8YNP8Ai54v/ae8ReIJNL1TXZ7Cx1C1QC3stRmtJFsUdHU+TD9lXG4M&#10;SW7BVUe1f8LF8AHQLzxUvjPSX0vT+L7UI9QjaG3O1Ww7gkL8rKeezA9xWb/wvf4JCaS1/wCFs+G/&#10;Mhuri2njbWoA0U1vJLFOjDdlTG8EytnG0xOD900XHHE1lG1/wR5vrP7NvxkXwXo/wx8E/tC61p9l&#10;Z2OrRXHiKW4llvo2m1C2uLRQGkJl8q3Sa23O+QjZ6nFVbz9kH4oyeMZNV039rnxhaeH5JtPb+wHl&#10;luGENr9oYxefPMzfvmkt1mLKTJHbsCd0vmJ6zr3xi+EvhbSIPEPiT4m+H7GwuoYpre8utWhSKSOW&#10;aOCOQMWwUaWaKMNnBaVFzlgDbj+JPw6k1RdFj8e6I1691PbLZrqkPmmaFQ80YXdnfGrKzLjKhgTg&#10;EUCVeolZfkjwnwh+xj8aPC1xY3cv7Y3iS7az1ezmkWWyUeZYwW8sJsdwfPks8gmAbcwKKHeVi0ra&#10;V9+yB8StQ+HnhHw5P+1P4hk8QeFbhJD4ua1Jur1TJbGZH/fdJI4JI2yWGJycZUZ9mf4hfD4Np8f/&#10;AAm+j51aHztLX+04v9NjIHzxDd+8XBHK5HNOm8e+A7aO3muPGekxrdi3Nqz6lEBMLgsICh3fN5hR&#10;9mPv7G25waA+sVVt+SPEbf8AY3+Jth4Nm8PQftZ+MrrVJVuZY/FWrskt8lzNYalbb8Q+TGFikvo5&#10;YkVFCi0iTqA4k1T9jHxb4q+D/iD4Z+O/2jfEevX+ta9o+pW+uaxGsxsVsJLOURJArJB881vLIzpH&#10;Flpx8uIkA9i074n/AAz1eNZtK+Ieh3UbPGiyW+rQupaSVoo1yG6tIrRr/eZSoyQRSWvxV+Ft5arf&#10;2nxI0Ca3aNHWaLWIGRleUwq24NjDSgxg93BUc8UB9Yrd/wAF/keceHf2aviDp/gzXtA8QftGeJL6&#10;/wBf1qG5/tFbqeM2Nkl+1y1jBtmBjDRO9sZkKSbNhOdiqOTn/Yf+J0Wk6G2g/tc+KNP1jSY9Qj1D&#10;XrezVrjU1uTfuquZHdQI5ryKVQyyLutI8qQSB7Jqfx++B2irpb6t8XvDNqutXM9tpLXGuQKLuWCJ&#10;pZkjJb5mjjVncDlVBJxR4g+P/wACvC2nx6p4j+MXhiytZr57KO4n1yBUa5S2lumhzux5gt4JpdvX&#10;ZGzYwCaLsFiKqu77+SOR8Efs2eMfBMliJP2j/GGtRW9nd219D4gukuv7QWW0tYI5JcgBZomtfNDR&#10;CNGa5uMx/vMiDwD+zV428I+E7fwvr/x91rWja6pY3cNxcQGPZHb6hNdeQFEhARopI7fHQJAvB+6O&#10;8l+NXwcj0S+8SN8VPDrafpeky6rqV4mswNHa2MQJkupGDYWJQpy5+UYPNZ3i79pf9nLwBZQ6n42+&#10;O3g/Sre4z5M1/wCI7aNX/wBGa64Jfn/R0ab3QbhxzQL21Tv+CPLfgh+w/wCMfg/pll4WvP2oPFms&#10;eHtN+G9v4VsvDbokdgjRJLGL0xMZH8zy5FUKsiKBEobzMIY4dF/Yz+NXhfQNJ0Dw9+1VewxeGdWW&#10;78OQHR3WGOFH1Jo7SVEuQDAI723tyq7f3VjGBgsNnvGkfEHwHr00FvofjfR717lylvHaalFI0rCN&#10;ZSqhWO4iN0cgdFdW6EGtkcjhP0oH9Yrd/wAEeBad+yp8crbxFY+J9S/bK8UyTR+JrfUtUsrW38qy&#10;vLWM2rfYBDLJKYYWeGcny3WRlutru6x7H96g3ImD1qTDHjH6UbT1NBnOcqm41/vfMO3pXxX+3B8R&#10;7XTvinfeHfBf7SGpf21HZxN/wr/wr8KbLXLmKTyyfMlupUxFuADFZHBVTuCkV9qENgnbXiv7YvhD&#10;4ra54Hj0z4JeFdJTU9SvMap4o1DDLotvHExN4YOt46jKxxEMN7KSpXdjOpy+zlempu2ikla/ndP+&#10;upthaftcRGDnyJvV3tZH5A/tv658YrTUIZPjb4u07ULmC4juYfD7aHZNqElqkm7bLcWgItVcJjMU&#10;jNtJKkEEV9WftZ/t+/sjf8Kj/ZV1j4k/BzxB4T+GOu66/jqxk8MxIX8OXvh+6tDZW89tDbTCa0uL&#10;m7SGQxhGG9CGG4kcbrf7L88/gq++MGr6beWuseKpINL8J/2wzvqE8moXItBqN2G6zyxtLKIEULFB&#10;HwoYljcuviboH7N3wM/ZT+KOo/DvS73T9P8AB/ivSZNb8Xfb5NA02Ka705/LvPsdjdurt9nEkc0n&#10;lxR/Z5C7HOUnAyj9UnSUIp05JNxSjFtptpJb2tZvqz6LiCOHlhaNSlUlJO6XM220krvyTb0XRI8c&#10;/Zk/aH8EfGn9qfwPr+h+DdX8NeF/GvjG38Z3nwj8RfFW8/sCHWZvEWoWX2i2sYNIldpkn05b4RSX&#10;UMK3EiqAI1wOV8L2HwN+F/7InhXxP44/Zt1nwzpfxK8A+G18Nx+H/Hlhdp4qtNO8XaV+81Zn0hGi&#10;vomu0O6NPLngVo2O5UZPS/hh4C8W+EPhlr3/AAUq/ZWvPFWjfCLwVJrRs7W1+NBtL/xVDpuq6jfq&#10;b60tdPMclvLqF3eRiJpVdbZgcNu3txvw5X9kLx38RIP2Cv2WvCfjb4gap4h07w7pnw/8VfFLxhqO&#10;mroUEFwdevLCOO6sE+zWqvpKEGK2drhm2hwMY2PlT7e/4J0fHCf4WfCXxj8aPDPwjl8L/srtfeJv&#10;E3h/Xdd8YRXF54ft7W5k+0xxaXBZq8Fm80N3JFCs1w6dBgMq1v8A7I//AAWFi/am1f4P+GIvhBDo&#10;+r/EDxp4i8OeLNNbWxM3h+bT9GfV4HjZE23KzW5t8nKhWkdckxkV8VaB8MNH+Of7Sfib9gTwR8FN&#10;T07x1b6trV546+Gt18bLqP4dabpyXVrczNpaw28k3/ExaaDzYFCyWoeUKtuygRehfshfsqfsn/t2&#10;/tJXXjD4X+CfGn7Pep+DfB9rdy2fwd8XW2m28esi+1jR76SMR2zjOLaeFZ0ZRLC65QEsWAP1worB&#10;+H3g/wD4QDwFofgM+JtX1r+w9IttP/tnXrz7Rf3/AJMSx+fcy4XzZn27nfA3MzHAziigDzL4q/sR&#10;+B/jT8ZZ/jF498Vak0x0S10i10+wSKJEsUknkuIXZ1ckzmbBlj8uaJVHlSRksxg8PfsBfCDwfoeu&#10;aV4S8S+JNPuNcsfC9tJqkN5byXFr/wAI/sOnSRebA0e5WjVnWRHRzn5QCQfcqKAPA/hr/wAE7vgv&#10;8MPhz4u+EuleKPFV94b8aafBY6roerarHNZwwxW0Vsot7cQrFAzJGTKypuneR3mMjbSvJeJv+CRv&#10;7N2qeFPGHhPw1qWqaLa+KtO123ht7Wx04x6S+qLOsxtm+yiZIlE4C23m+RiGLKFkDV9U0UAfPfi7&#10;/gm38DvHPgKx+G/iXxD4im0ux8FL4ZaNJrON7m2F/bX4lldLUM0omtU2gYiRZJQkalyayfHf/BLD&#10;4EfEvxZca9448Y+LNRsdQ1nXdU1jS5tUjj+2Tak+muIxcRxLcQQ2/wDZlsIlikViq7JHkj3Rt9NU&#10;UAfPPxE/4Jt/Bj4k3fhPVtR8XeItN1DwfHu02+0KHTLTzbv/AEsrePEll5IlD311IVjjjikeXdJG&#10;+1dvZ/8ADG/wEt/CHhvwFo/gxLDSfCrQf2XbWsh3ssGjzaRAssrhpZvKtJyqOzl1ZEbd8uD6nRQB&#10;85eEf+CZHwI8GeJdE8X6b4k8RNfeH7i3n02OP+z7WxM0V5c3TTzWFrZxWdzcSG6lQ3U0L3CAl4ZY&#10;pnkmdPBH/BM34NeALfQJtD+IXjKXVfDt9a3Vrr2oXljcXVw0EmsOFnEloYZQ/wDbl8GJj3E+U4Ky&#10;xiQ/R1FAHhfiL/gnp+z14g8G2HgoaXdWNvpGvJrOiyWH2dG0+8SyitI3jVoWjKqsEUnlOjRu6YkV&#10;0LRmje/8E2vgBc/BLwx8Bra61q10jwrrl/qlndwzWzXV1LeWWo2U6zu9uyyKbfVLlFIUOmIirAoD&#10;X0FRQB4Hon/BOn4E+HoPH2m6Xeaqmn/EXSda0/WtP8qxxbR6rIXu/s0wtftEII2KIvNMIEaExl13&#10;1yt//wAEjv2b9W0O68Pan4l8ST2941u0zSRaUZf3fh+XQXAl+weYFks5SzJu2JMokiERzn6mooA8&#10;X+Gv7D/ww+FPiW38beFdc1JdctfPSPWmsdMS5aCe6trqe3ZorNA0ckkEvUbokvrlIWiUxCL2gcDF&#10;FFABRRRQAUydN6YyPxp9Mn+5+NAHF/Er4HeDPitr3hbxB4pW4aTwjry6xpcME+yN7pYpIkaQAZcK&#10;JXIGQMnnI4rzDXf+CYv7KPjj4WeFfhJ8SvDeta5pfhDTb7T9N2+LdR09p7W8kje5t7kWE8C3UUhi&#10;jzHKrphcYG5s+/x9V/3anHSlF8sbLqaSq1KkIxk9EtF2vq7Hzb4k/wCCSH/BP7xV4r1zxbqXwBjh&#10;fxFDcx6ppel+JdTsdNdri3FvPMljb3KW0M0kQAaaONZC3z7t5LHoPi3/AME4P2N/jlq2qeIvib8G&#10;47/VNWsdLtbjVIdcv7a6gTTmZrNraWGdHtJI97jzISjursjsysVPuVFMzPnC+/4JLfsCX/wy0P4T&#10;f8KJ+zab4c1a+1LSdQ0/xRqltq6XN7v+2M+qRXK3swnD7ZEkmZXCRgjEUWywv/BK39hmDx54e+JO&#10;lfBy70vVvCul2OnaHLoXjTWNPhitrN2kt43gtrtIZ9ru7Eyo5csxctk5+h6KAI0hMY2r/OipKKAP&#10;/9lQSwMECgAAAAAAAAAhAP2sN9NWhAAAVoQAABUAAABkcnMvbWVkaWEvaW1hZ2UyLmpwZWf/2P/g&#10;ABBKRklGAAEBAQDcANwAAP/bAEMAAgEBAQEBAgEBAQICAgICBAMCAgICBQQEAwQGBQYGBgUGBgYH&#10;CQgGBwkHBgYICwgJCgoKCgoGCAsMCwoMCQoKCv/bAEMBAgICAgICBQMDBQoHBgcKCgoKCgoKCgoK&#10;CgoKCgoKCgoKCgoKCgoKCgoKCgoKCgoKCgoKCgoKCgoKCgoKCgoKCv/AABEIAS0A0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27/aS/aX+C&#10;n7I/wk1D45ftBeM/+Ef8K6ZNBFfap/Z1zdeU80qxRjy7aOSRsu6jhTjOTgc18N/sjf8ABdv/AIJW&#10;fDX4U6t4e8bftQtY3l18TvG2qwwnwPrj7rS+8U6pe2smUsiBvt7iGTaTuXfhgGBAt/8ABwl8KB4S&#10;/wCCWXjjWR8RvFmpeXq2jL9k1fWjPA27UbdclNoyRnI54Ir+c8n0/lX2HDvDmDzbButWk01JrS3Z&#10;Pqn3Pm82zjEZfiFTgk9E9f8Ahz+nT/iIb/4I+/8AR27f+EDr/wD8gUf8RDn/AAR9/wCjtG/8IHX/&#10;AP5Ar+Yzn1pOf7/6V9F/qTlf/Pyf3r/5E8r/AFlx38q+5/5n9On/ABEOf8Eff+jtG/8ACB1//wCQ&#10;KP8AiIc/4I+/9HaN/wCEDr//AMgV/MXz/e/Sjn+9+lL/AFJyv/n5P71/8iL/AFmx38q+5/5n9On/&#10;ABEOf8Eff+jtG/8ACB1//wCQKP8AiIc/4I+/9HaN/wCEDr//AMgV/Mbg/wB6jB/vUf6k5X/z8n98&#10;f/kSv9Zcd/LH+vmf05f8RDn/AAR9/wCjtG/8IHX/AP5Ao/4iHP8Agj7/ANHaN/4QOv8A/wAgV/Mb&#10;g/3qTB/vUf6k5X/z8n98f/kQ/wBZcd/LH+vmf05/8RDn/BH3/o7Rv/CB1/8A+QKP+Ihz/gj7/wBH&#10;aN/4QOv/APyBX8xuD/eowf71H+pOV/8APyf3x/8AkQ/1kx38sfu/4J/Tl/xEOf8ABH3/AKO0b/wg&#10;df8A/kCj/iIc/wCCP3/R2rf+EDr/AP8AINfzG4P96jaQOW/Sl/qRlf8APP71/wDIh/rLjv5Y/c/8&#10;z+nL/iIc/wCCPv8A0do3/hA6/wD/ACBR/wARDn/BH3/o7Rv/AAgdf/8AkCv5jQpP8R/75o2N/eP/&#10;AHzVf6kZX/z8n96/+RJ/1mx38sfuf+Z/Tl/xEOf8Eff+jtG/8IHX/wD5Ao/4iHP+CPv/AEdo3/hA&#10;6/8A/IFfzG7G/vH/AL5o2N/eP/fNH+pGV/8APyf3r/5EP9Zsd/LH7n/mf05f8RDn/BH3/o7Rv/CB&#10;1/8A+QKP+Ihz/gj7/wBHaN/4QOv/APyBX8xuxv7x/wC+aNjf3j/3zR/qRlf/AD8n96/+RD/WbHfy&#10;x+5/5n9OX/EQ5/wR9/6O0b/wgdf/APkCj/iIc/4I+/8AR2jf+EDr/wD8gV/Mbsb+8f8AvmjY394/&#10;980f6kZX/wA/J/ev/kQ/1mx38sfuf+Z/Tl/xEOf8Eff+jtG/8IHX/wD5Ao/4iHP+CP3/AEdq3/hA&#10;6/8A/INfzG7G/vH/AL5o2N/eP/fNH+o+V/zz+9f/ACIf6zY7+WP3P/M/pyP/AAcN/wDBIDH/ACdq&#10;3/hAa/8A/IFVf+CTv/BST9jP9oa11r9nz4O/F6TWPF8nj7x54lXR28N6jbf8Su68WajdwXHmz26R&#10;fNBeWz7N+8ebgqCrAfzL7Wx1P5V+hn/Bs94U/wCEx/4KJaho58RatpePhvqUv2rR7wwTHFzZjbuw&#10;flOeR7D0rzc04SwOBy+pXhOTcVeza/yOzA5/isRio0ppWb/rqf0cEgHkUVwP/ChVHA+Mvj7/AMKV&#10;v/iKK/Pz64+U/wDg4/yP+CS/jw4/5jOh/wDpzt64T/gnt/wRY/4JkfGb9hz4T/Fn4m/st2WqeIPE&#10;Xw/0vUda1KTxFqcbXNzLbI8khWO6VVyxJwoAGeAK7v8A4OQCP+HS/jw4/wCY1of/AKc7evav+CU+&#10;P+HbHwLAP/NLdF/9I4q96OIxGH4fj7KTj+8ls2vsx7Hjyo0a2cSVRJ+4t/U+bf2jP+CWX/BGz9mp&#10;LK68VfsBatqtpdaPrGpTX2g6xqk0NlDp9obqQTM18uxpFBWPqGcYJXrXjvgn4O/8G8fjhrFIf2HP&#10;GGm/2lfaJZ2MmqWPiCOOWXVJWS3G9LplUBY5pGLlRsiO0sWQN9gf8FPrX9qC6g8ON+yqniiTXI9B&#10;8QO0Ol3GoQac7CK12+fLZK5S7HztaCSOSN5EdGG1mr5Dvfhl/wAFg9E8eTfAWy8VeK7nTfBtvZST&#10;fEZte8SynxHFcNPYyyxRmIxPcJDDa3b2vnhIZUlaKY/axtWHxWJqUU5VpX/xsnEUaVOraNNW/wAK&#10;Pevgn/wSA/4ImftB+CV8efDX9lO1mt0na21CxvNb1q2vNMvEA82zureW6ElvcR5G6J1DDIOMEE9o&#10;P+CBX/BI09P2PtP/APCo1f8A+S64v9nn9iD9rz4jfCO08QeMv26/iNoeqfabptOgv112O6tDHpVz&#10;ptu0y3V7B9sj+0/Y9UxLbx+ZIkkToFlITov2k9N/bl8I3Ol+C/2foNZ1LTdH8XQzXWsXuoah9ou4&#10;7XRdJjtYBKUuC9rPdSXbXDSLKrNDIGZWLyrzyxmM9pyxxEn/ANvP/M2jQw3s+aVFL5I1P+HBX/BI&#10;8H/kz7T/APwqNX/+S6T/AIcFf8EjyP8Akz7T/wDwqNX/APkuvMvG+p/8FMdM+Hdn8YNN+ED6h4h0&#10;PxRZRr4d/wCEy8TQtqdtqlxJY3Mk1taq0UiW9u+mS7VVVtpI9QnT7o8+pNoP/BS7V/g18B9V8JWe&#10;rLrs032vxJpes+JfEVs8Ef8AY8pXT9Vm8ncxeBIle4eIsmoyNs2HDB/WMw/5/wAv/An/AJgqeD39&#10;ivuR6x/w4K/4JH9f+GPtP/8ACo1f/wCS6X/hwV/wSPP/ADZ9p/8A4VGr/wDyXXl/iT4Vf8FHNOl8&#10;H6r8IfHviDxFZ+DfHWl2viS38UeKNc0iXxGwsG0i5nkX7LMV05pEstTAQzhJbm9LM5jV11fEMv8A&#10;wUwuYPhrpl611DBoeoWv9vSaPp+pNcalJb6nPpc8l3ch40eH7LPBqaj7OY7xoHDRQRqm4WIx7f8A&#10;Hl/4E/8AMXs8H/z5X3I7r/hwT/wSP/6M+0//AMKjV/8A5Lpf+HBf/BJD/oz7T/8AwqNX/wDkuvOb&#10;zTP+CnGg21votrYLH4hutC1C63zeIPEWpWN6wskhhMl2LeOKxngNw4S1W3X7W6rK8qyW5mrrltv2&#10;+/jL+0x46+GVrqc/hPwW9jaz6T4wuNO1e1e0kuLC7t2W2j8xIZzDdWcTvAso+S7E4nQssTL6zmHW&#10;vL/wJ/5lKjg3tRX3Ij+Jf/BEj/gjd8Kfh3r3xP8AFv7IllHpfh3SLnU9SeLxNq7OIIImkfaPtnLb&#10;VOB3PFfzU+M9a0TxF4w1bxB4b8MQ6Hp19qlxcWGi29w80enwvIWS2R5CXdY1IQMxLELk81/Ql/wc&#10;IftD6l+yd/wTCj+Buj61e32tfEO7h8NRalc3zySw2CfvrpmeYSPPuhjW2zK5lK3HmNK8iln/AJ21&#10;BHYV93wdHE1MPOvWm5Xdldt7b7/1ofMcQSoRrRpU4pWV3bzAH/aNLn/aNLn2WjPstfZcx86Jn/aN&#10;Gf8AaNLn2WjPstPmATP+0aM/7Rpc+y0Z9lpcwCZ/2jRn/aNLn2WjPstHMAmf9o0Z/wBo0ufZaM+y&#10;0cwCZ/2jX6Qf8Gth/wCNleoc/wDNL9U/9KrGvzfPPZa/SH/g1s/5SVahwP8Akl+qf+lVjXj8QP8A&#10;4Rq/+E9DK/8AkYU/U/okLc9BRQVGfvUV+Kn6YfCf/ByCo/4dMePD/wBRjQ+P+4nb1+T3wH/4ONv2&#10;9/2dPgv4X+BHgLwn8NZNF8I6Fa6Tpcmo+HryS4eCCMRoZGW8VWchRkhQCewr9Y/+DkH/AJRL+O/+&#10;wxoX/p0t6/mj3+q1+j8K4HB47J5RrwUkptq/oj4vPsRWw2Yp0pWvFL8WfpIP+Dpv/gpH0/4Qv4U+&#10;+fC99/8AJ1NH/B0v/wAFIcYHgr4U/wDhM33/AMnVh/8ABLz9i39j6P8AYk+LH/BTr9t/wzdeLPD3&#10;w8vF0/w54Jgvp7aC+vsQhPPe3BkPm3FzawJkiJAZGlV1IKeufFr/AIJT/sh/tz/CH4Efta/soRwf&#10;AqP4yeKpvDmq+GtSml1HTba+8rUpoZIQWDI8ktkIBGrLFiWHaisr+ZpiI8NYfFOnOh7sXyuVtE7X&#10;tvf52M6bzirSU41dWrpX1te1+xwI/wCDpj/gpEBgeC/hT/4TN9/8nUH/AIOmP+CkXfwZ8Kf/AAmb&#10;7/5OrO8Z/wDBACfwL8I/GHxg1v8Aba8Jx6b4B8dDwz4uL+H5lGluL23geeZvOOxVguYrorjPluvP&#10;Oa4T/goj/wAEgNF/4JxeHZtS8fftmeCfEXiJVsbjT/AVpYTW2p6jayzvHJMFZ22RrtPzAndtcfKV&#10;51pw4RrVFCnBNvZWlrt/mROWeU4uUpNJb6o9K/4imf8AgpF0/wCEK+FP4eGb7/5Ppx/4Omv+CkR+&#10;U+C/hT/4TN9/8nV7x+1n/wAEHv2ef2iPip8N/D/7JHjjwH8HrrxF8MP7cm8G319f6hfancFkcypH&#10;I5xAiPsaQPkEAbDnI+eP2a/+DdH48/Hj4NeGPif4l+OWi+E7/wAcLdSeEdEuvDd/dC5gjiaSOa4u&#10;I1CWqSqjOhYHdGyFSzNsHPRqcIVKPPKmovs73X3XRrUp59Cpyxm35pq3Tv6l/wD4imP+CkQ5/wCE&#10;K+FP/hM33/ydR/xFNf8ABSMc/wDCGfCn/wAJm+/+Tq5/9n3/AIIS2Pxsv9L+F+tft6fDvw38Vrw6&#10;hFf/AAukg+23+n3NlPcwz28kkE5QshtJmJUEFV3LuXDH6u+Av/BIf9iDx1/wT7+Fniv4xfBjRdD8&#10;dN8WrPwp4z16HxFqDR6k9p4rk0m6gUrOgBvFgaFSqgo9wrLgqDU4irwnh43jS5tbO19PvautHsFK&#10;nnlTebWml36duq8z5vP/AAdM/wDBSM8/8IZ8Kf8Awmb7/wCTqd/xFM/8FI+v/CF/Cn/wmb7/AOTq&#10;+1vhh/wRh/4JgXH7Sf7QfwaT4YeH9ZtvCel6DqWj2L+JNUNx4Sa906YNa3Dm4LPve0+2qzFiEuwo&#10;wqLn8z/2uf8AgkPN+yRrXwJm1v8Aaq8K694X+OV6qWPjPTdOkSx0u2Y2JF429908JjvRIGAXKxnO&#10;CwowdXhXF1OT2HK7aXT10v0b6f8AADERzrD0+b2l11s1prY85/4KA/8ABTX9pj/gpL4l8OeIP2hG&#10;0C3j8K2M9vo+meG9Le3t42mdWmmbzJJJGdxHCpy+0CFdqqS5b5735/h/Sv0M+Ov/AAb5fEX4TfHn&#10;wL+zR4V/ax8C+JvGnjzULYaf4djt5bO7tdNMN/NdapLG7Ni1hSxIBQs8juyBVKjfseNv+DbD9oPT&#10;fEng3S/hn8bdL8Uad4j8ZXfh3XNVbwveaeNBktop5ZLiSOc7pYcW0yrICEkYxBGbzUNe5h86yHD0&#10;Y06U1GPRWa/q559bL8zr1HKcW311R+bZfHVRRvz0Ar9CPEH/AAb+/Eab9qDwd+y18Lv2ldD8Q6tr&#10;1rq954ivLvwnqGnJ4fstPltopJ3SQM04kkuAke3CMwUbwrhg74mf8ECfEHwm1nwl4i8b/tjeDdI+&#10;HXie11IXHj7xFpNxpQ0y9tFZvsktndOkzNMscxjK5z5MgIGYvM2jxFk7t+838n0+XXoZf2Vjtfc/&#10;FeX+Z+eu72FG/wD2f0r9JtL/AODdjU/E/jD4b6Z4J/bp8Ea14f8Aifa6mfDPiay0WbZcXVnF5xt4&#10;4/N/eFokun3AjaLVwRyMZh/4N8fFkvxq1z4WWH7Z3w/uNN8C6NqGp/FPxEtnP5fhSKEg20U0QJLT&#10;Txb5tpKLGkExLuQgkUeI8nf/AC86X2f+Xlb1H/ZWOWjh+KPzs356JRv9AK/V79jD/gmf+wZ4w+Cf&#10;7QXw5ufif8Pfipqfhf4UjxR4Z+M1vqF9Y2Ph25u7fUolhuokdgi2z2CXTsyO2yfBQ7QD8i/8FMP+&#10;CXnjD/gm+Ph7quq/F7RvG2i/EfSbq+0XWNGs3gQeR9nLLtdmLKUuoWV+Adx4GKrC59gcVi3h1dSv&#10;pdb6X0+XezJrZZiKNFVHqvLprb+rXPlzd/sijd/sikDcdBS7v9kV7Z54bv8AZFG7/ZFG7/ZFG7/Z&#10;FACEn0FfpD/wa2HP/BSvUOP+aX6p/wClVjX5v7v9kV+kH/BrYf8AjZXqIx/zS/VP/SqxrxuIf+RN&#10;X/wnoZX/AMjCn6n9EZ60U4uQcUV+KH6YfCv/AAcg/wDKJbx1x/zGND/9OdvX80eeM7a/pc/4OQD/&#10;AMal/Hef+gzof/pzt6/mjOP7v61+pcE/8imX+N/kj4XiT/fl/hX5s+xP+CZ//BVe2/Ym+Gvjz9mT&#10;4yfBpfHnwp+JkMsfiLRrXUPsd5bvLbG2meKQD5xJFsRkYqRsVkZSGV/fviV/wUj+JN58Mfgb8Rf2&#10;aP8Agn/4u8K/sw/AXxtY62t7cTXFyl/cwz/Zwst6VMaHzbiZRuLs8s3LD7tZX/BK34FfDHTv+CYn&#10;xm/bO8Gfsm+GPjd8YfDPiyy0rQ/B3izwnNr1vBYySWIkYWEZzIfKuLmUyqMqIOoVHDfXvwd8Uajc&#10;f8Ervjv4x8cf8E5IvDun/wDC9tJuIvgFqWnXCWNvZB/DXm+XDFBDtgEguLoqsQiDLJ5iuvmZ83Nc&#10;RgVjZyVK9pJSvK13ZJtRvvbaR0YGjiPq8U6ltLrTZLWzfqtj5t+IX/Bef9h/4mfCj4qfBfWf2H/F&#10;0OhfFbxnFrvidYfGgd9QkK2KTuT8ptmZLQRhYmKgBW4LMB8wf8Ffv+CiXwl/4KTftAeG/jh4D+Ee&#10;seGZNL8NJpGrQ6rqCTNdRx3EksezyztXHnSjoCc85wMfqN+1N/wT3+FPwm/a++Ivxh+Cf7DvwPj8&#10;K6T8D9H1Ge78d+Ebi+0HS75dS1FbuWDQ9Ot5GupmtLeDcYViMWxXJYyOH9J/4d3fsjeC/wDgojrX&#10;h3Rv2DPh3qHgnxV8FJNa1BtQ+H0FzY6brdjqEcEMVpvQw2jXFvdytJFGqmQ2kbrjY5fjw2ZZTg6i&#10;q0qUrpae93ST/D8uh0VsHmGIg4TmrX7dm7HxVf8A/Bwl+xonx8+Hf7QOhfse+NIdY8A+Gbjw3ayS&#10;eJIWDaTLCQIQm4qWEqwtvbLYQjPJqh4O/wCDiH4DN8N9D+GvxG/Z4+JUNn4F1q5TwSvg74lT6WH0&#10;VJCLC0vvszxGcxW4igbeZA/lbySztX0tov7E/wCxb8UPhJ+xt8VfF/8AwT18M6VqXiHWEg8WeHvC&#10;XhpbVAx0C+uJF1BZmEt1DFPZpKUuHlnJjKAytI8ct7wz+yR+w1+0D8Qvhr+z98SP2PPDel3w8Uaz&#10;rmteI9N/Zq1DwLZazHbG5bT9HjlvbW3kkJt5VmlgRpt62EhLMqs5xdfJI2Toy6/a2s3t+Jp7HM+l&#10;SPTpo72Pl74N/wDByJ8G/h1oPhBrz9krxXb6hoXirXtSvrPR/iAy2c0ep3N1MZJt0YbUZ0E6AG4H&#10;Ll5Sd4Wn+NP+Dhj9k2T4FWfwk+G/7G/iq1Gk/Ea18a6Zb3/iuMwnUo/EK65LvkAZwslwZezBBJgK&#10;VULXvnxe/Z2/4J+3Xxq+E2s/EP8AYmsZNU0P40a9ovijR/hr+z/rkGjX+lpp2sS28Lp/Z0cesPby&#10;W9mzSW6yecIZnSNoSyj5D/4OAvgZ4C+HXhX4QfEn4U/DH4V6D4Z8Yf2vc6TJ4E+Ec3g/UJIg8BSL&#10;ULWZ2d2SN48O6xMXaXMUYIFdWCjkuNxcKKoyXN3k7XV/v69jDEPMKGHlPnTUdNteh9ceBf8Agp7o&#10;vhn9prU/Fejf8EoPjJp/jT9qS30y0tV1TU0tV8SDT7MwxyW5uGWGOOO2uIy8ilUVWEkjAcj4V/4K&#10;E/8ABRD4SfF74V/A39k3xD+zV4o8M+Iv2b9Ut9C8QR6lrETl4bKGGzvLRRGThzJZR4diSNnXk5/Q&#10;r4d+CfGPiHxL/wAEzdb8VfB+XxJp+n/D/V4te1HXfD8l5Fot4dF0y5s7hpHUrbXXmWhMTsQ2Ucr8&#10;y5GT8N/2efg1+1bpHxz+Cfhv9kb4WN8Xvhv+1Ytxqd34s+Htqb298M3Pi5dTjuJppdkklvJYfaUA&#10;DYltYfJVCJELcWHxGFwuK9o6bfL2k9LNxT66WN61HEVqXIppX7ryUn07nxv+0v8A8F0fhV8Qf+Cg&#10;vwc/b7+DH7OOradrXw90e80TxFp+v6wrpq2mSrKkcUXlHEUka3l6wcg5eSPcHVNtdd45/wCC+X7N&#10;Wt/FDw/4v8P/AAQ+Mh01fG02v+KrHVvjFfTpPi1uxb29rbmZoYI0u7i3uAoCqps41CkHA+uvh98B&#10;v+Ca/wAQvAvxe/bO+DH7O3wf1qx074mw+Fbe1/4VY2v6Xp+m2F1Z290YNL0yKYzT3KtPcJcRRjKX&#10;VvI/7pHLYv7PP7Lf/BOr/hdfxi8B/Dn9kXTrTWNe+KWn2vgXVvip+zfretaLp8E2jaZeTWJguY7c&#10;ac4llvGVZZLfak8LjzIwqVvPF5OoKMqEvdVvi876+l9GRHDZhuqsXzO+35fcfPnin/g5w0e1+Nvw&#10;68Y/Dj9nbWJfDfhjStS0zxSviTWLe41bU7e8a2JEV0YmeLY1rHKQHAmZUD4CK1UtG/4OEP2a/A/x&#10;U8H+LvCf7LnxH1ex0PVNSv7678a/FG61a6t5Lizlt0Fol08saY81lLZUqhdV4civz7/b78GyfDn9&#10;tb4peBJNB8O6adJ8caha/YPCenm00yAJMwC20BLGGID7qZO0cZOM15DnHVf/AB6vqMPw3lGIoQmo&#10;P3l/M+vf7zxK2bY+FVxbTs+y6f8ADH6/eFf+Djf9lC3k8A6j40/ZH+Ieq6l8MdW1G68JatqPj4Xt&#10;1uuLe4tDNcSSgGaR7e5kDK4ZULYTIVSPHvCv/BcL4XeGP2yPjl8T5v2dNYvvhT8fPD8Vj4u8Iya8&#10;ItQhuFs/s73Ecy5XDh51KAqQJVZWUoVb84hjGQv/AI9QP9z9RXTT4ay2EWlF6qzu/O+nbXVGcs4x&#10;0rXa08vK2vyP0o+AX/BW7/gmt+z3p/xQ+HXw3/YA8UaP4L+I/gez8K6nptn4y824vrRUvVuZp5JG&#10;3LNIt6YwyMSFiVtwJwvj/wDwVK/4KZ/D79v34U/BH4eeC/hRq/h6f4U6Dd6deXGpXsckd550FhGG&#10;jVOVANmT8x43DryR8bgeq/qKMZ6r+tbUcgwOHxKrxvzJ31bfS3XyM6mZYqpRdJ2t5Jeo7J/ufpRk&#10;/wBz9KTI/uf+PUZH9z/x6vZseeLk/wBz9KMn+5+lJkf3P/HqMj+5/wCPUWADk/wfpX6Q/wDBrZn/&#10;AIeV6hlf+aX6p/6VWNfm6ef4P/Hq/SH/AINbP+UleofL/wA0v1Tv/wBPVjXj8Qf8iav/AIT0Mr/5&#10;GFP1P6JSFz96imnrRX4qfph8Lf8AByD/AMolvHn/AGGdD/8ATnbV/NINvA56V/S5/wAHIHP/AASW&#10;8ef9hnQ//TnbV/NGSB/FX6lwT/yKZf43+UT4XiT/AH9ei/Nn1R/wTr/ZE/4Kf/Gqy1b4kfsAat4o&#10;8P6e16dH1rxF4d8fDQ1knREmFtIUnjkk+WRGA2suW9c16VpH7L3/AAcMeII/GHhbRdZ+OdzHousv&#10;p3i7To/ipNh7qa2hmYNGb4G5Dw3ERMiq6sGILZVgvTf8Ec/2hv8AgnF8C/2evFur/tKeMtP0T4la&#10;d4ytdR8Pz+INF1HWLU6cj2bM1rZQyJCt4fLuES4BE0RdXyyL5bfb2u/8FNP+CXMPxa/aE8d2P7d/&#10;ky/GfwnpWi2n2PwbfldEktNOubf7Skq488sbpWwBEVaHbuPUc2ZY7MoY+pGGHUlfRuDfbr10KwmF&#10;wksNCUqrT7KVrfLofAOrfs3f8HBmiftC+G/g5qfxJ+NQ8c+JvD9xd6Y0XxduZWj0yGSIXDzXCXhE&#10;EMcssKtvYAyPGF3Myg+zf8FDP2fP2qv+Cf8A/wAE9/h/+0loH7f37Sdh4s1TxRaeFtd8J698RbuC&#10;101ktb8yrAsLq3lLLZYhYMyNDIHGQwNe7fs4f8Fn/wBgPwD4o/Z91bx98aJrrUrH4DJ4N8Y6pN4d&#10;uZZtG1PZpczPNcN8xhkktpldo1kJkjiY/Llh8y/t6ftUfsUa9/wSN8C/sa/C/wDbNvPiZ4w+HPxI&#10;Ot/2lqXhW9tZddia51NWUmd2EYSO/BDGRt6wAALvAXihWzDEYmip0FFJq9oNXV3u2nZaL7zeVPB0&#10;qM3GrdtaXls9PPd/cQfsvWn/AAXY/Zd8Hf8ADZPizwf4u8beDNF8KX2rJ4b+I3xIuZI7PT3tXkl1&#10;WOzN8ksEiQmUBwBKplYBctz1f7dXjj/gsv4//YZ0Xxhcfsp6z8PfAnhfVLfxkur2vj/VNY8V6Z+6&#10;dY7qaa9vZr6CNVnclcBoRu3hFjbbd/bu/a//AOCd/wC2Fqvh39vDR/20NZ8M+IvC/wAOo7Cz+Cdr&#10;4XufM1DUYme6jsLidW8lbOSUrBKArIVG7divVfiX/wAFW/8AgnxpPiz4qft0+F/2n7rxJrPxG+EK&#10;eFdL+C114aux9jvoY5Pmllf935TsdpJRQAznJ34E1HipVo1/qyc77cklZ30XZ6X961i4Kh7N03Ws&#10;v8S67vv8tz5L/wCGFP8Ag458YeLNIvdX1P40TajpkFxqGh6xffGBpRZMYHjZobgX7CKSSN2iG1gz&#10;rIwPybjXA/G3/gm9/wAFpvjJceAdV/aB8D/ELxhqHiwz2fhKLxp40F5dWzrDNdNbN9tuSbV2ht5Z&#10;vLYqSI2BG4ba/SL4F/8ABWD/AIJp/A/xR8GbIftrT6rpPw3+Bdz4H1Er4T1CGO/u1bRfJvDHh9jF&#10;LCfC/PtEhG/nDZvh7/gqB/wTY1XwZ8MtL8W/ttTQ3nw5+PGu+N/MuPCOoXDanaz3euLb2uf+WQEG&#10;qREMS+BCF2DPy1DMs4pvmWGS81Td+opYPATjZ1m/WS8j4qsP2OP+DjXR/Bum32ma78drW1sdaj0P&#10;S9JtfildrLZsGa2EiQpd/ubVcFfO+WMRsHBMR31zzfsCf8F4PC3xL8efEDRo/iYvii3iS18eeKNP&#10;+K0a3l7AlujRrcXH25ZbiPyFj2hiwCgLgFdo+yPix/wUo/YQ1H9n39oz4f8AhX9vDUrjVviH4y/4&#10;SvwddR+HdQje0ZHtrldLjO75FZrYweZuRR55bYQpVu8sP+Cs3/BM7V/2o/j54h1D9qGS38P/ABS+&#10;EuhWFrqf/CN3YW2urJdXt7iBVK7pJSl3byJ8qhtxXPy8v+0M2je2GXn+7e2n9eqF9VwDt++f/gS8&#10;/wCvmfnb8J/+Cb//AAXL+BfiFfC/wM8E/ETwdqHiLT5NSMHhL4l22n/breFoVaZmt75Q+1p4h8xz&#10;8/Hcjvvhj+xz/wAF3fDPxF8Gv8S/iD8dPC+jfE7x/Baa9LpPxYeLU7xhaCW4uXQ3o3TjT7KXY03z&#10;EWiRnoin7U+AP/BVf/glj8Prn4D+Kh+11qEcfwv+CM/gyfS9W8HXQurozx6LiaZoi8ccqf2YQyIZ&#10;VLSna+EBbk9Y/wCCm/8AwTz8SfDXwT4e1H9s64/tDwb+01e+PVmm8LX0jXWmy6zqUyWwJ/1apbX6&#10;gHLfLDs2DfhVUzDN6l08Mtd37N36r/JjjhcDC371/wDgS8v+CeAeLf8Ag3v8Z/F7X/2hfHXw7+LP&#10;iq1k+GureV4e0HxppNrdap4nvH0i21J0nu1vUjt2Z7pFErK4KyK7YO9R4t+0f/wSH+IPg3w3+z74&#10;N+A3wy8fav8AEr4r+GdQv9c0PWn05bXzrW2s55DZyxS7RCguHBaZhkCPHzMQfvLxP/wUx/4Jt/Ez&#10;xX+1h8PB+2A+k2Hx28J2k2j+Jrnwjd/ZtNuF0QaRJbgZDTSp9mjuOREGE+xTmNmqf4S/8Fdf+Can&#10;wTj/AGZpNT+PreI7j4b/AAvu/BGvXUfgu78y0a4sdNJ1AM2SgEulLAyJ5jEXmchUY0Ucy4ipct4y&#10;lbZcrX2erS1VxTwuUzv7yV+t1/N/kfmh4n/4Ix/8FI/C/wATPDfwpm/Zvvr7UvFi3T6JdaTqdrdW&#10;brbIj3DSXCSGOAIJFXMpTex2pubivPf2uf2EP2mP2G9Y0bSf2jPBEOlL4it5ZdBvLPVre7gvli8v&#10;zdjQuxG0yoDuA5PGcEj9bvDn/BUf9kL4V/FH4d/D7wz/AMFAvAdnpPh+XVpo28G/Ay50/QbaO7Us&#10;tvKhmkbDSM0jtE8beYqkkB2Vvij/AILy/tSfsZ/tIfEz4fWX7Jl/pepXHhvw/cxeMNc8N6DJp2lX&#10;lzK0BQW8LtldpjlzwcK6KZJCvy+xlubZxisdCnWpWi07vla72326Hn4rAYClh5Tpz1VrK68r7HwQ&#10;NlL8vvSBl/vUbl/vfpX2B4Yvy+9Hy+9JuX+9+lG5f736UAL8vvR8vvSbl/vfpRuX+9+lAC5T3r9I&#10;P+DWzH/DyvUMf9Ev1T/0qsa/N7cv979K/SH/AINayD/wUr1DB/5pfqn/AKVWNeNxD/yJq/8AhO/K&#10;/wDkYU/U/olLNnrRQQufvUV+KH6afCv/AAcg/wDKJbx5/wBhjQ//AE529fzR59zX9Lf/AAcg/wDK&#10;Jfx3/wBhjQ//AE529fzSEDHU1+pcE/8AIpl/jf5I+F4k/wB+X+Ffqe6fs2/AD4BfF/wlZ/8ACdfF&#10;Wz0PWJLrxC+rTap4mWxt9NsbPTrWa0kCfZZmnmmnluQse5BJ9k8oMjSK1d5cfsR/szz/ABj8N/C3&#10;w7+0RZ6jYXuktN4i8UWfiK1S0srr+04oTCv2yK2b5LORZ2ypDGQbGIRwvyft9SaMx9d1e7UwOInU&#10;co1mlrpbT8+h48cRCMLciZ9Dav8As8/sl2eg2c9t8Y9aOu3gtjD4be4s2Z/O05b1R9pXMKNvYWpD&#10;sCsuWbABWtxP2RP2Uz8SrfwxfftGpb6LfafCmn64+sWLRy3kmmWlzF5iwiSSGCS4XU4GZUlaJ4oV&#10;ZX3q8ny9FC80oigR2b+FVUkn8KQbM53Gl/Z+Ksv9olf5diliKXM/cR9Ga/8Asp/szaF4s0Hw/F+0&#10;nHqVhqMmrW1x4l0u6tzay3X9nRT6UiQTCOaBJLz7RZSyz7EVojKfKjwW7Cb9iz9jW38O2aaf8e7r&#10;XNRbxtdWFxc2vizS7SGfRVi0m5t9RjikBaEvBfzqySMWSeBoyv7mXd8irBLIjzrFIyRAeY4UkICc&#10;DJ7ZNW9B8N+IPFOp/wBh+GNBvtSvDHJKtnYWrzS7EUu7bEBOFUFicYABJ4FRUwOIkv8AeGvu/r9C&#10;o14bezR9BeDf2Sv2ffEviPxNout/HtdFbRbXS5tPjutSsZPtUt0+lma18xH2s9vFc6i0jxhwfsPy&#10;oWOwr4H/AGQvgTquu+M9L8QfG+xmXw9Nt0RbbxJa239t77CSeFLZ5I2V280Rq3nfZvlblVk3xR/N&#10;+URdzNt/vUEoRkNVfUcVKLXt3quy301/ruT9YpfyeZ9c2H/BP74B3fhDWvFtn+0bY6lPo95LDL4c&#10;0vXbQ3sULXlzDDdTySItvHGsdsXbypJ932iDmIuiScP8QP2Yf2afC/xMk8E+Df2pLHxZpsWjtJ/b&#10;2kx/Z4pJ0upoXlH2tIR5axReeY1ZyQ4RJJOHPz9+7bkj6UfIT940Qy/GRbbxDemmi+8HiKO6po+i&#10;PE/7KHwL0LxHo9hZfG6O90fXPFdnpVr4gj1ew2WtvNrF9bm7mi3lwn9n29tc/NsCNdKGOOK6HwR+&#10;xJ+yz4st9J/tj9sjw/4ZuLzT7qXWF1q7d00aaJ4EKyPBbOsrq0rAJEWSURsfPhICt8rbhnhjRlf7&#10;1OWX4qX/AC/a+SEsRRvrTR9RRfsffsozReItRsv2qdPvLbQxdXEENretHc3ltb6TDdyFFu7WBT/p&#10;Mwtk+YSykMVgwrEc742/Zp+BukfAfXviB4a8fXUmt6PfXCW8E3iTTJY72BH0lIJFt0PnDz1vbyVQ&#10;NxVbYq4BUmvn/wCRfvMaPlI+8etEcDi4yT9u3r2/4I3iKck0oIBt70DaOmR7Up2AZyaMx/3q9T4j&#10;jFyPVqNw9WpP3f8Aepf3f96qANw9Wo3D1akzH2ajMZ6NQAu4erUbh6tSZjzjdS4T1oAN3u1fpB/w&#10;a2HP/BSrUOv/ACS/VP8A0qsa/N/CetfpB/wa2bf+HleoYP8AzS/VP/SqxrxuIf8AkTV/8J6GV/8A&#10;Iwp+p/REetFOLNnrRX4ofph8K/8ABx//AMol/Hf/AGGtC/8ATnbV/NG+3GSe1f0uf8HIHH/BJfx1&#10;/wBhnQ//AE529fzR4B5LV+qcE/8AIpl/jf5RPheJv9+X+Ffmze8S+AL3RtFsPFGk6guraRqEahdU&#10;sreZY4Lry98tpJ5iLtmj5zjKsBvVmUg175/wTr+Dfwy/aF+OHgz4cftH+AfsHgWa+neXxhY2c1tJ&#10;PJDDJMLFpEGy4E7RiDAXzVZ1ZW+Vkk8z/Zc/aI0v9njxBrF9rfw+i8RWesWdvFNbNeCFkaC7huk5&#10;aN1ZGaEI6lfmRzgqQDWD4g1/xT458OXvj3xnqGvzyW1za2egyq8rWVnFtcC2RiCIkSOJEiiQqAqY&#10;UYTA97ExxFSLg2o9nfXXsl1X/BsfPyjGVNqO9j6u/wCCivwX+Cf7PPwV+HPxJ+Efg+Hwf448Qapq&#10;ln4h09LSRH8i3A8m6thKx8lWS42M6gMzoCrAoc+b/smeHv2afh58GdS+Nv7V/wALf+Eh0u88UWtl&#10;pdrDq/lXc1r9h1HzljiDBhvmWDbOAQj2xUsgkBab4B/s0/Gz9sn9nHxZ8TPGnjiGw8G/DnXorm+8&#10;beIr6W5kgmvYo4HtI4UR5bh5GhssfOqxBDwfM4T9qb9hb4x/Cj4FfCn4jeCI7zxt4J8aSXkel+I9&#10;HhupvtOtG5Nu9qbV4le2kEdtDCkZ8wytBIyuykJH58Eo0vq05u7lZu/ldJS72tpvbyKy3D1sJh4q&#10;o+eSjvbfpfVt7/K582aPrWreHdWtfEOg6vdWF/Y3UdzY3lncNFLbzIwZJEdTlXVgGDAgggEEV7N8&#10;P/2vv2mPAuq6t8aPF3iDVfE83iiGDTrjxH4mvjcahK1rdW95F5N3cB5T5ctrDuXDptOCAxRl+lv2&#10;E/8Agn3+zH4++CnhjxR8cIpLzxB4g8b32keLtLupr23uPDFnbyCIuqQcLN/rCRMCQ5hAQrvJ+X72&#10;38NyftOeMfCGsatouoaJ4d0Xxbpnh9xDHFY7LTS9QWyaBZMAMZUikjJzK8zByXlYk9E6+Fx0pUuW&#10;9t2/W2hjgsd7TFTp021KDV+2quP+KXg747+KviNr37YngPwrq95o+oeJZPEdv4p0vQBDb2txLMbo&#10;5ji3xwtDIdropKRsm3I4Feq+LP2CvDXjv9jjUP21/wDhPLHwbr2maTJJ4i+HTaSVVryO7SEMgBQ2&#10;H2iGRJlt2Rl3BijKkscMXb+Cf22Pg/4B/Z58A+NvG15fQ+LtB+E+peEvCvhNPCIkh1LT5vt9k961&#10;+l6qRZlmvVG63aRT5nyMvlSV8KWp1vV7v+zbNry7uNQmVPs0PmSPcykjaAgyXYnAAwSTwKKMMVVt&#10;Z8ig97bpNq2umyvddXpsddS19N3/AF+rPavE/wCwp4v8Mfsj2/7Ws3xD0O5s5o7CaTRLWbzJo4bq&#10;WeNf3ikqZI/JRpIsAxieMHnIryv4f3vh86l/wj+veBZNej1OaGGNbGaRL+Jt44tWG5N7/cxJFKCD&#10;wobaw9I1vxf4k/Zy+LvgHw/4k0CZrPwbpemy65od1o9xph1hLkte39lfQTEGc4u59NkZgFlht1Uj&#10;ZjOh4m+LHhT4jfFXQ/ht+zzOPBOi66YNJ1nXLHw/Bp15dLJdzZMnlTuwiEM0aNCs6xy+ShkDMget&#10;YVq8qLc3dPVPay16rtb53OWnQnTbjUld3bWluui87fofVviX/gmN+xl4T+Cetzf8LAi1DW/Dfwtt&#10;/GFp4jl12SFNZ1A28V1JprW/AEBiZ1CoUuE++XbOxfjr9k/wJ4W/aD/ab0ux+J+ixx+F1M154j/s&#10;+3NtZ6fZxxlVkmMTJ5NsshhV33oQpwXDENWl+zj8Tf2i/jPqmi/sVaZ4p8TeJ/Cviq8/s218HrM0&#10;6wySNmO4t0bPktFKqSkoVAVZA26N5Ef0X/hhL9o74GfDH4u3Wi32j+Mm8H6ebPxlonhfVLln8O3H&#10;nvbSX88U1skd2sUH22D9y7NE10sobaj1xfvsPGpCpUvJpWd9k3a/lr+NiMtwuIp3deXNeTa02W9v&#10;kvwPFP2odJ+CPgb4zHS/2cPF7alpWn6XYC41K1kkNv8A2osCfajayOd7w+cGZGOOpx8oUnN8D/FD&#10;xVL4h8P2J+H/AId8SJot492mkz+E7MyX4w7SC4mihWe4UKXb947hcA4wor1j/gnH+xDpf7XXxA8S&#10;XXxM1DUdJ8I+D/Bd54gv7yCRbX+0po3WKCwjuZUaOJ5ZWPzEMcRPhSRldz/god+zn8OP2LofCfhr&#10;4FeJPt+m/E7wbBrepX11qiXd5ZDztsmmF4gqCNLiHltgdmj2sQEZT1uth/aLCr3p7Xfprr3t2K+u&#10;Q+ufV07Sa5rdLXt+ZR/bZ0bxH8fPE/h3xT8P9J/tzVLXwnpL65p2kWMsl7bDUrRdXtl2LuD20MV4&#10;1nGUJMf2EiRYlkt1an+x7+xr4o/bzbVvhtpD6P4N1TwDpP2q88R31i0MN3btcrF9luFjA8y7Ekoa&#10;OTAZo1lWRiI4gvbfsb/tP+Grz4dfGLwf4uh0Pw3ea34V8HW03i7VJLsx2Gl6P9nsmiAtkeVpLiYW&#10;DFVRgMPkbV3pwP7c/wC3D4o+Ov7V2p/G/wCDfjfV/Dtu0dvNa/8ACN6te2ltFqLWUMN/d2kbuHtk&#10;nlWRsHDlGAfkmual9bcPq9LTl1Unr0T173u/uPQrOMpuber6W+X4W/E8m+IvwZvfhV8d9d+BHjrx&#10;ZpdjdeHfEFzpOo6x5kk9nHJDI0ZkJhR3KZXPyozAfw54rnvEvhLxB4P1+58M+ItLe3vbSYRSxqyy&#10;KWIBUo6Eq6spDKykqysrKSCCei+M/hbXrTVbH4nXekLDpfjax/tnS7q1RVgmZpZIrpUVI41i8u7i&#10;uovLEaqPK+TdGUdvQLH9tG+0X9nLRfhB4W8CjS/FWh20llY+OtPvvKu47d76W7d1KIJFuCsi2pkE&#10;nNtGI8Bcg+lGriJU4SjZ6WfTXv8Af0Od04xbTPev+CeX7HPwK8RfAvxR8Rfjh4Dutb8dWfjKx022&#10;8Galp8/+iaO8LSSXuxMPukdJIlY8IYD3cV88/t0fBP4Z/CT9s/xp8Ff2dNVuNd8P2evLb+Hlh3Ty&#10;/vURhag/ed43cxf3iU5GciuF8SxeKPhRqljJpmv6/pOtX2jLca2rTS20qtNJI6LuXBeN4DDJyTuM&#10;h+g+rtU/4JteMfFPjX4b+OP2hvjJY+D/ABX8YY7TWW0J47ia8uo7yYKL6SeCJ0tHunMjbSrmNxIS&#10;m3CVwQlUw+I9rKo5c6dku6s9uyV/1OWjg66xlStKXuPlVu2+t721uunRHj/7RWmfs2/Dz4KaX8J/&#10;D3gzb8Sbe80m51jXLHXEvrNrc6fKboRzRfu5VlmktJEKNIq+XLtcq6V4KoVyEjBYk4HvXtv7Rf7K&#10;37RXg39qzxX8Kvi/8P30HU9J1yOLXLqCOVtJ0ezkaMQTC4lbalkkUkKxvJIAE2KWB4r63/aw/YV/&#10;ZJ/Zu+C/xI8b/BzWceI/hsumjwf4imNxOuveZNFb3dwyyAwiVHkBiMZAUkuocIrB0cdRwtKEXNyc&#10;9brXe34a6GmPxdOli4Qmrczt2tZN6/db1Pzm1rQdV8Nag2k67YPbXKxo7QyEblDoGGcZwcHkHlTk&#10;EAggfov/AMGtm3/h5XqGD/zS/VP/AEqsa/N+SSW5ka4uJmkkkYs7uxJYnuT3r9H/APg1r/5SV6hz&#10;/wA0v1T/ANKrGq4g/wCRLX/wnflf/Iwp+p/RKQmeTRSEHPSivxU/TT4W/wCDkD/lEv46/wCwzof/&#10;AKc7ev5pSmRX9LX/AAcgf8ol/HX/AGGdD/8ATnb1/NLtY1+p8E/8imX+N/lE+F4m/wB+X+Ffmzov&#10;Dl18J7DwpJdeJtF1zUNfGrRfZ7WC8it9PNkMNJ5jbWlaRvmQBdgUMG3Hbsb3p/8Agpt4uX9ii1/Y&#10;x0/4L+FY7W1t4bdNaubSK8CrFefag4triKRfPZzIGlLt8srKqKAoHzNZyW8F7DPfWZuII5laaDzC&#10;nmKDkruH3cjjPav0Z/YS/Yp/Yk+N3wa8B/ES4+HOseI/+Em8dahZ/FD7U2o3UPgrSIlIh/0jT0jF&#10;tIwcSLNOCpIBbESS17OaVMLh4KrWg5WenZP7zysHh6mJlyQklbUufsKftUX2sf8ABOLxP+xVqFj8&#10;NdC1v4g+NJdVsbvxxqVrotrf6etvFG89rGFihjeGeyULM7qrSK6qJHjkApf8FCv21oPDn/BOvQv+&#10;Cc+pa14FvvEGi+LLe6ib4d6lHe2ttpaW0ru09xE7xvcTzXO47GJP77ftJw3wt8WNJ1Hxl8eNe8J+&#10;Cdam8ZL/AMJBc6f4evdK0ny/7Tto5Wjt3gtYh+6VokQpCgwi4UDAFe2ftEfslftG/s23lx8cP2kf&#10;2YG8RafeQaalxe6lcXNvp9jfTWUbvaXMdhcJPHLE3mRfNNFueHOGUlDx/V8PTqw5mrSlzqOz5rJL&#10;Vvaz/At1J8zu9ly36W3f4nB+HdS/aE/Z8/Zkh8b6DP4u8L2HxG8TtDo+uab4g1DT47m306A/aomg&#10;QLDcxTS3tsVm3MVfTpUAHzGvavgB+xfo/wC13+zV4y/bv+KukXXhfw78P2ttI1T/AIQy1ghbxbqc&#10;jQxJsj2iLTyomia4uNsiP5gKRb9+/wAL+Mf7Wfx2+Mnwx074eePmshocn9lyWa2+lRwo6aVZyafZ&#10;iIqo2LHBJJG23lyctyK9A/Y6/bzf4P8AwY1r9kn4v+IPGNv8MfEXiGPWL4eCJLcXkVx5YimV4pii&#10;3UUgit28t5FCtACuNz50xFHHRwrnTVqjld2d3y3V0vO3+ZWHjgY4r3vha3atr0v5Gx+3z/wT68Wf&#10;A+08A/FXw1460+88B+NvAVrqXhW48UXlno+pQ2sSRJJHLbPKDcSAyrIGt/N8xJA4AHAsXHwf+C/7&#10;FXwk+Hn7aHw4+N+k+L/iBBqOm6h4f0ZNRWS0i1COa4klu/JQLM0NpNbRR7ZCiyyOCWKqYmxv2+f2&#10;vtR/am+EHwr8N+F73VpvBfw+s73SdOPiK5E2pQXUkxZYp2X5BGLSK38lUG1VWRNzGNiPMNF8TfCj&#10;Vfjfp/hT4r3Vtd+CY7zTdEvvEmn+c0mnafbvFFLf2aqsQcFElk2SxZkErFlWVhIueFji6mEjGs9r&#10;3SWrSez831Mcwp05Y1Sw8+VJ373VvwXZ+hzfxe+NXxD+OuraXqPjvU3vZNH0oaZpa8u0duJ5p9m4&#10;5aQ+ZcSkFiSAQowFAH0J+w/8fPhR/wAE9fE/iDW/j54Ai8TeItYsIrVPDdrbxzzaQsbGWSC8Z5Fj&#10;haVhDHJABJLHtlEgiePypPcP279A/ZY+HH7N/jDx58NfClj4X1y68YR/8KL1bSNN022e78NS74Lq&#10;FXtJZXnCCPBuJv3oIGJFeWeM/N37Bf7NX7PP7SF1431f4zfEDUdFHgjwLc60thNeRxR65eB1gt7c&#10;XBUtCGuJrdCuxtwdj5iFQGupWw1TAPmi40o2TS3b0f3Juz8ylRqVqvKneUurPRv+CLv7Wfw8/Z6/&#10;4KE3nxi8Q/CLTfJ1PwjrFvo9jYySLb6NdeSJldZZhM8MbeQ0LzMwWJJ3diEUrX2x8AfGfxB/4J2e&#10;OPip+0x+2D+ydYaL4K+IOk6ik39oeJraeMTOJrqPTY498rXK3D/ujlSQuHbKowP51f8ABQb4W/B7&#10;9nOHwT4K/Zu8T29xofj/AOH+n+J/FEK6obq8tr6SSSN9Lnkwv7i3ltzJGuxXZpWaQyBIDHxfgr9n&#10;j44fEf8AZ1X4vr8N/G2v+DPD/iKebUZdF0F2jit3ijSacXXlMCAbYR4O5YiHO0Fm3ZSp4fFUpVb2&#10;hVSg073tF3VveSTuut+nc0lKpRqKF/eg21a1ruyfS+3oUfgN8afi3pvxt/4XHZfEzXre+8O2Gqax&#10;DetcSXu1xDLMsMqO3zwz3PlRy+0rMeRmuy+E2h/HP/gqh8erX4Pa/qkesfEjXvMfw/4lvNsEQWJP&#10;NltrlYk2R26xJK0bRoCkhCtlGJjzfhH+2ja/AzwRq/gj4Z/BfT49P1RjLqUmsTLezX8zWk1r5NzI&#10;YlDWojmmdbdFT94d7M5SMpW/4J2/tl6/+wZ+1No/7QWh6X9tjt7O60/UrdQu821xGUZ03Ajeh2yK&#10;DwxQKTtY11VqVb2NSVKHLJL3NVe//D766mVOng/rEJze/wATtql67no/j/8A4JyePLP4E+MvHv7P&#10;vxDm+JMfhfVdFt/H0Nrpd1Y3NpPO9zBEkFuzuL+3acIqynZOCAPIjDEtyv7On/BPHxD8VTrEnxh8&#10;fx/Dz+xdUjstS03UrNLjVLDiVpp7qxaeKa1ijWIDM/lB/MVlJUMw+kvG37evhnw5+zB8Zfg1+y18&#10;fr/4jal8WNAk1PxdY6h8O4dFbT453J1J4xula5njg3CSGHEMMLzToxELsnwjo2p+H/DXwvtDPqlx&#10;eTax4iZtY0OzvPs5NlawqsZaQI2DK91cKB/B5GSjB0I58vqZhVpzUna7VtHzbLWztZLZO2ti84pU&#10;3FRw0uWXfdaPb5rz0PWdW/4KJ+N7f4U6Z8HfBXw08LWul6H9kg0iHxD4c0vXIbe1thd7Abe7sjBL&#10;cSPezyS3Lxl5HZNojEair3wx/bG+KXg6Ox+NPjzwL8JzpthqKvouk2vwL8JWlxrV1C6MUSaDS1lt&#10;4kJBedGR+NkTLJl4/e/2Lv2AP2Xvil8F/hP4w8T+EL3XNJ8cLqcnxO8ZTWepyp4JNtcSwQxm4syt&#10;pbIwiE8hucskUyu7RRlJD8T/APCV+FviF8T2HxREi6ZeajbWdpdaTc/Z4dFsRcgMsETJIvlrCzhY&#10;+MNhiWO4M40sHV5owp7attXb1a089H121W4SqVpSXNLyXbo/meqfta/8FAPiL+2f8WNE8TWHwm0H&#10;TZ7bTYdKsdNi0O01S8uWM8knE8lt5rMXmZUVcbRgDJG4/oR+09+0nrP7ZXxS8F/tD+BtY+B2i3Hw&#10;vsLZLjS/Ffjiyh1C11GBVmurS4SWaM3kEVyJPKeNCj4ZkbMjivFf20P2Tv2Tf2fP2bfiN8WPgXoV&#10;34efQbrQIfg343n0TV4ZvFttcpFDqUguLsfZpWdXa5hlttp2RzMirGyY+Lv2NfgJ+0L8efiXeaT+&#10;z94Qu9SuoNB1C31i+jhU29hZ3dnPaSNNI4KRqySugJ5y3GCMjKk8NWoLEUUoKmpJXX8yV/vWndMu&#10;vSqYf9zUd1KzdvJu34/geq/8Fa/2spv+Cg/7bEfi34eWY1fboel6HZ2ug2srxahqCxKLlrVOXnV7&#10;lnSJioeSNIsrwBXkv7Tvj/43Qa1b/AL4h+I/E9ppvg6xsLJfCGra7dzW9jdxWkazSrDO37ppJWml&#10;27Rt84qMACugbTvjt+xL8TtK8D3X7Oa+G/HzKFg1bXFlubq8juoZbci0y4tVhljnXbKiPMjoGSdO&#10;UHmnxr+Ivjz4ofEK41/4kWxt9Vs7O10qSze18l7aOyt47SOF1IDb1SBQxb5t27OOg9DB0YxdONOK&#10;9nFWTum30vp0sc1f2VZOc3ebd7W6epyqpxzxX6Q/8Gti7f8AgpVqBz/zTDVP/Sqxr83QhIya/SL/&#10;AINbFI/4KV6gT/0S/VP/AEqsaniD/kS1/wDCbZX/AMjCn6n9EhZs9aKDtz3or8VP0w+Ff+DkH/lE&#10;t46/7DOh/wDpzt6/mk2tiv6W/wDg5AYf8OmPHQ/6jOh/+nO3r+aMnJ4xX6nwT/yKpf43+UT4XiX/&#10;AH5f4V+bOi8AXfgSSS68MfECxENrqbwrF4hhR5J9JkVj+8EanEsRDYkTG7AVkIK7X7hf2f8A9qP4&#10;LwWPiRfClxb6TrbW7xyLqUTafq8HltdQ+aBJslgkiieRA/yyJym7Iz5Lh8cfpXqWoftj/H3W/AWi&#10;/DHxJ4jsdW0PQbeG3s9P1jRbe6VoYY0igRvNRifLijWJGBDKm5QQGIP0eJp1pfw7NPdP9D5vmrU6&#10;kHTstdX1t5H0D/wS8179mj9lf/gpF4F+Kfxf+JOjw6TDqOpix0GC+TVBpEzwzw2a32pARWRJMkbp&#10;PbvMgYDzRbnO39QP24/iL4B+H37Dv7Qll8V9FsxD4w8J3y6LCdUt7mU3zbhbqkakltkkwk81Vwgj&#10;ySODX8+F3NFcSq9vYQ26rGitHEzkFgoBb5mJyxG484BJwAMAXPCXiPWfBHiS38V+HLwwXlvvXdwV&#10;kjdSksMikFZIpEZo3jYFXR2VgVYg+PjMheLrxr+01SWno7qz6fidUcQ007Ws326qzv8A0j6g/wCC&#10;e+gfs2fEn4yXHws8XDXNY0v/AIRDVr/w/wCGde0+C7/tHxItsy2UMEUXzsTIysY1eMS+UokYoCBz&#10;X/BRL4Y/Cv4b674DXwro82h+MtS8H+f8SPCz6PHYJpmoC5lWHbbx/LD5lt5LFQACNsm1TIVX571a&#10;8XVdTudRj063s0uLh5VtbPcIoAzEhE3szbR0GWJwOSTzTrC8NnqkOqXNnFeeXcLLLb3e5knwwYq+&#10;CGIbocEHB6ivWp4OUa3tXJ9NP6013fotSZVeaNrL+v60PqH/AIJnaV+zz4Z8QeINV/bqgTTfhf4y&#10;8Ny6Vod9rFvctZ3etwXltMki/ZkeceTElypuI1wjTrE7hZnVuH8T/s0eD/jf8drrQv2H/Ednr2ha&#10;1rF62heH7yeeLVNIso5J2UXCTxoZwIYGkBtjcN5ZjEgSZ/KryPxp4x1vx3rja5rAhjVY1gsbG1Qp&#10;b2NunEdvCpJ2RIOAMk9SxZiWLfBfjTxX8O/E9r4y8GazJY6lYyb7e4jUNjIwVKsCrqQSCrAhgSCM&#10;VKwtb2kq0Z2k+m8dDOtJypuMN7WTff8A4c9L8XeBbz9miTxJ+zv8dr++hudSltbjUtF0mDzBYTRR&#10;LPp2ojzCizs9ve3AVcjEV1Jkq7jZR8F+AP2kfhP4x/4Wt+zxfa9MdF8+fTPHHgiSQqsAjctJ5kJ3&#10;QMYA7vBJtkRNwkRcMBheKf2g/iv4/juY/iP4hj8RLcb/ACzrNlFM9nuLnbbPtD20YaR3EMRSLcxO&#10;wmu4/Zb/AG9vj1+yD4Y1nwr8Jv7FaHVrr7XHNqllJJJYXXkPb/aISkiAv5UjptkEifMTtzzU+yxU&#10;KbvaTe66P8NDGVTERorlSc9NduuvX1a2KPxX0f4t/HC/0X4ofFrX7qz1S90WEeIPEHjzWljku137&#10;4r2NZGNzPG1rLbsFijkdwjNGrqQq/wBBfwk1P4Sw+H/hD4m/Z28Kau3w70TwbaDTn0Wzjaze3aHe&#10;5XoN3zss28g7lYYyDn+bLxNr/hLX9EszYeB10nWI32X11Y6g7Wl5EI0AcwS72jnLiRnZJBEQyKkM&#10;Wwl7GgfGb4y+FvBN98NvC/xa8Tab4d1Pf/aXh/TtfuYbK63DDeZAjiN8jg7gcjA6dPNzDJ62PoQi&#10;p8vLeytpZ/Pp08ju9vHma13Tb72af3P8T6O/bX1T9l3wp+3x8VJPg9r+oto9x47urX/hFdU8Lxya&#10;LdRl8XEUlwl7FNHF55lCtHEssS7WjkDqGHoP7Yn7Ev7EvgD4UfGOx+Dfi1Y9X+DVxoMfh7XG1G5m&#10;m8a/bJkg1EXKy/uVNtM4ERto4B5e7f8AaDiUfFnj/wAcp8QG03VL/wAP29vq1tp6WuralDIf+JmY&#10;/limeP7qSiIJGzLgSbA7Auzs8/ij41/Gfxx4L0v4b+NPi34m1jw7oe3+xdB1TXri4s7DClV8mF3K&#10;RYUlRtAwDgYHFd1PA1IqFptcqSeu9mn89ra9HfdImVeLveK3/P8Aq/yJfgPpeu6r8YfD1toF7JZy&#10;f2lG9xfR2yzC0tV+aed1f5DEkIkd9/ybFbcQuTXvn7en7Lv7I/hPxvpcH7Cvxht/Ecc1jNPrmg6l&#10;4ms5JLSMzkW0sEu5VmLxEF4FZ5Y2UuR5bAj55Pj6Sx8CN4F8MaNDpq6hAI/El/HMzT6qFuPOjiYn&#10;ASBSsDeSow0kKyMWKxiPnWUsCML+NdFSjiKmIVVS5bK1t7+v6f0iFKMY2tc9w+Efgr48/AWK38c+&#10;PnuPDXw/1JYrjxBY6zdStY+Irfy94sJLK3mSS6lmjcqkZaIqJN5mt0Vpo+X8G/DmD9oqfT/APwe8&#10;I+X42gjW3s9HtQQviKJTzKDJIRFdop3OoCwvFEzgxuhE+n46/bd/aE+JvgjSfhx8Qdc0vWNF0S3W&#10;OxsdS0K2mUMlrFapISybvMWGGJA4YHEagkgAVxfgv4seLvhd8T7P4t/CW5/4RjVdNnMunNpVxLi3&#10;zGUdQ0js5V1Z1YMxyrsOhxWdOjiOWUpWUultna+j6v5/oc1OeI9n79m9fTy3O51T4RfH7w5b33wi&#10;+M8Umk29lZ272K+JPFFtb22mbxHcpPEJXYSxPBIxC22Xk3grvwUb9Lv+CFvj/wDZ90/9kf4nfsu+&#10;AtZ0fWvH83jAX2qatCrWI1TTUaJLa4tmu1SWe3Vo8hHjilU3J3Qxk7m/LT4nftNfEf42eIbvxP8A&#10;GG20nxFeXSqiz3mnrHNbRpGyRxRzQlJFRARtQsVGxRgqCp86MeU2kDHeuXEZbUx2HdOo+W7T02uu&#10;v9WOilXqeySqK7tZv1Vmlf8AA/V3/gv78TP2cfFXhb4K/DzxH5ja94WtNUtdc/4Ru6t7qeFT9lMc&#10;ckuTGucyOYiRIhcEqFZS3NfsG/Cj9mD9oL4F6N4/+IvhA+ONQm+Ijad8RNW1rwyLu/0rw7EkZiMs&#10;8WNjuslwzXIDTERriRfICP8AnJ4d8dal4f8ACureCpNJ0/UNN1aNSsOoQuxsbhSCt1blHUxyhQ0Z&#10;zuRlkO5SVQrigzxhxHMyiRdsgVsB1znB9RkD8qmjkrp4SNFVHeLdn3vrtuvv6HNmUKmNoclOXK/d&#10;166W7d7WfqzpvjToXgbw78Y/Fnh/4X6u1/4ZsfEl9B4evnYMbixSd1gckcEmMKcjg199f8Gtilf+&#10;Cleof9kv1T/0qsa/N4AqMYFfpB/wa2A/8PLNQOP+aX6p/wClVjWmexccjrRbvaJ6eU3WPpJ9z+iU&#10;g56UUEnPWivxc/Tj4y/4L5fCv4mfGj/gmP40+H3wh+H+s+KNeutU0iW10fQNNku7qZY9QgkkKxRA&#10;s21FZjgHgV/Pyf8AgmJ/wUbPA/YW+LP3iuP+EBv/APa5/wBV0+U8/Tsyk/1qGKMjBWobwxWlrJci&#10;Ld5cZbb645r6LKeJMVlGGdGnBNN31v5L9Dz8VleCxtRVKqd1po7fofyYr/wTG/4KNG2W5X9hX4s7&#10;Soba3gG/VhkA9DFnOD065BHUU7/h2F/wUbJ4/YX+LGd4X/kQ77u23/nn0z36Y56c1/VJ/wALOt8Y&#10;Ggt/4Ef/AGNH/CzbfGP7Cb/wI/8Asa9T/XjMP+fcfxOf/V/Kf5Zf+Bf8A/lYf/gmR/wUYUM4/YV+&#10;LTBFZvl+H9+ScAHAHlZyQwwMZJyOoICxf8Ew/wDgo3L8w/YV+LK9R8/gO+XGCR3i9j68YPQg1/VM&#10;PidbjgaA3/f/AP8AsaD8T7c9dAb/AL//AP2NH+vGYf8APuP4i/1fym+sX/4F/wAA/lbb/gmD/wAF&#10;HVG4/sLfFj7udo8CXxPTPaPr/XjrxUS/8EzP+CjDy+T/AMMJ/FwN6n4f6hj7xXr5WOoP4YPQgn+q&#10;n/hZ1uf+YC3/AH//APsaP+Fm2x6+H2/8CP8A7Gj/AF4zD/n3H8Rvh/Kf5X/4F/wD+ViH/gmN/wAF&#10;G5oPPX9hT4tKoUMVfwDfq2CFPQxcn5hkdRyDyrYl/wCHXv8AwUeOVH7C/wAVdwkKf8iNejnOM8x9&#10;PfpjnpX9UX/Cz7fp/YDf+BH/ANjR/wALOtj/AMwBv/Aj/wCxo/14zD/n3H8Rf6v5T/LL/wAC/wCA&#10;fyqn/gmb/wAFGAMn9hP4uH5N3/JPdQ/u7sf6rrjt1zx14qWH/gmF/wAFHpWKp+wn8WMhtp3eBb1e&#10;dzL1MeMZU89MYPQgn+qX/hZ9t/0L7f8AgR/9jR/ws63/AOgA3/f/AP8AsaP9eMw/59x/EP8AV/Ke&#10;sZf+Bf8AAP5Vz/wTJ/4KNiPzR+wn8WiNuePAN/noDjHlZzyPxyOoOJI/+CYH/BR2bkfsLfFhf97w&#10;Jer/ABbccxjv+nPTmv6pP+FnW3/Qvt/4Ef8A2NB+J9uTn+wG/wC//wD9jR/rxmH/AD7j+Iv9X8p/&#10;ll/4F/wD+Vk/8ExP+CjQVm/4YX+LPybgf+KBv+cKGyP3XPB4x1OR1GKF/wCCY3/BRpywX9hT4tfK&#10;2DnwDf8APJH/ADy/2Tz06Hoyk/1Tf8LNts5/sFv/AAI/+xo/4Wdb/wDQBb/wI/8AsaP9eMw/59x/&#10;Ep8P5T0i/wDwL/gH8q8H/BMf/go3Oodf2E/i0oaMP+88AX68EZxgxA556dc8dc4kP/BL/wD4KPhN&#10;y/sK/Fc5YKP+KFvfXGf9XwPc9ua/qkPxPtyMHQG/8CP/ALGj/hZ9vjH/AAj7f9//AP7Gj/XjH/8A&#10;PuP4h/q/lNvgf/gX/AP5Vf8Ah2f/AMFFiWA/YT+Lvyxl/wDknmojI2hv+ePXDDjrnIxlSBOv/BL3&#10;/go6xwf2FvisD5mxlPgW+4Pzc/6vp8p56fd7MpP9Uf8Aws+2/wChfb/wI/8AsaP+Fn2+c/2A3/gR&#10;/wDY0v8AXjMP+fcfxJ/1eyn+WX/gXp5H8rP/AA7H/wCCjRZgf2FPiz8hwzf8IDf4+4G/55c8HHHf&#10;jrxQP+CZH/BRkT+Qf2FPi1uwpb/i39/tGXKdfKweQc+i4b7pBr+qb/hZ9uRj/hH2/wC//wD9jR/w&#10;s62zn/hH2/8AAj/7Gj/XjMP+fcfxD/V7Kv5Zf+Bf8A/lZg/4Jjf8FGp494/YU+LQ+TcQ/gG+UgYU&#10;94uuGHHXOR1VgFb/AIJh/wDBRtS3/GCnxY4bHy+A77nkjj910yPywehBP9Up+J1sRj+wG/C4/wDs&#10;aP8AhZ9t/wBC+3/f/wD+xo/14zD/AJ9x/Er/AFfyj+R/+Bf8A/lZ/wCHYf8AwUc3bT+wp8WB7nwH&#10;ff3Q3/PL0/X5evFffH/BuN+xp+1v8Av+CgmoeN/jh+zN468I6Mfh3qFouqeJPC11Z27TvdWu2MSS&#10;oqliInOATwM8ggn9xPDfiKHxKkjrYGHyto5fdnOfYelbCwxqdwWuXG8W4zHYWdCcIpSVtLmtHJcs&#10;w9RVIRd1tqG3POKKXaD2or5Q9MWqutH/AIlNyP8Ap3f+VWqq62SNKuD/ANMH/lQB4V8Svi38MPg1&#10;4e/4S74vfEjQfCukm4W3/tTxFq0Njb+awJWPzJmVdxCnAzk4NW/BXjzwZ8SfC1n44+Hfi/S9e0XU&#10;EL6frGi38d1a3ShipaOWMsjgMCCQSAQR1FfLf/BcnwtrHjv/AIJteNvBXhXwLqniLXdS1DSE0PTt&#10;G0Oa+uBMmo28ruqxI7R4gjny5wMErnLgH5e+PXh/9t74afsj/st/ED9jo/E61uP+EF07wl4u+Hek&#10;Wtzp9vBqSWmz7bcQmJWgf7UZ/NmlGyRUjYMnMjexhcsp4rDxlz2bk1rtornn18bOjWceW6ST897H&#10;6tb2HU0b2r8ZrDxd/wAFOvD3w2+J8Hxl1X43apNpOpaf4D+1aHq+owQMftc7XHiG3xps8z2vkWEE&#10;TSRpI7C8lYD96iL5X4E+LH/BU6w1fwr4L1vx/wDtIWvhe38dzWOvX2m6Dq87xeHy9tH9ohleyEks&#10;gj+1Fd0YZSqnykY7T2R4dlK9qsdP8r9zl/tmNk/ZvX/O3Y/c7Wfix8MfDnjnS/hj4h+JOg2HiTXY&#10;5JND8PXmsQRX2opGpaRoIGYSTBVVixRSFCknGDTtA+Kfw28V+LdY8AeF/iHoepa94e8oa/oun6tD&#10;Neab5o3RfaIUYvDvAyu8DcORmvxF/ZQ8E/ta+K/2mvgD8U/2nH+PViuj69rNhq3iaTw7qUl1pish&#10;eCMO9rIyQzvcrFIxBTy5JAGTazL3n7VfgT9t74L/ALX/AO1F43/Znl+Mw1TxHq+iXdnqOh6LPNHf&#10;6O6mW7MEywhHe0la3toEVw6wPMn7wCR00lw/S5uRVVe1/K97flr3Es2qOPN7PS9vO1rn7GeKPFvh&#10;rwR4dvPF/jPxHY6RpOnwNPqGp6pdJb29tGOrySOQqKO5JArhfgt+2P8AsuftGa7N4Z+BPx68M+LN&#10;QtdLj1C6s9D1RLiSC3d2QM4U/Idy4KHDLlSwAdSfzdgsP2pvFf7En7V3wji1P4xeKvhdbQafb/CX&#10;UvF2hXjeJNQuHlhMtssclpHcS27Hy0lzEERC5XZukevnz4HaP/wUG+BXhb4g+E/B9v8AHDR7e1+C&#10;ejt4RbS/Dd8kiaq13pFwbNGS2B2p9p1FNg5RGly2d7GaOQU6lOSdVcyenbpv567BUzapGUbQ0a1/&#10;4H+Z+9xdgM1ynw2+PPwS+Mt3qlh8IPjJ4V8VT6HMkWtQ+G/EFtfNp8jlwizCF2MRYxyABsEmNsfd&#10;OPxV+Nfjf/gq54M8feLPBXwm8YftAa14P8QaJ4X1DVta1LRb2S8jWbTbOS7EEi2yPC0c9zJC0USh&#10;giESKzRbl9K/YY8E/tbfAb4YftseIP2Xfhh46m17VNQ06T4Z6t4v8M3Flfatp63+prJfIs8dv5l4&#10;tlN54QID52weUciJpqZBGnRcnVV9LdtWt+25UM2dSokoO2t++nbufsV5jZwP5VzvxK+MPwo+DOjw&#10;eIvjB8UfDvhTT7q8W0tb7xJrVvYwzXDKzLCrzuqs5VHIUEkhGIGAa/D7xj4//wCCxPh/4eXQ+AXi&#10;f4/an4fj0fw9qfjLUtc0u/j1Ky16ayc38Fr5kUcr2wvJJw3lrIm2KEs7AKx2v+ChPhz9rX9pfwL8&#10;Tv7K0r42+J9D0v436bqngXSda8LakIY9Hu7HUS00UE1qrgQymGNVwDGk2HVsgio8O2kuaqreW628&#10;99diZZxulB3P3K3N60bm9axvhz5K/D3QltNT1a8iGj23l3evRst9OvlLh7hXRGEzDlwVUhicqDwN&#10;nc3rXzco8smux7MXzRTDc3rRub1pdx/vVh+NviV4G+G0WmzePPFNppSaxq0Ol6W14+37TeShjHCn&#10;qzBWIHsaUYyk7Io29zetI0uwbnbA9TQCW5/lUd9awajayafewCWGaNo5o2HDqRgg+xGRR6kvm5XY&#10;kSYSoJInDKRlWXkEetBlIOCabHJo+iaGto9gsFrp9uFha2TBjiReBt6MAo+v1rifj14n174R+GNF&#10;16fR7e71DWpHeS11CSRoLJQoIhVY5FV3BblyST82PlwBpTpe0lZHDjsfDL8M6tRbb+Wy/U7jzG/y&#10;Ko6V4jstYvL2xtPOEmn3HkXIkhZcPjOBkfMMEcjjmptJafSdH0XWkhmSHX9PWeFLyRmayn8tXaFS&#10;/wAzAgsy78sNjnONu2wWZmLM3LfeOeTUOPLozpo1XXipx0XVeq0Oz+FxzBdg/wB6P/2autrkfhaP&#10;3F23+1H/AOzV11SbhRRRQAVT1z/kF3Gf+fdv5GrlVda/5BVwf+mD/wAqAPiz/gpl+1F8Uf2M/wBj&#10;7xD+0l8KfD2hapeeHLyw+2WPiDzvJkt7i6itTt8plO8STxnlgNof2FfAXjj/AIOGv2qvCNvqus3n&#10;7O3gCO1sbnw1eRw2+qX00iWGp2BvfILsIxJOUI/ebUSIgjZN9+vsv/gtJr3hvwX+wdr3xG8Z/BXw&#10;/wCPtJ8P61ptzf8Ah/xJeXEELrJcLarKpt2Vi6vcJgEgYLE5wBXx9of7SP8AwRah+DloP2s/2ao9&#10;M8Y3ng/w7q+ueG9B0fV7q2ktTZxLpohn8zbiKzuIFLSOiliyhncqD9VlNHDywXPOi5tya036dL/1&#10;c8PH1a0cVyxqcunXbqdxp3/BcH9ozxv8QbHVfAPwM8JJ4F8ZfFC6+HXgiHXLi8t9attYSO0Md3qE&#10;YJT7OTew7oYwsiDeC5Kr5mH4D/4Ls/tT+PPg/wCB/G0fwO8C2d148+IH/CEaTcwx6rerBqAlt3ku&#10;ntIVLyQpBeWypbxy+fNIZCmAu06//DR//BAbVPEmvfGnTfgHPeancaxHo99qFr4Mv45Ly41S1u1S&#10;SOBipzNDDORJsV8urZDsDWn4d8af8EW/iRpPir9iH9nj4I6DqV3f3V3qHhW38Q6fqEGga54lsbSR&#10;UigvnYyCRFkKM0e0NHMwUuHAbq9nhb/7rK11933+nqc/PiFq666/pb9fQ9Q17/gpH8bNP/Yrs/ix&#10;4o8F+DPBPxFuviE3g2HTfF9prE9jdX6OQJILKxt5b5nkAyts21kO5WkJUbvkvSf+Cmf7YP7RPxT+&#10;CHx++HRtdN8V3F/4z8OeIvA7+I7uz8K6rJpGmw30V00LB5ImK6k+5ZGYs1tEN0Qyw7v9mn9qj/gl&#10;h8U/2NvBnwN+Pn7MEGjx3mla54+bwfoej39xp9kuny6jHJeR3Jk8wuYLGTOX+8wTpgVqaN8Yf+CA&#10;3itfC/w2g+AU0miXuqSXkM03hjURpuhahq6JAn2k7/3ElzHZQNHtVgqRpIpjALCsPTo4VyTw7bu+&#10;l1a1rf0+mhFSVStGLhWVrLyd9zE8B/8ABfX9pX41eA49U+FfwA8H2ureC/h3eeMfic/iO6vIrW/t&#10;bW8S1eHSdhJRnaSNleYyKhLofMMeXL//AIL1ftLaj8K/iV8T/DHwi+H1mfBMfhbULPSdSuLySe40&#10;3V4iWyUlTfLFJLZgsFRAGfOSUz84/tAftlfA7QPDerfD/wCLf/BPj4Fz6z8H/GB8Cab4ftNav0uf&#10;s6PqDzyxFHSWe1S4t5MyOSFkulJw0x3fTPxW/aM/4IdXHi3Wp/2n/wBmRY/HGniz8OeNv7K8I362&#10;NnfWkMcC21sysixxotl5cTKqM8MJHKlxW8sLg6bv9Wdm+jv28+v4ERr4io+VV189P6ZZ/wCCe37a&#10;H7c3xh1v9rjxH478aaPq0Pgvw7JfaJo93cXAt9J1B0v5Le3tcfMtqUhkDliZAY4NuRurlv2W/wDg&#10;rj+1kP2Z/D/g/wCEnw88N65qHgP4T6h408b+IPiR4ovbm61PTrK+vIpIIWU+Y100UKESsXQMcFFQ&#10;ArwXxl/am1r4aeDviX8Tfgn+y18O/BHiDVPiLdfBzxJ4p0ma6muPszQRNFIkEjGGRpIrOdZHIDbg&#10;jAlnZq9w/b3/AGSf2ef+CeX7BXwri1D9njwj8Wr/AMIaxFoE3iDxx5tlNILye5vHf/RGXdCLp5Ck&#10;MjSCKNyu52Z3ealPC8yhOnrNrljp0Woe0xHLzwnpFNt+r06ff6HCah/wVw/aO0Txn8a/2sPhloNn&#10;caZp/gfwXrFv4S8VapfvZ2ljfeRARDbjygtz5t5EXlH7uVIy6khl3Y3xz/4K+ftd/tEfsufGCQeD&#10;/D3hG38HzeEdRW78K+Ir+31KPTdRcOEW6AG+fzmtFbEcSeU9wuGO1jyXif4+fss/Fb4o2mnePP8A&#10;gmp8OG1y3+Len+APFWuab4gv2024TJtIZdOSFoVRI4rVlEZBATySDhiF9/8ADGgf8G8nir4qX3ws&#10;0H9nqORbGPU/sfiSPRdYfStTl06Hzr23s543Y3EscQ3bUXEgKiMuXjDXUp4ejaUsO7q21na1ut/6&#10;uTSqVqt4xrLX1W9/L+rGX8bv+C537XHwW8fePvCp+BXw7vtM+Hfxf0/wrqF4t9fJNdWlz9veMRR5&#10;2iUxafNmdm2o5QeTIGJX0T9nD/gq3+1p+0/+2RpvwF8B/CzwLb6MPFGo2fiyxng1F77w/pthIsb3&#10;T3u9ba4kuW81YY44/wB28YEmQQ5830vxN/wbs6n4G8Y6prnwFm8Oz+EVt21Dw7rmmanb6rcCU7YJ&#10;ba385mdWeZVydoQyqZNiurHy/wDZF8BfsFfsRfF/wT+1PL8b/iBrNxozeIpvD/ga0+E72euwWkdv&#10;Il5e6s4uJFe1tYZZV8xViDtG5XcsUqDCWGwNSjK1FxlZ2ut215XNo1sTTqRvVTjdXs9l8z9pg7Ed&#10;ap6v4d0DX5bOfXdCs76TTb1LzT3u7VJDa3CghZo9wOyQBmAZcMAxweTWf8MfiX4L+MPw90b4p/Dj&#10;XV1LQfEGmxX2kX8cLoJ7eRQ6NtdVZSQRlWAIPBAIIre3H+9+lfFSUoSaejR9L8SJTdxXHF7D83aa&#10;MAN17joc/n718SfGT9pW28M/ttfB/wAF6p8fBpum+LNMvB420m6a6X7BNcTy2sEUbwxMsUit+7Qg&#10;/JJau0xQnc/2ozH1rmvEngHwBNa6xqniRHhsNSjEviCFtWmgs7tEiCM1zEsixSKYkCP5ikPGio+5&#10;FCjfC1IU5PmV7/1/wTKtTlOPuuxp+FLmy17wHps95fprH2/SYmnv1ie3iuQ8akyLGQroGySFbBXO&#10;CCRXH/FTwb40+Ld3HYeK/ihDpdjpwhEFrdae/kzyIrAXCsmVDMC/yEhl+YYKhWbK1H9sn4C6Vb3E&#10;2h3HijxBpljbiSbWfBPw71rXNMRNm7/j806znt8hcEr5mVBGQMjPoPg34o/Dv4l6R9p+HHjnSdah&#10;t5P9Nk0u+jm8iU9I32ElGCgHa2Dyacfa0Zc9jjxmDw+ZUvZTl92l/WzTDwyfGMmh6fpXjHXX1htN&#10;lmkt9UmtTCbpmJAkCuS2EUyRhiF3BmwuAHfW3H1qxABPaNau21o8yRe/95fywf8AgP41DvPqfyrn&#10;lLmlc68Ph44aiqad7HY/C45t7v8A34//AGautrkfhdkw3Z/2o/8A2auuqTcKKKKACqmt86Vc/wDX&#10;u/8AKrdVNb/5Blxn/n3b+VAHxj/wUm/Zh8Uftkfsh+Iv2fPDfxFs/DK6xcWU2oahe6aLlGt7e5ju&#10;CmDLGIzviRi+7ohGPmyPgbxF/wAEVvjd4z0XWH1z9szwhcW998P9G8FXF1b+HYVSLTtPlsZLQZF8&#10;R5n/ABLoATkbsOfUH6q/4L0atp+n/wDBNHxlp82uz2N3qmr6PZacsN40C3Mj6hAZIZXyFEZt1uCf&#10;MOz5QTyBX5k/Ab9kzxx+1PoMfin4X/s3a/qGlaX8VL6X4u2HgjWNJudMvftlsklkmkYkSxmWxX7S&#10;TCXJh+3RKHxL+7+wyP20Mv51UUVfql5dW/l6nyucYenWxlvevZbO3V9LPbqfR2gfsLeFfhz+3l8K&#10;fh9rv7S+gSeOrHw1oeq2/ga38PyiHxFJpFlc21hqTTBngt5EghYhGJdmRnB3TKaw/wBmL/gnndfE&#10;TX4tD+Ef7S1tJovwP+JeuR+EdL17wqsDWmvzJakP9oadf7RihkhtX2BULlcHarjPYfstf8E8P2g/&#10;hL+3F+zn8bvEn7M+rHw7ovw/nsPFlxqWrabf3ml6gJ9VW0e6kUQ+a0NvNp6LIiFkjhSMFvKAPkf/&#10;AA7e/aVtBeeFrj9gnxO1vH+0lD4q0u50u40yCK28LDzUubOFkvUeGSQC0KogVQIB86lVz6EcUnKy&#10;rLZa6PW7T69jyf7JlH3rz3el3to10Ox/aC/4JpaH8DP2PvAsvxm/aw0Xw/pHw11LUtIXx3ougyi4&#10;u9N1SaV7jSJ1s5nmdXeaYZLMqpNKpTbIxPqc/wDwSq8U3Xxl1D4s/C3xx8LbPS/G0mi3cHh3xB4B&#10;03Wvs8NioCJp7XTYtUkjXyyEjyBtA+4m3y7Sv+CZP7Wsn/BM742fs9QfAa6tdfm+MkWv+CdJvr+3&#10;drzT18qLdbv5rBX2Bs+YUJXPLE4NT4z/APBOP9rbxp428VXHgb9kbVLXUvE1v4V/4U34oh8RW2mR&#10;fDGGzbF7DLBBcMImfB+W38xfm80He22j6xzxcfrEbpvtbo9r+r+WhTyuUZKVp2t32f3f8Mbnjv8A&#10;4IofGX4qaN4w8PeJ/wBsDwfcT+PfiKvi3WriDw3Ash1Mi8UogF8SqMb6U7AeoXg4yOZ/b+/4JreL&#10;fB3g34mfHr43/tV2v2PXPFOleIfFljofg1Lu5ivoY57bzRCl2GWLN/K5xhUUjJOzJw/E3/BMz9tj&#10;4fftY+IPH/hX9kK61Lwxpn7Rdr4r0a68P3umxyS6PFeXUyxW0DzR7VMTx/IWQKyopAA3DZj/AOCb&#10;/wC1To3wW+Jfwt+Jv7EWpePPixqniDxDe6b8bYvElrDHJb3FvYRxxopmEl35zQ3R8udUS3EpdPnd&#10;wKjiJQnFuvFq60SV7Nq+t/8Ag+RTy1yi1aa366fl/wADU3/B/wDwSt+PX7UPwOPi7RP2xPD0nh3x&#10;x4utvihcLN4IjguI76W2cxyuv24mKPyrhsxnj34r6m/aX/Yg+KP7Y37I+m/Ab45ft3+H7jVo/GP/&#10;AAkWoa+3gu1eFrcBlisFt0u418uJ5NvmsxLgYI5rxL/gmr/wT5+JXwb/AGh428e/sx+IfD/g3xr+&#10;zePC3jsazf295DJr3nRx3Jmja6lzFJFbt5aoCgSaNdkYLqnzjoH/AASA/wCCh+g6B9nvPhzb3VlB&#10;rV74Dt/Ds2mafN/xTd009xJrUkglRZniuZY5oWOZVlgjYbVijWuetONfEaV4rls07Lrpbff/AIB2&#10;YfC1MPT5nCcubRpt+t9lufRX7bem/sUXHhHwl8FT+1D4b+Dt18BfFGkX2v6xofwRd9K1nXLm1aeC&#10;aC2spVWNHNrcyMAXX5tu9iuT598Bf+CfXwA+J/jX4nfsmfBL9sOPQbfwPrd8l1da38EdPOtWP2uK&#10;WCGCDXJbjzp4Mx78xJEZYywDKJARwX7Tn/BHL9p7xJ8QPjFa/s7fsqf2T4Y0/VtJHgSG6urSN9Ss&#10;7SM2cxtSJXO+VmW5zMyM8YdnbzDsbR+Pf/BLj4//ABa8XfHzxv4X/Yc8R6RPrDaHqXwbtYdSs7SD&#10;TBHc20VzaNBbXnkiRbSSRVVkeNBDJsZTs3bUvq8cPyQxH323dt/vfXSxVRVZVuaVJ6evS60fyR7F&#10;F/wb6aP4Z1/UJB+3D4dFxqvh630zxZY638OYriO8jjuIJllCNqayWpYW1ruZZC5YSMHVZfLXrvCf&#10;/BBrw34C0vQ77wl+1noN5r3hix1C21qbxX8NbPWtImtbx2lTbYXF0fsxRTlWaaUNgt8oJFeV/wDB&#10;XX/gn7+0t+0p+1rP8Zvgj+yZrmoad4g+FNhBf3FtcWFvKusiR+LkfaV3vFAsETHMg/doq7lUEeQQ&#10;/wDBM3/gom48Vab8PP2bfGWg6Z4g+HWgWevWOoeJrRRrF7YwWX2+Nz9rk3rNNBcPErZUq6qUjB2L&#10;nTq1a1OMni0r+S9NddS5U6dOo4rDtpev37H7Sfs5eANH+E/wL8J/DDRdX0TUE8P6FbWNxqHh3R7b&#10;T7S8uY4wJrhLW1zDb+bLvkMSHapcgZrttz/5xXw5/wAEyvhb8df2WNSuPh3Zfs3eM7DwX4+8daxq&#10;mqS+LNW0e2/4RTy7C2kSaGz0+IoIru4d7ZLdJSsK2SyADzWQfcRKivj8dS9liWubmu99Px+Z9HhK&#10;ntKCfLbpbX9bXDLk815fZeBdO/a3+P2vfDjxrdR3nw7+HX2GPxF4Wl05zHr+uTRx3sUV07MEltIL&#10;draQ24R1lkuB5jAQmN/Wo53sLSORIY9025v30Kv8oOBjcD33flXlfgj496L+zxL+01478f6FdPb+&#10;E/J8eva6fHH5t/pK+HbWEmFTsTf52kXcYUsBlVJKhgayoKevLvbT5tFVpKKXM9L6/JNn4q/8FTP+&#10;Cpv7ccv/AAUH+IXh34aftAeN/h7oHgLxbdeHPD/hfwv4mubGyWHT7hoBO8MJjSYzOjTHzFf5ZFTL&#10;Iq1+t3hTU7z4/fsMfDn/AIKb+C9Q+z/EjTfhja6n4uuNL0cRx+J7eGESappc8LhN6+bHcNbyAhop&#10;QGjZo5ZUm/C3/gpD+3b8Ov2/P2tY/wBp6x/ZutvCEdxZ2cHiLSI/ET3L641udvmyzrFEY3aAJBlF&#10;yqxIckjNfuB/wTw/4LGfC79rb9jj4gfErwZ8AbjwrqPwf0eOObwLY3xuoZ42gkFhDaSx26n981u0&#10;QQQlkIAwwKk/ZZ1g6mHy3DzhR5WrKW3Wys7b3Pm8urxqYyqpVL3+Hf1uvQ+kND1/T9c0uz8S+G9W&#10;t7u0u4I7rT760mWSKeNgGSRGXKupUghhwQavXkaqy3MCqsco3Kq/w+q47YP5jB71w37Ofw31T4Of&#10;s8+A/hDrt7BdX3hXwZpej3lza7vLlmtrSKB3TcAdpZCRkA4xkCulGhWX/CRDxMZJvtC2f2ZUMx8s&#10;JuDE7em7I69cV8S4x52fTc0+VNdbXPQPhYSbW6P+3H/7NXXVyPwsz5F1/vR/+zV11QaBRRRQAVU1&#10;sE6XcH/p3f8Akat1V1r/AJBF1x/y7v8AyoA8f1zQ9E8SabNoviLR7W/s7gYuLO9t1mikGc4ZWBU8&#10;88jrUfhzwx4Y8H6THoPhPw7Y6XYw7jDZ6dapDEmTk4RAAOfauo8GWVvdXt1JLp0d08NqzwwzNhWb&#10;34OPrg4rzJP2y9As4IU8R/sreNYbqWaWJodP0aO4jjaNolYF2ZAf9aMMAUYI+1m21vSp1qkWobep&#10;5uOzTL8tlFYmXK5Xto3tvsjs/k6gUfKD0Fc3cfte+CLT+z47j9mzxyj6jNaxxxnw7EzRCe3jnWSQ&#10;rMQiKsiqxJ+VwykDacXPhd+1T8O/il4jsfDdt8CfGGjyX6qY7nWvDIhhiz5vEjq7BTmLGDyfMTGQ&#10;SRf1Wvy81tDlXEWTOsqXtVzPRJp7/cbGUI5xR8pHQV6Yvhzw+T/yBLb/AL8j/Cph4Y8O/wDQEtf+&#10;/IrlPcPLjt7AUmB6V6l/wjHh3/oCWv8A35FH/CMeHf8AoCWv/fkUXA8tIUnoKML2Ar1L/hGPDv8A&#10;0BLX/vyKP+EY8O/9AS1/78igDy35c9KML6CvUv8AhGPDv/QEtf8AvyKP+EY8O/8AQEtf+/IoA8tw&#10;PajjHQV6l/wjHh3/AKAlr/35FH/CMeHf+gJa/wDfkUageW4B4xQwJBVCqt0BPQV3njTw9otr4dnu&#10;rXTYY5IyhVo0C9WA7fWuFOzGCKAOT+CHif4veL/hPofiD49eANP8LeLprP8A4nXh/TNU+229lIHY&#10;KqzAAPlQrHGQGYgMwG45Pxo+B1t8Rry18ceErzTtJ8YaVZz2mnaxf6Qt7b3FnNjz9OvYCVNzZTbV&#10;3w71OVV1ZWVSPQG2elY3h7TPFdp4r17UfEnimG40e6ktzoFjDY4ksVWBVlDvn94HkDOOMruI5GAN&#10;6c7VHKNl5d7vY560lFRg4uSe7VtNG7vX8up84S/svfs5W8eoN8Sv+CJ/gbxF4mZZLqTUvAY0GbS9&#10;QnZC7MX1KSzuYCX37l8iQICNry11/wAMf2S9IbX9F1Xxj8JPh/4I8J6DLHe6T8L/AIe2pNk+oIzm&#10;K9v7kwwfbpYA7mGPyUihkkaT95IsMkdD9sv4q/EX4J/AzSPjZb6bFqE3ibVEjs9Mv5LlbTS7J4Xe&#10;NnSBoma5cBN+92VGJRMgFn7T4F+J/FVz8NvAPxP8TG4hg+IkLRtockjSR6feCCe5SW3aQmQW80MM&#10;jbHeQqWiCYUsa9OtTxP1NVubR3W99Vvo27ep8fheJstrZ/PK1B88Ixm3bS0mlFt26vonc9WuIRBO&#10;0O9WA+6y9GHUEexHNN4/u1O7fa7TzGG54TtbHUqehP0PH4j2qLcv92vFPuDsfhb/AMe11/vx/wDs&#10;1dbXJ/C45t7vA/jj/wDZq6ygAooooAKq61n+ybnH/Pu/8qtVW1k40i6P/TBv5UAed+FZdbg1FjoF&#10;uJJGjIkV8AbePUj+ddCbn4hEYOiWv/fxf/i6yPAv2ea8vLWa5aHzrNkEiybWXJHIPY15RH8HP25r&#10;DSRpulftE6H8l07LJdTNJM0BKFFaQwffUI6s4UB/POFj8sB9qVONTeSXqeXmGOrYOUeTDyqp3+G2&#10;lrb3a3PbWn+IGcf2Jan/AIGv/wAXSfaviCOP7Ftf+/i//F15TeeAv23obvSpdP8AjJ4XuYbP7A18&#10;lxK0X2zba7bqNtts2N9wTIjjBC4BXinfDn4Z/tf6d4x03xF8Tfi/oeoxR30f9oQ6fqMsUZtVjkVk&#10;WE25RmeSQSEnaQIlQNg5GnsY8t3UX4/5HF/a2I+sRprB1NX8Vo2Xm/ev+B6x9r+I+MJo1v8A9/F/&#10;+Lp32r4ljgaNB/39X/4ut1Lq1TgXcf8A32KkF/aj5fPT/v4K5j6E577X8TP+gNB/39X/AOLo+1/E&#10;z/oDQf8Af1f/AIuuiF/aH/l4j/77FAvrTvcx/wDfwUgOd+1/Ez/oDQf9/V/+Lo+1/Ez/AKA0H/f1&#10;f/i66T7Xa/8APzH/AN9ij7Xa/wDPzH/32KAOb+1/Ez/oDQf9/V/+Lo+1/Ez/AKA0H/f1f/i66T7X&#10;a/8APzH/AN9ij7Xa/wDPzH/32KAOb+1/Ez/oDQf9/V/+Lo+1/Ez/AKA0H/f1f/i66T7Xa/8APzH/&#10;AN9ij7Xa/wDPzH/32KAOK8UXXjh9JeLWdPSK3Zl8xo2Dd+OjHHOK5nIxkpXofjy7tW8M3EQuIyzF&#10;Aq7hz84P9K87yCOn40ADMoOcfrRgDDKvTmud8T/DpfFPjvw341k8d+JNNj8PSXLSaTpOoiKz1PzY&#10;wmLuPafPVMbkGRgk+vHTXNubXaTh0dcxyL0Yf4+1VtZpifvJpnzH+0x8B/jV8X9C0r4PXXxoj8Ne&#10;FtH01bSGG8tXax1KGCXdbySyRk7LhYxErpIqKzxb4gQWWPsv2ffB/wAYotD0fwz8WPGN54ksfC+t&#10;3Op6T4nuIWg+1yvby2Yt4kkHmSQIklw/nMqq5kj8suilj7MCrjp3rB8a/EObwhfaDoI8Fa5qi6xq&#10;n2b7VpNi00enArzLcMPuRcL8x4Bz616P1+tVw6oJK2+y+bv/AME+Ip8H5Xl+dSzdzlzysn70mmrr&#10;lVrtWT8jorWVLecPOjGM/LIF67Twce9JNCbaZoWG7b/EO47H8aSGGS5OILeRv91Sax/EHjXU9P8A&#10;iNpPw8PgvUbmO60me6m8QWqq1naiN1AhkkBx5jbxtUZJXnGFYjzlFy/M+zq1qdFJy6tLZvfRbHpP&#10;wuINvd8fxx/+zV1tcj8LeYLs/wC1H/7NXXVJqFFFFABVXWif7JuR/wBO7/yNWqraz/yCbrP/ADwb&#10;+VAHm2h6TaalJcSX00yw2tu00nkRF3IHYKASfoASe1c34f8Ajn+yl4j0ka1a/HzR7aHyxJt1bUIr&#10;KVUOMO0U4R1U5GCQAcjGc11XhXXbfQdQe4uYWeOSIo3l9Rzn+ntWTcfDP9me6ZXn+DOlsy3Es6s2&#10;kw5WWUoZHHP3mMUeT32LnOBWtP2P/Ly/yt+p5uYf2tzReD5Ot1O/la1vnczz8Z/2W21FtIt/jxo8&#10;935sEcVtbahFLJN5yxvG8aoCZI9sqMZFBRRuLMNrYsRfFP8AZmuJrOG1+O2iXC3lxDBBNa6vBJH5&#10;ksZkhRnUlUMiqxQMRvx8uas6h8N/2a9Wt/sWpfBzTJ4fJWIxyaTCQUWBbdVxnoIUSPH91FHYYq2v&#10;wk/Zrt4tUtJ/hZa3Nrq15Hc3NncadC0KvHCsK7EzhQEXp6s543Gtl9S5deb8Dz5Pin2nuqly/wDb&#10;1/66EsfxO/Zim1GLR4/2hfDLXU7IsNsviK0LuzgFABuySwII9c8ZqvP8YP2UIIftU/7SvhJIvM8v&#10;zX8UWQXf8vy534z8y8dfmHqKsWPwu/Zl0zW08R6f8GdLhvo7g3Ed3HpMKyLMXVzIGBzuLKrZ65FJ&#10;c/CX9l68DC6+CekSb/L3b9HgO7y1jVOv91YYgPQRr6Cklgu8vwHzcUcvw0r+stvuK0Xxl/ZQltJL&#10;0/tIeFkhjuPJaWbxFaIu/sMswznqCOCORmu80vwJ4a1zS7fWdH8RNdWt1CsttdW0iPHLGwyrqwyG&#10;BGCCDgiuJb4PfsrSQi3k+BejtGITCEbRoMCPzDJsHPC+YxfHTcSevNd9p3j/AMMabaLaWOl3EUaD&#10;5I44VCjn03VnU9j/AMu2/nY7sv8A7Y5n9dUPLk5vne5IPhbpJGf7Suf/AB3/AAo/4VZpP/QTuf8A&#10;x3/Cnj4n6Hj/AI9br/v2v/xVH/Cz9D/59rr/AL9r/wDFViemM/4VZpP/AEE7n/x3/Cj/AIVZpP8A&#10;0E7n/wAd/wAKf/ws/Q/+fa6/79r/APFUf8LP0P8A59rr/v2v/wAVQAz/AIVZpP8A0E7n/wAd/wAK&#10;P+FWaT/0E7n/AMd/wp//AAs/Q/8An2uv+/a//FUf8LP0P/n2uv8Av2v/AMVQBmeJvANjomkyanb3&#10;8zNEV+WQDBywHYe9cxhf736V1Pirx3p2taPJptnazBpCvzSKFAAIPYn0rlxj+9/47QAmF/vfpVLX&#10;r3VYtMGmaVfQW7XlzHE13eEiO0Un5587WAZY9xUMNruERiA2Re4/vf8AjtUfEPh/R/FGkTaFrtkt&#10;za3AHmQvnkhgysMYIKsAwIIIIBGCKqLSlqD2Pmf9hL9q3xn+0H418f2niz4i+H7yDw34yOnaVpel&#10;atZ3Vxdafukj+2RJboGnjDmA+eNkLo0jhv3ZVvqr7TZxnMNluw2Q1wxOf+AgAdu+a8u+Df7KXwk+&#10;CHiC48UeD9Ft1vpMi3nj0PTrNrdTuBw1lawNKSrbd8xkcDOGG+Td3nju38V+IPBepaL4S8Sw6PrE&#10;9jJHpeuS6etybKYjCymIsom2/wB1zg4roxEqNSveGiM6alCnaWpp3F7cXHEs52/wxr8qj6KOB+Aq&#10;PCkYzVfRoNTttHtbfXNRhu72O3jW8uoLXyUmlCje6pubYpbJC7mwDjJ61a4/vf8AjtctraFnY/C3&#10;H2a7x/fj/wDZq62uR+F3+pu8f3o//Zq66gYUUUUAFVtXDy6dcQRoWZoWCgdzirNNkHOaAPLz4X18&#10;HB0mf/vmlHhfxAf+YTNxx92vKP8AgsJ8R/ij8Jf2F/EPjj4K+N/Enh/xNa67oyWN94VsTcXPlSaj&#10;BFcgqIZflFq87Z2j5kUZJIVvhNv+C6P/AAUZi0nxNH4f+HPw91R/Dgjmsr7/AIVd4mi/te0/tOez&#10;Z4YZbpC0zQmyuwjPGBFJMCfMQxr3YbL8RiqfPTtvbe3b/M83FZphcFU5Krtpc/UI+FdfB50mb/vm&#10;g+F9f76TP/3zX5mXH/BaH9vu91ux8DfGf4PWOgrp/i/w/J4p1nwH4Z1H/iUafHfaRNeyM0klyt/D&#10;cQy6nb+TahpYxb78yK4cWZv+C43/AAUW0C30u18VfAHwOxXxVcaT4g1hfCWuQWX+jXEpJtxHNczG&#10;O6tpLYwzNH+6khuA0cgK7Nv7Ixl7afejBZ/lv85+lR8LeIBw2lTf980f8Ivrx66VNz/s1+NfhL/g&#10;qP8A8FI/hX8Q9R8baT8Q/Evixo7e9SLw34x8K6jeaVFLJrzW0RaK3tLWRdmnlJlCXEwJ5LhmMCdV&#10;8Dv+Cp//AAUI+KX7WngS48Z+KvEGk2XiL4keFovEnhzTPBN5BpFrpxfULbUo4hcxSNHGyHT5W3ys&#10;4dyVYBGCaSyXFRTba013FDP8BUslLV6dD9av+EW18H/kETf981RKL3Nema1dyWmiXV4rEMkLbSB0&#10;bHFeZqqhcZ/SvHPaDav96jav96lwv96jC/3qAE2r/eo2r/epcL/eowv96gBNq+tHydmoIX1/SvnP&#10;43/EXxTozanc634xu7W80zxdpwh0ux1CNTFpJuYBNIsNs3mzK0JdpGmZSilygTbursweEli5NJpW&#10;PHzfOKWT0VOcW7v5aH0ZtHrRtX+9XAfC74yj4gf2XZ23huaGO50lJ5rmSbOyQRqXXI3K4y67WV2D&#10;Kd/CtE0voKoMVjXoVMPPlkdmBx1DH0FVpO6/4YbtX+9RtX+9Ttq5xmq+qXsGmWM1/cMFjgiaR2bo&#10;FAJP+RmsXaKuzsinKVkS5UdT+dKQo6n+dfmj+2H+138QfiTrGnfArSBqF3qHiLxxbJ4a0/T9QW4W&#10;8RLqJ2hWWzjKyQqu25V3CSxxwOJo0KJJN802n7TP7XXwnvrXwx4l+J/xHn1rwbfaBc+IdJ8QarOH&#10;vNQ0iPUY57GN4Ji1xp880GrW891FDcK0ljpoczSTu0fpZflsswpuUJW1srrfzT/z2dzuzDL6mXRh&#10;7Rq8ldrt/wAOfuIAD3NG1f71fKf/AAS2/bZ1v9rnwTrlt4k8H/2TcaVOmo20lzriTzXVpqEk1zDs&#10;iP7zyYlY2/nHEbPC8aZMMgX6twv96uPEUKmHqunPdHCtdTsvhdxbXYB/jj/9mrra5H4Xf6i7AP8A&#10;FH/7NXXViAUUUUAFISvelqvqVu91ZzQR43SRMq7uxx1oAr6/DrEukXK6BHbm9MLC0N3nyhIR8pcD&#10;kqDyQMEjoR1rj9W0j4+Lpckmgt4RbUP7UgMMd5bzrbmx+0QGcNtJbz/I+0hGB2eYYiykBgZR8N/E&#10;eP8AkIQ/99N/hS/8K38R/wDQQh/76b/CqjKUdjOVOE9WU9V0b9oI+K7WGw/4ReTQ5dQIuLiPzIbq&#10;2t1t4HVtjrIkxa4S6jZAUIjnhZWDRN5jbXSP2lLPwnNJqEngTUteW+Jt44bW7sbOS2+0s2xmLzyJ&#10;J9mKR7grKZYzLtCuII73/Ct/Ef8A0EIf++m/wo/4Vv4j/wCghD/303+FV7WRH1aj2OW8N+BP2v7H&#10;xn441DxX8U/A+o6Hql5G3gTT7LwtNaz6Lbi2uAyTyNPKLmQzm1O/CqVjmIRd6onqejabPb6VbR6q&#10;IZbxLdFupo4wFeQKNzAY4BOa5X/hW/iP/oIQ/wDfTf4Uf8K38R/9BCH/AL7b/CplOUio0aMdkavx&#10;KvWg0SOxTj7RMA3+6Of54rheBxxXRt8NfEDHL3tu3+8zf4Uf8Ky1z/n5tfzP+FSanOce360ce361&#10;0f8AwrHXP+fi1/X/AAo/4Vjrn/Pxa/r/AIUAc5x7frSgKTk10X/Csdc/5+LX9f8ACgfDLXB0uLX8&#10;2/woA8L+L/gr9onxN44hm+GHju10jQRpgN0s02JJLxWkVVXEb7Iyku9jglmgiUbQXJ5Dxt8Ff2qo&#10;/CN9b2n7QlncLdaLH/ak2p2smI7lVInaNIkx5LKzbYtuQUXcZN0gb6iPww1w9Lm3/wC+m/wpD8L9&#10;bIwbi19+W5/SvTw+aVsOoqMY2X91O/qz5nH8K4HMJVJ1alS8rvScklpbRJpI+CfDuvfEP4e6zrFv&#10;p/7TNvaaPZafbz6TZv4T1FYrDSAH+zhf9E8obY1RQiYDMhjIJYivRtDj/aJ+MfjTUNT+GfxzWz8P&#10;6b4qkh1SG+090kmgfy5RHAHtYzGFt5UT5jJ+8DMGHf6sPwk1Jtwf7E2773yn5vr8vPNOT4VaxGxM&#10;ctou5tzbc8n1Py8121c6hPVU1fzSf4WPHwvBdahanLEy9ne9oymn6X5z5nf4QftlzeHobFfjxp8O&#10;oCzuIrq+bMiySsuIpkT7ONm37pUlgT8/X5a9m13w9Fr3hW78K3N7Osd5p8lrJcLsaUB4yhcb0ZC2&#10;CT8ylc9QRxXa/wDCsdc/5+LX8z/hR/wrDXMY+02v6/4V5eIxtTEJXSVuySPqMtyjD5XKTpznK9r8&#10;83Lbtd/efkN+0b+yF4o+DvxA0j4n2Xw9m8JJp/xA0+TRb3Qpis0UUl3E8rPdRbHSNo2MHlhxCrXB&#10;QIwjEkvyvF+w7cfF/wCIy3n9p6zcXuj6L4X0230PxZp8es3moSQ6rFp5j0mSHVYobq1MNvPJNGJm&#10;jtomFukjcTx/0PXHwm1O7Ty7prORdwO2QFhwc919acPhfroHF1a/99N/hXVl2bTwFNxs3d31ey7d&#10;z6jNMwlmSppwUeRW0Vl93Q/BT4Uz/FfV/BVrbePvGHxJ1KPxV4IgfxBqyWk934jsorjVI7yXSdKv&#10;VYx2ep3NxbxypYzW1zOyQeabldyLH+p//BNnR/iJpf7Jfhe8+IPxY0Txc2qWf9o293pHhyTT2tXu&#10;Gae4tpwbu4WWaO4klRmQQqCu3ywQa+nP+FXa2eDc23/fTen0oHww1wf8vVt/303+FGOzT65T5eS2&#10;vr09PQ8uMeU0fhd/x73f+/H/AOzV1tYXgzw5e+HYpo7ySNvMZSvl57Z9vet2vJKCiiigDhtN8EfG&#10;uy1K3u9T+Osd5bR3CNcWv/CKwR+dGGBZNwfK5GRkcjOa1/hp8SvC3xZ8PXXifwhcyTWlnr2qaNNJ&#10;LC0Z+1affz2F0uD1C3FtKobowAI4NdFXi/7Bf/JENd/7LR8SP/U21ugD2iiiigAooooAKKKKACii&#10;igAooooAKKKKACiiigAooooAKKKKACiiigAooooARgMZxXn2meLtU+O2gjxN8Fvic2j2en69rGja&#10;hJcaAs7TXen6hNp9woEhXaqXFrOoYZDjBHGK9CrxX9gX/khuvf8AZaviR/6m2t0AdX/wr/48f9HD&#10;Rf8AhH2//wAcorv6KAP/2VBLAwQUAAYACAAAACEAivDKmuEAAAALAQAADwAAAGRycy9kb3ducmV2&#10;LnhtbEyPQUvDQBCF74L/YRnBm92sTWON2ZRS1FMRbAXxNk2mSWh2NmS3Sfrv3Z70OLyP977JVpNp&#10;xUC9ayxrULMIBHFhy4YrDV/7t4clCOeRS2wtk4YLOVjltzcZpqUd+ZOGna9EKGGXooba+y6V0hU1&#10;GXQz2xGH7Gh7gz6cfSXLHsdQblr5GEWJNNhwWKixo01NxWl3NhreRxzXc/U6bE/HzeVnv/j43irS&#10;+v5uWr+A8DT5Pxiu+kEd8uB0sGcunWg1JGrxFNAQJM8grkAUxwrEQcM8XiqQeSb//5D/Ag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ECLQAUAAYACAAAACEAihU/mAwBAAAVAgAAEwAAAAAA&#10;AAAAAAAAAAAAAAAAW0NvbnRlbnRfVHlwZXNdLnhtbFBLAQItABQABgAIAAAAIQA4/SH/1gAAAJQB&#10;AAALAAAAAAAAAAAAAAAAAD0BAABfcmVscy8ucmVsc1BLAQItABQABgAIAAAAIQDMIPcraQQAAPoL&#10;AAAOAAAAAAAAAAAAAAAAADwCAABkcnMvZTJvRG9jLnhtbFBLAQItAAoAAAAAAAAAIQDkvQfmOKYA&#10;ADimAAAVAAAAAAAAAAAAAAAAANEGAABkcnMvbWVkaWEvaW1hZ2UxLmpwZWdQSwECLQAKAAAAAAAA&#10;ACEA/aw301aEAABWhAAAFQAAAAAAAAAAAAAAAAA8rQAAZHJzL21lZGlhL2ltYWdlMi5qcGVnUEsB&#10;Ai0AFAAGAAgAAAAhAIrwyprhAAAACwEAAA8AAAAAAAAAAAAAAAAAxTEBAGRycy9kb3ducmV2Lnht&#10;bFBLAQItABQABgAIAAAAIQAZlLvJwwAAAKcBAAAZAAAAAAAAAAAAAAAAANMyAQBkcnMvX3JlbHMv&#10;ZTJvRG9jLnhtbC5yZWxzUEsFBgAAAAAHAAcAwAEAAM0zAQAAAA==&#10;">
                <v:shape id="Picture 2" o:spid="_x0000_s1129" type="#_x0000_t75" alt="A picture containing text, clothing, human face, person&#10;&#10;Description automatically generated" style="position:absolute;width:9283;height:13169;rotation:-69526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k19xQAAAOIAAAAPAAAAZHJzL2Rvd25yZXYueG1sRE9NT8JA&#10;EL2b+B82Q+JNtiAxUFiI0YJeQRKuQ3doN3Rna3eE+u9dExKPL+97sep9oy7URRfYwGiYgSIug3Vc&#10;Gdh/rh+noKIgW2wCk4EfirBa3t8tMLfhylu67KRSKYRjjgZqkTbXOpY1eYzD0BIn7hQ6j5JgV2nb&#10;4TWF+0aPs+xZe3ScGmps6bWm8rz79gbeNr0r3bZYH/yxkM3ka/8uRWHMw6B/mYMS6uVffHN/2DR/&#10;Mh0/ZbPRDP4uJQx6+QsAAP//AwBQSwECLQAUAAYACAAAACEA2+H2y+4AAACFAQAAEwAAAAAAAAAA&#10;AAAAAAAAAAAAW0NvbnRlbnRfVHlwZXNdLnhtbFBLAQItABQABgAIAAAAIQBa9CxbvwAAABUBAAAL&#10;AAAAAAAAAAAAAAAAAB8BAABfcmVscy8ucmVsc1BLAQItABQABgAIAAAAIQAHik19xQAAAOIAAAAP&#10;AAAAAAAAAAAAAAAAAAcCAABkcnMvZG93bnJldi54bWxQSwUGAAAAAAMAAwC3AAAA+QIAAAAA&#10;">
                  <v:imagedata r:id="rId73" o:title="A picture containing text, clothing, human face, person&#10;&#10;Description automatically generated"/>
                </v:shape>
                <v:shape id="Picture 1" o:spid="_x0000_s1130" type="#_x0000_t75" alt="A picture containing text, screenshot, font, graphic design&#10;&#10;Description automatically generated" style="position:absolute;left:8338;top:190;width:9251;height:12668;rotation:82592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10JxgAAAOIAAAAPAAAAZHJzL2Rvd25yZXYueG1sRE9bS8Mw&#10;FH4X9h/CGfjm0hTdZrdsiCAogrBL34/NWVvanNQkbvXfG0HY48d3X29H24sz+dA61qBmGQjiypmW&#10;aw3Hw8vdEkSIyAZ7x6ThhwJsN5ObNRbGXXhH532sRQrhUKCGJsahkDJUDVkMMzcQJ+7kvMWYoK+l&#10;8XhJ4baXeZbNpcWWU0ODAz03VHX7b6uhVGpXvdHXUXUDvX88fJZd60utb6fj0wpEpDFexf/uV5Pm&#10;L9X8cZHf5/B3KWGQm18AAAD//wMAUEsBAi0AFAAGAAgAAAAhANvh9svuAAAAhQEAABMAAAAAAAAA&#10;AAAAAAAAAAAAAFtDb250ZW50X1R5cGVzXS54bWxQSwECLQAUAAYACAAAACEAWvQsW78AAAAVAQAA&#10;CwAAAAAAAAAAAAAAAAAfAQAAX3JlbHMvLnJlbHNQSwECLQAUAAYACAAAACEAL9tdCcYAAADiAAAA&#10;DwAAAAAAAAAAAAAAAAAHAgAAZHJzL2Rvd25yZXYueG1sUEsFBgAAAAADAAMAtwAAAPoCAAAAAA==&#10;">
                  <v:imagedata r:id="rId74" o:title="A picture containing text, screenshot, font, graphic design&#10;&#10;Description automatically generated"/>
                </v:shape>
                <v:shape id="_x0000_s1131" type="#_x0000_t202" style="position:absolute;left:-46;top:14360;width:28672;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KejyQAAAOMAAAAPAAAAZHJzL2Rvd25yZXYueG1sRE9fS8Mw&#10;EH8X9h3CDXxzaYd0oy4bIoobWKZV2OvR3NpqcylJXOs+vRkIPt7v/602o+nEiZxvLStIZwkI4srq&#10;lmsFH+9PN0sQPiBr7CyTgh/ysFlPrlaYazvwG53KUIsYwj5HBU0IfS6lrxoy6Ge2J47c0TqDIZ6u&#10;ltrhEMNNJ+dJkkmDLceGBnt6aKj6Kr+NgsNQPrv9bvf52m+L8/5cFi/0WCh1PR3v70AEGsO/+M+9&#10;1XF+Nk/TxSJb3sLlpwiAXP8CAAD//wMAUEsBAi0AFAAGAAgAAAAhANvh9svuAAAAhQEAABMAAAAA&#10;AAAAAAAAAAAAAAAAAFtDb250ZW50X1R5cGVzXS54bWxQSwECLQAUAAYACAAAACEAWvQsW78AAAAV&#10;AQAACwAAAAAAAAAAAAAAAAAfAQAAX3JlbHMvLnJlbHNQSwECLQAUAAYACAAAACEAbOino8kAAADj&#10;AAAADwAAAAAAAAAAAAAAAAAHAgAAZHJzL2Rvd25yZXYueG1sUEsFBgAAAAADAAMAtwAAAP0CAAAA&#10;AA==&#10;" fillcolor="window" stroked="f" strokeweight=".5pt">
                  <v:textbox>
                    <w:txbxContent>
                      <w:p w14:paraId="6D2283A5" w14:textId="2E87FB58" w:rsidR="002D7535" w:rsidRPr="002E559A" w:rsidRDefault="002D7535" w:rsidP="002D7535">
                        <w:pPr>
                          <w:rPr>
                            <w:b/>
                            <w:bCs/>
                            <w:sz w:val="20"/>
                            <w:szCs w:val="20"/>
                          </w:rPr>
                        </w:pPr>
                        <w:bookmarkStart w:id="283" w:name="Figure16"/>
                        <w:bookmarkEnd w:id="283"/>
                        <w:r w:rsidRPr="002E559A">
                          <w:rPr>
                            <w:b/>
                            <w:bCs/>
                            <w:sz w:val="20"/>
                            <w:szCs w:val="20"/>
                          </w:rPr>
                          <w:t xml:space="preserve">Figure </w:t>
                        </w:r>
                        <w:r>
                          <w:rPr>
                            <w:b/>
                            <w:bCs/>
                            <w:sz w:val="20"/>
                            <w:szCs w:val="20"/>
                          </w:rPr>
                          <w:t>16. P</w:t>
                        </w:r>
                        <w:r w:rsidRPr="002E559A">
                          <w:rPr>
                            <w:b/>
                            <w:bCs/>
                            <w:sz w:val="20"/>
                            <w:szCs w:val="20"/>
                          </w:rPr>
                          <w:t xml:space="preserve">ublicity materials </w:t>
                        </w:r>
                        <w:r w:rsidR="00C445FA">
                          <w:rPr>
                            <w:b/>
                            <w:bCs/>
                            <w:sz w:val="20"/>
                            <w:szCs w:val="20"/>
                          </w:rPr>
                          <w:fldChar w:fldCharType="begin"/>
                        </w:r>
                        <w:r w:rsidR="00BC508B">
                          <w:rPr>
                            <w:b/>
                            <w:bCs/>
                            <w:sz w:val="20"/>
                            <w:szCs w:val="20"/>
                          </w:rPr>
                          <w:instrText xml:space="preserve"> ADDIN EN.CITE &lt;EndNote&gt;&lt;Cite&gt;&lt;RecNum&gt;199460&lt;/RecNum&gt;&lt;DisplayText&gt;(Roberts 2020g)&lt;/DisplayText&gt;&lt;record&gt;&lt;rec-number&gt;199460&lt;/rec-number&gt;&lt;foreign-keys&gt;&lt;key app="EN" db-id="eda99esr9arp52e20v2pftz4rp5s9x0evef5" timestamp="1683795277"&gt;199460&lt;/key&gt;&lt;/foreign-keys&gt;&lt;ref-type name="Report"&gt;27&lt;/ref-type&gt;&lt;contributors&gt;&lt;authors&gt;&lt;author&gt;Helen Roberts&lt;/author&gt;&lt;/authors&gt;&lt;tertiary-authors&gt;&lt;author&gt;University of Hull&lt;/author&gt;&lt;/tertiary-authors&gt;&lt;/contributors&gt;&lt;titles&gt;&lt;title&gt;Publicity materials - flyers, posters, postcards, brochures&lt;/title&gt;&lt;/titles&gt;&lt;reprint-edition&gt;in file&lt;/reprint-edition&gt;&lt;dates&gt;&lt;year&gt;2020&lt;/year&gt;&lt;/dates&gt;&lt;pub-location&gt;Hull&lt;/pub-location&gt;&lt;publisher&gt;Institute for Clinical and Applied Health Research&lt;/publisher&gt;&lt;urls&gt;&lt;/urls&gt;&lt;/record&gt;&lt;/Cite&gt;&lt;/EndNote&gt;</w:instrText>
                        </w:r>
                        <w:r w:rsidR="00C445FA">
                          <w:rPr>
                            <w:b/>
                            <w:bCs/>
                            <w:sz w:val="20"/>
                            <w:szCs w:val="20"/>
                          </w:rPr>
                          <w:fldChar w:fldCharType="separate"/>
                        </w:r>
                        <w:r w:rsidR="00BC508B">
                          <w:rPr>
                            <w:b/>
                            <w:bCs/>
                            <w:noProof/>
                            <w:sz w:val="20"/>
                            <w:szCs w:val="20"/>
                          </w:rPr>
                          <w:t>(Roberts 2020g)</w:t>
                        </w:r>
                        <w:r w:rsidR="00C445FA">
                          <w:rPr>
                            <w:b/>
                            <w:bCs/>
                            <w:sz w:val="20"/>
                            <w:szCs w:val="20"/>
                          </w:rPr>
                          <w:fldChar w:fldCharType="end"/>
                        </w:r>
                      </w:p>
                    </w:txbxContent>
                  </v:textbox>
                </v:shape>
                <w10:wrap type="square"/>
              </v:group>
            </w:pict>
          </mc:Fallback>
        </mc:AlternateContent>
      </w:r>
    </w:p>
    <w:p w14:paraId="08AD0201" w14:textId="3F7A424A"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 xml:space="preserve">The coordinator at this case study site was instrumental in increasing diversity and inclusion and undertook a wide variety of work to achieve this. </w:t>
      </w:r>
    </w:p>
    <w:p w14:paraId="7032A645" w14:textId="77777777" w:rsidR="002D7535" w:rsidRPr="002D7535" w:rsidRDefault="002D7535" w:rsidP="002D7535">
      <w:pPr>
        <w:spacing w:after="0" w:line="240" w:lineRule="auto"/>
        <w:rPr>
          <w:rFonts w:ascii="Calibri" w:hAnsi="Calibri" w:cs="Calibri"/>
          <w:sz w:val="24"/>
          <w:szCs w:val="24"/>
          <w:lang w:eastAsia="en-GB"/>
        </w:rPr>
      </w:pPr>
    </w:p>
    <w:p w14:paraId="622190F6"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 xml:space="preserve">Initially, the coordinator carried out networking and built relationships within the local voluntary sector, with local Healthwatch’s and the NHS. A wide variety of networks and organisations were contacted, including an autism support service, domestic violence service and BAME network. The coordinator designed posters, postcards and brochures and placed articles in local newsletters. </w:t>
      </w:r>
    </w:p>
    <w:p w14:paraId="3CC31CC9" w14:textId="77777777" w:rsidR="002D7535" w:rsidRPr="002D7535" w:rsidRDefault="002D7535" w:rsidP="002D7535">
      <w:pPr>
        <w:spacing w:before="80" w:after="0" w:line="240" w:lineRule="auto"/>
        <w:rPr>
          <w:rFonts w:ascii="Calibri" w:hAnsi="Calibri" w:cs="Calibri"/>
          <w:sz w:val="24"/>
          <w:szCs w:val="24"/>
          <w:lang w:eastAsia="en-GB"/>
        </w:rPr>
      </w:pPr>
      <w:r w:rsidRPr="002D7535">
        <w:rPr>
          <w:rFonts w:ascii="Calibri" w:hAnsi="Calibri" w:cs="Calibri"/>
          <w:noProof/>
          <w:sz w:val="24"/>
          <w:szCs w:val="24"/>
          <w:lang w:eastAsia="en-GB"/>
          <w14:ligatures w14:val="standardContextual"/>
        </w:rPr>
        <mc:AlternateContent>
          <mc:Choice Requires="wpg">
            <w:drawing>
              <wp:anchor distT="0" distB="0" distL="114300" distR="114300" simplePos="0" relativeHeight="251744256" behindDoc="0" locked="0" layoutInCell="1" allowOverlap="1" wp14:anchorId="13B9D07B" wp14:editId="5A7FCAA9">
                <wp:simplePos x="0" y="0"/>
                <wp:positionH relativeFrom="column">
                  <wp:posOffset>3050540</wp:posOffset>
                </wp:positionH>
                <wp:positionV relativeFrom="paragraph">
                  <wp:posOffset>1060450</wp:posOffset>
                </wp:positionV>
                <wp:extent cx="3581400" cy="2571750"/>
                <wp:effectExtent l="0" t="0" r="0" b="0"/>
                <wp:wrapSquare wrapText="bothSides"/>
                <wp:docPr id="1803612762" name="Group 5"/>
                <wp:cNvGraphicFramePr/>
                <a:graphic xmlns:a="http://schemas.openxmlformats.org/drawingml/2006/main">
                  <a:graphicData uri="http://schemas.microsoft.com/office/word/2010/wordprocessingGroup">
                    <wpg:wgp>
                      <wpg:cNvGrpSpPr/>
                      <wpg:grpSpPr>
                        <a:xfrm>
                          <a:off x="0" y="0"/>
                          <a:ext cx="3581400" cy="2571750"/>
                          <a:chOff x="0" y="0"/>
                          <a:chExt cx="3581400" cy="2571750"/>
                        </a:xfrm>
                      </wpg:grpSpPr>
                      <pic:pic xmlns:pic="http://schemas.openxmlformats.org/drawingml/2006/picture">
                        <pic:nvPicPr>
                          <pic:cNvPr id="1561489996" name="Picture 5"/>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345830" y="0"/>
                            <a:ext cx="1087120" cy="1536700"/>
                          </a:xfrm>
                          <a:prstGeom prst="rect">
                            <a:avLst/>
                          </a:prstGeom>
                          <a:noFill/>
                          <a:ln>
                            <a:noFill/>
                          </a:ln>
                        </pic:spPr>
                      </pic:pic>
                      <pic:pic xmlns:pic="http://schemas.openxmlformats.org/drawingml/2006/picture">
                        <pic:nvPicPr>
                          <pic:cNvPr id="1243647761" name="Picture 7" descr="A picture containing text, screenshot, font, circle&#10;&#10;Description automatically generated"/>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861646" y="767862"/>
                            <a:ext cx="1087120" cy="1536700"/>
                          </a:xfrm>
                          <a:prstGeom prst="rect">
                            <a:avLst/>
                          </a:prstGeom>
                          <a:noFill/>
                          <a:ln>
                            <a:noFill/>
                          </a:ln>
                        </pic:spPr>
                      </pic:pic>
                      <pic:pic xmlns:pic="http://schemas.openxmlformats.org/drawingml/2006/picture">
                        <pic:nvPicPr>
                          <pic:cNvPr id="2128022260" name="Picture 1" descr="A picture containing text, screenshot, cartoon&#10;&#10;Description automatically generated"/>
                          <pic:cNvPicPr>
                            <a:picLocks noChangeAspect="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1664676" y="193431"/>
                            <a:ext cx="1439545" cy="1205865"/>
                          </a:xfrm>
                          <a:prstGeom prst="rect">
                            <a:avLst/>
                          </a:prstGeom>
                          <a:noFill/>
                          <a:ln>
                            <a:noFill/>
                          </a:ln>
                        </pic:spPr>
                      </pic:pic>
                      <wps:wsp>
                        <wps:cNvPr id="550313299" name="Text Box 3"/>
                        <wps:cNvSpPr txBox="1"/>
                        <wps:spPr>
                          <a:xfrm>
                            <a:off x="0" y="2303115"/>
                            <a:ext cx="3581400" cy="268635"/>
                          </a:xfrm>
                          <a:prstGeom prst="rect">
                            <a:avLst/>
                          </a:prstGeom>
                          <a:solidFill>
                            <a:sysClr val="window" lastClr="FFFFFF"/>
                          </a:solidFill>
                          <a:ln w="6350">
                            <a:noFill/>
                          </a:ln>
                        </wps:spPr>
                        <wps:txbx>
                          <w:txbxContent>
                            <w:p w14:paraId="74AC5E3B" w14:textId="7957338E" w:rsidR="002D7535" w:rsidRPr="00A8540D" w:rsidRDefault="002D7535" w:rsidP="002D7535">
                              <w:pPr>
                                <w:rPr>
                                  <w:b/>
                                  <w:bCs/>
                                  <w:sz w:val="20"/>
                                  <w:szCs w:val="20"/>
                                </w:rPr>
                              </w:pPr>
                              <w:bookmarkStart w:id="284" w:name="Figure17"/>
                              <w:bookmarkEnd w:id="284"/>
                              <w:r w:rsidRPr="00A8540D">
                                <w:rPr>
                                  <w:b/>
                                  <w:bCs/>
                                  <w:sz w:val="20"/>
                                  <w:szCs w:val="20"/>
                                </w:rPr>
                                <w:t xml:space="preserve">Figure </w:t>
                              </w:r>
                              <w:r>
                                <w:rPr>
                                  <w:b/>
                                  <w:bCs/>
                                  <w:sz w:val="20"/>
                                  <w:szCs w:val="20"/>
                                </w:rPr>
                                <w:t xml:space="preserve">17. </w:t>
                              </w:r>
                              <w:r w:rsidRPr="00A8540D">
                                <w:rPr>
                                  <w:b/>
                                  <w:bCs/>
                                  <w:sz w:val="20"/>
                                  <w:szCs w:val="20"/>
                                </w:rPr>
                                <w:t xml:space="preserve">Guidance and resources </w:t>
                              </w:r>
                              <w:r w:rsidR="00C445FA">
                                <w:rPr>
                                  <w:b/>
                                  <w:bCs/>
                                  <w:sz w:val="20"/>
                                  <w:szCs w:val="20"/>
                                </w:rPr>
                                <w:fldChar w:fldCharType="begin"/>
                              </w:r>
                              <w:r w:rsidR="00BC508B">
                                <w:rPr>
                                  <w:b/>
                                  <w:bCs/>
                                  <w:sz w:val="20"/>
                                  <w:szCs w:val="20"/>
                                </w:rPr>
                                <w:instrText xml:space="preserve"> ADDIN EN.CITE &lt;EndNote&gt;&lt;Cite&gt;&lt;RecNum&gt;199461&lt;/RecNum&gt;&lt;DisplayText&gt;(Roberts 2020c)&lt;/DisplayText&gt;&lt;record&gt;&lt;rec-number&gt;199461&lt;/rec-number&gt;&lt;foreign-keys&gt;&lt;key app="EN" db-id="eda99esr9arp52e20v2pftz4rp5s9x0evef5" timestamp="1683796143"&gt;199461&lt;/key&gt;&lt;/foreign-keys&gt;&lt;ref-type name="Report"&gt;27&lt;/ref-type&gt;&lt;contributors&gt;&lt;authors&gt;&lt;author&gt;Helen Roberts&lt;/author&gt;&lt;/authors&gt;&lt;tertiary-authors&gt;&lt;author&gt;University of Hull&lt;/author&gt;&lt;/tertiary-authors&gt;&lt;/contributors&gt;&lt;titles&gt;&lt;title&gt;Guidance and resources - visual guides on involvement&lt;/title&gt;&lt;/titles&gt;&lt;reprint-edition&gt;in file&lt;/reprint-edition&gt;&lt;dates&gt;&lt;year&gt;2020&lt;/year&gt;&lt;/dates&gt;&lt;pub-location&gt;Hull&lt;/pub-location&gt;&lt;publisher&gt;Institute for Clinical and Applied Health Research&lt;/publisher&gt;&lt;urls&gt;&lt;/urls&gt;&lt;/record&gt;&lt;/Cite&gt;&lt;/EndNote&gt;</w:instrText>
                              </w:r>
                              <w:r w:rsidR="00C445FA">
                                <w:rPr>
                                  <w:b/>
                                  <w:bCs/>
                                  <w:sz w:val="20"/>
                                  <w:szCs w:val="20"/>
                                </w:rPr>
                                <w:fldChar w:fldCharType="separate"/>
                              </w:r>
                              <w:r w:rsidR="00BC508B">
                                <w:rPr>
                                  <w:b/>
                                  <w:bCs/>
                                  <w:noProof/>
                                  <w:sz w:val="20"/>
                                  <w:szCs w:val="20"/>
                                </w:rPr>
                                <w:t>(Roberts 2020c)</w:t>
                              </w:r>
                              <w:r w:rsidR="00C445FA">
                                <w:rPr>
                                  <w:b/>
                                  <w:bCs/>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B9D07B" id="_x0000_s1132" style="position:absolute;margin-left:240.2pt;margin-top:83.5pt;width:282pt;height:202.5pt;z-index:251744256;mso-position-horizontal-relative:text;mso-position-vertical-relative:text;mso-height-relative:margin" coordsize="35814,257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QsOFgBAAAew4AAA4AAABkcnMvZTJvRG9jLnhtbOxX224bNxB9L9B/&#10;ILZAnxJLe9WllgPVro0AbmLULvJMcbkSkV2SJSmt1K/vIXclWXaANC7QIGgNeDW8DWcOz3CG52+2&#10;TU023Fih5CyKz4YR4ZKpUsjlLPr94fr1OCLWUVnSWkk+i3bcRm8uvv/uvNVTnqiVqktuCJRIO231&#10;LFo5p6eDgWUr3lB7pjSXGKyUaahD0ywHpaEttDf1IBkOi0GrTKmNYtxa9F51g9FF0F9VnLn3VWW5&#10;I/Usgm0ufE34Lvx3cHFOp0tD9Uqw3gz6AisaKiQ2Pai6oo6StRHPVDWCGWVV5c6YagaqqgTjwQd4&#10;Ew+feHNj1FoHX5bTdqkPMAHaJzi9WC17t7kx+l7fGSDR6iWwCC3vy7Yyjf+FlWQbINsdIONbRxg6&#10;03wcZ0MgyzCW5KN4lPegshWQf7aOrX75zMrBfuPBiTlasCn+ewwgPcPg81zBKrc2POqVNH9LR0PN&#10;x7V+jePS1ImFqIXbBerhYLxRcnMn2J3pGoDzzhBRIhTyIs7Gk8mkiIikDaiPaX53knvS+ZV+creU&#10;etduFftoiVSXKyqXfG41yAs9fvbgdHponuy7qIW+FnXtj8vLvYcg+hOifAKkjoRXiq0bLl0XVYbX&#10;cFZJuxLaRsRMebPg8Mq8LWOcNSLawSNthHRdCFnDfoO9IZysM9yxlbelgk19P871MBAcONrsvbOg&#10;IFm0v6oSiunaqRBOTyiYZvk4Bdme8zAejkdx0vMwztNiBFJ65PZsAsTGuhuuGuIFuAJzwx50c2u9&#10;4Zi6n+JNl8oDGhyq5UkHJvqe4IQ3uxfhRXeuEL4dmiZZWmSjUYFjPaXpKCIltwwUmhN4FKjLlHS4&#10;6XDREocb4BXBOOdgiYJcYfAVYcKwmv/4w3b+U/hceR1CezIRf6y4xwWjdb0jSy65AY/Kbzsekq8Y&#10;D+MiLjJcMIiHUTEaF0kXjPvL+f+geNndncTJeJgkSYH75DQoECVfFhSMGqeU/A/FQ/oV4yEuEA6j&#10;LiDiSZqlIXvS6SEgsnSSZ3lXrSBd5OMiZON/O0u0GtWu3WdptJ7l6S8q6O5XVHPkMq/2WIHk+TCN&#10;02Qy2ZP4wcPws9qS1F8T/WRf+hG3RXdfa/j+LqsdU+dJBZik0BsH3I7IntaBxbhI/yGwVtWi3Jc0&#10;dmcva0M2FFU8iv9StRGpqXXonEXX4a9P9ifLaknaWQRThiHRHzL6PoEfXfWS2y62oXRD2Pf4LFS5&#10;AzxGoV7AXWA1uxYoHm6x9R01eCigE48f9x6fqlbYTPVSRFbK/Pmpfj8fx43RiLR4eMwi+8ea+qq0&#10;fitBhEmcZVDrQiPLR76oMY9HFo9H5Lq5VEAFFxOsC6Kf7+q9WBnVfMAbae53xRCVDHvPIrcXLx1a&#10;GMAbi/H5PMhdsXsr7zVK5DiA50ujh+0HanRfP/kC4J3aU49On5RR3dyubpoj71ci1Fge6A5VVE2+&#10;gTAIUnjhQDp5Qj1uh1nHN+PFXwAAAP//AwBQSwMECgAAAAAAAAAhAPUUoiTdsQAA3bEAABUAAABk&#10;cnMvbWVkaWEvaW1hZ2UxLmpwZWf/2P/gABBKRklGAAEBAQDcANwAAP/bAEMAAgEBAQEBAgEBAQIC&#10;AgICBAMCAgICBQQEAwQGBQYGBgUGBgYHCQgGBwkHBgYICwgJCgoKCgoGCAsMCwoMCQoKCv/bAEMB&#10;AgICAgICBQMDBQoHBgcKCgoKCgoKCgoKCgoKCgoKCgoKCgoKCgoKCgoKCgoKCgoKCgoKCgoKCgoK&#10;CgoKCgoKCv/AABEIAXIBB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3JwcsfxoLbjhTn3pzRll2461+Xn7cH7b/APwUrT/gpZffsXfsY+I9&#10;DX/iSW93p9hqWn23P+jedMxml/MA0HucP8P4riLFTo0ZxhyRc5SnLlioxtdtn6hfNRg/3hX5eqn/&#10;AAcuN0bwV/31ptHl/wDBy5/e8Ff99abU38n9x7v+pMf+hjhv/Bv/ANqfqFg/3hRg/wB4V+X3lf8A&#10;By5/f8Ff99abSeV/wctnq3gn/vrTaNez+4P9SY/9DHDf+Df/ALU/UIL/ALQpQvqRX5eeV/wcuDo3&#10;gn/vrTaPK/4OXf7/AIJ/7602q+T+7/gh/qRH/oY4b/wb/wDan6hYP94UYP8AeFfl95X/AAcuf3/B&#10;X/fWm0eV/wAHLn9/wV/31ptL5P7g/wBSY/8AQxw3/g3/AO1P1Bwf7wowf7wr8vvK/wCDlz+/4K/7&#10;602jyv8Ag5c/v+Cv++tNo+T+4P8AUmP/AEMcN/4N/wDtT9QcH+8KMH+8K/L7yv8Ag5c/v+Cv++tN&#10;o8r/AIOXP7/gr/vrTaPk/uD/AFJj/wBDHDf+Df8A7U/UHB/vCjB/vCvy+8r/AIOXP7/gr/vrTaPK&#10;/wCDlz+/4K/7602j5P7g/wBSY/8AQxw3/g3/AO1P1Bwf7woAP94V+Xpi/wCDlw/xeCf++tNo8r/g&#10;5bHRvBP/AH1ptNej+4P9SY/9DHDf+Df/ALU/UPb/ALQpCD/eFfl75X/By7/f8E/99abR5X/By5/f&#10;8E/99abR8n93/BD/AFIj/wBDHDf+Df8A7U/ULB/vCjB/vCvy+8r/AIOXP7/gr/vrTaPK/wCDlz+/&#10;4K/7602l8n9wf6kx/wChjhv/AAb/APan6g4P94UYP94V+X3lf8HLn9/wV/31ptHlf8HLn9/wV/31&#10;ptHyf3B/qTH/AKGOG/8ABv8A9qfqDg/3hRg/3hX5feV/wcuf3/BX/fWm0eV/wcuf3/BX/fWm0tez&#10;+4P9SY/9DHDf+Df/ALU/UHB/vCjB/vCvy+8r/g5c/v8Agr/vrTaPK/4OXP7/AIK/7602jXs/uD/U&#10;mP8A0McN/wCDf/tT9QcH+8KMH+8K/L7yv+Dlz+/4K/7602jyv+Dlz+/4K/7602jXs/uD/UmP/Qxw&#10;3/g3/wC1P1AIy2CRTQyE7c/xflX5fSH/AIOWYly7+CsdfvabXqn/AARF/bX/AGmf2xPD/wASl/aY&#10;1+xvtR8J69a2Np9h0+KARZSXzAfL4b5kHNF9lqZY7gnFYTKa2YU8TRrQpcvN7OfM1zOy0stLn3oO&#10;nFFC9KKo+LCvy5fn/g5cjH/UmH/02Gv1EXqa/Lt+P+DlyPH/AEJh/wDTYaX+aPuOCf8AmY/9g1X/&#10;ANtP1AXAGAacYwxyVoBO7in7F9KZ8OR+UP7p/Wjyh/dP61JsX0o2L6UAR+UP7p/Wjyh/dP61JsX0&#10;o2L6UAR+UP7p/Wjyh/dP61JsX0o2L6UAR+UP7p/Wjyh/dP61JsX0o2L6UAR+UP7p/Wjyh/dP61Js&#10;X0o2L6UAR+UP7p/Wjyh/dP61JsX0o2L6UAR+UP7p/Wjyh/dP61JsX0o2L6UAR+UP7p/Wjyh/dP61&#10;JsX0o2L6UAR+UP7p/Wjyh/dP61JsX0o2L6UAR+UP7p/Wjyh/dP61JsX0o2L6UAR+UP7po8of3T+t&#10;SbF9KNi+lAEflD+6f1o8of3T+tSbF9KNi+lAEflD+6f1o8of3TUmxfSjYvpQBWu12wP8v/LM1+Zf&#10;/BuR/rfj8mP+Z8h/9ua/Ti8UC2kI/uH+VfmR/wAG4/N18ff+x7h/nc1Evjj8/wAj9A4d/wCSHzr0&#10;w/8A6cZ+niAhaKWirPz8avU1+Xcn/Ky5H/2Jh/8ATYa/URepr8u5P+VlyP8A7Ew/+mw0uq9UfccE&#10;/wDMx/7Bqv8A7afqEM5yKkJwM4qMfe5qSmfDn5f/AAo/4KJ/8FctG/Zg0v4kfGr9mDTYfEOp+DfC&#10;c8VwfC+t6hFaXF2fEb31zf2FnYQXUMxbT9MtmtIPPFubyGYu4kMZ9T+DP7fX/BSHxh+0j4N+FPxW&#10;/YKm8N+HfFWl2s+p6zHZXcy+H76VobmXT55w5jcw2Ukqm5xHHJPbEBVaQQr9l/D74heCfir4F0X4&#10;mfD/AMRQapoPiLSLXVNE1O3z5d3Z3ESywTLkA7XRlYZAOD0rWFxCzf61T82OvegD87fGv7en/BRj&#10;Q/jX8V7/AEf4LNFpNjq+n+GfA9rdeAdbv9J0jy9V1uGTVtQaFYp7xbi3trGQtZCRYUvbUbZCkrte&#10;1H/gqN+3pMuvPefsMap4POl+G9H1C+ttS8LX+tS6RcS/2Wb22jW1lgOtMov7pQIhaGJtNOBdfaCL&#10;f9BhPBI/krIu49R19P8AGqusa3oOi2DarrurWtnapJGslxeTLHGGd1RAWbAyzsqgdSSAOcUAfIH7&#10;Unxz/butPi/40+H37Pd7Y28ml6l4am8F2OsfD3Upre7SV4Ptj3GoW7iNrQFmjkiVTOu8uGCxlWwv&#10;2fv+ClH7bXxz0T4keLNU/YQ1fwfaaD8GR4o8M6b4g0+7F5/bp0y3u00ll+R9QEklxJHmOO2eJrNk&#10;ZXaYeT9reKPGHhjwT4Z1Lxn4n1uGz0vSLKa81K8kbKW8MSF5HOMnCqCT34q8s1q+WWUYPt1H+FAH&#10;w14n/bb/AOCnum/HLT/gmf2UvDtrb3d1fQ3Xi7T9P1G+sFuGjhe3toXkMBZLdZX33joFunRFW3td&#10;8hh4b4D/APBST/gqXqen/Bzwr4//AGQI9fufF+kaXF4z8VReDNW0saPf3un280Xn28vyoY7m31e2&#10;uSCsaOtrJmJJUjl/SBZo2AYP/F8vH+e1HmRsdqydOetAH52X/wDwUM/4KVfETwHr/hWH9k+58K+I&#10;Lyz1Tbfab4T1W4Xw6f8AhHtT1GOwWabyxfahBcWcFo9ykSWrz3cfkrMAFf1X4jft2/tL+Bf2VrX4&#10;wW3wDvG8SXPxG1nQ7rw9P4O1S5m0mzsIdSnhWeK23NcS3Z0+C1W7hb7Ik2pxSIbmOICf61j1nTZt&#10;RfTopm82O3jlctC4XY5YLh8bScocqDkcEgZGbCzQsvmCT8loA/MyT/gtF+2t4lvPi1YfC39iq68Q&#10;Q+CfG2q+GtJ1bSPC+pXdvY3Fl4lk0wNe7pYRc+ba7Ztls4MDW03mkLIgX1bx/wD8FAf26PAsvh+f&#10;U/2UU+0a54os7Sbw7pvhvU9SmsIDp2jSXUUl5GyW+1bnU7pVvQPu6cyJaT75prX7I8N+D/Afgm2v&#10;bbwd4Y0nSIdS1S41DUo9N0+K3W5vZ3Mk1xIEADzSOSzyNlmbJYk80eD/AB34J+IWjSeIvB2u2+o2&#10;dvql9p0lzCCVS6s7uWzuouR96O4gljPvGcZHNAHwD8I/2+v+CkHxATwB8OfGH7P140et/CddV8ae&#10;LLXwZfaJcRar/Zd7PPawNctIttcwXVtb25DWzpMbp5I/KEUcc32J+w9a/HO1/Zd8Ij9o/wAUw614&#10;tlsZp7vUoppJHktZLmWSyWZ5LOzZ7hLNrdJnNtBumWQ+WoIFelR6pYvcyQCf95CyiTchX7wyMHGG&#10;6dielTx3MKEsZeRwVoAs0VAdRtlGWkApWvYVbaTzQBNRWfqnibStHhFxeySbWuIYB5Vu8h3yyLGn&#10;CAkDc65b7qjliACRYl1Syt4TcXFwscaqWaR2woAGSSfpQBYorA8B/FDwJ8TtFk8Q+AvEdvqdlDq1&#10;/pk1xbk7UvLK8msruE5A+aO5t5om7bo2xkc1r/2pZg7WlC4BLbuwHU0AWKKh/tC12eZ5y7fUng1j&#10;ap8T/A+jLrT6lr8MQ8O6cL/W92f9EtijuJG46bY3PGThaAN+is/RvE2jeINGtPEGkXYms762juLW&#10;baV3xuoZWwQCMqc4IBHeri3UT5Cnp1oAkooBzzRQBFe/8esn+4f5V+Y//BuP/wAfXx9/7HuH+dzX&#10;6cXv/HrJ/uH+VfmP/wAG4/8Ax9fH3/se4f53NTL4o/P8j9A4d/5IfOvSh/6cP09oooqj8/Gr1Nfl&#10;3J/ysuR/9iYf/TYa/URepr8u5P8AlZcj/wCxMP8A6bDS6r1R9xwT/wAzH/sGq/8Atp+oXepKjBw2&#10;akzjrTPhz53/AGPv2PP2M/h18EtJ1H9nbRYtY8IeKvCPhv8AsvUL+4N2uoaXYQiXS5N0q7mCrIJF&#10;LDOW3YBrQ8T/ALB3wf1CLQ5vCuqaxpt9pWsWVzNq2pa9f6rd3ttb3RuFtZJLy5dpArtJ5LSF/s/n&#10;ziJVE8wk5P4YfsFfsJ+AvBPhfQfhxIJNI1vRvCun+Gbyz1pZ11O30OG5vNMkjmQESEwvNI0oP72M&#10;DJK8HsPhF+wH+zN8E/E3hfxX8PdA1C3vfBvgnSvC2i/8TudYRZafb3VvbyTQo6xXFwIb2dPPlR3A&#10;kIUrubIBoJ+xN8Axrdxr8mlapcXVz4P13w1N/aetTX0b6fq18t7eI0Vy0iOzzD7zKSV+RtyhQM/4&#10;Yfs3/s3eO/hB/wAJF4G8W+J/Enhfx9ZaRrNnqmqeONS1Bbq0jeO8sZIPtcziJSoiJZVV5QFMrO3z&#10;Ve0D9mz4HXtra6X4L8UeJoJ/DfiLzrrULXxhfSX11PHb3Ma217dTSPNfQIL+WRYZ3kjV2VgPlFcj&#10;4n/4JZ/si+LPAPhz4cXXhnVLWz8L+CE8I2NxpervbXUukiwisWt7iaMBrhXitrIsJCwL2Fq2B5fI&#10;B6ddfs5fCObwR4s+H17p91LZeONJbTPEk91qcs1xfQmz+x/NLIzMziAbd5JYkbmLNkni/A3/AATt&#10;/ZU8AfEnxB8W9D8GXsniDxGdTF9eXWt3LpFHf6lFqV1HDDv8qISXUEDkhNxEEaFiqgVraD+xD8Cv&#10;CU8M3hSx1rT/ACTbMzR+ILmaaVobnVbrzHnmd52kkn1m+klkL75TJhmK7lae8/Yx+BV3qGsarJ4d&#10;uPtGtSW8tzK185aKSHU9S1NZImOWiY3Gq324qRmOXyxhBtoAb4v/AGOPgx49+Jg+L/iWLWJtcW+s&#10;bm3uItWeHyWtINShhCeXtIUJqt7nn5vMGSQAKTxn+xr8HPFWvab4jTUPFGiyafeajdTReHvFl3Yp&#10;qM17f29/M115bhp8XFshVWO1EaSIARSMh7xPh54ei06HSws0kdvrEmpRNc3DTkXDzPMTmUsQoeRt&#10;qjCxjaqBVVQPEvh5/wAEtv2R/hl8L9d+EXh7wlfzaL4i8I6R4b1CHUtRNw62emWr2tm0bOMpNHG5&#10;PmL824BhggUAbVt+wV+yX4b0rUNHt/AtrY2ur3VgEjSRIktXtZJfsaWqhQtv5cU5tUEYH7gLFyCc&#10;5ni/9hT4C/Fv9l6y+BPgrU7iz8Kaw2g3Oo3scsk02rWdlHbIhLb0CTTW1vFGZwN3CsVYriuk+Gn7&#10;Cv7Ofwj8Uf8ACaeB/Ct2mqLv8rUdS1ae/ukEk9vcTD7RdPJMRLNawSSbnO9o1JztXFfw/wDsP/Ce&#10;1+GPjX4NeK4P7b8MeMLhdmk3UI2abbizigCRBiyrKJVlufPRUYzTM5G4biAMtv2EPgPbz+I70SeI&#10;ri/8Va4uqahq2oeJJ7u6hdZ0mFvbvOX8i0zFEv2VMQlIUXZhcHiLb9hT/gnv4N+MGoaBqXhw6h4w&#10;+KWkeKCttqmoXF55lnNqkWoavJDEd0Fvtvbm0YylVdWFugb5VWrlx/wSY/YtvtU8Saxqng7xBPde&#10;LJL9dZkXxfqEG63vtWXVby2QQTRiOOa6SPzNoDPHEkRYoNtdj8ff2FvgP+0jpUOi/Ee31tIYPDuq&#10;6FG2j65LZSfYdRvbC8uo98RDAtLptqMg5Ch16OaAF+Gv7C/7Ovwm1jxDrXhbwxcN/wAJUbweIrPU&#10;Lr7RbX0N1e6pfTQPE4K+UZ9XvTtA5VkU5VcHk9X/AGRf2DtH1jTf2y7mztILHS3k8Qafquh61JDp&#10;VwbqayvBdmGzZYrsNc2sN0u5ZA88ry/M7Bh23hv9in4BeG/i7pHxxsfD95/wkGgx3Q0iRdSkhtoG&#10;uJ9QlllNtCUhllJ1S+XzJUdwJ3Ibczs2b8P/ANgL9nb4ZfCK4+CHhfS9YXQbnTbKxmt5tamZnitb&#10;TTrSHPIVmEWl2o3spYHzdpXzXDAHPz/8ExP2Utd8K+JvDHiWDxdrlr41Olt4il1jxtfy3F79huEu&#10;YR5/mCWNWkjBZEZV2kooVMKJP2rPhj+xpdeIvC+g/HjWL/R9Q8U6XqXhbw3HYNchbyGUWN9dW26K&#10;N1U+Vo0MmXKkRQTkHaHK2PD/APwTY/Zx0C61LUrO/wDGn2/WLmzn1HVh43vo753topI0Md1FIs9s&#10;CssilYHjUIxiULETHXeePf2ZPhj8TdE8LaB49i1HVLbwfqt3f6R9u1BpmL3Ol6hpUiTM+TOn2PU7&#10;qMBySSVZixXJAOd8XfsUfs0/E/4f6/8ADW+8LyQaN4mk0641SHTZzb+bJa3Bu45VKAfO8xaSRuS7&#10;Oxbliay/hj+wF8GfhF+0Vrnx+8ESyWv9u+EZdDk0VFxFB597Le3dxGQ2Fe4mcPKwQPI8as7thQL2&#10;hfsF/AXwtpeoaF4bj1uxs9Yj8Qw6vb2uqFFvoNZvL+9vIZQB86C51CeWLPMJACFVaRZLXiD9hf8A&#10;Z+19NMVdF1PTV0ltSkt10HW7jTlnnvp4p5prlbZ0W7fzYUdROJEDZJUnoAZ+j/8ABPD9lPRfF+h+&#10;OIfAdw2p6Dr2ta1Z3P8Aak0fnXmp65Hrsz3HlMv2pY7+NJoY5d6RbVwuVUiHUv2dv2QviN+0ZcXJ&#10;1aa48VeG2g1PUPCOl+KLi3srS5e7jvoru5sreRYnnNwi3I85WLO4lKksr1m/DL/gl3+yf8KtaOv+&#10;HdH8QzXHl6gvm6h4ou55A15rkWuSy+cX80yC/hjkWQuWG3BJ5J6fXv2Ff2evE3xA8afFDVfD122u&#10;eOWifVtQW8KyWsiWIsBNaMButJTbBozJGQ+2SQZ+dsgFTw7+xV+ypDrfjF/COg2/2zWLzULfxMtj&#10;eI09pJqUo1G+tTJgyxLcyXP2p4Wbbm4R1VQIit7wl+xB8APAdzr0ng/Q73TofEmgaho+safZ6i6W&#10;00N7dz3c8giHyrO09zO5mADsZWLFjtIzvBn/AAT3/Zv8C6H4T8PeHtJ1ZYPBevWusaG0usSSSJdW&#10;/hT/AIRaNnc/M4/swlTk5Mn7zO6un8K/st/DfwhqGoX+iXmuR3F74RtfDUNx/ajCSxsLeIxxLbuA&#10;GjcEtJ5mS29i2egABzOm/wDBPf8AZlsPB2heApfC15faP4d8Vax4j0mw1DUGmii1DU21Y3cm1hhg&#10;w1u/UKRtCyLx8gNbX7I/wu/Z++F3w91HT/2cNSlutFm119PvppL559t9o1tb+HpYcuAQ0Q0dYG7G&#10;SJ253Vx/wr/4JkfsufCDRrvSvDWn+ILpr+x+yX19rXiKe8vLpTNNcyPJcylppHlubm7uJGZzvku5&#10;8/LIyV6R8Cf2dfhx+zna+IrD4Y2+oQ2/ijxZqniXVIbzUZLhf7Q1C9mvLl4w5Pko0szYjTCKAOMl&#10;iwB6IvSigdKKAIr3/j1k/wBw/wAq/Mf/AINx/wDj6+Pv/Y9w/wA7mv04vf8Aj1k/3D/KvzH/AODc&#10;f/j6+Pv/AGPcP87mpl8Ufn+R+gcO/wDJD516UP8A04fp7RRRVH5+NXqa/LuT/lZcj/7Ew/8ApsNf&#10;qIvU1+Xcn/Ky5H/2Jh/9NhpdV6o+44J/5mP/AGDVf/bT9QlyWxUhyRUfenGUA4xTPhzwLQP+CcX7&#10;N/hrwl4R8G2Gn+IJbPwTa+H7bQVvPElxMsUOi2k1rYRGJ2MWxY7iUuAgErsHfcyqRr+G/wBh34Se&#10;BNAvPDPgq98QR2Gp2xh1jT9c8SXmsW+pkzwyNNcLfTSmSbbEYvMLAmOQo29UjVPYjfQK21mA+rU7&#10;7Zbf891/76FPll2I9pTWjaPCtT/4J4fs/az4xsfG2pp4huLjTfFl34ks7O616WezTUbl7l5pmt5d&#10;0chP2qQJvVjCqqsJjBbd0vwZ/Y6+AvwG8Za18RPh34IWHXtf1vWdU1DWr6Z7q683VLuO7vY4pJSz&#10;W8DywQEwRFIz5ERKlkDD083tsP8Alsv/AH0KQ39vu2iRT/wKjll2F7Sm+qJqKha+t0bY0ig/WgX1&#10;ueki/TdSsyvaQva5NRUaThxuVaGuo0Pz8e9BRJRXzz4u/wCCrX/BPfwJ4r1LwP4u/ah8O2OraPqE&#10;1jqdlM0u63uIXKSRthOqspB9xWf/AMPhP+Ca3/R23hn/AL6m/wDjdF49z2o8N8RTipRwdVpq6fs5&#10;arutNj6Wor5pP/BYX/gmsP8Am7Xwz/31N/8AG69U+AH7VfwA/al0K+8S/AD4maf4nsdNuhbX1xp5&#10;bbDMV3BDuUc7SDRddzHFZHnWCoutiMNUhFbuUJJa7atJHoVFN80ZxikEwJwRQeWPopjTbeq0xr2F&#10;Thjj6mplKMd2BNRUJ1C1H/LZf++hQL2AjIapjWoydlJfeVyy7E1FMWYMM4o84ZxitCR9FRm4UdRS&#10;mZPWgB9FRm4jC7s0vnoTigB9FN85OxpDMooAbe/8esn+4f5V+Y//AAbj/wDH18ff+x7h/nc1+m90&#10;++0k4/gP8q/Mj/g3H/4+vj7/ANj3D/O5qZfFH5/kfoHDv/JD516Yf/04fp7RRRVH5+NXqa/LuT/l&#10;Zcj/AOxMP/psNfqIvU1+Xcn/ACsuR/8AYmH/ANNhpdV6o+44J/5mP/YNV/8AbT9Qh97kUy5ykchA&#10;/hzTxy3SmXK5ikAPO0018R8LU/hs/Lj4XfAf49/txftN/GbTbH9rPxR4Wh8I+MpobeFJbi5jaGS6&#10;u0jjVVuYhEqLbgADPB7Y59S/4dBftEf9JC/E/wD4Lbr/AOWFXv8AglQoH7Vv7TCk8/8ACbL/AOlu&#10;qV915P8AeNfcZxxBmeX432GHkowUYWXLHrFPqu5+PcJ8F5HnmU/XMYpSqSnUu+eS2m1snY+BT/wS&#10;B/aKzx/wUL8T/wDgtuv/AJYV5D8dPgZ8f/2F/j78JrWf9rjxR4oXxV4mWORDNc2qRxxXFqroym5l&#10;Egdbggg44HfPH6qv9a+C/wDgr4gH7Q/7O59fFNz/AOlWmUZJn+ZZhmCoYiSlGUZXXLH+VtapXM+M&#10;eC8jyPI5YzBKUakZQs+eWnvJdXY838SfHH9nPUP2gfijH+1j8cPiHpeoWfja4tNBsvDerX6W8djE&#10;qooCwZVTuU+mTzjnnN8XfGj9kCCfRH/Zp/aG+KV14qbxRpiWsGra5qXkPE13EJg/mYUgxlhg8HOO&#10;a4b4iftw/Hn9ln9o74q+FfhLqGlw2eo/EC+u7kX2mrOxk37MgnoNqisu9/4KI/tKftD614f+GHxJ&#10;1bR5NKvPFWmSTLZ6SsMm6O7jdcMOfvAfWvsafDeaVKcMRGH7rli/jSVuVX93l/C+vc/MavGOR05T&#10;wtSp+/55L4JN83O7e+p/jb5H7K2bvJao5b5mUE18h/8ABUr/AIKxfCr9gnwnJ4O0Zo9d+I2qWpOk&#10;aBCwK2akEC5ujkeXHnooy7ngDbuZfrzTstaxqw/gX+Vfzn/8FgPC3ijxT/wUy+Nl54e0O6vo9FuL&#10;a+1RrWEyC0tRaWURmfHRA8sak9AWGa/EsROVNNxWuy/r5H+hPgrwflPGXFEaGaVOWjSh7SWqXNZx&#10;iotva7kr9ei1Z9Jf8ECvhv8ACT9r34q/HX4i/tRfCfwr41v7q503VJJPEnh+2u0huLqfUJbh41lR&#10;hHvYAnbj7q+gx0nx8/aP/ZgPiaB/2Vf+CaX7PFz4Rm1lrDTfGHxC0/StMi8QSJuE32KGSONvJRkK&#10;/aSzISCNo+Utx3/BvD4I1L4oeAv2k/hxpN5Hb3OveD9N0+3uJM7Y3mj1SMMcc4BYHivOfCPh0Pp/&#10;/CC+MPAXw0l8U+F/hzP4B1zwh8VNQh0k+FL1LhmXXbJbnctwrqfNcxFZWlkdlG05k0ofwYvv/mfp&#10;vFmBwb8Qszi5PkounGMFKSjGPIrOyktNEuyv3aP0T/Y/+Hv7Af7T2m+JPBfjD/gnV8OfA/xC8Gsq&#10;eKvCd54L024+yrKHa3uIJ1t1WeGRFyrgLyGGOAW/N/8A4I/f8FQtO/YH+KerfDb4l6Qsnw98Vat5&#10;mpX1rETcaTcKNiTgD/WRYAV0+8B8yk7Sj/Z3/BG/9mX9ovw58TLb4/eMdU8K6v4H0/4Qv4Q0PxV4&#10;Z8TTXkPiLyr2N4JEikjRlW2SKe2y6xkfIEVlLMPxo07wr4l8a+Lrjw74R0O61K8ZriZba1jLt5ca&#10;tI78fwqisxPYKTWGIqShKLitdT3fDXhvh/PqmeZTj6/PhnCk7uTtCV56xcnpytX122dz+rbwL498&#10;J/Evwrp/jnwJr9rqek6papcWGoWcoeOaNhkMpFa87eWm418C/wDBuFe3d3/wT6aK7upJEt/GmoRw&#10;LI5IjXbEdq+gyScDuSe9ffcwUpjHfFa+9KGm5/LvEuU08h4gxOXwnzKlOUVLa6Ttf7j58+I37W2r&#10;3N3PpPgDT1t4YyyC/ul3OxBxlVzgA9s8+wNcxYaX8VvidFZTa98S4YY9YYx2dtqOpOn2lVYqdsUa&#10;leoI+YDNdz8Vf2ZpPEXjN/FWiapZ2On3Unm6oLiQhozn53QBSMkc8kc157458X6Jb+LtHsfhZbyN&#10;B4fjENjM2ZDcS7yxcDqQWJ+vYAYr+WeJp8RYTNK9TiSvJ0edRp04ScedOSu1GOtlG+/XQ+4yv+zK&#10;+Fp08qglU5W5ylFPlaWzb0V5duh2L/sZaoYt/wDwm9v5m37raacfn5n9K5S40/4rfCy3urzw/wDE&#10;CGa30mQQ3kWm6kZEtyzhQrRuoHXjgHBz6VcX9or44P8AKu35pvIH/EtP+swfk/3uOnXisv4feJ/D&#10;03iDXPD/AMTYJI4PEcmLy6QeX9mnEpcEjsNx/DHIxnHJjcbwXWr0qWUe1o1Jcy53KcUnb3evV2Tv&#10;sbUaPEEac54xwqxVm4pRk2rq+nkr2O4+Gf7WWrPqlvonjrTlmSeQRx31suGVmbA3LnBHPUcjHQ5r&#10;3yMiT5iuK8S+EX7NN14T8a/8JL4j1O0vbW1PmaX9lkbMhz8rupUAEDBADMM9+Ofa4wMDAr9v8OYc&#10;W08nf9uSvK/u3tfl7tre/Q+H4knksscnl0bRtrva77J7W6nxh/wXU8aeMfAn7Jvh3V/BHi3U9Hup&#10;PiHawyXWlX0lvI8Zsb5ihaMglcqpxnGVHpXyd+zD+yx8ePjb8QdU+CHxZ/bn8bfDrx7YItzZ+G9R&#10;iubpdTsmQOtxbTjUIxMMbiVVeAMgkBtv09/wX8z/AMMfeGwf+ilWf/pv1CvZv2iP2L/BP7U3wp8M&#10;a1BeyaD448Nafb3Xg3xhY/LcadcBFdQSOXjLgEr2PK4PX9owmM+q5XTjtzSlrZNq1rb7rXU+a5by&#10;PnuP/gjP+0S4+X/gpl4vx/2Brv8A+WdO/wCHMX7RJGT/AMFMvGH/AIJbv/5Z165+xP8At43nxH8Y&#10;ar+yt+0ZLpWl/FbwndPZ3q2F4slrrPlgZlgYH/WY5ePqCCcDlU9y+PPx9+GP7Nfwyv8A4sfFjxDH&#10;p+k6fH7NLcykHZBCmQZJGwcKPQngAkclbGZtRrezb1e1knfzWnUdon5//HT/AIJu+Ov2cfh1efFH&#10;4r/8FWPFWnaZaLhd2j3RlupcErDCn9qZkkbBwo7Ak4AJHmf/AATuu/2mPCH/AAUP+FvhH4yeNvFz&#10;WniDStQ1Wy0vXtYnYz2b6dfiGWWBpGCEmIsFbJHyn0NfUP7Mvwl8Z/8ABRjxzpv7bv7Vlnbr4Osb&#10;hpfhV8OIbsT2tsqvg3l3g7ZZSyD5WA+ZOVVVVayfjEFj/wCC9vwrVV6eA5//AEi1iu+GMqyp1MPV&#10;alLlk27LSy2Vuvdil0aPvG4QJZyY/uH+VfmV/wAG4/8Ax9fH3/se4f53NfptdA/ZJD/sH+VfmT/w&#10;bj/8fXx9/wCx7h/nc18pL4o/P8j9D4d/5IfOvTD/APpw/T2iiirPz8avU1+Xcn/Ky5H/ANiYf/TY&#10;a/URepr8u5P+VlyP/sTD/wCmw0uq9UfccE/8zH/sGq/+2n6hDO7im3PzRuqDnaacPvc0PnOAKadm&#10;fCyjzRaPy3+Fvx0+P37Dv7T3xm1Oz/ZI8UeKofF3jCaa3mgjuLdEijuruRHVltpVkDrcA8EYx3zx&#10;6F4m/wCC1/xY8FWKan4y/YX1jR7eSbyo7jVNemt0eTBIQF7EAtgE464B9K+/ri2UxNkdjhtvNfnL&#10;+0D+xz/wVS/aZ8L2/gr4ra94KvtOs9TF9axw3ghZZVR0BysX92RhivvMrxeR5zjIyzCnCCXKpSc5&#10;JtJW0W11bY/Fc+ynizhTLnTyWvUqOTk4wjTg0m3e0nvZ331Nrwz/AMFr/iv43tJL/wAHfsMaxq9v&#10;DJ5cs2l69NcIj4ztJSxIBwQcehrzT46/HH9oD9ur4/8AwjuJ/wBkjxN4VTwv4mV3kmjuLhJUluLV&#10;2Zne2iWMItuTyTnd2xz1v7Pf7GX/AAVQ/Zj8PXnhX4R674LsbLUL77XdJcXgmLSbVTPzRcDao4Ff&#10;o9FbK8IJVd235vl9qvMsVkeR45zy6nCad1GSnJtJq15J6dXYjJco4s4vyn2OdV6lJpxc4SpwSk07&#10;2jJa2Vlf1Pwj/bFtL29/a9+IWn2NvJNcTeNbyOKGFCzu5mYBQB1JPGK5z4a6JrHh345eGtE8QaPd&#10;WF5b+JrFZ7O8t2jkjbz0OGVgCOOeR3r7R/aT/wCCU37V/if9qPxH8ZfhHqmg/Y7/AMRnWNJurzVC&#10;k8MrMJeUMRA2yZxyRgLnJzWbF/wS1/bt8c/tAWfxm+Kuo+F5rq48RWt9rF7HqhB2xumdqJEOiIFA&#10;74GT1NfpOF4syeGVU6Trwt7KzV3zKVtrW9b+Z+JYzw74onn9WvHCVG/b3TSXK4c3xXve+zWmx+oV&#10;oM2cTD/nmv8AKvy//Ze8P6N4r/4OGv2iPDXiLSre+0/UPh1c299ZXkCyRXELjRFZHVgQykEggggg&#10;kGv1AtFMcCxueg21+aP7PGh+K/hp/wAF4P2gvjZ4v8D67a+F1+Htw8Otf2LcNb3BH9jHZEwQiVz5&#10;b4VMk7G44NfzrUTlNcvf9Gf6M8A1I0crzaLklJ4VqOtm5e0paLu9L6dh3i79mzxN/wAEUfjNrf7W&#10;v7OWmDWfgv4nuIYviB4R25u9AgR28ue3csTLFGZZcKeVDAHcPmWv8Yf25PBP7Y+s2/xE+Bv/AARu&#10;u/jtoljC1nH408V6LaW4cCRiUtfPtp3khzkkkod24FcjJ2IPBP7Rf/BZj4ttN8XvCniD4d/s6eF9&#10;SzH4Z1NJbPUvGN1G+UaZMK0cA+8QSdpChQzEvD+hfhLwZ4Y8A+GbDwZ4M0K00vSdLs4rXTtPsbdY&#10;obeGNQiRoigBVVQAAAAAMCqjptoj1c2zrCYOnRlmEFXx6VpyU5JKNlyqbg051EtG09FZO72/Obxj&#10;/wAFaPFnjDwT4b/Yj/Y5/Zf1fwH8ZtYVdEj8KeI9Pjs7DwnBFD+8miZF2zQxhHEO1FBSJnKLhY39&#10;R+FH/BNX4QfsCfsL/Eq20F11rxdq3gPUj4h8VXUCpLct9kkYxxrz5UQbJCAnsSWIzXo//BQD/gnp&#10;4Y/a70TT/H/gfWf+ER+KnhNhdeB/HFiTHNbTo29IZiozJCX6gglSSV6sG82+Ef7VPx3+Ov7K3xW/&#10;Z5/ag+C+teHPix4U8Ganaakkekymw15fszqlzZyqpjkLllzGjHk5XhgFqPNza/1/wSf7SoVsppxy&#10;f91Tc4vEQcrzk+b3ZXesqavovsu/Ne6Zz/8Awbcf8o+7gH/oeNQ/9Ahr9AT6Ka+Ef+DenwN41+Hv&#10;7CMmh+PvB2qaHfN4zvpFs9X0+S2lMZSHDbJAGwcHnGDX3cMgVmk7JeX+R83x1Up1uMMdODunUk01&#10;s9eh43+2B4k1fR/DOnaHp120MOoTyLebODIqqML9Dnn1x6Zr5/0JgutWrvJexr565bT/APXj3T/a&#10;r6V/aS+F3ir4l22kweGEt2a0mkabzptuAygDsc9K8utv2WvjHZXC3dmbOGWN90csd8VZD6ggda/l&#10;nxN4a4qzbjT6zh8POpSio2aV1pul5n1XCuaZRg8gdGpVjCbvvpv8mcvazw7l/wBN8Uca+x/dqM7c&#10;H5vvf8fPr/wLn1wdWRV1m7VJbqRTcSfPff64/MeX6/N6+9emRfs4fHeIfJqsfy3JuR/xNG4mOf3v&#10;T7/J+bryeahuv2W/jBdzvd3Rs5ZJWLSSSXhLMSckk4618dmXCHFuKw8YU8DUTTvqrdPV/ke1gM4y&#10;fD1nKeIhZq2//AR6F+yD4i1TWfBd7pWoXck0en3Sx23mHLIhXO3PoO3oOPYevKGA4H415v8As2fD&#10;HxN8M9I1K08TRwrJdXSyReTJu+ULj0FemfWv6p4Ew+ZYbhPCUscmqsY2kpbqzdr/ACPyfiCpha2c&#10;1p4dpwb0ttsr/ifCv/Bfzn9j3w3z/wA1Ks//AE36hW98cP2qfid8UdU0n9ir9iSSO68XT6Vbp428&#10;ZKd1r4RtWjUMSwOPtHX5fvKRgKXPydZ/wVV/ZS+Kn7Yf7P2i/DT4QDTf7SsfGVvqU/8Aal2YI/IS&#10;1uojhgrfNumTjHTPpXzd+zr+xX/wVs/ZW8JTeDPgrqHw20u1urgz3kzTJJPcydAXkaHLbR8qjoB0&#10;6nP6hhY4WplsFKcVOLk0pOy1tq/S23U8R83MfQUn/BJX9nK1+Bmn/DPwvPqGk+KNJvF1Gx+JFpJj&#10;WP7R4JuHkzllLDiPICj7uGyxxvhp/wAE+/jt8VviTpfj3/gov8TNA8fWfhG2Fv4S8M6THI2nzufv&#10;3l7HLDGJZmAXK4ZTjkkcVzH/AAh3/Bdr/ooHw6/76j/+M0f8Id/wXa/6KB8Ov++o/wD4zUqOI5Wn&#10;iIO/W+qvvZ20uP5F3xj4G+IH/BLD4g3Hxa+C+iX2ufAzXtQ8/wAbeEYWMk3haRsK19aA9Ysbdynj&#10;CbWI+V143XPiF4O+K/8AwW3+DPxF8AeILfVNF1b4czT2F9aybklU2esD8CCCCDyCCDyDW/efD7/g&#10;uZqVpJp+oeNfhrNbzRtHNDMImSRGGCpBhwQQSCO4rhP2Ff8Agll+1d+z/wDtm+F/j78S7Lwnb6Lp&#10;s+oveQ6LqhYxCexuYkSKPyxhQ8qjGeF+lbRp4eNGdSrVjzqLStrzXXXTfz6kvWx+lV0f9EkH+wf5&#10;V+ZH/BuP/wAfXx9/7HuH+dzX6a3DBrOQj+4f5V+ZX/BuP/x9fH3/ALHuH+dzXzD+KPz/ACP0Th3/&#10;AJIfOvTD/wDpw/T2iiirPz8avU1+Xcn/ACsuR/8AYmH/ANNhr9RF6mvy7k/5WXI/+xMP/psNLqvV&#10;H3HBP/Mx/wCwar/7afqF3p2znOaaDhs1JTPhxrRBhgmuf+JXj/wp8JfBV94/8ZXzQafYqnmNHC0j&#10;yO7rHHEiICzu8joiqASzMoHWuirF+IXgbw18SPCV14N8XacLqxu9heP+JJEdZI5FP8LpIiOrdmUH&#10;tQBy/wDw0b8JotZt/D+ua/JpOo3niGbRdP0/WLOS2mvLqIAnyldQXjIZNso/dsZEAYl1Bta9+0B8&#10;JfCfjuD4X+JfGVvZ+IrjTX1GPTGikZltVE7eazKu1ARbXBXcQX8iTbu2msnQ/wBmL4f6Z4bttB1L&#10;Vda1i4h8UQeIbrWNVvFa7vdQhdWSWVkRUwAka7EVVwg4ySTo/EX4AfDH4p2XirTvHGgrqFr4y8Lw&#10;6Br1rcxpLDLZxNdlF8uRWXObyY/MCD8uRxQB0Pgnxr4V+I/hmz8Z+DNXS+02+Vmt7lVZSSrFGVlY&#10;BkdWVlZWAZWUggEEDYMCtwT+Fcb8Afgh4B/Zs+Emh/A/4Y6ZDZ6DoEMkWm2tvp9raqivK8rYitIY&#10;YUyzsfkjUEnJySSe2oAjEAH8VMk0+3kYu8Slj329anooGm47Hjuj/tr/ALMl18UvG3wim+JFlp+r&#10;fD24tofFTakDbW9k88InjDTSBUG5CCDnDE4GSCBtfEX9qz9nr4SatcaF8Rfirpul3drpv26aCZnJ&#10;ERBYKNqkNKVDOsIzIyKzhSqlhxPjX/gnn8APiF428U+P/FdlealqHiiSR5odYWC8tLEStprXSwW8&#10;sZjxP/ZNhv8ANEmPI+TZucM/4pf8E5/2VfjB8dW/aP8AGHw6tZPFr6PDpp1iPTbQ3KRREeWYrl4G&#10;uICE3RlYpUjZHcMrFiaBHX+E/wBrP9nn4gaNY+IvBXxOstUstSvrazs7ixhlkUzXEAuIQxCfuw0Z&#10;zvfaoPykhuKZ+zd+0f8ACz9qfwZcfEf4TG4n0mO4tY4NQubfy1vI7jTbPUYZowfm2NBew/fVGDBh&#10;tGATz3jT9gj9nn4hfEbS/ip4s0O8vNV0nU7W/sVupkmt4ri3t1ghmWGVGRJkRRtuECzJmRUkVJpk&#10;k6b9mf8AZl+F37Jnw2g+FHwjt76PSLeGxjjXULszybbXTbTTostgf8u9lBn1YMe+KAu0eiRWsceN&#10;o49qc6soyDmpB0pk43Jj3oA8W/Z0/b8/ZX/am8N2/iv4S/FC1uLW82mxW+ja1kuQTbr8iygFmD3d&#10;rGyDLI88aMAzqDL47/by/Zj+H+na7PrPj5muvD8eoG80safNFNJJZrJvjQzKkeXaNo4mLhJpPkRm&#10;PFYHwp/4Jy/Az4O/8IWnhS81K8/4Qy5tI7SfxBb2l9cT6baWX2ez00ytAGit4ZYrG6Ux7ZWn062Z&#10;3bZgnx1/4Jrfsw/tIfFWP4w/GDw7JrWsW9hcWWnyX1jY3H9nW80bKyWjzWzy2pEjyTCSJ0k8x8ly&#10;qoigHSaj+3f+ydosca638aNJtZpdYj0r7Oxd3F80FxO0H7tWDGNLO88xlJSI2k6uytE4FjwB+2f8&#10;AfiFo2ra1pPi5oE0XxtfeFb2O4tHLf2jbXtxaMqeWGWRGa1lcOpIVBl9hV1XyLVv+COP7IL+JZPE&#10;3gfSrvwrcX/j6fxV4kn0CysIrnWrifTdXsLm3ubo2xuJoZRrV7IwkkdkaTbEYUwo9huf2Svha/gm&#10;1+HelT6ppunWutapqEi2lxGzXUeo3Vxc31jN5sbiS0me5bdCR0SLBBjVgAaSftXfs9yPrUdv8VtK&#10;m/4RzWo9K16SGRpEsbt3MYjkdQVXEitGzZ2o6MrFWVgPQ0beu4V4/wDHv9iP9nj9o2w8J2nxL+H+&#10;l3n/AAhGvf2t4cmudA068ezkJ3Mkf2y3mEKswQkxhHBiTDjbz6/GcoDQACFQwbPSqniDWrHwzod5&#10;4j1WYR2tjayXF1I2PkjRSzH8ADV2q2sWjahpdxYLezWxnhaMXFuQJIsgjcu4Ebh1GQRnsaVkB5Z8&#10;CP24/wBmr9pHw9pPiL4TfEWHUI9c1W407TYWtpY5JriF9QVgAyj5T/ZV+ySfcdYCykhkLbWgftUf&#10;AXxTpKa94e+I9nd2EmryaZ/aEUMv2dbhIPPO6QptWMxESLKSI2VlKscjOJ8Pv2Rvh38PPixpXxjs&#10;9X1a+1nR/CV9oVrNfzIFkF7qAv727kjhWOJriedY2d9g+4MbctnG8JfsI/CjwpfNqi+KPEOoXV1A&#10;LTWLrV5LS7m1bTY49lvpl1LLbtLNZwHe8cRfO+WRnZzI5LA7b4UftPfBv42+J77wj8NPE8uo3mna&#10;Xbalcf8AEruIY/ss89zBFIryoqtmS0nGAc4UNjayk986bxgmvLf2c/2SfhH+y5BJZfCmyuLWO4sx&#10;a3UWyCOOVReXV2reVBFHHGwkvbjHlqow/IJGa9UoAguYxHaSAH+Fv5V+ZP8Awbj/APH18ff+x7h/&#10;nc1+nF7/AMesn+4f5V+Y/wDwbj/8fXx9/wCx7h/nc1Mvij8/yP0Dh3/kh869KH/pw/T2iiiqPz8a&#10;vU1+Xcn/ACsuR/8AYmH/ANNhr9RF6mvy7k/5WXI/+xMP/psNLqvVH3HBP/Mx/wCwar/7afqEMlsC&#10;pKjHWpCdoyaZ8OGRRXyr4T/4LO/8E7PFWntrsXx8hsdNi0ltRk1HVdFvLWFbcW2i3W7dJCP+WWv6&#10;Y2Op88jGY5Nnq3xM/ba/ZY+DfiiTwT8UfjNpeh6vFHHI2m33mLKY3gmuPMA2nKLDbzSO4ysaplyu&#10;RkA9UwPSjA9K8T1n/goj+x7oE3hJ9W+NGnwWXjjRda1Pw1qkkbrb3cWlXVpa3sYYqCJklvYl8oje&#10;dspA/dthV/4KM/sQPeWWnQ/tJeG5LjULqztrSGK5Znea5jlkijwFyrbIZS4OPK2ESbDgUAe14HpQ&#10;CD0ryeT9uH9l2D4oN8Fb34rWtr4o/wCEik0OLSLm1mjea+SO0kaNCU2soF9aDeDtLTKud3Fcvcf8&#10;FPf2JbCwS51D43WcN1Jrl1o8emyWc6XL3tvcR28kQjZAc+ZLEAThXEilS2aAPoCivIfDP7ev7IXj&#10;Dw3a+L/D3x00e40y+1iDSrK9PmRx3F5NatdwxIXUbi9ujyqRkMikgmrHwl/bf/ZR+O32EfCP43aN&#10;rrak9smnpZyMGuTcQXM8GwMoJEkNncyI3RkhZgSMEgHq2B6UcDtXg/7N/wDwUm/ZE/aj0TwLdfDn&#10;4nRQax8QtHi1DQ/CerR+Tqce6y+2NbzRqWVJUhDsQHZGETlGdV3VH4Y/4KdfsKeKPDVr4rtf2jdD&#10;tbS50/S71m1JpLYwxahp02p2hk81V8vfZ2883ONqxPuxgigD3ztRgeleHD/go3+xlb3t/ban8dtI&#10;sU0/Sv7QuZtQWW3VYQ+wj94inzASG8rG8oyuFKndUvgn/gor+xr8SfE7eE/Afxv0/VLiLwfqvii7&#10;ltbebybXTNOuYbW8llkKBY2jmnRTGTv4c7cKaAPbKDjvXiNp/wAFIf2Gr+0sL21/aX8MtHqc/k2I&#10;+1MGllEwhMewruDCQlSpAI8uQniKQrn+PP8Agpn+x94L+Cln8fbP4ltr3h3UtZl0nS5tAsZZ5L2+&#10;TS59VECAhQC9nA0qM5WNgyHcAwNAHvw29QKMD0ryPxl+3V+yf8N9ePhLx58aNL0vV01S10240q43&#10;tPb3dxbvcQwuqKdpaGN5M/dCqSSBVq//AG1/2V9M+G0PxivPjVo6+Fpry0tV15WdrZZbqyivrcM6&#10;qQge1mhlDNhdsqc5YCgD1LA9KMD0ryTw1+3Z+yZ4v0LxD4l8O/GrTLiz8KaTFqfiKTy5VawtJSwj&#10;ldGQMA+0lRjLKVIBDKTnaP8A8FE/2NvEnjTw38PvC/xsstU1bxZqem2GiWum2dxN5s1/pU2r2ZYr&#10;HhElsYHmDsQoBUMQXUEA9swPSivE/FH/AAUV/Yx8IWs1xrHx30rdC1woihjlkaXyTGrFNqEMhaaF&#10;UkB2SNKiozFgDR8J/wDBTT9iLxfpOsavY/HXT7dfD99fWmsw31tNDJayWepnTLjcrJyq3QVCwyAJ&#10;I2OFcEgHvVFcH46/ac+A/wANNVOh+NviVp9jeDQV1oW7bnZrFriO2SZQgO7fPNFEijLO7gKCa5bx&#10;/wDt/fskfDfUtK0fxN8aNKiudaXSJNMRWZluYtTnWGzkRwpRhISX4ORFHLKQI43ZQD2XA9KMD0rx&#10;XTf+CiP7FurWVrqOmftAaPPb31q1xZXEaTbJ0XVY9HbYdmGZdRlitSo+ZZJFBAyDVO6/4KWfsUw6&#10;LofiSz+NUOoad4i8TXGgaXfaVpF5dRtfwac+pSRMYoW2AWieaGbCsGXaTuFAHu3GeBRXh3wj/wCC&#10;hn7L3xw+Mr/A74ceOWv9Xazt7vTpltj5OpW82m2mpJNA3Vo/st7bsXKqoMiqTuZQ3uNAEV7/AMes&#10;n+4f5V+Y/wDwbj/8fXx9/wCx7h/nc1+nF7/x6yf7h/lX5j/8G4//AB9fH3/se4f53NTL4o/P8j9A&#10;4d/5IfOvSh/6cP09oooqj8/Gr1Nfl3J/ysuR/wDYmH/02Gv1EXqa/LuT/lZcj/7Ew/8ApsNLqvVH&#10;3HBP/Mx/7Bqv/tp+oQxu5qO6vUtopJpeEjBLHaTwBk9KkHLdKcY0JyVpnw58YfDW7/4I/fHHRJNT&#10;+HGo6PaS+NfDtj4qebTtS1TRdSNk97HcwXayxvDPav8AaNVtwdjI4We1jb92kCr6bbfBv9gn9qb4&#10;06x46XRNM8ZeKvB66jousrNqV5Nbaf8AbYJtOvrVrZpPsuZY7eWGVQhJ2Zbkgm98Pf8Agm3+xp8L&#10;dMk0jwb8IZY4m8Jx+GoWvfEmo3clnpkYtwkNtJPcO9oyizsgJYSkgFjafN/o0Pl9N8G/2PvgR8Bd&#10;al8Q/DPRdetb248v7Vc6h401W+a52SX8o837VcyebmXU76Zt+7fLN5rbnSNlAMnxd+wN+yt8R7Xw&#10;rF8Q/h5fa9c+B7HULPwrq+teLNUu9S0+O9lt5bllvZblrlpXe0t8TNIZEEe1GVSymxP+wj+y/exr&#10;DqngK+vkW5trrbqXirU7kNdQ2M9gLphLctuuXtrmWOa4OZbjKNM0jxxsvrwAXgCigDy3UP2L/wBm&#10;vVfjNY/tAal8NluPFemXt3d2N/Nql20MU1ylksz/AGYy/ZyWOnWLjMZCy2scq7ZBvrFvf+Cd37Il&#10;9rMevH4ZXdvcR3lxcyf2f4r1S1juWmkillWeOK5VLiNpIIX8qUPGGiUhQRXtlFAHingn/gn5+zF8&#10;Pvg3oPwL8OeCmGh+H9U0bUbf7XP581xcaYIRaPK8gO4AQJlQADliACzEp8Kf+Cdv7HvwQ1/Q/E3w&#10;s+Ef9kXnhts6M0Ov6hJHDtgkt4gY5LhklWC3mmggV1YW0U0kcIjR2U+2UUAeN/An9gP9lb9me70m&#10;++BvgDUPD8mjW5t7XyPF2qyrNbiAQRQXCy3LLdwwRDbbxTiRLYE+QsW45zNH/wCCZX7CGi6Ha+GY&#10;P2a9BudPs00dbWz1Tzr2OIaXayWdjtFxI+PLtpZYD/z0imkSTersD7vRQB4LrX/BMj9h7xPYWlh4&#10;u+B0etfY9ct9Z+065r2oX1xdX0EF3bxT3M89w8l2ywXtxCPOZx5bIhBWKIJqeFv+Cf37K3hHxXee&#10;OrDwNq15rGoeDbzwpe6hr3jbV9Tkm0m6kjkuLdjeXcuS5hhBl/1oSGNA4RFUezUUAeM6d/wT+/ZR&#10;0zWIvFEHw7vpNcgXThD4muvFmqT6sv2F7s2xF/Jctc5Vb68hLeZmSC6lt3LwuYzJB+wL+yTa+AdE&#10;+F9v8H7ddB8OarbalounjUrvFtdW+j/2LDIG87cxXTv9HwxII+Ygv89exUUAeU+Ov2KP2cvif48f&#10;4j/EXwGusakdesdah+0XciRxXtrZ3FlHJsjZQ4NvdTxvHJvjkV8MpwMc2/8AwTL/AGLpfgxD+z5N&#10;8K9Qbwjb6uNSj0tvGmsbjMLEaeqNN9r854Fs1S3W2ZzAscaKIwEUD3qigDzmD9k34CWtjrukW3gi&#10;SOx8S6fZWeuacur3YtrqO0iSGBzD5uxZhFHFG06qJZEhiR3ZYkC874H/AOCen7IHw28Uaf418C/C&#10;FNN1XSX0h9LvoNavt9m2mWDadZmLM52FbJ3tnIx58MjxzeYrMD7RRQB4nff8E6/2N9SsLzTL/wCC&#10;9vNBfLJFNHJq163l27Xlnei1iJmzBax3FhatFbR7YYBFsiREd1aPSf8AgnL+x74ctr+38K/C260d&#10;9S1DUb26vNF8VapZ3P2i/wBTttUu5EnhuVliMt5Z28p2MoHl7BhGdG9wooA8l1/9if4DeNdG0zSf&#10;iRY+IvE0mj28y6fqGu+MtSmuLa4luftRvoWE6i2vEl5huoBHLap+6t2hiAjGX4h/4J1fsf8Ai/xL&#10;Z+IvF/wgtNUh0qz0a20XQ724lbTNMGlMxspILMMIUljVni83aX8mWaDPlTzRye3UUAeGt/wTi/ZG&#10;kvhqlx4F1ya7Hhv+wPtlz8QNblmbTft8d/8AZS73hZk8+GMcknyUFvnyP3VXdR/YB/ZW1f4daR8J&#10;tW8A6ldeH/D/AIibWtB0668YarINOumsprHZAzXRaK2FpcTwC0Ui3WOVlEQBr2WigDx3wb+wF+yD&#10;8P8A4l6N8YfB3wT0+x8SeHp4ptF1SG7uC1m0ekDR0CKZCoUaeFg242kKrEFwHHsVFFAEV7/x6yf7&#10;h/lX5j/8G4//AB9fH3/se4f53Nfpxe/8esn+4f5V+Y//AAbj/wDH18ff+x7h/nc1Mvij8/yP0Dh3&#10;/kh869KH/pw/T2iiiqPz8avU1+Xcn/Ky5H/2Jh/9Nhr9RF6mvy7k/wCVlyP/ALEw/wDpsNLqvVH3&#10;HBP/ADMf+war/wC2n6hDO7ipKjH3uakpnw58b+AvgH/wVN074f8Awt8NfEX47eE9U1Hwbd+HW8SX&#10;lvrV/F/bUdrpd3bambiZIVku2muZLadEkARjCWkA+6fTvi/4V/4KCz+J9Pb4K/FDwNHo8mnakurD&#10;WdLkjuIbk3Vj9gMKqsiuFtl1DzizgGV4SihcheI+Gej/APBWh/D/AIdufih44+HtvqMmoeHj4qh0&#10;3RvtKx2ws5/7XW1BmhBd7s23lu7/ALuISsEkYLG2H4L8D/8ABWzXdT8F618afGPhW3k0jUNBu9Wh&#10;8IuqxSSNoer22rRSxu0YuLX7dPpssaFtwETOo3xpQB6Bq/g7/go/efFHxB4l074neA7Xw6vhfxXb&#10;+ENA8ubA1OZ9LOgz3snkb3SIQakZ/LK7RdogScp5o77SdM/abg1nxxqGqeIdBurKSN/+Fd6YsZtm&#10;Um2jKrfThJdrC5Eo3xpIPLdTsLKVPnHwVsP+Cmtppfn/AB48TeAb7Ul0zRY5LbQdLNrZtem8nGrP&#10;HI00sjQLbJbmCR1R5GlffBCRtXqvEE37XXh340aPbeGX0PUvBmqeJktb9NTt5ftFlZtFfXM9wrwB&#10;/uiCyghEvlqXuptxOyEOAchD4a/4KkpdPNc+OfhjOsljryy+TJc2qm7a9tDozpG9rceTElmt8txH&#10;vmYyyQ7Xdd7Lc1jwh/wUku/ijrniLSviV4Dt/DsPhPxZb+FdHdZP3mqzzae2gXF4fs5bZBHDfrN5&#10;b8m4XCy8NH0Gq+FP21L3RvFeq6f8Y9BttSg1DWW8F6SnhOKOK4tySdOiupWuZy23AVpUERcMSYkK&#10;gGLWPB/7VWsfFPwf4s1HXrddD0nxw17qukaPdNaM+mHSdbtPs0g80peKt1PplwGby93lhzGjxKgA&#10;M/xn4O/4KLt4u1K58DfGjwEuh/Yki0ay1Dw1IbnzpLq2aWae4WQKohgF1HFEkLeazI8kiY2VofFu&#10;5/bV8O+ELzUfANz4fvrrZpUlrHHYvczrI+qTG/hKYiVo47F7ZIZR8xeKR5IwDg2Na8D/ALVXhr4h&#10;XNx4A+IOl6j4e1YanKP7WsybjSLlprOSyiC71SW0C/2ossgxMpks1VJFR2WPx4n7beo65Y6r8PJf&#10;DunaS1jqDXmmXkiSXi3Pm6XJYqz7TH5fkx6vFMFYnzbi12EoHmjADxzpP7dD+LNLn+GPjXwS2itH&#10;rSeII9e0yaG4if7MP7Ie1ETSLKBPxdb3TcpZotpAjrrvFujfHe18F3kHgXxhp95r8t8JLO41SzWG&#10;2ghNwXaIhAWbbCfLDYyzBSerEea/CK1/4KR6d8CdY1j4sXnw+1L4kLoOlnQ9EMj2uktqSWUJvhLc&#10;QxySpFJdmcIQjFEWPA5Ncr8RvA3/AAVG1Lx5H4x+HnjLwbby6T4Z8QaZZWt9NKun3k9xrOmSWF1J&#10;EpPmOumW0ysWjQw3ElykZeKVWIBc0X4Zf8FPtRjW/wDHnxU8BC6+w6FHNBo93fQwyyx2Uv8AaWQI&#10;xsVrx1eNo8O0aBZDtUJXYfDrwV+3+nwludP+MXxs8B3Xi268GTRxzeGfCs1pBYa4beNY3WWaeXzY&#10;FlErEtArNuUhEA8qqz+HP29YdFn1p/iRoX9q/wBo+JUs9Lt9DhntY7dtQzozSBpYGk22MQ83EqN5&#10;1xg/IC6dL8NfC/7Wra7dJ8Wfi1oElha/2d9lbRfBotWvGWyK3hJe9uMJJct5iDajRBPLLSg7yAZ+&#10;q65+1F8PPhDqPibxrqVvqmuW/iiSSy0/wf4bk1CW40s6vN9nt1TdHmd9Pa2jkkfZFDOJZDIYhuro&#10;PgLZ/tSR6T/aH7SfiTwtc6jdW0b/ANn+EdKmtrbT5Cm54vMnnke5CuSqy7Yd6jJjQ8V5H8PNX/4K&#10;SfDj9nxdS+MkWk6/4o0PwXZxXY0vTY7i51XVEj09Z541t2UEtINUZoxGoKNZlAr+dGun8K9J/b/1&#10;jxn4M8ceOfixpd54Pnl02bVtDg8Dro9+9tJ4fnW5kuVnuZXjk/tR7eT7MgRoUUoXmwRQB2M2nfts&#10;2a6TFp2ueDb5WsGbxBJeSSwSx3IX5Y7YJC6lGdyfNkyVS3VfKLTl4fM4/h1/wVd0yTXrXw78Tvhn&#10;aya9daXqMOtaxeX+rHSroWmk2t/aR2Zgt0a0PlancxeXJAfOMW5FE8pivaJpn/BVTSvDeiRW158L&#10;b7UP+EZ0WHWodcv7uGG31D7Cw1KWKSGGaSfbdpF5SybQ0c0rM+6NVfpvFmm/t2Tww6n8PNW8N282&#10;oLdC7h1yxUy6awEctudkczR3C7o57cqrxsy3cMhZWgcOAU/DPwz/AG600zxVf+MviX4Xudb1LxlZ&#10;TeHGtbq9Wxs9Ft9bmk2vAvlkTvpRt0dEcpJOkgZthDNs/Enw9+3brln4OuPhp8QvAvhu4+22LePI&#10;L7TZtUjjtvsF39rWy4t2lk+2tZCN5PKAhSVyhbELZnhDQf2/JPh94oj+JHirwje+IpLWAeEpNJsX&#10;063+ZIDJ9oiE87Ryq/2hTtuJEI2FSNzAUfEUn/BT+w+CkQ8C6b8LdS8eHXNOFw3iK/ubawXTV0S3&#10;a9KG3idjO+qpcxxggIsMyuSdmxgDW0/X/wBqn4l/DDwdeeBhHZ6lY6usXjO+8WaPLobazDDpU26a&#10;0t8TTWySap9m+WdFPkJNtWVDG0vP2cH/AAUf8I/CvW/FXxP1vwb4g8SaXqs154f0vwbb3EcV9bfa&#10;tR8qCVHTcSbWTTVdcttkjnZXJVHPN2Hwu/4Kg+Cvgzf6F4M+J2h6h4k13x54ou1uPEF99qXQ9NvP&#10;E011YJHLIhZ1i0uVo1U7hAyQwrC8Y3wdVoei/wDBSj7b/wATb4geDfsbrBbxwyeFUM9qoihle7eV&#10;b7bdu5gltzCsdsscuoeYryx2w80A7z4t6V+2Tq159l+CvjPwHo9r9jhcX2u6LdXspuAsglh8lJol&#10;VCTE6zeYxXaymF8hxN4y8LftKal8NPEWj+EfiJp9r4km0RYPDuqSW6KkV5tGZ5F8twMsWAXaw2hc&#10;gEkDDv8Awx+2p/wo9biP4ieHr7x7dXWlM0C6D/Z9jZwjVY5LzCi5uGMgsGaPaZnRpIgQdrlR5Pe6&#10;B/wWSTUNYudJ8e/DuFZr6+GlLc6Gt7DHbpqWpCwUoLi1aMyWLacbiXfKUljxHE++QqAfSPwcg+Oc&#10;Fo0/xuv/AA+9xJpdgDb6CsmyG+CP9s2tIAWgL+X5RID7Q24AnFdtvX+9Xzd408Of8FIBpmtW3hb4&#10;keDZpLmOwg0WM+HVhltM6WUvLh7lrl1LC+HmxqLUjaViIIdpofSP2dB8foPCc2m/H8W819DKGtNQ&#10;UQxTzK5ZjHJDAzxgRApGsokzLtZjHFgbwD0qigdKKAIr3/j1k/3D/KvzH/4Nx/8Aj6+Pv/Y9w/zu&#10;a/Ti9/49ZP8AcP8AKvzH/wCDcf8A4+vj7/2PcP8AO5qZfFH5/kfoHDv/ACQ+delD/wBOH6e0UUVR&#10;+fjV6mvy7k/5WXI/+xMP/psNfqIvU1+Xcn/Ky5H/ANiYf/TYaXVeqPuOCf8AmY/9g1X/ANtP1C70&#10;9unWmA4bNSE4GcUz4c+cfhT4g/b+0/xPoqfF3wzY6nYi32+IZNLs7K3hcIksBktt12ZhNLciG6WK&#10;RRGlmzq0huUEDY/xX0H/AIKB/Ev9jDw34f0Y/wDCN/FS68F31r47k0rUra1jbVZPCd/Gj2k0cjmJ&#10;V1uWzZHV1dBDuzsBLelfAT9sL4WfHz4b+G/iNZxX3hmTxVfSWOm+HfE0lqupJdLBLcG3ljtZ5lim&#10;8iGSYxF96oMsqnigftwfsoza/YeE7f45aBJrGpm1NjosdyftswnV2jIt8eZgrG5J24Xb82KAPO1H&#10;/BThfjTHodxqnhpvBaX+5dTt9CtjJLZnVoAfOka8V45xYx3G2KO2dCJw7TrIggKeF9e/4KVWVn8M&#10;bzxPoOj6mH0i8X4mRw6DZafdG8Gp6PHalYf7WuIYlNmdalkaG4mxthCoWxG3W+Bv+Ch37IfjX4b6&#10;Z8Trn42+H9GtL/R9K1C4t9W1q13WC6jay3VrHNLDLJBlore4O6OV4iIHZXZRuPU3v7W/7NFh8H4f&#10;2gbz44eG4fBM1lZ3i+JZNSRbRbe6hSa2kZ8/IskUkbruxlXU9xQBy3xEvf20rP4h6pZfD6w0650K&#10;a+0QaDdyQWu22RpL8ap9q8yZZPJSFLExtEkkplk27CnmMkdpqX7cM+peI5bvSNBhW28XxR+HYdsR&#10;t7nTDc3CNI0gkMm1bR7OQ7o0kF1FcoqvD5Tv1Fr+2D+y1qWmeLvEGnftA+E7qx8B6Xb6l4xvLfWo&#10;ZItIs7iJ5oJ5nViqJJHG7o3R1XIyMVyvgr/goT+zz8S/jX4e+DPw01iTxGfFHhm817RfE2h3lnda&#10;ZPaW82jxP88c5kVy2t221WjGRFNnG1N4By/w9+I/7bqeO7j4QeNvCF4JGm1G4tPE0PhOObT7Kxh1&#10;O0SzWS7a+jE9xLZTszRrGW3RztlWgWO4r+O77/gprpmna5o/wvsdM1S+RLqLw5rHiC10+3t5njEb&#10;Ca5jiuGZBKY5o4QgP+vjM6w4Yp6hZ/trfstajqlj4f0f4zaLfapqFxYw2+kWNx5t5/pc8cELNAB5&#10;iIZpY42ZlCozbWKkEDqp/jX8KLTxCvha88e6ZBfvbXNwtvNcBWMNvdJaTPk8YS4kSE8/fcDqaAPE&#10;vENz/wAFF4PFOh67pllZ3FjL/wAJVaa1pNhFYeXbQjxFbnR7wGadGkuDoqzgRhvK88/vduQVn/aF&#10;8Nft6a3p/jrwd8KNftUt/EXg1IPDuuWbwQPo+pLZzCURqZY5U8+RSon8xzbO9qyJMrTtb+kWX7Xf&#10;7Mup+OZvhrpfxu8OXWvW+qSadPpdtqCySxXaT21u8DBc7ZFmvbWMqcENOgPWq/xe/bA+AXwU0HX9&#10;Z8ZeNY/P8O6XPe32m2y5uJPK2fuUD7U812liRFZlDNIvOMkAHAWlx+374f8ADuv6lr+rWF79j8Km&#10;LS7Gz8I2/wBquNXN55fnQy/2lIHgWCNnSKeJGK3EJkmDpKi8d43k/wCCuHiVL7w94RTQ9BtZoYpb&#10;PXRZ6fJexRNpOsyeU0LXDxJdLfJosEu1pIQZZ5IneMkR/QC/tQfAO3traXXfiloultcaxb6Qkepa&#10;hHD/AMTKa1+1RWW5jtadofnCKSSMEZyM0fGn7ZX7Lnw41/UPCvj746+HNHv9KvI7TU7fUNQWL7LM&#10;9rPdqkhbhCbe2uJuT9yFz0U0Adp4A1fxB4h8KWWp+KvCWoaHfNuW403VJbZp0KsV3MbWWWLDY3rt&#10;c4V1yFbcq7phB53V4ZqP/BRT9kBLjRrHwp8aNF8Q32vTWEel2Og3sczuL7TLrVbWR2LKkKS2VncT&#10;o0rIrqgAJZkVus8Nftbfs5+MLqxsPDHxj0e/uNU8Ox69ptrazFpbrS3t/tC3saAbngMWG8wArllX&#10;O5gCAejfZ1zkml8la8T8Qf8ABQb9lnw38Qovh7qnxQtUf+ytXvtS1TegtNLOn6hp+nywXJLB45mu&#10;dRhVF2FWCSEsuE37vhP9s39lfxxolv4m8K/tD+E77T7zUDYWN5FrUPl3d0JpYfIiYsBLJ5kEy7Uy&#10;SY2xnFAHp/kgjG72pPIXruOa8j8Rft5/sfeEl1ebxR+0f4V06PQJLxNakvNUSNLNrXUU0y4EjNgL&#10;5d9JHbtk8SOq96W+/bg/ZzFn9p8L/ES18RSDxJZ6HNaaDIk00FzPrUWiksrMoCw3svly4JZdj4Vm&#10;AUgHrYt1HU0NAp7mvL/D/wC2l+yr4r1nWNA8N/tB+Fbu88PtfprkEerR509rK7SzuxMc4jMVxJHG&#10;+4jBdexBrc8S/tF/A7wbYajq3i34saHptrpOqJpuoTX2pRxLFePaR3qW2WI3Sm2ljmCLlijbgCMm&#10;gDtfJTGKQQKBjPf8q8x+P37Wvwk/Z38Ax/EDxfqU93DcC1ezsdOMQnuYptRsdP8APQzyRxiJJ9Rt&#10;C7s4CpJnngG/fftQ/AvRfDVx4t8SfEzS9NsrEWo1OS6ul22UlzLFDDHKykqrvJNEoXJz5iEZVlYg&#10;Hf8AkLnO6j7OvY1xvhf9oP4M+M7yaw8N/E3Sbqa3hupriFboK0Uds6pO7BsFVQuhJPG2SNvuyIW1&#10;fhZ8Vvhx8a/BVv8AEX4TeN9M8RaFdXV3bW+saPdrPbTS21zLazqkikq2yeGWMkEjchoA6EcDFFFF&#10;AEV7/wAesn+4f5V+Y/8Awbj/APH18ff+x7h/nc1+nF7/AMesn+4f5V+Y/wDwbj/8fXx9/wCx7h/n&#10;c1Mvij8/yP0Dh3/kh869KH/pw/T2iiiqPz8avU1+Xcn/ACsuR/8AYmH/ANNhr9RF6mvy7k/5WXI/&#10;+xMP/psNLqvVH3HBP/Mx/wCwar/7afqEMlsCpCcDNRjrUhxjmmfDnifg/wCNn7EDaVqnxb8C+J/B&#10;P2W30O08Vavr+mW8Q22F1DcPb6lJIiglJIorkrKeqrJzjNVvh749/Yh8cfEXUtA8MaT4Di8balPe&#10;R6po8UOnPql3HpWoS2vnTLbs7FEnZmQyHchm5CPvRcD4H+Av+CcPgL4E+GfhF4FtPAGp+HdR8P6D&#10;4QsZdU0+zmuPEUEeml9OguWMYN27WcssyhlOVnlcAB2rV+Geo/sh/s+6xafAe9u9J0nxZe6nJqFn&#10;b+I5rGTWfEs881xcPq4WAlnEsyXb7tkYjMbqI4kVFoAzvhs3/BNzxT8OvCviD4cfCz4fx6J4g8L+&#10;G9e8NW1r4Fgt2bTZ7a6OizCDyFaBVhW8SJWVTEPOQBdzKeq1O9/ZU1nx7efADxP8O/D8lzq0enXM&#10;ljqei28kGrXBj1JbeIK4PmyxQaLdkZGEihXaccDM8B/Gj/gnjrmh6LN8MPFvwwvNL8I6Zp2l+HpN&#10;Ahs5bfRLK5fZZWtuYVK20Lvp4VI12rutEAAMagXfFn7Rf7EfhvXF8a+PfG3g3TdU0mNr6LVNWhhW&#10;4s0jjKCbzCu6I+VqzAchtuoSDA82QEA4/wCDHx3/AOCcPiH4A6DrfgPR/BPhn4deONQ0nS/CtrqX&#10;h+20uy12WTTIL7ToobZ1X5vsixGKN0WRPI2hFKrXTXmrf8E+PgR4r/taey+FnhPX7K6vLZJl0+ws&#10;r1Hlltrm7VMKshDSR2k0pXKloonc5RSNqyT9jL4a2dj4D0rRfh7ocXgy7il0jQ7XTbO2/saZLeCw&#10;jkggVR5BWC8t7YOirtjuY48hXCni/gr+2X+xJ8cPBXhj4xX6aL4R1DxpdQWmmab45tbK01OW9vLK&#10;O9S1LLJJHLNJbLE5EUsgOxVJ3LtABpap8ef+Cd+im98S6v42+GMM2leJG0y+lb7F9og1bT5ADblR&#10;8/2i2eJflxuj2KRgAGo/iLqv7Dfwr+LVj8d/Hi+G9C1X+wtbVvEclpDFbyRrfact2biTb88y3HkB&#10;SSSN8w/ibMOt+NP+CY9tb2Vpr7/B/wCzWfiabw/pxuNL08wxaxeyNdTWMTFNguJpbJpZIlO55LcM&#10;wLKK6b4veN/2J7WST4afGm9+H9095HczXGga1Z210Ztk1ks5eFlbLebeafkMMlp4TzuWgDN+F+of&#10;sCePPEGn+IfhNoPw31DUte1fUbvTNW0fRbQtqN/DeLPezRXCR4mnF1CJ3ZWZ2kt/MyxiLrzeh/Gr&#10;/gnD45+EN14+8QaL8O7HRtd0G08U+I9O1jTtOlLRX0EuprPc+SZYrp2WK4naSN5lYwyyB2Cl69J0&#10;Dx78A/FDeIrzUNA0vTLb4X65Jp91qGuWNrDBYSCC1vDNDISRFHiWE7jsO+LJA2qT594n1f8AYuf4&#10;J+HfF/ws/Zi8L/E7whq//CP6NZ2PgXQ9BmhstLlgJ02QxXc8CG0ihuV8uGHzJVS7HlQsrtgA6q++&#10;In7IHgvW5vD+qp4T0mazuP7WG+zgiHnRxWlq13wvyPHFd2kJkOGEc0a52Gub0Dxf+wJ+0R8X9L0X&#10;wj8P/Afjq/8AGGn65ri+LdO0TTr+3kn0K4s9KuRNccublP7Z8mMgN+6a4BdAwEnQXnxT/Yi8eeHr&#10;LXdW1DwTq2l3Vva6hY3V7pMM0LxahZTxw3Cl4yu2e1a4iD9Hjkkjzhypj8U/En9kn4X/AAnvv24t&#10;E8E6LqGn6H4X8yPxR4Y8OwSX7aTcfZp2SCTarvC4W2mMath/KjIDMqigDynwB+2H+wj8RLvVJvjD&#10;+zrbfDc6L4gupmuPiRpOhLHLqdlLrGizTJLZ3dygliTRdTh8x2U/Z4vlJjfFd54ZvP8Agnzq3j/4&#10;a/GLwB438B2Wp2vhyHQ/hy3h3UrO0a50y7trd7awiWDbLLa+RNBLHZ5NuC8E/lF4oJIt2C2/Yw8R&#10;Il5qnwx8FLDqniy/0vT7i+8OWTLq2qI2oXd4sPyszyiWXV5JMgP5pvWYZaQtLL8WP2J/DOsXPxRu&#10;tZ8E6bqFr5VldeIJtPhhng3WK3kdu85QMhNrFHIIyQdqRjGdooAoa/pf/BPhNKTWvGfhD4V29nrM&#10;MdrFea3odhDDfrIlmUhV5kCy71s7DCAnItLfj9ym2l4G+PH7BvxDuYdY+Ed94N8S/wBjrpupxal4&#10;ftLeaOyW6aS1t5kmwEWQLJMnlq3mqkjqE/ebW9Gsbv4Y67eab4f07wNY3mn6aipol5HY2rWtvMqy&#10;KbeFd2+J0jiB+4qbXQKx5A8d+Bn7Tn7EV34Ng1nWPhv4b+Dtxp99qXh+w8N+Ml0Gxvkt/D93dRSt&#10;FHY3U8a2ltcWV4YyHCoYGcKoKswBvafqn/BOLV/iBN4c0zSPhbJ4muvET21xFDo9l9pfVJtQlvXV&#10;2EefOk1CxmmYk5a6tWYkypxzHij46f8ABMvwt4bvNUuvCXgOZL7xtPpmraWvhmyiuZL4eMYtIvLy&#10;aGZULxRa9Ksslwchpf3yGRypbpfgzffsJ+APGHjnxz8G/Ffhe1fxJ4qku/F6acsK2qayl+bC4mdl&#10;QbJnvg6ybmIM5mkwHkmdrfj3w7+xL4C+IEnhTx/8CvA9i2qaXfa1qWu6h4X02O1kY339oyxyPIA8&#10;9xNdRT35VEkPmWck8hRxGzgCW/iz/gnmmqXXw/0xPhi942uan4evNJsbGzZv7QvRcapqNhIqKcTT&#10;nTrm6nibmRrVpJAWXNU/hv8AtAfsJfGfwxHrFkng+G78RfDaw8X674a1azsjqFpoc1lE8Ul/AhcK&#10;qQSRoQxZQuFBK4zV8Wj/AIJ+eM7Lwvreqa74TsdF8C+PtQ1a1ht7eC10x9YkbUPD12l0DGInY3Wr&#10;3UTKcMbhgxJIbOvoPiH/AIJ5Welf8JB4Tg+Fv2C68OjTf7Q0nS7FoJdJh86xFv5kSFWtV+yTW4TP&#10;l4hMYGMCgCzq/jf9hP4ufBuH446ze+APFXgezWSwtfEF1a219YRqmqRW7wxuysuwahZQAhfl820i&#10;brGhFf4qeIf2A/CFlr9z8Y9O+Hdrax2ul3fiSbW9KtWgMBuLeDT5Jy6FSBP9mWHd0ZI9v3ARm/Fz&#10;40fsp+E/HOn/AAH+IfwRsb680y8Sbwnp02k6TJDNqHkJLaRWaSzjyrqdZtQFurLG7/2dfkYVUabY&#10;8YeDf2Nvj/plx8A/N8Ltf6hZ6VqUmkaPHax3ywaTcWV9YyNCUJMVvJNZOsciNGBOq7SshBALnjH4&#10;+/sw/DDVPDfhDULzQ45PEk5srS1gmtE+zW76XeX4lkheRXaCSCwmUCFJWJGSnlxyyR4v7PP7Yv7E&#10;eq/DcJ8KfE/hvwrZ2ei23ibXPCkKW1pPoceqwjVvOvIICUhkmF01w75IkeR23OWLF/xm1P8AZD0D&#10;wRqH7QXxt+Bvhu/1rQo9Lt9atdS0PSr7WtOuLlGs7SznkDuiSbNUnhB87yhHeT4fypXZovD/AI8/&#10;4Jw3jDwD4Ym+FbrcXy2/9lWmlWQSS4guI/DKpsWPazJKYtLH90bYB8oC0AfQAORkUUL92igCK9/4&#10;9ZP9w/yr8x/+Dcf/AI+vj7/2PcP87mv04vf+PWT/AHD/ACr8x/8Ag3H/AOPr4+/9j3D/ADuamXxR&#10;+f5H6Bw7/wAkPnXpQ/8ATh+ntFFFUfn41epr8u5P+VlyP/sTD/6bDX6iL1Nfl3J/ysuR/wDYmH/0&#10;2Gl1Xqj7jgn/AJmP/YNV/wDbT9QhjdzT3YKuSKYOW6VI2Mc0z4c8E+GHj39iM+CfDOoeE/CPhTw/&#10;Z3d5YDw3o/8AYVtbzQTR2TLYbYI1LW0q2EAaOJgksMAVGSLaUW/p37Tf7Dk/xBa/s/ix4Hi8VPoM&#10;ckkkl1FDqDaZBBdXiltwEnkRRLeS4Pyx5lPBY55H4fftk/8ABM/xZZ6L8VPAXjrwL/xUFxD4nt9V&#10;/syOzuYprvS5ymoziVElhkks0khMjqH2usTY3hSw/tOf8E29Y1S0Hh+bwTr6fE/VLPw5qeqaXo9v&#10;cW+of2hpV7fWsV7JtxNBcW0VwFU71JnAIAkY0Aei+FPBn7OkU+peBPBnwQ8Ow6No+maTpk9xp+j2&#10;K2hFpNM1ppojQ+Yps2bzkjeNY4jdo0RLGTZ4a/x3/wCCZP7VfwM8J+I9R8feHfAFx4/8O6L4p0uG&#10;6/s/TdesoZrWO8ty5ZZFSRIrUK0iF1jNsNkgKRsPaNN/a+/Y3XUpdJ0v41eE0mn08a1cGG6QRtbs&#10;H23bSY27HEL7JCcP5Z2lsVTn8VfsRfBr4Y+Gfihp2ieDtG8L614fsdL8K6lonh6NIJtJgs57u1t4&#10;RBF8trDaLczIoAjhiErAIu6gB9v8Qv2H/FWueJPifp954J1jVvDl3J4Z8Xa9Z6bDdXljNbzh20+5&#10;lRGkUpPEHMTHAdA2MgGuF+K/jH/gl/8AD3wjq2o618O/hhrlz8NtFvtXXwno/h3TbnULCHT3thL5&#10;NsyjyGSbT7FATsUSWltll8qMr6X4I+OP7Jfh3UPE3gjwX4r8M6HeeHdSkufFWjxwLZTW11dXskbX&#10;M0TKjE3Fyzv5xB80zLJuYSqzcvqvxl/Yiv8ATNH8OaV4X8P+ItK+Jd4UC6XoMFxaakb+eyWWS53A&#10;K4lbVbaR9wYuszMQ3OQDN8S/Gv8A4J1/Af4X6lquieH/AATFpvw1a/1aHw/4b0G0V9OvtPtjYSpb&#10;xhUihu1if7GvzIdr+XuCZx03ji4/YO8WadJ8VPilpPw1vkm1ibwxPrHiLT7KR2vzcwxS6azzKWaU&#10;z2Nuph53NawnB8tCHeKoP2FrTRtS8O+MvDHw+XT/ABB4sn07V7PUdFtvJ1PWm824lhlRkxPcHbNM&#10;dwJOGfPeo9T+Ov7CniqwtbLXvGvga+tdRtYNatYdQhheO5jC2bQ3YDrhyFvrLbIeR9ojwRmgDpdN&#10;8Z/sy6hPrHhiy1Lwr5l9rqW/iDTdsAabUWl+yILiPHzSs9uIlLjLeSoUkKuOJ+FfxR/YdvvHt58I&#10;PhH4Z8Jw/wDCA2+kPHeaTptnFZ6VcSR3um2tnCUIaG5hgtpbYRqimOOdYl4Z0XT1n4s/sIeFvH//&#10;AAlmveJfh/p/ijxZoun6tNqV7DbxXuo2NrNCLK4mdlDssMuow+WX/wBW12uNpeo/hhZ/8E/213Xt&#10;B+Enh/4YwX3hO4sV8RW+j6VZQ/2ZNaTywWYmCIojeGWGRYc4MZU7NoYZAKHwz8S/8E3/AB9ptppf&#10;wwtvhbfWdr4aiv7G1sdLsxFDo9iPIhnjXYAtrAtx5aMAI41mIUgPzu6b49/Y6N9o/wAP9N8b+GJI&#10;NZjj8PeHfCkeqCSwnWztTfLBbWW4wAx2pWXdGn+qEOSVWMDF8C2H/BP7xgmteGPg9YfDu3v5/Br6&#10;LfNoWiWK3EGisI4fsu14Sv2ZCYo/IdWhVkWNk+QoMXU/H/8AwS4+EvhHTfCmtT/CnStJ8K6wtjpd&#10;lNpNoEsdQtbS800LGnl/LNHbaXfWuVG4R2csedqYoA72w8Y/sl293b/DGytvC9n/AMK98SW2jaVo&#10;76UsMeiahLbQwQRWqFAsRaDUkgRosArcvEDy6jmtY+Mv7EtzqPjbw34y0rwrBpN/NpieJdW1eztG&#10;0zxFJqFs32dWfLLdb4ohGDIMMNiKW+UVHP8AtK/8E/ZNdlvo/Efgi4utU1axvtYvmsIvluU046tZ&#10;3lzI6AB0treOWORiWj/c4KkpTtT8S/8ABOi08NeCItT0r4Zto/ibQ4dV8Ap/YNrJa3en2dokcN1b&#10;KIyoigtrxI1cALHHdBAVWTBANb4M/tZ/s6/Erwt4J1bwvJHosnjLwfY+KfDGg6kkKXn2K7itWVjF&#10;C8nluv8AaFskhztDTgBmBJrWvLn9kvQrLxCms6V4R0230GGXV/FDXmmw28Nos80l7LdTMyBfnmll&#10;nZyTmSR3PzEk5Xw38f8A7EFt4+8N+E/hd/whVn4jj0GbSfCdvpOjRwXEelQQWcsttbMsYK2iRCwJ&#10;RCIxttxjKoBUtPj5+wnrvj3T107XfCN5rPjrw/LrVvqsOkhk1awsbezuzcSXYj8t1jhvLSVPMf7r&#10;ZT7jbQC1q3xQ/YU+BV5qvgnUtd8A+F5tWhk1XXNLW3t7f7YlzdIZLmZFUCTzbrUlLMwO+W9LHLSE&#10;nkvF37aX/BNPxx4fs4dX+KngDxtHoyvPpGn+dBqksIe6bw9JPEH3bFM17LYPOSqbbiZHcRtIa2PE&#10;vjz/AIJ2fFHxVcTeMo/h3rmsTWltbXk2q6LDNPJBLqVtbW8EjyREsr38VoqRsSGlihYA7EYW/iD4&#10;v/YD8H+I5/hx8RoPh/bapqGq6bo9zot5osDSXV2I5L6xtmj8s+YyJBJcRrg+WIjINu3IAMvQvEX/&#10;AATw8S61dQibwTqV7r3iCaSaz1KJLoPqFvqGmaRLHEJQyo0WoWelwMkWFW5hgbHmBWruNX1T9lKa&#10;eVNYsfB8ky+F/t0kd5YQsx0dN8pkwyZNuvmO391fNPQvz5XrXiL9h6D49W+i6R8U7f4e+JPhX4iv&#10;NKvPDuhx2lnBqMutCz165jkhaB/NFzJbx3TyxbJWliuCzn94T3B8WfsL+NLOfX7f/hA9Yg0tbOSa&#10;6ttMhuVt/ttktnbsCqHHmWd6sAI/5YXBQ/IxFAGt4iP7IPxJ+IWm3XjHRPBOseJrHT4/EWk3msaT&#10;by3Vvb2MgKX0UsqFkFu92CsgIMZuMgjecx+EfiV+x4Pileah4G1jwavjLxRrS6dfahptvCL7V75N&#10;LS6WJ5lXfcONOtYpBlm/0eGMj5FWudnn/ZK1DU/EnxdtPi3a2ul61plt4L8RWe63OnpNJDHJapJH&#10;NCxilEF0gVCRC8c6743+Qrk+H/F3/BMbwf4C0Lwdby/DODQ9LvLOz0ZL7R7VIY7xNMm023wXiCif&#10;+zrSa2U4DfZk8sfuiAQD2Tw1pvwZ+MHh23+Iug6VofiDTdft4r211b7HHOl9C8DpHIGYHephmdQe&#10;myVgOGIrhPBX/BPv9l7wN4itfFGn/Dyzurq1vteu/wDiYWdvKssmqa+uvyFx5Y3fZ79FktieYP4T&#10;uO6tvwb8eP2ZvDvgCSDwF410HT/DfhPR490OmxeVa6ZYRyPbR7VVQqRK0LIuBt2px8uDW98LPjt8&#10;JPjfband/CT4hWHiCHRdSm07VJtNkMiQXUUjxSwlsYLJJHIjAZ2sjA4IIoA7CKKOCJYYUVVRQqqo&#10;wAB2p1AORmigCK9/49ZP9w/yr8x/+Dcf/j6+Pv8A2PcP87mv04vf+PWT/cP8q/Mf/g3H/wCPr4+/&#10;9j3D/O5qZfFH5/kfoHDv/JD516UP/Th+ntFFFUfn41epr8u5P+VlyP8A7Ew/+mw1+oi9TX5dyf8A&#10;Ky5H/wBiYf8A02Gl1Xqj7jgn/mY/9g1X/wBtP1CGd3FSEZGDUY+9zUhOBk0z4c+JZdF/4JJ+GvDX&#10;/CD+GNXbWLRo9Nt9N8NaL411a4XT4nnm020msojdbLBUM0qJLB5RVbZDGf8ARYfL6X4R/Cn/AIJt&#10;eCrvS/G/hP4p3GsDxHrmh674aude+JmqalCbi40ie202e3Fxcuv7+ykuMSnLXLFmkeWRFZbvwh+G&#10;n/BNPw34VvNJ+EOq2mpaTd2vhqyupIfGep6oPJivp7rRIllluJWWMXE8xiCkKEwh/dqijh9J+NP/&#10;AASJ8HfAT4W/GnwZ8RL/AEvwjqWj+HNC8A3Hh/xF4gtXnsdHilk06xuEhlWR44I9SlZ4rsESeaPO&#10;EjKgUA6vwuP+CVfhLQfH3wx8OeK9Ai0/T9Hh8O+MLFfEV9ImlWemX1yltYwu0p+xfZLq9mjgjtjG&#10;1ufLSEIsEQj3r7x5/wAE/BqGl/soeIPiGviC402LUtUttP1zxJqWrmFdEtrKC/M97cyy/wCrgv7d&#10;ZY5ZT5wnn3LITPUWtw/8E7bH4I+Opm11YfC1xqtr4l8YX2h69qkV1Z3uqXX2mC9juLaUXNnK803m&#10;K0DxtGGyNi1zvgzWP+CV/juPTfjF4V8WRv8A8Jxp15qWnPJrus24ks/EdtZzXcaWskira296JLO4&#10;kthHHG1yFnKC5jMigHSfB/4af8E5de0S+/Zn+Fd5peqWfiz4cxWV14Nm8TX119o0HT44tO85YLiZ&#10;jFIqzW0ctyoWeVjbvK7ssTCvp3xf/wCCc3jfxYunyeNoZtS8DeONW0+GTUrzUY1stag1q2a8t1eU&#10;hX8u/jtgsYJjSONVjAgXaK2v+MP+CfHwz+Jl5+2nrHx1m0+88XQ29jJNY65dw2941pdW8axtb2wV&#10;ppFlaMFZQ58uWQEeUXFdH4r8HfsEQ6lL4K1vXLPR9S8OeMpbuRdP8VX+m3tnq2t3z6i586CeOUfa&#10;51myu7y3j82DHlF4iAZXiv4k/wDBNr4k+C9Y8J+NfjDpGpadoeoSeJNTm1LxdffadFne5kQXKXLz&#10;CexCyTyRxLG8YjQ7IgsahRp/Hm9/Yv8AhnDNN8VfileeG7fR9TuNavbGy8QX0LXD3Oj6irRosTGQ&#10;KbeK7u0itihWe0FwoEqbj5X4T+En/BJqH4Ym78E654ms/Cdzrn/CMq+m/EjxXb28d7HJa3MaRBbx&#10;fKaIR2wjuIwvkwR+SjpCGjr1f9o7wF+w78Q9N17wL+0Lqhm029tLjVvEGjTeMtRtbW7hs7CSO58y&#10;CG4RJFW1maSSHBDhUlZWaFHQA5D/AIUd+wfH4j8KfEzw6J/EGieLm0Xwp4a8M6VeQvoswsmBspth&#10;2eakEemy4LSOrxpKqxyb1U2vDfhT/gl5ZfDnWPhvpvinQbrwt4+8I6fperaXqXiu8urPVLGOzjW2&#10;bbPMy/amtZIS1wMXUyJE8rv5SMnYX37Q/wCxL8INHsfEF98VbODTrPxtqGhWuo3GpXt3DZavFBqd&#10;3cWZkcuIliiTUEWMkRRBFgjC7IYx5/feEP8AgmJ4wS10fxl8ZLfxJPrjXWp6TbXXxDvh5X9tXFxd&#10;x3dtBBOiW0wSeS2t71ES4gtWW2SZY3KOAdR4e8Lf8E7dK1W1+LHhjxVo9rP4qtz4q028s/F13HHq&#10;VpLEJ5JLeJZgklpK16LyS3jUwSXVwLt42uGE1ebaw/8AwRq8b/Ef/hM9W8d6P4g8Ua34it9S87/h&#10;LNVvbtro6hdaPFhRMzRwQ3WuXNqIQFgtzeY2RhU29br37OX/AASu8RWHg34d+K/CXhe+fwfo8fg3&#10;wbb6hq91Nc6Tb6XFc2i2UMzSmVJY1lnjLlvNlYKSztHGVxvDX7Nn/BJfwZNotx4fvEt75J5p9N1S&#10;b4h65JfvPJe2OvyySXMl2Z3mkubeyuSZXLyEFPmDyIwBt+HvgH/wTw8ZfEHxF4VfxFf6tqvizxRc&#10;RyeHdU8ZaqtvFqGmabLo06WNs0yRQSpawzh5IVEshTzS7+TE8e4PiH+wB4XHhfWrn4s26T6P4Xuv&#10;CHh/Vr7xRqM1zDY3clms8EtxJI0hmkk0+yYzTMZy0atv/eMXtaNr/wCxH4m+Ikvxy8MeJb7XtY8L&#10;6pbmGO11bWL2y07UdWjEMc1vp+97aK5ljuJEM0UIkRbq5VmTz5w/K/ELQf8AgmBqvhFvhv8AEvxx&#10;aND4d+IEms37ah461VNRXXYYJVklu7o3IurgJbyNAyzyPCIPLgK+WkcagCeF/wDh2rqWk32peEPi&#10;BeW9r4f8GzaXca7YeN9btZbew1a4hmlkiu1uEla6vLjT45pLuNzdTTRtI8rSSs0nQ/DL4CfsCadZ&#10;2dh4EvmurPwbb3HhK302+8d6reW+n20elrZ3Gltb3N06G3e1sVllgZTHNNardOr3CCYcnba1/wAE&#10;v7SF/gEnxFv2a603Tbi3hm8aa+9xFE9rqOrWEttdvcGWGaO2tLyaF4ZFlgit41QxrFCq9pqV1+w7&#10;DZ6t4e1f4rajdQ65qn9u3VxefEDWropIlmt2Wtrh7ljbW5tJQTDbukEkMzxlGWR0YAy7Y/8ABPBf&#10;hjo/hO1+KBk0H4gW8L6ZqTePtVefXbbS5YyCb43JuJoIzLGsjPIY5I5FjkLxuFOhF/w721/XbP8A&#10;a0svFWizTW+vf2rp3iCHxJcx2qalb2eoeH3eOPzRCJUt3v7R0Cj/AFZLjdCjJneGfBP/AATyn+EW&#10;tXng3xlbyaHpXhu90HWvE0viy+vrm2s/ENvp9y/n3d3LK8zSwR6Y0ck7SGKGO3RCkShK5jw/8Mf+&#10;CYvhPwFovwe8Ua7D4n0v4Y2OvQ6Rq3ivXLi8n8N2t7qMS3EKXDOJIlUzQ2kUq5aO2QxCQI0gkALg&#10;1D/glb8U/ixr3xRbxPpUvi6PxJDqOpao2sala3DahYaZEFe3+dN23T7gRusAKSwSzxyLIhmWu+8N&#10;aX+w5+z94P1Lw54K8Q6f4Z0LXNL/ALful0XxBdwwJZ3V80ou4HhkxaxyXN8W3RGMESj+BFC8z4N/&#10;Zw/YCtfEesfDbwZ8Q/FK6rZ295qWuW8Hxt8T+bCslvb2z3csp1Hh4oFto4ZS2+2SNRA0QTjUm8Nf&#10;sB/Ea31XwRo/jiCGx8NeC30XWtC8NeO9S0yxttF0y8WOSOS3s7mKFlgltPs7uVLrC0luzeTcSRyA&#10;GL4v8Xf8E7PgDrtl8GPEHiCGz+2apqXiDWIbjxLdSQJGthDDLJqTzz4urPybqwtYLKTzowDZLBAI&#10;7NGtm+EW/wCCcFit1D4T+N99MtvdypcRr8U9cmE11okrpOMNdnzpoNjQTY3O8FssEm+G3WONPjfp&#10;P/BMTxH411bWfi74h0i11/8AseHw/eXNn4o1DT57W2jXTtWt0ia1mjNs6bNNuIp4tkiusZjcMMVu&#10;/BXSv2DbO18L/E74IeP7ibTbfxhq1poJ03x1rE2m3Wt6zPcajdma1Nybe6mmkvZ5kknjcxrP+6ZF&#10;2gAGXp/gX/gmzqfw+8TeGNK1/TL7QbrS0j8Q3kPjG/nIiivheGZbsXBkSYXt2s8txG4lM8geRzIu&#10;R6x+y9/wzbpvgDUPCP7MWrabc6FpXijVJNSj03UpLpIdUvbqTU7zMkjMcyTXzTgA7As67MJtAzfh&#10;r+xB+zL8JPDd74N+HHw8l0vRb7SbrTX0OLxBftY29tdJGLtYLd52itmuGjE0zwqjzTvLPIzzSySP&#10;qfsx/su/Db9kn4XR/B/4Rm/TRYbyS5ht9QvDL5LyYLrGuAkMZILeXGqoGZiFG40AekUUAYGKKAIr&#10;3/j1k/3D/KvzH/4Nx/8Aj6+Pv/Y9w/zua/Ti9/49ZP8AcP8AKvzH/wCDcf8A4+vj7/2PcP8AO5qZ&#10;fFH5/kfoHDv/ACQ+delD/wBOH6e0UUVR+fjV6mvy7k/5WXI/+xMP/psNfqIvU1+Xcn/Ky5H/ANiY&#10;f/TYaXVeqPuOCf8AmY/9g1X/ANtP1C71IcY5qMHDZqQjIxTPhz5f/Zv+Jn/BMjRPhrJ4K/Zc+L/h&#10;mx8Kz61p72mn+GfF9zDa21xeSvNZ29mEmAtoZWik2W9vshKK67NhIPH6dZf8EffD3gjRf2dNE8Xa&#10;Tb+HfhrNpXivS7HTfF2rfZbI26vpdlM91HPi5QCzMXkySSK+1GZGMiO3r3gf/gnH+x/8M9A0Hw14&#10;B+Gd9o9p4ZuNMm0P+z/Fmpxy2rafay2lriUXPmMq2880TKzFZUkYSBwap+DP+CaH7HXw8jsLbwj8&#10;P9dht9N0HTdEsbG4+IOt3FtHYafcfaLGHyZrx42+zyF/KYqWjWWVFISWRWALHgjQv2Kvj14h8b6J&#10;4B1/T/EVxrkOg6z4y0Wx8TXb26qS0+nXf2QTeVavN5G5pI0RrgW6CYyCJQvSar+xv8A9f1rWPEGs&#10;6HrlxN4g1DTbzU7eTxtqxtmawWUWkKW/2ryYbeNppJBbRosJlIlZDIquM/4ZfsXfBn4RfHLxt+0D&#10;4Kn8SQa14+1qz1XxDZt4ou/7Pe8trSezSVbUOIgGgn2uhUo7W9vIV8yCN19gRtybs0AeN6t+wL+z&#10;R4i+Gth8J/FGi+KtY0rS9bbV9PuNa+JWvXupW98bee285dQnvmvARFczKo87Cb8qAVUi9qH7EX7N&#10;ur+OfFPxH1fwXqF5q/jK80u61+a88VanLHJJp3nfZPJhe5MVqqG4nYpAsau0jM4dua9YooA89+EX&#10;7LXwV+CPhK48FeCfD+o3VleahcX17J4q8SX+vXVzcTJGkkktzqc888hKRIg3OQqqFXA4rHk/Yf8A&#10;2cbzS49G17w1rmtW8ei32mLH4j8caxqZ8u8tza3E5N1dyFrtrZpLcXpJuVhmmiWVUlkVvWqKAPG5&#10;P2Bf2WrjSP8AhH7/AMC6neaenj688a2tjf8AjHVbiGz1u6F2Li4t0kumW3R/t12xt4gkAadmEYbB&#10;Fu+/Yd/Zi1KXRprv4cSN/YEdtDparrt8qpbwRRRJaOBOBNasILd5LWTdBNLa280qPLDE6es0UAeb&#10;3/7J3wUvviBD8To9M16y1ePXjrFw+k+NNVsbe/u/KgiDXdvb3KQ3qKltEEinSSOM7yiqZZC7db/Z&#10;J+COvfEOP4pXGl69a6wt+t5cNpPjbVrG2v5lxsN3a290lveKpGVSeORUJbaBubPpVFAHmeqfsg/A&#10;bV9E8SeH7nw5q0Nt4rvvt2r/AGHxZqds63f2qW7FzbPFcq9lOLieSUS25idW2kEbE28f4j/4Jl/s&#10;f+LvFeo+OPE3hLxZe6pq8t8dUup/in4iP2qK78rz7R1+37Ws/wBxFssyPs8Xlr5caYr3yigDyu2/&#10;Ys/Z2tfjdB+0UfCep3Hi6zvLW60++vvFmp3EFjJbade6dF9ntZblre3QWupXyskcao73DSuGlCyC&#10;KD9ib4AWfwyj+Dem2Hiqx8NW9pb2trpenfEbXLZbWCDTzp8UULRXitCiwHO1CqmcLckG4VZh6zRQ&#10;B5dov7Gv7Pvhv4RX3wK8P+F9Us/DOqPYNqdrbeLdTSe7+x2lnZwrLdC5+0OptrC2hlRpCs6K6zCQ&#10;Sy733X7IXwTvvh74j+Fd3B4ok0HxVqH2rVrE/ELWvlHmCT7NbP8Aa99lZ8eX9it2itvKLQ+V5TMh&#10;9OooA4vT/wBnz4T6T40m8e6Z4akt7650NtIvLeLUrhbK7tDIXAms/M+zTSKSyrM8bSIjvGrKjsp4&#10;vxH/AME/v2XPFOi32gan4S16KHUfCsHhy4k03x9rVnONNjMO6KOaC8SSJphbWyXMsbLJdpbwpcPM&#10;kaqPaKKAPDPEn/BOP9k3xn4q1bxf4v8AA2pahca1eQ3GoWv/AAk1/b2s4h0+zsYYpoLeaOO6jiSw&#10;gliW4WXybgGaIpJhh1vhn9lT4LeCfDGh+DPBOkaxoumeHtU0+/0610bxbqVoGksbGGwtknMVwrXU&#10;AtreGNrecyQymJWkR3G6vRqKAEVdveloooAKKKKAIr3/AI9ZP9w/yr8x/wDg3H/4+vj7/wBj3D/O&#10;5r9OL3/j1k/3D/KvzH/4Nx/+Pr4+/wDY9w/zuamXxR+f5H6Bw7/yQ+delD/04fp7RRRVH5+NXqa/&#10;LuT/AJWXI/8AsTD/AOmw1+oi9TX5dyf8rLkf/YmH/wBNhpdV6o+44J/5mP8A2DVf/bT9QhktgU9w&#10;SpApg61Ic44pnw584/Dm1/4KASw6L4V8UX1ha29vapHqHibWLWzmvLuKO2dTcTxW04iTUJrvy3a3&#10;hBs44N5SYPtgFHWLL/gpifFv2a08UeFv+EftZrV/MsfD8Bvr+OCRBcIHlvVjt2uFkLKPLkCC2kBd&#10;C8ZPJfCKf/gq9ovgrULv4ieD9Hm1y8+z6osMN/aXUQuYD5epWCb7pBBHcqY5tPKllBSZbs2m5Q3r&#10;/hPQ/wBsjVvCtjoHi34gaHo2s2OvagNS1618OxXFvq1glwfsRjgNxm3aS3ZDJkkpLFIAChVmAPHf&#10;B83/AAWij8HafN4h074X2uqWug6L9usXV7iO4vTYXbamBJ9o3YW6js44QzDes7lnUKWHo02q/wDB&#10;RC2/Z51BtG8P+DtR+JVo2nrpZ1hRp+nah/oUH2uSWOG4umhX7SZ8KsjkAKAWA3tzHwil/wCCqfiz&#10;4qtpvxin8I+E/Cq2F9Kt9Y+H7e5lFysWni2gUrqUjSxs019I0hihKvaNHtZGimk7DQPFv7ZrfBXU&#10;5r/4a6g3jC31LTU0mPU7HSIzd2721o9y0sdvq0kSbJWuY3YTBlZSYo5kVGlAKngfVP8AgpBJ4U8d&#10;6h8RvDPw/XxA2haQfAOk6XPJ/Z0GoSQN9vE927+dPHHOw2j7PDmOJdrO0jCLlfhT4T/4KT+Mv2jf&#10;BfxO/aKttB8OaDpfg/WLPxB4d8E+MLmfTp9RmvfDz283lybPtAWKz1XY7xq0a3LJj965OX8BtX/4&#10;KkeCtC8E+HviL8O21mz07RIovEEl5JpbX9zLbwD7UJpxqbBpJTtFnKobz5DMbwWKhHk6jxt4u/4K&#10;MeE/hp8Vte8IfDGPxP4qtfEhl+Fuhw/2VBa3mmm4kSOF5JNQiOfKSOSWWVomXzj5aOV8ugDNWX/g&#10;p/rVjHaeK/Cfh1ZLLVNLvPM0fWY7ZZ47W9tPtcAlEm6cXMH2woHhhTCRCQIZmSHsPGGqft5f8Lf1&#10;Sw8BWPh+bwjHqFmmny6hYCKVUZY2lLOZz5kIRplZ1TzUljhVYpI5JJIuL8SeM/8Agpz4s+N/irw1&#10;8LvCWlaT4W0vxZJaaXq3inQbdLS7sDoFzNBLBKl81xKv9qi2gnZrRdqSAxeaEmKQ6d48/wCCmOv/&#10;ABAuJ9N8HWOmeH7W8nGo6fe+FoH1FY5rVLy0jjlk1KG0kkgAksZpIZJ4muZoyreUkkygHpslv+01&#10;4vsZvHGs6Nc6LcaH4ourrw14Zt7yJbi+sjZRwRrdtDe/ZpG3SXriORpIs/Z3ISSJHXnNH1D/AIKD&#10;aB8JNJufibf+GZPF8nizRLLUY/Cvh97y0eyl0+2hvZl3SxukS6jJcTiRgGW3hClMtkW9M8O/tgfE&#10;Dw34o1TxXr194dkHiOz1rwdotxb2QnjsV0uBzpU8ljeBDIuoCXzWeSSFlygaeJgyxtrP7dtv8E/E&#10;HjrXJNK07xNdXaSeGvDNr4XTUZtMtJNQlMcVyIbwJPcpZS2qT+VKYUmgnaKSaMoxAMLxHqX/AAVQ&#10;+waXp3hrQfA63FxqMKajqErpIlrax6bcR3D48yMs8mofZpYQq4+zeYJPKkwgZ8f/AAp/wUr8SfFi&#10;PVPglrHhXT/Dvh/xOdU0UXmoTr/adsNB1G1ktb2JJAJle+vLKaKIlIwbKSR2jZYTJ02meOf2401y&#10;TSdQ+DnnW9x4+hgttWaXTI4bXQ4r6EXdxKi37SES20kjWpRWlIgYzwwOUjaXwPN+3JBYeMofGBsb&#10;qbTdB1JPBlxPptnCdW1Dz50tJJVhu3EKbYY3CEjdFdx72jlSWNADN+G2pf8ABR1fiDYaT8RdI8Jy&#10;eHYLPQYtR1WO0jtZbydrV31adEjvJzAqTRosUWHyZym4ov2hcrw3e/8ABUu71TVr/wAVaV4Ks7PT&#10;47ddK021WOV9UZbV1uD5xmHlq1wqPEzIhZHUSJCdypS1rWv+Crthe67oWgeHvB+phtUtbDw1rd1p&#10;9ta28K+RavJf3CC/kkltSVu0fYkdxFPLEiW9zDm5W9pX/DwnwT8KvB2kaToI1jxJ4g8XeIb/AMV3&#10;eoyWVzF4f0u+1e4urGCV5L6JvOtLS5hhEdst1CTaSRBwnlTOAczZfCL/AIKdeBLT4M3fhL4k6bqc&#10;3hf4Z6B4f+JUfiDUp9ROoXpt5l1a/iRrmBbu7+0Qaayz3LFhE12YzvkeKel4k8Hf8FY/Gi/D9PGW&#10;qabb3+g+JrjUfFc3ge+TTbC+t08P6pZ/ZgHvGlukk1Ce0uYhKsa4RXkSB4FDdJf6Z/wUoHx4m8Ux&#10;W9jc6Lofw18QWGlwrJbQWOs6v/aGjmxuZIhdGQTzW1vqRVHRYrfzQpmPmNt6/V7/APbyj1DxEfDm&#10;n6dJb6LbaWdDOqWFnG3iO4MLC9RPLvH+zwhmjffL5biWOWNEki2TOAYhn/4KN6t4Y1fwX440HSUu&#10;JvBOn20GueEZIIVl1yfSLhL6RJJbtJYbSG+MEkcojE+BtEbD94tbX9N/4KG6f4w8O+MvDFtawwx/&#10;DuO18X6Xc6lHqFs+qWsepFzaI00O+S4uHsPLmZY90AfzvIdRHXN/HJv+Ctfiv4L6Ld/Crwx4f0vx&#10;fCbHVLyxkurYR3E0OuwGSyuXW8UQK2nHzPLhe4SRo7m3ecAxSzeu/CCL9r3XvhpHpfxr1SHT/E2r&#10;eEI2j1LT9AsorfRdTW2t94nhF9db5JJppP3UbTQqLOUefh4WkAMDxxL/AMFHje2dh4Hm8GfZW8Ia&#10;OtxqU2lDzJNXbULFdTkdWuwIkSzF80MKrIrOy7plKBJc346+H/8Ago5qXhC88CfDDWvD99JdeE/J&#10;bxJu/s24Ooy6pZKxjEc2628rTzflSC4aUQtkYKN00Wt/toeF9Q1rQ5/B1rr1vpej2sWi6tp8VnDH&#10;rV3NBEj3BE16slv5N19oklgdCv2byPJmnl8yJavxA1r9viE+KLbwL4Y0eSSa4tD4Ou1jtnhto0sI&#10;J50u1luo3Yy3MN9ah0z5TXdjIFlj+0vAAL8ePBf7bd9YeCdP/Z++Iseki209X8cXV8ttdSytaxZi&#10;trdZl5kurh082d3Kpb20qqolmSRa2mXv/BSbR/hl8QRe6V8Pte8ZQa8sHw1jmeWx0ubTXvn2XF5M&#10;skszSJZPG0qLBFieGRIvNRklab4gXf7f/hjwV4T0X4d2ug+JvEN5oGsnxRrt1p1vaWthqCwedYHy&#10;TeBpFMv+jeXGSH3+a80Ij2yef/Hab/gqRf8Aw7/4RrwfoMl5fapo2ixSal4Wt9Lsbi0vntMagzm5&#10;1VPs8CzqW3wvcSoJFWNZwGegDa8DeDP+Chfif9oCH4nfFSTT/D+ixWFoI9A0HxRJeWazHQJRcBoX&#10;ZFn2apOyqxWPfHBCxwRmrNrqH/BU/XfiJY2+oab4D0HwzJr0P2ia1txeXUekjSr5meVmuVAvG1FL&#10;FGt445IYYZWKXNyQWXR8Sa5/wUNvviD4n8NeA9O8FyaFD4gksvDmvX1rcxSxRtHaXyy3kUqIr26R&#10;G7sBLZtcu8727siBbj7P1f7Mt5+2Pqms6reftQ6ZoGn2MmlW8ui2Ojxo0kc8l7fu0czrM4Mkdp/Z&#10;0bhQYzN5xjklTBoAs/sl+G/2kdG07xbrv7S2oRvq2ueJrS70+xtdSa4t7KGLQ9Ls7hIFyVhhkv7W&#10;/uY41/guVd1SR5EX16gdKKAIr3/j1k/3D/KvzH/4Nx/+Pr4+/wDY9w/zua/Ti9/49ZP9w/yr8x/+&#10;Dcf/AI+vj7/2PcP87mpl8Ufn+R+gcO/8kPnXpQ/9OH6e0UUVR+fjV6mvy7k/5WXI/wDsTD/6bDX6&#10;iL1Nfl3J/wArLkf/AGJh/wDTYaXVeqPuOCf+Zj/2DVf/AG0/UJcbuakOccVGOT0p7Z2/LTPhz5E0&#10;fxf/AMFWtY1Tw34U1HwPouirNZ2//CUeKpNJ0+4s4CCsV08UKaoZ2nMqvLDF5bRNaSK0ksdyptR6&#10;54t0f9rfQdGt9T8H/EXQde1CytY4ptLuvDAtYtTnM4LTGUXJNuixEjaFc5TIyWC183fDvxJ/wW+M&#10;Vx4g8ceAdJjk1CLSrltHuI9Fb+zl+x65NqFpbiC/w04nXRbeNpZ3jffkyIpmli6P4m+Iv+Csmp+J&#10;9Lsvh14QvNPsdN8aaHbarcRaT4c8vWNFktma+vBJNqskkBimj2SwiHeDNF9na4VZGUA7Dwt4h/4K&#10;IX3w8+HPibxP4bEOqX2sLa/ELQm8N6ZBe6bZj7RJ9sATWp7bLNHbwmKK5mKpctKAzIY6oz+IP+Cl&#10;OuaB8IfEfh7wDb6d4gu/Cuq2vxN0/wAVLp8FjZamHs2trieKy1G7KI6wXgjFrLeFPtMayEDc6XJ9&#10;a/4KO6rB4R8VahpNjpcg0HxFb+MvDnhvTtPvkXVFutNh02e3e+u7VpLbZFqlwjGSNminiWWJZMbK&#10;Oozf8FPfFPxu+GM8IsfC3hm+0fQtQ+JNra6fpd/p+l3Y07VjqmnLM92l5MWvDpaxyxRFAoD7sLKk&#10;gBY8ZfED/gpdd+IvAsvgf4P6fZ6X4g0GO+8UQ3EGnXM3h29klneTTrqQ6pFkwQy2saT2kd2k8ltc&#10;FvIV4mbmfgH8Uf8Agrpd+J/AehftD/s5aZDb6pp0dz481fSbjSls9HkbTvNktoyuqvcSSpfH7ONk&#10;EkTxgyeahUB+i1/xp/wUl1b9mbwnqkXwpuNL+J+oeNtKi8VaXoMWhz22maa5jlvm8261MI9rH+9h&#10;E6CS7fajCzXezJieI/i3/wAFWpPhZqWoeDv2bWXxdHpbTaPY6xHoMdrcSSTQFIpmi1yQxXEStOrI&#10;peB0jDicuREwB1fxq8VftxeJ/jD4B1/9mDwTc6f4da08VaR4yj8YQ28dnb3MGpafHY380P2hbh4p&#10;YbTUmt3t1lJW7hMiRrJvjh8efEP/AIKLWWm6XrXg74OJdLqHhmPVL7Rba30t77TLt7uczaTK0+qR&#10;QSXUVrPaCGSKVraeWwu/Mmt0lgL5uk61/wAFV0/4WNr+v6D4a+z2niPUIfh/oFrpNm11c6UupH7N&#10;cea2pCOSdrFciKZrZWkkG9otpFRTal/wVUPiDX9fn0zS10+xPjQ+H9B03TdMaTUVW8iHh1ZJJr5d&#10;jNbRSs8m9QGuQskalQYwD0fVpv2xfD+lWfiG4v8AS9ZuLiAnWtB0HQYEOnumnTOTazXd7Etx5l7F&#10;FGiytHhLoF2UIzjjfDutf8FJ4fiTYaP448O6Omh/8IfYXms33hfTbS9t5NZ3Wa3trby3mo2txGpY&#10;3RiD2xj8lWdpVlCW76n7S/jH9vu01DSb39ln4Mfbo9QsdTj1a38ReItKs49KvLOYiwlwBM81tqG4&#10;+Ztcyw28UZCQzl0MfjC8/b6034Z6tBoGlm78Taf8TNJi0ttKt9KeO98MjUIVuJQ11cxLJIbHe829&#10;LZ0mMqW6yqkTyAGZpHxW/b00Lxj8OvDfxR8CW0Np4i8M6FceKNQ0Hwy9+un62VYapprGCd0hhBCu&#10;t3IwjXeApl2tXR6FqX7Z3xIi+IGl+J/DEngeLw745m/4QLULq1s7iXxJpcayNE3l2epsEjaXydpn&#10;eCSSNSstvHvYDd0S+/acn1rxloGraxA0el32nt4d1C18KJGbm3kYSzxKZbwRzFY8xF8x7GG4Bzha&#10;8y1j4v8A/BRGT4c+FbCX4HXmn+Kta8cbNeWDT7GVdJ8OfYUkmuZDFfS2/mRXk8dqscdw9xKqPPHE&#10;8ccpQAi8MeMv+Cp2t65ZWnin4daTpukTrp8mrXDaLp8d1bRTpdCVIRFrVwrXMEv2QXCNiEQ+ZJbT&#10;XUmIKwvgn4s/4K02fwN8M6L41+GCr4o0vQ2/t678TRaO02oXVvYiNoAbLVZYyZ7l45Le5yokWG4W&#10;5isswtJ654R8R/tsz/G6Ox8f+DbCx8GxapqMcc2jw2lylxaI4+yyzyy3kc8LPFLG22O3lxLa3att&#10;Q28k/O6J8Xf297HWNN8Ta38ArrX9KX7dH4i8P6Hb6ZZzA20E0IawnvtUjM7z31qskAnS3jay1GJ5&#10;ZIponioAydY8P/8ABQ7X/gPeaRJrTW3iiH4iWF1ayRx21rNeaF/axa4id4ryQREW2GKoxPlKIV3s&#10;xatj4L6z/wAFHPEvh/XNT+MOkaD4evI7uOXw7pcel200ktq13fsIbh4r10S4W0bT1lKM0SzJMI3l&#10;RgwE1f8A4KH+Kvhv4Dku/DUXhfxVN4X8L3XjqO0tdKureDUje6e+t2ys94xUrbm+iRYxIjAF1uA4&#10;jEk37R/jf/goH4Rv/E1z8AvhDD4mt7fRY5fClravpitd3n9o26yRzyXl/beX/oskrKoUqVgkZpVl&#10;EUUwAXvxG/4KDXXw5+GV3pvwKsbXxJcLp9v8TLea4sZIbe9eztJZ5oz9uG3TUme9gkljM12JoIfK&#10;tZ4ZGuFyvizN/wAFE/A37Q2l6h8I9Ig8Z+Gm8EXbaxNefZLHTZb6FtSlt7YRtefaLe4kMmnRCZIZ&#10;onWKQyPDhQcqbxT/AMFPrX4g/Fq5vPAOoXWgx/DvUD8LbXS7Xw7GZteDqbceZNqJfcRNsXz1WB1t&#10;JHkMDMkcu1oXiL9vxdO+I/jW78AeKluJ9F0OfwP4T1b/AIRib7NMbO2OoQW/2e7jEl0spuQVu7tb&#10;ZpUURTCEiQgGb+0/4w/4KZaLZap4f+Bnwlm8QwSfCUvbatoMmjQ3TeKGvNPh8uJb7UrdYwIJNRnO&#10;4mMLEgWVpNsUmL8NtZ/4Kz2/jTxtP4x8CWH9mx6HqieE/tlxYSJPe22oW39m7FjvNwS5sZbgSvIE&#10;Imt2O1F8vzum+F3jP/goJpfgb4c6N8XtCvT4i1vw3pOn+KriTwrptwlhrf8AYsF5e3UstlqXlJAJ&#10;7PUrUny0jN3qFisW6BWkMnijxv8A8FG7Gb4eX/h74TTXkWt+H9H/AOFiWMEOis/hu8+yXUt8YjJq&#10;cQupDcpZ22xGMSRzySpJK0YRgCS/+L37bvivRrzTPhL4ClbWtE8bG016bxV4UbToJtPltb0J/Z7S&#10;zqt4tve/YfOnDASWizywCaYxwNofs9Xf/BQLx3rcviT44z6b4J0a1uI2s/Dt54bs7jUL6LzJBMs0&#10;tpqVxDAflHltG0m6F4ncJKZYY+f+K/jX/gpj4f8A2lNcj+F3wul1r4dzX2k2ukt9n0SP7JANPuJ7&#10;26jMupxz3G67S2tSZVhMYnZo4ZVjMzb3wts/2/pf21viSnxM8ReX8G7PULOTwHFJoulhdQtpdNg8&#10;2KKaC6N5E0N55xdrmIb8fu/kcFACHxv4p/4KL6X8T5dH8HeDtK1DwrB4g06Gz1iLR7N5byxlhP2q&#10;WSKXVLdoEhlkXLL5kpW2YpDJ5o28xrHjD/gqh4R/a9s9Ag+HSeK/hc2qwWf9r6Vp+i2sElq1r5kl&#10;3dNcanHeWm25uBCTBBdkxac5FvuuEauo0P4z/txr+ynrN/ffs2a1dfGDR2X7NoskekW1vqkcmqTw&#10;xvC39qNaqVsokuHja6JRZUXc8uY64Xwh4v8A+CwMniG4v/iN8NNOt9Njh1wWdr4bt9HnkLf8JBbw&#10;6ZvjuNSiDn+yopbl3E8YAupAY2miiiIB9ojpRXiPwL8Z/thav8X9Q0b4zfDKTT/CawXL6fq0h01N&#10;74s3hj2W17PJkGa8h5ABFmJC375UX26gCK9/49ZP9w/yr8x/+Dcf/j6+Pv8A2PcP87mv04vf+PWT&#10;/cP8q/Mf/g3H/wCPr4+/9j3D/O5qZfFH5/kfoHDv/JD516UP/Th+ntFFFUfn41epr8u5P+VlyP8A&#10;7Ew/+mw1+oi9TX5dyf8AKy5H/wBiYf8A02Gl1Xqj7jgn/mY/9g1X/wBtP1CBIbIqQ5xxUY+9zUhP&#10;GcUz4c+VPBPjT/gpn4d+Bnw5Hjr4TJrvjK9+FLXXxCktYdIWbT/Flu1jiz8v+0YbaWK6Wa/HmQyi&#10;OM2KnK+eqD0nxNfftYReM/FumaNotrNo9z4Rv5vA+oadDAGttRSG28iK6a5mDCWSWWfy1WGSHZbs&#10;0ssTFI5KHwJ/4KHfsz/Hv4SWfxz0fxRLoHhjUp7OHSdS8WNBZC9kudMh1JUQeaxBWCb5g4XBikI3&#10;Ioc+h3Px7+C1lp/9q3vxR0OG2+2XFqZ5tSjVRPBayXc0ZJPDJbQyzMD91I2Y8AmgDxT4r/Fb/got&#10;p3gFU+EX7LtrqXiKSz1i4FxqmtafDAkscdr9gtWhF3w0j3VwS4lKqNKcMR9piatjx78TP25PD/w8&#10;8P6D4L/Z0Ot+MNQ8QanaaprkV5pqaRp2n2t7LHbXt1HLqEdwGvbYQzpFbLcNEzukvlbQT6LD+0z8&#10;CjZ69qN98TNHsrfwzcXcWtTX2oRRrbfZrf7ROzZb5VSENIc4IRGYjAzWvbfGP4W3urt4fs/HmmTX&#10;yTeU1nHdKZA+EbaVzkHbIjY9GB6UAfMB+M3/AAVXPjjxZ4c0H9nTSdX0HSZNZh8M+KJo7azbWJra&#10;HTobL/Rbi+jeGKe5m1R2lbICaYjIHjuoXe7rXiv/AIKnj4afFhtO+G1nJ4mgvI7H4ZfZ/wCy1int&#10;kkuoW1NBJdECWWOO2ufs1yQI2nCZfDon0Tr3x3+C/hNr6PxN8T9D099MmEN9HeajHG0MhR5ApViD&#10;kpHIwAHIjbGdpxTH7Tf7PB8W33gEfGvwv/bml2Nze6lpI1qE3Frb288VvPLJGG3Ikc00UbsQAruA&#10;SDQB418UPiJ/wUl8M+KWsfAnwLsNf09rzWZJLzT5rDyYbRZ7WPTUjW6vreWe4a3luJ5AyxRCa1kh&#10;D7HinbR+C037fsvg7SYPiiLePV7j4kar/bV9qGmWG628NrJqslkVhtLjYJHRNLhwskzoJmZt7K71&#10;32hftsfsj+J2s18PftG+D7wahoY1mya312Flm08/Zv8AS1IbBixeWh39ALmLJ+cZ2fBP7Sv7P/xK&#10;1O30f4e/GXw3rd1eSXSWkOl6xDOZ2t9nnhNjHcU82PcB0DZ9aAPJPGfiD/gobbfCrwHr+i+C7VvF&#10;S+Nbz/hYmi6TDYSQrpKaXqYRbRrm7TzY3v008wyF4Z2jlQzxW/79I+n+F11+2b4mvrS4+KFlo/hm&#10;0ttI33UcenxXU19Ob6+RVYRXTLbyCzj0+Z0QyxrLcSRpLIE3V0fw9/a8/Zr+KXhXQ/Gngz4w6PNp&#10;/iPwf/wlejyXUxtZJtG8u2kN60U4SSONVvbQvvVShuIwwUsBVrwf+1L+zl8QtSk0nwH8bPDOtTQ2&#10;s1zN/ZerxTokMRUSuXQlcIXXcc8ZGaAPJZNZ/wCCjmqaHa2l54Z0fSNSuLOb7VcaXZ2t1DaXomZS&#10;B510hezCBXgk2efMrMJ4LRgFr6G8LarqWtaSbzVvDd7pcy3lzB9n1BoTJJHFO8SXA8mSRRHMiLMi&#10;khwkqiRI5A8a+e/Cv9sf4G/Gjxh4g8L/AA78SR6la+HvDema7N4hs7y1n065sb+OWW3lilhmduY4&#10;jIQ6odkkbDcrA1T8Xft5/sneFPAviDx/D8a9B1i18Oafe3d7b6JqsE80htZvs8kMfzhTL9oxAFLD&#10;MjBcigD2DA9KMD0rzWL9rP4IP8W1+Ck3ihrfXF0GTVrxbqHyobSFRbMFkkchd7Jcqw27gBHJuKkA&#10;NX/4be/Y9NpDfr+054Fa3uNXh0qG4TxNbNG99LDNNHahg+DK8VvM6pncViYgcUAepYHpRgelcx4k&#10;+NHwo8GW+sXXjD4haRpUfh6zju9ek1C/jhXT7dyQkspYgIjFThjwcGue0f8AbD/Za8QNZpoPx98K&#10;3rahHayWK2msxSGdLmye+t2TaTuElpG86kcNGpYcc0AekYHpRgelebaX+2H+y3rs9paaD8e/Ct9N&#10;framxhtdahd7gXFk1/AUAbLb7NHuFx96JGcZAzVvxB+058FPDln4T1e78eaZJpvjS4RNB1SPVLZb&#10;e4R9Pur9JUZ5FMytb2krgQiRyvz7fLWR0AO+wPSjA9K858P/ALX37LfivxjpPw88M/tAeEb/AF7X&#10;TGNF0a116B7m+32J1BPKjDbnzZg3AIBHlfP05qTVv2s/2ZNBk1CLXfjz4VsW0mO5fVBea3DF9lW3&#10;vBYztJvYbQl2RAxPAkITqQKAPQsD0owPSuLvf2i/gTpt3eWGo/Frw/bzWF7a2d5HNqkSGK4uIo5o&#10;ITlh+8kimidU6ssikDBBo8RftGfAbwjpdrrfiv4veHdNs77TbrULO41DVooVmtbZY3uJlLsMpGss&#10;bOf4VcE4HNAHaYHpRgeleO+Mv2+P2T/CXg658ZWnxk0XXFh0+K8ttP0DVLe4ur6OWwOoReQpkUOX&#10;swbhfmAaP5gcc12mv/Hv4K+Fbu+sPEvxU0Cxn0uymvNUhutWiR7O3iMQlllBbMaL58OWbAAlQ9GG&#10;QDrsD0oqj4d8T+H/ABbpUWu+GdXt76zmLCG6tZQ8b7WKnDDg4II+oq9QBFe/8esn+4f5V+Y//BuP&#10;/wAfXx9/7HuH+dzX6cXv/HrJ/uH+VfmP/wAG4/8Ax9fH3/se4f53NTL4o/P8j9A4d/5IfOvSh/6c&#10;P09oooqj8/Gr1Nfl3J/ysuR/9iYf/TYa/URepr8u5P8AlZcj/wCxMP8A6bDS6r1R9xwT/wAzH/sG&#10;q/8Atp+oXepCoNRg4bNSMcDNM+HPknxf8XP+CV1h8L/B/wAJtPuvAV14M1nxBo8Oj6D4bNpHpZ+0&#10;6dcS2bzorJCbSSwspwqtlZoofKRZPlQ9N44+On/BMRPD9ze/Ev4j/C1tNuGvrq+OuXds8UzSafFF&#10;eSyCXIZmstShjlZskw3iox2uAfKPgX4T/wCCMnxu+Gvw1t/hje6PDa+KPB+iQeAdHn8cajb6klrY&#10;6ffRWMKD7X5qXVtBf3w3hvORyXLl4Y3TY8ewf8EaPit4Y1L/AIWB8UvBurWEOm376tcT/Ea7DC3v&#10;pbG3unllW6D5kksbJCzNuDJwQXcsAdv4i/aI/wCCYWm/ErXv2fPEPjn4cx+IPE8Grz+LtFuLeMLe&#10;G3SCzv8A7a5Ty/O8u+iiKzMJZI5X2hkWTb1F5+1H+xtoKeNvHuheOtAvtU8M+GbrxN4wh0HbLfmz&#10;sYdsk7ouGdlRBGpPJG1QccV5H8Wf2Sv+CSGgeMfGnxW+K1lHJqnhbULrVPHkd14+1y5jsv8AhIZb&#10;aOUXdkt20f2W4ksYCsDRm3ja2LokZVmrrfCuuf8ABOubRvGnwA0r4g2mpaX4m0qw0fxhd6t44v74&#10;6ut/He6VBbNqFzcvLNcyJp13GWWUyny97NuYMQDvb345/sZSRTfGbUviB4NfbpZe78RTXETslrp9&#10;y8H7yXnCwXGoSIAx+V7tgOXOcLQ/HP8AwTm0Lw4uleHtc+GVvpt1ptrZLa2a2ojlthC9xBBtA+YC&#10;O2eQL1UQ5IG0V5Zc2/8AwSau9N8Yfs7aD8brPS7rXtE09PFmpWPj6+bU76Gzv9Qu0dtSmmeaS8Wa&#10;O/klnEpuwuGeQYhZel8CaZ/wS61W6huPBXxg0nVHh1jw/ctJ/wALW1G8W5v5rMnTpZ996wuZbuBR&#10;K7S7zetDFLP5zxRuoB2ptf2C/hDF4HvIfCng/QbHxDoVxYeB9Sg0MQ2E9jJb2TyWcc6xiCMS29jZ&#10;yCBmVpItO3qrLaO0e3omqfsc3mhXXxO0KXwS2n6Eiy3usxxwCOxFkJ7hXdyP3fkj7RKCcbMyMMbi&#10;Tiar44/Ya8F+Hn+B/j/4t6LfWaXNzpVxp3jfxpcatI80WnrbXNvJLfzSyO/2aXEqu5LGaR33PI7N&#10;j+G4/wDgnlovgu106y+KOk6ppPjHSX0pW1z4h3mqnW4QWspBK93dSvdTf6cLdpZC0xR4o2bbFGEA&#10;LkXxC/4J0+F7Lw5pK6/8O9Pt7TTYvCvhOxIgjW3s7rPl6Zax4Ajik/sbiFAFb+zF4PkgrqeKPiv+&#10;wn8K3v8A4GeL/FvgTRXupJp9S8M3jQx+e0cMcssjwkfORGImLEE4C88V5zo1/wD8EqovDuj/ABCt&#10;fjNoOp6fpepabqul+INU+J1/qH+lPp1/ZWdy1xcXcjTNLZvfoGkZvNwXbcyK66Xib4x/8Ey/iBr2&#10;lfHDWvj/AKHZX19pd0ljqtj8QL7SGvLeex81hLHBcQ+c8dszTw+arPbM7yw+U7M5AN7/AITn/gnp&#10;4b8e3ml6f408B6Zq+pWN/ba7ounSW8DarBp8ZtbiO7ijUNPHaxyPGYpMxxmTldyxlHeINc/4Jr+F&#10;PDepeCfEUvwttNI1TT/7e1jSJ4LQW95bCaGX7dNHjbJH5t9byeawI3XSNnLgnJ8HeDf+CbnwA8Uz&#10;/tleH/Gfh/SbzxTpOpaoniu+8fXdxb3VjqiW2pXc8Ec908KwzLpsV1mJAoEUki7fMlL0fBXgf/gn&#10;d8UNBk+Angzxyl5oGmeE/wDhB4fBkfii9tVtbHQLuW1uIUPmJcsyvCIZ5DIwnhtotxkjBZgDvNQ+&#10;In7CWveOrzwxqfiT4e3XiHWtF1Kw1K0ma2a4u9PtFRb6GUYy0MSxRiRW+UBFDcAVk+F9e/4JyavL&#10;Pc+F7r4a3E2h30OtTTQx2zy2VwiyWEV3kjcjKlxJbhxgqk5TIWTBT4X/ALM/7BWkftA+M7rwBo+m&#10;6h45vNP1KHxppN14pvNSENnq72k91A9lcXEkNvDO1rbv5Sxog+YoqiWTf13gn9ij9m74fanqet+H&#10;vBOoSX2saA2jaje6t4q1PUJpbRkijlG+6uZGWWVILZZZ1IlmW0tRK7i3hCAGD44+N37AviuBdV+I&#10;nxC+HepJqGnz6V52sXVvN51sbpYprYeZnKfabdFdOnmwoG+ZVxz/AIr+LH/BMjwPZ2Pxj8T698NY&#10;VuprF7HxDFZwzyMd50iCZZY0ZgqG5a0aXIWJJXR2VCwrsx+wR+yct3a30fwqKTWepalf2s0evX6t&#10;HcX+t2+u3bgifP7zUrWC4x0Xy9ihYyyGPxr+wN+y78Q/B+ieCPF3g7XLm18O6dJY6PeR+PNahv7e&#10;KTULDUXP22K8W5eQ3emWUpleRpMw7d215FYA858R6N+wJ8GPip4A+Mth8ftE+Hdra6fLeaL4V0O9&#10;03TtO8SQ2+k3dpHLOog+0XMNrYmYxxJKsCC1jfYfIQrpfDb9q7/gm18VvBdg3hLxb4LXw98ObzSL&#10;bwumoWKWkOlvfaOn2A2MUqqYd9hqDwIEVWEbzxYChhXaaj+wF+ynqsnh2a8+HuobvDOlz6fYNH4w&#10;1WM3UMxlaU3226H9pSNJPPMZrvzpPOnlm3ea7OW+G/8Agn/+yh4S+Hdr8LdB+HmoRaXYeJLbXtOm&#10;k8YatLfWWoW9pFZRTQXz3RuoMWcK2hSOVUa3aSBlMUsiOAYfhyf/AIJ76H4W0L4ifDq/8CaFpviS&#10;xS38P+JvDbQ2TXtraRxWaxW91CFbYkUUNuuxgQiqikDArZ+Ifin9h3w/4rs/EXxJ1DwLBrXiq0mt&#10;7C81BIPtGqwwh7ySON8FpUUWUk5AyALYv/BkbfiD9kj4G618KPDPwSHh2+tvDfg7SYdP8N6XDrV0&#10;1vbQw2v2a386GSRor4wqEki+1pOEmijmA81FcVNf/Y5+AXieHw3Y6l4Uure38G+G20TwlDomsXOl&#10;LokBtmtPOsxYyQ/ZLlbaSW3juIdksMU80cTRpNKHAMzSvi1+xD40+K9r8J9C8ReD9V8VeKhJrMdj&#10;Y26ztfNDp2nsZ3kRShk+wXGmsu9g7weUVDJH8t/VPG37HPxC8Wn4E63r3gzXNY1KW/tf+EZuHhuJ&#10;bpoIRHeReUc7/LjRY5ByEChTjAAoaZ+wR+zb4c+Juj/GH4f6Lr3hrxFoa2tvpt3oPjDUYbeOxggs&#10;7b+zjZtO1qbN7ewto2gMOzcnnKEuMTDqPAf7KnwH+GXxIuviz4H8FzWOtXUmrO0g1q8ktoW1S5t7&#10;vUTDavM1vB9oubaK4k8qNd8xkkPzzSs4By+j+Df2E/i/4quLPTfBfw+17XbG4SK7ibS7aa6hlWxe&#10;2CuGXeCLNnh56RSFT8r4PVWn7LvwIHjzxV8TtR+GOg32teM/3euajdaBZ+fcWps7a0a0klSFZLiF&#10;o7SLcJ2kY7VTd5ccUccfhD9l74M/Dz4s33xs8L+FlTxHqlvdxX+rXjfarqb7TcRzTE3Uwe5IPk20&#10;Sxeb5UcFnbQxokcESL6JF/qwRQBm+EvBPhLwFosfhzwT4cstJ0+KaaaOx021WGFZJZWllcKoA3PI&#10;7ux6szsxySTWpRRQBFe/8esn+4f5V+Y//BuP/wAfXx9/7HuH+dzX6cXv/HrJ/uH+VfmP/wAG4/8A&#10;x9fH3/se4f53NTL4o/P8j9A4d/5IfOvSh/6cP09oooqj8/Gr1Nfl3J/ysuR/9iYf/TYa/URepr8u&#10;5P8AlZcj/wCxMP8A6bDS6r1R9xwT/wAzH/sGq/8Atp+oQyWwKkqMdakpnw586y/8EsP2H57Lw3pN&#10;x8HbyTT/AAn4ds9C0PR5vGGrSaeljawSW9vHNatdGG6aOGeaMSzpJLtmkG/Dtmx8Uf8Agmx+zN8S&#10;fhz4n+G9npPiHwzH4u8Qy69q2r+FfFN5a3w1KS4W5a5ilaR/JbzkSQKoCAoAFCkqfoKigDynxP8A&#10;sZfs/wDjCbx5PrnhfVjJ8Sl08eLZbTxZqdu8psnaS1e3aK4U2Do7s+62MTFzuJLc1h6R/wAE8f2V&#10;vD0tnJ4b8Ea5po06/wBNudNh03x3rNvFZJp73zWVnCkd2FhsIf7SvESwQLarHKsQh8uOJE9yooA8&#10;Jsv+CdH7K9irXMHgzXIdSkkimm16w8barZ6g00UGpW8coube5jkjdYdX1CNPLKhEmRECrBAsdnwv&#10;/wAE+v2VvA/hnS/Bngb4ealoOm6NqGl3unWuh+MNVswj6dbG1tI2MNyrSQpAxjaBy0Ui48xHwCPb&#10;aKAPGfF37CH7NXju/uLvxP4R16e3u9eu9ZuNHj8dazFpr31yB50v2GO7W2+aQGbb5e1bh5LhQJpJ&#10;JGktv2E/2ZNP1W71zSPh9d6fqF9r39tXOpaV4k1C0uTfG/vb95llhnV0Mk2o3qyKpCywztbuGgCx&#10;L7FRQB4DN/wTQ/Y9uNF0Hw4vw91630/wzY+HrLRLG0+IWuQwwWuhwTwabAUjvVEkccdzKHR9wuCV&#10;acSsiFY7T/gmN+x1aXGk3B8Aa/cDQ7hLjT4L74ia7cwi5S0FmlzJFNesk86Ww8lZpVeRUdwGAd93&#10;0FRQB4T4h/4JufsX+KvC/hnwj4g+Bdrc2ng7wPD4O8MyHVLxbnT9EiRY1s0uVmE20ogRmLl3UurM&#10;wdg3cW37Nnwas5tNlt/BQ2aP4ovPEWmW7X1w0NtqV1Z3VnczLEZNgEsN7d748GNpLmSUqZWMld9R&#10;QB5V8Lv2O/gj8IvHzfEvwfZeJ31x4kil1LWvH2sak0iLD5JDC8upVbegj8zIPmtbWzyb3t4WT1Wi&#10;igAooooAKKKKADAPUUYHpRRQAYHpRRRQAY9qKKKACiiigCK9/wCPWT/cP8q/Mf8A4Nx/+Pr4+/8A&#10;Y9w/zua/Ti9/49ZP9w/yr8x/+Dcf/j6+Pv8A2PcP87mpl8Ufn+R+gcO/8kPnXpQ/9OH6e0UUVR+f&#10;jV6mvy7k/wCVlyP/ALEw/wDpsNfqJkg8etfl3IM/8HL0fP8AzJZ/9NZo7PzR9xwT/wAzH/sGq/8A&#10;tp+oQxu5qSoQSeen9akBbHSg+HHUUmW/u0Zb+7QAtFJlv7tGW/u0ALRSZb+7Rlv7tAC0UmW/u0Zb&#10;+7QAtFJlv7tGW/u0ALRSZb+7Rlv7tAC0UmW/u0Zb+7QAtFJlv7tGW/u0ALRSZb+7Rlv7tAC0UmW/&#10;u0Zb+7QAtFJlv7tGW/u0ALRSZb+7Rlv7tAHn3jb4tfEHwt8dfBfww0n4YWOqaH4pa8Gpa5H4kEd5&#10;pCQWssxuGsmh/fW/mi1t2kSbckl9DlNu5h6FVH/hHdCOvf8ACUnRLb+0vsv2b7f5Q87yd2/y93Xb&#10;u+bb0zzV3J7rQBHe/wDHrJ/uH+VfmP8A8G4//H18ff8Ase4f53NfpreufIdcHHln+VfmT/wbj/6/&#10;4/Nn/mfIf53NTL44/P8AI/QOHf8Akh869MP/AOnD9PqKFORmiqPz8YSAeT3r8cP23/jv4n/ZB/4L&#10;iXv7SyfBnxB4q07T/C8FubXSbd180y2Pl5Emxl4J5+lfsYYyVIz161EbG1nk3TWscn+8uTQfScM5&#10;/RyHF1Z1qKqwqU5U5R5nHSVru69D8zR/wcZzJ0/YI8ff+BJ/+MUo/wCDjeUf82EePv8AwI/+01+m&#10;X9lad/0Dof8Av3R/ZWnf9A6H/v3VfP8ABHq/25wb/wBCr/yvP/I/M7/iI3l/6MI8f/8AgR/9po/4&#10;iN5f+jCPH/8A4Ef/AGmv0x/srTv+gdD/AN+6P7K07/oHQ/8AfujT+kg/tzg3/oVP/wAHz/yPzO/4&#10;iN5f+jCPH/8A4Ef/AGmj/iI3l/6MI8f/APgR/wDaa/TH+ytO/wCgdD/37o/srTv+gdD/AN+6NP6S&#10;D+3ODf8AoVP/AMHz/wAj8zv+IjeX/owjx/8A+BH/ANpo/wCIjeX/AKMI8f8A/gR/9pr9Mf7K07/o&#10;HQ/9+6P7K07/AKB0P/fujT+kg/tzg3/oVP8A8Hz/AMj8zv8AiI3l/wCjCPH/AP4Ef/aaP+IjeX/o&#10;wjx//wCBH/2mv0x/srTv+gdD/wB+6P7K07/oHQ/9+6NP6SD+3ODf+hU//B8/8j8zv+IjeX/owjx/&#10;/wCBH/2mj/iI3l/6MI8f/wDgR/8Aaa/TH+ytO/6B0P8A37o/srTv+gdD/wB+6NP6SD+3ODf+hU//&#10;AAfP/I/M7/iI3l/6MI8f/wDgR/8AaaP+IjeX/owjx/8A+BH/ANpr9Mf7K07/AKB0P/fuj+ytO/6B&#10;0P8A37o0/pIP7c4N/wChU/8AwfP/ACPzO/4iN5f+jCPH/wD4Ef8A2mj/AIiN5f8Aowjx/wD+BH/2&#10;mv0x/srTv+gdD/37o/srTv8AoHQ/9+6NP6SD+3ODf+hU/wDwfP8AyPzO/wCIjeX/AKMI8f8A/gR/&#10;9po/4iN5f+jCPH//AIEf/aa/TH+ytO/6B0P/AH7o/srTv+gdD/37o0/pIP7c4N/6FT/8Hz/yPzO/&#10;4iN5f+jCPH//AIEf/aaP+IjeX/owjx//AOBH/wBpr9Mf7K07/oHQ/wDfuj+ytO/6B0P/AH7o0/pI&#10;P7c4N/6FT/8AB8/8j8zv+IjeX/owjx//AOBH/wBpo/4iN5f+jCPH/wD4Ef8A2mv0x/srTv8AoHQ/&#10;9+6P7K07/oHQ/wDfujT+kg/tzg3/AKFT/wDB8/8AI/M7/iI3l/6MI8f/APgR/wDaaP8AiI3l/wCj&#10;CPH/AP4Ef/aa/TH+ytO/6B0P/fuj+ytO/wCgdD/37o0/pIP7c4N/6FT/APB8/wDI/M7/AIiN5f8A&#10;owjx/wD+BH/2mj/iI3l/6MI8f/8AgR/9pr9Mf7K07/oHQ/8Afuj+ytO/6B0P/fujT+kg/tzg3/oV&#10;P/wfP/I/M7/iI3l/6MI8f/8AgR/9po/4iN5f+jCPH/8A4Ef/AGmv0x/srTv+gdD/AN+6P7K07/oH&#10;Q/8AfujT+kg/tzg3/oVP/wAHz/yPzLn/AODjGaZGVf2CfH3K4/4+P/tFH/Bt1ZeJP7A+NPiHxF4W&#10;1DSTq3iyzuorfULV4zh0nYgbgN2N2Miv0yOk6d1+wRDt/qxzRDYxW5ZYIEjU/wB1cVPLre5eJ4sy&#10;eOR4nLcvwPsfb8nNJ1JTfuS5lZNdy2uNoxRQowuKKD4Mjj5PNPT71FFPuT/wB1FFFIoKKKKACiii&#10;gAooooAKKKKACiiigAooooAKKKKACiiigAooooAKKKKACiiigAooooAKKKKAI5uv4U3P3aKKrsQv&#10;jZMOlFFFSWf/2VBLAwQKAAAAAAAAACEA40cFrsecAADHnAAAFQAAAGRycy9tZWRpYS9pbWFnZTIu&#10;anBlZ//Y/+AAEEpGSUYAAQEBANwA3AAA/9sAQwACAQEBAQECAQEBAgICAgIEAwICAgIFBAQDBAYF&#10;BgYGBQYGBgcJCAYHCQcGBggLCAkKCgoKCgYICwwLCgwJCgoK/9sAQwECAgICAgIFAwMFCgcGBwoK&#10;CgoKCgoKCgoKCgoKCgoKCgoKCgoKCgoKCgoKCgoKCgoKCgoKCgoKCgoKCgoKCgoK/8AAEQgBcgEF&#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gA568U5Mdc0FDtxmvE/iJ8R/jG/wAY7r4efDy+t1WO3SSOKaFOPkDMdzfWvCz/AD/C8P4WFWtC&#10;U+eShFQV5OT20O7L8vqZhUlCEkuVNtt2SSse3bh60bh614mV/bBH/LbTv++YqPL/AGwjz5+m/wDf&#10;MVeL/rnP/oX4j/wX/wDbHd/Yn/UTS/8AAv8AgHtm4etG4eteKeX+2F/z307/AL5io8v9sL/nvp3/&#10;AHzFR/rnP/oX4j/wX/8AbB/Yn/UTS/8AAv8AgHte4etG4eteKeX+2F/z307/AL5io8v9sL/nvp3/&#10;AHzFR/rnP/oX4j/wX/8AbB/Yn/UTS/8AAv8AgHte4etG4eteKeX+2F/z307/AL5io8v9sL/nvp3/&#10;AHzFR/rnP/oX4j/wX/8AbB/Yn/UTS/8AAv8AgHte4etG4eteKeX+2F/z307/AL5io8v9sL/nvp3/&#10;AHzFR/rnP/oX4j/wX/8AbB/Yn/UTS/8AAv8AgHte4etG4eteKeX+2F/z307/AL5io8v9sL/nvp3/&#10;AHzFR/rnP/oX4j/wX/8AbB/Yn/UTS/8AAv8AgHte4etG4eteKeX+2F/z307/AL5io8v9sL/nvp3/&#10;AHzFR/rnP/oX4j/wX/8AbB/Yn/UTS/8AAv8AgHte4etG4eteJ+V+2F/z203/AL5ipfL/AGwv+e+n&#10;f98xUf65z/6F+I/8F/8A2wf2J/1E0v8AwL/gHte4etG4eteKeX+2F/z307/vmKjy/wBsL/nvp3/f&#10;MVH+uc/+hfiP/Bf/ANsH9if9RNL/AMC/4B7XuHrRuHrXinl/thf899O/75io8v8AbC/576d/3zFR&#10;/rnP/oX4j/wX/wDbB/Yn/UTS/wDAv+Ae17h60bh614p5f7YX/PfTv++YqPL/AGwv+e+nf98xUf65&#10;z/6F+I/8F/8A2wf2J/1E0v8AwL/gHte4etG4eteKeX+2F/z307/vmKjy/wBsL/nvp3/fMVH+uc/+&#10;hfiP/Bf/ANsH9if9RNL/AMC/4B7XuHrRuHrXinl/thf899O/75io8v8AbC/576d/3zFR/rnP/oX4&#10;j/wX/wDbB/Yn/UTS/wDAv+Ae17h60bh614p5f7YX/PfTv++YqPL/AGwv+e+nf98xUf65z/6F+I/8&#10;F/8A2wf2J/1E0v8AwL/gHtL5zTUGDjNeI6jeftdaZZTX91c6cI4ImeTCxHCgZNdh+zj458R/EPwN&#10;Jrnia4SW4W+ePcsYT5QFIGB9TXTlvF2HzDNI5fLD1aVSUZSXPHlTUbX1u+6MsTk9XD4V4hVITimk&#10;+V3avt27HoVFFFfXHkA33ea8Tg/5PCuP+wev/opa9sPSvE7b/k8K5/7B6/8Aopa+H40/iZd/2E0/&#10;yke7kf8AzE/9epfnE9oCkDgU4f7lJ/B+NOU/LX26PCEx/sUY/wBinUUwuNx/sUY/2KdRQFxuP9ij&#10;H+xTqKAuNx/sUYH9ynUUBcbj/Yox/sU6igLjcf7FGP8AYp1FAXG4/wBijH+xTqKAuNx/sUY/2KdR&#10;QFxuP9ijH+xTqKAuNx/sUY/2KdRQFxuP9ijH+xTqKAuNx/sUY/2KdRQFxuP9ijH+xTqKAuY/jZc+&#10;EdVxx/xL5v8A0A15/wDse5Hwwl/7CUn/AKCleieNhnwhqn/YNm/9ANed/sgcfC+T/sJSf+gpXw+Y&#10;f8l9gf8ArzW/OB7WH/5ENf8Axw/KR6xRRRX3B4oHpXidt/yeFc/9g9f/AEUte2HpXidt/wAnhXP/&#10;AGD1/wDRS18Pxp/Ey7/sJp/+3Hu5H/zE/wDXqX5xPaf4PxpJUaW2eNJGRmUhXXqvvS/wfjUd8Llt&#10;OmWzOJjCwiPo2Dj9a+2R4R8fXHgj/gp78O9Avv8AhHPihqfiy4vNT327X2gaMbjTLNrSOCBU8zUI&#10;IrqSKbT/AD7jf5AnTW5BE0cluNnpnxMH7Zn/AAsnVtT+GUuqf2HZ6ZqEtrplwmjNDe3K6YwsorV3&#10;KzAPdsrSfaCgWSMBX8kktwk2lf8ABUPSvhh4O8Lz6noupahZ6f4LufEWv2txDBfvdJrkMmv208RV&#10;opov7MjaNJYXjaR5JsJlownY+FfiL+3NqX7N/gvW9X+DdivxB1jxVpkfiC3jnt4bXTNEbVYPtdzM&#10;slwGEw0wzsscfmMJ9qlMZFUB1XgKT9pK9k0WXxw17aJH4Jb7cxg01WuNWZsYuII5JBFIihCnkXDw&#10;OZJg5QJEW8T8MeIP+Cqt9cW1t468C6tZQQ3GkwzS6JdeGpZLi1/spJLqZzLKALj+02khlVFWNbZE&#10;MG+Tc7et+KLr9rFPhvb+NPC/h6RfGn/CK3SJ4Tk1Kzn00aokUssH2icrCzRSypFCzRAMolGFQb5F&#10;x/G/iD9v5fHJt/h54M0CTw83hq1uVn1jyY7j+1f7Rk8+0YR3DiGI2flqs4E/lsxk8u5KeQ4BnfDe&#10;5/b6ur74jP8AEmzl0ezt9MuR4Gm8zTNRka7ElyEkijt/JMkLRJZyLFc7JFlmmjZ3VVkPRfEeH9sW&#10;4+HHgPWPh1r2dRY2o8fWtvo9jFfNC8JZ5LWK7lMCTJcLCjxvNtFvLdlGeZYKz/jH4l/b8i+IF7Yf&#10;BnwPoM2hx63KtjdanHAoexTQXmjYn7Xvd5NYMdu37uLEG4gDaJpM+HTf+CgUf7S/xX8Q2d7YS+Cb&#10;WxA+Fej6lcWsdnqEx0yy+WeSJXuYNt8L0l2QjZsAVgRgA4Oy8R/8FWF1bXtJ/wCEY1m4Wy8P6aNN&#10;vLiy8ORLeyS6vKmoyxKLkrDfJZYktYXlntAioLmRpnKj0D4f6d+35p/iPw7qvxB11tUt9Q8Ta8Ne&#10;0SG30q3tNN00XciaazXK5nb/AEMLL5UccryXLqsk1vErhtD4m3H7c0N3pOr/AAu0TRt48IxHVrG+&#10;vkmjOqKl0zRK37kYMotVMuwAoXwqnDJwNr8Wf+Cr11LfWFp+zr4Turm11DRrVprjXI7K3t2bw7Bd&#10;6hMMmVryFdTdrVUQxn5t3mgRPuAOf+COi/8ABVjwh4a8KWnjx/EF/cxWOiaZ4iuNSm0C8mieGK5a&#10;9ulRLuJJoHmFtH5jSfamhcsV8wce6/tBWX7V2l+IbDVfglrN9qWj31zcQ69ptjb6Ut3ptsdNunin&#10;sjebI5LgX0FlGFndo/LvLgsPkQx0LPVv2xo/+Ei1mHwtcSQyR6Gug6Tqtxp0d1EpupF1R8wu0JmW&#10;Aq0Ss/lsyoCQS+NfVz+1tpfg3w62iWegXniLUIVm8UN9tLWenXpFvuhiDRo8liB9r/eDFwGFv8jB&#10;5TGAeTeCB/wVButD8ZeIfiJF5OsXFjpS6Jp+kw6RFDFH9tuGuzYQyXEyrefYXtQy3s8kAvFmWOWS&#10;3CSN319F+2Ha+BfiJrtjFrF1rsmg7/BWjfbtHR49SW5vCYIZjH5PkMhtVSe5jMnl/NJH5gaOtYa5&#10;+1vrnhfxl4jsfCNpot+urLa+CfD2pi2eZrMPbK95PNDcSREsBcNHGCpA278sdicxrfjH/gobF4r1&#10;SDQ/g94futHm8RTWmkvP4mgs5rXThJPtvpHEVwJWdYoiIRGjR/aU3GYmQW4BieKPDP7fsfxR8bfE&#10;XwT4m8QLo8ek2dj4f8K3q6EwvpBqGrie4thv2wmO2l0+SFppEaXAS4UlCF0vhDe/t9T+OdJ1L4u+&#10;G7r+xbX7CNUs1udJRpg+mlHZPIm5kS7d3uVYiP8AdwfZd4MoOwfFv7beqfFM2lz8LYdL8IQ2OtrN&#10;e2+pWV1eXFyl3pUWmPEheMRRyW76tPIrs5VoYQW58prfwe1X9qrw1a+JfBHxV0OXVtS1DVvFWpeD&#10;dXVoY7S0sU1H/iW2N1OhkKySQXMRjIhbbHbShwzIBIAYPi3TP28U+L2t3emWdrN4Nnl1KKxm0PxF&#10;AmpW8cNnHcabNbW11D9naSS4lvbS4jnkClobGUMIxODUuv8Ah4zJ410i/wBE+yroK2PhFNQt9Zh0&#10;2K6kYanqy64ZlgmljWX7C2luGhfY0qN5YUF4wftO61/wULu/hFDovwF+Hds2ua18O9YTVb638Q2U&#10;V5oOuiGGPTRb+cghug8s0sk0hMaxx2ZKKzuqN03iPxl+2Yl74m0/w78IoZGtby6Phu+l1izjs7i2&#10;8iYWmULPO8hlWIyh/JUBlKMcOoAOP8HWX/BULxFqmraJ438QeGfDM2o+Gb2HT9asdOtL7SdGvGtT&#10;Hb3McBkW7uZ0vt03kylbdrHykaT7T5mJPi34h/b50PwzrsngTSfEt9eT/wBhfY/s+h+H1MCz6xZL&#10;eJZb758XEOnz3iyG7V7dpLdJI5Y0BWXutA8WftXaV8Y9K8EeJfh3a6j4b1S/16a88TQ6rDD/AGTZ&#10;2j266chgEbGd7sTyFsOhi+zZCkMQvmet+Jf+CqGqavpOjaX4H0Oz0trvw7Lq2sJHZ290IP7XuP7W&#10;VYDe3KK409LXau9xulcK7EZAA3xZc/8ABUuHwxqj+CrG2m1z7dD/AGR/akekrp/leTKbbzhHI03l&#10;+Z5P9pbcyD5/7PDjFc18Erv/AIK2zeO/C/iL4kW19/wjes6X4UGvW9/puh/bNKnS81JtZWaGG9SP&#10;ZJFLaKs0BMqRC3/cSSwzpL7VJ4q/bOtfiewf4a6XceFVub63ma31CD7QytNGmn3ECs6/IIjLLdiV&#10;ldWVFgSXJFaPxmvf2tdL8YaHF8E9F0XWNDkt7lvEDapqC2M8LmeEQCB/JmBKo0xKsmGVPvBtoYA5&#10;X4raP+23H+0n/wAJH4C1C6b4dx+GtcgkstHl09r6S8awsm09okvXWEMLpL0bpONzQh8RGQiHxhd/&#10;tuPotjJoGq66t/N4FtZbjSdP8J6Kk8erR3gWQtcz6hJbI0kUqeZCvmII7eZopPMeNad4g8d/8FE7&#10;STVH0H4FeF9RhjgtodF3eMI9PluJ5dS2T3E0Zt7lYoYbF0lEayPI7wTx5bfFIMnxjc/8FG/EXwA0&#10;mO00GHR/iNdeMNOvNQj0m6sDpdlpcHieyM9qXklMrtLo8dw3AbJkkUsreWKAKtzP/wAFNfEng/xE&#10;NY0uHRda0fW9FbQV8PyaU8GuRrrl818qm4kZo7Q6a+nj975VwWgmCjc/z+3fs1XXxovPhJps/wAf&#10;bGe38TNJKb63vDZ+cnznhvsTNBtBz5e0lvJ8rzP3vmCnWmp/HGTRvDup33h+zGoSWent4i02GZRD&#10;FPJJCl2qMxYlIo3nkXByxiVcnPPlfwf8a/8ABSLWvjVp9t8W/g54S0XwK3iGaO8kt9cS9vE01tHE&#10;8cpkXyg0y6mTbkLEF8kZw5xMQD6SooooAy/G3/Ioap/2Dpv/AEA153+yB/yS+T/sJyf+gpXonjb/&#10;AJFDVP8AsHTf+gGvO/2QP+SXyf8AYTk/9BSviMw/5L7A/wDXmt+cD2sP/wAiGv8A44flI9Yooor7&#10;c8UD0rxO2/5PCuf+wev/AKKWvbD0rxO2/wCTwrn/ALB6/wDopa+H40/iZd/2E0/yke7kf/MT/wBe&#10;pfnE9p/g/GkuGnW0ka1RWkEbGNW6FscD86X+D8aJJBDbtKwbCqSdq5NfbI8I+NtA8Uf8FWtX8cWv&#10;ha88Ltp8M3gzRbjWNW1QaOljp19PqN+NYEBhMslxcwWkdt9giIEDbka8kBLI3pXwiuf2yYIPEml/&#10;GO6v5p/EVvf/APCHzW+l6dGfDzRTXiwfaJIZWR2lt/sEgXbIqzeeC5QqqQ33/BUf9inw/BNfePvi&#10;2fCtpBcXtvJfeLNKudOiM9pBaS3EKtMi75IzeRxFVyTOksIzJGyj0vxP+0n8BvBHiV/Bni34r6Hp&#10;+tLDZTf2PdXyLeNFd3v2C1kWEnzGSW7/AHCMAQ0hCgkkVQHzd4ZT/grbovwJ8L2k8MepeNLrwb4g&#10;j8RXGuT6Mo03VE0+6GksEt12TO93HZlmWRogs829OFMep4n8Uf8ABUXRfEnh4eHvB1nqhuodHm12&#10;3muNNjsYybmK11OCNlAljKWplvo5GeQSXGyIIIo2ST1/wP8AtnfAP4k+NW8FeB/E9xfmLTtTu5tS&#10;Gnyx2sX9nzQQ3cW6RVZnjecKSqlQySIWDoVrR8Nfta/s6eL/AAbrHxA8NfFbTbvRvD+jHVdYv4hJ&#10;stbIT3duZ2+XO0S2F4nA627+gJAPK/Dx/wCCjusfCzwz4h8USW2j69EdTi17w/Yw6ZcXUrJfSJpk&#10;sszN9nMclpskuvJ8t1c/uU5KL0mj6H+2b4N+Bn2nW/Htx428c3GlWttNa2+n6XpcdpLNqBM13ESj&#10;xyTWtnOP3b4iuWsVwITMxXtNZ/ao/Z/8O+KNX8Faz8TLKDU9Avks9atXik/0KZobKfEhCbVVYdRs&#10;pXcnbGlyjOVUkjB8Nftz/s3+Iby80afxudN1Ozutajk0m/tX+0tBpety6Ld3ipGHzbreRYMgPyI6&#10;PJsBOADz3wro/wDwUplvdFvfGnim1azvviBf3esafbWunRSabosHiKOOwtRIpPmpPo7yXExGZlmh&#10;VFcB2Q2vDn/DwfXP2idPm8fCXR/BT3Xi63nXw3BpbwW8H2tE0K4laed55C1lA00gSMMl3dbCGgLC&#10;H0uL9sL9na41b+woviKv2tdPub+SH+zboeXZwCZpLlz5WEhxbylZGIWQAbC29d0HhL9tD9nPxh4E&#10;1P4mWPj37JoGkapqen32rapYT2tus9hfLY3AWSVArg3DLGhUnzScJuIYKAcdDqv7dN94k0KLxJ4e&#10;urGxuPBulyaxJ4VbSXitNVBSS/jP2xzI7F18mMIPK8iWZzIJUiDZ3j7UP+Cjnh+y+HOn/D7wnoer&#10;WNr4PW6+IN02sW8eqXWrx2UsP2FBNG0CxzXc1tOblSTFHZXS+XIZYlPo3hr9s/8AZV8Y+CfD3xJ8&#10;OfHvwzceHfFmuy6L4Y1w6oiWeq6hHLcxNa28rEJLJvtLlQqklvKJXIIJs+GP2s/2d/G73Nt4P+Jl&#10;pqVxY3DW99Y2NrNLc2kq2kl2yTQqhkhYQxSZDqCHXy/9Z8lAHIfs+a/+2td+NJrT9obw9p9rpOlW&#10;t5a2cekwQPNrCyarJDZ31zKJQkM0VjaLPLDCnlsdT+UKYREPdxCpHNeIeIv+Chf7JulfDLUvivon&#10;xOj8RaXp/hvVtcgPhuzlum1Gz02dLa8e2ZV2TCOeSOJnDbFaRSzKp3V0njv9sP8AZn+FeoTaH8Uv&#10;jd4d8M39rpC6pcWOvanHazLZFthuAshBeJWyGkXKrg7iKAPTPKHrQIgOhrz+z/an/Z91Hwt4Z8Y2&#10;Hxb0eaz8a+HX17wakdzm417Tkto7lrizgx5tyohliciNGYCReMsAeZ1D9v79lGy17SvC9v8AFqG+&#10;1DWtZm0vTbTTbG4uGnuIb22sZ9vlxnKR3N5bRu4yqmVSSACQAeymEEY3UoiUHNcNp37Rvwk1DxND&#10;4MPiaa11O5v5LK1ttR0u5tfPmjW6d0jaWNVkwllcvlSRti3ZwyFuQ8Of8FCv2N/GXgr/AIWV4O+P&#10;ek6v4e/sR9WXXNKjmuLR7ZAS6rLGhVplUFmtwTMiqWZAASAD2gQqKPKA6H9K8p179tz9lrwr4Y8U&#10;eNPE/wAaNL03SfBUl5H4t1K+WSGHSZLWO2lmjnZ0ASQJeWrKh+aQTLsDU/Qf20/2YPFU2jQ+F/jP&#10;pOp/8JBpWj6no509nmW4s9VuZbbT5wUUhUmngljUtjDRsDgigD1PygTndR5Xfd+leU+Ev2yfg140&#10;+P2pfs46TdatF4g0/wANWetqb7SJYIbqCe71S12RbwHLo+kXJbcqqyNG0bSBjto6l+37+yPpE7Wd&#10;/wDGmzS6X7OG09bC6a6DTX01hEnkiIyb2u7eaAJt3b4yMUAexiHAwHNL5I7GvOfE/wC1d8CfBF8d&#10;K8beP7fSrz+1LXT/ALLcxuzme71J9Ns1witj7RdxvFFnBcq2PuthPBH7U3wm+I/xk1D4G+C9WuL7&#10;WtH01rrWCtuY47BxFYTi2lD7ZFmMGp2cwXZjZKMkEbaAPRvJA6GlEYBzmlQkrk0tABRRRQBl+Nv+&#10;RQ1T/sHTf+gGvO/2QP8Akl8n/YTk/wDQUr0Txt/yKGqf9g6b/wBANed/sgf8kvk/7Ccn/oKV8RmH&#10;/JfYH/rzW/OB7WH/AORDX/xw/KR6xRRRX254oHpXidt/yeFc/wDYPX/0Ute2HpXidt/yeFc/9g9f&#10;/RS18Pxp/Ey7/sJp/lI93I/+Yn/r1L84ntP8H40kkscFu08z7URSzMewHel/g/GlaOOaFoZUDKyk&#10;MrDgj0r7ZHhHzLpHxJ/4J3eI/CS6b4V8QSS6da2tvqGnxaEusJLbZmmlSez+zgSRTuNRkd2g2zPb&#10;XStJut2Q1B4z8H/8EwNd+I03xy8eeBfC3/CV+MtStbY+LtQ0e4ivp703VlpttHHdFA9vcR3en6ek&#10;YRkkhnt4ZF2SYc+u/D39k74AfCnxHb+K/h/8PYtPvLPTxZ2ZXULmSKCMRrEGSKSRo1l8iOG384L5&#10;n2eCGDd5UMca2fF37M3wR8d6Ra+H/Fnw/tryzs/EieILWFriZdmpLqMeprcZVwdwvIYpsZ25TGNu&#10;QaA8F8YfGb/glh8NPEFp451vxHoMWsaDaao1neQrfS3EcOs63NYX0S+WGMv2rVVljMJ3F541IXKI&#10;wd8I/jf/AMEsPDGi6HH8KfGWh6LJrlhZ3uk2NnPew30kEfiG6t4RsB84A6te3lu0Z4ka5mhcPGzI&#10;fQ4f+CcP7GMdhb2E3wVhultZbSWOW+1u/uJS9trMutwM0ss7O5XUZpbnLMSWbacoAosaB/wT2/ZN&#10;8LeAj8L/AA78N72z8PyaTJpl5psPi7VQt7ZyX8t+8NyftO65Vrie4Y+aXylzPF/qppEYAk8UeE/2&#10;VZfjhcWeuaF9l8bSQx+IrqTS2vreW7SKJbfzJ5Lbak5kitY4ngkLG4isIFdJEtYhH5xqqf8ABML4&#10;deMG+IniiXTvDeseL9JuNLe51W61Ky+1WusXNxqs6tHKVWMz3EtxIzlVdXYxllOEr6VfwJ4Yk8St&#10;4wfSozqbpCrXe5txEQmEYxnHyi4m7f8ALQ5zgYw7/wCAPw01LVbHX7vTtR/tHTrO3tbbUo/EV8l0&#10;YIJhOkUkyzCSZPMGWWRmEgyr7lJBAPILnWv+Cdfw48Xa34QddF0nV5Ly4k1aKG0u43gaGRbmSVJF&#10;XEEMVwgkEkRWKK5Z9pWaR92B8XPjB/wSfsbnSbX44az4PSPTvGT+I9LsfEWnzm1stbutPlea58iR&#10;PLhmMF/JNKrKNkt950gWacO3t1z+yv8ABLUrvW77XfCUmpy+IbO+tNTOpapczKba7m86eCJGk2W6&#10;NJhiIghLKGJLfNUF7+yP8DL3xGvjGPw3qVnrAkjeTV9K8UalZ3VwywRW5M01vcI8/mRQWyy+Yzef&#10;9ktTLvNtCUAPOPHHg3/gnf4++HkXib4o+HtK8T6H8Lpobe3vPEsN7qj6NLeNp2pxKpuPMlMhxpsy&#10;n5mjXy1GxcrXmvh3xF/wSw+EeieJNf0v4Z3GlQ/2P4v8LmB9Mv5ptW0jT1sbfWIoOXZbGJraxtU8&#10;wxxReTGkOxHBf6Lsf2NP2dLDwpqngpPAMk2n61JbyahHfa3e3DvJDKJ1lWSWZpI5GuN1zJIjK81x&#10;LLPKXllkkan46/Ye/Z1+ImraTqXiTwtqCxaNp3iCyg0/TfEV7Z29xDrd1BdalHcJbzJ9oSWa3RzH&#10;IWjBJ+TIUqAeRav4P/4JYeJfh9cfC/xDb2raX4WbV9G1KC81LVo7ixk1K+t9U1CC4uS/nF7u6gt5&#10;yzuTcEDYXVyG2vGeg/8ABMz4keN7b45eM/BnhvWPEEq6ho9j4pm0e5muraSBVtLm2jmVC9tcKbZY&#10;VVSkpkjxHl816JoX7DP7Lfh3w94k8J6Z8LIxpvi3xMfEGv2c+rXkyXGom4a585fMmbyR5zvJ5cey&#10;Pc7Hb8xzraj+yl8Dr3wNqXw9tvBi2en6nr9xrk/2S6kEi6nNeS3r3asxOH+0zSS45UM2Nu0AUAeR&#10;/FL4e/8ABMjx14o8H3nxv+GegeIPEV94Tjs/Btz4w8O3l9qlxpdtFdloonuo2uHIjkujOpJkdZMz&#10;BgyZyfBFt/wTL1HxJJeeD9Da6m+Huj6d4jsPFUc2qXTTxeIb/wC2RXFtdb2l1B7m40aKZ3Uy79i5&#10;Zg8i17Vof7JHwY0nx74d+K17p+r6p4o8L6atlpuvav4lvZ5ZFVbxRJNGZRDNKq6jfKkjxkxLdypH&#10;sRttZPgj9gT9lb4aeHdU8LeAPh7faTaatoejaPN9h8WapHLbWWlRyR6fDazC58yyEKyy4Nu0bEyu&#10;zFmYkgGDrfxR/YQ074v2fjbW9Qs7rxlda/ceFIr6TTr69ng1AHb9hlwjiBlW8l8kSbAsV9dGEiO4&#10;nL4HxS8ffsIad4K0nQNa+OGpaTHaRah4n0HxbY6vfX91Bb6dZQteamL+ZbgNDHa3cKmeRmjKToFY&#10;krXr/h39lr4I+F7zUtR0rwnPJcat4yXxVfXGoa1eXbtqqosaTqZ5nMaoiqiwpiJFUBUA4rn3/YL/&#10;AGXbb4YXPwj8KfDK38N6PN4L1vwraJ4ZmexbTtL1YQfborXyiFt95tbdlKKPLMK7NoyCAebad8Gv&#10;2AtR13Q/BHgrx9qGmw+KvEV34lk8OaR4mvkh13UgVhFzdMzGSKaKWwLW48yIrPaSPEDJCxTf0/49&#10;fsI+K5Lz4zx+KXuJvhJqVx4Rk8TXUOpNPazC1iuZ7ZZWBkvAY0R2b94GePJJYZPdS/sb/Am9j0+T&#10;WNB1K8vNL0+4sbHVpfEV7HeRwSNO0a+dFKjs1t9puBayEmS0E0n2dojI5ap4Y/YW/Zh8I+GL7wdo&#10;vw7nXTdS1S21K9tLrxHqNwsl5DF5QuMy3DESPF+7mYEG4jJSbzFJFAGB8O/G37Dvj/8AaAvPEfw6&#10;8SWWsfEC8srjTLu8hur2e4W308faZICzErEkI18MqjAAvlVegC+f6Xr/APwSVufEtvr9pqXh1tY8&#10;D6f/AGjdX11JffarKO1nm1gzXzyHfJLDNb3N0xuS0sbtNnaZnD+9/DX9ln4C/B7xZe+Ofhp8N7PS&#10;dV1G5v7i8vLeaUmWS8+x/aThnKgMNPshgABVt0VQoyDDqf7KPwS1fU9W1C98OagYdduLifWNHj8T&#10;ajHpd1JcW80FwzWC3Atf3yXEzSfusSSP5r7pQrgA8o8S/GX/AIJqePIdR8a674r0W+W60izvdS1G&#10;3ivRuslvPt9nqLNEo/d213I9xDe9LOZpXSWF/MNeifBm/wD2b9V8ayW/wx077LrmkaPItvb3Vrd2&#10;8senXkyXTCJLhV/c+aUyqAiE7I/kACCxov7GX7PGja74g8Sv4KutUvPFPh86J4gbxF4j1DVUvrFo&#10;IYHieO8nlQ+ZFbwLI+3fKIl8xnIzXTWfwV8AWPibQ/GcGn3rat4d019P0zUJtau5JTauoDRTM8pN&#10;yCQrHzt5Lor/AH1VgAdVH9wU6kRSi7SaWgAooooAy/G3/Ioap/2Dpv8A0A153+yB/wAkvk/7Ccn/&#10;AKCleieNv+RQ1T/sHTf+gGvO/wBkD/kl8n/YTk/9BSviMw/5L7A/9ea35wPaw/8AyIa/+OH5SPWK&#10;KKK+3PFA9K8Ttv8Ak8K5/wCwev8A6KWvbCcDmvE7b/k8K5/7B6/+ilr4fjT+Jl3/AGE0/wD2493I&#10;/wDmJ/69S/OJ7T/B+NMurkWdjLdlC3lRs+0d8DOKf/B+NKPuV9sjwj4f+EH/AAVwmtPFHg8/tMr4&#10;N0/w38S/Atn4q8N6v4d1Awjw0ly16Y7HVXu5hExdLNxHcxtH5syTwi3UQ+a/e/D3/grV+zv8Rf2b&#10;PF37Wdj4E8c2XgnwL4isdH8TalfaRbbrR5p7ZJ7gxxXLt9mtILuC7uZvupAXZPMeKSNPcbb4CfAK&#10;C11XS7f4L+EFh8QeJI/EWuW8fh21C6jq6PBImozgJia6V7a2YTvmQNbxEMDGuJNI/Z4+APh/4f63&#10;8JtB+B3g+x8K+JluF8SeGbPwzax6fqonhEE4ubdYxHP5kSrG+9W3ooU5AAqgPlm4/wCCwPgW50Hx&#10;bqdj8P8AxpZw29tqknh/WNQ8H2f2XTmtPBdh4oSK5jOrpJeyS2t2ZUSP7OW2SRN5QiN1Jo6N/wAF&#10;kPhLf3eneFtP+AnxK1nWtSvdUs9Lt7HT9Hsn1b+zJNWivryO3u9VSS0gWTRL/Yt0YpHCKEWTkj6H&#10;b9lX9mB9Rn1d/wBnLwK11dafPYXVwfCVnvmtZrO2spoHPl5aN7SztLZkOVaG1hjIKRoofov7L37M&#10;3hjxJq/jPw7+zx4G0/WPEGrvquvarZeE7OK41G/aC4t2u55FjDTTtBd3URlclzHczKTtkYEA8W+P&#10;n/BWr9nX9nTV/DOl+OfBfjK4j8T+AbrxdFeaXa2My2FjBpGo6sUuUN2sqSPb6Xdqm1HRpFC78BmX&#10;z7T/APguB8G/isuj6L8C/ht4m/ta6+MGk+Bta/4SqPT7WHS7ibX7HT7mNgL7zLmVrW6e5hFotwAA&#10;GmEapME+qfGn7LX7MnxHv9J1X4h/s6+BdeutB0e60jQbjWvCNndPpun3Nu1tcWkDSxMYYJYGaGSJ&#10;MI8bFGBUkVF4e/ZX/Za8OSNL4X/Zy8A6e39tNqzNp/hGyiP9oma1nN5lIh+/M1lZSmX75e0gbOYk&#10;KgHzt8Sv+CxPg7wD+0DpfwIsP2avGl63/Cca54f8RahcX2m2zW0Om6Pf6k2o2kX2lvtdvIunzKN7&#10;W7YSTAaRBC83j/8A4LF/Drwj4uuvhtp37O3jmXxFZWGg3txa6lfaLa2wTUtR8O2jW32kag8aXcSe&#10;JLOXy5CkT7GHnKrJI30Nr/7Kn7L/AIrnu7rxT+zh4D1KS/8AEUfiC+k1DwjZTNcatHCYI9QcvEd1&#10;0sLNEs5zIEJUMFOK0L34B/ArVNZuPEeo/BfwncahdaP/AGRc30/h22eaXTwYz9kZym5oMxRHyidm&#10;Y04+UYAPlHwl/wAF1/2d/Hd1Yaf4P/Zv+NF9c6x4uvPDvh+3HhaxhfWLi0mmiupbYTX6eYkLQSeY&#10;nE0YGXiXBxe+Ov8AwVt0m1/Yz8Y/tH/s2fC3VtU1vwt4w0TwjeaL4ntYof7P1y+1S1064sZlW5VZ&#10;Lmyluds0ImjjMiBFnCt5o9o+JH/BPz9jb4p+Povit4s+AOhr4kW8uLu41zSRJp9zfTTxQwyvdPav&#10;GbwmO3gT9/5mFiUDAFdRpH7MP7Pml+F9a8E/8Kf0G80nxD4um8Ua3p+raet7Fe6xJdrdm9kWfeGl&#10;WdI5Eb/lmYowm0RoFAPBfgD/AMFifgJ+0hrXh7w38L/hP8QL678Ua9ZafoLta6VHHeWt1aazdxap&#10;n+0T5Vt5WhX5MUm27QiNWtwX40P+HvP7MNv8f9Z/Z31vRvEmmapouqXVnNqmoR2EdjItrqdppt3c&#10;b/tZeKCGa+tWaSZIwySM0e8xSqnu3hT9nT9nzwHrN14j8D/Arwbo2oX3ia48SXl/pXhm0t5p9Znh&#10;lgm1J3jjDNdyRTzxvcEmRkmkUsQ7A8z4f/Y9/Y98IeKvFV/pvwA8ErrXxD1+PxH4smvNGguLrXL6&#10;1nWWG6mMwZ5Ps80ivH/DA8mUCF+QD48j/wCC89h40svDMHw0+DmoR3HjjxB4fufC13r32LyBoN9c&#10;+Fo547qO2v5Li31GJPFFqwVoxA2CVeQKd3rvwa/4KvfDb41fsm+Kfj14e07VLeXwl8JP+EuvdUvN&#10;K09BeOmh2uqzLBpS6u9yTFHfWheJ5ViDTxxrdvuEp9+0v9lT9lnw1pi6Vof7N3gGws0/szbbWfg+&#10;yijX+zW3adhViAH2U8wcfuTzHtqxoH7NH7OHhnS9W0Pw1+z/AOCdPsde8N2nh7XLOx8K2cMOo6Pa&#10;wPb22nTosYWW1hglkijgYGNI5GVVCsQQD558ef8ABZb4C/C9fFU3jn4IfE+1g8L6jHYx3Fvo+n3X&#10;9szzXuu6faraJb3zyFrm+0C6tIkmWF2lubUFVWRmj5D9oT/guB8OvhZ4wuvDXgv4K+MtWTwxqElz&#10;4okj06zn/tHSYf7eiuDpxivcC7W60G6jEF35DuBlFcHcPry9/Z4+AGpTtc6j8DvB9xI19a3rSTeG&#10;rVmN1bXk99bT5Mf+sivLq6uY3+8k1xLIpDyMxS2+B/wL0zxBL4is/hD4Tt9U1DxJ/b9xfR+H7ZZ7&#10;jVxbiD7ezhNz3XkIIvOJMnlqF3bRigD5bsv+C7n7JGuXHjqXwf8ADr4ja9pnw88Eat4r1/XtH0Wy&#10;msjp1jbXl0rxyfbASLqKxmNs7KsUhKqXRg4Tl9Y/4OKv2R9G8QXHgZv2ffjVeeKI7eSWz8K6T4Vs&#10;Ly91Ew3uqWN1HAIL942eG50e7jKs6+YfLMPmq24fWt/+yB+yNqc1n/an7L3w5uGsfCM/hWw87wTY&#10;N5GgyoyS6THmL5bJ0d1a2GImV2BUgmoNZ/Yk/Yv1611O01/9kf4Y3kOtW5t9YjuvAenSLfQm8lvj&#10;HMGhPmKbyea52tkedNJJ99mYgHkus/8ABUnRIvjp4R+Bvhz9mHx9dS+LfGV/oVrrt9caRaWZSxdo&#10;r25RWvjOfJl8tTHLFE7KzFA7Ksb/AFUpyua5e8+CXwZ1G6ivr/4SeGZ5oL5r2CabQbdmjuWvIb5p&#10;1JTiQ3dtb3JcfMZreKTO9FYdQOOAKACignHNAORkUAFFFBIHWgAooooAy/G3/Ioap/2Dpv8A0A15&#10;3+yB/wAkvk/7Ccn/AKCleieNv+RQ1T/sHTf+gGvO/wBkD/kl8n/YTk/9BSviMw/5L7A/9ea35wPa&#10;w/8AyIa/+OH5SPWKKKK+3PFA8jFeKW3/ACeDcf8AYPX/ANFLXtZ6V4nbf8nhXP8A2D1/9FLXw/Gn&#10;8TLv+wmn/wC3Hu5H/wAxP/XqX5xPaf4PxpJoI7q1e2mXckiFWHqDxS/wfjTL2KefTpoLWTZI8LLG&#10;+4jaxBwcjpzX2yPCPkWH/gl34p8E+FNS8MfAn9qzXvB41bUlu777OdSkjbFnDZLCPL1OKRY4bfT9&#10;ISALIDGLS4RzLFePEnSfG/8AYp/aU+JvjHxJrfgr9u/xF4Z0XVvIXSfC8On3jQacqzwTTObm31G3&#10;vHkkY6gmY54o0iurdFjAs1MnGeBv+CfP7XMvw28B+B/ib+39rsLaLoukW/jCHw5q3iD7VrE0Oqx3&#10;uon+0rjV2uv9JgjS0EuFkiDStH5ccn2Zbnwj/wCCZHxQ+EfgLX/CulftteOri51LxZ9u0eSbxJr7&#10;2mmaUljFFDpogk1h3yLyNr2SeKWFpmkaFwYWeNqA6zwX+wh8RNB+PHgv4z+Lf2qNd8SReF9Da1vt&#10;J1RL3de3stpdWtzeRSi/P2YSo1iTb7JIVeyMoTz5vPj674Wfsy/EP4c/EvXPF178ftU1LQ9S8MW2&#10;laZ4fnutVuPscsUcSi7aa/1K63zEpId6JE7+bmVpXXzCnwv/AGZPiH8O1EV/+0N4g1rf4LudIubj&#10;VNT1O5ke/lvZrpdQAnvpI4ygnaNVVA4RY0EojijiTE1f9jz4px/Cz4d/C/wP+1Z4qsf+ERkjl1/W&#10;NT1jVr++16XzYnkkkuX1BZyCBcqsU0k8KeemY2WFFoApeM/2IfivqPh7XdA8AftgeLtJGqaTBZ6e&#10;dU1bV777C63EE8s/mDU4rgyOVuwGSaNkW5jTc0VvHFXKeAP+Cbnxo+Hvhv8A4RnSf23fEH2VvGWq&#10;eJLq3jtNQt47251DVNQv7lJTBqiTCM/arLakMsS+bYySOHS+u4ZPTvhB+y34+8DHXJPiL+0f4k8X&#10;Nq3g+30JFvNQvY47V0u9RnkvEjN26rPJHe28JkULIFso/wB5gqqclqf7Evxj1/whf+EvFP7Vuoak&#10;95pum29xdzXGuRmWSCzW1kuJIY9YWE+d++doFRbeRnVp4rmRDI4Bd8a/sg/HHxx8cvE3xMP7T+qa&#10;XoOqa1pM2k+GbTU9aEVta21ksU+0Wup2scUsszSttCPDgK0sc77PJg+EP7D3xU+F3jyHWpv2n9Qv&#10;vD8k4/tPQl/thZprcaDZ6X5EdxLq8oT9/ZreCd45LhWd0WVd8jycv4Q/4Js/FT4afAzTfhB8LP2v&#10;da0Ke2+IXiPxBquoWseorFqmn6q99cNpbQxajGbZUu7m2lFxavBKFtZBG0Ml1PM3TWH7E3xrvfDv&#10;jHRvFP7Y3ieWTWfFn9seF5NG1TW7T+xoTNMZLOVm1aSa4hkt5RblI5IEj2LNbpbzBJEAMX4HfsI/&#10;tI/AX4y3nxhi/axbxk2s3mjy+IdH1i31Kxjv5otK03S7+9cC/ntjLItk93GotEZZTHD5yx73ah41&#10;/wCCdf7TPjbx3qmu3f8AwUI8UWWjal4k1e//ALP0sa3b3S2V696Y9P8AMj1sW6R26T2kcbw20LqN&#10;PRl2vLM7+mfFz9lr4m+OvEbeLPCv7SuvaDcm1s4YbNNS1QWdvJb29yomSC31CFXdpZldlmEscipt&#10;lSRlhkh5eb9i79pC30qOx0f9t7XY5m1TSZ7i8vo9TnkWzsreWP7HFnUwiiSYwTSTSLLLMUlS4a4W&#10;RBCAb+ufsh/EjXtE1TTl/aR1qxuX8fJ4h0O407VNcjWzgFwrvZzD+1y9yjRb4/K3x2ilty2gVVjG&#10;L8RP2MfjL8XfiT4f/aAuvjy3gfxZ/wAI74ZsPFel+F7rU5tPlFhcX93eW8Tx3ln56Sz3kaxy3EDF&#10;IreRTEVupUXH07/gnh8WLDwl4H0Of9sTxNeap4Lk0S7/AOEo1LUNZvL3Ub+0sb+2vJ5PtOqyxol1&#10;JfNIY0QYRfJkaeMRCLpvjb+yr+0v8Z7rTNc079re88GXi+HYbXWrfwvb6lDbS36+UftMKLqKLGqS&#10;Cd0RlcuWiS4a4gjeCUA8t+FX/BKX4y+CNM8P6P8AEX/goZ448dPpd94av7v/AISqbUb77bPpljqF&#10;veSKt3qc/k/bJ76G5cLkI1pEpEmEZPaPB/7LPxU8N/HSz+LWq/tMaxqmm22t69e3Hh+6l1Py7iG/&#10;Ft9ngZP7RNoFtBAyRYtQuyQsESdpbiXl/jt+wB4h+L3x6sfj9oP7QviHwzqWk+D/ABJpWlw6frWs&#10;furvVV0XFwxj1KMC3ibSCTZQrDFI1wsuUmhErcjoX/BMb4radoXi63139sTVrrVPEXjbQvEFjri2&#10;+pNcaX/ZkkoigRrjU5t58g28QmfMj/Zwbo3ikIoB1Fj+w1+0Gvwi0fwDrX7amtXmsaZfXhuNWj/t&#10;yGG7sZ0yLV9utm83RzLDItybwzqEeJHSOaRDz/w3/wCCUll4E+J/wj+IFz8ftauoPhb4C8MaDLYa&#10;fcapYf2rdaNYX9nHcgQ6l5MEEovQz2nkyK3lurvIJpM07f8A4J9/tc3HiUf21+21rTaPZ6I1hp9v&#10;Z+JvE0JaYyvP58o/tcySRZkNv5ck8l1sRZBfKMWy914k/YU8YXPxPvviN4H/AGhtd0ePVbIWGq6X&#10;Jq+syC6tWutTuZF86LU4pYmEt/GYWiZPswtikW2OaSMgFy1/Y++NQ/Zj0/4Kar+1trF/4ntdSa8v&#10;vHU0epwy6luJLJKLfVI7qFWyWK2t3bqpwsaxxDySaB+yB8dtE+JPgnxjP+19rF9p/hnXb291+xu4&#10;9TeTxJDNYWtskU4OqfY4istvJORHaCANL+5gt2Msk2lq37MfxhuPAuj6Von7VmvWviPT9cg1nVtU&#10;uPtU1rqs0UCLHA9st2jQ2Zmgike2ilRJV85GOZ3krJ1f9jr43WfgjUPA3gT9rPW7W3l1HTbixudc&#10;vNav7lktY5o3juLn+1o7k+ePsjSfZpbVGe2djGfPlDAFW7/Yr+Pd38fh8WE/bT8QW+iDxcNXbw1b&#10;Q6iN9t9oST7C27UzaiMRI1sNtoq+VPM7I1yILqDovGX7Ifi3W31/TvCn7SfjLRdJ1aLQhY2X/CQa&#10;lcT6dJa3FwNRdLt7zziL6xlittgZVt5IPtaZncuM34Gfsc/Fb4bfEi8+JvxK/au8WeLriTwbBpGn&#10;6T/bGq22m2t59s1S4ub42kt/cRSSSre2kSllLwJp8axuEYRp5j4F/wCCaH7U3ge70eX/AIeWeONX&#10;js7jQX1RdeuNXvftqWN/eS3SBJtWaNRe2NxFZSB0lUG2W42vNtZADoLL9gf9quWFj4m/4KH+Irqa&#10;CTw+uny2ek3tunk2Op3N1fi4iOpvHcSX1rdyWTNtRY0jt3CO0EeK/wCyN/wTr+MP7Juj6x4K079q&#10;bWNcsdS0fWBZ6pfapqztZ6hd3Mk0U5sbm/uIXdGuLhnmikgMhWEFN4kmfqvgL+xV8ZPg/wCB/EHg&#10;jxV+1xr3i+PUvCn9iaPPf/brM6Qi2sMMbxC1voxGRIk8xkhEVxuuNiTpHDAkeL8W/wBjX9rX4ifE&#10;L+1PCP7ZN54V0eH4d6Fom2yuNala6vrbUbufUHaBdSiSFLq1kt7drlXbUAF3RXdu0QaUA2NV/Yo+&#10;NZ+HXjvwR4d/a71mzufFY0H+w9Ru59duW0P7BHapcbHOtLcN9o8iRiY54WLXDGc3XO7N+GX/AAT9&#10;+KPhLxLceLfGn7WGsa9qVz4N1LQJtXjOrW947XUlrIt4HbVpY4ZUaCQ7II4YkMxMCW37zzbHhf8A&#10;YV+JFtLp958U/wBqnXPFFxpOuR6nZ3M11qVs29Y54AjldQJMRgljRoQRBK0TPLFK003mdR8Hv2ZP&#10;jZ8MfFPh6/139qTUPEGj6DqF3jSb6zu1aTTms/s1tZFjessrRssc73Fwk0ry+ZtaJHEaAHU/Bn4K&#10;fEP4Z+OtW1/xD8YbnxBpV7o+n2dpp14t880U1vCsclxJJcX00ReRgxPkwwZBHmGVwZG9NpqyKxwB&#10;TqAMvxt/yKGqf9g6b/0A153+yB/yS+T/ALCcn/oKV6J42/5FDVP+wdN/6Aa87/ZA/wCSXyf9hOT/&#10;ANBSviMw/wCS+wP/AF5rfnA9rD/8iGv/AI4flI9Yooor7c8UD05rxO2/5PCuf+wev/opa9sb7teJ&#10;23/J4dz/ANg9f/RS18Pxp/Ey7/sJp/lI93I/+Yn/AK9S/OJ7T/B+NJOkstpJFDN5btGwWTbnaccH&#10;HtS/wfjUd9bfbdOms9+3zoWTdjOMgjNfbI8I+OPhh/wSWuPDXxK0j4lfE79pzxH4jurHS0i1KbSp&#10;9Q0W81G7+3azeSXD3drqAm2u+rsDCWaMeTwMMFT1jWf2UfiTqnhKPQrb9p3xNZXltrl1qNtNa6nq&#10;XlustrtS3mzfG4liS8C3IQTou0G3VViZlPJ/DT9iP9oT4a/DTwh8N9M/bBvEh8MeHtB0Ro7PSbpI&#10;JLWxvhLdugkvpJUmvLMCzZ2lcW4VZLcREFT23wg/Zz+NXhnSriL4zftI6h4qu7iGQNJpdvd6ZEJ3&#10;zmcIbyZlO1igjVljQJG0aJIHkegOE0j9hv8Aab0bTLjRU/b/APFV5a3N9NOy6ha3skyJItgXgSca&#10;gsqRvLaXOSG3xQ6jOls9s6QzR9L8XP2MvGvjj4r6h8U/h/8AtD654VuL7wdo+hW6W91qMjWr6fJq&#10;0sd4dl/El1IZNRiJS5SaNxalZVlEv7u7rv7OH7QuofCe48HaH+1dqFj4iuNRnvG8VNpcsjxubW5j&#10;g2Q/aQihJntJmi5gk+zSL5SCbMfWaF8JPiBb6tq0nir4q3GoafqWtTXsdrbrPbTW0bm5VbdZVmJW&#10;NYnswNgT57aR+sxCgHKav+yd4vj8T2/ijwj+0D4g0to9dvtVm0k39/8A2dcXE9+9zEzwQ3kXESSS&#10;RmIMIJy++eGUqir4L4//AOCPHxE+LXxN0H4lfEz9tfX9SutOm06LVGtINUsZruwsfFB1y2hjkt9W&#10;Ty5kiWGzW5kE0iiLzh+82FPozWfgR8adSvLqDTf2k9R03TpPDGq6bZR2unl7qC5ublnt7xpZZWV3&#10;tYtkafuwzEOzs24KtHxr8Ef2kvH3gW28EWnx1i8IzeH9cWTSPEGi/aby41eyGhvbqL5J5FIddTna&#10;58vzJkkjs4FdiZZAgA/4s/s1/GHx94u1DU/CX7UOt+GdEuvBa6PaaRZR3LSwXi3UEy6gZ/talpAk&#10;UkR2qjOs7b5HCqo4TR/2AvjF4f8AD/j270z9tfxRZ+NPG2sW15b+OIYLiSbSlS7vi0UVvcXksDp9&#10;ivmtooXX7NDLFHcrAXRVXuPh9+zV8YvDnjLxBr/jf9pnWNdsNW0lLTSdJiimtV0mUw23nzI5uJDI&#10;XuIp5V3cxLcmJGCIM5PgD9nn9rn4Z+MrzxnN+1RD40tI9G1i10nwv4g0ma1haa41o3mnyT3KTSn/&#10;AEOwP2HcsPmT486RicIADl9V/wCCfHxg8YeIvB+vfEj9rvUNebwn4qg1/wAu80OZkuLn/hG9T0i6&#10;CK96yWyy3OqT3gWNdsaBLdQUSNk63QP2TfjdbQeOr3xH+1nrV3qnizRb200WS1GoRWnhma5iIaW0&#10;tn1CRSFn2zxmQtLCd0UUsUBSGOt8Qv2SP2ivGfxtuviJo/7aniDRfDc/iq21WHwfY6a4SK2i0e4s&#10;2sRKLgZR7yWG+YlME24jKMG3DmvBP7B/7THgn4YaZ8MtM/bavLe18O+Brbw/4bg0vw09lBayx6da&#10;WxvXSK7/AHjpPFdzRRArEi3giZZFt4WUA3fgR+yf+0F8HP2o9Q8d63+0prniT4YxeC5tK8P+FfEX&#10;iHUb+7gvp75LuS6lknuGSYKN1vE0ivPFEqoJSrso6TWP2ZvipN4O8N+FfD37TGu2r6X4is9T169v&#10;pr6eTWFisJYJLfzFvUmhje6aG78tZDFmDymjkjkkVpL79n341R/FPRPFnhz9oW6s/D+lXMEl3odz&#10;DeXcl9GkEEUkbSyXm0b/ACnJZo3wZWbHmEyHnNX/AGcv2udc+JPizxNY/tVtoGi6l4903U9C0uHT&#10;5r1oNLt7R0ntctcRxxefM6EqEdFWAkh2lBiAM74GfsNfHf4XeA/Enh7x7+3X448Ya1q/wtsPCmi+&#10;IL66vYzpF9FZyQ3OsrC19Ikl1PKYZ95xIjQsBKfNc1wv7T3/AATm/ai+Mei2fwq+G37bGq6d4H1G&#10;z8V2fjKz8Q3ep6jc38WpWkNppqEve4lSxiNzmJisVzuVpkacm6Hr2g/sw/Hbw5+yxa/A2z/ar1a4&#10;8YR+G7GzvPiXqEF3cXV3qUNnHFNqBhlvWCebOrXHkI6xjf5ZDjJMPgD9irU/AvxD8N+KovjLq0ml&#10;6LH4+XUNFt5rq3F8/iPXLbVIpPMS6+R7NYJIFYqxb7Q8i+S2MgF74a/syfGXwTYafD4i/at8Qa5c&#10;2PjH+1muLmOfF1ZmERSWcqyXMgIkO6U4xDHLIxgggRYo4+T0T9hv44jWrvxR41/bY8XXt7d6Fotj&#10;JDpOoatY2ayRX95c6vOtv/acixtfQ3S26MhV7FbeNoHG1VXpPC/7Mf7Qlr+zynwo8b/tha5qXiq5&#10;mtzrPjzT9LFpcXUYiWK4EMPnOtm0i7mQxMoik2NhyH8yS+/Z7/aBtdY0XV9L/aAuZpF8QaXea9iS&#10;4ijeCN7l76KKKWWdPKlEscccWFaJUJMsjBGQA4g/8E7/AInWfxV0f4k+Ff2sNR0OOH4XeD/A/iTT&#10;9H0q5tv7WstGvNSnuWV471TbvdJqLRLIoM9r5bNFMTI1Ta1+xN+1Z4k1GHVNQ/4KA+J7e6gucNNY&#10;2NxbxvaiK2KRiCG9SHzBMt/uldJC8F+EIM1pa3MOi37CnjOz/aC8dfHzw1+0Nq2mXHi/w/ouiQWN&#10;v9sZbSys9T1i7uVYveHzXlh1eSKFlEf2R4VkQEEx1L8Mf2Pv2gPAPwjj8K6x+1vqGteLY/EsmtS+&#10;Jp9LnhhvpmijPl3Fqt4cwm5j3tFE8KNE7xhVZmlIBf0j9jrx1pP7T3h/47Xv7QWoanonhq11CLT/&#10;AA5rP9o3UkS3KlNgmk1AwFUQkiV7Z7ksxBnMQSFOfvP2BviRqvjXUNfuf2krXTdNk8QTXGkW3hXw&#10;Da6ZfWmlfaY5rbTDfRSediFLjXIVuIPImC63KyNHJH5knV2P7Nf7QejWtxDpv7V19dfvrOW2h1bS&#10;5JY3a3ivEBmaO4jkIlaWxkmWF4Uc2TAKgncCXSP2ZfjJY6/b6pf/ALUet3FrF4htb9tKS3kjhkgg&#10;t79PJYictmSa6tXkVWW3ZNOiUQKZJnkAM34lfsq/tG+MfG+meJPCH7Z+seH9Ks/CIsbrwxHpU81r&#10;d6wkT+VqhlF4lyAsy2jNa+cYpUhmjl3/AGmR65nwV/wTs8caZ8VNJ+LPxQ/bD8c+LJ9D+IVj4h0/&#10;SrvWtTisYLO28Orpa2KQ/b2VWa786+km/wCW32iSGZJVZnbqNQ/Zg/aQu/C1npNl+11fQ6lDpd5B&#10;das2l3TPJcvLNLazon23y1ELSIrLIspmjiCO2MEV/EH7Jn7QniG3aK7/AGsLgK+nfZrix/su7a0u&#10;WH9tOruhvzJgzX+lu6rIN6aP5IKxXDJGAc/8Tf8Agm9d/Ej4mt8Q7f8AaD1ywgeXwnu0mS51C9il&#10;h0Txe/iJfMa5v3aSV1c2qTcG2BZogE2wJX+LP/BPv4+eOvFXgXxn4H/bT1jw7e+G/B/9geJ28vWZ&#10;f7fjUu6S7o9ZikhdZjHMZGeWSRoESR5Inmil92+AXwo1P4H/AA20L4VDxS2raZ4f8PWdja3F558l&#10;1JPGHE0ryyzSExt+7EcX/LIIw3upUJ3QRccigCpoVjcaZpVrp15qc19Nb2scUt5cBRJOyqAZGCgD&#10;cx5OABk8AVdpAig5ApaAMvxt/wAihqn/AGDpv/QDXnf7IH/JL5P+wnJ/6CleieNv+RQ1T/sHTf8A&#10;oBrzv9kD/kl8n/YTk/8AQUr4jMP+S+wP/Xmt+cD2sP8A8iGv/jh+Uj1iiiivtzxQPSvE7b/k8K5/&#10;7B6/+ilr2w9K8Ttv+Twrn/sHr/6KWvh+NP4mXf8AYTT/ACke7kf/ADE/9epfnE9p/g/GkleVLZnh&#10;i3uqkqm7G4+me1L/AAfjTLm5SyspLyVSVhjZ2C9SAM19sjwj5Ab/AIK1aV4O8Laj4w+Mn7NfibR7&#10;WxvWtbdNF1nTtQN0whhCyB3ngjiimvE1S1t5JGVZzpTsNrSrGvV/HT/gqP8As+fA74g6p8GNW0vx&#10;JdeLtN1TSNPm0+10gPbpPqWo2Njbh7rzBACp1PT7iSPf5yW93G4jLHYMj4Y/8FQvhh8Tvhr4Z+J1&#10;1+zB8QvDujeNPEVto3hqXxE3h+MXzSuyvJmLVJFRYiOY3KzSlgIIp2DKuX4E/wCCtvwp8ffDfTvj&#10;Gf2YfiBovh/UtQW3tZtdm0Bbq5XzbmIyW9vBqc0lyySWkifZowbqVvLW3guGOBQG+3/BSnR9B8Lf&#10;CvXvFnwl1yRvH3hbV/EWtT6Hb/aodI0/TtMubyYqoPnTytJFDEkaRnJm5YHar2tW/wCCoXwf03RN&#10;J10/C7xp5GtNp62twy6X5K/bbdZ7Zw4viLhXzJGv2bz2eS2uEjEhifGdpX/BVL4EareeG7e1+Eni&#10;uODxJeaDZ2epTXOhrbW0us6pqmmWUcrDUSwdptIuC8KK8qCSGMx+fvgj0NT/AG+fDV78erj4GeFf&#10;g9dXE3h+PXpvEGozX2nzW8EWnWxkQI9tcSiNpJWVTFJi6gGwy2qJPHKABlh/wVM+Cd58S/DfwkXw&#10;R4ik1bxJr0+jRT/2jo1rDb3cE0cEyul3qENxkNIjxxiEzXMTrLbxTIwarX/Dzv4Iz6h4+0fQfA/i&#10;jVLz4eeMIfDOsW+n3GkN9ovpZ723jSFm1BUBMti6eXK0UoaWIGMFiF5rTv8AgpZ+zjqt3a+IvE/w&#10;C8RQ+JNP8Nf2rpqx6Tp91PLYyCU3j2Uqz7/LjGm3TSLIIJJFsPkjkZoEk7i9/b2+E1p8K9F+LFp8&#10;L/E11a6/a6hffZYY9Nj+yw2IuRPPNdTXcdmYRNAkK3Mc8kDNeW0olMEvngAzk/4KUfD+S4vtPT4L&#10;eMGurLUoNO8r+2PDu24vJdCstZ8qF/7W2SosWoWsDzqxgWaTJk8kefVhv+Cj/wAMITq76j8LvFdl&#10;DomvXGk39zf6loUMQmiI2sjvqYDrJGfNQLlyhXKq0kavxfxt/wCCrHwq+B/xJ8PeE9c+DOr3mh65&#10;p9nqMviK22COzs59A1/VySSnkGVU0IRCIzruW4MgbbCQ+X8Nf2xP2Vv21PiL4j0X4vfADwvf6F4V&#10;0fStf8CXXijSba+v7qG/8PWGtGKO0KS5u1iklYrAzkrbZAOwtQB6N4v/AOChfhPwV4g8N3Go/C7x&#10;RJ4c8X6Hol34b1NYbO3luJ9TS8ljieO6u4ngKR2e1kkVXMs8ccYdiQNK2/b18Fy/s9+Bv2nr34V+&#10;K7Dwz49021vtOh1CbS47q0ivJreKxa4/04wxrP8AaYWDCVvLVx53lbXCY/hr/god8DNc8H+Hbjwj&#10;8ONbu77Wteg0TQfCmn3OjyXUhaOYxSxul8bVrYLCVMiTsI3YQuElSWOOn8V/+Cmnwi+EvxD8TfCn&#10;X/gz4suLrwrdTQXVwt5odra3LRabb6ifs5vdSgMoCXMaNhf3LAvL5cOyVwDW+EP/AAUz/Zv+M3xW&#10;0P4J+HYPElp4m8RR3cuj2d9o4aC5it5J1eRbuB5LVlZLeWaLEpM8AWaISRurty/7Ov8AwVk+FXx1&#10;+F1l451n4UeJPDepf8K7h8V61pM+oaZcQ6ehe2jmtpLlbpVgdJLlQv2xbUyLHPhQ9rdRwYnxE/4L&#10;P/sp/DCx/t28+HXiy6sxqmpWFvcWv9jQzy/Yhb+dIlpc6hFeFCblNgMIZk/fBfs7RzP6P4c/bn8D&#10;at4q0zw1qHwa17RxqWvpoOpLfXWkzXGmX8gtQkd1DaXkzInnXawE8kuVljWW2cXNAHnPwe/4K++F&#10;/wBoD40+CfAnwo/Zu8bT6B4q+GGoeMdQ1jUrzR4LnS4YINBuYvMtRqDSeX5WtxrIwBbzQohWdBLJ&#10;F2Xi/wD4Kj/AnwRBr02sfD/x03/CP+JtW0Kb7PpNs4uLjT2hE7o/2nYibJvOXzWjfyYZ5SixxOw8&#10;zj/4Lbfs8+GPBPjzxr8TPgN4m8N3Hw8vdZg8UaW2u+G3uIl0/WDpjKobU4zNKdquVjDxqytCsskn&#10;lCX1j4pf8FCPhH8HfjJZ/BDxx8JvFFrrGqXG3T7pxpa2l0v2/TLF5RI16CAraxp7lXVZHSfCI8iN&#10;EADP1r/gpd4P0HxJqVrffB3xBJoul/A/Rviff6pZ6vpM1xZaTeXF7HcebbG8UzC1jtBM8lm90rhy&#10;qfObcXPXeM/25vhh4A8KfGDxX4j8O65s+C/he817xJDa/ZJZL63trOW7lW0UXALSCOIfLN5PM0RJ&#10;CuGEeuft0/s5eHvjFD8K9b1iztbObw1FqsHjS51KwTRzaSRiZG8wz+aIGjKlbvyvsbOwhE/nERHm&#10;b79un4HR+DfhJ+0JqHwF16Nfi1JZ6X4D1C+XRIbxbPVdOg1RyzS3yssbCCKOS2iMk809oixwTYiZ&#10;gDVH/BQ74cyfAT4i/tB2vwk8cz6b8NvEGoaPf6PDb6cdQ1aa1RG3WEf23ZN5rOscMbPHNJIwQRgs&#10;ud/V/wBrtYNS0W30H4H+JtS0/VPFC6Nfa3DrGhpZ6ZuvmsoriRn1EM6SSo2yOJZJTjYY1lKQt4Do&#10;H/BcD9nDxP8AD/xV8UtB/Z78fXXhvwP4Gk8YeJ9Wt7zw1JDaWS/2z5SRldXP2q5lOhX3lpb+aB+7&#10;3vHltnqdn/wUM8DD4xaR+z9qv7P3jjTfFOp32n2lzpN1NoYfTprlBLmVRqJaSKKLdK9xbrNAdjxR&#10;yS3CPAoBd0n/AIKC+D/Efiq/8A+GfgX471HxFp+kXV7NoUMmipcNJbahPY3NsDLqSRiSOSBnMjOs&#10;DKyiOV33Rr5noX/BZX4Xz+CPiB8Xte+BXjKLwZ4M1Oa2t9e0+60m5F28HhGLxLcWrIL8FblIfPiy&#10;u+2JEWLj5nEfV+Nf+CofwE8C+C/HHxCv/hd4uuNI+H+tQaZ4kvba105UhNxcSW1u5aS8RYxJdIIT&#10;DKY54fOhnuIoLaWO5ZNB/b6/Zq+Oqal8KtX+DOoXenzyaNpPjDTdVTRb+0sLXXs2dh9ujt72dWju&#10;Z99m9uA80Z+aaKO3dZmAOi8W/wDBRP4S+DPCfgnxRqHgPxZcf8J/otzqGg2unrp8ykxhVjtnukvP&#10;sfnTzy21tAqTusk11EAwXe6bngf9s3wl4z8QeG9Dm+HfiLS/+Es8RSaLo9xeXWlzD7QNHOsRmVLW&#10;9mkt1ls1eRFlRJRtG+NFkiZ/L/En/BVX4W2mo3nhrwX8BvFGu32kXUf2iGLVNChjjtRqlvYz3QZ9&#10;Q+SONZpJyzhEQW0iTvbtXTSf8FDPhLaa54ysdN+D/iq6g8At9p8V6lYx6ZixsYwwutQkia8WeOKE&#10;R58t41uLiPElpDdRYkoA+kIyCuaUMp4zXzl8Sf8AgpZ8EvhP+zna/tI+JvDmqSabdeILvSl0ez1r&#10;RWvlaCW/jMoLX6wSB/7OuSkcczzPgIsZkDIvL/Cv/grH8P8A4v8Axu+HfwY8M/AvxVps/wAQPFt9&#10;o8V74k1fSIGt4Lfw5JrqXqW9veTzzxyxfZ4xhFEZmbzWjZUjlAPraiiigDL8bf8AIoap/wBg6b/0&#10;A153+yB/yS+T/sJyf+gpXonjb/kUNU/7B03/AKAa87/ZA/5JfJ/2E5P/AEFK+IzD/kvsD/15rfnA&#10;9rD/APIhr/44flI9Yooor7c8UD0rxO2/5PCuf+wev/opa9sPSvE7b/k8K5/7B6/+ilr4fjT+Jl3/&#10;AGE0/wD2493I/wDmJ/69S/OJ7T/B+NJPPFbWklzO2EjjZnOOgAyaX+D8aZdztbWE1ysPmGOJmEY/&#10;iwM4/GvtkeEfPFl/wUc/Z91bwJa+N9K8LeILq2vv+EbPh60jt7HzNXk1vV30qxjtmNyIjKJhG80b&#10;uj28c8ZlCOWjXd+I37bnwL+Fvjif4e+KrC6F3Z65Y6cxt5rCTZNctGsbvELnzoB5s0KASxxvIZVa&#10;FZUy482/Z4/4KVeGPj/8YvCXwm8PfBeysV1y1uZJ9U/tzzY9Omt9H0PUZ7QCO1wbhJ9ZNsY2aPDW&#10;EzEhv3Sz67/wVA+FHgTwFc/Ev4v/AArktdPs9UvbXUtW0HxLo95aQPaXFyJlQ3Vza3F3LDbWy3Lr&#10;b28oPmrDA1xKpSqA9G+Hf7Xngb4u6Yz/AA6+GGv3mo/2Hp+r2+jrJpf2gx3MVrcBW/03y4ZYor63&#10;mdJXjJSUNH5m4ZyZ/wDgod+zRFN4pXQbi61iHwv4wvvDF5qGkG0ktbvV7bw3F4imt4pzOI8/YndS&#10;8jRos1tLG7JtUtxvjX/gqp8D/A3jq18D2fwr1h7qLxFr2k+JGvNW0XT20ttM8Mv4hLqtxer563Fl&#10;9jZJAVgiFyPtM1s8ZiOxqH/BRj4EQ6Fo/irTPhRr15oOveDL/wAW2WrKmlrDcWFtZTTz+XuuwWm/&#10;diLBCod+7f5YL0AaHwU/4KCfC74weG/DupDwDqen6hrljYT3lnb3Vlcw6WtxafbJDcXCzKsSQQES&#10;O0gQsskflCXzEDWvH37bfh/4RfE/xd8P/i38LLjTNH8NyWR07WrLUYLo6hZXFhJdG4NthWhVBZas&#10;Gjy7lNNLKrGaNDzvxr/bt+CHw+8X6f8AC34mfATVNQ8O+KvCmn30N4ItJntbiK8a4iltXhlula4e&#10;OOJSbe3W4luBMVt45ijqLvx0/bl1H4PfFnQ/CPif9mXU7jw3J4f1TXPF/iC41S1+0eHbGzS+8q7a&#10;FPMgkine2jRGa5idPtsW5A3mIgBp/Ez9vX4WfDv4I2Pxl1DwDrXlarYw3Om6XffY7aRIbjzY7OSZ&#10;2nKIkzqiKiGScfaIwYd29V5vwT/wUa8FeJPiFF4N8Q/s2eKNF1uPwLN4jjtr6bTI7mzs45lt5vNe&#10;a4jhSOSV7MQtHNIJUuI3cQqrEczbf8Fdfgv4o8X+FvCmhfCTVLm28SajZtbXF1JCTFp1x4PvvEsd&#10;wIofOJmUWP2cwcA+cskckgBQe4eHv2mfA/jH9neb9pSy+HWozaOun3c9xpcV1pV3dmC2neOQ77e8&#10;ktXAWJpCgnLqBsZVlVogAef/ABM/4KQfBv4P+J0l8Y2WiaX4Xj8H6frUV5qniKO11rUHvSWgh07T&#10;XixeKqB2mcXCPG2FWOUnIbpH/BUr9lbxPql9pNloniSS8s9S160SGbRYQ12ulakmk3M0JMuHV7+W&#10;C2jjyJnaZGMaxq8iYvxC/wCCrP7Pmi+HLG88NfDDXNY1q6sZGt9FvEsbRrS6itmnksXaWf55k8q6&#10;gf7MJ44p7SaOV49uS3x3/wAFb/2Y/CfgbWviroPwo8YeKtB0bSYdQt9U8P2+jqdTSS/t7IraxXeo&#10;QTOY7iZllZkSONraRWcO0CygHR/Ff9v7w34a/Z18TftBfDn4LXGv/wDCM65o+nXFjqWrWttFctew&#10;WFw8kd1afbEKxW99GTIQImZD+9WL9+NXxJ/wUL+AXhXxNeeFLvRtVuNSh146PHFayaeVu9RzIIre&#10;KRrpULv9mu8bmUR/YpvNMRChsHx7/wAFLvhz8NtGaPxd+zL8RrfUV0m1vbjwuq6A98vn38FlHCqL&#10;qhjmYfaIpmeJ3hRCEaQTlYD6N4R+MGufE/wp4huvhz8JdIg8TaL4kvdPHh/xZ4kgtBc20N9PbLfN&#10;JZR3kkMc4hlkjEkIckMrBcbqAOZuf2+PgFL8UB8J7Dw1qGoahNYa9eLdW9xpX2Yx6TcabbXSvJJe&#10;L5Tm81W1t0SQKWk3khUUSF/gn9uX4c+Lfhh8RPiJ4r8E3uk3Hw51DxUl1o811avcataaHdyQzXlm&#10;WkRXRhHATvMaxSTojsBiRsz4Uftxab4u1LQfBfxK/Z11bw34h17xt4i8PWf2XULC80qf+x9S+wXV&#10;7FePLAzQtceUiQSQx3shLvHavFBLMmfoX/BSD4f6/wDtLa9+zrD8DdYFxov2WBdUfXtAXz7qbVry&#10;wmTypNQVtqraLdfKXlMb7JIYpzBDOAcx4H/4KzfBm7jk8H+Ovh3BceKLfWNM0aOz+GuvW3iDSbya&#10;/uNRgs0tNRnSyEis+lzhvMiiEZMeSQSR2fx3/bw/Z9+Gnj/R/DetfCjU/Eurab41t9B09rFNLE9h&#10;qd4DbWv2dbu6iYGd3uLcOuABDcbyECl834df8FM/gl47+Gmj/E2H4HeMPDsOseCNP8W6bpviUaHZ&#10;TzWGoS+XpeyQ6kbdpbtvM2BZSIQv+lNbebD5nOj/AIK8/BDxVpvg7xJ8O/gN4q1qx8ZatJFod1f3&#10;uh6c13CmnLfi4t4rq/WWUtv8oAogidS1w1vE8MsoB6B46/4KD/Af4Ztdf8Jj4Q1az021utQtLjUI&#10;W064UzWUg+0oIoLp5SI4GNw5KAKjKh/fP5NaXw0/bw+BnxZ8ax+EPDWkX/8AaV9faxaeHXa602Ua&#10;2dJmeHUjbNDdyEC3m8uOQTCJg1xGNv39nK+Nv+Ck37Nnhnws3izWPh5q11ocfgmx8VahdwXOhyND&#10;p93CkzOlq2oC5vtkDh2azhuI5irQ273E6mGsfVP2/wD9k7wT8RtS1PwD+zj4h1rxIurJp0mqaLoe&#10;kWV3qN5farY6H5Mcl/eW0kzve20FtL/zyXTYXn8uF7GScA434/8A/BXj9mrUvgtdfEPwF8EP+Fke&#10;Fbey1rVp116NbCKTUNDsZNXjjEFxBJIJQbaznSaSNAi3NrNEZSCE9W+EX7dHwVuvG8/7PmhfDCTS&#10;dQ0fxtc+E9N0nRLnTXt0hsrmS2Wcqs6GzjSOESCCVI5GXIt0uBGzD6A0Cfw14o0ldX062tJ7eV5F&#10;V42ilUlWKH5kLKfukHnjGDgggXG0XRz5jHSrfMrbpD5C5c+p45NAHz3f/wDBSj9lXS9Z8TaBPqMg&#10;uPDPxQ0n4eSx+dZb77XtR1C3shawRi481vKkuopZt6IywsZFWRevN+F/+CrnwE174teNvhvc+CdV&#10;t7PwX8P4/Feua7DdWVwFtFXUjciSCOYyxtEtggELD7SxuVL28UYEj/TVp4D8F2niK88XQ+E9NXVd&#10;QihivNSFjH9omjhaV4o2k27mVGnmZVJIUzSEYLtm43h/QnLFtFtTuZS2bdfmIORnjnB6elAHzz4s&#10;/bX+DHwo+I2h+GtY+GywxeOPBl54tm1HTLywluJZbVYozCbdZBJey+UqoGt/OKiNdwWJTIrfjj/w&#10;UK8BfAfWfh3fa98JNXfRfG0jTSaz9os45dNsV0jVNRmuRaiUzy+VHpvzqFUFJcxtLIohb6I1Dw/o&#10;Wq27Wmp6Na3ETQvC0dxbq6mNlKshBHKlSQR0IOKSy8N+HtNsLXS9P0KzgtrK3WCzt4bVFjgiVdqo&#10;igYVQOABgAcUAcl+z/8AtD/D39pTwfP45+Gz3jWMN4LfdfWvlM4e3huYZQMn5JLe4gmXOGCyhXVH&#10;DIvdVHb2lraLstbaONf7sahR+lSUAZfjb/kUNU/7B03/AKAa87/ZA/5JfJ/2E5P/AEFK9E8bf8ih&#10;qn/YOm/9ANed/sgf8kvk/wCwnJ/6ClfEZh/yX2B/681vzge1h/8AkQ1/8cPykesUUUV9ueKB6V4n&#10;bH/jMO54/wCYev8A6KWvbD0rxO2/5PCuf+wev/opa+H40/iZd/2E0/8A2493I/8AmJ/69S/OJ7T/&#10;AAfjSrymKT+D8acn3a+2R4RWXRtKiw0Wl2ysrbgywqOepPSmPoWjSx+VLo1qygkqrW64BznPT3NX&#10;aKoCk+iaRM/mzaRbs3PzNbqTyMHt3HH0qUaTpnlLCNOgCqm1V8lcBcYx06YqxRQBXn0vTp1VZ9Ph&#10;kCEFN0IO0jpj6U6WxtrgMJ7WNtybG3IDlfT6VNRQBVTSNMQhl023yMYPkrxgbR29OPpT4tOsoYPs&#10;sVnEsYyPLWMBeTk8VPRQBW/sjTCys2m2+VztPkrxkkn8yT+dB0jTCu06fAfl2/6leBnOPz5qzRQB&#10;XbTrJ38x7KJmAwGaJSQM5x+YH5U6OxtIXaSK0jVn+8yxgFuc8/iamooArtY2LOrPZwkqxdd0Y4b1&#10;+vNN/snSml+0f2Zb+Zn7/kru659PWppWRV3uePWuLX9oz4An5T8bPCmf+xgt/wD4utIUqlT4E36K&#10;5hWxWFw7SqzUb7XaV/S52D6TpkkSwy6ZbsqKFVTCuAB2HFNGj6Q4QNplufLBEY8hfkyMHHHHFQ6V&#10;4g0TXrCPVdE1a3vLaYZiuLaZZEceoKkg1cyDzWbUo6NGsZxqK8XdFdtH0eXaJNKt22Lsj3Qr8q+g&#10;44FSf2Zp7Sec1hDu6hjEMg5znp6jNSr1p9BQ2KKOBPLijVV/uquBTqKKACiiigAooooAKKKKAMvx&#10;t/yKGqf9g6b/ANANed/sgf8AJL5P+wnJ/wCgpXonjb/kUNU/7B03/oBrzv8AZA/5JfJ/2E5P/QUr&#10;4jMP+S+wP/Xmt+cD2sP/AMiGv/jh+Uj1iiiivtzxQPSvE7b/AJPCuf8AsHr/AOilr2w9K8Ttv+Tw&#10;rn/sHr/6KWvh+NP4mXf9hNP8pHu5H/zE/wDXqX5xPaf4Pxpyfdpv8H405Pu19sjwhaKKKoAooooA&#10;KKKKACkyxOAKWmsecZoAXPYnmkZitfPn7Xv/AAUl/Zy/Y+t7vR/FniE6x4shgV7fwjpLbrly23b5&#10;jY2W6kNuy5BKglVc4U/m5+0h/wAFov2s/jY95o/w/wBWj8A6LOWVIdBkze+WcgBrsgOrYI+aIRkE&#10;ZBA4r2MvyPMMxtKEbR7vRfLqyZTjE/YLx38Yvhd8LrQ3/wASPiFouhw+U0qtqmpRwF0UfMVDsC2P&#10;YGvGPGv/AAVi/YH8DTW8Go/tA6fefalba2i2NzfKmMffMEbbM54zjPPpX4aa94i8ReLNXuPEHinX&#10;73U7+6uHmur7ULp5pp5XYs8ju5LMzEkkkkknnNU9vGP619RR4NoJfvqrb8lp+NzP2p/Qp8A/2qPg&#10;n+1f4J1Txh8D/FMmq2Gm3TWd3NJp89uUm8tX24mRSfldTkZHvX4K4LDk1+m3/BAjn9mHx1/2Ojf+&#10;kUFfmUvSvr/DXC08LmmOoR1UeVa79T+afpGTlGjl7TtrP/201/Cnj3x34D1aPXfA/jfWNFvo42jj&#10;vNJ1Sa1mRG+8oeNlYA9wCOlfSHwY/wCCwP7YPwrtYtL8TeILPxlZwqFjXxBb/vwoRVUGaLazYxkl&#10;9zMSSWNfLNHfJr9LzDI8nzONsTQjLza1+9an885PxXxJkdTnwOKnDyUnZ+qej+aP2S/ZZ/4Kxfs4&#10;/tEJb6D4jvv+EM8TSMyto+tTDyZMY5iucBHBz0YI+Vb5MAE/UUc4kXcp47V/OWCVOUOD2PpX1d+x&#10;V/wVW+Ln7Nc9l4H+JVxd+KvBcbLF9nnl3XmnR7uWgkY5cKCcROccBQyDp+T8SeGMqMXXyqTlb7D3&#10;/wC3X19H95/RHBPj1GtUjhOIIKN7JVYrT/t6PT1X3dT9iQwNLXM/DD4qeBfjJ4LsfH/w48R2+qaV&#10;qEYe3urdvUA7WHVWGeVIBB4IFdJGeME1+P1Kc6U3Cas1o090f0rQrUcTRjVpSUoyV01qmn1THUUU&#10;VJqFFFFABRRRQBl+Nv8AkUNU/wCwdN/6Aa87/ZA/5JfJ/wBhOT/0FK9E8bf8ihqn/YOm/wDQDXnf&#10;7IH/ACS+T/sJyf8AoKV8RmH/ACX2B/681vzge1h/+RDX/wAcPykesUUUV9ueKBOBXidt/wAnhXP/&#10;AGD1/wDRS17YeleKWx/4zBuB/wBQ9f8A0UtfD8afxMu/7Caf5SPdyP8A5if+vUvzie0fwfjTk+7T&#10;f4Pxpyfdr7ZHhC0UUVQBRRRQAUGm7+cEUjv70ANur21sbWS9vJ0ihhjLyySMFVFAySSegAr8yP8A&#10;goj/AMFnLq6uNQ+C/wCx1rLwrDO0GreOo1GZccNHZAjgZyPPIycZj4KyHL/4LDf8FJb/AMT6vd/s&#10;q/s/+NYf7Fjj8rxpq+ltk3cm45sVl6bBgeZsJ3E+WTjep/OsYA+Uf98ivueH+HYSisVilfqov83+&#10;i+8xnU6Ilur271C6e9vriSaaRt0ksjbmY+uaj3dsV3XwL8BeBviJqOpaZ408Vabocem2y6lJqGqX&#10;5hWW3jJjltoY1RjLOzzQyLkqAlvL1LDGnrvwi+HlrqU0Vn4huoIdN8yHUGkurWRbie0sZGvI4mWQ&#10;5L3UDeUyCWMxXURZldfLf6+WLo0ajptPTsmYnmWR6UE+1fQvjT9l34K2/jnWbPQ/jFYrpC+Kr630&#10;u4huI3zbf2nYWkKEswLGJLySRnKKH+yy7Mx7JW8h+JHgGw8FWOg3ljq011/a2jx3c3m2MsKpIyhi&#10;qNIi+YBu27lBGVJBIIwUcdQrySjfXumgsfpx/wAECc/8Mw+Ojj/mcm/9IoK/Mkcpx1r9Nv8AggRz&#10;+y/466/8jo3/AKRQV8B/CX4NWfxJsmv7zxb9hAnmCw29qs0pigiWSVtryR/MfMjCKCQ22XcY9g39&#10;HBOKo4PNsxqVXZJx/Xsfzv4/YPEY/wDs6lRV37/l/L3M2X4SeLV0yHW43sZLV9IGozSNqESeRCXR&#10;BvV2DZLSIBgEMSQCcHBqXwk8WwQ6he6Ra/bbTTILOS+uBIqGM3Fo90o2k7iAkcuWAx+7PTIFdh4p&#10;+Al54IhaOb4jXDzW2h3lzNJbQRiGcQTiGOK2Y3AaYF8OxZUCJllEhG2neP8A4LaZ4ethaeFPi1d6&#10;pHDJqMV9JJGkcBS1knhDRhbhyQwRRtI+7PGwLbyq/aRzepUsoVk7uy9x2+fno7PzPwWWSUad3UoS&#10;Vldrnje+2nlqunQ4+/8Agt8Q9M0fUvEV3pMcdnpccEt1NJeRLmOZ5UjZAX/eAtBKDs3YKHPauWHT&#10;+ddnYeCdFv7q403WvHVx5snh+TUdPaO3Ro5BHZzT+VKzTfunEqqgVVfd5h5Q4Bq+P/hxF4Kt4NQs&#10;vEDXkNxIT5c1osE0CnIRJF81sybo5d3l74lHl4ldnKp6WDzHmrexqyvJ25bRa0t3fn1PJx+VuFH2&#10;tGDUYr3ryjLW/SyX3fM9H/Yc/bV8cfsefE+31e2vLy+8K30wTxBoK3B8uRCVBmjQnaJlA4bgkDaT&#10;jp+1Hw1+JHgz4t+CdP8AiF8Pdfg1LSdThEtnd27ZDDuPUEHIIPIIIPIr+ejjbX3F/wAEVv2m/G3h&#10;H4ryfs43OnXmo+HfEDS3du1vbhl0u8WPJkdsZWORY1Tk4DbcAFmz8D4i8K0cVhZZnh0lUh8S25o9&#10;/Vfivkfsngr4hYvLcyhkeMk5UajtB6twk+n+F/g9e5+q1FA6UV+Dn9gBRRRQAUUUUAZfjb/kUNU/&#10;7B03/oBrzv8AZA/5JfJ/2E5P/QUr0Txt/wAihqn/AGDpv/QDXnf7IH/JL5P+wnJ/6ClfEZh/yX2B&#10;/wCvNb84HtYf/kQ1/wDHD8pHrFFFFfbnigeleJ23/J4Vz/2D1/8ARS17YTgdK8Ttv+Twrn/sHr/6&#10;KWvh+NP4mXf9hNP/ANuPdyP/AJif+vUvzie0/wAH405Pu03+D8acn3a+2R4QtFFFUAUHpRRQBGx2&#10;9a+Xf+CpH7Y037NXwaXwP4A1rT4fHnjSOWz8Px3WqR20lvFgLLcx+ZhZJFLoqR5DM0m4BhGwr6gu&#10;ZBDE8rnaFUktX823/BXT9sHUP2xP20/EXiizvpG8OeG5m0Twvb7pAot4XYPPtYLteWTc5+UHbsU7&#10;tgJPrEcLKNRrms1o9n6n6h4U+G9bxJz6pg5TdOjTg5TmldpvSKV9Hd9OyZQ1S21Ow1O4s9ahmjvY&#10;5mW6jugRIJATu3553ZBznnNQgkD/AOvXE+B/2ovEthplv4Q+KlnJ4s0e1VYrGS6uNuo6fEFAEdvd&#10;EM3lKB8sEm+FCWKIhdy3omjadovjrSX8R/CzWn1qzjWR7iykhEWo2Sh2UCe3DN1Ubw8bSJs5LKwd&#10;E/Tsn4oy/MkqbfJPs9n6PqTx/wCDfGHAdSVWtT9rh76VYK6S/vLeL7307NnYfC7wn8JvE3gDXJPF&#10;2syWviC31awTSYm162s4pbZ47nzuJlO4iRIELbsJ5wYjarV23iX9m34MaJpGk6xbfGOCVdZ/tY2c&#10;UeqWjZ+zakbSJTKxSNMwh7kMzhJVj2KUaRSPChn1NOMjFQhdsL90bunrXsVMLVnU5o1Gk+lr9Laf&#10;mfk10ey6x8Mv2Y7/AMTyaZoXxCuNNsY/COl6ha3V5rlvObq9kFktzaEqiiORWlujzjb5O4grg15z&#10;470rwvo8sFl4e1a4u5FZ/PaW6hlSJcJiNTCzK4DeYBIGw67G2RklRz/HXFGfSqo4WdFpuo5W6O3+&#10;Qj9YP+CBR/4xh8dY/wCh0b/0igr8y42KHejMGwRuBOcH3r9NP+CBIB/Zg8dE/wDQ5t/6RQV+ZajA&#10;+UV6HAPvZ3mN+8f1P5t+kVLlo5db+/8A+2gzF9u9zwMDd29qaF53A/XtTsDq1JwBkfrX6raMVsfy&#10;9zTk92Kqg8Lj8qfY2F5qV5Dp+m2UlzcXEixwwwRlpJGJwFUAEknsBXvf7J//AATh/aF/apuYdT0/&#10;R5PDnhlk3t4m1a2PluOcCKPKtMSR/DhR1JGVB+svEnjn/gmd/wAEaPDEl94j1lfFXxEmQLHbwRx3&#10;erytg4VVyI7KLksxJTdgZLkItfDcR8eZNkMZU4NVKq6Jqy/xS2XorvyP2Xw38D+OPEbHU6eEoSjT&#10;m1Z8rcpL+7Hd+rtFb3PH/wBkj/gjz8UfiiLXx7+0Rct4Q8N8SLprSD+0bqMBW5HKwIwLDLHeCp+Q&#10;Dax+5/2Jr/8AYT0ZNc+Dn7H/AIi8O3154UuI4vEjaXOJ7ppHXcJJZjzODkjcpZFIKDbt2j8SP29v&#10;+Cw/7T/7chl8Hzah/wAIj4JF0skPhnRLh1NwFKlBdTcGfDLvC4VA2DtJVcY//BIb9rOT9kL9t/wr&#10;4q1jVpLXw34huBofibEgWNYLhgkcz5ZVCxTeXIzHOEV8AnAr8Fz3jPNOIMRavP3L6RWkV8uvqz/T&#10;fg/6FlPgXgrEZnJr67CDlGNlOTtrJSnsm1e0YaXtds/pQGe9FQxTeagZW4PNTA5FeKfkQUUUUAFF&#10;FFAGX42/5FDVP+wdN/6Aa87/AGQP+SXyf9hOT/0FK9E8bf8AIoap/wBg6b/0A153+yB/yS+T/sJy&#10;f+gpXxGYf8l9gf8ArzW/OB7WH/5ENf8Axw/KR6xRRRX254oHOOK8Ttv+Twrn/sHr/wCilr2w9K8T&#10;tv8Ak8K5/wCwev8A6KWvh+NP4mXf9hNP/wBuPdyP/mJ/69S/OJ7T/B+NOT7tN/g/GnJ92vtkeELR&#10;RRVAFBzjiihulAHgv/BTD9oBf2aP2F/iR8XYo3kubXw+9np6xxh/9Ku3W0gJGV+USzoWwchQxGSM&#10;V/MaS7uTI3zNyzH1r9wv+Dmfx9Z6F+x/4R+HxmnW617x1HOgjX5GitraUuGP+9LGQPUe1fh7znJN&#10;cGLl76R/eX0X8lp4Pg2vmDXvV6rV/wC7BJL/AMmcv6QuSfkwPrU+marqmiajFrGi6jcWd3buHt7q&#10;1maOSNh/ErKQVPuDmq9Fch/S1SlTrU3CaTT3TV016Htnhn9pfQfHN2tl8b9LW31C4KiTxlo9oquW&#10;+UeZdWqlY5cqPmkiCSMf3jCaQuX63UPDk9taNrOh6haa1oxn8m213R2aS0mJXcoyyq0blBu8qVUl&#10;UZDojBlHzMM5rpPhv8WfiF8JNabWfAfiGaz86Mx31m3z219CSN0M8LZSaJsDKOCCQD1AI+tyni7H&#10;ZfanW/eQXfdej/zP5t8Q/o48PcRc2MyNrDV9+VL91J+a+z6rTyPZOnajJqt4H+KPws+KGNKuzF4P&#10;8QSZaNby7/4lF0ck7FmkbfaEdF80uhH3pY9uX1Nb0DWPDd8bDXNNkt5sblEnRhnG5T0YZ7gkV+nZ&#10;bm+BzSnzUJXfVdUfxRxVwTxLwXjvqubYdwfSW8ZLvGSun99z9Vf+CBJx+zB46B/6HNv/AEigr8yl&#10;zX6a/wDBAZC/7MfjmNV+ZvGrD/ySt64n9nT/AII8aN4R0Bviz+3L4xtdD0ux/f3GgwakipHGpOft&#10;N0DtUHjiNjwfvAnCxw3n+W8P5nmFXFytdxskruTV9l/mfzV4vcGZ/wAaYnLsJllLmac7vpG/Kk3+&#10;iV2z49+An7NHxm/aU8W2/hL4UeC7q+MkyrcagyMlraJuUNJLLjChQ4YgZYjorEgH7u8FfsL/ALEH&#10;/BPfwXa/Gj9uj4paJfapao80UOoOfsTSKFJSC0wXu2UnABVsllOwNtx5L+11/wAF5fgR+zb4cX4A&#10;/wDBOT4faXqDaWvkf8JNJZiPSYANv+oRSJLpj8+6RtgyNwMm4kflX8b/AI/fGb9pLx3cfEz45/Eb&#10;UvEmtXXEl3qEo2xr/cjjUCOFP9hFVe+Mk18xxN4k5lmvNRw79nT7J6v/ABS/RaH9MeBX0FKlT2WZ&#10;8R+6tGuePvf9uU3t5Snr1Ue33l+3X/wcJfFf4waTqXwq/ZE8P3HgLw7cI1sfEbSBdVnhIdWMWw7b&#10;QkEYZCZEK5VwSNv50axrms+I9YuvEHiTV7rUdQvZ2mvL69uGlmnkY5Z3diSzEnJJJJNVBwcE0A45&#10;r8xqVJ1XeTP9OeEOBOF+B8CsPlGHVPvLeUv8Ut/lsuiF6HC9/XtQjyQusqSEMhBVlOCpHfNITk5o&#10;68VB9fKMZRaZ/Tx/wTf+OzftJ/sSfDn4vXF6J7vUPD8cGpSeY7E3VuTbzZZ/mZvMifLHqcnnrXuS&#10;HnFfnj/wbW/EXXPFv7CWqeENa1OOaHwr49vrLSbdVAaC1lht7rDY5OZ57ggn1x0Wv0PXpnFexB80&#10;Ez/KDjrKY5Fxlj8BD4adWaj/AIeZuP4WFoooqj5QKKKKAMvxt/yKGqf9g6b/ANANed/sgf8AJL5P&#10;+wnJ/wCgpXonjb/kUNU/7B03/oBrzv8AZA/5JfJ/2E5P/QUr4jMP+S+wP/Xmt+cD2sP/AMiGv/jh&#10;+Uj1iiiivtzxQPSvE7b/AJPCuf8AsHr/AOilr2w9K8Ttv+Twrn/sHr/6KWvh+NP4mXf9hNP8pHu5&#10;H/zE/wDXqX5xPaf4Pxpyfdpv8H405Pu19sjwhaKKKoAoPSig5xQB+Vv/AAdAeUPhb8JIrj/VN4nv&#10;vMwQGK+TFnBI44r8y/DP7O/wq8YXiXM3xZuPDdpNZtP9nvrO3vZLVhfW9iLeWQTwKbgtK9yUVNqW&#10;wR97sxVf1B/4Of8Awrreofs8/DfxjbW6tY6b4uuLa8kZhlZJ7bMYA75EL/THvX4sDFcFeSjWvKN9&#10;Ef394E4TGZh4X4VYPFuk4TqqXKovebe0rq9mrHsHjX9l3w14d8H6t4n8OfHTR9YuNP8APktdLitw&#10;k15Emq/2eu3ErYkYFbgJgjy9x3HaC0Wofs/fDfTPh7Y+KP8Ahbk9/qF4NPabTNL0mGWW3Nxpk946&#10;hTdL5ixsIInkJTYTJhGKqG8k/i4H5Cg7T/DnI7isfaU3qo/mfsX9i597HkeYyve9+SF7ae7ta2m+&#10;+p6lD8E/hVquo6HpGlfGC4h+3X17Dq11qukRQmxWC3ilA8sXLZlZzNGqFwrFUO8biE5v4p/C6x+G&#10;seiyaf480/XBq2kwXk39n/8ALo8kEU3ktyeVEyqTx86SDGFDNyOAe1GVHy49uKnmj/KdWDyzNMPi&#10;Y1KuMlOKveLjFXve2qSatdfd6gRuPAH416F8I/j98QfAdungRNMg8TaHeXCqvhvVLdpwrlufsjr+&#10;9tJHJXJgZfMKRiRZFULVz4W/sueN/HVpD4q8XOfC/hmSMSLq2ow/vbpCMr9ltyVe6JyOVxGNylpE&#10;BDV7Z4JtfCHwgsJtO+EGgNYXF0jJdeItQ8ufVJEORsjm2D7IpUsrLBsMisVkZ1wo+y4W4P4izytG&#10;rhk6cL/xHdLzt1fy0P5h+kP9J7wW8OcrrZTmvJmGKadsNDllZ9Oeeqp2fX410R9z/sJftD67+xp+&#10;wL4s+Ifw++AXi3xL4i1LxFJc2fhCaayaazIsov3sxin8wwriNivlJPiVcQlAZq/Nr9uD/god+1T+&#10;2x4znk+Nniu7sdLs5vLtfBdjJLBYWTI0mC8BbDzjzGVpHBfHHA4r9DP+Cebs/wAA76V3JY+Mbxiz&#10;Hkn7LZc/Wpv2ov2B/gF+1DBNrXiDQP7J8UfZ1jt/E2kny5SF37VmjH7u4XL/AHmAkwqqJAqha/Hu&#10;PPEbB8J+I2M4fzJvlpuCVVLfmhGT50tVq3t0tddT80+jfxdwtishw/E+LyyMZYhylFpubopTcUo8&#10;2jSS1atPffY/HHGCOK3Ph54WtvGviqLw3NNJG1za3RtvLdFL3CW8jwx5cgfPKqJ6/NwCcCvUf2pP&#10;2Bfj1+yvdzajr+kJrnhl5CLXxRouZIduMhZ0+/bSY6hxsJDbHkA3V4hu8wZHSvosFjMLjqEa+Hmp&#10;wlqmndM/u/C5pgeIMtlUy6unzKyktXF+a0aa7OzPZr/9kq3s9JvBb/GTQbzVY4Dc2ENmkgs7xCxR&#10;IFmm2TLdyMPkhe3CkSREyKWYJf8ADf7K3wc8ReLdP8ND9pSSO31Ca0ii1b/hFkFuRd3UMFvKPMvE&#10;fy8Sl5dyq8QQ/I2ePDAAflx+lHBH3a9D2lO/wfizyP7D4kkrPM5fKnDy02fy9dbntXhz9lnwBrWk&#10;X3iO9+N0lnptrZzX8M0mj2hlntU04X3l+V9vDLdEEReUf3ZcgLMxDBadp+zN4auFlWb4nXMLJcRx&#10;Q3DaFG9vcCabyoZI2S5aR1HBmCxFo8MEWfA3eQbRjICn2pSdp3BKOen/AC/ixwyXiaOrzJvb/l3H&#10;ZLXbv/Wx+w3/AAa06heSeDvjFpb3LNbw6no0sUOflV3juwzD3IRB/wABFfrImO1fmJ/wa/eC9LsP&#10;2ZviH8RIgftup+Ol0649PKtbOCWP9byT9K/TuPOSa9Cj/BXof55+M1anW8TsylD+dL5qEU/xTHUU&#10;UVofmIUUUUAZfjb/AJFDVP8AsHTf+gGvO/2QP+SXyf8AYTk/9BSvRPG3/Ioap/2Dpv8A0A153+yB&#10;/wAkvk/7Ccn/AKClfEZh/wAl9gf+vNb84HtYf/kQ1/8AHD8pHrFFFFfbnigeleJ23/J4Vz/2D1/9&#10;FLXth6V4nbZ/4bDuf+wev/opa+H40/iZd/2E0/yke7kf/MT/ANepfnE9p/g/GnJ92m/wfjTk+7X2&#10;yPCFoooqgCg8jFFBOBmgD41/4Ls/Amf42f8ABOXxfNpenyXGpeD5rbxHYxrOIwFtnxcs2fvAWkly&#10;wXqWC9TgH+d0dM1/Wp448L6X448Gat4M1u3Elnq2nzWd1GQDujkQow5BHQ+hr+WX9pr4H+I/2a/2&#10;gPF3wK8V2bQ3nhvW5rTazFvMhB3QyAlVJV4ikisVXcrg4wa4sZG1pH9pfRY4ip1MvxuSTfvRkqsV&#10;1aklGXyTUX8zhaOcZJrQ8L+FfEvjbXLfwz4R0K61LULpitvZ2cJkkfAycAdgAST0ABJ4BNe5+Af2&#10;VvB3gtIdX+N+oR6xqDZb/hFfD+rAx2uGK7Lu6jVkYsMOFtnfC4V5EfcidOU5HmmeYhUcHScn1fRe&#10;rei+8/ZfFHxo8O/B/KXj+JcbGlo+WmnzVZvtCC1frol1aPI/hp8H/H/xa1FrTwbo263g+a+1S7kE&#10;NpZrxlpZW+Vcbh8oyxzhVYkCvevA3wZ+EXwfv1vILWy8cazbqNup6tp7f2bBMDy9vaS4+0JkDY10&#10;mGU/Pbqx2pu3uuajfaZZaFvjh07TLZLfTtNs4Vht7ZFUD5Y0AXeeWeQgvI7M7szszGrt281+9cM+&#10;FmXZY418ytVqfy/YT/N/PTyP8gvHb6eXH3iH7XK+Fb5fgXdcyf7+ov7018Ca6R1/vMmv9Q1DVr2X&#10;UtVvprq4mkaSae4kLu7MxYkkkkkkk/jUNHA53UA5r9XpwhTgowVkui6H8D1q1fE1nVqycpSd2222&#10;29229Wz7U/4J3/8AJAL7/scLv/0ksq90Oc8V4X/wTvz/AMM/32P+hwu//SSyr3Qlge9f4+/SY/5P&#10;VmvrT/8ATVM/13+jj/yZvK/8Mv8A05IbIm9DGw4K4+Vsf1/rXyb+1L/wSZ+Dvxjnu/GHwaurXwLr&#10;9xudrOG3/wCJPPJgYzDGu61HByYlYDdkRnGD9aDd1oy44Yfzr8u4d4uzzhfEc+BqtJ7xesX6q/4q&#10;z8z97y/McwyfFLE4Ko6c+6e67NPSS8mmfhv8a/2d/jN+zxry+HPjB4EvNHmZiLe4kAkt7kc/NFMh&#10;KSDg9D2riznjBr95PG3gLwV8TPC114J+I3hHTtc0i9TbdafqdqJEbjG5TjdE4BO2SMrIh+ZGVgCP&#10;g/8Aaq/4I73llFqHjr9lnUvOt7eLz/8AhDdUmZriTk70tZzxIQNpWKXDEBgHdiqH+lOE/FfI8/5a&#10;GM/cVn0b91+kv0dvmfuXDPixhMVy4fN4qlPRKavyN+a1cPXWPmtj4LOB0NFX/FPhfxN4J1648MeM&#10;fD95pepWb7Lqxv7dopYm9CrAEV1/7LnwH8R/tN/tC+D/AIE+GIJGn8S67b2k00cZf7NblwZ5yAQS&#10;scQeQ8g4Q4OcV+sQftLWe5+q4vNMDg8sqY+U17KEXNyTTXKle6ez0P36/wCCJnwgufgz/wAE4vh/&#10;pOraZBb6jrNvc6zfNDbmNpDdXDyxGTIBZ1hMUZJ7RgDgCvrJKy/BnhLSvA/hXTfBnh+38nT9JsYb&#10;OziaRnKQxoERdzEs2FAGSST3JrWAxXspcqSP8ms+zSpnWd4nMJ71Zzm/+3pN/qFFFFM8kKKKKAMv&#10;xt/yKGqf9g6b/wBANed/sgf8kvk/7Ccn/oKV6J42/wCRQ1T/ALB03/oBrzv9kD/kl8n/AGE5P/QU&#10;r4jMP+S+wP8A15rfnA9rD/8AIhr/AOOH5SPWKKKK+3PFA9K8Ttv+Twrn/sHr/wCilr2w9K8Ttv8A&#10;k8K5/wCwev8A6KWvh+NP4mXf9hNP/wBuPdyP/mJ/69S/OJ7T/B+NOT7tN/g/GnJ92vtkeELRRRVA&#10;FB5GKKKAI2GBg1+YP/BdX/gnH4S+JXizS/2y0ub6zt7Wzj03xlDoelia4ugrf6NMxJVIlALRNOxY&#10;r+5GxxgL+oJRT2rJ8b+EPDfjvwrf+C/FmlQ3mm6paSW19azoGSWJ1KspB9QTW2H+rxrweIjzQTTa&#10;va6vqr9D0Mt4g4l4ZqVMZkOI9jiuSUYzspJOStqno7b+qufz1abe6L4R8ON4J+Gfhq38P6RJIXuV&#10;t/mu9Qbpuurk/vJgBjEeRCh3FI0LuWpA8/N2Fez/ALcX7H/iX9jv4wzeDruSS80HUN1x4d1by2Am&#10;hz/qm6/vI/unk5GG43YHjJO7kV/WGQ08njldOWWxUaUldWX5+fe+p/m/x5m3GGb8T4ivxNXqVsXz&#10;PnlUk5O/k39ntbS2x6B4f/Z38Z+LvAkXj7w55LWKaXNe30tw5XaYryC2eKNVDM5X7TBIWICbWYbt&#10;yMta91+x/wDEK28Pal4jbxJorQ6cyptKXyNcSFZm2R7rYKAPIlHmSFIiVGHO5SeU+FPgvxJ8S7u+&#10;8N6Nr7WstrpwktY5r5YYWLXUEbKxdgqjEhbqMso9a9A1D4HfH3U9G1RNS8fac+n6zrTm4l+1HytQ&#10;mttRi04TJtTcIjJqTEcKGUOcEqteTjMdjcNWdF4qCfNonF3s2rLs9LnVgcty/GYaOI+pTceV3cai&#10;SbSab1WmvrocjpfwIt7zxM3hfVfilo2mztC0lj9q0nVd19jedsaiz3AkIGy4QYkAySGAsXHwBvz+&#10;zzB8b9OF5c7LxhqipHH9nsbfzfJRpGJDB5JGQRqobcFmJ2eVlrUnwA8WT+E4/H58cWkkf2S5uo7p&#10;pp/mghura2OAY9wJluNwz1QZIU5WuO8e+FfFfw41ibwVrt9N+5lkSSFXdYy6SNG+FJHG9D1AOMEg&#10;ZxXVhcVUxtSMaWKUmpJv3d0r8yXrp6ehx4rA0cDRnOtg5RTi0m53s5W5X8rP1TZ9a/8ABO//AJN/&#10;vv8AscLv/wBJLKvdMMThVz7CvC/+Cd//ACb/AH3/AGOF3/6SWVe+abff2befajD5n7qRNu7H3kZc&#10;/huzX+Uv0kI05+OGZxqOycqd32XsqZ/qN9HeU4+C2WOCu+Sdl39+RV3gDGVoMi9V5/Gugg8UeH5D&#10;dpe+GoVEyt5Lwxx7kz5vAyuBw6c/9Mx3xiHVvEXh+/sGtrTwpDaySSXEjzIw4LshQLxwqhSMDsxx&#10;g5NfkEcty2VPmeLiu65Xfp/XyP1769jVU5Xh363Vuupigjd/PNKQM5wKs6zfx6prN1qkNv5K3Nw8&#10;vl7gdm45xx9arcjg141RRhUag7pPfa/b0PShKUqaclbTb9Dz79oH9l74J/tNeHF8P/FvwfDdSRbT&#10;Y6xZ7Yb+ywckRzbSQh6FGDIc527grDW/4I+/8ElNP/ZQ+MHiH9pLxB4rj1yG4tzp3gffC8dxBbtg&#10;zyzr9zeWXy127gUXdlS20erfCD4Wan8T/FUdhHEy2FuyvqNx0ATP3B/tMOB+Jr660fSrLRNPg0rT&#10;oBHBbxrHCi/wqBgCv6m8D6fFFbBzxGLqN4VK1NS1bfVxb1UVt2bfkfF8Z8bZhl2VVMiwddqFX+JF&#10;P3Urp2S6N9bWut9y4M96KKK/oI/DwooooAKKKKAMvxt/yKGqf9g6b/0A153+yB/yS+T/ALCcn/oK&#10;V6J42/5FDVP+wdN/6Aa87/ZA/wCSXyf9hOT/ANBSviMw/wCS+wP/AF5rfnA9rD/8iGv/AI4flI9Y&#10;ooor7c8UD0rxO2/5PCuf+wev/opa9sbOOK8Tts/8NhXH/YPX/wBFLXw/Gn8TLv8AsJp/+3Hu5H/z&#10;E/8AXqX5xPaf4Pxpyfdpv8H405Pu19sjwhaKKKoAooooAKax7Yp1FAHnf7SX7N3w2/aj+GV78Mfi&#10;Xoqz28677O8RQJ7G4H3J4W/gcHr2ZSytlWYH8YP2rf2OvjD+yH46ufDXxA0eSfSWutmi+JreM/Zd&#10;RjK7lwf4JAMhozypVsbl2u37x1zPxP8AhZ8P/jJ4Ovvh/wDEnwta6vpF+m24s7pTg9wwYYZGB5DK&#10;QwIyCDX2HCnGGM4br8vx0pbxv+Mez/M/MfETw0y3jjDe0i1TxMV7s7br+WXdee6P577a5ntpDLa3&#10;Lxyf3o3K989vcA1K2q6tMAsup3DBckBpm4ywb1/vAH6jNfcH7W3/AARc+IfgN7jxl+zPqDeJNJGX&#10;bw9dsF1CAdcRtgLOAOx2t0wGJwPibxH4Y8SeDtYm8PeLdBvNMvrdmWezvrZopIyCQcqwB6giv6Ey&#10;fPsoz6iqmFmm+qdlJeq3/TzP414i4T4j4TxLoY+lKK6SV3GS8mtPlv5FRr2+EQh+1zeXtwI/MOAC&#10;QSMZ6ZGfqBVjWPEGv+Irxr/xBrd5fTPI8jTXlw0rlnYsxyxJyWJYnuTmqmcDOOKOOoP4V7Hs6fMp&#10;W22Z8061Xl5W3b1PtT/gnfz+z/fD/qcLv/0ksq90KmvC/wDgnf8A8m/33/Y4Xf8A6SWVe6c1/j99&#10;Jf8A5PXmvrT/APTVM/11+jl/yZrK/wDDL/05INh9KMY9aQ5BxjmpdPsb/VrtLDTLGW4mkbCRQxlm&#10;J+gr8LhTqVpqEE23okldv7j9ulKNOLlJ2S66JERx0Jrpvhf8K/EfxS1oadpCGO1jYfbL5l+WIeg9&#10;W9BXd/C79lDWdaEWr/ECT7FbfeGnp/rmH+0eifhz646V79oHh3SPC+mQ6PoWnxW9vCoWOONen1PU&#10;n3PJ71+58C+DeYZpVhi85i6VFWfJtOXr/Kvx8kfnvEXHOHwsHQwD55/zfZXp3f4FLwJ4E0P4feH4&#10;vD2g2u2NOZJGA3Sv3Zj61t7WHanJ0p1f1dhcLh8Dh40KEVGEVZJaJJH4/Vq1K1R1Kjbk3dt9Qooo&#10;roMwooooAKKKKAMvxt/yKGqf9g6b/wBANed/sgf8kvk/7Ccn/oKV6J42/wCRQ1T/ALB03/oBrzv9&#10;kD/kl8n/AGE5P/QUr4jMP+S+wP8A15rfnA9rD/8AIhr/AOOH5SPWKKKK+3PFA9Oa8Ttj/wAZhXI/&#10;6h6/+ilr2w9K8Ttv+Twrn/sHr/6KWvh+NP4mXf8AYTT/APbj3cj/AOYn/r1L84ntP8H405Pu03+D&#10;8acn3a+2R4QtFFFUAUUUUAFFFFABTfL5zmnUUAMaHPQ1w3xj/Zn+Bfx+0ptI+Lvwy0rXI2jZEmur&#10;fbPCGxkxzJiSI8D5kYH3rvKK0pVq1Cop05OLXVOzOfFYTC42i6WIpqcXupJNP5M+C/ip/wAEKvg1&#10;rd1d6j8KPifrWgtL5jwadqCJeW8TMxKqG+WTy1BCgMzMQOWJyT4z4s/4IT/tHabcRJ4L+KnhHVI2&#10;X98181xZlD7BY5cjp3H09f1YKbmyRQ6g8bK+swfHvFGDSSr8yX8yT/4P4n5zmXg/wDmUnJ4Xkb/k&#10;k4/hsvuPhn9lH/gnN8efgh8MLjwV4t1vwzNdTa9cXqyafqE7xiN4beMAloFO7MTZ4xjHPp6pYfse&#10;+PLhmGp+I9Nt1/haHzJc/gVXH619IYwelATPQV+M8VeH/DfGnEtbPM1hKdarZytLlj7sVFaLyS6n&#10;65wrmWM4N4do5LlkuWjSTUbpOVm3LVvzfY8b8OfsdeFLZlm8T+Iby+wF3Qw4hQkfe5GWwenBBA75&#10;6emeFPhx4M8FWgtPDGgQWi92Vcu31Y5ZvxJraUIOKdXo5NwfwzkC/wBhwsIP+a15f+BO7/E1x2cZ&#10;pmP+8VZS8r2X3LQZ5IByDSiMAYBp1FfSnmABjiiiigAooooAKKKKACiiigDL8bf8ihqn/YOm/wDQ&#10;DXnf7IH/ACS+T/sJyf8AoKV6J42/5FDVP+wdN/6Aa87/AGQP+SXyf9hOT/0FK+IzD/kvsD/15rfn&#10;A9rD/wDIhr/44flI9Yooor7c8UDnHFeJ2x/4zDuR/wBQ9f8A0Ute2HpXidtn/hsO5/7B6/8Aopa+&#10;H40/iZd/2E0/yke7kf8AzE/9epfnE9p/g/GklZ0tmeOMuyqSqA43H05pf4PxqHUL0WGnzXrJuWGF&#10;nYDvgZr7Za6HhHiWkf8ABQL4Dx+GNJ1v4kPqvhW81STS4P7PutNkvljm1DUm0u1T7VYCe2YPeI0W&#10;RJlBtaQRgitzxj+2x+zL8PPha3xp8cfFCHSfDI8NWevLqt7p9yiy2N3FPLbtGvl75ZHS2mbyEDTD&#10;aMoCyg4fhf8AaL+CHiz4cfDn4n6v8MZLf/hYSWi6bDJoas9pKbK41EBi6ozIghmKyIrBmZWUYfdV&#10;zTv2m/2X/EegeJtR0aa2nh8LWVxBr1vdeHbi3aC3topt4KSwBmgXFxFvVWjEgliB8wMldcsHjI/Y&#10;f3edvz0JUovZj9e/bS+F0nw58a/ErwHfR6lY/Di6uoPHDatb3+njS3h0RNYOVNpJJL/o1xZsfLjb&#10;Cztt3yRmEq37a3wh1T4p6D8JPB9xealrGo+Pm8Ka1Z3FhcWM2j3f/CNTeIVMkdxEjPutFtuBjH2o&#10;ZO6N0Fj4afGvwR461PVvA2t+EtL03UnkleTS490v9oRwoLW7fmFFlaK6intWVS+Y4YpCQk8YMPgj&#10;9qL9lT4h/EbVfCfhbxHpcnibR9TuodSil0xo5kvLf7RazIJGQCSZUs5gVRmcQqjEeW6Fl9TxWtoN&#10;21dley7hzR7kuuftufs4+F9a1vw94j8WapYXvh2zlutYt7zwpqMbQQR2Md88g3W43qLeVD8mTv3R&#10;48xWQWNd/bA+CFh4Y8U6tpPjmxmv/CHh9dY1zR74XFtcWNu8KzRm5h8l54N0bo20wl8OPkJIFZGr&#10;ftY/seST29zrXivSZH1DWrPRreSbRZHae9vby4023g/1ROZJ7W5hyflAiYsQmGPMeLv+Ckv7Ifhv&#10;W/7G1rX1/sGaxupdc1qfRblbe3aPULXTYoyhhzP509wFVk3DYiv9yRGOlPLsfUlaNKTfow5o9yzo&#10;/wDwUu/Zw8R/HjTvgnomvzSLqVnGtrqU2m3sLSajLpLa1HZCGS2BXOlo92ZXZEXAi5lJQdBe/wDB&#10;QL9kfS9S0/SNQ+LS282paDp+t2vnaNeRxnT728s7K2uGkaEIivcahaJhiGUS72Cojsul4n+NH7N/&#10;g2wj8X61YQLah03ahB4Yml8ljYSTLv8ALhLRkWsbL8wG0MsZwzqjcbN+25+xprPh678Q+GVh1z+z&#10;bHSpbi1tfC8vmx2F3BbXsUqrLGvmRxWssd5Ike544oXbZuiKiY4PGTV1B/d+oc8e5c8A/wDBSX9l&#10;T4nXd7c+BPHkl/otjqUem/29Hp85t7q8fVzoyxwARlpFF+rQmQhUOUkQvExlXp7v9tj9mPTfgt4g&#10;/aJ1X4nx2XgnwvfX1jrPiK/0+5gt47izvptPuIk8yNTOy3dvLCBEH3so2bg6FvPtR/b0/ZR8K+I7&#10;6w8Q6JHpuh2mmS6hfatJ4XvVaGVdUt7RVkgNoCfMurkPHIjOJApmB2EOe88a/tHfsw+BHtfBXjHV&#10;7GGXVbVdRt9Ej0aW4eZJryCFZDBFG53SXN3EACNzs7MAdrlalgcZC16b18vv+4OaPc5nwD/wUk/Z&#10;t8WaRruoa3rl9pE/h/xBrmm6jbto97cLGmnazJpZnaSODYolZY5QhOVWQ9RG7Du/gz+1B8L/AI/a&#10;14s0n4Y3V9eL4M16bR9Wu5bNoY2vIZZYJ44w2Hby5oZYyxUBimULKVZqfj34m/s2fD7XbXQvF9jp&#10;UGoanbTXENuNCaSSWM3VnFIx2Rnk3F5aZBwWZ84OxyvFx/t4/swaDqcPh+x1Kx0nUNU1CWYw3mny&#10;RxXVgL22h/tFZ7eKWGSOZb60uImZxvjulZimJNk08FiqsU4U27+X4hzR7mZ+zh/wVa/ZQ/aI8C+F&#10;dZsfE15p/ibxF4A07xVd+Do9Fvry6sbe60qTUzGGit8XGyKGZS0YIZ1jQDfNEj+kfEH9s39mz4Xe&#10;HPD/AIq8Y/FOzjtfFkcr+Fl06CW+m1hY4xJIbaG1SSSbapGQqkgsq9WAOfF+0f8AspeFfhtq/wAV&#10;ItY0fS/DOkxm21XUf7L8lBHGWjjj8vYHkRlwYgqkSRyxtHuWRSc/4g/tcfs7+E7xtKuYLa4utN8S&#10;Qafrlvfae9qdJ+0OzG5k86IYQhWlVukyguhZRuop4PF1JWVOTt5en+a+9BzR7mV49/4KW/sxfDXx&#10;Rb23i3xiLHw1H4Y8V6trHiq6t544rGTQdQ0yxubUQmLzJ3aXUTtMYbcbchQ+9SOsuf20fgXY+O5P&#10;Auoa/dWc1peXNlqst/pN3bixu4jp+I5PMiAEbrqdswnz5RDr8xyK4j4ift3fsgeDY9Gu7KK11mPx&#10;BJqStNY6BNIpsbdrT+0Z12wN9oUG6syY0y05ddgfYcR/Ev8Abt/Zu+HPxB2eO/DUP/CL3HgjWtfn&#10;8cQ6TLdxvb2MWmS3QEcMDtNE1ve27eYpYFrdoiu5VB0WW4+Vkqbu7207b/Ndtw54dz00/tXfA4+L&#10;bbwJB4tup9Wu/EE2i29nbaFeSs17EzrKnyQkBEMblpSRGiqWZgvzVJ4N/aR8CeNde1TRrZLmzOma&#10;9caOrX6hftN3BPPDIse0sD/qHZQSHdQSFG1sYEn7WX7LGmeK9Y0y+12GyvdA+3za9e3OgXEcenrZ&#10;29tc3c085iCxJHBqNtI0rsEK3HDMRIF7z4d+Kfhn8VfDFv49+Hd7pupaXeTPLb6hZRqySuGYM4OO&#10;Tu3c9eT71z1MPXoxTnBpPq1oNST2OW1f9sH4CaL4f0nxRd+JdUmtNe0e61PS2sPC+oXUjwW20TBo&#10;4YGeOZWdEFu6rM8jCNUaQ7Ko67+3T+y54b8K6P4/vfirbTaDr2pLYaXrGm2s17byXBLZVmt0fykR&#10;UZ3kfEcaKzuyqrMPUW8M6FIkcT6JZlYJPMhU2qYRwwYMvHB3AHPqAetJe+F9A1IwHUdCs7j7Mwa3&#10;861RvKIORtyPlwfSsRnl2uftvfs+eEFsV8beMmsJNX8UWugaDHBYz3Z1S9uEtHjW3WGNnZAL2EtI&#10;yKqLvdiI0Z69W8P6xZeIdFtdf01pDb31tHcW5mgeJyjqGXcjgMhwRlWAI6EA1Hb+GNCtEjjtdDs4&#10;1hGI1jtUXYNoXAwOPlUD6ADtVy2gjtYVt4YlSNFCoqjAUDoAO1AElFFFABRRRQBl+Nv+RQ1T/sHT&#10;f+gGvO/2QP8Akl8n/YTk/wDQUr0Txt/yKGqf9g6b/wBANed/sgf8kvk/7Ccn/oKV8RmH/JfYH/rz&#10;W/OB7WH/AORDX/xw/KR6xRRRX254oHpXidt/yeFc/wDYPX/0Ute2HpXicDbf2wbk/wDUPX/0UtfD&#10;8afxMu/7Caf/ALce7kf/ADE/9epfnE9p/g/GmT28dzbvBLnbIpVtrY4p554UUoAxytfbryPC6ng7&#10;/wDBOL9m+S1hs3174tNDbri3jb9oLxltiG0rhR/a2F+Ukcdjiq93/wAEzv2XNRh+z3mofFSRPOWU&#10;K/x+8YkB1lWVW/5CvUSIrj/aUHqK+gOP7po4/umu2OY5lHVVpL/t5/5i5Y9jwSw/4Jtfsz6SkKaZ&#10;rHxZt1t1Zbfyf2gvGS+WGOSFxq3ygk5OOtJc/wDBNn9mS8tms7vVfixJEzSM0b/tA+MSpaQMJDj+&#10;1erB3BPU72z1Ne+ZH900YH900f2jmV7+2l/4E/8AMdo22PnvS/8AgmD+yjolotjpMvxSt4V8nEcP&#10;x88Yqv7nHldNV/g2rt/u4GMYpuk/8Euf2StCha30VPidaxtfXF6yW/x68YIPtM9wbmabjVfvyTky&#10;s3Vn+Yknmvobj+6aMj+61V/amaSvevPXf3pf5i5Y9jwW6/4Jxfs13qNHe658WplZt22T9oLxkw3Y&#10;K551XrgkZ9CfWqs//BLv9km4ntry5T4mSS2U3m2c0nx28XFoH+zvbbkJ1TKnyJJIsjHyOy9CRX0J&#10;gf3TQMDkKan+0syX/L6X/gT/AMw5YvoeBXH/AATT/Zgu1ZLvUPitIJECSeZ8f/GLblBDAH/ia8jI&#10;B+oFPm/4Jwfs1XDF7jWvi1IxK8v+0F4yOduCv/MV7EDHpiveuD/CaOP7po/tDMP+f0v/AAJ/5hyx&#10;7Hg91/wTf/ZrvZfPvdc+Lc0nl+Xvk/aC8ZM23Ibbk6tnGVU49VHpWdpP/BLT9kLQrsX+i23xKs5l&#10;hiiSa1+O3i6NljiVFjQFdUGFRY4woHCiNQMbRj6J4/umjj+6accyzKKsq07P+8/8w5Y9jwmT/gnT&#10;+znNHNHN4j+LrLcLtuA37QnjIiUYxhh/a3PHHPamP/wTe/Zqnujezax8WXmZ1dpm/aC8ZFmZRhWJ&#10;/tXOQOh7V7zgf3WoGByFNL+0Mw6VZf8AgT/zHyx7Hgh/4Js/sztPHdNqnxXMsLM0MjftAeMdyMxB&#10;Yg/2rwSVUn12j0FVov8AgmH+yhBHcRRP8UFW7ed7pf8AhfnjDErTY84t/wATX5i+1d2fvbRnOBX0&#10;Jkddpo467TR/aOY7e2l/4E/8xcsXujwQ/wDBNv8AZokeZn1j4sN9oV0uCf2gfGP71WVVYN/xNfmB&#10;CICD1CrnoMet/DL4Z+G/hH4Qt/BHhS81y4sbZ3aKTxD4mvtXuiWYsd11fTTTuMngM5CjgYAAroML&#10;/dNLu/2TWVbFYrERtUm5Ls22vxGLRSbv9k0bv9k1gAtFJu/2TRu/2TQAtc38XPH9z8Lfhb4k+JVp&#10;4SvNek8P6Hdaiui6dPDHcX3kxNJ5MbTukau23aC7qoJ5IHNdHu/2TWd4r8J+F/HXhnUPBfjTw5aa&#10;tpGrWclpqml6hbLNb3dvIpV4pEYFXRlJBUggg4oA4XwX+0QPFfxD8O+CrnwtFZweKvAieJNGum1I&#10;tK+Gi8+BojEoIjFxb/PG7n5zvSIeWZPSlbca5fwd8Efg38PL+11XwJ8K9B0e6sdFh0eyuNN0mKF7&#10;fT4f9VaIUUFYUz8sYwo7CuoGF6KaAM3xt/yKGqf9g6b/ANANed/sgf8AJL5P+wnJ/wCgpXoXjdm/&#10;4RHVMD/mHzf+gGvPf2PyP+FYSZ/6CUn/AKClfD5h/wAl9gf+vNb84HtYf/kRV/8AHD8pHrFFFFfc&#10;HiiMwA5NfPXxA8T33gD9pO78Xf8ACOXV9Ctmke2FSM5iA64NfQWGNNFvG7ZkRS30r5viXI62e4el&#10;CjW9lOnOM1Ll5tY3to7dz0ssx0MBVnKcOeMouLV7aO3X5Hjq/tZTAf8AJMdS/wC+v/saP+Gspf8A&#10;omOpf99//Y17H9jg/wCea/8AfNH2OD/nmv8A3zXm/wBi8Zf9DNf+Co/5nV9eyb/oE/8AJ3/keOf8&#10;NZTf9Ex1L/vr/wCxo/4aym/6JjqX/fX/ANjXsf2OD/nmv/fNH2OD/nmv/fNH9i8Zf9DNf+Cl/wDJ&#10;B9eyb/oE/wDJ3/keOf8ADWU3/RMdS/76/wDsaP8AhrKb/omOpf8AfX/2Nex/Y4P+ea/980fY4P8A&#10;nmv/AHzR/YvGX/QzX/gpf/JB9eyb/oE/8nf+R45/w1lN/wBEx1L/AL6/+xo/4aym/wCiY6l/31/9&#10;jXsf2OD/AJ5r/wB80fY4P+ea/wDfNH9i8Zf9DNf+Cl/8kH17Jv8AoE/8nf8AkeOf8NZTf9Ex1L/v&#10;r/7Gj/hrKb/omOpf99f/AGNex/Y4P+ea/wDfNH2SD/nmv/fNH9i8Zf8AQzX/AIKX/wAkH17Jv+gT&#10;/wAnf+R45/w1lN/0THUv++v/ALGj/hrKb/omOpf99f8A2Nex/Y4P+ea/980fY4P+ea/980f2Lxl/&#10;0M1/4KX/AMkH17Jv+gT/AMnf+R45/wANZTf9Ex1L/vr/AOxo/wCGspv+iY6l/wB9f/Y17H9jg/55&#10;r/3zR9jg/wCea/8AfNH9i8Zf9DNf+Cl/8kH17Jv+gT/yd/5Hjn/DWU3/AETHUv8Avr/7Gj/hrKb/&#10;AKJjqX/fX/2Nex/Y4P8Anmv/AHzR9jg/55r/AN80f2Lxl/0M1/4KX/yQfXsm/wCgT/yd/wCR45/w&#10;1lN/0THUv++v/saP+Gspv+iY6l/31/8AY17H9jg/55r/AN80fY4P+ea/980f2Lxl/wBDNf8Agpf/&#10;ACQfXsm/6BP/ACd/5Hjn/DWU3/RMdS/76/8AsaP+Gspv+iY6l/31/wDY17H9jg/55r/3zR9jg/55&#10;r/3zR/YvGX/QzX/gpf8AyQfXsm/6BP8Ayd/5Hjn/AA1lN/0THUv++v8A7Gj/AIaym/6JjqX/AH1/&#10;9jXsf2OD/nmv/fNH2OD/AJ5r/wB80f2Lxl/0M1/4KX/yQfXsm/6BP/J3/keOf8NZTf8ARMdS/wC+&#10;v/saP+Gspv8AomOpf99f/Y17H9jg/wCea/8AfNH2OD/nmv8A3zR/YvGX/QzX/gpf/JB9eyb/AKBP&#10;/J3/AJHjn/DWU3/RMdS/76/+xo/4aym/6JjqX/fX/wBjXsf2OD/nmv8A3zR9jg/55r/3zR/YvGX/&#10;AEM1/wCCl/8AJB9eyb/oE/8AJ3/keOf8NZTf9Ex1L/vr/wCxo/4aym/6JjqX/fX/ANjXsf2OD/nm&#10;v/fNH2OD/nmv/fNH9i8Zf9DNf+Cl/wDJB9eyb/oE/wDJ3/keJa7+1Fcatot5pafDXUla5tZIlYse&#10;NykZ+7W5+yRa3Fl8NZIbqCSNv7TkO2RCpPyp616h9mhzgwr/AN80RwojfIoHOTTy/hvNqeeU8xx+&#10;M9q4RlFJQUdJWvqm+xOIzLCSwMsNh6PJzNNvmb2vbdeZNRRRX2p4o2P0xTc/LRRSj0HLcKKKKsQU&#10;UUUAFFFFABRRRQAUUUUAFFFFABRRRQAUUUUAFFFFABRRRQAUUUUAFFFFABRRRQAUUUUAOX7p4po6&#10;0UURAkoooqQP/9lQSwMECgAAAAAAAAAhAFxmCBidpwAAnacAABUAAABkcnMvbWVkaWEvaW1hZ2Uz&#10;LmpwZWf/2P/gABBKRklGAAEBAQDcANwAAP/bAEMAAgEBAQEBAgEBAQICAgICBAMCAgICBQQEAwQG&#10;BQYGBgUGBgYHCQgGBwkHBgYICwgJCgoKCgoGCAsMCwoMCQoKCv/bAEMBAgICAgICBQMDBQoHBgcK&#10;CgoKCgoKCgoKCgoKCgoKCgoKCgoKCgoKCgoKCgoKCgoKCgoKCgoKCgoKCgoKCgoKCv/AABEIASIB&#10;W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as+pqCHUtOnuJbOC+hkmgk8ueFZAWjfaH2kdQdpDYPOCD0IqfYSPmH4V43ov7K2peHXtTo/ju4&#10;SGzjQ2tq0j7YZIJQtvscEOu6yMlrIxLEjy2A+Qq39N4ipiKdvZw5t+u3/Dn8h4Wjha0Ze1qclrW0&#10;vf8A4Y9k6nGKB6GuF8V/C3xfr2lw2GjeOrvS9ug6lYbo7uWVree58ow3YbKmV4PLdVVtuRKTuUqA&#10;czVPgp491W6Wa2+JU+m285la+s4prm4yQxa3VZDMjBFLzCQLsMquq7ozGjCJYjEL/l238zSOEwct&#10;6yXyff8AU9NyOlJ0P8veuZTwEHtNafUru+j/ALUsmhaOz1idnt1YOWEL/LtfcxKuqqwOAMBRXNad&#10;8M/inqXheHUNc8ZLa+IrywWa+a3mmFvaXrQyBoljEhWS3DyDgFH/AHed53KIx4ivp+7d/VCWEwru&#10;/apJOy0Z6VuHUU45I46VwPhH4VeKdP8AHfiDxl4r8Y3N5Dq1ilvYaYt5ceTY/v7qSQgbwrFlmhXc&#10;FVgIOCAcDmLX9nP4iaN8Irz4e+HfidLaXs2jR6ba30c1wBaommR2iPF8/wC7ZZ0Nz8oBJOzcPvUS&#10;xGJjqqd99L9tvvLjhME3Z10ttbPrv934nspyvWobHULLU7GHUtNvYbi2uIVlt7iGQOkkbDKsrDgq&#10;QcgjgiuQs/hdrlrrq6td+MtUvYY75pY7OXVHjQIZIHXOxcsE8qTCHIYXEiscBcU/DHwk8R+FdI8P&#10;6b/wkUl8mjeF7PS/sv26W1gE0EbKZ1EYJPmEqrK+7CopXaQwdLEYpv8AhP71/XcPquDjH+Mr+Sf9&#10;dj0EZByR9fakJwMk14tf/Ab4uX2v6xodh8XdYs7GTwpa2ul+IrjUHnuEvS+qiWYwKY42cfaLRj90&#10;fuUUZxldzVfgd4k1bxFd6tH401a20+60+2g/seHxJd5QqdQ8/ZPwYzILqABwhZPsy43YWp+tYqX/&#10;AC6e66r+tDSWBwdO16627Pc9OBUjNOj5Zc/3hXBr8L/ERaW9vvEN7dTveRXNun9uTwra+UQVg+Rc&#10;SxE7mO5QW3FW3qVCdlo1jNpunWtjcXUlw8MUcb3Ep+aUgAbjgDk9T9a1jUq1Ivmhy6HP7GhSqQcJ&#10;82q6WPtT/gpaCPEnhXn/AJh9x/6FHXzG3Wvpv/gpdg+JfCnP/MPuf/Q46+ZHr/M3jj/kqMR6r8kf&#10;6zeHH/JH4b0f/pTEZkQbmbjrn0qDS9X0vWLVb3SNSgu4WVSs1tMJFIZFdSCpPVWVh6hgehFYPxY+&#10;Hb/Evwk3hyHWLjT5WuFK3tpcPFLEjK0UrIyEFZPJkl2NyFk2MQdpB5XwZ8ANT8E61b31h4pl+zi+&#10;uJbmC3le3WRN1oltlI8Rt5VraJbbdoBV2YEHIbwaNDB1MPzTq8su1m/xPqq2IxkMQowpXj3v+h6e&#10;Tk8etKOtedX3wp8dzPdCLxqzrNfXsv8ApF1c7ZY51kEaMqSKUWAOMLGy+ZtHzRnBDdM+DnjK2vry&#10;81X4gXF8k2osLKGO8ubY2djgmNdwlcSTRyPI+9lxICiHasa1ccLg7XdZL5MzlisXsqL+9HorMiI0&#10;juFUclm7VQuvFvhWzgs7u98S6fDFqDRrp8kt4irctIyqgjJPzli6AYzkuoGciuZ1H4beK7zSNItp&#10;fFk11NY3dxLfI13Lbpe+ZvC7mTLYj3AhcbTjHArnNe/Zx1yfwX4S8G+HfGktnD4fvtJudQ864nmW&#10;9ayms5eFZ/kB+y8DkKW3YJzl4fC5fKVqla2vbprr+Qq2Kx8f4dG+l9+umn5pnqVpqum389xaWGoQ&#10;zSWUwhvI4ZQzW8hRZAjgH5WKOjYODtdT0IqxuHavI/AXwE+I/gSbU9Rs/iMst5qCTMklx50qxXZ0&#10;2xs0vJFZv9IYPZPJ5TEKBcFQ3yAs7w18A/G2n+JJvFWv/EPULgq0L2Wkx65d/Z12X1/cNE7E/MrJ&#10;c20e8ID/AKIuQyZiOk8Fl6k7YhWsraN3Ihjsc4pyoO731Wh61k9Q9C9h68D3rifFfwx13W9OksNN&#10;8T3Nr53hqXS4ZG1C4ZrKRo3UXClHRpX+YAliG+RWVkYHdy/in9nrxx4os7Owk+IEiww6rZ31xBdX&#10;M1wsq2urjUILZclShVF8k3AJdhsJT92oONHC4Oduesl8jWpi8Yvhot/NHsGQDQOnFYvgvw9qPhyx&#10;uLK/vpp1kuvMgWa8adok8tE2h2VWIJQvg5wzsASAK2R93BrhrRjCo1F3Xc7aUpTpqUlZ9j3L/gnv&#10;/wAnBf8AcEuP/Qo6+7x0r4Q/4J7/APJwP/cEuP8A0KOvu4EYFf0L4b/8kzH/ABS/M/mXxS/5Kyf+&#10;GP5CMQO1NLKvVqJHAOW4r51/aw/bf0T4Wx3fgL4ZTw3/AIkX91cXH3odObvn+/IB/D0B+9nBU/V5&#10;lmmCynCvEYqfKvxfkl1bPzHFYqjg6TqVHZf1oj1r4tfHj4afBLRxqnj3xFHbGVWNtaxjfNPjrtQc&#10;kDIyeAPWvlH4qf8ABSrx9rtxJZfC3w7b6LZq5C3l7ie4lXkA4xsj47fNyPvV5v8ADT4M/G39rrxf&#10;deIkvnuP9IKah4g1SRjFC+AfLGOSQCuEXoCudoOa+wPg5+wx8E/hdbRXOo6MviDVFUmW+1iMSLuP&#10;dYzlVHYdTjuTzXwEcw4r4sk/qS+r0P5n8TXl1+7TzPn1iM2zb+B+7p9+r/ry+8+O/wCxP2rv2kYP&#10;ts1t4m8QWcpWRWmLraMVJUMoJWMkEEcc5zW3Z/sAftM3kazr4Ts41kXOJNUiDL7EZr9DUtVjG1VU&#10;Y9BUm0qm0Diuun4cZfU9/GVp1Jd2/wDh3+JtHhvDS96tOUn3v/X5n56N/wAE+P2mlUkeG7A+39rR&#10;f41zXi79kP8AaL8FrJNqPwyv7qGJVZ5tN23I5OMAISxPrgV+mG0EcCkeEOMFRRW8NMjnH93OcX3u&#10;n+DQqnDOAkvdcl8z8ip4Z7W6ks7qCSOaOTZJFIpVkYdVIPIPtTSewr9R/iX8BfhV8WbZoPHXgyzv&#10;JTD5SXnkhZ41+bAWQfMANxIGcZOcV8hftF/8E/fF/wAPGn8U/CeWbW9GRC8ljIoN5bAdcYwJV69A&#10;GA4wep+Fzvw/zXK4OrQ/ewXbSS+X+VzwMdw/i8LFzpvmiu2/3HzvRQ29H8uSNlZWwysOhpASe1fB&#10;ngi0UUUAY9FFFf6wH4uFFFYHxJ8cQfDnwXqHjK6snulsYd620cgUysSAF3EHHJHODjng1jisRRwe&#10;HnXqu0YJtvskrs7sry3GZxmVHA4SPNVqyjCK7yk0kvvZvMMrikUY55qp4J/Zn/4KWfEPwfpXjvwz&#10;8L/Ar6brWnw32ntPrDI5hlRXQkGXg7WGR2rD8HfCT/goh45+J3ir4Q6L8LfBq654NWzbWobjUCka&#10;rdJI8LI/n4cFY26dOMgZr4H/AIihwzF2/ea/3Hqfs8fo9ccyUn7bDe5rL9/HTVLXTu0jqRnHNFJq&#10;f7I//BUPSdNuNUl+E3gWRbeFpGjh1gl2AGcAGbk+nvXjfgjxL+298Q/Cll418M/D/wAFtYahF5tq&#10;011IjFckcgzcdKP+IncM3t+8/wDAH/mYVPAHjenT9p7TDyje11WT189D2Wg88GvF/F/in9t3wOum&#10;y6/8PPBwTVNYtdNtnhuJHVZ55Nke7E/CliBnBrYax/b6Az/wrrwPu7D7dJ/8eo/4idwze3v/APgD&#10;MpeA/G0YqTlRs9v3q1/A9OxluacOBiuK+BHxSn+LngCPxLqOlLYahDdSWmpWKsT5M8ZwwIPK5GG2&#10;nkBgMnqe1ByM191gsZh8wwkMTQd4TV0+6Z+TZtleNyPMquAxceWpTbjJXvZrzCj+Jf8AeH86KB1X&#10;/eH866J/A/RnJQ/jx9V+aPsj/gpaf+Kl8Kcf8w+4/wDQ46+ZXr6b/wCCluf+El8Kcf8AMPuP/Qo6&#10;+ZHr/MXjj/kqMR6r8kf63+HP/JHYb0f/AKUx1DHiimt9a+TPuDl/jD8YfAHwI+H2ofE74l67Hp+k&#10;6bFumkbJaRz92NFHLux4Cjr9ASPlXRv+C5P7Leo6xDp2qeBPGenW8suyS+uLG2aOIZ+8yxzsxHTo&#10;Cfave/2yP2X7P9rn4RR/CPUvGUmh251q1vZ7yGyE7ukRO6NQXUKWDEBjkKedrdK8St/+CM3w7s/g&#10;94e8KeKPhfdWP2i4mbXvFX9rXe+VmtmWGWzma2SKdlfa3luiR/6wlW+Wv0LhfJ+G8ZlkquN5nO7W&#10;jaUUuvqfmvFmdcUYPNo0sByqFk9Um5N7o+utC1rS/Euj2fiHQ71biyvrWO4tJ0ziSN1DKwz2KkH1&#10;q5XF/s/fChfgZ8GfDfwij106ovh/S47NdQa28kzhc/Ns3Nt+m412lfCYqnTpYicKbvFNpPur6fgf&#10;oWFqVa2FhOqrSaTa7O2q+8a5x1rwD4v/APBTX9kP4I+O7r4ceMPHlzLqlidt/HpumS3C28mSDGzA&#10;YDjHIGcfXivedUJWwuHWURt5LYkbovB5PsK+B/hH/wAEmPhfr3gzUvGuv67efE268VeHHu9H8SaX&#10;qZs4ZNQuCzoI41t52iAO0/a5GdfmO63GCG+o4UyfK80lVljZNKNklHdt/wCSR8nxhnWbZXGlDARi&#10;5Tu25bJK3n1bPtT4PfGr4Y/HzwRD8QvhP4stdY0uaRo2mt2+eCUAFopUPzRyAMp2sAdrKw4YE9Uu&#10;Sea+Wv8AgnD+zBcfska14++F03xi0/xG0jaVfzaPZuwl0WSWKbKzJkpvdVTDja0iRIzIgKCvqVTz&#10;0rxM8wOHy7NKlChJyirWb3aauv6se7kOOxOZZTTr4iPLNr3ktk07O33bXHUdqKB0rymeue4/8E9/&#10;+TgeB/zA7j/0KOvutiVUHbXwn/wT4z/w0D/3A7j/ANCjr7S+I3jfRPhx4J1Lxv4huBHaabZvPJls&#10;FiB8qD/aY4UDuSBX9B+HtSnR4WVSbslKTb7JH8v+Ksow4rqSfSEfyPHf22v2qE+DPh1fBPhO4/4q&#10;TVrVmikX/lygJK+d/vZBCj1BOflwfm79kj9lvUf2jfENx4o8UX00fh/T7rZqFxnMt5PtD+SDnjhl&#10;Zm64bjBIYcz4c0Txv+1v+0AyzS/6brt95+oXC4ItLVdqlv4d2yMKqjjJCjjNfo74E8EeH/h74Tsf&#10;BvhexW3sbCARwRqo+pY+pJJJPckmvJy3DVeOM4ljsUv9mpO0I9JP+tX9x+H4enLPMY69T+FB6Lv/&#10;AF1JvC3hPw74K0WDw74V0e3sbK3XbDb2sQRR+A7k8k9Sa0l+9S7R6UtfqsIRpxUYqyXQ+rjGMY2R&#10;keOm8ajwdqy/Dg6WPEH9mzf2E2teZ9jF5sPk+f5Xz+Vv279nzbc45xXwfrn/AAUL/wCCgPgX4DfG&#10;D48eP/DvwbbT/hT4yHhS4t9JtNVMlzqK6hpsMkoEk2Db+TeuVOVfeq5XGQf0HwCckV8v/ED/AIJx&#10;/wDCb/s9/GL4Dr8Y/sv/AAtj4pN4x/tX/hHfM/svN1YXH2XyvtA8/wD48dvmbk/1mdny4NjNzQf+&#10;Ckn7Op8E+IfFPjO717Q5vCeg2GqazZ6t4ZureaeC8kENvLbRspM6SzERoy5BYgE8HHoXwO/aX+HX&#10;x91DxHoXhK01mw1bwnfxWniDRvEGjy2V1aPLEJoiUkHKvGdysCQRz0wT5N+0L/wTj0L9oq/8VS+I&#10;/ilcWNv4k+Hei+GoY7TRY2ezm03UZL+K7JkdllV5GCNCUGUDfPlgV7b9j79mLxL+zbomsWHivxr4&#10;V1y41S4ikWbwr8M7PwzHGqKww8dq7+cx3cMx+UcAckkA9jYknpTPLVuoqTaM5pdoHakB8vftnfsY&#10;R+OoLj4q/CjTUXXFbfqmmxttW+XHLqMY83jpwH5/i6/FDxywzNDPE0ciMVdHUqynuCD3r9dHVNjL&#10;tr4f/wCCg37Og8GeI1+MnhKx26bq0wTV4Yoz+5uj/wAtT2CuMdgNwP8Aer8j484UpxpyzLCRs18a&#10;XX+8uz7nyPEGUx5XiaKt/Mv1Pmuimg9iaXcvrX5AfGmRRRRX+sB+LhXjv7a+qQWXwiTTp1k/07Vo&#10;Y1kjxmMrl9wB4JwpxyOa9irxP9uK3lvvh9otlAfnm8RRxr9TDKK+R49qVKPB+NlT35PzaR+seBuH&#10;o4rxayiFX4fa3+6MmvxR+vun/tK+GoLKGGP4aeJ41WNVWNdOjwuB0GJP84rxL4F+PPF/g39sj4w/&#10;FzxV8G/EMHh/xpaaHFoN1brDMzixinRjInmBkLeeCBggbTk9MwvYftixWzGHyWZV+Xd8H5wD+P8A&#10;b54/A18gw/8ABYXxzp1rDa+L20u31M28b3Vvpvw8e5gUugcKkj65Ez8MOSi857cn+I8RmPidRlF1&#10;KNFa6a/8HzP7cyXhqhmlPEQwEfaXSUrN3SvzJ/8Akp+lniP9qHTINAvJ9M+FPiu7uUtZDb2sdlEj&#10;TSBThAzShVJPGSQBnmvzh/Z+1y++GXwf0P4f+MfB+rQ6ppNu0F5HDCkihw7dCG5r6S+GPiP9svx/&#10;4Mj8U3lvpMfm3V1Cp0n4XXV3bssU7w71kbW4ic7CcbRjPU9a+RvH/i/45aH8YdN8B7LOU622oSyT&#10;SeCpY5I/s5UkJF/aTB8+YM5cbf8Aar0sFi/ESUufE0aS0VrO+/zPIqZbl1OE8JTlF2leXvNaxTWj&#10;001Zv/HfxVqXi/TPDtt4U8D6tcPY+MtM1G7LLHH5cFvOsjkbm+Y4XAA9a7j/AIWtouOPDesY7f6E&#10;v/xded3kHx3itZJNPlhlnVCYY5fAcsas3YFhqbbRnvg49KxPhZ4t+N3xJ8AaZ45ZbW3Gp2/mrDa+&#10;CZbiNRkjhzqSbh/wEV6H1jjJVP4cNV+Xz8zklg8HUwkW3Hkg7X53vLX9DnP2Z9ZlX4h/E7wgunyQ&#10;Q2viw6hGLhAsu6535DYYjAESkd+Tn0Hsi9K8T/ZwXUh8dfiqurszXX26w85msTb5bFx/yzMkmz6b&#10;2+te2DOOa/rDw5qYipwfhvbfEk0/vZ/HvjJTpQ8QsU4W95QenVuEdQo/iX/eH86KP4l/3h/Ovtp/&#10;A/Rn5pQ/jx9V+aPsn/gpbn/hJfCnP/MPuP8A0KOvmR6+m/8AgpaB/wAJL4U5/wCYfcf+hR18yPX+&#10;YvHH/JUYj1X5I/1v8Of+SOw3o/8A0pjqRiQKWmsa+TPuDjvjx8U4vg18L9U8d+VHNcW8QSwt5lJW&#10;W4c7UBAIO3JycEHapxzivnPUv+ClHxUufA3h/QLWPdc2F1LJqkN2xezkU9PKjB+QncScYwR1bccb&#10;n/BRHVfGGqJpvhXStJvV0ixs21HUb5rdxBJIziKKMOPlLqNzFfR1PGDj5P6cgV/XHhDwDw/iuD1j&#10;MfBTnVbe+0UrKL1Xq16dj+WfFXjbOMPxV9Wwc3CFJJLTeV7tq6+V+1z9Q/DPiHTfFPh6x8S6PMJL&#10;W+tUngfcD8rDPb06H0Oav71zjNfKXw51j9reX9llfAHwU0e20/xZZ+ILe2sNY1+zY2cWmSnzHnDO&#10;CspTDoQqthSuASa+V9X/AOCX37bfj/xt/wALU8cfE7TLfxhfa0kjebqE7XcMitGVuY2RCPJiZkAd&#10;SAm0bRwK/D6/AlCnnOKw1XFRhGnJqP2m1vFtJ6Jrqfrn+vWK/svC4ijhJ1JVIpy6JPZq9nd36H6o&#10;XXkSW8i3DL5bRnfuPG3HP6V8Ufs5fHOX9kvW/GXg74Z+N/EVz4FvoLiLwxoElyjLZyNIzYEwKk2z&#10;Zx5ZDYBySx69joXjr9tL4U/AfxTo37VGo6LfatO1lZ+Fda0cBZJBcQ4uFcqU+eLaSH2gl2Jyy4x8&#10;+K+9N3rXVwrldTAuunNSi2leLunbr+n3o+6wmX5bxJhIYjF0Wn0UtJK+99f63Ppr/gnVpOkw6L4u&#10;8Tav4i1TWvGmt6vDc+Ktc1a4DNegRbYPLVVAiiQB1WMbtvPzcgD6TGc18R/skeNrnwL8XrCeZG+w&#10;azMmlXUioSPOlz5I+u8D6Ak19uhlbkV8nxbh6lHOJTbupq6/K3ysd0cDhstiqGHjywWy/rzFoHSi&#10;jtXzDKPcP+CfH/JwHP8A0A7j/wBCjrvP+Cm/xMNpoeifCuxvdrXshvtQhWQZMSHbHuHUAvuIPQmM&#10;9144P/gnx/ycB/3A7j/0KOuM/bV8XXfjj9pjXkEzyR6dPHptnHJj92I1AZRjsZTI3/Aq/UMPj5YP&#10;w7VODs6s3H5Xu/wVj+RfHLESo57Uit5RgvwPoD/gml8Jm0XwHqHxc1GAedrdw1vp/wDs20LFWb2L&#10;Shxj0RT3r6gVSF6Vzvwd8KR+BvhdoPhKOFo/7P0uCFkkbJDBBkH8c10p5GK/Xchy+nleUUcPFbRV&#10;/V6s+KwGHjhcJCmui19ep81/Hb9vax/Zx/ad1T4YfEPwrql14T0/4YWviWbUPDvhq7v7q0ke9vYZ&#10;pLhoiUhtUitVbeyrgliWI4Gz47/4KL/s1/DzxVdeG9Zv9ent9NTSG1zXNP8ADtxNp2lf2ntNn9pn&#10;C7Yt6vG3PQOo6nFY37VP7CvxL+P/AMT/ABF498AftHQ+DbXxZ8MI/A/iDTZfB6aibix+03cszJI1&#10;xH5bul00YIB28tycAcP8Rv8AgkVpPiP4z3vxY8IfFHQ411TTdHtryz8YfDu31uWB9Pgjt0ktpjPC&#10;Id8MMQdTG/z73BGVVPYOs9CvP+Cmn7M9h8Vpfg/eJ4qW+t/HSeELrU/+EVuf7Ng1Z5FRIHu9vkqW&#10;LZGWyVDNgAZrd0/9vD4Daz4s/wCET0aTXrzzrzVbPSNRs9DlmtdYutOheW7gsnj3G6dFjl4QEM0b&#10;KCWGK4jX/wDgm5Jrmj6ppX/C31h/tH9oyL4piRfD27y9iRL/AGd/rxnPlf6/tu/1fHOf8FP+CWnh&#10;z4IfHy3+KOjeLvDOpaLZ+JL3WbOz1T4fRPrUT3CyMI/7VFwDtjnkMinyN2xVjJIG4gHF/sm/8FF/&#10;2hPj34y8Knxvoug6Po/ibxZrNhZ2X/CB6xbXV3a2NrezlbaaWZoZ5wbUCQjCoS0ePMG2u8+GH/BW&#10;H4L+M/hfo/xC8Z/Drxl4dvPEPjCbw9oOiyeHbmZ9TuBdXEMX2ZzGizErCvmBf9TJJ5TEsuT0Xwq/&#10;YQf4ZD4SN/ws77Z/wq3xR4o1jH9i+X/an9sfb/3X+vbyfJ+2/e/eb/K6Ju+Xgrn/AIJn/GC8+Atz&#10;+zXqP7SnhnVvCb+Ir/UrHTdf+FMV0tql1cXVw6bvtokMiy3LOkyuhXG3G0kUAfQfjP8AaR+HXw7+&#10;AU37Rfj2PWNH0C30+C6mt9Q0iaO+jMzpHFCbbHmCZpJEjEZGQ7YOOcfPv7Sn/BVXQfCH7N/ir4jf&#10;AXwN4hm8YeHNe07SrrQfGXgTUof7Nkupbcq95CBHJCkkMrGIsy+Y5QLu3KD33ir9gW08cfsL6X+x&#10;14u+LN/f6hotjZtp/ji6svOnXULWRZYrpoZZX3puXaYjJnymKB1OHHL3/wDwTe8aeMPhh8UtA+KP&#10;7Riaz4s+K3iXQdT1rxNa+D0s7e2i0mWza3hjsluGySlr5bOZR98NtyhDgH0J8FPEnirxl8KPDfiz&#10;xtaLb6xqWjW9xqUCaVPYiKZ0DOv2e4JmhwTjZIS69DzVj4seANK+J/w91bwFrMCyQ6jaNH83G1+q&#10;N0OCGAYHBwRXQRIQFY0so3DGazrUadejKnNXTTTXqTOEakXGS0Z+SWu6LqHhnXLzw7q0LR3VhdSW&#10;1wjDGHRipH5iq+B6V7H+3r4Li8F/tIapPbeWItZtYdRWOMH5GcGN857mSN244+evGCx9a/lbNMFL&#10;Lsyq4Z/Yk18k9PwPynGUfq+JnTfRtGXRRRX+qJ+HhXiv7bt3Lp3gTQ9RhwXh8RRyIG6ZEUhxx24r&#10;2quB/aB+D138afCcHh+z15LCS1vPtMbS2xkWVgjKEJDAqPm+8A2PQ18zxlgcVmXC+Kw2GjzTlHRL&#10;q7pn6X4O51lPD3iZlmY5nPkw9Oo3OTvZJxktba7s9Yf/AIOONV+ytAn7I1uG8vaGbx0SAcen2Icf&#10;jX5zeO1ZfEzbuf8AQ7TtgH/Roq+p9W0b4CyfsVab+ztpn7L+t/8AC2pNWj+1+JrjRXihgl84h7sX&#10;wDLJD5AwIsgHOcBhzX0/9nXxZBYWUWoeKfCdzdWdvDGl3deAYJpR5YAXMjSDfgADcwyQOfSv5vlw&#10;XxZmmkaTny76KNn1WrVz+98g8YPCHhWVSpSlHDubas5ym5xXwzWjstXdeelz2bwZ/wAFxtc/Zotd&#10;S+Bd5+zdba8PDviPVLaHU4vFTWZmjN7MwzGbaXDANgkNg4zgdK+XfHf/AAUlvPGfxr0H4vJ8H1tk&#10;0OPU4zpp1/zPO+1+Xk+Z5A27PKH8Jzk9OMams/sN6z4h1e61/WPjH9ovL65kuLy4k0H5pJHYszH9&#10;/wBSSTWK3/BOe63lv+Fvp1/6AJ4/8j11x4J4+l7roNJbax/zPFzDxF+j5T5amGxcXUknzu1Szb3a&#10;TWl9drHS3X/BWG6NtILH4FpHNsPkvJ4mLqrdiVFsCRnqAR9R1rnPg5/wUek+E/wx0f4b/wDCm/t3&#10;9kWfkfbB4h8rzuSc7fs7bevTJ+tZPjL/AIJ8eK9K8MX2peFviFDql9Dbu9vp7aX5HnsB9wOZWAY9&#10;sjGepFWvGPwc8FfGiy8G+DvhB8Ddc8G39tHt8QarrGiTQR21qi8ozybftcpkkO1h8x2nJAIIipwr&#10;xhRrKFWlJTfwrR3vbqtF8zw/9fPCOdNQws4zpN3nLmceSysnZq73ex1/7InxDHxY+K3xK+IqaP8A&#10;2eNWutPn+xfaPO8rIuBjftXd067RXvteV/s3fs4H4AHWGk8X/wBqtq32cZWx8kRCLzO29txPmeox&#10;jvmvVFORmv6D4KwOOy3h2jh8XHlqK916u/Q/jrxYzbJ8745xOLyufPQfKovVaKKXXXoFH8S/7w/n&#10;RR/Ev+8P519TP4H6M/PaH8ePqvzR9k/8FLSP+El8Kcf8w+4/9Cjr5kevpv8A4KW5/wCEl8Kcf8w+&#10;4/8AQo6+ZHr/ADF44/5KjEeq/JH+t/hz/wAkdhvR/wDpTHU1/f8A/VTqD618mfcHg/8AwUpijf8A&#10;Yl8dFx/ywsiD7/brevyOXTb5rOHUBassM9w0EM23h5FCFh+AkT/vr61+0/7WFot9+y98RrUwGXd4&#10;F1YpGOu4WkrKfwYA/hX5N+GfBE/jD4bfDzw5odnv1TXviVqmnwNuCh2eHRkiQk9PmkY9h8x/D998&#10;L809nkNeM3tP84f/AGrP578VMr58/oTgt4flP/7Y/ULxP8I/jff/AAw8GaT8NfiZF4fvNC0OC21K&#10;3lR/KuGWGIbtwBIKsjcbejdR0Phcn/BQH9onQfDupfD6516zun/tINHfQRjyl2EqcRr+7kzgYcjI&#10;GeSMY+vvHmvx+EvAWteKZrdpl03Sbi6aJfvOI4mfaPc4xX5ibuNrf55r6vwXoUOKMJinmdGnONJp&#10;QfKlK7u2nJWclto77nmeLdStw5iMKsvqTjKom5Lmbjokk1F3Se+1j7d+HemfH3wz4X1T40fFb4qQ&#10;axp48Oy6jb6Dbw4QnyvNGTtXy8AYwAw+Y9MDPyQAANoHHp6V9q/Bv7V8Vf2RbPSLHUt11qHhi407&#10;7TcZwJQjwnPfAYenQcV5Af2AfikOvjDQMf8AXSf/AON1+drOIxzrGUsW4QlTm4qMYqK5YtpaRVvn&#10;uz984N/s3Lcho1FOT9qoybnKU22433d3p22Rqf8ABPvVHGt+JNCEa7ZLWCff/ECrMuPph/0FfUaD&#10;HSvE/wBmP9mzxp8EvFGoaz4h1zTLqG8sRAq2ZkLBt4YE7lAxXtoPbNfnnE2KpYnNJOlK8dPvsk+3&#10;Y92r7GpWdaGvMl32/pi0dqKB0r51knuH/BPkkfH4lf8AoBXP/oSV5X4yu38c/tF39xchom1HxcUb&#10;nJXNxtz0r1T/AIJ9n/i/zHH/ADArj/0JK8p+IFpL4I/aG1S2ikR5dM8WOwMmCNwn3jOD7jPt6V9z&#10;K64VwTfw+2lf+vvP468eP+Sqg/8AB+R+oduCIwKfUdr/AKlTn3qSv6Kj8KseAgrifjz8f/h7+zn4&#10;PtfGXxEmvjFqOs2uk6XZaZYSXV1f31w+yG3hjQEs7HOBxnHrgHtq+Uf+Cs3hHx18Rfhp4B8A+E/B&#10;mt3VncfEiwvdW8SaDot7qU2gR226RZ/s1gVum3HKeZDJEyE58xM5qgOms/8Agpt+znqPw90/4g6d&#10;pfjK5/tfVL6x0nQ7XwhczanefYuLueO1QM5ghbKPL91XRlJyDTof+ClfwI1f4veF/hB4M8M+NPEV&#10;x4s8M2evWOo6D4Ruri3gsbqQJDNKQm5Yz826QAomxgzBgVHzh8DP2K/jN+0N8F/DPijWfAmgeAdW&#10;+Hera9pXhfw74o8M6qth4h0e88qYXV1A1+t9bSyXLSSsXmdiyklCrYPt/gT9gfxl8Fvj38Ofi98F&#10;/G3hXTLPQfBf/CKeNNJbw3Mttd2Aupb3zNPhW4LW0zzzSr+9llVFcNiQpscAi0n/AIKSaf8AFLwH&#10;4P8AHfwz8Hal4dtdc+LuneELxvHvhm8jS7Se6uLdxZSRELJLutyN5JSJjtlAYFR2MH/BRv8AZlm+&#10;I2n/AA0j1bXvtWoeMpvCf9o/8Ivd/wBn22tJJsWxluvL8pZpPlZF3ElXVjtByOJ8E/8ABPj4m6Z8&#10;OPCvwh8W/GzRJtE8A/Ge18b+F59P8KzJdXcK3txqE9rdb7sqHae7kjR4xhI4UYq7OVRz/wDBOy90&#10;Lw1dJZfFL7ZNF+0SnxahhXQtplaNUxpQJn43GP8A4+O27/VHHIB3vwv/AOCgXwL+MHxdsPg54G03&#10;xVc3mqDUm03VpPDM8enXUdjK8N1Klww2mNJk8ot/z0ZV4LCvcBkjJr81v+CcXgn47+Af2nPCmq3P&#10;wA1a3s/EFjr8vjK48ReFNasW8GRz3Nzcx2lrcXc4s7kS3EcIc2tvGGDo53nMh/SlPu8UALRRSMD1&#10;9KAPiX/gqJp1lB8RvDWqRxKtxcaTKk0nd1SQbR+G9vzr5gCDFfTP/BUDWrO7+KPh7RYt3nWmivLN&#10;leAskhC4/GNq+cIvDXiKaNZYtKZlZQVbzF5Hr1r+b+MKcq3E2J9lFuzV7K+tlc/Ns4pupmlXkV9V&#10;+SOfprkZANOrj/jP8O774keHbbRtPexVlvkF59vgMivZSBobuJcdGe3klQN2Ldq/0wqynCm5QV32&#10;7n4LRhTqVVGpLlT62vb5HXCRCcBgf6UjMAcV5r4A+DfjXwjrENxqHxBu7uyjeMx2sM21gImljj85&#10;5I3e6L25t1di8ZVrbI3CT5Ny58L+P5LWOFPEcZmGtJcyXkdw6FrcXPmeX5ZQqMRARkKRnOcjo3LH&#10;EYj2blKk79tDtng8N7TljWTXezX9WOrmuLa3TzLidUVmChmYDJJwBz3JIA9SQKkDAcV5/ffC/wAT&#10;TfCi18Hy6yt9qUbaXPdzXl5Kyz3FtPBLN8xBZVfyiBgcE5xVLSPhl8W7PTrqLUPGkdxcyaut3ZyC&#10;/mCQWysrfYcbPnjYKU38MvmlgCUCufWKy2pva/Tfqgjg8LKLvXS1t126P0PTNwJwPrTLi6trWBri&#10;7uo4Yo13PJK4VVHqSax49K8Rrf2XkzwLZqtyt3bzTvNKrMR5UiyYGQBuDIyn74w3yfPh+BfA/jV9&#10;GvoPivqlnfzXOqRXkUNhNIIIMW8IaNAQrKvnrLIqksVDLliRxf1itJL3Hd33/C/qT9Vw8bt1U0rd&#10;NfP7tztywzhj7fWk+UAH9a8uj+FXxgt9Gs4Lb4lTrfWnh+xt5LuHUCBc3SKwutyvA+0S8YmGWQsG&#10;8tvLCvf+Ingz4j6j4QsfCPgvxVqFrfSJexya5NcLI1rI8Evk3D7Vj3+XKyMqBVDFQpIGWqHiayi2&#10;6T09NWy44HDuSgq61b6PRd36nf3F5aWcEl7d3UcMMal5ZpHCqijksSegHqaeZFI+927/AM68p+Jv&#10;wn+LXxK8P+LvDD+INPs7HXNGvLXTbP7VJIIp57W5g3yHylOwF7dtmXA8tiOWxVXxH8EvjLdavq2q&#10;+HfiXDDcXnhFNNtb543jl+3RrqhiuXChhhXvLdtoJAaJ9qKCq1LxWJ6UX96Ljl+DdlLEJX30Z7Er&#10;Bjw1O/iX/eH86474ZQeILPUdUtNf0TUI23JJDqF3eCZLhWln+RRhSjIqrkbQuHTDMdxHY/xL/vD+&#10;ddEKntcO5Wtozk9nGji4xTvqtV8j7J/4KW5/4SXwpz/zD7j/ANCjr5kf6V9N/wDBS0D/AISXwpz/&#10;AMw+4/8AQo6+ZG61/mXxx/yVGI9V+SP9afDj/kj8L6P/ANKY7oMGmnG3ctEhYxsVTLY4X1ryDRv2&#10;s9JvprVNW8MJbLqF5Ha6a9rqyXX2+fiG5iiWNd++G8ZLZg6opLq28ZKr89hsFiMZd0le2/zPrsTj&#10;sPg+X2rtc9I8eW9vf+DNU0+78PS6tBdWEsM2mQqu66R1KmP5iFwwODkgYNfE/h79jX4waN4c+C1l&#10;J4V1SS4+F/iy41G/jMUCrewyajBdfI3n/IQsRXBB+Y+nX7L1T4n+HdD07+1tXhu7WFdPu7+4+0Wr&#10;K0NtbY82Rh17rgAEtngVj+If2jPhr4S07VLvX7+4guNFtrqXUrBbR5JYvItUu5F+UFciGWJvvY/e&#10;qM5yB72T5lnGV4edDD07qbu+90nHo+l2eTmWE4fx9WNXGJNxVk7taNp9PNI7r+Hp2rh734neNra9&#10;lt7b4DeIJ0ScotwlxaBXX++AZfyHX1xWrp3xU8Pan4j1bwwlnqENxounR3t811ZtGohkmuYkZc8t&#10;lrSYjA5UKwyGFct4o/aY8P6Rr8Ph3SdAnvLj+0NPtL6OSQRG2kurzS4Np4bcVj1SGbAyDtK5Ukle&#10;TLY5nhaso06d27XV2rXas9Gu6OnF4jKakFKvaSV7aN7LU9KtpTPaRzGCSLcgYxSY3JkdDjuP51wm&#10;ufFP4maXr+qaZp3wB1a/s7SEnTtQh1O3UX0oI+XaTmND/eJJwPu9BTIf2l/hvdabPq9hFq9xb2/i&#10;CDRppYdLdgl1M1qIlJ6AMbyHBJ7n0rrJvF2nW+uXmgyxTLLZWdtczsU4KTySxoF5+Y7omyB6jqTi&#10;tMtqVsrxEp4jCqrzaWk2tmn9mSf39zlzCOHzKhGNHEunyu94qL0aat7ya/4YPBGta54h8L2eteJP&#10;Cs2iX0yt9p0qe4SVrdgxXG9OGBA3A8cEZAOQNZea43/hengqQzxWUWpXU0CuWs7TT3kmd1soL3y0&#10;ReXYw3ERCjJLNtHIpfEPxx8HeG/7SW4ttQuG0nxBZ6LeC1td228uhZmCPkjO77dAM9Bk5xiuHFYX&#10;FYnGSnGjy8zbUVqlrsru+76nbhcXhMPhYwlV5uVJOT3emjdkl9yOzoHSmo5ZQWXHtTu1eXI9TzPc&#10;P+CfOf8Ahf5/7AVz/wChJXI/tw+Cp/A37SeuSCHyYdW8rUrM+ZksJFw7e371Jfyrrv8AgnwP+Mgc&#10;D/oB3H/oUdeif8FNfhhcal4Z0f4padpzyNpcjWmoTRqPkgc/IWwpOA/GcgDeePmr9Qw2Xyxnh37S&#10;G9Obl+Nn+DP5F8csPKtnlSS3jGD/AAPefgB41tPH3wb8OeK7S48wXOlxCVvOEhEijY4LDPzBlIPc&#10;EEHkV2YORkV8f/8ABNL4xSTQ6l8FtYvNwh3X+jqynIUnE0YOem4qwGOrvycgD69ib5etfq3DeZQz&#10;bJqWIT1sk/VaM+Hy3FRxmDhUXbX1HN9018+eFv28vhxp3iDxZpnxe8S6TpMOn/E7UPCfhf8As0XN&#10;xJeS2mnW1zJDIvlgm5LySKsUYO8tFGnmOQX+hK+J/FX/AATJ+Kuu/EXS/GcXj3w+tvYftSS/E+SF&#10;vP3Np7fYcWw/d48//RG/2PmX5ute8dx758N/23P2aPi3qOg6X4B+IwvbjxHqF/p+mxnT7iM/bbKD&#10;z7m1l3oPJmSH94Uk2kryMgjOXqH/AAUM/ZO07w5YeKpfiNcTWeoWmo3kbWOg3t00VnY3LW13dzCG&#10;JjDbxSowaV9q4G4EjmvIfiP/AME2fiz4u+FXxE07wj8UNM0LxprXx2vPHvgfXrd5AthDcxW9vLbX&#10;B8oud9us6sifK5MYYldynQ8a/wDBPz4w/D9/Depfsj+PPCOlXdr8J4fh5r0fjDR5buMadEZGS6tW&#10;Q7lnV5Zfkk3RuCu4HaKAO28Sft5eCfAnx41bwv4z1bT4PAVt8PtC8QWfia3t5pWMupalPZRhymR5&#10;RZIQCFyGk5Ndh4w/bO/Z28BeJNc8H+JfHEqap4f1rTdIvrG10u5uJn1DUITPZ2sSRRs0sksYJVVB&#10;yRjrXlOm/wDBNOztLbXPAGoeLI7zwpqHwD0z4e2UsmBqEdxaT3Uq3vMRjRgZo3RgCUePIHANcPaf&#10;8EoviRZ/s/8AhNbf4qaNJ8WvD/jq/wDFmsazfR3Uula5eXSGB45fLMVxEv2dLdN8ZVgY3IG6TeoB&#10;7l4s/wCCgn7MWjeAtL8YaL8Rlv5vElvqTeGtPtdKu5rm7exEguS1ukZmRIWifzHZQFCsc4Ga7b9l&#10;r4rax8dP2cPAvxn8Qabb2d94q8LWWqXVrabvKhknhWRkXcS20FsDJJr5ti/4J8fH/wAGv4R8e/B3&#10;Wvhb4Z8YGw1rTfiBBHoepXGkXUOpywtNdW6Pci4a4CWtuP3koVmUk4BwPpX9mL4Uan8B/wBnTwT8&#10;FtY1SG+uvCvhey0q4vLZWWOdoIVjLqG5AO3ODzQB3dRz9OTTt59K4n9oL4uaT8GPhXqnjnUpV82G&#10;Ex2EBcBp7huEReD3+Y8HCqxPANYYnEU8Lh5VqjtGKbfoiKlSNKm5y2Wp8J/to+Mp/H37SuvC0me4&#10;h0+aPTLKMR4ZfKUK6D1/fGUg9wRX2x8NvhNPoPw60DQri7zJZaLawSGS3w25IVU5GeDxXwz+y58P&#10;L740ftBaTpdyVaFLw6lq0jR7l8mNt7LjcD87FY8gnaXzggYP6XJwigelfmXBOD/tati8yrLSpPT5&#10;Xf6pHzGR0frk62Jmvieh+OdBAPUV6F/wyZ+0r/0RjXf/AAFo/wCGTP2lf+iMa7/4C1/c/wDbGV/8&#10;/wCH/gS/zP50/sXN/wDoHn/4DL/I88KgjBNJ0Neif8MmftK/9EY13/wFoP7Jf7Sp/wCaMa9/4C0f&#10;2xlf/P8Ah/4Ev8xf2LnHTDz/APAZf5Hzn8ZPGfxS8F6odU8O2PmaSkenxR+TbpI5uZr3ypA6tgyL&#10;5flqgR4yHc7iwYGOPxNr/wAe7DUrey0Dw2slra3UkOoXl1LGZri3En+tjQKqicIGKgsELNhkORj6&#10;P/4ZJ/aT/wCiMa7/AOAtL/wyX+0p/wBEY13/AMBa4p4zLZVHL63FJ9pR/wAz0qeDzSnSjH6k211c&#10;ZeXkeD+F7/4nzeL7iw8QWPl6NBazRW87ypJPdSKYfLl2xxqqFleXcoLAsq7QgU78TwbD8adP8P6X&#10;4cvLuaOdbeO3vrq+SKaTG6Im5DblzMVkkBUqyho1O3CMJfpP/hkr9pQf80X13/wFpP8Ahkr9pMf8&#10;0X13/wABaPrmV6f7Uuv21s+go4TNlf8A2N20+xLdddj521Txt4/uPivqHw70Hc1vY2lnf3d9HaxN&#10;9ntrlmt1hG6QETh4bmfeylFVUBR+VZ3gjXfjdda7aWfi3w75NpJq8/mSqkZ8uxWyiMTOVIAka4Z8&#10;7RjKsBhdtfRH/DJf7Sn/AERjXv8AwF/+vR/wyX+0oP8AmjGu/wDgLVfXst9pzfW4+nNHbtuL6jmX&#10;s+RYKW2/LK97Wv8AqedrjPBowK9E/wCGS/2lBz/wpjXf/AWj/hkv9pT/AKIxrv8A4C11/wBsZX/z&#10;/h/4Ev8AM8/+xc4/58T/APAX/keeYGc0v8S/7w/nXoR/ZL/aU/6Ixrv/AIC0g/ZN/aTDqT8Gdexu&#10;H/Lr71M83ytxf7+G38y/zNqOT5uq0W6E919l915H0R/wUt/5GXwpx/zD7j/0KOvmRutfXX7e/wAL&#10;PiP8Rtf8OXHgjwZfalHa2c6XDWsO7yyWTAPp0r5//wCGZP2gO/wm1r/wFr/OTjLLMyr8SV506Mmm&#10;1qotrZdbH+pXh/nGVYXhPDU61eEZJO6ckmtXumzhSBtwWrNfwf4Sa2ns38L6e0NxFPFcRNZxlZY5&#10;jmZGGMFXIywPDHrnivTT+zH+0B/0SPWv/Aak/wCGY/2gBwfhJrX/AIDV8zHKc6h8NGovSMl+h9jP&#10;O+H6nxYmm/WUf8zzrVbfSVT+1dXgiYWatKJpowxjGPnIPb5Qc461zGpeJvgXpOjy6Xrlz4esLGyE&#10;lncW2oRxQRW6tCjyROsgAjHkzIzKQBscE8GvZNY/ZP8AjfrulXWi6t8G9WuLW8t3guoJbMMskbKV&#10;ZSDnIIJGK4e8/wCCavxCcNNpHwp8T2l02sR6iboSzOwmH2ZGZcv8pMVrHGGH3MZAyMV3YXK8dKNq&#10;1OqtekZf5bnBis7yuMv3Nai1brKP+exzI8efB3SNQup31/RLG5axWTUJJpY4WW3U3DL5pbG1QY7t&#10;huxyk5H3XIo6h4t+B2jQrFHa6TI1veafbtZ2Onq8ts817Ha226NV3RD7TAigkDD2/HMYA69v+CZv&#10;xFm8W6p4ju/hP4ga31LSorX7FFDIjxyh9SMtwZQ+WdxqcoHA2FdwJLYXVh/4J4eObe+vdQT4H68Z&#10;tQvLG6u5CZP3ktpfy6hA33u1zPIxH8QO08ACur+y61OScYVtUr+69/u6amEc8wct61BWvb347ff1&#10;OMvLv4TWFxJoMtto6zQ6lGJbWG0RmW9WNLhFKqP9csapMF++EVXACgNTLnx38JJLSXxRcarpU1pP&#10;Cxn1YIrwvFal5CzTAFCkLb2JLbUbd0Oa7+6/YH+Jl3q97rT/AAf8SR3Goaouo3RhklRWuRaLZiQA&#10;NgfuEVMdDgHrUWhf8E9/HPhy2ax0f4EaxDbyWYtprdYT5cqCIxZdc4dzGQpY5LBEyTtUDGOV4u3M&#10;6Va/+F79enoXPOMv+GNehb/FHb7/AFOfs/D/AIYa3M1v4bs41mXJVrBUYgxLFypUEfu0ROf4VC9A&#10;BT77wt4Z1ORLjUvD1jcSR3Ec6TTWiM6yIVKPuIzkFEIOeCq+grv9G/ZM+OHh/TIdH0z4P6xFbwLt&#10;hjW3OEH90c8ADoO1Wx+zH+0Bjj4Sa1/4C1xSy3OlUfLSqeT5ZX/I7qeccPyprnr0vP3o/wCf3HBg&#10;dqeOldx/wzH+0BjH/Co9a/8AAag/syftAf8ARJda/wDAX/69Yf2Lm3/Pif8A4C/8jo/t7I/+gqn/&#10;AOBx/wAzuP8Agnv/AMnBZ/6glx/6FHX2p4+8H6N8QfBuoeC/ENsstnqVo8EysOgYYDD0IOCCMEEA&#10;gg18p/sRfBb4reBPjZ/bvjDwFqOn2f8AZM8ZuLqDau4lMDOfY19i7UK84r924CwlSnw0qGIg1dyu&#10;mrOz8n3P5v8AEzEYXHcTTnRmpwcYq6aa212Py5vbbxr+zL8bmggu/K1jwzqI8uZcESqU4OMn5Xif&#10;kc8Niv0X+Cfxh8M/G7wBZ+OPDFxHtlUJeWvmhntJwBuifHRhkHkDKlWHBFef/tnfsuRfHfw3H4h8&#10;LmODxFpMLfZSyjbdx8kwsQMjnJU9AScjDEj42+BPxy8cfs1ePZNRsIJGhM3la5o8/wAnnKuQRj+G&#10;RezdjwQQSK+cw+Ir8BZ1KhWu8LVd0+3n6rZrqrM/EadSfD+OcJ/wp7eX9dfI/TtjgZrym9/bU/Zs&#10;stZi8O3XxMhW8m8dt4NjhXT7k51tTADaEiMgHNzAN5IjzIBu646j4SfGHwX8Z/CUPizwRq6zRSIP&#10;tFuzATW0hH+rkXqrfoeoyOa+VfjN/wAErfEXxO+PPxi+K1h8Vo4NH+IXhyGTwz4dj821h0bxHElo&#10;Uv5BFnzP39hbzmRcMxd0dHCgt+s0MRRxNJVKUk4vVNbNH10KkKkVKLuntY9mj/bo+GeseOrfSvBd&#10;7bap4ei0LXtQ1TV1jvFuM6W8Mc62kH2bF4oeUxl43xvUoodgwXhtS/4KsfBeCx+FfjOPQ9YtPDfx&#10;F1KWzur7VtDvo57FzYtcWywwpAxvWll8uHMJZQZM7jgip/gn+wn4x+GVx8OWvfFOkn/hFvhlr2g6&#10;/JarK5utU1S7gupbuMMq/uzKkzlSVOXAAx0zP2ef2L/2nfAV98E9O+LnjfwLfaX8GLy+g0x/Dtle&#10;wz3unyaPNYReaJmdWnDujMV2KADgE4rYo+hfhp8ffhV8XvhJD8dPh94sj1DwrNDdSx6oLWWMbbeW&#10;SKYlJFVxseKRSCufl4zwTiTftgfs8W/hjT/GM/xJtl07VPBV34usbk2c+JdFtljaa8A2ZCqJYztI&#10;Dndwp5xj/s4/s1678H/2Un/Z38U+ILW4up5vEHnahp6M0apqGo3l0hAcAkqlyoIPG5T2wa8E+FP/&#10;AAT7/ax8M2VjpXxQ8b/DHxFpvhX4N6t4A8K6H/ZN9Hb3cNwLXyptQJcs4fySsqRbAFC7CS7bQD6t&#10;+E3x0+HXxws77UPh1qN9cR6bNDFffbtDvLFonlgjuI1xcxRkkwyxScZ+WWNujqT2SHK5r55/YA/Z&#10;k+OP7M/g7xHoXxl+IOk6iup6vHPoWg+H7q/nsNFt0gSMxwPfyyTBXZd3lklUxhTg7V+gLm6t7G1k&#10;uLqdY440LO8jABVHUk9hSlJR1YC3M0VvbvcTSBFVSzMzYwB3r8/f23P2lo/jV40Xwp4TvS3h3RZC&#10;IZFyPtVxyGlx/dA4Xjpk/wAXHYftg/twr4xt5/hn8HNTkGmyBo9U1eMY+0r08uLuFPOW4yMY4znn&#10;/wBiL9lG9+Kmv2/xO8b6Y6+GtPmL2cbbk+33CNxj+9GrA5IwCw28gMK/KOJM4rcSYxZNlmqb9+fS&#10;y8+y6vq9EfKZljJ5lWWCwrur+8/09D3b9gT4BXPwv+Gr+NvElo0eseJAsxhdcNb2wH7tCCMhjks3&#10;1A6g59/G33psShFCAcDgD0qXcPWv0jKsvo5TgKeFo/DFW9e7+b1Po8Lh4YTDxpQ2R+fP/DcP7S//&#10;AEPsf/gqtv8A43R/w3D+0v8A9D7H/wCCq2/+N15LRX88/wCsWe/9BM/vZ+b/ANoY7/n4/vPWv+G4&#10;f2l/+h9j/wDBVbf/ABuj/huH9pf/AKH2P/wVW3/xuvJaKP8AWLPf+gmf3sP7Qx3/AD8f3nrX/DcP&#10;7S//AEPsf/gqtv8A43R/w3D+0v8A9D7H/wCCq2/+N15Kemabuxxmj/WLPv8AoJn/AOBMP7Qx3/Px&#10;/eet/wDDcX7S54Hj6P8A8Fdt/wDG6X/huH9pf/ofY/8AwVW3/wAbryvR9G1bxBqUGkaJp011c3T7&#10;IIYYyS7H/P0xUniPw9q/hXV5tC1208q6t22yRq4bB+q5B/x4rT+3OJPZ8/t6lr2vd29Db6zmrp+0&#10;Upcqdm9bX9T07/huD9pXOP8AhPY//BXbf/G6B+3B+0sOnjyP/wAFVt/8bryXeO1KOvNY/wCsWe/9&#10;BM//AAJmP9oY7/n6/vPW/wDhuH9pf/ofY/8AwVW3/wAbo/4bh/aX/wCh9j/8FVt/8bryWiq/1iz3&#10;/oJn97D+0Md/z8f3nrJ/bh/aXx/yPsf/AIK7b/43S/8ADcP7S5O3/hO4+v8A0Crf/wCN15I/3aUf&#10;eH1qqfEWeSqJfWJ7rqyo5hjub+I/vPrj9vj9oz4u/AzXPDNl8N/EUdnHqNlcSXayWcUu9kaMA/Op&#10;xwx6V8/j/goL+1T38fW//gltv/iK9I/4Kq/8jJ4M/wCwbd/+hRV8nHv9K/vrhPJcpxnD9CtWoRlJ&#10;rVtK71Ph+L8/zrB8Q16NHETjFNWSei0R7T/w8E/ap/6H+3/8E1t/8RR/w8E/apH/ADP9v/4Jbb/4&#10;ivF6K+k/1byH/oGh/wCAo+b/ANaOIv8AoKn/AOBM9oP/AAUE/ao/6H63/wDBLbf/ABFB/wCCg37V&#10;A/5n63/8Ett/8RXi9NOQck0f6t5D/wBA0P8AwFB/rRxF/wBBU/8AwJntJ/4KDftUY/5KBbf+CW2/&#10;+IpD/wAFCP2pl+94/t//AAS2v/xuvkX9p39pTSfgB4cjW2t47zXNQjf+y7GTds4482Qj+AEjgYLd&#10;ARyw+JPiB8bfih8T9QmvfF3jO8nSZs/YopmSBBnIAjBxx2zmvKxmB4YwkvZ/VoOXZJH3HDeWcacQ&#10;UPrH1ydOn0bbd/Rfq2j9lz/wUG/aoHX4gW6/72i23/xuj/h4N+1R/wBFBtv/AAS23/xuvyP+Bv7U&#10;3xN+Ffimza98TXmpaK1wi6hp95MZd0PQ+WWOUYDkYIGQM5GQf0CtbiK6t47mCVZI5FDRupyGB5BH&#10;1Fb4HK+HMbBuOFgmt/dR5vE3+t3DWIjGrjJyjO/K030tdPs9j2//AIeC/tU/9D9bf+CW2/8AiKD/&#10;AMFBP2qf+h/t/wDwS23/AMRXi1Fdv+reQ/8AQND/AMBR8z/rRxF/0FT/APAme0f8PBP2qf8Aof7f&#10;/wAE1t/8RQf+Cgf7VP8A0P8Abf8Agltv/iK8XoPSn/q3kP8A0DQ/8BQf60cRf9BU/wDwJn2J+xL+&#10;1f8AHL4x/GhvB3j/AMUw3mn/ANi3Fx5Menwx/vFZADlFB7nvXI+K/wBtH9ozTfFWp6fZeN444YNQ&#10;mjiT+y7c7VWQgDJTngVkf8E0/wDk4+T/ALFy6/8AQoq4Tx3/AMjrrP8A2Fbn/wBGtX8p+PlatkOZ&#10;UIZdL2Se6hp08j+yvo24ehxFlleeZxVZrbn1+15nof8Aw27+0qOnj2P/AMFdv/8AEV5x8SfGXiX4&#10;o643ijxS1rJqEi4muoLGOFpvd/LUbiBjk81n0HpX844rOs2x1L2eIrSmuzdz+lMx4A4RzTBzw1XC&#10;QSl1Ss15p9GO+H3xJ8c/CfxEniTwPr82n3i43eW3yyqDna6nh146Gvrj4P8A/BSXwZrNrDpXxd0S&#10;TSbxdqSahaKZbaTgZfby0fPb5sep7fH89tDcLtkX8e9U5tLkT/Und6K1ehkvFGbZG7Yefu/yvVfd&#10;/kfzfxF4P8XcMVpVslf1ih/L9teq627rfsfql4K+JHgL4g6Z/a3gnxdp+qW6ttaSyulk2NgHawBy&#10;rYIODggGt4Sxno1fkfp+o654eul1DSb+6s5487ZrWdo2XIwcFTkcEj6H3rq9G/aN+O/h62W00n4t&#10;65DGMkK187dyf4iT39a/RsL4pUOVLE4dp/3Wrfja33s/PK2b43AVPZY7DThNdGmvwaR+o29cZJqG&#10;71OwsYGuby7jjjRSzvI4UKB1Jz2r8ypv2qP2iJ1KP8Ydbw3pdf8A1q5PXfGPjTxX8niPxTqWpDzN&#10;wS8vJJVU+oDEgVtX8UsDGP7nDyb82kvwv+REc+qV5KFDDzlJ7K3+Vz76+Kv7eXwG+HkckOka6PEl&#10;6FBS30SRZEPQ8y52Ywc8E9COtfI3x6/a8+KnxyupLO/1D+y9G3HydH09iqsvzD963WU7WweinAIU&#10;HNeYRabdN2VR79auW+nwxfMfmb+81fA51xvnGcxdNy5IP7MdL+r3Z9lkvhvx5xdUXt6f1Wg93PR2&#10;8o/E362RWtbGaRllc7VVsqNoOfqD2r2PS/2zP2hdG0+DSdJ8YW9tbW8Sx29vDo9sqRoowFA8vgAV&#10;5aOOnalA5zmvm8HmeYZe28NUcL72drn9JcO+GPCXD2AWHWHVSX2pzV5Sf6Lslses/wDDb37Sx/5n&#10;2P8A8FVv/wDEU3/htz9pb/ofl/8ABXbf/EV5TRXf/rNxD/0FT/8AAmfQLhHhf/oDp/8AgKCiijNc&#10;x/nCFNaTbksadmvSPgP8M7HVmm+IHi2BW0yxLfZ4pBxLIMZYj+JR0x3b6GvRyvLMRm2OjhqO73fZ&#10;dW/Q6sHhamMrqlDr+HmUfAHwI1/xZax674ju10nSyyt50wAeVODlQeFBB4Y/XB4z654K+Cvgqymj&#10;h0DwV9qcNu+3asxJ6Y3HKnHrjaPpXU+HtAvPEF4NR1IeWykNDDJ922Xtn1c+vboOhr5Q/a//AOCg&#10;b3f2z4Sfs76i1vYrvg1XxRA37y87FbdgflQfMN/O7Py4HLfr0Mq4f4XwqnOCnU7uzbfktkj9V4f4&#10;RpVppKN7byav9x0/7Xn7a3/Cj57r4F/BCGGHXoU8vVtditwiWJbkwwxkffwcl+xIIyTkfM/7Pv7S&#10;vib4M+K5rvUzJq2i6pNu1zS7phJ9oJ6yjfn95k5z/FjB7Ea/hW/8LftPWFv4C8e6rDpnj6Py7bw7&#10;4oupCIdWX7qWl36S5wqTdW+UN0y3lniXw3r/AIO1+88K+KdJmsdQ0+4aC8tLhcNG69R9PQjIIwQS&#10;Oa+YxmYYqtiFiYvS+nZeTW3rfc/V8LleAp4N4RwXmmt/M/SPQPCvwO+OXg638Z+GNOtZLXUI/wB1&#10;dWP7t42HBUheA6nqpB5HOa89+IP7OfiXwlBLqvhydtUs4yWZfLxMi8ckDhvqPQnAr5d/Zk/aZ8U/&#10;s7+K/tFuZbzQL6Rf7Y0lXGJOMebHn7sqjoejDgnGCP0O8BePPC/xM8JWfjfwfqKXWn30W+NhwUPR&#10;kYdmByCOxFfQU8vyPirCtSgoVlu4qzv3Xdep+W8TcI4fD1Ph917SWlvWx8mhs06vWv2jfhVb6Uf+&#10;E/0CJUjkkC6hbhTgMekgA7HoR649a8lB44r8rzjK8Rk+OlhqvTVPunsz8mxuDq4HEOlP5ea7iN92&#10;lH3hSP8AdpRncK82n/Fj6r8zmh8Z9Af8FVf+Rk8Gf9g27/8AQoq+Tj3+lfWP/BVX/kZPBn/YNu//&#10;AEKKvk49/pX+lHBf/JM4f0/U/POOP+SoxHqvyQtFFFfVHygU08nkU7I9aa3PegTIbH4YfDPXdSk8&#10;Ua/4P07UtSmj8prjULVJ2SJTkIu8HaoyTgY5Zj3Nc94k/Z8+DvxVhuNC8U/AyxsbRVIt9Qt/Igm3&#10;BhyPJIZc46kkEcHriujS2Q6hDqCOUnhVljkUKcqwwV5Bxng5GDwOcZzT+GOseI7b+zfDfiD4eXll&#10;fDQ4Wv8AVJNsiny1EapJMOJJC4lO0M21cMSPMAr+OvEzC51kPGNWqqs+Wo+eDTez6LXdPSx/oz4J&#10;5tkXE/h7QoqnDnor2dSNlutm1v7y1v66n5z/AB2+Fj/BX4rax8N5r1rlNOnH2e4kwGeF1EkZbH8W&#10;1lz059K+9P2evFkPjT4K+G/EEG395pUcTKrE7XjHlsOg6FcGviD9q/xvH8QP2hfFHiW2dHhOom3g&#10;ZVI3RwqIgSCTzhOfU+g4r6Z/4J//ABE8N678Gofh/b3Sx6pod1P9otXOGeKSVpVlUd1+crnsy8gZ&#10;Gf6H4NxGIlhaTxL9+UIt+tkz+c/GPL6NTDyqYeN406jt5Rba+7Y98ooyKK++P5zCg9KKD0oA9/8A&#10;+Caf/Jx8n/YuXX/oUVcJ47/5HXWf+wpc/wDo1q7v/gmn/wAnHyf9i5df+hRVwnjvP/Ca6z/2FLn/&#10;ANGtX8a/SS/5GuH/AK+yj+7vop/8inEf19oy6DzxRQelfzCf18NP0o3dyKMk/Ka85+MP7RPg74V3&#10;i+G76G4utQmg3+Ta7cQqfusxJ4z1A6456EV1YPB4jHV1Roxu3/TbfY0jTrVrqlFyaTdl2R2F7448&#10;F6bqn9h6j4r02C8ZlX7LNeIsmWxtG0nOTkYHfIx1pdX8X+D9Auksdd8SafZzSLuSK6ukRiOecMR6&#10;HnpkYr5Ol+I3w907Qr7R/F2j3lx4h1J3uLHUI7pMjAU/dJyRuJLcHhh0OCJLH4j/AA+0u3uIviTp&#10;N/qF5q0fl6fcw3KiSMqhbjceWAAOOflU9q/UpeHOApKbnVqfu7KSUVdt296Ovw7766H5RT4i4kzP&#10;6soYGlJYq7pOU1b3b3hO+1TbTzPq7WPFXhHw+Izruv2Nn5wzF9ouETd7jJ5H+NLqfi3wpolrDf6t&#10;4isbWG4/495bi6RFl4z8pJ+b8K+TvD3xJ8BaCv8AbfxR0y71K1nt0tbJftQXyWb5VUbmHPOFA/i9&#10;zUfhz4ieCdFdfEnjnTry+0OxjkENm10q+SN+QWyQAvJJwRkkdqqXhvgacpRdabcI8ztFe+mr2hru&#10;tL37mWH4lz6NCFall9KnCpUdFNzivZ1E7NVbbXafL3su59g2Go6dq1rHf6Zew3EEi5Sa3kDKw9QR&#10;xU4J7ivmL4HftEeEfAviW80i6hvrfRL+53WrTMrm3OeGfB/u4BI9Pavpq3nhuIFuYJVeORQyOrZD&#10;Ajgivz3PsneT450oNyg7OMrWvdK6t3V7Ndz9SwdHOY4CnPMsP7Go7pxumtNLpq6s91foyTbgYzSg&#10;YoorwzYKKKKACgnFFFeof5fjGzg7RX0/4M0i2svA/hnSrJP3UlvDNIG/iPl+Yf8Ax6vmErk19PeB&#10;Natb/wAB+G9Vt5VaOCGG3nO7JUhPKPT/AGsfQHmv0jw39j9er3+LlVvS+v6H1HC/L9ZmuttPS5hf&#10;EnxZfWniTUPDF4v2rSdR0s2Wpab5rJ58EqMrrlTlWIdgGHIyOuK+LP2if2ZNV+Ef/FaeE55dU8I3&#10;d0Y7W+OGmsmPKxXIUYVuoD4CtjjGQKqeLv8Agr54T134g39xqnwc1K30/LpaTRagrzSFMBd8ZRRH&#10;lQc/M2GwO/H0T8IPihovxV+G+n+OtO0lZtJ8Q6eTcaVqcayJNGSVaKVAcMMgjjkdQQcV9znOU08w&#10;i76S6P8Az8j9/pZdnHDdGE8RTtB2W6ad1fp1sfFbZPWvafCXiLwv+1HoVh8K/idqlvpfjazVLfwr&#10;4vuOFv4+i2N6e56COXGQcKc98/8AaI/Zwb4cTzeNvAKy3XheabLQli02ksxOIZSeWTPCS/xcBsNw&#10;fJtuRX51OFfL67p1V6p7Nf1sz3oypYyipwfo+qf9bo1fHPgXxf8ADPxPdeDfHWg3Gm6jZtia2uI9&#10;rYPIYH+JSOQwyCDxXb/sxftKeKP2e/GKTwme80K9lA1fR434k6DzYweki9jxuxtJAwR3Pw3+IvhD&#10;9qnwbZ/AP47anb2fiiyUReB/HFywDZzxZXTfxIx4Vsk5bpkfN6X+x3+xJrnw48XXXj34zaTa/b9P&#10;uPL0WxWRZQjq3NycZXPA2dxkkgEDHpZVgcXWx0KmClpff+Xupfp3PMzTG4SlgZQxcfK3fs1/Wh9H&#10;avp1r448GzabcxSW8epafgrcQ/vId6ZBZcjDqSDg8hh1r5JjzsGRX114t8QQ+FfDd94huVV1tLZ3&#10;WNpNvmMB8qZ7FmwoPqa+R1+70o8SfZe3w6+1Z39NLfjc/nfin2ftqdt7P7tLCN92lHUUjfdpR94f&#10;WvzOn/Fj6r8z5eHxn0B/wVV/5GTwZ/2Dbv8A9Cir5OPf6V9Y/wDBVX/kZPBn/YNu/wD0KKvk49/p&#10;X+lHBf8AyTOH9P1Pzzjj/kqMR6r8kLSMcDmlpsgcr8n5etfUylyq58rGLnJRXUQHHFKa5+DxfcRy&#10;tDqFpgq2G8s/0pyeO9JukZ7A+dskZCVYYDKcMp56g8H0r4Sl4mcFVKMpzxag4uzjJNST7ctr39D9&#10;kr/R/wDFiliadKnlsqimk4zhKMoSTs7qV0rW72Ni8u7Wws5b6+uI4YYYy80kjbVRQMkn0AFfJvx7&#10;/wCCh3ivVGk8J/A+5Wy0/wAt47jWriENcT54/dA/6sAZ+bliSMbdvPu3xKsLb4o+HX8Ja41xDp8z&#10;qbqC1uDH9oUHPluQM7D6Ag8DnHFeHftE/s4eBNG+ENxqXw+8HRwXmlMkzPAskk0kIOHBOSWwDuJP&#10;ACk18HnniVwbxBj6OAVP2qcklKUVZNuyd3ql6I/d+Afo+eIXBuWYjOcZVVGoot+zjN3cVq78ujdt&#10;k3p6ny425yXkkZmJ+ZmbJJ9Sa0/B3jHxP4A8QW/ifwjrE1leW7bkmhk25GMFSO4I6jpUWkeEfFev&#10;6pDoeg+GtRvr64bZb2dnZvJLK3oqqCSfYCvcPhF/wTJ/a/8AivNBcXXwwuPC+mySYm1HxUwszEoY&#10;KzGB/wB9wMkZQBgOCcivqpYqhhoqUpqNttUeDiqmE9m44hqz3T69/U98/Za/ae0/486NLpWr2i2f&#10;iDT4Va+gjB8qdenmx8k4zjKnkE8ZHNeur0rZ/Zy/4Jm/Dn9mz4balPb6pJ4g8bX9mfM124jWNIcE&#10;MIYIwcImVwXJLNljkDCLixtu59q+s4dzulnGHlyu7g7PzXR/12P5r4vy/BYHNW8GrUpapefW3W3b&#10;1HUHpRQelfRHyp7/AP8ABNP/AJOPk/7Fy6/9CirhPHf/ACOus/8AYUuf/RrV3f8AwTT/AOTj5P8A&#10;sXLr/wBCirhPHf8AyOus/wDYVuf/AEa1fxr9JL/ka4f+vso/u76Kf/IpxH9faMug9KKDntX8wo/r&#10;4ackYzXxr+1QP+L9a8d2P+PYf+SsVfZQye1ekeAP2Uf2ePiZ4TtPGvjr4V6ZqWqXvmfary4jbdJs&#10;kaNc4PZVUfhX33h5gKmYZpUhBpNRvr6o5MVx3lnACjjsdTlOMvdtGzeuut2ux+Ud7a3mpajbXl/q&#10;0ksNm5e1tTGgEblChO4DcRgngk8n2GDWrK71xbeyu9Wk+xQTRTfZBGvzSRyB0bdjcMEDgEA4weMg&#10;/r5pP7Av7J+r6ta6RB8E9FWS6uEhRmjfALMBk/N711+sf8Epf2aNGks4pvhT4bY3l4tum2KXhiCc&#10;nnpxX7XLKc1jO7rK9rddV22PjI+MvhT7D2UcpnyKp7VJKGlS9+Ze9o9FtofiprdnfazpzaG+rSR2&#10;MqlLu2VEPnIeq5ZSVz0yuDycYOCJ7p9RexksrDUzbpOrJMqxowZWUqRhhx1yMY5AzkZB/aTUP+CU&#10;v7NWn6rp+kyfCfw2z38kixsscuF2IXOefQUT/wDBKb9mmHX4fD5+E/hsyXFrJMsgjl2gKyjHXr81&#10;RHKcxhKDVZe6tNXt9xVbxk8K8RTxMKuU1GsRKMqmkPelHZv3t13Vj8WrS3gs7WKyhCiOGMIgz0AG&#10;BX3T8GZZJvhN4bmlkZ2bRbcszNkk+WK+nfHH/BOX9lnwLrC6LffBrQZpGt1m3QxyYALMMcn/AGa8&#10;V8S+G9G8IeIb7wr4b0+O00/T7qS3srWLO2KNGwqj2Ar8z8RcrrYHA0Kk5Jpye3ofWYPxUyPj5/U8&#10;BQnT9iuZ8/La3wpKzZTooor8lPQCiiigAooor1D/AC/DHevRPgV8U7Dw3JN4J8XSr/ZN837uSQjb&#10;A54OfRW4yc4UjPGSa87pu0Z5r0MrzPEZTjI4mjut/NdU/U6MLiquDrqrT3R7/J+zp8AribWbDxV8&#10;HPD14fEzAapfXGlxE6jzuCytjIfOD23EBhk9PCP2MP2F/wBoH4P/ABN8XX3xi8d2d14burVofD9p&#10;pdydjSGYOs4gAEcAVQV8sAj94cEAZPXfDv446/4Mt10TV4BqelnAa2mPzQp0IRvTH8J44428k+pe&#10;F/jX4C1dIks/FX9lyN9+y1Rf3a8ZOHOAPb5voK/bsr4sybNqceaahPrGWn3PZn6tlfG1WeDnh/a6&#10;VLJqerVv5W9vl0MvWvhP4l0NZZrGGDU7doWjnhaMN50Z4aNo2zvUjqvOc18rftQfs02/hY3HxK+G&#10;GkyQ6QhU6xobbjJpTngugPLQFvq0ZIVuMMfu/T9et7+zW9s7yyuI5DmOS3vA0ZX1z3qLXLPwnqFp&#10;Jc+IVs/LETedJcMoHl4wwYnGVI4IPGM9q68zyvAZlQ1mk+kr7f8AAPay3iKpg5c0mmuv9dz4k/Yl&#10;/ZOX4wayvxE+IWkyN4ZsJc2kT/KuoXCN90+saEfN/ePy8jcB94ZES/KNqj9BXBy/F74OfDvSIfD/&#10;AIf1G1aGzhRbWx0mPeiJjgAr8ox6Zz615h8SP2gvE/jSJtL0aM6ZY4+dY2zLL/vN2HsB65J7eJ/b&#10;GQ8L4F04zU6nVR1u/wAkvmeDxBxXh8RWdSUr22itbf11Nn9or4s2+tzf8IJ4en3wW82dQuI2+WRx&#10;0jHsDnPuAO3PlI6U1QBTq/I83zTEZxjpYmtu9l0S6JH5fjMZUxtd1Z9enZdEI/3aUfeFI33aUZ3C&#10;vPp/xY+q/M54fGfQH/BVX/kZPBn/AGDbv/0KKvk49/pX1j/wVV/5GTwZ/wBg27/9Cir5OPf6V/pR&#10;wX/yTOH9P1Pzzjj/AJKjEeq/JC01zinU1sHrX1R8ocp4qsmtNR85I8JMuf8AgXf+hrlNNKaT4rvN&#10;HwRHfxi+t9zZxIMRzKAAAq8RPySWaWQ9OnoXimyN3pjOo+aH5l/z9K898WyS2BsfECD93Z3i/amY&#10;nCQv8jN1wAu4OzHoqsa/i7xY4f8A7D4uquCtCv78e138S+T/ADP9YPo28bf63eGOHjVletg37GfV&#10;8q+F/ODX3NG124psl9q2mqb7QCVvIvntpI13OjA53IMN+8ABK/JJ82393J9xnc/pQQc9a/MYy5ZX&#10;P6AxFGOIw8qT2kmnp3Pev2Y/GXjuK/8A+Lo+IZjJdtMd15dZB5+QMfMdQ+OMKQuThVUYWvcPEFjp&#10;fifwvqGlXFjBqFpeWctvPayfPHcK8ZUxt6hgcEehr5U+F0UviLwvf6Z9o1DFjIrXkmnwefcQWTnE&#10;ksMXluZZIxuKx7XMjMihMZz9EeEvBfwO1vSo9S+GWm6PDaxxz28M/huRYBEXHlS8wFcSDZtLH51K&#10;4yCOP1jhGeKq5e51rtX0d7+u/Z/qf59+OWWZTlfFUaOGdpqNpxUUkraxelt07m54Jl1rUvAmky+K&#10;I9upTaTAdSjXPFwYh5g5z0bPXmvmbxHpbaJ4ivtIa3MP2e6kRY2bJUBjjn6V9FeAvh3cfDq0j0PR&#10;vF19daTHxDYanHHK1svOEilUK5G4lmMxlY8YZec+JfG2yhsPinq0VurBWkjkbcf4njVj+pNftvh7&#10;iOXMK1FbSV/uf+TP5j4xpwlh4VI9H+DX/AOWoPSig9K/Wj8/Pf8A/gmn/wAnHyf9i5df+hRVwnjv&#10;/kddZ/7Clz/6Nau7/wCCaf8AycfJ/wBi5df+hRVwnjvP/Ca6z/2FLn/0a1fxr9JL/ka4f+vso/u7&#10;6Kf/ACKcR/X2jLooor+YT+vhF7/Wvov9n6Jpvhho8KkDe0y7mHT/AEiSvnRf619G/s8Bm+G2iorM&#10;uZJhuXGR/pMnPNfqvhP/AMjqt/g/VH4/4za5DQ/6+L8me8T/AAPufC0lrrlt4qDyw6jaiP8A0HGG&#10;adFB++emc1veL9J8axXGki78X2827Vo1j26UF2PtfDff578VoeLdD1WPTISfGGouv9p2Y2tDbY5u&#10;YwDxCOh5HY98iq/jHRdShutG83xZqEm7WIgPMjt/lOx/mGIhyPfI9q/deaUrNn858qjsV9e0rxuP&#10;FWhxz+MLdpXmuBbyDSgBGfJbJI388ZHUdabe6R44/wCE+sYX8YW/nnTZyk39ljCrvjyu3fzk45zx&#10;VvX9G1FfFnh+J/FmoM0k1xtkaK33R4hY5GIgMnpznj35pL7RdSHxBsYR4r1At/ZlwfOMdvuADx/K&#10;P3WMHvwT6EUu3oV/medfGy31e18Xww61qkd5N/ZyHzY7URALvfC43HnOefevjT4k/wDJQta/7CU3&#10;/oZr7Q+OtrcWXjSGGfU7i7b+zYz5twsYbHmSfLhEUYHXpnnr0r4v+JWf+Fha1n/oJT/+hmvy3xY/&#10;5E+F/wAb/wDST9g8F/8AkdYv/Av/AEpGLRRRX4Qf0UFFFFABkYzSbh0zSMeM15PrPxT+K+m/EPUP&#10;C2leHrS8tNPv7aCaa4RrdJBeODEIHJImkghjkaRABuM0eCCpVvcwuHnipOMWl11dj/MOnTlUdkes&#10;7165pNyg15D4S/aY1PxH8MZviJqXhSx0nydYjs7qG/1qLbpaPGkjtfMm77JJFu2PG4DK+M4DCs/x&#10;f4t/aN8NXkXxHtNS0nUfDt9cW9xDo9leovl2/wBkOR5stqu2IyuJpJXcFY4gF2Yfd0Ry3EOTUmlZ&#10;21e7NI4ecrrTTzPbyQf4qOOteOeH/wBpDxdrPwt8afFeXwXpLWXhTSby5tYNP14XR1CWKzS6RVli&#10;QxlGV9u5SxDAjB7UdR+N3xS8XeK7j4P6bpVh4d1eO+WC5vrXXIJLqGLzI/30UE8DuY3UuUleAocA&#10;HBZWBHK8RzSi7K27utNvnpdXJ+r1OZrTTzPbz5ZbdilUL6df1rwy1/am8cjwtpWv654I8M6XJq3h&#10;WPWobfUPGsEGEeMP/wAtgj7FDKrOUADbh0AYpH+0z47tGXUbXwlBqlvrGvadp2lRS3DQC3nuLazZ&#10;l3LE3mW4M5cTgsWJIVdgVjt/ZWO+HTtv8ivYVlpf8T3TK54pQRjNeCXn7W/jXTrn+y7z4Y2f2rzL&#10;XDNrQit2Sa4v4AvnTLGglZ9PdUQkbjNFgkkqFvf2qfHyePP+EaHhLw/ptjHbzXTajrWrywwmH/ia&#10;JCrSmMLEwk0x2c4cLHKpBJBxH9j4zsvvXQPq1SXb7z3vI9etJuX1ryLVf2orfTfD/gHWF0a0kl8a&#10;atBaNB/aSqsUb3UNu7xSEbZ2Xz1cKpO5FdlyiMwm0H49eI5vDnw9vvEemaPa3fi6xjk1J2u5Vhgu&#10;S1ujWcI2MzXBMz4jbGPs8uWGwsMv7NxVlKy3a37X/wAifq9Q9WZhjGacpBbivJof2kH8R/G23+FP&#10;w907TNWs1t7WXUdY/tJh5DPJqKXEIRY2xLH9gHysRnzhnaACfWIx8wLetRPC1sNUj7RWvZ/iTySh&#10;NXPoH/gqqf8AipfBn/YNu/8A0KKvk0sME19Zf8FV/wDkZvBf/YOu/wD0KKvgv4o/FPxP8Ptamnfw&#10;/HLodjp8N/dXNu3mXTwiSdLsiLIykKm1kJXJw7DBJWv9GuEK0KHC2HlK9rdFfqfB8XYaeK4sxEIt&#10;X0eunRHoe5euaRsGvKfCnx08Zz23iTTPEfgqGbVPC+itPcWel3W+4u7iNMlVteZkWY8xEqQy8gnj&#10;ObqvjT44fEay0HX/AAL4g03SdLuby5sryXSL6OdrvEj7biB57OVGj2Q/I2AG85sjhGX6F5hR5U0m&#10;9dktfxPn1lNfmam0kuremqutr7o9mdPMXY3esDXfh/pes2Vxp7H91dQtHNBKu5HVgQR9CCfWuP8A&#10;hX8evEfxP1fS7OLwZZ2MF5HfS3rSa0k0tssH2UCJkiU7Zt9zteKQoyGJuOVzAfij8SfiL4A1y+8E&#10;2Fro91Z+L4NJsr5rxZFntvMtvNmjbypED5lkh5VxG8bbgWRox4ed5Pw7xNhYxx9H2iV7dGtr2e6P&#10;sOD+LOOOAMbOpkuLdBy5edJpwlq0uaLTT6+Z1mmeBdUtrGG0u9UWeSKFUe4ZTulYDBbA7nqfrV6L&#10;wQpbdPqEhX+4sYH61wcP7R2sTeJ9O0FvCGmJHf8AiNtNa7/4Sa1EUGJLdfK3b8Nc4nZxbgmQrEcZ&#10;zxa1r4g+PvAPxL/s7xPqOm3Gl+INRgj0OOS5KLbIHihaGMR22+S4cymUqzsoSJmzGqMx+Rwvhp4e&#10;0FzLDOWv2nJ2+9n6ZmH0gvGzHe48fGnppyQhG/zS36np3gxtQ+H+qtrXhjV7iC4aJoy+5T8p5Ixj&#10;2HWtK58XeIZ/ES+LhqPk6puiMmoW0axTTLGwZVkZQDIvGNrZUrkYwSD5D8X/ANoOX4TfDiLx3d6H&#10;azSStcNDYzagIhKkYdtodlA81kUbUGSzHaucVk6z+0P4re9sYtH0Ox8m412GwnjivGN1bSnUtPth&#10;BKpjKpKY7mSRo/vBArKwzuH12FynhnKqPsMPhoxitbKPfXr6bbn5Tm+e8acVY7+0MxxcqtR+65Sl&#10;r7ultOnyPox/jZ8UXct/wl0wO7OFiT+WK52/1O/1e/k1TVLySeeZt0k0jZLf56f/AKq8Rvf2jPGs&#10;mp+HYLXwrZWVpq2qT2dxNqNzLGUEUYRioeEEMboPHFu+WQBCP9aNlTw3+1TrU3hdtR1jw/YwzWq2&#10;kckN5q8a3cjygBSYFUSF3/1iIke6Vf8AVhiUVvQw9TKcJO9Kmo30uo2/JHhVsvzavG05c22nNfuj&#10;3TeuM5oJB4zXlmufEn4pH4z/APCBaFYaKtvC8rRQXl1JHLdQ/ZYXWVsROVXzmljVlO1jE4PKGm+H&#10;Pj3rnif4mXPg6y0rSLfTLPUUtZtSutRYNKztOogVQuEuAIVbynIYiUfKOCez+0KCnytO97bHG8rx&#10;Kp891a19+n+Z9q/8E0/+Tj3/AOxduv8A0KKuE8d/8jrrP/YVuf8A0a1d1/wTT/5OPcf9S7df+hRV&#10;wvjr/kdNYP8A1Fbj/wBGtX8hfSS/5GlD+vsn9u/RT/5FOI/r7Rl5ozUcskalQ7Y3cLk9eM/y5oe6&#10;hiiaeSVVjVctIzfKBjOc1/MVmf17zLoOBx19a+jv2fMS/DXRVVyu6SYbl6j/AEiSvnDcpB5611Xw&#10;4+MeveAofstokd9YSN5n2d5GGD6owzjJ68EHFfb8B8QYLh/N5VcVdQlGzaV7arX00PgPEThvH8S5&#10;LGjhLc8JKVm7X02v0Z9/eI/A09jp8cj+OtemDahaII5rxCBuuYxuHydRnI9wKg8U+CZrN9Ljfxrr&#10;lw02rRorTXikw/K53LhPvcYzXx+/7YXiaRdsugyN82fm1aQ8g5B+71yPzpsv7YPiWQAzaCzbW3KW&#10;1ZztI7/d4r9h/wBf+FV/y/8A/JX/AJH4f/xDXjB7Yf8A8mj/AJn1N8XNK1XwVDpuq2HjLV7iYzyC&#10;N7q5VvL+XkrhRjIJFcS3jjxg94uoN4lvPPSNkWXzjuVSQSAfQ4FeG3X7W+v3YCX3hnzdvIWXVHbb&#10;78rUQ/anvsf8iXD/AOBx/wDiK1j4hcJxjZ1m/wDt1/5GUvDTjJyuqH/ky/zPbNV1nVNbuPt2tahL&#10;czCPYJJmyQoJOPpya+VviNNFN4/1mWJ9ytqUxVh3+c112uftPa9qdjLp+kaLa2UzR/vJjcGVkVgQ&#10;CBgAH0JyDg8d681EwnHnGXzN/wA3mZzuzznj1r828ROKsrz6jRw+CbkoNybastVZJX3P1Xww4Ozj&#10;h3EV8Rj0ouaUUr3e923YkoyM4pu/sKQSpu27+euMivys/YB9FNXGeDTqWoegEZGKb5EXXYv/AHzT&#10;tw9aNw9a9U/y/GiJdu3HTkU1baFPuIF+gqTcPWjcPWgLDSuDvBOev196891X9oXwzpfiIaLL4S1i&#10;Rf7UbT/7QSODyRItzbWxPMu/b513Ev3c/eOMAmvRMg96x5vAfgu6bfceHLRm+1G43GEf60zRzb/r&#10;5kMT5/vRqe1b0JUYy/epvbb1/wAti4ci+JHE+H/2oPhn4nGlzaHYapL/AG1c+Xo7fY1/0m3ItSLo&#10;fPnyf9MtwcZdN7bkURyFI/hn+0vofxJbS7Ox8DaxHPq1rHdQ2qrCzW1u1tp07SSnzAMKNShPybyV&#10;DHAIxXW2nwk+GunPbyWPhCzha1vGubUxqV8mQ7clcH5QdifKPl+VeOBVjQfhx4D8LXq6h4c8K2Vn&#10;OsboslvAFKq4hDKPQEW8Ax6RIOwrtdbK/etTlra2v9bmvNh9uV9Opz/h74+eEPFuo2em2Gjat5eo&#10;XslrDd3VvHHD5iRQyFSzSff2zKBF/rQY5QUBik29yEVvlZenSuP+HnwO8IfD2wgs4bq/1SS1v5ru&#10;2vNWmR5o2lVEIzGiB8JGi7mBY7csWYlj2S7RzXLivqvtP3CdvMzqOm37i0Gi2hH/ACzH5U4RIE2A&#10;fL/dp24etG4etctjMaY0Hz459acPvA01iNvWnA/MK0p39pH1X5lR+NHvP/BWe6lsdX8J3sNjLdPD&#10;pN66W0DKHlIMZ2LuIXJ6DJA9SK+CvEP7Uvwu0DTZNZePVrqxt9Ok1Ca8t7AiNYkjunUjeysxcWdx&#10;t2g/cG4qHQt96/8ABWi2uL7VPCllaajLZzS6PepFeW6I0luxMYEiiRWQsp+YBlZSRypHB+NIPhf4&#10;JCWrahoNvfXFrYtafa7y3jaSSJgQwbChSG3vwFCje2AASK/0e4RWJlw3h1SaWj3V+p8TxdPBx4mx&#10;Lrpt3VradEGreObXT9Jm1XR/Dupak0N5LZra2UUayGSMvu5kdVC5U/MWA6dyBWD8Ofjfp/j7Q7W/&#10;t/BmqW95eaCdSs7SSOMC+2pH5qQMzj7ryRoGkEYbcpUlckdLceAPBt14dj8J3Ph63fT4m3R2rLwr&#10;ZJ3eueTz15NL4c+H/grwjM114Y8N2ljI0KxFreELhFAAUY6DCjOOuBnOK+mcMZKonzK3XufLqrl8&#10;aMlyNvSzv9/XqcXoP7Q9q9xY+F/FHgm8t/EtxD82j6ffWl1+/AUzQrIk2FaMNlvN8vIB27uAdK0+&#10;N/h3U9L1LVPDvhvVL7+z7q2hWNIY4zd+dcm2XymZwmQyvlXZGUKCwUOhbWv/AIQfDLVNSudWvvBl&#10;jJdXmftE5i+ZssrE57ElVJIxnHNXLfwD4NtbXULO30C3WHVG3X8Kr8sp55x0BySeMc89aUKeOirO&#10;a69Pu+fc0qV8rl70YNO6ur6bq/Xbt18+3Oa18bdN0/4b+JPiPY+ENUubTQNHmvtv7lPtqxiXcsZM&#10;nG3ymzuAOCCAxOKr6T8fvD154jPgO58O3ra/FHDJfafYyW8yoHMys/mCXZhDbyblYh8AYUkkDp7f&#10;4beA7TTdT0i38K2a2usQtDqkAhG25jKspRh3XDMMdPmPqabN8MvAVxdPeTeFrRp5bpbl5jH85kGc&#10;Hd14yeOnJ45OVKnjtLTXTp/XkTGvlqTTpvy19LdfUz9D+LWi+JtDn1rSdC1CZVvktrOFWg3XzNGk&#10;u+FvN8tlCOScsD8jDGRiqUfxiXxR4V8Qa58LPCF5r2paLbqlvp5kitvPvnhWRbUvIwClVkjZn5UK&#10;/wApdgVHUp4S8PRadfaRFpiLb6lM0t7ErHErtjJPPH3R0x0p+jeGNA8NpcJoGkw2YuplmuBbxhfM&#10;kESRBj6ny441z6IPSq9njGrc627dej16E+2y9aqD3TV306pnEaf+0Dob+HdM8Ra94J1uwt9RmSBr&#10;iaGF44pGmigTJSVjteedY1wCxO4sqoC1O8E/tC+GvHdw1rp/hfV7KbyTJGdQSAKzfZYroLmOV8Ew&#10;3EL5wBhwM7gVHVT/AA+8E3UVjFceGbN001maxVoQRAxOSQPrhvYgHqAadpvgDwXo8nm6Z4Ys7dh/&#10;FHCAf9RHb/8AomGKP/dRR2ojTxikm5q3p6FVK2Wyg0qbT9fu6nM6d8cNLbwHa+OvEfhDU9PhfS49&#10;Rv1LQP8AZrXyY5ZbgYl3SRoHIO0GQmNsJkqDZtvjP4cutN1TXLfw9qrWulabLfyXEdvG3nW6eZhk&#10;UPvJcxShVKhsxnIUFC2/feB/CWo6XZ6Le6DbyWdj5Ys7Vk/dxhBhQF6YA4weMVLaeEPDFhayWNro&#10;VtHDNai3miEI2vFlz5ZHdcyPx0+Y+tSqWOWnOtu3UJVsrk7+zlv36H0B/wAEq/Etp4t+OcevWFtP&#10;DHN4fvl8u4UB1ZJUQjglTypwykqwwVJBBrlvHY/4rTWPbVrj/wBGtXZf8EwNJsNE+P66TpdssNvB&#10;4bulhjUn5Ruj45rjfHRz411n/sK3P/o1q/kD6R3Msyw6k7vS/wD4Cj+3/oruDy3EuCaXS/8AiPGP&#10;jR8H/iF4v8Wjxh8P/GC6fc2ulx/ZbW8QS20l1FK+Pk4KGWCe5geYEsqupXBXmKL4UfEOz+H/AIu8&#10;HW/iO9murrQb3T9ButQ1jzreTeki2rGMp+4aNTHGxXhyGdgzfNXqxw1GOc5r+dKea4mnTjDS0bWu&#10;uzuv682f1TUyvD1Kkpu93e+r6qz/AK9DyS2+F/xvg0nT7Wx8ezRzSWtva65JeaxPJmOSa4N3NASD&#10;tuFR4vJY/IpTBXAXGN4F+Bfxb8MXV4+veK9Um/tLVra4Emj+JGgWyVbO0gDCJ0KSbJbeWUpgJKJ9&#10;rq4BA90A5yKMYNbRzjERi4qMdfL+u5P9k4dyvzS/8CfkeV3unfEzxN8QdSn0XXNWbw/pmoI7afcQ&#10;SacbuQQlXtYZdqSPEs0cM/nfOkgnkjV2VWSt200L4kXF3Jo19LHDYw2d1DHffbmdrppVXy2K4yPL&#10;O5ckknGR14v+L/EvjHSvFWmaR4c0Vbq0uI7iTUJGsJW8tFglKlZQwRWMohXYQzMrMQMBmTznWPGX&#10;7SWvWP8AZV14d/s+S18ZeHwtxpei3CnUNPa60uW8wTM3kKiXFxE5feHW1nxtztXqp+3r0lbkirLd&#10;q66X9dLv1OOp9XpVmvfbTfe3p2sbnws+HXxY8MeJrefxN4kuZtOtdHht7dDrksygLa28ZRo3G2R/&#10;tEdzN5z5crOiFsJtEdl8PvjO1rHBJ4oubSVdUEkN3/bk08kVslxmQSrIWjkea3JhGE2xMBKiqxCp&#10;m/Eb4j/H3w7aXOheGPC1xqV3N4i+zJKnhi5cR2Ut9EnyzRzBA6WkzT+dt8sGIxsN6sDD8MfF37Q2&#10;gfDK1bxToF1eat/aVyBDqGmzzT3MUl5eoi70YLGyL9kcGXZH5XV/mzHty4qUXXbp3dtHb77fO39M&#10;51LCxmqKjUsr99PXv5DtR+E/xl843Wg6hcwsnh+KC0kuvF109xFqMcl44nlkUgXMRaWPMcisuCFC&#10;qqlTr6R8Lvibp3h/wj4dh8TXljFpOkxW91JpOpCPybiN1beyOpS5iZFMZjYZ2yEqUbDr6qOe2KDj&#10;NefUzfEVIpOMdL9F2t+B6kcpw8Xfmlrbq+jv+J49q/wu+O11o9xAfiPfT6hqFldFrq3v/scdtcNb&#10;3cUYMaZGzbJaf6vaVltjKDl3B2/iP8ONduTHJ4M/txpkhIWQeMruKFm80uqyKJAzKGctlWV9sSx7&#10;thKn0btxSHnmp/tbEO14x0/uoccpw62lK99+ZjbXzTboZkCybRuVXLAHHOCQCfr3qX5qQYHANLXl&#10;9bnprZHuP/DW37HP/RpSf9829H/DW37HP/RpSf8AfNvXy9RX+lH/ABDHg3/oGX4f5H+RP+v3EH80&#10;P/AI/wCR9Q/8Nbfsc/8ARpSf9829H/DW37HP/RpSf9829fL1IWwaP+IYcG/9Ay/D/IP9fuIP5of+&#10;AR/yPqL/AIa3/Y5/6NKT/vm3pf8Ahrf9jo9f2S1/75t6+XM+lBYdqP8AiGHBv/QMvw/yD/X7iD+a&#10;H/gEf8j6i/4a3/Y5HT9kpP8Avm3o/wCGt/2Of+jSk/75t6+WzPGrKjuoZvuqT1+lKGzzR/xDDg3/&#10;AKB1+H+Qv9fuIP5of+C4/wCR9R/8Nbfsc/8ARpSf9829H/DW37HP/RpSf9829fLoYmgNk4xR/wAQ&#10;x4N/6Bl/XyD/AF+4g/mh/wCAR/yPqL/hrb9jn/o0pP8Avm3o/wCGtv2Of+jSk/75t6+XqKP+IY8G&#10;/wDQMvw/yD/X7iD+aH/gEf8AI+of+Gt/2ORz/wAMlp/3zb0D9rj9jott/wCGTI+v9yCvl5hkYpEB&#10;VlP+0P51MvDHg2MW/qy0LpceZ/KtFNw1a+xH/I/Q79rn4ifBDwVq+hwfFj4Mw+JpJ7WVrKWZYz5C&#10;gruX5vXj8q8g/wCF+fsaYyf2SLP/AL9wf4Vt/wDBSzjxN4U5/wCXC4P/AI/HXzIf9oV/HPEniBxV&#10;k2dVcHhK7jTi0ku2lz+/uEfDHgvPuH6OOx2GU6s78z72bX5H0B/wv79jX/o0iz/79wf4Uf8AC/v2&#10;Nf8Ao0iz/wC/dv8A4V4DRmvC/wCIqcbf9BLPpP8AiDPh3/0Br7z37/hf37Gv/RpFn/37t/8ACj/h&#10;f37Gv/RpFn/37t/8K8ByMZoByMil/wARU42/6CWH/EGfDv8A6A19579/wv79jX/o0iz/AO/dv/hR&#10;/wAL+/Y1/wCjSLP/AL92/wDhXgNFP/iKnG3/AEEsP+IM+Hf/AEBr7z37/hf37Gv/AEaRZ/8Afu3/&#10;AMKP+F/fsa/9GkWf/fu3/wAK8Bop/wDEVON/+glh/wAQZ8O/+gNfee/f8L+/Y1/6NIs/+/dv/hR/&#10;wv79jX/o0iz/AO/dv/hXz/u5p2eaX/EVONv+glh/xBnw7/6A19579/wv79jX/o0iz/792/8AhQfj&#10;9+xpj/k0iz/78wf4V4DTcHGRT/4ipxt/0EsP+IM+Hf8A0Br7z7I/ZZ+Kf7Oni74mtpHwz+Atv4c1&#10;P+zJZP7QijjBMYK7k+Xnnj8q4nxF+0P+yhZ+INQsr/8AZfhmnhvZUmm2QfvHDkFvxIrnv+CfQx8f&#10;iB/0Arn/ANCSvIvHKk+ONa/7C1x/6NavXx3FucY3h/D4zEuNSpKc03KKlotrXTt8j8D8SaMeAc6+&#10;qZHejBpOybW6v08z3Jf2kP2RSOf2Vof+/cFL/wANH/sif9Gqw/8AfuCvnpRgUV83/rPjv+fdP/wX&#10;D/I/Ov8AXnij/oJn/wCBP/M+hf8Aho/9kT/o1aH/AL9wUf8ADR/7In/Rq0P/AH7gr56oJwaf+s+O&#10;/wCfdP8A8Fw/yD/Xjin/AKCZ/wDgT/zPoT/hpD9kP/o1eH/v3BQf2kf2RAP+TVYf+/cFfPKTRuNy&#10;sD9O1SWtpd6jcrZWNu0kjAnaqE7VALM5x0VVBJPQAEnFVHiXMOblVKnf/r3H/IujxpxZiKkadLET&#10;cpNJLmere3U+gh+0l+yIeD+ytB/3xBR/w0h+yH/0avD/AN+4K8Gj0i2k1D+zbfUleXyyd235C4/h&#10;B+mefUVUcmN2jbqrYaiXEmYRV3Tp/wDguH+R24ziTjTAR5q2Ilbmcbqd1zLdaPdH0L/w0f8Asif9&#10;GrQ/9+4KP+Gj/wBkT/o1WH/v3BXzx5g7ClLelT/rPjv+fdP/AMFw/wAjz/8AXnij/oJn/wCBP/M+&#10;hv8Aho/9kT/o1WH/AL9wUf8ADR/7In/RqsP/AH7gr553ZOMUBgelH+s+O/590/8AwXD/ACD/AF44&#10;p/6CZ/8AgT/zPob/AIaP/ZE/6NVh/wC/cFH/AA0f+yJ/0arD/wB+4K+eqKP9Z8d/z7p/+C4f5C/1&#10;54o/6CZ/+BP/ADOPooor/TA/mcKa+BTqaSDQBj+KPG+ieD7vS7bWhcRrq2oLZW9wkDNHHMysUWRh&#10;xGGK7VJwCzKvVhWvweRVHxR4Z0LxjoF14Z8R6etzZXkJjuIfMeMkeqshDIwPIZSGUgEEEA13Pwd+&#10;BOqXnha3k1bUdUvrXT7VQ11cMJJ540AHmzyBQuW7nA3E8YyK+P4w42yXgTLZZhm1Tlp7RSV5ylu4&#10;xW70Tfkk2z6rhnhPM+MMZHBZZC9T7TbtGK6Sb6au1tbu1jzDxhp9/c+M/Cd5b2kjw22pXJuZI1yI&#10;w1nMqlsdAWIAPqQOpGehlmihia4mkVURSzszYCgck/SvbIvh74Mt7b7PH4etztzhpE3kfi2SfxzX&#10;O6z4C8B6lp1xofiqC0KzRMjR29rxtYYZXAXawxxhgRya/njB/S34HrY6VP6nXjBte97rt0vyp3t5&#10;bn7jV+jPxhUwanTxNGU4r4FzXfW17W+ex4j8OfGuseP2vvE0CWP/AAjszIvh24gLtLdopcSXDE/L&#10;5bnb5YA+6pYk7wF6hab44h0P4VWlw+u6nZ2OmWFurrdSMIoVh6KR6egHrwK5zwD8UNN+I000/h7w&#10;5r0enpGrQ6rqujy2MVwSAcRpcBJmGDnd5ew4OGJ4r+ocpzbL82y6jisNVVSFWKlFrqnrovw8tnqf&#10;z1mmV47L8dWw9ek4SpNxkn0a6N9X1873Wh09FFFeseSFH8S/7w/nRR/Ev+8P51M/gfozWh/Hj6r8&#10;0fZP/BS3/kZfCnH/ADD7j/0KOvmR6+m/+Cluf+El8Kcf8w+4/wDQo6+ZHr/MXjj/AJKjEeq/JH+t&#10;/hz/AMkdhvR/+lMdSN65paK+TPuDT8GeEdS8b+IYfD2mSRo8gLPJIflRR1NdPP8AA+G1ma3ufifo&#10;MciNh45LoKyn0IzwaP2dv+Skr/14y/0ryfxoi/8ACZaxgf8AMUuP/RjV/QnhH4a8P8bZTVrY7m5o&#10;y6NpWsuzR/NPjN4pcScC5zSw+Xtckop2aT79Wmerf8KWsf8Aoqvh7/wNH+NH/ClrH/oqvh7/AMDF&#10;/wAa8W2L6UbF9K/XP+JfeC/733v/ADPxf/iY/jvvH7o//IntP/ClrH/oqvh7/wADF/xp0XwSt7iZ&#10;YIPih4fd5GCxot0CzE9gAeTXim1fSpdPUC/hx/z2X+dTL6P/AAXGLfvfe/8AMuH0jeOpSUbx18o/&#10;/InoHjfwbqngXX30DVGRmVQ8csf3ZEPQj05yPqKylNeh/tLAf8J9bDH/ADCY/wD0OSvPelfx3xFg&#10;cPlueYjC0b8kJNK+uiZ/bvC+YYjNeH8Ni69uecE3bRXCgdKKBnHFeIz3j3D/AIJ9f8l+b/sBXP8A&#10;6EleR+OP+R41r/sLXH/o1q9c/wCCfWf+F/Nn/oBXP/oSV5H44/5HjWv+wtcf+jWr7er/AMkjhf8A&#10;r5M/jfx6/wCSnXpH/wBJMuiim8bwJHKruAZh1A9q+dPwmMeaSQ6s3xh9u/4RfUP7NWZrj7FL5Itw&#10;S5fYdu0AEk5x0Ga2NS02XTpLfYZZo7q3kmjmSBthVGAY7sY4yuRnIzXZ/CH4VaJ420PxF4n8WHXl&#10;tvDkQebT9L0x/tN2Tb+cqwl02uzIyYC7id68rkGvSwODxVTGwjThdpp67WWuvke1T4XzjFY76l7J&#10;8zSflyvZ32s76NHmnhj4KyaHb6HqXhS81SS6voVjvNPuXMjTvINyhU2qUYO3oDgYIzk17Jpngbw9&#10;8N/DXi99V8ZfatStfD7aX4g8OyaSPJWa9QGALNKoEuEyWWMsCCdw+UV6FpHwn8D/AAT8GL8SLePx&#10;F4j1fQdPvdQ0W2vp4or2QNbMfsQit0hikIQbFEiMynktnmvEfiP8YvHXxTeGPxRfW6wWrN5NrYQP&#10;FETuOHKs7ktt2r1xxwBk5+pzeMcvk8TXalVkmo26f8FX08j77NsHkPCfNicLT5KsoKMIr7MkrSnq&#10;tdr3VrN6HJl7i0h8+xVfOhXdCP8AaHQce9Yv7M3juPxv4ymtPizLHeTR3U9zJZxp5EbgRsyQL5YD&#10;bPNVVySzYbknrW83TnpXiHjiDVvhd8SRqmhXvkyTlrqzkj/h+b5lI74Y9OQRj3A4+F8Jhs0VbCTt&#10;7R2lBvvHdejW5+P1s5r5XiMPVq3nh41FKpDvbr62v63Pufxr4e0n4y/Cy+17QNB0uw1bw/O0q2lm&#10;CHNoI921gvJJ2ttYjBMeBjmvnG98e+FNF8S6f4c1q/aN76UIrRAPsJyEDAHPzthBgE5YcYyRx+kf&#10;tvfHvQvBGoeA9KvdFsBqU8jy6pY2Mv25o3BDR+ZNNIAMs23aq7AcJtAxTvg/8PtQs5/+E08Tb/tU&#10;yn7NHMcsikcs2ehI/EA4PpXtZ3w/g8vo/W8dJKXLZRjvKWyfouunQ9riDi7I864ip1sloXpppy5l&#10;yxsulr3vbQ9M1K7tbqUfYLMQxLwq9z7k1AtKFHYUV+byfNK5x4vFVMZiJVp2Tk72SSS9EtgooopH&#10;OcfRRRX+qh+JhWJ408J33iyyjtbDxnq+hywzeZHd6O0HmbgMAMJ4pUdefuspH5Ctum5IOc1MoxnH&#10;ll1KjKVOSlHdHJeAvAfxT0DxE0ev/GubxDpdwyJHb6t4fto7iDqMrNa+SvJYZ3RNwi4x8xP2PqGr&#10;6To/wx0rw5ZTR2482a81XayhVC/JCCeoCortg8fPnnt8n67438L+HdRs9H1TWI477UJxFZ2cfzzS&#10;McciNcttHVmxtUAliAM179rPhX4W/H/4CXXhfxhYxzQ6gr2+s6Z9qmi+127hBsV0cMCjq2dpDFXB&#10;5wa/jX6VmBx0cHgK9Jv6vH2kJu9+Vy5Hom95RjJJNq6uup/Uv0dsbhZYrGUq6tWl7OUdLcyjzrts&#10;pNN2T6dj5Jh/aX/bCiudDsFm1a+1DSbzxMPFl7Y/Dm9vdHuJozGNLgEljZTNJbszOSbeTzkVf3r7&#10;gQe6/Zi+PeifE/wfpug6p8T7XxN4qXSxd6xc2luoBJYErIYUWBJ4xJEJoUOYmdQwG5S3o37NfhDT&#10;fhdb+MPhP4et7eDQvDfibydBsoUZfs1rLY2lz5RYsSxDzP8AMSCc5POSeR/ZZ8AaHYfCXwx4hS3h&#10;fUtW8P2+o6xrk1vEtxO9youp2kdVXOZJGPp09CT/ACnisVleKo1qVLDKMoumoOCScnNSkrq11vay&#10;b6Lof1rkP1vC4hVatb3eWTlzXslFpaO9rru+l9DoPidH5eo6erJtb+zV3c5yN7kVzaY7U74vaj4i&#10;8YS3lx4F1q30+4jVV02W+s2mgwvRZI9yMUbvtZWGeCOh5XwH4j+JFzeyaD8RvAqWU0EIKaxp17HL&#10;Z3jAgHYpbzojzna6kdcMcc/6ZeFeU4zhzgDLcuxsWqsaactNnJuXK+zV7fI/zh8SMywvEPGmYZlh&#10;ZJ05VZW1s2lZXXdO11bU6qijn0or9GPgQo/iX/eH86KP4l/3h/Opn8D9Ga0P48fVfmj7J/4KW5/4&#10;SXwpz/zD7j/0KOvmR6+m/wDgpbj/AISXwp/2D7j/ANCjr5kev8xeOP8AkqMR6r8kf63+HP8AyR2G&#10;9H/6Ux1FFB6V8mfcHdfs6EH4kr/14y/0ryfxp/yOesY/6Clx/wCjGr1b9nX/AJKUpB/5cZePyryj&#10;xqN3jPV85/5Clx/6Mav7I+jn7uRV/wDE/wBD+HvpOf8AJSULfyL9TOooEeOxo2H0Nf0gfzB73YKl&#10;sf8Aj/g/67L/ADqIqafYnF/AP+my/wA6zqW9nL0NKPN7aOnVHt/7S3/I/wBv/wBgmP8A9Dkrz2vQ&#10;v2lz/wAV/b5/6BUf/oySvPe9f5n8Zf8AJU4v/HI/1Q4F/wCSQwX/AF7QUDpRR25r5pn1h7h/wT6/&#10;5L83/YCuf/QkryPxx/yPGtf9ha4/9GtXrn/BPr/kvzY/6AVz/wChJXkfjj/keNa/7C1x/wCjWr7e&#10;r/ySOF/6+TP438ev+SnXpH/0ky6DyKKK+dPwc6nwT8QdW07QLn4d33jHUdJ0m/uoJWvrGMSyWjRy&#10;rIwVGOGSQKY3HIIY8Nyp9f8ADXj7xJ8afiDrXhPwFrcei+HdL0S4ttL1Gz8wTySSxRpHcGJgE/dO&#10;rlFIPGM4JIHzu2cVwfxo/aW+If7O50e8+GWsW9veXGrQ3N1DN5mLiGBt/kvsdd0Tk7XXOSOhU819&#10;zwRHN86zqhlOEs3NtK/RWb36I+04f4txGXypYfEyXsYu7fLeSW9l1tdLQ+5rnUvCnjDwpdXOgSWe&#10;t+JPBb3Wl2d/rMMkG3VBa+XIMkD7yycsgYEMcE4NfKeCRXlPiP8A4KofHX4j32kw+KPhr8P5zp+p&#10;R3FjIdIu2aCboJFzdHDDOQex5r1dRha9/wAUOE824Xq4WON5bzUrcrvty79tzTjTiLLeIPY/VOb3&#10;Oa/N0u07Lyum9luIQRzXlfx/0nXrzUrHULfw/cSWcMJiF9HAWXzWy3lkgcHam4DqQCexr1V/u812&#10;/wALvFsnhjRbyaFLcTxma4sZJ2QZufJMEUa7xt3O9yFGc5JCgEmvi+E8T9VzqE0r6Pf0PmMp4bp8&#10;WZhDLJ1HBTvqld+6rpHy/wDBLw3cXfjD7fqWiyNbw2rFZJ4PkWTKkEE/xYPHsfevZ1BFej+JPsPi&#10;3w7qD2sFnDObp7mNYYZBIG8n7QkbAfu0jj09bePeAC0oVSc9fOVOVyM11caYqvi82VSei5VZX6df&#10;xOnOuDY8E4hYOE3OMlzKTVnro1129eo6ikDA0tfI+h4oUUUUAcfRRRX+qh+JhQRnvRRQBh+Hfh14&#10;N8J6nfa7ouiql9qczSahfyyNLPPli20yOS2wE/KgIVRgAACuw8FeL7rwhqizhme1kYfaoV/iH94f&#10;7Q/XpWWenSo5B296+d4myHKc94exGX46kp0Zxd42W9nquzT1T3TPe4fzjNMrz3D4zCVXGrGSs/ml&#10;Z913XY9C8FTSR+LPiZcWxYs3ie2C7ffSNOGa89+HXiTUbb9nnwB4WWTY3/CE6U9268FgbWMonHYD&#10;B/GuB1LwLdSa5eajF8CdBmN1dF5byTXjG8/YOyiA/MVA7nGAMnFdf4U0qDQ/Dllo1pokGmxWtssc&#10;dhaTb4rdRwEU4HA7cDFfxb4JcDZV/r9GeMXtVFKcE0rRlThyxbV3e17rsz+xvGXiLNML4fyhhZcj&#10;lJRm1e7jNptJ2Vk2rPyMIaB8RPD/AMQJ9Z0LWv7S0HVpIzeaPqd027TJB8rTWzkElHXG6EnaGQFC&#10;m5weuGC2aMKR0FCgg9K/vCnTVO9n8v66eR/EFatKtZySulbT9fyuOooorQyCj+Jf94fzoo/iX/eH&#10;86mfwP0ZrQ/jx9V+aPsn/gpb/wAjL4U4/wCYfcf+hR18yPX03/wUtz/wkvhTj/mH3H/oUdfMj1/m&#10;Lxx/yVGI9V+SP9b/AA5/5I7Dej/9KY6gnAoprHHevkz7g7v4BabfnxTN4nW7SGz023Y3rMMllYH5&#10;QPU4z+Fdzez/AAO1O5k1HUfAVvNPM2+WSTTYyzN3J5rn/h54t+FujfDU+GtW8UNb3V4/m3hFlKxR&#10;8jA4QjgADg+tOGpfB/b/AMlIk/8ABTN/8TX9WeH+W1sj4dpxjJqVRc7s++yVvKx/G/iVm1LiDieq&#10;3GLjTfIrpP4dG/vN22sPgbey+RZfDCCWQjISPSY2PT0BqyPC3wjJ/wCSNyf+CFa5fUPEPw3tPD+o&#10;QeHviH/p91b+TDLNp86Kilhu5EZIyoI/GuJWOYcf8LOtfb5r3/4zX3CxeM/5+S+9n599Vwa/5dx/&#10;8BR6xe6N8E9PAN98KEhDcKZtFRc/nUdo3wKsrmO/tPh9bRzRNvjkXTYgVYdCOa5XwZ4g8H23hy40&#10;Hxj8QIWb7YJ7SaC1uZWUlNrAloxxwOPr61f/ALS+EGOfiPJ/4Kpv/iaX1rGP/l5L72P6phd1Tj9y&#10;/wAjF+PtnqV3r9r4wN0s2n6hbhLJljK+SE52H3yxPX17AVwQbnFereNfE3wp1P4cSeF9P8Xm4uYH&#10;M9m0tjMuZM/dBKcAjI9MnkivKYznkfWv5a8R8oeWcRSqL4avvLrr1X3/AIH9f+Fmd/2twvGlK3NR&#10;fI7bW3T+78R1A6UUDOOK+AZ+knuH/BPr/kvzf9gK5/8AQkryPxx/yPGtf9ha4/8ARrV65/wT6z/w&#10;v5s/9AK5/wDQkryPxx/yPGtf9ha4/wDRrV9vV/5JHC/9fJn8b+PX/JTr0j/6SZdFFFfOn4ODdK+Y&#10;/wBrvWn1/wCKVn4Vsrnf9hso4/LCfcnlYse2TlTFxz7dTn6cbpXzjoGhXHxD/a61HUtQtFkt9L1B&#10;p5flYKv2dVjh+6eu5Ubnrg9elfsXgzWoZZnGMzitthaE5/N2irebeiIntY47xx4Ci8MfGmy8ExQe&#10;RE0mnRLIq53ExRK744537jzjJ+tfX69K8F/aA06eL9o3wXqcka+TcTWcS+7Jd5YHPtIte9L0ro8V&#10;86q55kmSYmq7ylRlKT/vOVn+QqatcG6c113w1sdJvtKvptU1kWf9myx3sLfZzKzPA63mNoHpZnPU&#10;89OK5Bsbea1fDXmS2t+keM29je3TnnIRdOvYjj3zMn4Z9K/Lchny5rT9bfej7TgGXLxZhtbXbV/P&#10;ldvxsdFpviR9O1G50qYv9j822ig0uO7+zw283nBxhVVQUMwilkLO2IkuMqsaKD5T8etP+KfhfWtM&#10;8F/Dm1jZtQkY3+uTR749MiAyrZxslZgQAy7kZg6qWMcmzvvE3iSMfEfVtbbSYriGbUZmexupJBHJ&#10;l8gN5bqSMgHGcEgZBGRWPqGp3GoPh0SGJTlIYVwq/ics57bnLMepJPJ9ypnmCo1lUq0lUq03JRUl&#10;ePk2tL23tsfRcWcSZNnGBlRxUJfWqUpxTW1ubdvrorWtuZPhn/hIRo8MfigW/wBuTKzPatlJMEgO&#10;AQCuRzt5wTjJxWhQAB2or4+vWdetKpZLmd9FZeiPy0KKKKzA4+immRQM1R/4Svw4bhrUa7Z+Ykip&#10;IgukyrNnaOvU7Wx67Tjoa/1Scoxdmz8VjGUtUjQoqv8A2nYYkb7bD+5TfN+9HyLkjJ9BlWGf9k+h&#10;quPFXhpkaRdfsSqKrM32tOFPQ9eh7HoaOaPcOSfZmg3SmHk/MufWs698ZeGdN1O30jUNYhhmu7Ga&#10;8t/MbCtBE8KSPv8AugBp4RyQTv4zg4sjVtK86W3GpW/mQuqTR+cu5GJwqnngnt60c0ZRauV7OrGz&#10;s/LQ4rxd8GB4h8R3GvWcXhmP7QVLf2h4Ye4lZgMEtILqPP8A3zwPWuz0LTP7H0i20xfJ/cQKn+jw&#10;+XGMD+FcnauegycDuetJBr+i3lpJf2mrW8kEOTJNHOrKmBk5IOBgc09dZ0l547ddVtjJJGJIo1nU&#10;s6HowGeQexHFfK5Lwbw7w/j6mNwVPlnU31bSV72V9tT6vPONOJeI8upYHHVOaFO1tEm2la7a307l&#10;uiqN34k0KyjgkutYtY1uplhtd1wv76RhlUX+8xHIA5IqjpXxH8EazpVjrth4ktWs9TtPtNjPI/li&#10;SMbMn5gNpHmJlTggtggHIH1PtKalZtfefKeyquN1F29DcorPufFXhqzdo7vxBYxMqqzLJeIu1W6E&#10;89DkY9c1Nc65o9nM1vd6rbRSLGJGSS4VSFJ2hsE9CeM+tPmjvcnkne1i1R/Ev+8P51mz+LfDsFza&#10;Wh1i3aS+ZRapHJvMmQxBG3Py/K3zdMjGc1pLyyj1YfzqZSjKErdma0YyjXhddV+Z9k/8FLc/8JL4&#10;U5/5h9x/6FHXzI9fTf8AwUtH/FS+FM/9A+5/9Djr5b1PWNM0kR/2lfww+fJ5duJJAplk2s2xR1Zt&#10;qscDJwDX+ZPG0ZS4qxCSvqvyR/rZ4dSjHg3DOTto/wD0plukbp1rO03xd4Z1cqNM1+yuC0qxKsN0&#10;jEyNEsyrgHqYnSQDqVdW6EGqPjf4neBvh5ol34g8Wa/HBb2LQrcLDG80waV1SJRFEGkZnZlCqqkk&#10;ngV8r7Gs58nK79ra/cfa+2o8nPzK3e+n3m4YwehpwTj/AOvWHoHxI8E+J9MOtaVr8P2YM48y43QZ&#10;VZTEXxIFJQupCvja/VSQQTotruiieO1/ti1WSSMPHH9oXcyk4DAZyQScZ713rMs5oL2arVI20tzS&#10;VrdLX09DzZZTkdf95KhTk3rfli7363tr6lvZRsqp/buiiG3uTrNr5d2wW1k+0LtmY9Apz8xPtnNZ&#10;HhP4reAPG8d1N4b8TwzLZ6l/Z85mVocXPkxzeWPMC7j5csbfLkfNjOQQLWaZ7KLkq9Sy3fNLT8TN&#10;5Pw/Gag8PSu9UuSP+R0WykMZ/vVUutf0Wytvtl3rNtFCcYkluFVecY5Jx3H5imy+JPD0Hn+fr9mv&#10;2UqLrddKPJycDdz8uT60v7WzzpXqf+BS/wAyv7FyD/oGpf8AgEf8i5sHU805cetZPiHxt4V8LaDf&#10;eJtb1uGOx01tt5JHmVkkyAIwiAs8jMyqsaguzMqqpLAGex8VeHtQtYry31eELMyoizN5biRgpEbI&#10;2GV/mHyMAwJAIB4rkxFXHYpqpWlKXS7bfyu7nZhcPgcGnSw8YwvraKS/BGjQOlYr/EXwPH4jh8JP&#10;4ns/7QnWVo7bzhlvLdEdc9N4aRBszu+bp1rStNQstQjZ7C8hnVXKO0MgYKw6qSO49Otc86VSHxRa&#10;07HRGrTn8LTPeP8Agn1/yX5v+wFc/wDoSV5H44/5HjWv+wtcf+jWr1z/AIJ8n/i/zcf8wK5/9CSv&#10;IvHWR441rj/mLXH/AKNavtKn/JI4T/r5P9D+O/Hr/kp16R/9JMyg9Kz28WeGUjWZ9fslVjhWa6QA&#10;ncVx1/vKw+qkdjVxru3D+UZo920ttLj7o6n6f14r5/kmt0fhHLJbozvF/jLwv4B8P3Hijxlrlvp9&#10;haxl5ri4bj2AABLMTwFUFieACeK4j9nnw14WuLXUPi54Y8Syatb+KZDNa3VxZmCVFWRw6MmcZ8wN&#10;2GQoPeuh8bj4PeK/DzN8QpvD9/pUMTXW7U5YZIFRcq0uWOMA5UnseK0bTXvAug/8U1Z6zpdn9itI&#10;pPsMdxGnkQyMyxttBwFZkYKe5U+hr3sJmk8Dk1bC0OdSr2U9uVwi+ZLa972b2XqaR5fYtON2+vb0&#10;/U4T9oT/AIVRoWv+GfHnxQ+IUmhjTb9X0+NdPknW7kWRJCh8tTsHy/ePHPGTXo/hvxL4f8W6LD4g&#10;8MazbahY3AYwXVnMJI3wxU4I44YFT6EEdRVXX7vwWsqW3im40veq7449QaPIByMgP64x+HtUtvqH&#10;hfR7WS1tb6wtYbVl82OOVEWHecrkcBdxOR0zkHnNZ43Mnj8pw2GnzOVFNRvblUW27JWvu+rY5SjK&#10;EUoWa3avrru/yNNulcn8YPjRrHwd+H2s3HhK503+2NV01rC1t9ShklV45HXzG2xsp4QMQ2cA4zno&#10;dxPFHhyezuL+LXrNre1uGt7iYXS7I5lba0bHOAwb5SvUHiquq6/4Itba71jVNV03bYJ/pkzSIzRK&#10;CeG6kc5AHXPArDJ8TRwGaUsRiKbnGDTcU7c1ul7PR9dNisLiMVg8RGvQbjOLumujNaz1m88R20fi&#10;HUYYY7i/RbiaO1VljVnG4hQxLBcnjJJ96kqhpfiLQ9SsLW9sNRiaG7gSa152lo2Uup2nBGVUnkDg&#10;H0NJc+K/Dlpp91qs2tWv2eyGbqSOYN5XoDjuew6ntk1x4mUsRip1FG3M27drvb5bGdSdSrUc5u7b&#10;u359TQoqhp/ifQdU02PVrLVIWt5IFmV2bbhGRXBIbBX5XU8gHDD1rO8T/FLwB4MtpLrxL4rs7VY7&#10;e5n8tpt0jR24zOyouWfZ/FtBIrKNGrKXKou/oTyyeyOgoqO1u7a+gS6s50kikUNHJGwZWUjIII6i&#10;pKzfu7knGtgmvPfGPwQsvEOgatocviWO1t9avrh76Z7XLpHcKIysXzqqTLhfLmZWKHoDkg+gkEV5&#10;h8VPhX8QPHviphZaisejyR2ayK2u3kLL5d5FLIY4omEYbYr7ZCrSBvuuoC7f9ScZCMqd3Dm3svkf&#10;keXzlGvpU5O79GW9A+BMuiX3iS+k8WCb+2ooI7SP7GVW2WG9vLxA/wC9PngyXjhh8gZF2kcmsSx/&#10;ZZ874m2/xJ8R+NIrxoY9n9m2+ktDbMm+JlTyzM8aqoiAG1Qx3MXZ/lxmD4R/tKp4sWOPxlANDa6E&#10;NzK3ibUWuZdPFwG2YZiscvlAJ50YWU95CSxOzZeEvit4E0nxtrfiXxRqGqxtJDdeGbXT7q7uJC8U&#10;sjpGUG6RQ4NvDIqHYyRs5Cs0jtwKNGTTlQatr9yuep7TEQu4YiLvpZLXV2+/r3Nb4sfs96J8URpa&#10;Lq0mmw6Tps1nbWtr5kcRSSa1cAmGSKQKv2UKFR1PzdcDBr/D39mzQfA3iC88Sya7cX012unL5Vw0&#10;jxxJZrOItomkkKnM75IIBCR5BYM75upfDH45Qy2N9ovjCSS8ha2uL+W48SXCw3WJklmtFh8srFGW&#10;DbZfmkCERnKkitL4f/DP4kWej+JtS+IPiG9utX1ZrhNNt7XxRdLDa27opWJThVhcSbgJkj3qMbT/&#10;AA1SpUZVV+4ffyViXWxVPD2+srtZb69f8y54B+BvhzwL4HbwDp2pxzQeZp4uz9nRd5tre1iIdc4/&#10;eLbgtntIeo68xF+yd4Z1C/vtYsvHl0y3ySLb3VrPMJLHeSpNttn8iMiEsiMYWdGbcGwFUT/Dn4Vf&#10;Gnw7PNPrmtWKpd6ta3UkdvrF3I6bIrON2eWYs9xuSCRQjn5d2ctuASv+z98Dvih8K7rRLTX9Zhks&#10;bHRDb3lva6xO1v5wyAyQBUVmP8TybzhUCBCGL5qnCcoReHaW3p2NVUqUo1ZQxSvo7aO76nXaP8Gr&#10;HQfD2naHHrEEx0/xF/acEt5p6MqjcdsCKpUIEjxGrDlQqnB6Vzfh39lLwtpl5oNw3iX7bBoLMptZ&#10;bNDHOxtLC3fcMkAlrHzD1y0zZzjJqH4J/Hm9ih8P6v8AFy6uNNWJ1uLiTUHW4ctEIFw0SIy7EhWT&#10;dv3PJdyklTGrHrfg78LL3wLDdalqlxeJeXV3dP8AZW8R3d9CI5Jd6lvPOGlHQybQxBIJPalTjUqR&#10;vQatbVva3/DIidadGlJxxKbfRLf5/NnB2H7M/iu3sLrwdc6p4csdPt9KhsdJ8QPZy3OpPIpiCyt5&#10;kqx8vGpMRDIxCIwdQVPUeOv2cI/iB8S7Xx/rPjORobO6s5IdONu7L5UEsMogI83y2Vnidixj8zMx&#10;BcqqqMXU/gH8S/FNrZ2XifxXdSQx61HK8I8U3fmRQfatOmdxLGI2dybW6dFIXyTcKsZjEa4qt8Df&#10;2hLjW4rG8+KV02i+dBH+58R30dytkt5G8kBkDZZzGJcXGRN+8WMyFFUDJUaai4Og2t9/N77bHRKv&#10;UlUU1iYprTZbaXfXX+kegaf8IbXSvFNvrGl31vDZ29ws62YsSZEcIU2JJvxHDjDeWqD59zZJc12y&#10;/wCtT/eFcb8NvCHibwpr2uNq11JLYXM0I0s3GvXl7J5aKR8wuHZYzz/yzxv6vkgGuyH3lP8AtD+d&#10;erRjThh24xcb30f3Hi1qlSWMgpT5rW1+af6n2V/wUuI/4SXwoP8Apwuf/Qo6+RfiL4D0f4k+GJvC&#10;uuwI1vcfJKzRksI3BjlVWUq0bPC8kYkUhk8zcpyK+uf+Cluf+El8Kf8AYPuP/Qo6+ZG4PFf5o8aV&#10;KlHiyvODs1JO/wAkf6v+HtOFbgvDwmrpp/8ApTPK9X/Zc8Nar4p8P+Kk1Rkm0PXp9SMe64VbrzJb&#10;d18zyriPzJI1tYo0eXzE2gho2GANrSfglpFl4x1LxHqc1nqFpftcMtndaWjvmaVJW8yVifMCupEY&#10;2rsU4O7Ga6H4gaVrmt+D73SvDlzJFdzRqFMd61s0ib1MkQmVWaEugZPNQb03blKsoYeXeLfhF8bb&#10;+K+/4R/V7gLJHF5NrcfEDUoxMyshjBkhCSQCJBLGfLO64LrJKWKAHz8PiMVioXqYhR6a2va6fl11&#10;PcxGHwuF92OHctnpe3X+vmTa9+x34M1Xx2/jGz1D7LDLe6bdSaeEm8pGtJ7WTy0iWZbcRyC0UMGh&#10;dw0kh3kFVXpPGXwS8OeIviFpfxAv9WWzbTYbW2sbWNpVXMdys+3Z5oibcECj91vAzhyMKtXwd8Ov&#10;iR4e+I1rqlzrE82kW9ndLJ9q8SXVyHmknkdXED4X7pQEO0ioFVYxH85ky/DPwR8bHx9ofizxZqk8&#10;kGj3VxO1pJ4qvruOa4kgZHuAkrEKrHyytsd0cO1jHgu2dJYnEe05pYlOydnZdU9PnZfeZfVcP7Lk&#10;jhnq1dXdtGv839xv/EX4F2PjnwzZ+GdP12TSY7C8mubOSxaWFrd2VvLMYhmjH7ssCAwZDtwV5rA8&#10;K/sp2HhLUm1Ox8VRXTT+IP7Rnh1TSVmQIUsFKxguPLl/0Bds3JTzWwuQCOf8Y/AH9o+7tQ3hL4t3&#10;UM82jasJPO8TX48rUZ4bpIpVO8qYgXtCE2Yha3LRbS7h9SX4FfFrQbg/8Iz4z1W80+5ur86tp+o+&#10;PNT8y5ha5zZxxXDtJJaGOM5Z4drPt2MXDZFRlWp0uWOLjZ3drLe/67q/4BKjQnV5nhpXWl7+X9LQ&#10;s3H7IHgeLSm0TQpUsbeRlaWOGa/UsxK+Y25LtWG5YLVQMkJ5BOD5hAfH+yjp1rc6bq9t4rSbUNOu&#10;by4abUdLE0N9JPNvzcxh1MoRWdVG4EMVbPG05eofBH43x+PtP1jwz4xurHTf7a0+71pZvGF/cyXK&#10;Rrb+cERz5aLhLiMx7SkgmDYRkQrteLPhp+0Ne+JtQuPBvxXaw06SK7TT0uphK0bSxzzJMVMPJS6k&#10;t41TcVWC0Knd57qLlisU6lvrcdVfb8GRHC4WME1hZaPbtfqugeGv2X/Cvg7TtasLjxAZrfWvEOm3&#10;8j30k8rN9nvxcpA/nzyRne/7v92kQw33W+UCx4S/Zq0bw78QYfH2oa8L57XK2lmdOREVQ0rJI3J3&#10;ThpmBlwpISMbQVy2HrfwJ+Lnibwiul3PiprW4t77RZ9Mt7rxBd38Vr9m1w3srSM4V7l1tlhjVnO5&#10;2jAJXhxqX/gX452nhG1k0/xAv9qabqMlwEj1ieTzrdtQUvCS4/fE2HnRJ5uQkjIylGRZFz9rWmm3&#10;ileTs9PJL8tLrsX7OnGS/wBldkr79m3/AMG3mjQh/Zw8L/8ACSSa/eSwz/6dd3VujWK+ZFJcXsF4&#10;z788uskJCsApCFRyUy2t8Fvg9pXwY0PUNG0u8e4/tHVGvpppri7lkdjFFFl2ubiZi22JeQVXuEXk&#10;nD/ZOg8VQfCS3j8Z6frkeoLcMs9zruo388l6wRAZkXUCLiFCcrsdIwWRnVNjqzengYGR1rzcdisZ&#10;GUsNOpzJO3k+XY9LA4fCyjDEQhytpvz13ue4f8E+T/xf9s/9AK5/9CjryLx3/wAjxrX/AGFrn8f3&#10;rV69/wAE+v8AkvzZ/wCgDc/+hJXkfjj/AJHjWuP+Ytcf+jWr6Gsv+MRwv/XyZ/JPj3/yVC9I/wDp&#10;J5B4i/Z+j1fX9T8S2viWEzX2rPdQW2paWLq1to3s7eBohEXUH95C84bOA9xKcEtuqfxt8I/Eni0e&#10;Ib7UPFazNqHhi/0jTbWxt/sjQrcMGBMxaT5htVd4QdztPSvRMD0pCox0ry45hio297a1tF0Pwz21&#10;Tq7niWm/ss33iTRobrx/e6Tbai3hW90iSy0iK7+xQtNJcsk4he58qRlFxubfGS0iBwyEDHUeLfgY&#10;3iTxJdeJrXWdNgkvdGsrC5t7jw+k8ZW3N2QyjzAUz9rbABypjQ5IyDpeP/C3xB1jxjo+r+E9ZW3t&#10;LSzvkuo5tQmSMzPAyQuYo8CYhj/y0Yqo5VQ4Drh+FPhN41uVWz8a6/qlrptv9oXT9MsfGd/LLAkk&#10;SxlZbzck9yebiRXkYtE0iBCvlIV7liK1ZKrKslpsltd6r+uhupzl77naxPrP7N/hTXPEVrruo3hu&#10;vsej2mnQx31qkzbYINQiDlm/iYX5Y8DmIevHEXH7BvhmS2uIV8d6jI01ytwktxf6iDI5EgdJFivY&#10;18r985VYRCQVj3NJtcSddYeB/ir4c8a+NPE99rN1daXc6KYvD9tpuq3cs4dYgFxBdSvCkwCgeYu0&#10;SNl35ZjXM+Ffh38X/EnwMkXw/wCMtZtNUuo5DZx65q2qoyZ1F5HjZrgRXiD7OFhR22uoG4Zzvbop&#10;VcXTu44hW91dLa/5dTSHtI6e0XQ3NW/Zi+1/CC5+Eum+NVsbW61q71C4nhspFaZZ3ll8uRknWU7J&#10;ZFZXEqsRDGjb13h6Np+x1oFjpthaw+KvNuLFr55JLvTVeK8a6nuXZp4wwMhRLqQJlhtdI35ClGpj&#10;4EfHC/13UtT8V+NZr60aPS/sVhYeMNUsvNmheDzZGKyssXyJL8kahZGYM+5/nqHxL4G/aU8W+OPi&#10;E/gnxTdaPatqVtb6PNqupXAhu7cWemSPFBEuFgUt9vjN1CyS752AIMKMCMsRrFYmNt29N3b59fw+&#10;6bzu1zr+rHaeOfgBL4s07T9P0D4na54fXS9HSxsm0todwZHjKzMWQ5by0khIGMx3MwGN+RUj/Z2s&#10;Lm3s9Hm8T2rWmj3zSQw22mhZJQbK6t0F0xkbzpFF0kofC/NGpCjcNvHfFL4c/tF2/huGbS9e1W+u&#10;JrjQbXU00vxReQteqdS05bgIIlBso1hW7Mk8ZLskjM5woAs6b8Df2iIPFWl+IZvHsMEDeI7DUNct&#10;7TV7hWmWKy0+GXcVCrcb/ss0ZWVWBWQONkmGUX1iNG/1mP2l+Gv330K97lf7xdfxOrH7Nlunw50/&#10;4ZwePdStrGw1RZ5LizjjSe/tdm2S0uXYHzkfJBcgOVWPcWdTI+fqn7KNnq2n2trfeNDcXEeg3um3&#10;moXWkxNNc/areOKSfKlQsrNHvYgfMXcEDdkewYB6ik2r/dry45ljYu6l1v0/yOVYitHZmF8PfBVv&#10;4A8Ov4csrxpoTql/dxZj2iJbm8muBEoHRUEvlr/soOB0G9RRXHUlUqS5m9TJtyd2ccfvCmg8iiiv&#10;9Un/AAz8S+0hf4qTJyKKKJfEgj9oUf5/Ohf8/nRRSl8T9BR6B03UgPIoopS+IUN18xc/Pim5ooqo&#10;bGkt0OQknBoXpRRR9r5on7KAdce9O/iX/eH86KKzl8MvQ2o/7xH1/VH2V/wUt/5GTwr/ANg+4/8A&#10;Qo6+Y260UV/mPxx/yVGI9V+SP9bvDf8A5I/C+j/9KYn8NJk0UV8nE+4f+YA84pWP86KKPs/IcfhB&#10;etKen/AqKKnt6D+0B6ke1HrxRRV9vUTD/P60L/DRRRH4iJATz/wGnDpRRU9AXQ9w/wCCfX/Jf2/7&#10;AVz/AOhJXkfjj/keNa/7C1x/6Naiivt6v/JI4X/r5M/jnx6/5Kdekf8A0ky6KKK+dPwcO+KaPu0U&#10;VMd/mEgkpEJ3UUVX2gFB4oP+NFFTL7RPcTJxS5OPwoool9kPs/MdRRRVFBRRRQB//9lQSwMEFAAG&#10;AAgAAAAhAKCcz+TiAAAADAEAAA8AAABkcnMvZG93bnJldi54bWxMj81qwzAQhO+FvoPYQm+N5NT5&#10;wbEcQmh7CoUmhZKbYm9sE2tlLMV23r6bU3vcmY/ZmXQ92kb02PnakYZookAg5a6oqdTwfXh/WYLw&#10;wVBhGkeo4YYe1tnjQ2qSwg30hf0+lIJDyCdGQxVCm0jp8wqt8RPXIrF3dp01gc+ulEVnBg63jZwq&#10;NZfW1MQfKtPitsL8sr9aDR+DGTav0Vu/u5y3t+Nh9vmzi1Dr56dxswIRcAx/MNzrc3XIuNPJXanw&#10;otEQL1XMKBvzBY+6EyqOWTppmC2mCmSWyv8jsl8AAAD//wMAUEsDBBQABgAIAAAAIQCgpierzgAA&#10;ACwCAAAZAAAAZHJzL19yZWxzL2Uyb0RvYy54bWwucmVsc7yRy2rDMBBF94X8g5h9LD8ghBI5m1DI&#10;tqQfMEhjWYn1QFJL8/cVFEoNJtl5OTPccw/M4fhtJ/ZFMRnvBDRVDYyc9Mo4LeDj8rbdA0sZncLJ&#10;OxJwpwTHfvNyeKcJcwml0YTECsUlAWPO4ZXzJEeymCofyJXL4KPFXMaoeUB5Q028resdj/8Z0M+Y&#10;7KwExLPqgF3uoTQ/Z/thMJJOXn5acnmhghtbugsQo6YswJIy+LvsqmsgDXxZol1Hon0o0awj0fxJ&#10;8NmP+x8AAAD//wMAUEsBAi0AFAAGAAgAAAAhAIoVP5gMAQAAFQIAABMAAAAAAAAAAAAAAAAAAAAA&#10;AFtDb250ZW50X1R5cGVzXS54bWxQSwECLQAUAAYACAAAACEAOP0h/9YAAACUAQAACwAAAAAAAAAA&#10;AAAAAAA9AQAAX3JlbHMvLnJlbHNQSwECLQAUAAYACAAAACEAiBCw4WAEAAB7DgAADgAAAAAAAAAA&#10;AAAAAAA8AgAAZHJzL2Uyb0RvYy54bWxQSwECLQAKAAAAAAAAACEA9RSiJN2xAADdsQAAFQAAAAAA&#10;AAAAAAAAAADIBgAAZHJzL21lZGlhL2ltYWdlMS5qcGVnUEsBAi0ACgAAAAAAAAAhAONHBa7HnAAA&#10;x5wAABUAAAAAAAAAAAAAAAAA2LgAAGRycy9tZWRpYS9pbWFnZTIuanBlZ1BLAQItAAoAAAAAAAAA&#10;IQBcZggYnacAAJ2nAAAVAAAAAAAAAAAAAAAAANJVAQBkcnMvbWVkaWEvaW1hZ2UzLmpwZWdQSwEC&#10;LQAUAAYACAAAACEAoJzP5OIAAAAMAQAADwAAAAAAAAAAAAAAAACi/QEAZHJzL2Rvd25yZXYueG1s&#10;UEsBAi0AFAAGAAgAAAAhAKCmJ6vOAAAALAIAABkAAAAAAAAAAAAAAAAAsf4BAGRycy9fcmVscy9l&#10;Mm9Eb2MueG1sLnJlbHNQSwUGAAAAAAgACAADAgAAtv8BAAAA&#10;">
                <v:shape id="Picture 5" o:spid="_x0000_s1133" type="#_x0000_t75" style="position:absolute;left:3458;width:10871;height:15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SL0yQAAAOMAAAAPAAAAZHJzL2Rvd25yZXYueG1sRE9fa8Iw&#10;EH8X/A7hBr5p6jY72xllbCi6wUDn9nw0Z1tsLrWJ2u3TG0HY4/3+32TWmkqcqHGlZQXDQQSCOLO6&#10;5FzB9mveH4NwHlljZZkU/JKD2bTbmWCq7ZnXdNr4XIQQdikqKLyvUyldVpBBN7A1ceB2tjHow9nk&#10;Ujd4DuGmkvdRFEuDJYeGAmt6LSjbb45GwRrjz7fd6J0etoePn7/F8ZtXT3OlenftyzMIT63/F9/c&#10;Sx3mj+Lh4zhJkhiuPwUA5PQCAAD//wMAUEsBAi0AFAAGAAgAAAAhANvh9svuAAAAhQEAABMAAAAA&#10;AAAAAAAAAAAAAAAAAFtDb250ZW50X1R5cGVzXS54bWxQSwECLQAUAAYACAAAACEAWvQsW78AAAAV&#10;AQAACwAAAAAAAAAAAAAAAAAfAQAAX3JlbHMvLnJlbHNQSwECLQAUAAYACAAAACEA5Fki9MkAAADj&#10;AAAADwAAAAAAAAAAAAAAAAAHAgAAZHJzL2Rvd25yZXYueG1sUEsFBgAAAAADAAMAtwAAAP0CAAAA&#10;AA==&#10;">
                  <v:imagedata r:id="rId78" o:title=""/>
                </v:shape>
                <v:shape id="Picture 7" o:spid="_x0000_s1134" type="#_x0000_t75" alt="A picture containing text, screenshot, font, circle&#10;&#10;Description automatically generated" style="position:absolute;left:8616;top:7678;width:10871;height:15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7hYxgAAAOMAAAAPAAAAZHJzL2Rvd25yZXYueG1sRE/NisIw&#10;EL4v+A5hBG9rqqtVqlFEWFC8uG4RvA3N2BabSWmi1rc3guBxvv+ZL1tTiRs1rrSsYNCPQBBnVpec&#10;K0j/f7+nIJxH1lhZJgUPcrBcdL7mmGh75z+6HXwuQgi7BBUU3teJlC4ryKDr25o4cGfbGPThbHKp&#10;G7yHcFPJYRTF0mDJoaHAmtYFZZfD1SjIs7PU24ufpuN4neJxf1rtrielet12NQPhqfUf8du90WH+&#10;cPQTjyaTeACvnwIAcvEEAAD//wMAUEsBAi0AFAAGAAgAAAAhANvh9svuAAAAhQEAABMAAAAAAAAA&#10;AAAAAAAAAAAAAFtDb250ZW50X1R5cGVzXS54bWxQSwECLQAUAAYACAAAACEAWvQsW78AAAAVAQAA&#10;CwAAAAAAAAAAAAAAAAAfAQAAX3JlbHMvLnJlbHNQSwECLQAUAAYACAAAACEAp4e4WMYAAADjAAAA&#10;DwAAAAAAAAAAAAAAAAAHAgAAZHJzL2Rvd25yZXYueG1sUEsFBgAAAAADAAMAtwAAAPoCAAAAAA==&#10;">
                  <v:imagedata r:id="rId79" o:title="A picture containing text, screenshot, font, circle&#10;&#10;Description automatically generated"/>
                </v:shape>
                <v:shape id="Picture 1" o:spid="_x0000_s1135" type="#_x0000_t75" alt="A picture containing text, screenshot, cartoon&#10;&#10;Description automatically generated" style="position:absolute;left:16646;top:1934;width:14396;height:120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z3xgAAAOMAAAAPAAAAZHJzL2Rvd25yZXYueG1sRI9NasMw&#10;EIX3hd5BTKG7RrIWIjhRgmlp6KKbJD3AYE0tU2vkWkpi375aBLp8vD++7X4Og7jSlPrIFqqVAkHc&#10;RtdzZ+Hr/P6yBpEyssMhMllYKMF+9/iwxdrFGx/pesqdKCOcarTgcx5rKVPrKWBaxZG4eN9xCpiL&#10;nDrpJryV8TBIrZSRAXsuDx5HevXU/pwuwUJ3fjP4G5Q3+Ml5aRaDy8FY+/w0NxsQmeb8H763P5wF&#10;Xem10lqbQlGYCg/I3R8AAAD//wMAUEsBAi0AFAAGAAgAAAAhANvh9svuAAAAhQEAABMAAAAAAAAA&#10;AAAAAAAAAAAAAFtDb250ZW50X1R5cGVzXS54bWxQSwECLQAUAAYACAAAACEAWvQsW78AAAAVAQAA&#10;CwAAAAAAAAAAAAAAAAAfAQAAX3JlbHMvLnJlbHNQSwECLQAUAAYACAAAACEAER8898YAAADjAAAA&#10;DwAAAAAAAAAAAAAAAAAHAgAAZHJzL2Rvd25yZXYueG1sUEsFBgAAAAADAAMAtwAAAPoCAAAAAA==&#10;">
                  <v:imagedata r:id="rId80" o:title="A picture containing text, screenshot, cartoon&#10;&#10;Description automatically generated"/>
                </v:shape>
                <v:shape id="Text Box 3" o:spid="_x0000_s1136" type="#_x0000_t202" style="position:absolute;top:23031;width:358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QQWzAAAAOIAAAAPAAAAZHJzL2Rvd25yZXYueG1sRI9Ba8JA&#10;FITvhf6H5RV6qxsVS01dRUqLCg22aaHXR/Y1Sc2+Dburif56VxB6HGbmG2a26E0jDuR8bVnBcJCA&#10;IC6srrlU8P319vAEwgdkjY1lUnAkD4v57c0MU207/qRDHkoRIexTVFCF0KZS+qIig35gW+Lo/Vpn&#10;METpSqkddhFuGjlKkkdpsOa4UGFLLxUVu3xvFPx0+cptN5u/j3adnbanPHun10yp+7t++QwiUB/+&#10;w9f2WiuYTJLxcDyaTuFyKd4BOT8DAAD//wMAUEsBAi0AFAAGAAgAAAAhANvh9svuAAAAhQEAABMA&#10;AAAAAAAAAAAAAAAAAAAAAFtDb250ZW50X1R5cGVzXS54bWxQSwECLQAUAAYACAAAACEAWvQsW78A&#10;AAAVAQAACwAAAAAAAAAAAAAAAAAfAQAAX3JlbHMvLnJlbHNQSwECLQAUAAYACAAAACEAVh0EFswA&#10;AADiAAAADwAAAAAAAAAAAAAAAAAHAgAAZHJzL2Rvd25yZXYueG1sUEsFBgAAAAADAAMAtwAAAAAD&#10;AAAAAA==&#10;" fillcolor="window" stroked="f" strokeweight=".5pt">
                  <v:textbox>
                    <w:txbxContent>
                      <w:p w14:paraId="74AC5E3B" w14:textId="7957338E" w:rsidR="002D7535" w:rsidRPr="00A8540D" w:rsidRDefault="002D7535" w:rsidP="002D7535">
                        <w:pPr>
                          <w:rPr>
                            <w:b/>
                            <w:bCs/>
                            <w:sz w:val="20"/>
                            <w:szCs w:val="20"/>
                          </w:rPr>
                        </w:pPr>
                        <w:bookmarkStart w:id="285" w:name="Figure17"/>
                        <w:bookmarkEnd w:id="285"/>
                        <w:r w:rsidRPr="00A8540D">
                          <w:rPr>
                            <w:b/>
                            <w:bCs/>
                            <w:sz w:val="20"/>
                            <w:szCs w:val="20"/>
                          </w:rPr>
                          <w:t xml:space="preserve">Figure </w:t>
                        </w:r>
                        <w:r>
                          <w:rPr>
                            <w:b/>
                            <w:bCs/>
                            <w:sz w:val="20"/>
                            <w:szCs w:val="20"/>
                          </w:rPr>
                          <w:t xml:space="preserve">17. </w:t>
                        </w:r>
                        <w:r w:rsidRPr="00A8540D">
                          <w:rPr>
                            <w:b/>
                            <w:bCs/>
                            <w:sz w:val="20"/>
                            <w:szCs w:val="20"/>
                          </w:rPr>
                          <w:t xml:space="preserve">Guidance and resources </w:t>
                        </w:r>
                        <w:r w:rsidR="00C445FA">
                          <w:rPr>
                            <w:b/>
                            <w:bCs/>
                            <w:sz w:val="20"/>
                            <w:szCs w:val="20"/>
                          </w:rPr>
                          <w:fldChar w:fldCharType="begin"/>
                        </w:r>
                        <w:r w:rsidR="00BC508B">
                          <w:rPr>
                            <w:b/>
                            <w:bCs/>
                            <w:sz w:val="20"/>
                            <w:szCs w:val="20"/>
                          </w:rPr>
                          <w:instrText xml:space="preserve"> ADDIN EN.CITE &lt;EndNote&gt;&lt;Cite&gt;&lt;RecNum&gt;199461&lt;/RecNum&gt;&lt;DisplayText&gt;(Roberts 2020c)&lt;/DisplayText&gt;&lt;record&gt;&lt;rec-number&gt;199461&lt;/rec-number&gt;&lt;foreign-keys&gt;&lt;key app="EN" db-id="eda99esr9arp52e20v2pftz4rp5s9x0evef5" timestamp="1683796143"&gt;199461&lt;/key&gt;&lt;/foreign-keys&gt;&lt;ref-type name="Report"&gt;27&lt;/ref-type&gt;&lt;contributors&gt;&lt;authors&gt;&lt;author&gt;Helen Roberts&lt;/author&gt;&lt;/authors&gt;&lt;tertiary-authors&gt;&lt;author&gt;University of Hull&lt;/author&gt;&lt;/tertiary-authors&gt;&lt;/contributors&gt;&lt;titles&gt;&lt;title&gt;Guidance and resources - visual guides on involvement&lt;/title&gt;&lt;/titles&gt;&lt;reprint-edition&gt;in file&lt;/reprint-edition&gt;&lt;dates&gt;&lt;year&gt;2020&lt;/year&gt;&lt;/dates&gt;&lt;pub-location&gt;Hull&lt;/pub-location&gt;&lt;publisher&gt;Institute for Clinical and Applied Health Research&lt;/publisher&gt;&lt;urls&gt;&lt;/urls&gt;&lt;/record&gt;&lt;/Cite&gt;&lt;/EndNote&gt;</w:instrText>
                        </w:r>
                        <w:r w:rsidR="00C445FA">
                          <w:rPr>
                            <w:b/>
                            <w:bCs/>
                            <w:sz w:val="20"/>
                            <w:szCs w:val="20"/>
                          </w:rPr>
                          <w:fldChar w:fldCharType="separate"/>
                        </w:r>
                        <w:r w:rsidR="00BC508B">
                          <w:rPr>
                            <w:b/>
                            <w:bCs/>
                            <w:noProof/>
                            <w:sz w:val="20"/>
                            <w:szCs w:val="20"/>
                          </w:rPr>
                          <w:t>(Roberts 2020c)</w:t>
                        </w:r>
                        <w:r w:rsidR="00C445FA">
                          <w:rPr>
                            <w:b/>
                            <w:bCs/>
                            <w:sz w:val="20"/>
                            <w:szCs w:val="20"/>
                          </w:rPr>
                          <w:fldChar w:fldCharType="end"/>
                        </w:r>
                      </w:p>
                    </w:txbxContent>
                  </v:textbox>
                </v:shape>
                <w10:wrap type="square"/>
              </v:group>
            </w:pict>
          </mc:Fallback>
        </mc:AlternateContent>
      </w:r>
      <w:r w:rsidRPr="002D7535">
        <w:rPr>
          <w:rFonts w:ascii="Calibri" w:hAnsi="Calibri" w:cs="Calibri"/>
          <w:noProof/>
          <w:sz w:val="24"/>
          <w:szCs w:val="24"/>
          <w:lang w:eastAsia="en-GB"/>
          <w14:ligatures w14:val="standardContextual"/>
        </w:rPr>
        <mc:AlternateContent>
          <mc:Choice Requires="wps">
            <w:drawing>
              <wp:anchor distT="0" distB="0" distL="114300" distR="114300" simplePos="0" relativeHeight="251741184" behindDoc="0" locked="0" layoutInCell="1" allowOverlap="1" wp14:anchorId="738E9646" wp14:editId="4027F650">
                <wp:simplePos x="0" y="0"/>
                <wp:positionH relativeFrom="column">
                  <wp:posOffset>-59690</wp:posOffset>
                </wp:positionH>
                <wp:positionV relativeFrom="paragraph">
                  <wp:posOffset>128270</wp:posOffset>
                </wp:positionV>
                <wp:extent cx="3111500" cy="1390650"/>
                <wp:effectExtent l="0" t="0" r="12700" b="209550"/>
                <wp:wrapSquare wrapText="bothSides"/>
                <wp:docPr id="808652821" name="Speech Bubble: Rectangle with Corners Rounded 4"/>
                <wp:cNvGraphicFramePr/>
                <a:graphic xmlns:a="http://schemas.openxmlformats.org/drawingml/2006/main">
                  <a:graphicData uri="http://schemas.microsoft.com/office/word/2010/wordprocessingShape">
                    <wps:wsp>
                      <wps:cNvSpPr/>
                      <wps:spPr>
                        <a:xfrm>
                          <a:off x="0" y="0"/>
                          <a:ext cx="3111500" cy="1390650"/>
                        </a:xfrm>
                        <a:prstGeom prst="wedgeRoundRectCallout">
                          <a:avLst/>
                        </a:prstGeom>
                        <a:solidFill>
                          <a:srgbClr val="4472C4">
                            <a:lumMod val="40000"/>
                            <a:lumOff val="60000"/>
                          </a:srgbClr>
                        </a:solidFill>
                        <a:ln w="12700" cap="flat" cmpd="sng" algn="ctr">
                          <a:solidFill>
                            <a:sysClr val="windowText" lastClr="000000"/>
                          </a:solidFill>
                          <a:prstDash val="solid"/>
                          <a:miter lim="800000"/>
                        </a:ln>
                        <a:effectLst/>
                      </wps:spPr>
                      <wps:txbx>
                        <w:txbxContent>
                          <w:p w14:paraId="2A9577C2" w14:textId="77777777" w:rsidR="002D7535" w:rsidRPr="00381047" w:rsidRDefault="002D7535" w:rsidP="002D7535">
                            <w:pPr>
                              <w:jc w:val="center"/>
                              <w:rPr>
                                <w:color w:val="000000" w:themeColor="text1"/>
                                <w:sz w:val="20"/>
                                <w:szCs w:val="20"/>
                              </w:rPr>
                            </w:pPr>
                            <w:r w:rsidRPr="00381047">
                              <w:rPr>
                                <w:rFonts w:ascii="Calibri" w:hAnsi="Calibri" w:cs="Calibri"/>
                                <w:color w:val="000000" w:themeColor="text1"/>
                                <w:sz w:val="20"/>
                                <w:szCs w:val="20"/>
                                <w:lang w:eastAsia="en-GB"/>
                              </w:rPr>
                              <w:t>I gave a talk in January, to a black community church in Hull. 230 people in the room (laughs)…About ten people actually joined in the end so I've now got a cohort of young highly educated Nigerian students in my network (laughs). Yeah. I just think it’s illustrative of what you can do if you've got a good way in to a particular community.</w:t>
                            </w:r>
                            <w:r>
                              <w:rPr>
                                <w:rFonts w:ascii="Calibri" w:hAnsi="Calibri" w:cs="Calibri"/>
                                <w:color w:val="000000" w:themeColor="text1"/>
                                <w:sz w:val="20"/>
                                <w:szCs w:val="20"/>
                                <w:lang w:eastAsia="en-GB"/>
                              </w:rPr>
                              <w:t xml:space="preserve"> (coordinator)</w:t>
                            </w:r>
                          </w:p>
                          <w:p w14:paraId="432026F1" w14:textId="77777777" w:rsidR="002D7535" w:rsidRPr="00381047" w:rsidRDefault="002D7535" w:rsidP="002D7535">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8E9646" id="_x0000_s1137" type="#_x0000_t62" style="position:absolute;margin-left:-4.7pt;margin-top:10.1pt;width:245pt;height:10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Ov7mgIAAD0FAAAOAAAAZHJzL2Uyb0RvYy54bWysVMlu2zAQvRfoPxC8N5Icx0mMyIHhIEWB&#10;NDGSFDnTFLUAJIclKUvu13dIyUvSnorqQM3C2d7M8Oa2V5JshXUN6JxmZyklQnMoGl3l9Mfr/Zcr&#10;SpxnumAStMjpTjh6u/j86aYzczGBGmQhLEEn2s07k9PaezNPEsdroZg7AyM0KkuwinlkbZUUlnXo&#10;XclkkqazpANbGAtcOIfSu0FJF9F/WQrun8rSCU9kTjE3H08bz004k8UNm1eWmbrhYxrsH7JQrNEY&#10;9ODqjnlGWtv84Uo13IKD0p9xUAmUZcNFrAGrydIP1bzUzIhYC4LjzAEm9//c8sfti1lbhKEzbu6Q&#10;DFX0pVXhj/mRPoK1O4Alek84Cs+zLLtIEVOOuuz8Op1dRDiTo7mxzn8VoEggctqJohLP0OriGfuy&#10;YlJC6yNqbPvgPOaAtnubEN6BbIr7RsrI2GqzkpZsGbZyOr2crKbRVrbqOxSjOMVv6CmKsfODeLYX&#10;o383uImx3vmXmnRYyOQy1sRwFkvJPJanTJFTpytKmKxwyLm3MfA7a7dzh+RwPAvoXhEoSiRzHhWI&#10;XvxCbiGJ08JCxXfM1UOuUTWUoBqPuyEbldOrU2upAx4iTveI27F5gfL9picNZj3Lgqcg2kCxW1ti&#10;YdgAZ/h9g3EfML01szjy2EhcY/+ERykBkYCRoqQG++tv8nAfJxG1lHS4QojSz5ZZgVV/0zij19l0&#10;GnYuMtOLywky9lSzOdXoVq0AW5vhg2F4JMN9L/dkaUG94bYvQ1RUMc0x9tCPkVn5YbXxveBiuYzX&#10;cM8M8w/6xfDgPEAXEH/t35g142R67NUj7NeNzT/M43A3WGpYth7KJg7rEVdsamBwR2N7x/ckPAKn&#10;fLx1fPUWvwEAAP//AwBQSwMEFAAGAAgAAAAhAJPEHdfhAAAACQEAAA8AAABkcnMvZG93bnJldi54&#10;bWxMj8FOwzAQRO9I/IO1SFyq1m6ooiaNUxFQJMSNUhWO23ibRMR2iN0m/XvMCY6zM5p5m20n3bEL&#10;Da61RsJyIYCRqaxqTS1h/17O18CcR6Ows4YkXMnBNr+9yTBVdjRvdNn5moUS41KU0Hjfp5y7qiGN&#10;bmF7MsE72UGjD3KouRpwDOW645EQMdfYmrDQYE9PDVVfu7OW8DIr4vHwOtt/FM/LbzwU5ec1KaW8&#10;v5seN8A8Tf4vDL/4AR3ywHS0Z6Mc6yTMk1VISohEBCz4q7WIgR3D4SGJgOcZ//9B/gMAAP//AwBQ&#10;SwECLQAUAAYACAAAACEAtoM4kv4AAADhAQAAEwAAAAAAAAAAAAAAAAAAAAAAW0NvbnRlbnRfVHlw&#10;ZXNdLnhtbFBLAQItABQABgAIAAAAIQA4/SH/1gAAAJQBAAALAAAAAAAAAAAAAAAAAC8BAABfcmVs&#10;cy8ucmVsc1BLAQItABQABgAIAAAAIQA9xOv7mgIAAD0FAAAOAAAAAAAAAAAAAAAAAC4CAABkcnMv&#10;ZTJvRG9jLnhtbFBLAQItABQABgAIAAAAIQCTxB3X4QAAAAkBAAAPAAAAAAAAAAAAAAAAAPQEAABk&#10;cnMvZG93bnJldi54bWxQSwUGAAAAAAQABADzAAAAAgYAAAAA&#10;" adj="6300,24300" fillcolor="#b4c7e7" strokecolor="windowText" strokeweight="1pt">
                <v:textbox>
                  <w:txbxContent>
                    <w:p w14:paraId="2A9577C2" w14:textId="77777777" w:rsidR="002D7535" w:rsidRPr="00381047" w:rsidRDefault="002D7535" w:rsidP="002D7535">
                      <w:pPr>
                        <w:jc w:val="center"/>
                        <w:rPr>
                          <w:color w:val="000000" w:themeColor="text1"/>
                          <w:sz w:val="20"/>
                          <w:szCs w:val="20"/>
                        </w:rPr>
                      </w:pPr>
                      <w:r w:rsidRPr="00381047">
                        <w:rPr>
                          <w:rFonts w:ascii="Calibri" w:hAnsi="Calibri" w:cs="Calibri"/>
                          <w:color w:val="000000" w:themeColor="text1"/>
                          <w:sz w:val="20"/>
                          <w:szCs w:val="20"/>
                          <w:lang w:eastAsia="en-GB"/>
                        </w:rPr>
                        <w:t>I gave a talk in January, to a black community church in Hull. 230 people in the room (laughs)…About ten people actually joined in the end so I've now got a cohort of young highly educated Nigerian students in my network (laughs). Yeah. I just think it’s illustrative of what you can do if you've got a good way in to a particular community.</w:t>
                      </w:r>
                      <w:r>
                        <w:rPr>
                          <w:rFonts w:ascii="Calibri" w:hAnsi="Calibri" w:cs="Calibri"/>
                          <w:color w:val="000000" w:themeColor="text1"/>
                          <w:sz w:val="20"/>
                          <w:szCs w:val="20"/>
                          <w:lang w:eastAsia="en-GB"/>
                        </w:rPr>
                        <w:t xml:space="preserve"> (coordinator)</w:t>
                      </w:r>
                    </w:p>
                    <w:p w14:paraId="432026F1" w14:textId="77777777" w:rsidR="002D7535" w:rsidRPr="00381047" w:rsidRDefault="002D7535" w:rsidP="002D7535">
                      <w:pPr>
                        <w:jc w:val="center"/>
                        <w:rPr>
                          <w:color w:val="000000" w:themeColor="text1"/>
                        </w:rPr>
                      </w:pPr>
                    </w:p>
                  </w:txbxContent>
                </v:textbox>
                <w10:wrap type="square"/>
              </v:shape>
            </w:pict>
          </mc:Fallback>
        </mc:AlternateContent>
      </w:r>
      <w:r w:rsidRPr="002D7535">
        <w:rPr>
          <w:rFonts w:ascii="Calibri" w:hAnsi="Calibri" w:cs="Calibri"/>
          <w:sz w:val="24"/>
          <w:szCs w:val="24"/>
          <w:lang w:eastAsia="en-GB"/>
        </w:rPr>
        <w:t xml:space="preserve">The coordinator also gave presentations to local community groups. Public members were recruited through these and other channels, to achieve greater diversity within Involve Hull, the involvement network. </w:t>
      </w:r>
    </w:p>
    <w:p w14:paraId="243428AF" w14:textId="77777777" w:rsidR="002D7535" w:rsidRPr="002D7535" w:rsidRDefault="002D7535" w:rsidP="002D7535">
      <w:pPr>
        <w:spacing w:after="0" w:line="240" w:lineRule="auto"/>
        <w:rPr>
          <w:rFonts w:ascii="Calibri" w:hAnsi="Calibri" w:cs="Calibri"/>
          <w:sz w:val="24"/>
          <w:szCs w:val="24"/>
          <w:lang w:eastAsia="en-GB"/>
        </w:rPr>
      </w:pPr>
    </w:p>
    <w:p w14:paraId="00097701"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A range of guidance and resources, including visual guides, were produced by the coordinator, using infographics to ensure they were accessible to different public members. There was an emphasis on using different approaches to communicate with people.</w:t>
      </w:r>
    </w:p>
    <w:p w14:paraId="06270209" w14:textId="77777777" w:rsidR="002D7535" w:rsidRPr="002D7535" w:rsidRDefault="002D7535" w:rsidP="002D7535">
      <w:pPr>
        <w:spacing w:after="0" w:line="240" w:lineRule="auto"/>
        <w:rPr>
          <w:rFonts w:ascii="Calibri" w:hAnsi="Calibri" w:cs="Calibri"/>
          <w:sz w:val="24"/>
          <w:szCs w:val="24"/>
          <w:lang w:eastAsia="en-GB"/>
        </w:rPr>
      </w:pPr>
    </w:p>
    <w:p w14:paraId="2185CE3E"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The coordinator also challenged academics to</w:t>
      </w:r>
    </w:p>
    <w:p w14:paraId="2545DFC9"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increase the diversity of public members and to consider their inclusion in research studies.</w:t>
      </w:r>
    </w:p>
    <w:p w14:paraId="04A6D952" w14:textId="77777777" w:rsidR="002D7535" w:rsidRPr="002D7535" w:rsidRDefault="002D7535" w:rsidP="002D7535">
      <w:pPr>
        <w:spacing w:after="0" w:line="240" w:lineRule="auto"/>
        <w:ind w:left="720"/>
        <w:rPr>
          <w:sz w:val="24"/>
          <w:szCs w:val="24"/>
        </w:rPr>
      </w:pPr>
    </w:p>
    <w:p w14:paraId="0FEBD437" w14:textId="77777777" w:rsidR="002D7535" w:rsidRPr="002D7535" w:rsidRDefault="002D7535" w:rsidP="002D7535">
      <w:pPr>
        <w:spacing w:after="0" w:line="240" w:lineRule="auto"/>
        <w:ind w:left="720"/>
        <w:rPr>
          <w:sz w:val="24"/>
          <w:szCs w:val="24"/>
        </w:rPr>
      </w:pPr>
      <w:r w:rsidRPr="002D7535">
        <w:rPr>
          <w:noProof/>
          <w:sz w:val="24"/>
          <w:szCs w:val="24"/>
          <w14:ligatures w14:val="standardContextual"/>
        </w:rPr>
        <mc:AlternateContent>
          <mc:Choice Requires="wps">
            <w:drawing>
              <wp:anchor distT="0" distB="0" distL="114300" distR="114300" simplePos="0" relativeHeight="251742208" behindDoc="0" locked="0" layoutInCell="1" allowOverlap="1" wp14:anchorId="582130B4" wp14:editId="0C565AD6">
                <wp:simplePos x="0" y="0"/>
                <wp:positionH relativeFrom="column">
                  <wp:posOffset>2860675</wp:posOffset>
                </wp:positionH>
                <wp:positionV relativeFrom="paragraph">
                  <wp:posOffset>713740</wp:posOffset>
                </wp:positionV>
                <wp:extent cx="3504565" cy="1828800"/>
                <wp:effectExtent l="0" t="0" r="19685" b="266700"/>
                <wp:wrapSquare wrapText="bothSides"/>
                <wp:docPr id="1552032082" name="Speech Bubble: Rectangle with Corners Rounded 1"/>
                <wp:cNvGraphicFramePr/>
                <a:graphic xmlns:a="http://schemas.openxmlformats.org/drawingml/2006/main">
                  <a:graphicData uri="http://schemas.microsoft.com/office/word/2010/wordprocessingShape">
                    <wps:wsp>
                      <wps:cNvSpPr/>
                      <wps:spPr>
                        <a:xfrm>
                          <a:off x="0" y="0"/>
                          <a:ext cx="3504565" cy="1828800"/>
                        </a:xfrm>
                        <a:prstGeom prst="wedgeRoundRectCallout">
                          <a:avLst/>
                        </a:prstGeom>
                        <a:solidFill>
                          <a:srgbClr val="70AD47">
                            <a:lumMod val="60000"/>
                            <a:lumOff val="40000"/>
                          </a:srgbClr>
                        </a:solidFill>
                        <a:ln w="12700" cap="flat" cmpd="sng" algn="ctr">
                          <a:solidFill>
                            <a:srgbClr val="4472C4">
                              <a:shade val="50000"/>
                            </a:srgbClr>
                          </a:solidFill>
                          <a:prstDash val="solid"/>
                          <a:miter lim="800000"/>
                        </a:ln>
                        <a:effectLst/>
                      </wps:spPr>
                      <wps:txbx>
                        <w:txbxContent>
                          <w:p w14:paraId="0A292706" w14:textId="77777777" w:rsidR="002D7535" w:rsidRPr="00A8540D" w:rsidRDefault="002D7535" w:rsidP="002D7535">
                            <w:pPr>
                              <w:jc w:val="center"/>
                              <w:rPr>
                                <w:color w:val="000000" w:themeColor="text1"/>
                                <w:sz w:val="20"/>
                                <w:szCs w:val="20"/>
                              </w:rPr>
                            </w:pPr>
                            <w:r>
                              <w:rPr>
                                <w:color w:val="000000" w:themeColor="text1"/>
                                <w:sz w:val="20"/>
                                <w:szCs w:val="20"/>
                              </w:rPr>
                              <w:t>[The coordinator]</w:t>
                            </w:r>
                            <w:r w:rsidRPr="00BC1A39">
                              <w:rPr>
                                <w:color w:val="000000" w:themeColor="text1"/>
                                <w:sz w:val="20"/>
                                <w:szCs w:val="20"/>
                              </w:rPr>
                              <w:t xml:space="preserve"> lives the university values of inclusivity and empowerment every day…</w:t>
                            </w:r>
                            <w:r>
                              <w:rPr>
                                <w:color w:val="000000" w:themeColor="text1"/>
                                <w:sz w:val="20"/>
                                <w:szCs w:val="20"/>
                              </w:rPr>
                              <w:t>Their</w:t>
                            </w:r>
                            <w:r w:rsidRPr="00BC1A39">
                              <w:rPr>
                                <w:color w:val="000000" w:themeColor="text1"/>
                                <w:sz w:val="20"/>
                                <w:szCs w:val="20"/>
                              </w:rPr>
                              <w:t xml:space="preserve"> approach to patient involvement means we are actively working towards ensuring our work enshrines the principles of inclusivity and empowerment as ‘the norm’…</w:t>
                            </w:r>
                            <w:r>
                              <w:rPr>
                                <w:color w:val="000000" w:themeColor="text1"/>
                                <w:sz w:val="20"/>
                                <w:szCs w:val="20"/>
                              </w:rPr>
                              <w:t>Their</w:t>
                            </w:r>
                            <w:r w:rsidRPr="00BC1A39">
                              <w:rPr>
                                <w:color w:val="000000" w:themeColor="text1"/>
                                <w:sz w:val="20"/>
                                <w:szCs w:val="20"/>
                              </w:rPr>
                              <w:t xml:space="preserve"> commitment to patient involvement is a beacon, not just to me, but to academics across the Faculty – encouraging us all to ‘do better’ and think inclusively when planning our engagement activities.</w:t>
                            </w:r>
                            <w:r>
                              <w:rPr>
                                <w:color w:val="000000" w:themeColor="text1"/>
                                <w:sz w:val="20"/>
                                <w:szCs w:val="20"/>
                              </w:rPr>
                              <w:t xml:space="preserve">                   </w:t>
                            </w:r>
                            <w:r w:rsidRPr="00BC1A39">
                              <w:rPr>
                                <w:color w:val="000000" w:themeColor="text1"/>
                                <w:sz w:val="20"/>
                                <w:szCs w:val="20"/>
                              </w:rPr>
                              <w:t>(</w:t>
                            </w:r>
                            <w:r>
                              <w:rPr>
                                <w:color w:val="000000" w:themeColor="text1"/>
                                <w:sz w:val="20"/>
                                <w:szCs w:val="20"/>
                              </w:rPr>
                              <w:t>l</w:t>
                            </w:r>
                            <w:r w:rsidRPr="00BC1A39">
                              <w:rPr>
                                <w:color w:val="000000" w:themeColor="text1"/>
                                <w:sz w:val="20"/>
                                <w:szCs w:val="20"/>
                              </w:rPr>
                              <w:t xml:space="preserve">ine </w:t>
                            </w:r>
                            <w:r>
                              <w:rPr>
                                <w:color w:val="000000" w:themeColor="text1"/>
                                <w:sz w:val="20"/>
                                <w:szCs w:val="20"/>
                              </w:rPr>
                              <w:t>m</w:t>
                            </w:r>
                            <w:r w:rsidRPr="00BC1A39">
                              <w:rPr>
                                <w:color w:val="000000" w:themeColor="text1"/>
                                <w:sz w:val="20"/>
                                <w:szCs w:val="20"/>
                              </w:rPr>
                              <w:t>anager)</w:t>
                            </w:r>
                          </w:p>
                          <w:p w14:paraId="67CAB72B" w14:textId="77777777" w:rsidR="002D7535" w:rsidRPr="00BC1A39" w:rsidRDefault="002D7535" w:rsidP="002D7535">
                            <w:pPr>
                              <w:rPr>
                                <w:color w:val="000000" w:themeColor="text1"/>
                              </w:rPr>
                            </w:pPr>
                          </w:p>
                          <w:p w14:paraId="66E1C9FB" w14:textId="77777777" w:rsidR="002D7535" w:rsidRPr="00BC1A39" w:rsidRDefault="002D7535" w:rsidP="002D7535">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130B4" id="_x0000_s1138" type="#_x0000_t62" style="position:absolute;left:0;text-align:left;margin-left:225.25pt;margin-top:56.2pt;width:275.95pt;height:2in;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Lo1mAIAAEoFAAAOAAAAZHJzL2Uyb0RvYy54bWysVEtv2zAMvg/YfxB0X+14zqNBnSJI0GFA&#10;1xZth54VWX4AkqhJSuzu14+SnabtdhiG+SDzTfEjqYvLXklyENa1oAs6OUspEZpD2eq6oN8frz4t&#10;KHGe6ZJJ0KKgz8LRy9XHDxedWYoMGpClsASDaLfsTEEb780ySRxvhGLuDIzQqKzAKuaRtXVSWtZh&#10;dCWTLE1nSQe2NBa4cA6l20FJVzF+VQnub6vKCU9kQfFuPp42nrtwJqsLtqwtM03Lx2uwf7iFYq3G&#10;pC+htswzsrftb6FUyy04qPwZB5VAVbVcxBqwmkn6rpqHhhkRa0FwnHmByf2/sPzm8GDuLMLQGbd0&#10;SIYq+sqq8Mf7kT6C9fwClug94Sj8PE3z6WxKCUfdZJEtFmmEMzm5G+v8FwGKBKKgnShrcQ97Xd5j&#10;XzZMStj7iBo7XDuPd0Dfo09I70C25VUrZWRsvdtISw4MWzlP19t8Hn3lXn2DchDPUvyGnqIYOz+I&#10;86MY47shTMz1Jr7UpMNCsjlGIJzhLFaSeSSVKQvqdE0JkzUOOfc2Jn7jPYYd8+XzbJMPRg0rxSCd&#10;/s0tQvlb5prBJaYY6lGtx0WRrSooAo1fEGM9UgdwRBz1EcRTJwPl+11PWixhlgWXINpB+XxniYVh&#10;HZzhVy3mvWbO3zGL848I4E77WzwqCQgLjBQlDdiff5IHexxL1FLS4T4hZD/2zApK5FeNA3s+yfOw&#10;gJHJp/MMGftas3ut0Xu1AezzBF8PwyMZ7L08kpUF9YSrvw5ZUcU0x9xDc0Zm44c9x8eDi/U6muHS&#10;Geav9YPhIXiALiD+2D8xa8Yx9TjhN3DcPbZ8N5yDbfDUsN57qNo4uSdcsS2BwYWNDRofl/AivOaj&#10;1ekJXP0CAAD//wMAUEsDBBQABgAIAAAAIQChahV23gAAAAwBAAAPAAAAZHJzL2Rvd25yZXYueG1s&#10;TI/BToQwEIbvJr5DMybe3M4iGIOUjSHZi9GD6168FVqBSKeEdlnWp3c46W0m359/vil2ixvEbKfQ&#10;e1Kw3SAIS403PbUKjh/7u0cQIWoyevBkFVxsgF15fVXo3Pgzvdv5EFvBJRRyraCLccylDE1nnQ4b&#10;P1pi9uUnpyOvUyvNpM9c7gaZID5Ip3viC50ebdXZ5vtwcgpMdT/vP0P2k9QV4os5HuLr20Wp25vl&#10;+QlEtEv8C8Oqz+pQslPtT2SCGBSkGWYcZbBNUhBrAnGdamaIKciykP+fKH8BAAD//wMAUEsBAi0A&#10;FAAGAAgAAAAhALaDOJL+AAAA4QEAABMAAAAAAAAAAAAAAAAAAAAAAFtDb250ZW50X1R5cGVzXS54&#10;bWxQSwECLQAUAAYACAAAACEAOP0h/9YAAACUAQAACwAAAAAAAAAAAAAAAAAvAQAAX3JlbHMvLnJl&#10;bHNQSwECLQAUAAYACAAAACEARxi6NZgCAABKBQAADgAAAAAAAAAAAAAAAAAuAgAAZHJzL2Uyb0Rv&#10;Yy54bWxQSwECLQAUAAYACAAAACEAoWoVdt4AAAAMAQAADwAAAAAAAAAAAAAAAADyBAAAZHJzL2Rv&#10;d25yZXYueG1sUEsFBgAAAAAEAAQA8wAAAP0FAAAAAA==&#10;" adj="6300,24300" fillcolor="#a9d18e" strokecolor="#2f528f" strokeweight="1pt">
                <v:textbox>
                  <w:txbxContent>
                    <w:p w14:paraId="0A292706" w14:textId="77777777" w:rsidR="002D7535" w:rsidRPr="00A8540D" w:rsidRDefault="002D7535" w:rsidP="002D7535">
                      <w:pPr>
                        <w:jc w:val="center"/>
                        <w:rPr>
                          <w:color w:val="000000" w:themeColor="text1"/>
                          <w:sz w:val="20"/>
                          <w:szCs w:val="20"/>
                        </w:rPr>
                      </w:pPr>
                      <w:r>
                        <w:rPr>
                          <w:color w:val="000000" w:themeColor="text1"/>
                          <w:sz w:val="20"/>
                          <w:szCs w:val="20"/>
                        </w:rPr>
                        <w:t>[The coordinator]</w:t>
                      </w:r>
                      <w:r w:rsidRPr="00BC1A39">
                        <w:rPr>
                          <w:color w:val="000000" w:themeColor="text1"/>
                          <w:sz w:val="20"/>
                          <w:szCs w:val="20"/>
                        </w:rPr>
                        <w:t xml:space="preserve"> lives the university values of inclusivity and empowerment every day…</w:t>
                      </w:r>
                      <w:r>
                        <w:rPr>
                          <w:color w:val="000000" w:themeColor="text1"/>
                          <w:sz w:val="20"/>
                          <w:szCs w:val="20"/>
                        </w:rPr>
                        <w:t>Their</w:t>
                      </w:r>
                      <w:r w:rsidRPr="00BC1A39">
                        <w:rPr>
                          <w:color w:val="000000" w:themeColor="text1"/>
                          <w:sz w:val="20"/>
                          <w:szCs w:val="20"/>
                        </w:rPr>
                        <w:t xml:space="preserve"> approach to patient involvement means we are actively working towards ensuring our work enshrines the principles of inclusivity and empowerment as ‘the norm’…</w:t>
                      </w:r>
                      <w:r>
                        <w:rPr>
                          <w:color w:val="000000" w:themeColor="text1"/>
                          <w:sz w:val="20"/>
                          <w:szCs w:val="20"/>
                        </w:rPr>
                        <w:t>Their</w:t>
                      </w:r>
                      <w:r w:rsidRPr="00BC1A39">
                        <w:rPr>
                          <w:color w:val="000000" w:themeColor="text1"/>
                          <w:sz w:val="20"/>
                          <w:szCs w:val="20"/>
                        </w:rPr>
                        <w:t xml:space="preserve"> commitment to patient involvement is a beacon, not just to me, but to academics across the Faculty – encouraging us all to ‘do better’ and think inclusively when planning our engagement activities.</w:t>
                      </w:r>
                      <w:r>
                        <w:rPr>
                          <w:color w:val="000000" w:themeColor="text1"/>
                          <w:sz w:val="20"/>
                          <w:szCs w:val="20"/>
                        </w:rPr>
                        <w:t xml:space="preserve">                   </w:t>
                      </w:r>
                      <w:r w:rsidRPr="00BC1A39">
                        <w:rPr>
                          <w:color w:val="000000" w:themeColor="text1"/>
                          <w:sz w:val="20"/>
                          <w:szCs w:val="20"/>
                        </w:rPr>
                        <w:t>(</w:t>
                      </w:r>
                      <w:r>
                        <w:rPr>
                          <w:color w:val="000000" w:themeColor="text1"/>
                          <w:sz w:val="20"/>
                          <w:szCs w:val="20"/>
                        </w:rPr>
                        <w:t>l</w:t>
                      </w:r>
                      <w:r w:rsidRPr="00BC1A39">
                        <w:rPr>
                          <w:color w:val="000000" w:themeColor="text1"/>
                          <w:sz w:val="20"/>
                          <w:szCs w:val="20"/>
                        </w:rPr>
                        <w:t xml:space="preserve">ine </w:t>
                      </w:r>
                      <w:r>
                        <w:rPr>
                          <w:color w:val="000000" w:themeColor="text1"/>
                          <w:sz w:val="20"/>
                          <w:szCs w:val="20"/>
                        </w:rPr>
                        <w:t>m</w:t>
                      </w:r>
                      <w:r w:rsidRPr="00BC1A39">
                        <w:rPr>
                          <w:color w:val="000000" w:themeColor="text1"/>
                          <w:sz w:val="20"/>
                          <w:szCs w:val="20"/>
                        </w:rPr>
                        <w:t>anager)</w:t>
                      </w:r>
                    </w:p>
                    <w:p w14:paraId="67CAB72B" w14:textId="77777777" w:rsidR="002D7535" w:rsidRPr="00BC1A39" w:rsidRDefault="002D7535" w:rsidP="002D7535">
                      <w:pPr>
                        <w:rPr>
                          <w:color w:val="000000" w:themeColor="text1"/>
                        </w:rPr>
                      </w:pPr>
                    </w:p>
                    <w:p w14:paraId="66E1C9FB" w14:textId="77777777" w:rsidR="002D7535" w:rsidRPr="00BC1A39" w:rsidRDefault="002D7535" w:rsidP="002D7535">
                      <w:pPr>
                        <w:jc w:val="center"/>
                        <w:rPr>
                          <w:color w:val="000000" w:themeColor="text1"/>
                        </w:rPr>
                      </w:pPr>
                    </w:p>
                  </w:txbxContent>
                </v:textbox>
                <w10:wrap type="square"/>
              </v:shape>
            </w:pict>
          </mc:Fallback>
        </mc:AlternateContent>
      </w:r>
      <w:r w:rsidRPr="002D7535">
        <w:rPr>
          <w:noProof/>
          <w:sz w:val="24"/>
          <w:szCs w:val="24"/>
          <w14:ligatures w14:val="standardContextual"/>
        </w:rPr>
        <mc:AlternateContent>
          <mc:Choice Requires="wps">
            <w:drawing>
              <wp:anchor distT="0" distB="0" distL="114300" distR="114300" simplePos="0" relativeHeight="251740160" behindDoc="0" locked="0" layoutInCell="1" allowOverlap="1" wp14:anchorId="67E7775E" wp14:editId="35DB30C2">
                <wp:simplePos x="0" y="0"/>
                <wp:positionH relativeFrom="column">
                  <wp:posOffset>27305</wp:posOffset>
                </wp:positionH>
                <wp:positionV relativeFrom="paragraph">
                  <wp:posOffset>41910</wp:posOffset>
                </wp:positionV>
                <wp:extent cx="2507615" cy="2368550"/>
                <wp:effectExtent l="0" t="0" r="26035" b="317500"/>
                <wp:wrapSquare wrapText="bothSides"/>
                <wp:docPr id="781509289" name="Speech Bubble: Rectangle with Corners Rounded 3"/>
                <wp:cNvGraphicFramePr/>
                <a:graphic xmlns:a="http://schemas.openxmlformats.org/drawingml/2006/main">
                  <a:graphicData uri="http://schemas.microsoft.com/office/word/2010/wordprocessingShape">
                    <wps:wsp>
                      <wps:cNvSpPr/>
                      <wps:spPr>
                        <a:xfrm>
                          <a:off x="0" y="0"/>
                          <a:ext cx="2507615" cy="2368550"/>
                        </a:xfrm>
                        <a:prstGeom prst="wedgeRoundRectCallout">
                          <a:avLst/>
                        </a:prstGeom>
                        <a:solidFill>
                          <a:srgbClr val="4472C4">
                            <a:lumMod val="40000"/>
                            <a:lumOff val="60000"/>
                          </a:srgbClr>
                        </a:solidFill>
                        <a:ln w="12700" cap="flat" cmpd="sng" algn="ctr">
                          <a:solidFill>
                            <a:sysClr val="windowText" lastClr="000000"/>
                          </a:solidFill>
                          <a:prstDash val="solid"/>
                          <a:miter lim="800000"/>
                        </a:ln>
                        <a:effectLst/>
                      </wps:spPr>
                      <wps:txbx>
                        <w:txbxContent>
                          <w:p w14:paraId="6B95EE62" w14:textId="77777777" w:rsidR="002D7535" w:rsidRPr="004C36AD" w:rsidRDefault="002D7535" w:rsidP="002D7535">
                            <w:pPr>
                              <w:spacing w:after="0" w:line="240" w:lineRule="auto"/>
                              <w:jc w:val="center"/>
                              <w:rPr>
                                <w:rFonts w:cstheme="minorHAnsi"/>
                                <w:color w:val="000000" w:themeColor="text1"/>
                                <w:sz w:val="20"/>
                                <w:szCs w:val="20"/>
                                <w14:textOutline w14:w="9525" w14:cap="rnd" w14:cmpd="sng" w14:algn="ctr">
                                  <w14:noFill/>
                                  <w14:prstDash w14:val="solid"/>
                                  <w14:bevel/>
                                </w14:textOutline>
                              </w:rPr>
                            </w:pPr>
                            <w:r w:rsidRPr="004C36AD">
                              <w:rPr>
                                <w:rFonts w:ascii="Calibri" w:hAnsi="Calibri" w:cs="Calibri"/>
                                <w:color w:val="000000" w:themeColor="text1"/>
                                <w:sz w:val="20"/>
                                <w:szCs w:val="20"/>
                                <w:lang w:eastAsia="en-GB"/>
                                <w14:textOutline w14:w="9525" w14:cap="rnd" w14:cmpd="sng" w14:algn="ctr">
                                  <w14:noFill/>
                                  <w14:prstDash w14:val="solid"/>
                                  <w14:bevel/>
                                </w14:textOutline>
                              </w:rPr>
                              <w:t>…the best will in the world and no matter how good they are, they are only one person and they’re white British, so</w:t>
                            </w:r>
                            <w:r>
                              <w:rPr>
                                <w:rFonts w:ascii="Calibri" w:hAnsi="Calibri" w:cs="Calibri"/>
                                <w:color w:val="000000" w:themeColor="text1"/>
                                <w:sz w:val="20"/>
                                <w:szCs w:val="20"/>
                                <w:lang w:eastAsia="en-GB"/>
                                <w14:textOutline w14:w="9525" w14:cap="rnd" w14:cmpd="sng" w14:algn="ctr">
                                  <w14:noFill/>
                                  <w14:prstDash w14:val="solid"/>
                                  <w14:bevel/>
                                </w14:textOutline>
                              </w:rPr>
                              <w:t xml:space="preserve"> </w:t>
                            </w:r>
                            <w:r w:rsidRPr="004C36AD">
                              <w:rPr>
                                <w:rFonts w:ascii="Calibri" w:hAnsi="Calibri" w:cs="Calibri"/>
                                <w:color w:val="000000" w:themeColor="text1"/>
                                <w:sz w:val="20"/>
                                <w:szCs w:val="20"/>
                                <w:lang w:eastAsia="en-GB"/>
                                <w14:textOutline w14:w="9525" w14:cap="rnd" w14:cmpd="sng" w14:algn="ctr">
                                  <w14:noFill/>
                                  <w14:prstDash w14:val="solid"/>
                                  <w14:bevel/>
                                </w14:textOutline>
                              </w:rPr>
                              <w:t>they wanted to know what I thought about that</w:t>
                            </w:r>
                            <w:r>
                              <w:rPr>
                                <w:rFonts w:ascii="Calibri" w:hAnsi="Calibri" w:cs="Calibri"/>
                                <w:color w:val="000000" w:themeColor="text1"/>
                                <w:sz w:val="20"/>
                                <w:szCs w:val="20"/>
                                <w:lang w:eastAsia="en-GB"/>
                                <w14:textOutline w14:w="9525" w14:cap="rnd" w14:cmpd="sng" w14:algn="ctr">
                                  <w14:noFill/>
                                  <w14:prstDash w14:val="solid"/>
                                  <w14:bevel/>
                                </w14:textOutline>
                              </w:rPr>
                              <w:t>. I</w:t>
                            </w:r>
                            <w:r w:rsidRPr="004C36AD">
                              <w:rPr>
                                <w:rFonts w:ascii="Calibri" w:hAnsi="Calibri" w:cs="Calibri"/>
                                <w:color w:val="000000" w:themeColor="text1"/>
                                <w:sz w:val="20"/>
                                <w:szCs w:val="20"/>
                                <w:lang w:eastAsia="en-GB"/>
                                <w14:textOutline w14:w="9525" w14:cap="rnd" w14:cmpd="sng" w14:algn="ctr">
                                  <w14:noFill/>
                                  <w14:prstDash w14:val="solid"/>
                                  <w14:bevel/>
                                </w14:textOutline>
                              </w:rPr>
                              <w:t xml:space="preserve"> gave them various bits of advice</w:t>
                            </w:r>
                            <w:r>
                              <w:rPr>
                                <w:rFonts w:ascii="Calibri" w:hAnsi="Calibri" w:cs="Calibri"/>
                                <w:color w:val="000000" w:themeColor="text1"/>
                                <w:sz w:val="20"/>
                                <w:szCs w:val="20"/>
                                <w:lang w:eastAsia="en-GB"/>
                                <w14:textOutline w14:w="9525" w14:cap="rnd" w14:cmpd="sng" w14:algn="ctr">
                                  <w14:noFill/>
                                  <w14:prstDash w14:val="solid"/>
                                  <w14:bevel/>
                                </w14:textOutline>
                              </w:rPr>
                              <w:t>, r</w:t>
                            </w:r>
                            <w:r w:rsidRPr="004C36AD">
                              <w:rPr>
                                <w:rFonts w:ascii="Calibri" w:hAnsi="Calibri" w:cs="Calibri"/>
                                <w:color w:val="000000" w:themeColor="text1"/>
                                <w:sz w:val="20"/>
                                <w:szCs w:val="20"/>
                                <w:lang w:eastAsia="en-GB"/>
                                <w14:textOutline w14:w="9525" w14:cap="rnd" w14:cmpd="sng" w14:algn="ctr">
                                  <w14:noFill/>
                                  <w14:prstDash w14:val="solid"/>
                                  <w14:bevel/>
                                </w14:textOutline>
                              </w:rPr>
                              <w:t>eferred them to the NIHR INCLUDE framework</w:t>
                            </w:r>
                            <w:r>
                              <w:rPr>
                                <w:rFonts w:ascii="Calibri" w:hAnsi="Calibri" w:cs="Calibri"/>
                                <w:color w:val="000000" w:themeColor="text1"/>
                                <w:sz w:val="20"/>
                                <w:szCs w:val="20"/>
                                <w:lang w:eastAsia="en-GB"/>
                                <w14:textOutline w14:w="9525" w14:cap="rnd" w14:cmpd="sng" w14:algn="ctr">
                                  <w14:noFill/>
                                  <w14:prstDash w14:val="solid"/>
                                  <w14:bevel/>
                                </w14:textOutline>
                              </w:rPr>
                              <w:t xml:space="preserve">. And </w:t>
                            </w:r>
                            <w:r w:rsidRPr="004C36AD">
                              <w:rPr>
                                <w:rFonts w:ascii="Calibri" w:hAnsi="Calibri" w:cs="Calibri"/>
                                <w:color w:val="000000" w:themeColor="text1"/>
                                <w:sz w:val="20"/>
                                <w:szCs w:val="20"/>
                                <w:lang w:eastAsia="en-GB"/>
                                <w14:textOutline w14:w="9525" w14:cap="rnd" w14:cmpd="sng" w14:algn="ctr">
                                  <w14:noFill/>
                                  <w14:prstDash w14:val="solid"/>
                                  <w14:bevel/>
                                </w14:textOutline>
                              </w:rPr>
                              <w:t>I asked them various questions about how they were carrying out the recruitment and what biases there might be in there that were resulting in just white British people coming forward</w:t>
                            </w:r>
                            <w:r>
                              <w:rPr>
                                <w:rFonts w:ascii="Calibri" w:hAnsi="Calibri" w:cs="Calibri"/>
                                <w:color w:val="000000" w:themeColor="text1"/>
                                <w:sz w:val="20"/>
                                <w:szCs w:val="20"/>
                                <w:lang w:eastAsia="en-GB"/>
                                <w14:textOutline w14:w="9525" w14:cap="rnd" w14:cmpd="sng" w14:algn="ctr">
                                  <w14:noFill/>
                                  <w14:prstDash w14:val="solid"/>
                                  <w14:bevel/>
                                </w14:textOutline>
                              </w:rPr>
                              <w:t>,</w:t>
                            </w:r>
                            <w:r w:rsidRPr="004C36AD">
                              <w:rPr>
                                <w:rFonts w:ascii="Calibri" w:hAnsi="Calibri" w:cs="Calibri"/>
                                <w:color w:val="000000" w:themeColor="text1"/>
                                <w:sz w:val="20"/>
                                <w:szCs w:val="20"/>
                                <w:lang w:eastAsia="en-GB"/>
                                <w14:textOutline w14:w="9525" w14:cap="rnd" w14:cmpd="sng" w14:algn="ctr">
                                  <w14:noFill/>
                                  <w14:prstDash w14:val="solid"/>
                                  <w14:bevel/>
                                </w14:textOutline>
                              </w:rPr>
                              <w:t xml:space="preserve"> all that kind of thing…</w:t>
                            </w:r>
                            <w:r>
                              <w:rPr>
                                <w:rFonts w:ascii="Calibri" w:hAnsi="Calibri" w:cs="Calibri"/>
                                <w:color w:val="000000" w:themeColor="text1"/>
                                <w:sz w:val="20"/>
                                <w:szCs w:val="20"/>
                                <w:lang w:eastAsia="en-GB"/>
                                <w14:textOutline w14:w="9525" w14:cap="rnd" w14:cmpd="sng" w14:algn="ctr">
                                  <w14:noFill/>
                                  <w14:prstDash w14:val="solid"/>
                                  <w14:bevel/>
                                </w14:textOutline>
                              </w:rPr>
                              <w:t xml:space="preserve"> (coordinator)</w:t>
                            </w:r>
                          </w:p>
                          <w:p w14:paraId="71E7056F" w14:textId="77777777" w:rsidR="002D7535" w:rsidRPr="004C36AD" w:rsidRDefault="002D7535" w:rsidP="002D7535">
                            <w:pPr>
                              <w:jc w:val="center"/>
                              <w:rPr>
                                <w:color w:val="000000" w:themeColor="text1"/>
                                <w14:textOutline w14:w="9525" w14:cap="rnd" w14:cmpd="sng" w14:algn="ctr">
                                  <w14:noFill/>
                                  <w14:prstDash w14:val="solid"/>
                                  <w14:bevel/>
                                </w14:textOutline>
                              </w:rPr>
                            </w:pPr>
                          </w:p>
                          <w:p w14:paraId="46C85974" w14:textId="77777777" w:rsidR="002D7535" w:rsidRPr="004C36AD" w:rsidRDefault="002D7535" w:rsidP="002D7535">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7775E" id="_x0000_s1139" type="#_x0000_t62" style="position:absolute;left:0;text-align:left;margin-left:2.15pt;margin-top:3.3pt;width:197.45pt;height:18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LLImwIAAD0FAAAOAAAAZHJzL2Uyb0RvYy54bWysVMlu2zAQvRfoPxC8N7IVL6kROTAcpCiQ&#10;NkGSImeaoiQCJIclKcvu13dIyUvSnorqQM3C2d7M8PpmpxXZCuclmIKOL0aUCMOhlKYu6I+Xu09X&#10;lPjATMkUGFHQvfD0Zvnxw3VnFyKHBlQpHEEnxi86W9AmBLvIMs8boZm/ACsMKitwmgVkXZ2VjnXo&#10;XassH41mWQeutA648B6lt72SLpP/qhI8PFSVF4GogmJuIZ0unZt4Zstrtqgds43kQxrsH7LQTBoM&#10;enR1ywIjrZN/uNKSO/BQhQsOOoOqklykGrCa8ehdNc8NsyLVguB4e4TJ/z+3/Pv22T46hKGzfuGR&#10;jFXsKqfjH/MjuwTW/giW2AXCUZhPR/PZeEoJR11+ObuaThOc2cncOh++CNAkEgXtRFmLJ2hN+YR9&#10;WTOloA0JNba99wFzQNuDTQzvQcnyTiqVGFdv1sqRLcNWTibzfD1JtqrV36AcxCP8+p6iGDvfi2cH&#10;Mfr3vZsU641/ZUiHE5zP0QPhDGexUiwgqW1ZUG9qSpiqcch5cCnwG2u/98fkcDxL6F4QKEoU8wEV&#10;iF76Ym4xifPCYsW3zDd9rknVl6BlwN1QUhf06txamYiHSNM94HZqXqTCbrMjErOeXUZPUbSBcv/o&#10;iIN+A7zldxLj3mN6j8zhyGPRuMbhAY9KASIBA0VJA+7X3+TxPk4iainpcIUQpZ8tcwKr/mpwRj+P&#10;J5O4c4mZTOc5Mu5csznXmFavAVs7xgfD8kTG+0EdyMqBfsVtX8WoqGKGY+y+HwOzDv1q43vBxWqV&#10;ruGeWRbuzbPl0XmELiL+sntlzg6TGbBX3+Gwbmzxbh77u9HSwKoNUMk0rCdcsamRwR1N7R3ek/gI&#10;nPPp1unVW/4GAAD//wMAUEsDBBQABgAIAAAAIQDLxvlO3wAAAAcBAAAPAAAAZHJzL2Rvd25yZXYu&#10;eG1sTI5BT4NAFITvJv6HzTPx0tilrVkFWRrRkJjerE31+ApPILJvkd0W+u9dT3qbyUxmvnQ9mU6c&#10;aHCtZQ2LeQSCuLRVy7WG3Vtxcw/CeeQKO8uk4UwO1tnlRYpJZUd+pdPW1yKMsEtQQ+N9n0jpyoYM&#10;urntiUP2aQeDPtihltWAYxg3nVxGkZIGWw4PDfb01FD5tT0aDS+zXI37zWz3nj8vvnGfFx/nuND6&#10;+mp6fADhafJ/ZfjFD+iQBaaDPXLlRKfhdhWKGpQCEdJVHC9BHIK4ixXILJX/+bMfAAAA//8DAFBL&#10;AQItABQABgAIAAAAIQC2gziS/gAAAOEBAAATAAAAAAAAAAAAAAAAAAAAAABbQ29udGVudF9UeXBl&#10;c10ueG1sUEsBAi0AFAAGAAgAAAAhADj9If/WAAAAlAEAAAsAAAAAAAAAAAAAAAAALwEAAF9yZWxz&#10;Ly5yZWxzUEsBAi0AFAAGAAgAAAAhAH3AssibAgAAPQUAAA4AAAAAAAAAAAAAAAAALgIAAGRycy9l&#10;Mm9Eb2MueG1sUEsBAi0AFAAGAAgAAAAhAMvG+U7fAAAABwEAAA8AAAAAAAAAAAAAAAAA9QQAAGRy&#10;cy9kb3ducmV2LnhtbFBLBQYAAAAABAAEAPMAAAABBgAAAAA=&#10;" adj="6300,24300" fillcolor="#b4c7e7" strokecolor="windowText" strokeweight="1pt">
                <v:textbox>
                  <w:txbxContent>
                    <w:p w14:paraId="6B95EE62" w14:textId="77777777" w:rsidR="002D7535" w:rsidRPr="004C36AD" w:rsidRDefault="002D7535" w:rsidP="002D7535">
                      <w:pPr>
                        <w:spacing w:after="0" w:line="240" w:lineRule="auto"/>
                        <w:jc w:val="center"/>
                        <w:rPr>
                          <w:rFonts w:cstheme="minorHAnsi"/>
                          <w:color w:val="000000" w:themeColor="text1"/>
                          <w:sz w:val="20"/>
                          <w:szCs w:val="20"/>
                          <w14:textOutline w14:w="9525" w14:cap="rnd" w14:cmpd="sng" w14:algn="ctr">
                            <w14:noFill/>
                            <w14:prstDash w14:val="solid"/>
                            <w14:bevel/>
                          </w14:textOutline>
                        </w:rPr>
                      </w:pPr>
                      <w:r w:rsidRPr="004C36AD">
                        <w:rPr>
                          <w:rFonts w:ascii="Calibri" w:hAnsi="Calibri" w:cs="Calibri"/>
                          <w:color w:val="000000" w:themeColor="text1"/>
                          <w:sz w:val="20"/>
                          <w:szCs w:val="20"/>
                          <w:lang w:eastAsia="en-GB"/>
                          <w14:textOutline w14:w="9525" w14:cap="rnd" w14:cmpd="sng" w14:algn="ctr">
                            <w14:noFill/>
                            <w14:prstDash w14:val="solid"/>
                            <w14:bevel/>
                          </w14:textOutline>
                        </w:rPr>
                        <w:t>…the best will in the world and no matter how good they are, they are only one person and they’re white British, so</w:t>
                      </w:r>
                      <w:r>
                        <w:rPr>
                          <w:rFonts w:ascii="Calibri" w:hAnsi="Calibri" w:cs="Calibri"/>
                          <w:color w:val="000000" w:themeColor="text1"/>
                          <w:sz w:val="20"/>
                          <w:szCs w:val="20"/>
                          <w:lang w:eastAsia="en-GB"/>
                          <w14:textOutline w14:w="9525" w14:cap="rnd" w14:cmpd="sng" w14:algn="ctr">
                            <w14:noFill/>
                            <w14:prstDash w14:val="solid"/>
                            <w14:bevel/>
                          </w14:textOutline>
                        </w:rPr>
                        <w:t xml:space="preserve"> </w:t>
                      </w:r>
                      <w:r w:rsidRPr="004C36AD">
                        <w:rPr>
                          <w:rFonts w:ascii="Calibri" w:hAnsi="Calibri" w:cs="Calibri"/>
                          <w:color w:val="000000" w:themeColor="text1"/>
                          <w:sz w:val="20"/>
                          <w:szCs w:val="20"/>
                          <w:lang w:eastAsia="en-GB"/>
                          <w14:textOutline w14:w="9525" w14:cap="rnd" w14:cmpd="sng" w14:algn="ctr">
                            <w14:noFill/>
                            <w14:prstDash w14:val="solid"/>
                            <w14:bevel/>
                          </w14:textOutline>
                        </w:rPr>
                        <w:t>they wanted to know what I thought about that</w:t>
                      </w:r>
                      <w:r>
                        <w:rPr>
                          <w:rFonts w:ascii="Calibri" w:hAnsi="Calibri" w:cs="Calibri"/>
                          <w:color w:val="000000" w:themeColor="text1"/>
                          <w:sz w:val="20"/>
                          <w:szCs w:val="20"/>
                          <w:lang w:eastAsia="en-GB"/>
                          <w14:textOutline w14:w="9525" w14:cap="rnd" w14:cmpd="sng" w14:algn="ctr">
                            <w14:noFill/>
                            <w14:prstDash w14:val="solid"/>
                            <w14:bevel/>
                          </w14:textOutline>
                        </w:rPr>
                        <w:t>. I</w:t>
                      </w:r>
                      <w:r w:rsidRPr="004C36AD">
                        <w:rPr>
                          <w:rFonts w:ascii="Calibri" w:hAnsi="Calibri" w:cs="Calibri"/>
                          <w:color w:val="000000" w:themeColor="text1"/>
                          <w:sz w:val="20"/>
                          <w:szCs w:val="20"/>
                          <w:lang w:eastAsia="en-GB"/>
                          <w14:textOutline w14:w="9525" w14:cap="rnd" w14:cmpd="sng" w14:algn="ctr">
                            <w14:noFill/>
                            <w14:prstDash w14:val="solid"/>
                            <w14:bevel/>
                          </w14:textOutline>
                        </w:rPr>
                        <w:t xml:space="preserve"> gave them various bits of advice</w:t>
                      </w:r>
                      <w:r>
                        <w:rPr>
                          <w:rFonts w:ascii="Calibri" w:hAnsi="Calibri" w:cs="Calibri"/>
                          <w:color w:val="000000" w:themeColor="text1"/>
                          <w:sz w:val="20"/>
                          <w:szCs w:val="20"/>
                          <w:lang w:eastAsia="en-GB"/>
                          <w14:textOutline w14:w="9525" w14:cap="rnd" w14:cmpd="sng" w14:algn="ctr">
                            <w14:noFill/>
                            <w14:prstDash w14:val="solid"/>
                            <w14:bevel/>
                          </w14:textOutline>
                        </w:rPr>
                        <w:t>, r</w:t>
                      </w:r>
                      <w:r w:rsidRPr="004C36AD">
                        <w:rPr>
                          <w:rFonts w:ascii="Calibri" w:hAnsi="Calibri" w:cs="Calibri"/>
                          <w:color w:val="000000" w:themeColor="text1"/>
                          <w:sz w:val="20"/>
                          <w:szCs w:val="20"/>
                          <w:lang w:eastAsia="en-GB"/>
                          <w14:textOutline w14:w="9525" w14:cap="rnd" w14:cmpd="sng" w14:algn="ctr">
                            <w14:noFill/>
                            <w14:prstDash w14:val="solid"/>
                            <w14:bevel/>
                          </w14:textOutline>
                        </w:rPr>
                        <w:t>eferred them to the NIHR INCLUDE framework</w:t>
                      </w:r>
                      <w:r>
                        <w:rPr>
                          <w:rFonts w:ascii="Calibri" w:hAnsi="Calibri" w:cs="Calibri"/>
                          <w:color w:val="000000" w:themeColor="text1"/>
                          <w:sz w:val="20"/>
                          <w:szCs w:val="20"/>
                          <w:lang w:eastAsia="en-GB"/>
                          <w14:textOutline w14:w="9525" w14:cap="rnd" w14:cmpd="sng" w14:algn="ctr">
                            <w14:noFill/>
                            <w14:prstDash w14:val="solid"/>
                            <w14:bevel/>
                          </w14:textOutline>
                        </w:rPr>
                        <w:t xml:space="preserve">. And </w:t>
                      </w:r>
                      <w:r w:rsidRPr="004C36AD">
                        <w:rPr>
                          <w:rFonts w:ascii="Calibri" w:hAnsi="Calibri" w:cs="Calibri"/>
                          <w:color w:val="000000" w:themeColor="text1"/>
                          <w:sz w:val="20"/>
                          <w:szCs w:val="20"/>
                          <w:lang w:eastAsia="en-GB"/>
                          <w14:textOutline w14:w="9525" w14:cap="rnd" w14:cmpd="sng" w14:algn="ctr">
                            <w14:noFill/>
                            <w14:prstDash w14:val="solid"/>
                            <w14:bevel/>
                          </w14:textOutline>
                        </w:rPr>
                        <w:t>I asked them various questions about how they were carrying out the recruitment and what biases there might be in there that were resulting in just white British people coming forward</w:t>
                      </w:r>
                      <w:r>
                        <w:rPr>
                          <w:rFonts w:ascii="Calibri" w:hAnsi="Calibri" w:cs="Calibri"/>
                          <w:color w:val="000000" w:themeColor="text1"/>
                          <w:sz w:val="20"/>
                          <w:szCs w:val="20"/>
                          <w:lang w:eastAsia="en-GB"/>
                          <w14:textOutline w14:w="9525" w14:cap="rnd" w14:cmpd="sng" w14:algn="ctr">
                            <w14:noFill/>
                            <w14:prstDash w14:val="solid"/>
                            <w14:bevel/>
                          </w14:textOutline>
                        </w:rPr>
                        <w:t>,</w:t>
                      </w:r>
                      <w:r w:rsidRPr="004C36AD">
                        <w:rPr>
                          <w:rFonts w:ascii="Calibri" w:hAnsi="Calibri" w:cs="Calibri"/>
                          <w:color w:val="000000" w:themeColor="text1"/>
                          <w:sz w:val="20"/>
                          <w:szCs w:val="20"/>
                          <w:lang w:eastAsia="en-GB"/>
                          <w14:textOutline w14:w="9525" w14:cap="rnd" w14:cmpd="sng" w14:algn="ctr">
                            <w14:noFill/>
                            <w14:prstDash w14:val="solid"/>
                            <w14:bevel/>
                          </w14:textOutline>
                        </w:rPr>
                        <w:t xml:space="preserve"> all that kind of thing…</w:t>
                      </w:r>
                      <w:r>
                        <w:rPr>
                          <w:rFonts w:ascii="Calibri" w:hAnsi="Calibri" w:cs="Calibri"/>
                          <w:color w:val="000000" w:themeColor="text1"/>
                          <w:sz w:val="20"/>
                          <w:szCs w:val="20"/>
                          <w:lang w:eastAsia="en-GB"/>
                          <w14:textOutline w14:w="9525" w14:cap="rnd" w14:cmpd="sng" w14:algn="ctr">
                            <w14:noFill/>
                            <w14:prstDash w14:val="solid"/>
                            <w14:bevel/>
                          </w14:textOutline>
                        </w:rPr>
                        <w:t xml:space="preserve"> (coordinator)</w:t>
                      </w:r>
                    </w:p>
                    <w:p w14:paraId="71E7056F" w14:textId="77777777" w:rsidR="002D7535" w:rsidRPr="004C36AD" w:rsidRDefault="002D7535" w:rsidP="002D7535">
                      <w:pPr>
                        <w:jc w:val="center"/>
                        <w:rPr>
                          <w:color w:val="000000" w:themeColor="text1"/>
                          <w14:textOutline w14:w="9525" w14:cap="rnd" w14:cmpd="sng" w14:algn="ctr">
                            <w14:noFill/>
                            <w14:prstDash w14:val="solid"/>
                            <w14:bevel/>
                          </w14:textOutline>
                        </w:rPr>
                      </w:pPr>
                    </w:p>
                    <w:p w14:paraId="46C85974" w14:textId="77777777" w:rsidR="002D7535" w:rsidRPr="004C36AD" w:rsidRDefault="002D7535" w:rsidP="002D7535">
                      <w:pPr>
                        <w:jc w:val="center"/>
                        <w:rPr>
                          <w:color w:val="000000" w:themeColor="text1"/>
                        </w:rPr>
                      </w:pPr>
                    </w:p>
                  </w:txbxContent>
                </v:textbox>
                <w10:wrap type="square"/>
              </v:shape>
            </w:pict>
          </mc:Fallback>
        </mc:AlternateContent>
      </w:r>
      <w:r w:rsidRPr="002D7535">
        <w:rPr>
          <w:sz w:val="24"/>
          <w:szCs w:val="24"/>
        </w:rPr>
        <w:t>This culminated in the coordinator being nominated for and winning a University “Inspired in Hull” award in 2023 for Social Justice and Inclusion in Practice.</w:t>
      </w:r>
    </w:p>
    <w:p w14:paraId="65390903" w14:textId="77777777" w:rsidR="002D7535" w:rsidRPr="002D7535" w:rsidRDefault="002D7535" w:rsidP="002D7535">
      <w:pPr>
        <w:rPr>
          <w:sz w:val="24"/>
          <w:szCs w:val="24"/>
        </w:rPr>
        <w:sectPr w:rsidR="002D7535" w:rsidRPr="002D7535" w:rsidSect="003C264F">
          <w:footerReference w:type="default" r:id="rId81"/>
          <w:type w:val="continuous"/>
          <w:pgSz w:w="11906" w:h="16838" w:code="9"/>
          <w:pgMar w:top="851" w:right="851" w:bottom="851" w:left="851" w:header="709" w:footer="709" w:gutter="0"/>
          <w:pgBorders w:display="firstPage" w:offsetFrom="page">
            <w:top w:val="single" w:sz="4" w:space="31" w:color="auto"/>
            <w:left w:val="single" w:sz="4" w:space="31" w:color="auto"/>
            <w:bottom w:val="single" w:sz="4" w:space="31" w:color="auto"/>
            <w:right w:val="single" w:sz="4" w:space="31" w:color="auto"/>
          </w:pgBorders>
          <w:cols w:space="708"/>
          <w:docGrid w:linePitch="360"/>
        </w:sectPr>
      </w:pPr>
    </w:p>
    <w:p w14:paraId="35D99C33" w14:textId="54499B98" w:rsidR="002D7535" w:rsidRPr="002D7535" w:rsidRDefault="00593739"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lastRenderedPageBreak/>
        <w:t xml:space="preserve">specialist knowledge and you don’t need specific lived experience. So, I think that my </w:t>
      </w:r>
      <w:r w:rsidR="002D7535" w:rsidRPr="002D7535">
        <w:rPr>
          <w:rFonts w:ascii="Calibri" w:hAnsi="Calibri" w:cs="Calibri"/>
          <w:sz w:val="24"/>
          <w:szCs w:val="24"/>
          <w:lang w:eastAsia="en-GB"/>
        </w:rPr>
        <w:t>feeling is that in order to recruit people into [involvement network] it’s easier for me to do that on the back of something specific like this, so as a result of all of these workshops five new people have now said that they're interested in carrying on being involved with us and are prepared to join [involvement network]. So, they they’ve had a bit of a kind of a taster haven’t they of what it’s like, what kinds of things we want to talk to them about, what the activity involves. And they're interested in carrying on, so actually I think that’s quite a good method of recruiting people into the group. (coordinator, 17)</w:t>
      </w:r>
    </w:p>
    <w:p w14:paraId="784A33CE"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p>
    <w:p w14:paraId="51B25986" w14:textId="55C9C1B9"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ne centre had developed a template role description for researchers to complete and use when recruiting and working with public members </w:t>
      </w:r>
      <w:r w:rsidR="00C445FA">
        <w:rPr>
          <w:rFonts w:cstheme="minorHAnsi"/>
          <w:sz w:val="24"/>
          <w:szCs w:val="24"/>
        </w:rPr>
        <w:fldChar w:fldCharType="begin"/>
      </w:r>
      <w:r w:rsidR="00BC508B">
        <w:rPr>
          <w:rFonts w:cstheme="minorHAnsi"/>
          <w:sz w:val="24"/>
          <w:szCs w:val="24"/>
        </w:rPr>
        <w:instrText xml:space="preserve"> ADDIN EN.CITE &lt;EndNote&gt;&lt;Cite&gt;&lt;RecNum&gt;199429&lt;/RecNum&gt;&lt;DisplayText&gt;(CSI 2017b)&lt;/DisplayText&gt;&lt;record&gt;&lt;rec-number&gt;199429&lt;/rec-number&gt;&lt;foreign-keys&gt;&lt;key app="EN" db-id="eda99esr9arp52e20v2pftz4rp5s9x0evef5" timestamp="1675164287"&gt;199429&lt;/key&gt;&lt;/foreign-keys&gt;&lt;ref-type name="Report"&gt;27&lt;/ref-type&gt;&lt;contributors&gt;&lt;authors&gt;&lt;author&gt;CSI&lt;/author&gt;&lt;/authors&gt;&lt;tertiary-authors&gt;&lt;author&gt;King&amp;apos;s College London&lt;/author&gt;&lt;/tertiary-authors&gt;&lt;/contributors&gt;&lt;titles&gt;&lt;title&gt;PPI role description template&lt;/title&gt;&lt;/titles&gt;&lt;reprint-edition&gt;in file&lt;/reprint-edition&gt;&lt;dates&gt;&lt;year&gt;2017&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17b)</w:t>
      </w:r>
      <w:r w:rsidR="00C445FA">
        <w:rPr>
          <w:rFonts w:cstheme="minorHAnsi"/>
          <w:sz w:val="24"/>
          <w:szCs w:val="24"/>
        </w:rPr>
        <w:fldChar w:fldCharType="end"/>
      </w:r>
      <w:r w:rsidRPr="002D7535">
        <w:rPr>
          <w:rFonts w:cstheme="minorHAnsi"/>
          <w:sz w:val="24"/>
          <w:szCs w:val="24"/>
        </w:rPr>
        <w:t>. It provided the public members with information on the research centre, the particular project and clarified their role in the project. In the other centre, the coordinator encouraged similar good practice, and asked researchers for an information sheet about the public member role and practicalities such as how often groups were to meet, in order to pass on to public members. However, it was felt to be important to provide the right sort of information without causing ‘information overload’. Clarity of roles was mentioned by several participants as being important – to enable public members to understand what a potential role might involve, to stop people signing up for something that turned out to be different from what they envisaged, to outline what the payment was for the activity and to help manage expectations for both researchers and public members:</w:t>
      </w:r>
    </w:p>
    <w:p w14:paraId="422154E7" w14:textId="77777777" w:rsidR="002D7535" w:rsidRPr="002D7535" w:rsidRDefault="002D7535" w:rsidP="002D7535">
      <w:pPr>
        <w:spacing w:after="0" w:line="240" w:lineRule="auto"/>
        <w:rPr>
          <w:rFonts w:cstheme="minorHAnsi"/>
          <w:sz w:val="24"/>
          <w:szCs w:val="24"/>
        </w:rPr>
      </w:pPr>
    </w:p>
    <w:p w14:paraId="13C2F8F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Actually, working out what you want from your patient and almost giving them like a terms of reference because, you know, back in the day people would still have them. They would say to me ‘we want the patient perspective’. Well, what the hell does that mean? (laughs). You know, I need a bit more to work on than that (laughs). Yeah, you know, that doesn’t really help me so, yeah. (patient/carer, 8)</w:t>
      </w:r>
    </w:p>
    <w:p w14:paraId="39D6B7EF" w14:textId="77777777" w:rsidR="002D7535" w:rsidRPr="002D7535" w:rsidRDefault="002D7535" w:rsidP="002D7535">
      <w:pPr>
        <w:spacing w:after="0" w:line="240" w:lineRule="auto"/>
        <w:rPr>
          <w:rFonts w:cstheme="minorHAnsi"/>
          <w:sz w:val="24"/>
          <w:szCs w:val="24"/>
        </w:rPr>
      </w:pPr>
    </w:p>
    <w:p w14:paraId="7D5B243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completed template or information sheet was then distributed to the public members within the involvement group, to enable everyone to have an opportunity to be involved and so they could then choose to be as involved as they wanted. The coordinator in one centre described having approximately 30 members who were very active and then others who dipped in and out of involvement. Academics then recruited public members directly from the involvement networks to take part in involvement initiatives. Sometimes public members were asked to complete an expression of interest for individual pieces of involvement. One public member described how this process could be improved:</w:t>
      </w:r>
    </w:p>
    <w:p w14:paraId="2C8A1EE3" w14:textId="77777777" w:rsidR="002D7535" w:rsidRPr="002D7535" w:rsidRDefault="002D7535" w:rsidP="002D7535">
      <w:pPr>
        <w:spacing w:after="0" w:line="240" w:lineRule="auto"/>
        <w:rPr>
          <w:rFonts w:cstheme="minorHAnsi"/>
          <w:sz w:val="24"/>
          <w:szCs w:val="24"/>
        </w:rPr>
      </w:pPr>
    </w:p>
    <w:p w14:paraId="49CFC58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metimes you put a lot of energy in expressing interest for something that’s only a two hours workshop or it’s half a day thing and somehow I wish they could make it a bit simpler so it’s according to the amount of work that’s involved. So, for the two hour workshop it should just be a few lines email and if it’s like a long term two year project where you’ve got to come to meetings every two months then you fill a two page application to express your interest. So, I think that some of the process of applying could be simplified. (patient/carer, 1a)</w:t>
      </w:r>
    </w:p>
    <w:p w14:paraId="42D8B3F0" w14:textId="77777777" w:rsidR="002D7535" w:rsidRPr="002D7535" w:rsidRDefault="002D7535" w:rsidP="002D7535">
      <w:pPr>
        <w:spacing w:after="0" w:line="240" w:lineRule="auto"/>
        <w:rPr>
          <w:rFonts w:cstheme="minorHAnsi"/>
          <w:sz w:val="24"/>
          <w:szCs w:val="24"/>
        </w:rPr>
      </w:pPr>
    </w:p>
    <w:p w14:paraId="0E7BE25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ademics also recruited public members in other ways. Some recruited from outside the centre, others relied on those public members who were already known to them or a combination of approaches was used. A snowball approach was mentioned:</w:t>
      </w:r>
    </w:p>
    <w:p w14:paraId="41A8045E" w14:textId="77777777" w:rsidR="002D7535" w:rsidRPr="002D7535" w:rsidRDefault="002D7535" w:rsidP="002D7535">
      <w:pPr>
        <w:spacing w:after="0" w:line="240" w:lineRule="auto"/>
        <w:rPr>
          <w:rFonts w:cstheme="minorHAnsi"/>
          <w:sz w:val="24"/>
          <w:szCs w:val="24"/>
        </w:rPr>
      </w:pPr>
    </w:p>
    <w:p w14:paraId="65BC6A4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lastRenderedPageBreak/>
        <w:t>A couple of members of the group were that [researcher] had identified and developed a working relationship with and I think actually we just…snowballed from those two members, erm, who, you know, through their own connections suggested, erm, two or three other people that were then interested in taking part. And for the co-design workshop we did exactly the same thing again through the, erm, person that we were co-facilitating with, erm, they spread the word through their PPI networks, erm, and got people interested in that way. What I'm aware of just talking this through now, is that this very much relies on who knows who (laughs), erm, and so there is a bit of a risk of, you know, there's there is some people who find out about these things and others who won’t, erm, so I think it's an imperfect process but, erm, that’s where we are at the moment (laughs). (academic/ex-clinician, 6)</w:t>
      </w:r>
    </w:p>
    <w:p w14:paraId="084627B9" w14:textId="77777777" w:rsidR="002D7535" w:rsidRPr="002D7535" w:rsidRDefault="002D7535" w:rsidP="002D7535">
      <w:pPr>
        <w:spacing w:after="0" w:line="240" w:lineRule="auto"/>
        <w:rPr>
          <w:rFonts w:cstheme="minorHAnsi"/>
          <w:sz w:val="24"/>
          <w:szCs w:val="24"/>
        </w:rPr>
      </w:pPr>
    </w:p>
    <w:p w14:paraId="066E965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recognised that this wasn’t the most effective method for recruitment and often resulted in the same public members being asked to be involved with no opportunities for new people:</w:t>
      </w:r>
    </w:p>
    <w:p w14:paraId="5B8A2893" w14:textId="77777777" w:rsidR="002D7535" w:rsidRPr="002D7535" w:rsidRDefault="002D7535" w:rsidP="002D7535">
      <w:pPr>
        <w:spacing w:after="0" w:line="240" w:lineRule="auto"/>
        <w:rPr>
          <w:rFonts w:cstheme="minorHAnsi"/>
          <w:sz w:val="24"/>
          <w:szCs w:val="24"/>
        </w:rPr>
      </w:pPr>
    </w:p>
    <w:p w14:paraId="5E43663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the NCRI [National Cancer Research Institute] is definitely open so that’s an open advert. They have to do it that way, you know, they can’t just pass on a job from one person to the other but a lot of it is relationships, you build up that relationship and somebody says ‘well that person might be good for this job and why don't you ask them?’ erm, and so it goes on. And that is a bit of an issue, because you're getting the same old people doing the same old work because I think we’re considered to be a safe pair of hands and maybe we’re not too much of a challenge. (patient/carer, 8)</w:t>
      </w:r>
    </w:p>
    <w:p w14:paraId="5AB6465E" w14:textId="77777777" w:rsidR="002D7535" w:rsidRPr="002D7535" w:rsidRDefault="002D7535" w:rsidP="002D7535">
      <w:pPr>
        <w:spacing w:after="0" w:line="240" w:lineRule="auto"/>
        <w:rPr>
          <w:rFonts w:cstheme="minorHAnsi"/>
          <w:sz w:val="24"/>
          <w:szCs w:val="24"/>
        </w:rPr>
      </w:pPr>
    </w:p>
    <w:p w14:paraId="1DB668E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articipants felt that having only one public member involved in a study wasn’t good practice, it was more effective to work with larger groups of public members:</w:t>
      </w:r>
    </w:p>
    <w:p w14:paraId="79E431B2" w14:textId="77777777" w:rsidR="002D7535" w:rsidRPr="002D7535" w:rsidRDefault="002D7535" w:rsidP="002D7535">
      <w:pPr>
        <w:spacing w:after="0" w:line="240" w:lineRule="auto"/>
        <w:rPr>
          <w:rFonts w:cstheme="minorHAnsi"/>
          <w:sz w:val="24"/>
          <w:szCs w:val="24"/>
        </w:rPr>
      </w:pPr>
    </w:p>
    <w:p w14:paraId="4253858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we've started to develop more of an ongoing relationship with slightly larger groups of, erm, PPI people. Erm, it has been, (sighs) don't want to make it all about funding and, you know, we've had support from the RDS to fund some start up, erm, groups that stretch across different projects, erm, and we also now have some really valuable, erm, er, assistance from, er, the [involvement network]…So I think we’re getting much more of a head of steam up around PPI, erm, where moving away from working relationships with one individual to a more group based approach. Which I think is a positive thing. (academic/ex-clinician, 6)</w:t>
      </w:r>
    </w:p>
    <w:p w14:paraId="19377739" w14:textId="77777777" w:rsidR="002D7535" w:rsidRPr="002D7535" w:rsidRDefault="002D7535" w:rsidP="002D7535">
      <w:pPr>
        <w:spacing w:after="0" w:line="240" w:lineRule="auto"/>
        <w:rPr>
          <w:rFonts w:cstheme="minorHAnsi"/>
          <w:sz w:val="24"/>
          <w:szCs w:val="24"/>
        </w:rPr>
      </w:pPr>
    </w:p>
    <w:p w14:paraId="7FE588F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examples were cited where whole groups were consulted. The groups had previously been recruited for other studies and were then approached to be involved in new studies. This was thought to be effective as the groups were already working well together and had some ‘momentum’. A similar idea was mentioned, that instead of public members being tied to individual studies, they would like to see a ‘standing group’ of public members specifically for palliative care studies, that anyone could draw on as needed. It was felt that a greater synergy could be produced by sharing across the whole centre, but that currently there could be a reluctance to share public members. This was in line with the development of the palliative care specific involvement network in the other site, however, wasn’t without complexities:</w:t>
      </w:r>
    </w:p>
    <w:p w14:paraId="23C55676" w14:textId="77777777" w:rsidR="002D7535" w:rsidRPr="002D7535" w:rsidRDefault="002D7535" w:rsidP="002D7535">
      <w:pPr>
        <w:spacing w:after="0" w:line="240" w:lineRule="auto"/>
        <w:rPr>
          <w:rFonts w:cstheme="minorHAnsi"/>
          <w:sz w:val="24"/>
          <w:szCs w:val="24"/>
        </w:rPr>
      </w:pPr>
    </w:p>
    <w:p w14:paraId="6492ACC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mean in an ideal world, erm, you know, there would perhaps there would be, you know, a palliative care specific one [group], you know, that would be something which would be, erm, helpful to the department I'm sure, but I think it’s difficult to maintain these groups, </w:t>
      </w:r>
      <w:r w:rsidRPr="002D7535">
        <w:rPr>
          <w:rFonts w:ascii="Calibri" w:hAnsi="Calibri" w:cs="Calibri"/>
          <w:sz w:val="24"/>
          <w:szCs w:val="24"/>
        </w:rPr>
        <w:lastRenderedPageBreak/>
        <w:t>you know, over a long period of time and the times that people will, erm, need to draw on them, you know, erm, it’s not always predictable. (academic, 14)</w:t>
      </w:r>
    </w:p>
    <w:p w14:paraId="69FB4C2C" w14:textId="77777777" w:rsidR="002D7535" w:rsidRPr="002D7535" w:rsidRDefault="002D7535" w:rsidP="002D7535">
      <w:pPr>
        <w:spacing w:after="0" w:line="240" w:lineRule="auto"/>
        <w:rPr>
          <w:rFonts w:cstheme="minorHAnsi"/>
          <w:sz w:val="24"/>
          <w:szCs w:val="24"/>
        </w:rPr>
      </w:pPr>
    </w:p>
    <w:p w14:paraId="68A613D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participants spoke about wanting to attract a more diverse range of people, including those who were new to involvement, and that there was a need to be much more proactive. Several barriers were mentioned, including the general public not being aware of or understanding involvement, or why it was important for people to be involved. Some public members felt that people sometimes weren’t offered opportunities by professionals, who were gatekeeping. Others thought it was luck that they had found out about the centre:</w:t>
      </w:r>
    </w:p>
    <w:p w14:paraId="46531EFA" w14:textId="77777777" w:rsidR="002D7535" w:rsidRPr="002D7535" w:rsidRDefault="002D7535" w:rsidP="002D7535">
      <w:pPr>
        <w:spacing w:after="0" w:line="240" w:lineRule="auto"/>
        <w:rPr>
          <w:rFonts w:cstheme="minorHAnsi"/>
          <w:sz w:val="24"/>
          <w:szCs w:val="24"/>
        </w:rPr>
      </w:pPr>
    </w:p>
    <w:p w14:paraId="7DD845C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it’s being lucky enough or having the opportunity to become aware of possible involvement opportunities…I think it’s important, you know, that organisations that are seeking PPI get the right multi-dimensional message out there, you know, in as many ways and platforms as possible…Basically, erm, I found out by chance about the [centre] because someone who I was working with in a PPI context spoke about it…It’s getting the message out there for involvement, it’s that outreach so that people can reach in and become involved. (patient, 1b)</w:t>
      </w:r>
    </w:p>
    <w:p w14:paraId="6CFA68F1" w14:textId="77777777" w:rsidR="002D7535" w:rsidRPr="002D7535" w:rsidRDefault="002D7535" w:rsidP="002D7535">
      <w:pPr>
        <w:spacing w:after="0" w:line="240" w:lineRule="auto"/>
        <w:rPr>
          <w:rFonts w:cstheme="minorHAnsi"/>
          <w:sz w:val="24"/>
          <w:szCs w:val="24"/>
        </w:rPr>
      </w:pPr>
    </w:p>
    <w:p w14:paraId="5D98CA7A" w14:textId="40A971D1" w:rsidR="002D7535" w:rsidRPr="002D7535" w:rsidRDefault="000B1D68" w:rsidP="002D7535">
      <w:pPr>
        <w:spacing w:after="0" w:line="240" w:lineRule="auto"/>
        <w:rPr>
          <w:rFonts w:cstheme="minorHAnsi"/>
          <w:b/>
          <w:bCs/>
          <w:sz w:val="24"/>
          <w:szCs w:val="24"/>
        </w:rPr>
      </w:pPr>
      <w:bookmarkStart w:id="286" w:name="Induction553"/>
      <w:bookmarkEnd w:id="286"/>
      <w:r>
        <w:rPr>
          <w:rFonts w:cstheme="minorHAnsi"/>
          <w:b/>
          <w:bCs/>
          <w:sz w:val="24"/>
          <w:szCs w:val="24"/>
        </w:rPr>
        <w:t xml:space="preserve">5.5.3 </w:t>
      </w:r>
      <w:r w:rsidR="002D7535" w:rsidRPr="002D7535">
        <w:rPr>
          <w:rFonts w:cstheme="minorHAnsi"/>
          <w:b/>
          <w:bCs/>
          <w:sz w:val="24"/>
          <w:szCs w:val="24"/>
        </w:rPr>
        <w:t>Induction</w:t>
      </w:r>
    </w:p>
    <w:p w14:paraId="499C9DEF" w14:textId="77777777" w:rsidR="002D7535" w:rsidRPr="002D7535" w:rsidRDefault="002D7535" w:rsidP="002D7535">
      <w:pPr>
        <w:spacing w:after="0" w:line="240" w:lineRule="auto"/>
        <w:rPr>
          <w:rFonts w:cstheme="minorHAnsi"/>
          <w:sz w:val="24"/>
          <w:szCs w:val="24"/>
        </w:rPr>
      </w:pPr>
    </w:p>
    <w:p w14:paraId="1863BE15" w14:textId="338B1B4C"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n induction booklet or handbook </w:t>
      </w:r>
      <w:r w:rsidR="00C445FA">
        <w:rPr>
          <w:rFonts w:cstheme="minorHAnsi"/>
          <w:sz w:val="24"/>
          <w:szCs w:val="24"/>
        </w:rPr>
        <w:fldChar w:fldCharType="begin"/>
      </w:r>
      <w:r w:rsidR="00BC508B">
        <w:rPr>
          <w:rFonts w:cstheme="minorHAnsi"/>
          <w:sz w:val="24"/>
          <w:szCs w:val="24"/>
        </w:rPr>
        <w:instrText xml:space="preserve"> ADDIN EN.CITE &lt;EndNote&gt;&lt;Cite&gt;&lt;RecNum&gt;199421&lt;/RecNum&gt;&lt;DisplayText&gt;(CSI 2020b; Wolfson Palliative Care Research Centre 2020a)&lt;/DisplayText&gt;&lt;record&gt;&lt;rec-number&gt;199421&lt;/rec-number&gt;&lt;foreign-keys&gt;&lt;key app="EN" db-id="eda99esr9arp52e20v2pftz4rp5s9x0evef5" timestamp="1674387917"&gt;199421&lt;/key&gt;&lt;/foreign-keys&gt;&lt;ref-type name="Report"&gt;27&lt;/ref-type&gt;&lt;contributors&gt;&lt;authors&gt;&lt;author&gt;CSI&lt;/author&gt;&lt;/authors&gt;&lt;/contributors&gt;&lt;titles&gt;&lt;title&gt;Welcome to our Patient and Public Involvement Group (PPI induction booklet)&lt;/title&gt;&lt;/titles&gt;&lt;reprint-edition&gt;in file&lt;/reprint-edition&gt;&lt;dates&gt;&lt;year&gt;2020&lt;/year&gt;&lt;/dates&gt;&lt;pub-location&gt;London&lt;/pub-location&gt;&lt;publisher&gt;Cicely Saunders Institute of Palliative Care, Policy &amp;amp; Rehabilitation, King&amp;apos;s College London&lt;/publisher&gt;&lt;urls&gt;&lt;/urls&gt;&lt;/record&gt;&lt;/Cite&gt;&lt;Cite&gt;&lt;RecNum&gt;199422&lt;/RecNum&gt;&lt;record&gt;&lt;rec-number&gt;199422&lt;/rec-number&gt;&lt;foreign-keys&gt;&lt;key app="EN" db-id="eda99esr9arp52e20v2pftz4rp5s9x0evef5" timestamp="1674388120"&gt;199422&lt;/key&gt;&lt;/foreign-keys&gt;&lt;ref-type name="Report"&gt;27&lt;/ref-type&gt;&lt;contributors&gt;&lt;authors&gt;&lt;author&gt;Wolfson Palliative Care Research Centre,&lt;/author&gt;&lt;/authors&gt;&lt;/contributors&gt;&lt;titles&gt;&lt;title&gt;Handbook for volunteers who join Involve Hull, our Patient and Public Involvement Network (Induction handbook)&lt;/title&gt;&lt;/titles&gt;&lt;dates&gt;&lt;year&gt;2020&lt;/year&gt;&lt;/dates&gt;&lt;pub-location&gt;Hull&lt;/pub-location&gt;&lt;publisher&gt;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 xml:space="preserve">(CSI 2020b; </w:t>
      </w:r>
      <w:r w:rsidR="00641CD6">
        <w:rPr>
          <w:rFonts w:cstheme="minorHAnsi"/>
          <w:noProof/>
          <w:sz w:val="24"/>
          <w:szCs w:val="24"/>
        </w:rPr>
        <w:t>WPCRC</w:t>
      </w:r>
      <w:r w:rsidR="00BC508B">
        <w:rPr>
          <w:rFonts w:cstheme="minorHAnsi"/>
          <w:noProof/>
          <w:sz w:val="24"/>
          <w:szCs w:val="24"/>
        </w:rPr>
        <w:t xml:space="preserve"> 2020a)</w:t>
      </w:r>
      <w:r w:rsidR="00C445FA">
        <w:rPr>
          <w:rFonts w:cstheme="minorHAnsi"/>
          <w:sz w:val="24"/>
          <w:szCs w:val="24"/>
        </w:rPr>
        <w:fldChar w:fldCharType="end"/>
      </w:r>
      <w:r w:rsidRPr="002D7535">
        <w:rPr>
          <w:rFonts w:cstheme="minorHAnsi"/>
          <w:sz w:val="24"/>
          <w:szCs w:val="24"/>
        </w:rPr>
        <w:t xml:space="preserve"> was provided for new members at both sites, that included the following information:</w:t>
      </w:r>
    </w:p>
    <w:p w14:paraId="457FE074" w14:textId="77777777" w:rsidR="002D7535" w:rsidRPr="002D7535" w:rsidRDefault="002D7535" w:rsidP="002D7535">
      <w:pPr>
        <w:spacing w:after="0" w:line="240" w:lineRule="auto"/>
        <w:rPr>
          <w:rFonts w:cstheme="minorHAnsi"/>
          <w:sz w:val="24"/>
          <w:szCs w:val="24"/>
        </w:rPr>
      </w:pPr>
    </w:p>
    <w:p w14:paraId="55D29E27"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definitions of involvement, public members, research</w:t>
      </w:r>
    </w:p>
    <w:p w14:paraId="0C0A1A1C"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the role of public members, how to get involved</w:t>
      </w:r>
    </w:p>
    <w:p w14:paraId="7A9852C6"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practicalities such as time required, how the network operates, meetings</w:t>
      </w:r>
    </w:p>
    <w:p w14:paraId="40AC7562"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benefits of joining the network, benefits of involvement</w:t>
      </w:r>
    </w:p>
    <w:p w14:paraId="33200965"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training and support provided, including workshops and seminars</w:t>
      </w:r>
    </w:p>
    <w:p w14:paraId="6F152488"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information about the centre and research</w:t>
      </w:r>
    </w:p>
    <w:p w14:paraId="19276221"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vision and strategy for involvement</w:t>
      </w:r>
    </w:p>
    <w:p w14:paraId="16EC550C"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values and principles of the centre</w:t>
      </w:r>
    </w:p>
    <w:p w14:paraId="038764A9"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expectations of public members and the centre</w:t>
      </w:r>
    </w:p>
    <w:p w14:paraId="7C2D5CD1"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policies on payment, expenses</w:t>
      </w:r>
    </w:p>
    <w:p w14:paraId="734EAB51" w14:textId="77777777" w:rsidR="002D7535" w:rsidRPr="002D7535" w:rsidRDefault="002D7535" w:rsidP="002D7535">
      <w:pPr>
        <w:numPr>
          <w:ilvl w:val="0"/>
          <w:numId w:val="63"/>
        </w:numPr>
        <w:spacing w:after="0" w:line="240" w:lineRule="auto"/>
        <w:contextualSpacing/>
        <w:rPr>
          <w:rFonts w:cstheme="minorHAnsi"/>
          <w:sz w:val="24"/>
          <w:szCs w:val="24"/>
        </w:rPr>
      </w:pPr>
      <w:r w:rsidRPr="002D7535">
        <w:rPr>
          <w:rFonts w:cstheme="minorHAnsi"/>
          <w:sz w:val="24"/>
          <w:szCs w:val="24"/>
        </w:rPr>
        <w:t>other resources.</w:t>
      </w:r>
    </w:p>
    <w:p w14:paraId="2C0F4A1F" w14:textId="77777777" w:rsidR="002D7535" w:rsidRPr="002D7535" w:rsidRDefault="002D7535" w:rsidP="002D7535">
      <w:pPr>
        <w:spacing w:after="0" w:line="240" w:lineRule="auto"/>
        <w:rPr>
          <w:rFonts w:cstheme="minorHAnsi"/>
          <w:sz w:val="24"/>
          <w:szCs w:val="24"/>
        </w:rPr>
      </w:pPr>
    </w:p>
    <w:p w14:paraId="619B5F4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ublic members mentioned how they found the induction handbook useful when they first joined, in particular sections in the handbook on how to get involved in meetings and to ensure they were contributing effectively. They described how it was difficult when they first joined if they were new to involvement:</w:t>
      </w:r>
    </w:p>
    <w:p w14:paraId="20A3F739" w14:textId="77777777" w:rsidR="002D7535" w:rsidRPr="002D7535" w:rsidRDefault="002D7535" w:rsidP="002D7535">
      <w:pPr>
        <w:spacing w:after="0" w:line="240" w:lineRule="auto"/>
        <w:rPr>
          <w:rFonts w:cstheme="minorHAnsi"/>
          <w:sz w:val="24"/>
          <w:szCs w:val="24"/>
        </w:rPr>
      </w:pPr>
    </w:p>
    <w:p w14:paraId="4D500EE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really couldn’t get my head around the role…I just gave it a try, you know, I won’t know until I've actually done it…Erm, well yes, I’d never come across PPI before…As I say, I really couldn’t understand whether I'd enjoy it or not but, erm, since it is all voluntary the beauty is that you can always, erm, say look I don't think this is for me and give up. So best thing to do is to jump in with two feet and sink or swim really! (carer/public member, 9b)</w:t>
      </w:r>
    </w:p>
    <w:p w14:paraId="1358EC3F" w14:textId="77777777" w:rsidR="002D7535" w:rsidRPr="002D7535" w:rsidRDefault="002D7535" w:rsidP="002D7535">
      <w:pPr>
        <w:spacing w:after="0" w:line="240" w:lineRule="auto"/>
        <w:rPr>
          <w:rFonts w:cstheme="minorHAnsi"/>
          <w:sz w:val="24"/>
          <w:szCs w:val="24"/>
        </w:rPr>
      </w:pPr>
    </w:p>
    <w:p w14:paraId="556BDA11" w14:textId="0C37CA0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t was important to recognise that some public members either weren’t so confident or usually waited to be invited to contribute. Therefore, one site held welcome events, where new public members could learn about how they could influence research, meet other members and hear </w:t>
      </w:r>
      <w:r w:rsidRPr="002D7535">
        <w:rPr>
          <w:rFonts w:cstheme="minorHAnsi"/>
          <w:sz w:val="24"/>
          <w:szCs w:val="24"/>
        </w:rPr>
        <w:lastRenderedPageBreak/>
        <w:t xml:space="preserve">from people involved in different projects </w:t>
      </w:r>
      <w:r w:rsidR="00C445FA">
        <w:rPr>
          <w:rFonts w:cstheme="minorHAnsi"/>
          <w:sz w:val="24"/>
          <w:szCs w:val="24"/>
        </w:rPr>
        <w:fldChar w:fldCharType="begin"/>
      </w:r>
      <w:r w:rsidR="00BC508B">
        <w:rPr>
          <w:rFonts w:cstheme="minorHAnsi"/>
          <w:sz w:val="24"/>
          <w:szCs w:val="24"/>
        </w:rPr>
        <w:instrText xml:space="preserve"> ADDIN EN.CITE &lt;EndNote&gt;&lt;Cite&gt;&lt;RecNum&gt;199433&lt;/RecNum&gt;&lt;DisplayText&gt;(Roberts 2020j; Roberts 2022c)&lt;/DisplayText&gt;&lt;record&gt;&lt;rec-number&gt;199433&lt;/rec-number&gt;&lt;foreign-keys&gt;&lt;key app="EN" db-id="eda99esr9arp52e20v2pftz4rp5s9x0evef5" timestamp="1676807910"&gt;199433&lt;/key&gt;&lt;/foreign-keys&gt;&lt;ref-type name="Report"&gt;27&lt;/ref-type&gt;&lt;contributors&gt;&lt;authors&gt;&lt;author&gt;Helen Roberts&lt;/author&gt;&lt;/authors&gt;&lt;tertiary-authors&gt;&lt;author&gt;University of Hull&lt;/author&gt;&lt;/tertiary-authors&gt;&lt;/contributors&gt;&lt;titles&gt;&lt;title&gt;Welcome event, 26 November 2020 - documents&lt;/title&gt;&lt;/titles&gt;&lt;reprint-edition&gt;in file&lt;/reprint-edition&gt;&lt;dates&gt;&lt;year&gt;2020&lt;/year&gt;&lt;/dates&gt;&lt;pub-location&gt;Hull&lt;/pub-location&gt;&lt;publisher&gt;University of Hull&lt;/publisher&gt;&lt;urls&gt;&lt;/urls&gt;&lt;/record&gt;&lt;/Cite&gt;&lt;Cite&gt;&lt;RecNum&gt;199434&lt;/RecNum&gt;&lt;record&gt;&lt;rec-number&gt;199434&lt;/rec-number&gt;&lt;foreign-keys&gt;&lt;key app="EN" db-id="eda99esr9arp52e20v2pftz4rp5s9x0evef5" timestamp="1676807988"&gt;199434&lt;/key&gt;&lt;/foreign-keys&gt;&lt;ref-type name="Report"&gt;27&lt;/ref-type&gt;&lt;contributors&gt;&lt;authors&gt;&lt;author&gt;Helen Roberts&lt;/author&gt;&lt;/authors&gt;&lt;tertiary-authors&gt;&lt;author&gt;University of Hull&lt;/author&gt;&lt;/tertiary-authors&gt;&lt;/contributors&gt;&lt;titles&gt;&lt;title&gt;Welcome event, 16 March 2022 - documents&lt;/title&gt;&lt;/titles&gt;&lt;reprint-edition&gt;in file&lt;/reprint-edition&gt;&lt;dates&gt;&lt;year&gt;2022&lt;/year&gt;&lt;/dates&gt;&lt;pub-location&gt;Hull&lt;/pub-location&gt;&lt;publisher&gt;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Roberts 2020j; Roberts 2022c)</w:t>
      </w:r>
      <w:r w:rsidR="00C445FA">
        <w:rPr>
          <w:rFonts w:cstheme="minorHAnsi"/>
          <w:sz w:val="24"/>
          <w:szCs w:val="24"/>
        </w:rPr>
        <w:fldChar w:fldCharType="end"/>
      </w:r>
      <w:r w:rsidRPr="002D7535">
        <w:rPr>
          <w:rFonts w:cstheme="minorHAnsi"/>
          <w:sz w:val="24"/>
          <w:szCs w:val="24"/>
        </w:rPr>
        <w:t>. A public member described their experience of a welcome event:</w:t>
      </w:r>
    </w:p>
    <w:p w14:paraId="2599AC53" w14:textId="77777777" w:rsidR="002D7535" w:rsidRPr="002D7535" w:rsidRDefault="002D7535" w:rsidP="002D7535">
      <w:pPr>
        <w:spacing w:after="0" w:line="240" w:lineRule="auto"/>
        <w:rPr>
          <w:rFonts w:cstheme="minorHAnsi"/>
          <w:sz w:val="24"/>
          <w:szCs w:val="24"/>
        </w:rPr>
      </w:pPr>
    </w:p>
    <w:p w14:paraId="1374A01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ought it was good, so we heard from people who had been with the group for quite some time. I think [coordinator] and [public member] was one of the people who gave the feedback and then we had people who provided information on what being involved looks like…[coordinator] and some of the other researchers, erm, gave an overview and they had someone from [research funder] provide information on the usefulness of the research and the benefits of getting different perspectives and different views. Erm, so I thought it was really well organised. (public member, 16)</w:t>
      </w:r>
    </w:p>
    <w:p w14:paraId="7C2DF461" w14:textId="77777777" w:rsidR="002D7535" w:rsidRPr="002D7535" w:rsidRDefault="002D7535" w:rsidP="002D7535">
      <w:pPr>
        <w:spacing w:after="0" w:line="240" w:lineRule="auto"/>
        <w:rPr>
          <w:rFonts w:cstheme="minorHAnsi"/>
          <w:sz w:val="24"/>
          <w:szCs w:val="24"/>
        </w:rPr>
      </w:pPr>
    </w:p>
    <w:p w14:paraId="0A053AA2" w14:textId="77777777" w:rsidR="002D7535" w:rsidRPr="002D7535" w:rsidRDefault="002D7535" w:rsidP="002D7535">
      <w:pPr>
        <w:spacing w:after="0" w:line="240" w:lineRule="auto"/>
        <w:rPr>
          <w:rFonts w:ascii="Calibri" w:eastAsia="Calibri" w:hAnsi="Calibri" w:cs="Calibri"/>
          <w:sz w:val="24"/>
          <w:szCs w:val="24"/>
        </w:rPr>
      </w:pPr>
      <w:r w:rsidRPr="002D7535">
        <w:rPr>
          <w:rFonts w:ascii="Calibri" w:eastAsia="Calibri" w:hAnsi="Calibri" w:cs="Calibri"/>
          <w:sz w:val="24"/>
          <w:szCs w:val="24"/>
        </w:rPr>
        <w:t>Several academics mentioned the importance of talking with public members at an early stage to discuss what their reasons for being involved were and what they’d like to get out of it:</w:t>
      </w:r>
    </w:p>
    <w:p w14:paraId="05A7030A" w14:textId="77777777" w:rsidR="002D7535" w:rsidRPr="002D7535" w:rsidRDefault="002D7535" w:rsidP="002D7535">
      <w:pPr>
        <w:spacing w:after="0" w:line="240" w:lineRule="auto"/>
        <w:rPr>
          <w:rFonts w:ascii="Calibri" w:eastAsia="Calibri" w:hAnsi="Calibri" w:cs="Calibri"/>
          <w:sz w:val="24"/>
          <w:szCs w:val="24"/>
        </w:rPr>
      </w:pPr>
    </w:p>
    <w:p w14:paraId="732C5439"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I sometimes think the people who might put themselves forward for PPI work, sometimes they have mixed agendas and it’s really helpful to understand those agendas in advance…So I think something about having discussions with people about where they're coming from what they think they can offer what they’d like to contribute…Because it is all about the project at the end of the day, you know, it’s about delivering really good quality research. (academic/clinician, 19)</w:t>
      </w:r>
    </w:p>
    <w:p w14:paraId="06A7F463" w14:textId="77777777" w:rsidR="002D7535" w:rsidRPr="002D7535" w:rsidRDefault="002D7535" w:rsidP="002D7535">
      <w:pPr>
        <w:spacing w:after="0" w:line="240" w:lineRule="auto"/>
        <w:rPr>
          <w:rFonts w:ascii="Calibri" w:eastAsia="Calibri" w:hAnsi="Calibri" w:cs="Calibri"/>
          <w:sz w:val="24"/>
          <w:szCs w:val="24"/>
        </w:rPr>
      </w:pPr>
    </w:p>
    <w:p w14:paraId="7457402B" w14:textId="78070147" w:rsidR="002D7535" w:rsidRPr="002D7535" w:rsidRDefault="000B1D68" w:rsidP="002D7535">
      <w:pPr>
        <w:spacing w:after="0" w:line="240" w:lineRule="auto"/>
        <w:rPr>
          <w:rFonts w:cstheme="minorHAnsi"/>
          <w:b/>
          <w:bCs/>
          <w:sz w:val="24"/>
          <w:szCs w:val="24"/>
        </w:rPr>
      </w:pPr>
      <w:bookmarkStart w:id="287" w:name="Training554"/>
      <w:bookmarkEnd w:id="287"/>
      <w:r>
        <w:rPr>
          <w:rFonts w:cstheme="minorHAnsi"/>
          <w:b/>
          <w:bCs/>
          <w:sz w:val="24"/>
          <w:szCs w:val="24"/>
        </w:rPr>
        <w:t xml:space="preserve">5.5.4 </w:t>
      </w:r>
      <w:r w:rsidR="002D7535" w:rsidRPr="002D7535">
        <w:rPr>
          <w:rFonts w:cstheme="minorHAnsi"/>
          <w:b/>
          <w:bCs/>
          <w:sz w:val="24"/>
          <w:szCs w:val="24"/>
        </w:rPr>
        <w:t>Training and guidance</w:t>
      </w:r>
    </w:p>
    <w:p w14:paraId="5245B964" w14:textId="77777777" w:rsidR="002D7535" w:rsidRPr="002D7535" w:rsidRDefault="002D7535" w:rsidP="002D7535">
      <w:pPr>
        <w:spacing w:after="0" w:line="240" w:lineRule="auto"/>
        <w:rPr>
          <w:rFonts w:cstheme="minorHAnsi"/>
          <w:b/>
          <w:bCs/>
          <w:sz w:val="24"/>
          <w:szCs w:val="24"/>
        </w:rPr>
      </w:pPr>
    </w:p>
    <w:p w14:paraId="57E6104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sites had developed a range of training or learning resources and guidance, for both public members and academics, that included the following:</w:t>
      </w:r>
    </w:p>
    <w:p w14:paraId="300AB980" w14:textId="77777777" w:rsidR="002D7535" w:rsidRPr="002D7535" w:rsidRDefault="002D7535" w:rsidP="002D7535">
      <w:pPr>
        <w:spacing w:after="0" w:line="240" w:lineRule="auto"/>
        <w:rPr>
          <w:rFonts w:cstheme="minorHAnsi"/>
          <w:sz w:val="24"/>
          <w:szCs w:val="24"/>
        </w:rPr>
      </w:pPr>
    </w:p>
    <w:p w14:paraId="267B3134"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Data protection and confidentiality</w:t>
      </w:r>
    </w:p>
    <w:p w14:paraId="5F1B593A"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Equality, diversity and inclusion</w:t>
      </w:r>
    </w:p>
    <w:p w14:paraId="373AEEE5"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The research cycle, research methods</w:t>
      </w:r>
    </w:p>
    <w:p w14:paraId="6AEBA573"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Research ethics</w:t>
      </w:r>
    </w:p>
    <w:p w14:paraId="6D3719F2"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Public involvement – what it is, benefits, impacts</w:t>
      </w:r>
    </w:p>
    <w:p w14:paraId="75EB4BC7"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Guidance for involvement in grant applications</w:t>
      </w:r>
    </w:p>
    <w:p w14:paraId="5EC6FCAA"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Guidance on payment and expenses</w:t>
      </w:r>
    </w:p>
    <w:p w14:paraId="12D7EAD7" w14:textId="77777777" w:rsidR="002D7535" w:rsidRPr="002D7535" w:rsidRDefault="002D7535" w:rsidP="002D7535">
      <w:pPr>
        <w:numPr>
          <w:ilvl w:val="0"/>
          <w:numId w:val="64"/>
        </w:numPr>
        <w:spacing w:line="240" w:lineRule="auto"/>
        <w:contextualSpacing/>
        <w:rPr>
          <w:rFonts w:cstheme="minorHAnsi"/>
          <w:sz w:val="24"/>
          <w:szCs w:val="24"/>
        </w:rPr>
      </w:pPr>
      <w:r w:rsidRPr="002D7535">
        <w:rPr>
          <w:rFonts w:cstheme="minorHAnsi"/>
          <w:sz w:val="24"/>
          <w:szCs w:val="24"/>
        </w:rPr>
        <w:t>Resources on involvement in research, freely available online.</w:t>
      </w:r>
    </w:p>
    <w:p w14:paraId="0058EEDC" w14:textId="77777777" w:rsidR="002D7535" w:rsidRPr="002D7535" w:rsidRDefault="002D7535" w:rsidP="002D7535">
      <w:pPr>
        <w:spacing w:after="0" w:line="240" w:lineRule="auto"/>
        <w:rPr>
          <w:rFonts w:cstheme="minorHAnsi"/>
          <w:sz w:val="24"/>
          <w:szCs w:val="24"/>
        </w:rPr>
      </w:pPr>
    </w:p>
    <w:p w14:paraId="6ED01C9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 coordinator explained how all public members received the learning resources initially, alongside the induction handbook, and then later, when public members started to get involved in a study or another involvement activity, they then received further guidance on payments and expenses including access to resources on the shared drive. </w:t>
      </w:r>
      <w:r w:rsidRPr="002D7535">
        <w:rPr>
          <w:rFonts w:cstheme="minorHAnsi"/>
          <w:sz w:val="24"/>
          <w:szCs w:val="24"/>
          <w:lang w:eastAsia="en-GB"/>
        </w:rPr>
        <w:t>The resources were found to be useful by both public members and academics.</w:t>
      </w:r>
    </w:p>
    <w:p w14:paraId="40E62001" w14:textId="77777777" w:rsidR="002D7535" w:rsidRPr="002D7535" w:rsidRDefault="002D7535" w:rsidP="002D7535">
      <w:pPr>
        <w:spacing w:after="0" w:line="240" w:lineRule="auto"/>
        <w:rPr>
          <w:rFonts w:cstheme="minorHAnsi"/>
          <w:sz w:val="24"/>
          <w:szCs w:val="24"/>
        </w:rPr>
      </w:pPr>
    </w:p>
    <w:p w14:paraId="5766A95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cess to other training opportunities for public members was also offered, usually when public members were involved in individual research studies, for example training on writing skills or qualitative research methods. This could be carried out by external organisations, for example a local Biomedical Research Centre (BRC) or sometimes academics provided individual learning opportunities to public members that they worked with:</w:t>
      </w:r>
    </w:p>
    <w:p w14:paraId="187B6CCA" w14:textId="77777777" w:rsidR="002D7535" w:rsidRPr="002D7535" w:rsidRDefault="002D7535" w:rsidP="002D7535">
      <w:pPr>
        <w:spacing w:after="0" w:line="240" w:lineRule="auto"/>
        <w:rPr>
          <w:rFonts w:cstheme="minorHAnsi"/>
          <w:sz w:val="24"/>
          <w:szCs w:val="24"/>
        </w:rPr>
      </w:pPr>
    </w:p>
    <w:p w14:paraId="5209305D"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lastRenderedPageBreak/>
        <w:t>They gave me one to one training and that took a lot of patience I think on their part, to get me up to speed so that I could receive a transcript and then analyse it. (patient/carer, 18)</w:t>
      </w:r>
    </w:p>
    <w:p w14:paraId="4591355A" w14:textId="77777777" w:rsidR="002D7535" w:rsidRPr="002D7535" w:rsidRDefault="002D7535" w:rsidP="002D7535">
      <w:pPr>
        <w:spacing w:after="0" w:line="240" w:lineRule="auto"/>
        <w:rPr>
          <w:rFonts w:cstheme="minorHAnsi"/>
          <w:sz w:val="24"/>
          <w:szCs w:val="24"/>
        </w:rPr>
      </w:pPr>
    </w:p>
    <w:p w14:paraId="6EB8A82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cknowledged by both sites that training opportunities on involvement for both public members and academics had been limited in the past, partly due to lack of resources. An academic mentioned the need for training on more collaborative approaches:</w:t>
      </w:r>
    </w:p>
    <w:p w14:paraId="3D1857BB" w14:textId="77777777" w:rsidR="002D7535" w:rsidRPr="002D7535" w:rsidRDefault="002D7535" w:rsidP="002D7535">
      <w:pPr>
        <w:spacing w:after="0" w:line="240" w:lineRule="auto"/>
        <w:rPr>
          <w:rFonts w:cstheme="minorHAnsi"/>
          <w:sz w:val="24"/>
          <w:szCs w:val="24"/>
        </w:rPr>
      </w:pPr>
    </w:p>
    <w:p w14:paraId="69EA802A"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the thing that we struggle with is, erm, and it’s one of our sort of goals for our strategy, is training of our PPI members. Erm, and maybe this goes back to sort of what I was saying around, erm, you know, not necessarily having the resources available to us…Having the capacity both in terms of financing and either someone to do it or knowing somewhere that that could hold a training session for our PPI members to make them more collaborators than sort of, erm, you know, sort of rather than an advisory role, bringing them in as more of a collaborator as a researcher, erm, that is probably somewhere where I think that we could improve and look to improve in the future. (academic, 2)</w:t>
      </w:r>
    </w:p>
    <w:p w14:paraId="6443C64A" w14:textId="77777777" w:rsidR="002D7535" w:rsidRPr="002D7535" w:rsidRDefault="002D7535" w:rsidP="002D7535">
      <w:pPr>
        <w:spacing w:after="0" w:line="240" w:lineRule="auto"/>
        <w:rPr>
          <w:rFonts w:cstheme="minorHAnsi"/>
          <w:sz w:val="24"/>
          <w:szCs w:val="24"/>
        </w:rPr>
      </w:pPr>
    </w:p>
    <w:p w14:paraId="171AE877" w14:textId="1EBB36A8"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However, both sites were now actively addressing this, including within their involvement strategies </w:t>
      </w:r>
      <w:r w:rsidR="00C445FA">
        <w:rPr>
          <w:rFonts w:cstheme="minorHAnsi"/>
          <w:sz w:val="24"/>
          <w:szCs w:val="24"/>
        </w:rPr>
        <w:fldChar w:fldCharType="begin"/>
      </w:r>
      <w:r w:rsidR="00BC508B">
        <w:rPr>
          <w:rFonts w:cstheme="minorHAnsi"/>
          <w:sz w:val="24"/>
          <w:szCs w:val="24"/>
        </w:rPr>
        <w:instrText xml:space="preserve"> ADDIN EN.CITE &lt;EndNote&gt;&lt;Cite&gt;&lt;RecNum&gt;199417&lt;/RecNum&gt;&lt;DisplayText&gt;(CSI 2021b; ICAHR 2022b)&lt;/DisplayText&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Cite&gt;&lt;RecNum&gt;199416&lt;/RecNum&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1b; ICAHR 2022b)</w:t>
      </w:r>
      <w:r w:rsidR="00C445FA">
        <w:rPr>
          <w:rFonts w:cstheme="minorHAnsi"/>
          <w:sz w:val="24"/>
          <w:szCs w:val="24"/>
        </w:rPr>
        <w:fldChar w:fldCharType="end"/>
      </w:r>
      <w:r w:rsidRPr="002D7535">
        <w:rPr>
          <w:rFonts w:cstheme="minorHAnsi"/>
          <w:sz w:val="24"/>
          <w:szCs w:val="24"/>
        </w:rPr>
        <w:t>. One site had recognised that when public members first joined their involvement network they didn’t receive any initial training but were expected to then become involved in a study or project. They wanted to ensure that people knew the basics of how research works and what sort of activities they might be asked to get involved in. With this in mind the centre was currently focussing on developing the following training:</w:t>
      </w:r>
    </w:p>
    <w:p w14:paraId="7E54E010" w14:textId="77777777" w:rsidR="002D7535" w:rsidRPr="002D7535" w:rsidRDefault="002D7535" w:rsidP="002D7535">
      <w:pPr>
        <w:spacing w:after="0" w:line="240" w:lineRule="auto"/>
        <w:rPr>
          <w:rFonts w:cstheme="minorHAnsi"/>
          <w:sz w:val="24"/>
          <w:szCs w:val="24"/>
        </w:rPr>
      </w:pPr>
    </w:p>
    <w:p w14:paraId="1924C6EB" w14:textId="77777777" w:rsidR="002D7535" w:rsidRPr="002D7535" w:rsidRDefault="002D7535" w:rsidP="002D7535">
      <w:pPr>
        <w:numPr>
          <w:ilvl w:val="0"/>
          <w:numId w:val="65"/>
        </w:numPr>
        <w:spacing w:line="240" w:lineRule="auto"/>
        <w:contextualSpacing/>
        <w:rPr>
          <w:rFonts w:cstheme="minorHAnsi"/>
          <w:sz w:val="24"/>
          <w:szCs w:val="24"/>
        </w:rPr>
      </w:pPr>
      <w:r w:rsidRPr="002D7535">
        <w:rPr>
          <w:rFonts w:cstheme="minorHAnsi"/>
          <w:sz w:val="24"/>
          <w:szCs w:val="24"/>
        </w:rPr>
        <w:t>Identify learning and support needs and co-produce resources</w:t>
      </w:r>
    </w:p>
    <w:p w14:paraId="32EFD7A6" w14:textId="77777777" w:rsidR="002D7535" w:rsidRPr="002D7535" w:rsidRDefault="002D7535" w:rsidP="002D7535">
      <w:pPr>
        <w:numPr>
          <w:ilvl w:val="0"/>
          <w:numId w:val="65"/>
        </w:numPr>
        <w:spacing w:line="240" w:lineRule="auto"/>
        <w:contextualSpacing/>
        <w:rPr>
          <w:rFonts w:cstheme="minorHAnsi"/>
          <w:sz w:val="24"/>
          <w:szCs w:val="24"/>
        </w:rPr>
      </w:pPr>
      <w:r w:rsidRPr="002D7535">
        <w:rPr>
          <w:rFonts w:cstheme="minorHAnsi"/>
          <w:sz w:val="24"/>
          <w:szCs w:val="24"/>
        </w:rPr>
        <w:t>Update staff and public member induction materials</w:t>
      </w:r>
    </w:p>
    <w:p w14:paraId="3630D093" w14:textId="77777777" w:rsidR="002D7535" w:rsidRPr="002D7535" w:rsidRDefault="002D7535" w:rsidP="002D7535">
      <w:pPr>
        <w:numPr>
          <w:ilvl w:val="0"/>
          <w:numId w:val="65"/>
        </w:numPr>
        <w:spacing w:line="240" w:lineRule="auto"/>
        <w:contextualSpacing/>
        <w:rPr>
          <w:rFonts w:cstheme="minorHAnsi"/>
          <w:sz w:val="24"/>
          <w:szCs w:val="24"/>
        </w:rPr>
      </w:pPr>
      <w:r w:rsidRPr="002D7535">
        <w:rPr>
          <w:rFonts w:cstheme="minorHAnsi"/>
          <w:sz w:val="24"/>
          <w:szCs w:val="24"/>
        </w:rPr>
        <w:t>Carry out training for staff on plain English summaries</w:t>
      </w:r>
    </w:p>
    <w:p w14:paraId="09BE6601" w14:textId="77777777" w:rsidR="002D7535" w:rsidRPr="002D7535" w:rsidRDefault="002D7535" w:rsidP="002D7535">
      <w:pPr>
        <w:numPr>
          <w:ilvl w:val="0"/>
          <w:numId w:val="65"/>
        </w:numPr>
        <w:spacing w:line="240" w:lineRule="auto"/>
        <w:contextualSpacing/>
        <w:rPr>
          <w:rFonts w:cstheme="minorHAnsi"/>
          <w:sz w:val="24"/>
          <w:szCs w:val="24"/>
        </w:rPr>
      </w:pPr>
      <w:r w:rsidRPr="002D7535">
        <w:rPr>
          <w:rFonts w:cstheme="minorHAnsi"/>
          <w:sz w:val="24"/>
          <w:szCs w:val="24"/>
        </w:rPr>
        <w:t>Carry out training for public members on the research cycle</w:t>
      </w:r>
    </w:p>
    <w:p w14:paraId="685BFC98" w14:textId="05888441" w:rsidR="002D7535" w:rsidRPr="002D7535" w:rsidRDefault="002D7535" w:rsidP="002D7535">
      <w:pPr>
        <w:numPr>
          <w:ilvl w:val="0"/>
          <w:numId w:val="65"/>
        </w:numPr>
        <w:spacing w:line="240" w:lineRule="auto"/>
        <w:contextualSpacing/>
        <w:rPr>
          <w:rFonts w:cstheme="minorHAnsi"/>
          <w:sz w:val="24"/>
          <w:szCs w:val="24"/>
        </w:rPr>
      </w:pPr>
      <w:r w:rsidRPr="002D7535">
        <w:rPr>
          <w:rFonts w:cstheme="minorHAnsi"/>
          <w:sz w:val="24"/>
          <w:szCs w:val="24"/>
        </w:rPr>
        <w:t xml:space="preserve">Carry out training on public member co-applicants </w:t>
      </w:r>
      <w:r w:rsidR="00C445FA">
        <w:rPr>
          <w:rFonts w:cstheme="minorHAnsi"/>
          <w:sz w:val="24"/>
          <w:szCs w:val="24"/>
        </w:rPr>
        <w:fldChar w:fldCharType="begin"/>
      </w:r>
      <w:r w:rsidR="00BC508B">
        <w:rPr>
          <w:rFonts w:cstheme="minorHAnsi"/>
          <w:sz w:val="24"/>
          <w:szCs w:val="24"/>
        </w:rPr>
        <w:instrText xml:space="preserve"> ADDIN EN.CITE &lt;EndNote&gt;&lt;Cite&gt;&lt;RecNum&gt;199416&lt;/RecNum&gt;&lt;DisplayText&gt;(CSI 2021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1b)</w:t>
      </w:r>
      <w:r w:rsidR="00C445FA">
        <w:rPr>
          <w:rFonts w:cstheme="minorHAnsi"/>
          <w:sz w:val="24"/>
          <w:szCs w:val="24"/>
        </w:rPr>
        <w:fldChar w:fldCharType="end"/>
      </w:r>
      <w:r w:rsidRPr="002D7535">
        <w:rPr>
          <w:rFonts w:cstheme="minorHAnsi"/>
          <w:sz w:val="24"/>
          <w:szCs w:val="24"/>
        </w:rPr>
        <w:t>.</w:t>
      </w:r>
    </w:p>
    <w:p w14:paraId="2BF630F5" w14:textId="77777777" w:rsidR="002D7535" w:rsidRPr="002D7535" w:rsidRDefault="002D7535" w:rsidP="002D7535">
      <w:pPr>
        <w:spacing w:line="240" w:lineRule="auto"/>
        <w:contextualSpacing/>
        <w:rPr>
          <w:rFonts w:cstheme="minorHAnsi"/>
          <w:sz w:val="24"/>
          <w:szCs w:val="24"/>
        </w:rPr>
      </w:pPr>
    </w:p>
    <w:p w14:paraId="1EC0E366" w14:textId="18847C4F"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other site was viewing involvement as “a process of mutual learning in the development of better research” (Institute for Clinical and Applied Health Research 2022, p. 3) and this was continually emphasised by the coordinator within the centre. There was a commitment to ensuring that support and learning were tailored to individuals and therefore the use of diverse methods to enable learning </w:t>
      </w:r>
      <w:r w:rsidR="00C445FA">
        <w:rPr>
          <w:rFonts w:cstheme="minorHAnsi"/>
          <w:sz w:val="24"/>
          <w:szCs w:val="24"/>
        </w:rPr>
        <w:fldChar w:fldCharType="begin"/>
      </w:r>
      <w:r w:rsidR="00BC508B">
        <w:rPr>
          <w:rFonts w:cstheme="minorHAnsi"/>
          <w:sz w:val="24"/>
          <w:szCs w:val="24"/>
        </w:rPr>
        <w:instrText xml:space="preserve"> ADDIN EN.CITE &lt;EndNote&gt;&lt;Cite&gt;&lt;RecNum&gt;199417&lt;/RecNum&gt;&lt;DisplayText&gt;(ICAHR 2022b)&lt;/DisplayText&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ICAHR 2022b)</w:t>
      </w:r>
      <w:r w:rsidR="00C445FA">
        <w:rPr>
          <w:rFonts w:cstheme="minorHAnsi"/>
          <w:sz w:val="24"/>
          <w:szCs w:val="24"/>
        </w:rPr>
        <w:fldChar w:fldCharType="end"/>
      </w:r>
      <w:r w:rsidRPr="002D7535">
        <w:rPr>
          <w:rFonts w:cstheme="minorHAnsi"/>
          <w:sz w:val="24"/>
          <w:szCs w:val="24"/>
        </w:rPr>
        <w:t>. This site was also developing specific training:</w:t>
      </w:r>
    </w:p>
    <w:p w14:paraId="68E082F7" w14:textId="77777777" w:rsidR="002D7535" w:rsidRPr="002D7535" w:rsidRDefault="002D7535" w:rsidP="002D7535">
      <w:pPr>
        <w:spacing w:after="0" w:line="240" w:lineRule="auto"/>
        <w:rPr>
          <w:rFonts w:cstheme="minorHAnsi"/>
          <w:sz w:val="24"/>
          <w:szCs w:val="24"/>
        </w:rPr>
      </w:pPr>
    </w:p>
    <w:p w14:paraId="080D1F71" w14:textId="77777777" w:rsidR="002D7535" w:rsidRPr="002D7535" w:rsidRDefault="002D7535" w:rsidP="002D7535">
      <w:pPr>
        <w:numPr>
          <w:ilvl w:val="0"/>
          <w:numId w:val="66"/>
        </w:numPr>
        <w:spacing w:line="240" w:lineRule="auto"/>
        <w:contextualSpacing/>
        <w:rPr>
          <w:rFonts w:cstheme="minorHAnsi"/>
          <w:sz w:val="24"/>
          <w:szCs w:val="24"/>
        </w:rPr>
      </w:pPr>
      <w:r w:rsidRPr="002D7535">
        <w:rPr>
          <w:rFonts w:cstheme="minorHAnsi"/>
          <w:sz w:val="24"/>
          <w:szCs w:val="24"/>
        </w:rPr>
        <w:t>Offer training in plain English for researchers</w:t>
      </w:r>
    </w:p>
    <w:p w14:paraId="7A7BE021" w14:textId="79AB3587" w:rsidR="002D7535" w:rsidRPr="002D7535" w:rsidRDefault="002D7535" w:rsidP="002D7535">
      <w:pPr>
        <w:numPr>
          <w:ilvl w:val="0"/>
          <w:numId w:val="66"/>
        </w:numPr>
        <w:spacing w:line="240" w:lineRule="auto"/>
        <w:contextualSpacing/>
        <w:rPr>
          <w:rFonts w:cstheme="minorHAnsi"/>
          <w:sz w:val="24"/>
          <w:szCs w:val="24"/>
        </w:rPr>
      </w:pPr>
      <w:r w:rsidRPr="002D7535">
        <w:rPr>
          <w:rFonts w:cstheme="minorHAnsi"/>
          <w:sz w:val="24"/>
          <w:szCs w:val="24"/>
        </w:rPr>
        <w:t xml:space="preserve">Offer </w:t>
      </w:r>
      <w:r w:rsidRPr="002D7535">
        <w:rPr>
          <w:sz w:val="24"/>
          <w:szCs w:val="24"/>
          <w:lang w:val="en-US"/>
        </w:rPr>
        <w:t xml:space="preserve">training in collaborative working for researchers and public contributors </w:t>
      </w:r>
      <w:r w:rsidR="00C445FA">
        <w:rPr>
          <w:sz w:val="24"/>
          <w:szCs w:val="24"/>
          <w:lang w:val="en-US"/>
        </w:rPr>
        <w:fldChar w:fldCharType="begin"/>
      </w:r>
      <w:r w:rsidR="00BC508B">
        <w:rPr>
          <w:sz w:val="24"/>
          <w:szCs w:val="24"/>
          <w:lang w:val="en-US"/>
        </w:rPr>
        <w:instrText xml:space="preserve"> ADDIN EN.CITE &lt;EndNote&gt;&lt;Cite&gt;&lt;RecNum&gt;199417&lt;/RecNum&gt;&lt;DisplayText&gt;(ICAHR 2022b)&lt;/DisplayText&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sz w:val="24"/>
          <w:szCs w:val="24"/>
          <w:lang w:val="en-US"/>
        </w:rPr>
        <w:fldChar w:fldCharType="separate"/>
      </w:r>
      <w:r w:rsidR="00BC508B">
        <w:rPr>
          <w:noProof/>
          <w:sz w:val="24"/>
          <w:szCs w:val="24"/>
          <w:lang w:val="en-US"/>
        </w:rPr>
        <w:t>(ICAHR 2022b)</w:t>
      </w:r>
      <w:r w:rsidR="00C445FA">
        <w:rPr>
          <w:sz w:val="24"/>
          <w:szCs w:val="24"/>
          <w:lang w:val="en-US"/>
        </w:rPr>
        <w:fldChar w:fldCharType="end"/>
      </w:r>
      <w:r w:rsidRPr="002D7535">
        <w:rPr>
          <w:sz w:val="24"/>
          <w:szCs w:val="24"/>
          <w:lang w:val="en-US"/>
        </w:rPr>
        <w:t>.</w:t>
      </w:r>
    </w:p>
    <w:p w14:paraId="7D524706" w14:textId="77777777" w:rsidR="002D7535" w:rsidRPr="002D7535" w:rsidRDefault="002D7535" w:rsidP="002D7535">
      <w:pPr>
        <w:spacing w:after="0" w:line="240" w:lineRule="auto"/>
        <w:rPr>
          <w:rFonts w:cstheme="minorHAnsi"/>
          <w:sz w:val="24"/>
          <w:szCs w:val="24"/>
        </w:rPr>
      </w:pPr>
    </w:p>
    <w:p w14:paraId="587BA6E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ne academic commented that there was so much involvement going on in their centre that it felt as though they were learning all the time without realising it. Another explained how they felt their centre had always been open to learning and finding out how to do involvement more effectively:</w:t>
      </w:r>
    </w:p>
    <w:p w14:paraId="1ABE6075" w14:textId="77777777" w:rsidR="002D7535" w:rsidRPr="002D7535" w:rsidRDefault="002D7535" w:rsidP="002D7535">
      <w:pPr>
        <w:spacing w:after="0" w:line="240" w:lineRule="auto"/>
        <w:rPr>
          <w:rFonts w:cstheme="minorHAnsi"/>
          <w:sz w:val="24"/>
          <w:szCs w:val="24"/>
        </w:rPr>
      </w:pPr>
    </w:p>
    <w:p w14:paraId="1487240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think there is a genuine desire to do as best as we can and the recognition for where we don't, and that I think has allowed us to improve over the time to where we've got. I'm not saying by any stretch of the imagination we’re there, we’re not, there's always room for </w:t>
      </w:r>
      <w:r w:rsidRPr="002D7535">
        <w:rPr>
          <w:rFonts w:ascii="Calibri" w:hAnsi="Calibri" w:cs="Calibri"/>
          <w:sz w:val="24"/>
          <w:szCs w:val="24"/>
        </w:rPr>
        <w:lastRenderedPageBreak/>
        <w:t>improvement but we can see already the areas where we do need to do that. So, I think I think that openness of mind. (academic/clinician, 6)</w:t>
      </w:r>
    </w:p>
    <w:p w14:paraId="1F7CD005" w14:textId="77777777" w:rsidR="002D7535" w:rsidRPr="002D7535" w:rsidRDefault="002D7535" w:rsidP="002D7535">
      <w:pPr>
        <w:spacing w:after="0" w:line="240" w:lineRule="auto"/>
        <w:rPr>
          <w:rFonts w:cstheme="minorHAnsi"/>
          <w:sz w:val="24"/>
          <w:szCs w:val="24"/>
        </w:rPr>
      </w:pPr>
    </w:p>
    <w:p w14:paraId="1245164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addition to that in the strategies, other areas of training or learning had also been identified, including facilitating meetings and authorship:</w:t>
      </w:r>
    </w:p>
    <w:p w14:paraId="7F736532" w14:textId="77777777" w:rsidR="002D7535" w:rsidRPr="002D7535" w:rsidRDefault="002D7535" w:rsidP="002D7535">
      <w:pPr>
        <w:spacing w:after="0" w:line="240" w:lineRule="auto"/>
        <w:rPr>
          <w:rFonts w:cstheme="minorHAnsi"/>
          <w:sz w:val="24"/>
          <w:szCs w:val="24"/>
        </w:rPr>
      </w:pPr>
    </w:p>
    <w:p w14:paraId="08FE281A" w14:textId="77777777" w:rsidR="002D7535" w:rsidRPr="002D7535" w:rsidRDefault="002D7535" w:rsidP="002D7535">
      <w:pPr>
        <w:spacing w:after="0" w:line="240" w:lineRule="auto"/>
        <w:ind w:left="720"/>
        <w:contextualSpacing/>
        <w:rPr>
          <w:rFonts w:cstheme="minorHAnsi"/>
          <w:sz w:val="24"/>
          <w:szCs w:val="24"/>
        </w:rPr>
      </w:pPr>
      <w:r w:rsidRPr="002D7535">
        <w:rPr>
          <w:rFonts w:ascii="Calibri" w:hAnsi="Calibri" w:cs="Calibri"/>
          <w:sz w:val="24"/>
          <w:szCs w:val="24"/>
        </w:rPr>
        <w:t>It will be interesting to know what other training individuals would like, like leading and chairing meetings and things like that. I think that’s something else that maybe we need to support people more in cos we do that a lot where we have PPI co-chairs or PPI chairs, maybe making sure they feel ready to do that. And also, on authorship I think would be another thing that we could think about when we ask PPI members to co-author papers with us, erm, that’s another area that I think might be interesting for us to explore. Yeah, so all of that, to make sure people feel confident and comfortable doing the activities. (coordinator, 15)</w:t>
      </w:r>
    </w:p>
    <w:p w14:paraId="19552784" w14:textId="77777777" w:rsidR="002D7535" w:rsidRPr="002D7535" w:rsidRDefault="002D7535" w:rsidP="002D7535">
      <w:pPr>
        <w:spacing w:after="0" w:line="240" w:lineRule="auto"/>
        <w:rPr>
          <w:rFonts w:cstheme="minorHAnsi"/>
          <w:sz w:val="24"/>
          <w:szCs w:val="24"/>
        </w:rPr>
      </w:pPr>
    </w:p>
    <w:p w14:paraId="72D9C40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pecific training on involvement in research had been developed for academics and was regularly provided for those newer to research, including postgraduate and early career researchers, to introduce the idea of involvement and encourage people to start putting it into practice. In fact, some more experienced academics felt they were always learning about involvement: “I mean it’s a great job isn’t it? That’s where you get to, you’re just always learning, never boring!” (academic/clinician, 6). </w:t>
      </w:r>
    </w:p>
    <w:p w14:paraId="2742088D" w14:textId="77777777" w:rsidR="002D7535" w:rsidRPr="002D7535" w:rsidRDefault="002D7535" w:rsidP="002D7535">
      <w:pPr>
        <w:spacing w:after="0" w:line="240" w:lineRule="auto"/>
        <w:rPr>
          <w:rFonts w:cstheme="minorHAnsi"/>
          <w:sz w:val="24"/>
          <w:szCs w:val="24"/>
        </w:rPr>
      </w:pPr>
    </w:p>
    <w:p w14:paraId="2B4ED22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ademics also stated that involvement in palliative care research could raise sensitive issues and expressed concern about how these situations were managed. It was felt that appropriate training was required for academics:</w:t>
      </w:r>
    </w:p>
    <w:p w14:paraId="09E00BB7" w14:textId="77777777" w:rsidR="002D7535" w:rsidRPr="002D7535" w:rsidRDefault="002D7535" w:rsidP="002D7535">
      <w:pPr>
        <w:spacing w:after="0" w:line="240" w:lineRule="auto"/>
        <w:rPr>
          <w:rFonts w:cstheme="minorHAnsi"/>
          <w:sz w:val="24"/>
          <w:szCs w:val="24"/>
        </w:rPr>
      </w:pPr>
    </w:p>
    <w:p w14:paraId="732E292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yway, it raised all sorts of very painful issues and we thought we should have been very much more, perhaps, careful about the way we’d asked this. Because clearly it was somebody who had just lost their mother and it was very difficult for them and they got quite angry that we should be even thinking of this. Yeah I think it takes training for us we need to be trained properly we need to be, erm, not just barging in, erm, and using them to ask questions like that (laughs) without thinking about it carefully. (academic, 10b)</w:t>
      </w:r>
    </w:p>
    <w:p w14:paraId="4CED5D16" w14:textId="77777777" w:rsidR="002D7535" w:rsidRPr="002D7535" w:rsidRDefault="002D7535" w:rsidP="002D7535">
      <w:pPr>
        <w:spacing w:after="0" w:line="240" w:lineRule="auto"/>
        <w:rPr>
          <w:rFonts w:cstheme="minorHAnsi"/>
          <w:sz w:val="24"/>
          <w:szCs w:val="24"/>
        </w:rPr>
      </w:pPr>
    </w:p>
    <w:p w14:paraId="4918FD8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ther ways of learning were also described, for example, both sites had developed a Seminar Series, which included sessions on the theme of involvement, where researchers could share their learning. One site had established regular development meetings for academics, which included a journal club, a methods skill session and a researcher exchange, where they shared ideas and learning about each other’s projects. </w:t>
      </w:r>
    </w:p>
    <w:p w14:paraId="5EC299B4" w14:textId="77777777" w:rsidR="002D7535" w:rsidRPr="002D7535" w:rsidRDefault="002D7535" w:rsidP="002D7535">
      <w:pPr>
        <w:spacing w:after="0" w:line="240" w:lineRule="auto"/>
        <w:rPr>
          <w:rFonts w:cstheme="minorHAnsi"/>
          <w:sz w:val="24"/>
          <w:szCs w:val="24"/>
        </w:rPr>
      </w:pPr>
    </w:p>
    <w:p w14:paraId="6A8F65A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 academic commented that meeting patients and carers to learn about their experiences was more valuable learning than reading articles. They described how they attended a local patient group to learn:</w:t>
      </w:r>
    </w:p>
    <w:p w14:paraId="1A3CB581" w14:textId="77777777" w:rsidR="002D7535" w:rsidRPr="002D7535" w:rsidRDefault="002D7535" w:rsidP="002D7535">
      <w:pPr>
        <w:spacing w:after="0" w:line="240" w:lineRule="auto"/>
        <w:rPr>
          <w:rFonts w:cstheme="minorHAnsi"/>
          <w:sz w:val="24"/>
          <w:szCs w:val="24"/>
        </w:rPr>
      </w:pPr>
    </w:p>
    <w:p w14:paraId="260BE1E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basically became part of the group. Some of the things that we did were specifically health related but others weren’t, you know, they were like local history or something, you know. So, I was there as a group member as well and also just sort of interested to hear things and what have you, so I realised they could teach me a lot. (academic, 4)</w:t>
      </w:r>
    </w:p>
    <w:p w14:paraId="30E6B5DC" w14:textId="77777777" w:rsidR="002D7535" w:rsidRPr="002D7535" w:rsidRDefault="002D7535" w:rsidP="002D7535">
      <w:pPr>
        <w:spacing w:after="0" w:line="240" w:lineRule="auto"/>
        <w:rPr>
          <w:rFonts w:cstheme="minorHAnsi"/>
          <w:sz w:val="24"/>
          <w:szCs w:val="24"/>
        </w:rPr>
      </w:pPr>
    </w:p>
    <w:p w14:paraId="1DDB8953" w14:textId="63156E09"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Similarly, learning could also be achieved simply by undertaking involvement activities and ensuring they were evaluated afterwards. For example, a community outreach event was held by one site, an initiative that had not previously been undertaken (</w:t>
      </w:r>
      <w:hyperlink w:anchor="Vignette2" w:history="1">
        <w:r w:rsidRPr="00282213">
          <w:rPr>
            <w:rStyle w:val="Hyperlink"/>
            <w:rFonts w:cstheme="minorHAnsi"/>
            <w:b/>
            <w:bCs/>
            <w:sz w:val="24"/>
            <w:szCs w:val="24"/>
          </w:rPr>
          <w:t xml:space="preserve">Vignette 2. </w:t>
        </w:r>
        <w:r w:rsidRPr="00282213">
          <w:rPr>
            <w:rStyle w:val="Hyperlink"/>
            <w:b/>
            <w:bCs/>
            <w:sz w:val="24"/>
            <w:szCs w:val="24"/>
          </w:rPr>
          <w:t>Community outreach event</w:t>
        </w:r>
      </w:hyperlink>
      <w:r w:rsidRPr="002D7535">
        <w:rPr>
          <w:rFonts w:cstheme="minorHAnsi"/>
          <w:sz w:val="24"/>
          <w:szCs w:val="24"/>
        </w:rPr>
        <w:t xml:space="preserve">). The organisers met afterwards to reflect on what had gone well, what they learnt and ideas for future events: </w:t>
      </w:r>
    </w:p>
    <w:p w14:paraId="0A2FE4CF" w14:textId="77777777" w:rsidR="002D7535" w:rsidRPr="002D7535" w:rsidRDefault="002D7535" w:rsidP="002D7535">
      <w:pPr>
        <w:spacing w:after="0" w:line="240" w:lineRule="auto"/>
        <w:rPr>
          <w:rFonts w:cstheme="minorHAnsi"/>
          <w:sz w:val="24"/>
          <w:szCs w:val="24"/>
        </w:rPr>
      </w:pPr>
    </w:p>
    <w:p w14:paraId="6A69A0C1"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W</w:t>
      </w:r>
      <w:r w:rsidRPr="002D7535">
        <w:rPr>
          <w:sz w:val="24"/>
          <w:szCs w:val="24"/>
        </w:rPr>
        <w:t>e learned some invaluable lessons to enable us to engage with the local community better in the future, including working with pre-existing groups and community leaders (</w:t>
      </w:r>
      <w:r w:rsidRPr="002D7535">
        <w:rPr>
          <w:noProof/>
          <w:sz w:val="24"/>
          <w:szCs w:val="24"/>
        </w:rPr>
        <w:t>Cicely Saunders Institute of Palliative Care, Policy &amp; Rehabilitation 2022, p. 1)</w:t>
      </w:r>
    </w:p>
    <w:p w14:paraId="7148F7DC" w14:textId="77777777" w:rsidR="002D7535" w:rsidRPr="002D7535" w:rsidRDefault="002D7535" w:rsidP="002D7535">
      <w:pPr>
        <w:spacing w:after="0" w:line="240" w:lineRule="auto"/>
        <w:rPr>
          <w:rFonts w:cstheme="minorHAnsi"/>
          <w:sz w:val="24"/>
          <w:szCs w:val="24"/>
        </w:rPr>
      </w:pPr>
    </w:p>
    <w:p w14:paraId="1759946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academics commented on the fact that there were other areas of involvement in health and social care research which were further advanced than involvement in palliative care research, notably mental health and disability, and there were opportunities to learn from these:</w:t>
      </w:r>
    </w:p>
    <w:p w14:paraId="629F1965" w14:textId="77777777" w:rsidR="002D7535" w:rsidRPr="002D7535" w:rsidRDefault="002D7535" w:rsidP="002D7535">
      <w:pPr>
        <w:spacing w:after="0" w:line="240" w:lineRule="auto"/>
        <w:rPr>
          <w:rFonts w:cstheme="minorHAnsi"/>
          <w:sz w:val="24"/>
          <w:szCs w:val="24"/>
        </w:rPr>
      </w:pPr>
    </w:p>
    <w:p w14:paraId="0C9E19B3"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think that is a difference there for palliative care research that we have just, I think it’s started to thrive in our area a bit later than in other areas, erm, but that does give some good opportunities for learning which is something that, you know, it does give you opportunities to speak to people who are further along in kind of developing these structures and things like that. (academic, 13)</w:t>
      </w:r>
    </w:p>
    <w:p w14:paraId="284CB1FC" w14:textId="77777777" w:rsidR="002D7535" w:rsidRPr="002D7535" w:rsidRDefault="002D7535" w:rsidP="002D7535">
      <w:pPr>
        <w:spacing w:after="0" w:line="240" w:lineRule="auto"/>
        <w:rPr>
          <w:rFonts w:cstheme="minorHAnsi"/>
          <w:sz w:val="24"/>
          <w:szCs w:val="24"/>
        </w:rPr>
      </w:pPr>
    </w:p>
    <w:p w14:paraId="2154CEB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raining could be hard to plan for at the outset of a study, but academics were committed to providing training and support if needed:</w:t>
      </w:r>
    </w:p>
    <w:p w14:paraId="4D8BF95C" w14:textId="77777777" w:rsidR="002D7535" w:rsidRPr="002D7535" w:rsidRDefault="002D7535" w:rsidP="002D7535">
      <w:pPr>
        <w:spacing w:after="0" w:line="240" w:lineRule="auto"/>
        <w:rPr>
          <w:rFonts w:cstheme="minorHAnsi"/>
          <w:sz w:val="24"/>
          <w:szCs w:val="24"/>
        </w:rPr>
      </w:pPr>
    </w:p>
    <w:p w14:paraId="0DEA09F4"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think I probably had in my mind that, erm, it would be very important to have a PPI person on the study steering committee, erm, but if nobody thought that, if none of our PPI members thought that was appropriate or felt that they didn't have the right skills well then you think again ok so what skills do you need to do that, how can we help you to do that role if you're interested (laughs). (academic/ex-clinician, 3)</w:t>
      </w:r>
    </w:p>
    <w:p w14:paraId="668C8CB6" w14:textId="77777777" w:rsidR="002D7535" w:rsidRPr="002D7535" w:rsidRDefault="002D7535" w:rsidP="002D7535">
      <w:pPr>
        <w:spacing w:after="0" w:line="240" w:lineRule="auto"/>
        <w:rPr>
          <w:rFonts w:ascii="Calibri" w:hAnsi="Calibri" w:cs="Calibri"/>
          <w:sz w:val="24"/>
          <w:szCs w:val="24"/>
        </w:rPr>
      </w:pPr>
    </w:p>
    <w:p w14:paraId="38FF0F5D"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Public members showed a commitment to learning and training also. One said: “</w:t>
      </w:r>
      <w:r w:rsidRPr="002D7535">
        <w:rPr>
          <w:rFonts w:ascii="Calibri" w:hAnsi="Calibri" w:cs="Calibri"/>
          <w:sz w:val="24"/>
          <w:szCs w:val="24"/>
          <w:lang w:eastAsia="en-GB"/>
        </w:rPr>
        <w:t xml:space="preserve">glean as much information as you possibly can and take the opportunity to go along with any training that’s offered because that’s going to be valuable” (patient/carer, 18). Several public members mentioned that developing their skills by training and keeping up to date increased their confidence and </w:t>
      </w:r>
      <w:r w:rsidRPr="002D7535">
        <w:rPr>
          <w:rFonts w:ascii="Calibri" w:hAnsi="Calibri" w:cs="Calibri"/>
          <w:sz w:val="24"/>
          <w:szCs w:val="24"/>
        </w:rPr>
        <w:t>benefited their involvement:</w:t>
      </w:r>
    </w:p>
    <w:p w14:paraId="2BFD362F" w14:textId="77777777" w:rsidR="002D7535" w:rsidRPr="002D7535" w:rsidRDefault="002D7535" w:rsidP="002D7535">
      <w:pPr>
        <w:spacing w:after="0" w:line="240" w:lineRule="auto"/>
        <w:rPr>
          <w:rFonts w:ascii="Calibri" w:hAnsi="Calibri" w:cs="Calibri"/>
          <w:sz w:val="24"/>
          <w:szCs w:val="24"/>
        </w:rPr>
      </w:pPr>
    </w:p>
    <w:p w14:paraId="2C1462EC"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I've been involved in quite a lot of training so, er, you know, we believe that as patients if we are trained and we keep up to date with what's going on, we can be much more useful. So, we don't believe that we’re kind of passive recipients, if you like, y</w:t>
      </w:r>
      <w:r w:rsidRPr="002D7535">
        <w:rPr>
          <w:rFonts w:ascii="Calibri" w:hAnsi="Calibri" w:cs="Calibri"/>
          <w:sz w:val="24"/>
          <w:szCs w:val="24"/>
        </w:rPr>
        <w:t>ou know, of that kind of health care. We want to really understand what's going on and so that we can add value. (patient/carer, 8)</w:t>
      </w:r>
    </w:p>
    <w:p w14:paraId="2523B3E7" w14:textId="77777777" w:rsidR="002D7535" w:rsidRPr="002D7535" w:rsidRDefault="002D7535" w:rsidP="002D7535">
      <w:pPr>
        <w:spacing w:after="0" w:line="240" w:lineRule="auto"/>
        <w:rPr>
          <w:rFonts w:ascii="Calibri" w:hAnsi="Calibri" w:cs="Calibri"/>
          <w:sz w:val="24"/>
          <w:szCs w:val="24"/>
        </w:rPr>
      </w:pPr>
    </w:p>
    <w:p w14:paraId="65B97949" w14:textId="2714B95E" w:rsidR="002D7535" w:rsidRPr="002D7535" w:rsidRDefault="000B1D68" w:rsidP="002D7535">
      <w:pPr>
        <w:spacing w:after="0" w:line="240" w:lineRule="auto"/>
        <w:rPr>
          <w:rFonts w:cstheme="minorHAnsi"/>
          <w:b/>
          <w:bCs/>
          <w:sz w:val="24"/>
          <w:szCs w:val="24"/>
        </w:rPr>
      </w:pPr>
      <w:bookmarkStart w:id="288" w:name="Support555"/>
      <w:bookmarkEnd w:id="288"/>
      <w:r>
        <w:rPr>
          <w:rFonts w:cstheme="minorHAnsi"/>
          <w:b/>
          <w:bCs/>
          <w:sz w:val="24"/>
          <w:szCs w:val="24"/>
        </w:rPr>
        <w:t xml:space="preserve">5.5.5 </w:t>
      </w:r>
      <w:r w:rsidR="002D7535" w:rsidRPr="002D7535">
        <w:rPr>
          <w:rFonts w:cstheme="minorHAnsi"/>
          <w:b/>
          <w:bCs/>
          <w:sz w:val="24"/>
          <w:szCs w:val="24"/>
        </w:rPr>
        <w:t>Support</w:t>
      </w:r>
    </w:p>
    <w:p w14:paraId="176ED398" w14:textId="77777777" w:rsidR="002D7535" w:rsidRPr="002D7535" w:rsidRDefault="002D7535" w:rsidP="002D7535">
      <w:pPr>
        <w:spacing w:after="0" w:line="240" w:lineRule="auto"/>
        <w:rPr>
          <w:rFonts w:cstheme="minorHAnsi"/>
          <w:b/>
          <w:bCs/>
          <w:sz w:val="24"/>
          <w:szCs w:val="24"/>
        </w:rPr>
      </w:pPr>
    </w:p>
    <w:p w14:paraId="11B81B2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ithin both sites it was recognised that support for public members was required for effective involvement. This needed to be appropriately resourced and managed, however, many participants believed that the time and effort required was well worthwhile. It was understood that support was important at all times, however particular occasions were mentioned when it may be more important, for example, when public members first started in involvement or when undertaking new involvement activities that they hadn’t previously done:</w:t>
      </w:r>
    </w:p>
    <w:p w14:paraId="5EF76696" w14:textId="77777777" w:rsidR="002D7535" w:rsidRPr="002D7535" w:rsidRDefault="002D7535" w:rsidP="002D7535">
      <w:pPr>
        <w:spacing w:after="0" w:line="240" w:lineRule="auto"/>
        <w:rPr>
          <w:rFonts w:cstheme="minorHAnsi"/>
          <w:sz w:val="24"/>
          <w:szCs w:val="24"/>
        </w:rPr>
      </w:pPr>
    </w:p>
    <w:p w14:paraId="54276F2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t took me a while to get my head around it but then slowly I got to know what it was…So it’s been a good learning curve for me…Sometimes I talk to some people [new public members] and they just look at me like ‘what the hell are they on about? What are they talking about?’ They just feel very phased by it. And I think, to be honest, I went through that, I'm still going through it, cos every time it’s a new project, it’s a new thing but sometimes you can very easily get overwhelmed by everything. (patient/carer, 1a)</w:t>
      </w:r>
    </w:p>
    <w:p w14:paraId="07DFB271" w14:textId="77777777" w:rsidR="002D7535" w:rsidRPr="002D7535" w:rsidRDefault="002D7535" w:rsidP="002D7535">
      <w:pPr>
        <w:spacing w:after="0" w:line="240" w:lineRule="auto"/>
        <w:rPr>
          <w:rFonts w:cstheme="minorHAnsi"/>
          <w:sz w:val="24"/>
          <w:szCs w:val="24"/>
        </w:rPr>
      </w:pPr>
    </w:p>
    <w:p w14:paraId="2BCD3DE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acknowledged that they didn’t understand what involvement was initially. Also, for those public members who were less experienced in involvement, it could be hard to get their voice heard or they might feel unsure about when they could speak up:</w:t>
      </w:r>
    </w:p>
    <w:p w14:paraId="7BCD21EE" w14:textId="77777777" w:rsidR="002D7535" w:rsidRPr="002D7535" w:rsidRDefault="002D7535" w:rsidP="002D7535">
      <w:pPr>
        <w:spacing w:after="0" w:line="240" w:lineRule="auto"/>
        <w:rPr>
          <w:rFonts w:cstheme="minorHAnsi"/>
          <w:sz w:val="24"/>
          <w:szCs w:val="24"/>
        </w:rPr>
      </w:pPr>
    </w:p>
    <w:p w14:paraId="079BA532"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didn’t realise what we were doing…I didn’t understand. It took me ages to realise that we've got to kind of be able to speak out but we don’t know, we don’t know we need to speak out and we don’t know that our voices, erm, we’re not important people are we? We’re just citizens and, erm, er, but that’s really important I've come to understand…Everyone’s entitled to their 15 minutes of, erm, to let people know what it’s like to be me or, you know, or in this situation whatever it is, you know, with cancer or with, erm, caring for somebody or all those kinds of things. (patient, 1c)</w:t>
      </w:r>
    </w:p>
    <w:p w14:paraId="791D1AD8" w14:textId="77777777" w:rsidR="002D7535" w:rsidRPr="002D7535" w:rsidRDefault="002D7535" w:rsidP="002D7535">
      <w:pPr>
        <w:spacing w:after="0" w:line="240" w:lineRule="auto"/>
        <w:rPr>
          <w:rFonts w:cstheme="minorHAnsi"/>
          <w:sz w:val="24"/>
          <w:szCs w:val="24"/>
        </w:rPr>
      </w:pPr>
    </w:p>
    <w:p w14:paraId="6C9BCCB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efore, during and after meetings were other potential occasions when support might be useful, as public members could become distressed during events, therefore academics and coordinators often checked in with people before or afterwards. Some also held longer events to allow time for support:</w:t>
      </w:r>
    </w:p>
    <w:p w14:paraId="3008CF29" w14:textId="77777777" w:rsidR="002D7535" w:rsidRPr="002D7535" w:rsidRDefault="002D7535" w:rsidP="002D7535">
      <w:pPr>
        <w:spacing w:after="0" w:line="240" w:lineRule="auto"/>
        <w:rPr>
          <w:rFonts w:cstheme="minorHAnsi"/>
          <w:sz w:val="24"/>
          <w:szCs w:val="24"/>
        </w:rPr>
      </w:pPr>
    </w:p>
    <w:p w14:paraId="5D00338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in our particular little group we make sure that they have, we always have a longer meeting so that everyone has a chance to catch up with each other’s news and generally have an informal start to the meeting so we know if anything’s happened or is going on with them. (academic, 10b)</w:t>
      </w:r>
    </w:p>
    <w:p w14:paraId="6BC5C7DD" w14:textId="77777777" w:rsidR="002D7535" w:rsidRPr="002D7535" w:rsidRDefault="002D7535" w:rsidP="002D7535">
      <w:pPr>
        <w:spacing w:after="0" w:line="240" w:lineRule="auto"/>
        <w:rPr>
          <w:rFonts w:cstheme="minorHAnsi"/>
          <w:sz w:val="24"/>
          <w:szCs w:val="24"/>
        </w:rPr>
      </w:pPr>
    </w:p>
    <w:p w14:paraId="1D9152D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ideas were mentioned, for example, having someone dedicated, often someone with clinical skills, to support public members during events, but it was acknowledged that this was only really effective for face to face events:</w:t>
      </w:r>
    </w:p>
    <w:p w14:paraId="6B249936" w14:textId="77777777" w:rsidR="002D7535" w:rsidRPr="002D7535" w:rsidRDefault="002D7535" w:rsidP="002D7535">
      <w:pPr>
        <w:spacing w:after="0" w:line="240" w:lineRule="auto"/>
        <w:rPr>
          <w:rFonts w:cstheme="minorHAnsi"/>
          <w:sz w:val="24"/>
          <w:szCs w:val="24"/>
        </w:rPr>
      </w:pPr>
    </w:p>
    <w:p w14:paraId="76169DE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t was quite good practice, at any event or any meeting, erm, that somebody was designated, someone who was a clinician, was designated to be a person who, I mean this is in the days before online stuff, so they’d be there in case somebody wanted to leave the room they would go out with them. And so, the people, the academics or the researchers, wouldn’t have to worry about that, they would have somebody who was going to do that support in that way. And it was made clear to everybody at the start who it was and that they were there which I think is good. It’s a bit different when it’s online isn’t it? (academic, 10b)</w:t>
      </w:r>
    </w:p>
    <w:p w14:paraId="5CB4BFB2" w14:textId="77777777" w:rsidR="002D7535" w:rsidRPr="002D7535" w:rsidRDefault="002D7535" w:rsidP="002D7535">
      <w:pPr>
        <w:spacing w:after="0" w:line="240" w:lineRule="auto"/>
        <w:rPr>
          <w:rFonts w:cstheme="minorHAnsi"/>
          <w:sz w:val="24"/>
          <w:szCs w:val="24"/>
        </w:rPr>
      </w:pPr>
    </w:p>
    <w:p w14:paraId="1D2AF79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facilitation of events by public members also brought challenges. An academic described an example where a public member had facilitated a workshop:</w:t>
      </w:r>
    </w:p>
    <w:p w14:paraId="1469333A" w14:textId="77777777" w:rsidR="002D7535" w:rsidRPr="002D7535" w:rsidRDefault="002D7535" w:rsidP="002D7535">
      <w:pPr>
        <w:spacing w:after="0" w:line="240" w:lineRule="auto"/>
        <w:rPr>
          <w:rFonts w:cstheme="minorHAnsi"/>
          <w:sz w:val="24"/>
          <w:szCs w:val="24"/>
        </w:rPr>
      </w:pPr>
    </w:p>
    <w:p w14:paraId="22DEE39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n talking with them [public member] afterwards, they were absolutely worn out by it. W</w:t>
      </w:r>
      <w:r w:rsidRPr="002D7535">
        <w:rPr>
          <w:rFonts w:ascii="Calibri" w:hAnsi="Calibri" w:cs="Calibri"/>
          <w:sz w:val="24"/>
          <w:szCs w:val="24"/>
          <w:lang w:eastAsia="en-GB"/>
        </w:rPr>
        <w:t xml:space="preserve">ell, I think I was worn out by the workshop as well to be honest. But I don't really see that talked about very much, the stress…Erm, and they’re someone who’s been involved in </w:t>
      </w:r>
      <w:r w:rsidRPr="002D7535">
        <w:rPr>
          <w:rFonts w:ascii="Calibri" w:hAnsi="Calibri" w:cs="Calibri"/>
          <w:sz w:val="24"/>
          <w:szCs w:val="24"/>
          <w:lang w:eastAsia="en-GB"/>
        </w:rPr>
        <w:lastRenderedPageBreak/>
        <w:t xml:space="preserve">PPI for over ten years so they’re not a novice. But yeah, </w:t>
      </w:r>
      <w:r w:rsidRPr="002D7535">
        <w:rPr>
          <w:rFonts w:ascii="Calibri" w:hAnsi="Calibri" w:cs="Calibri"/>
          <w:sz w:val="24"/>
          <w:szCs w:val="24"/>
        </w:rPr>
        <w:t>that’s something that I feel a little bit unprepared in being able to support them with and I'm not sure if that’s, erm, often talked about, you know…</w:t>
      </w:r>
      <w:r w:rsidRPr="002D7535">
        <w:rPr>
          <w:rFonts w:ascii="Calibri" w:hAnsi="Calibri" w:cs="Calibri"/>
          <w:sz w:val="24"/>
          <w:szCs w:val="24"/>
          <w:lang w:eastAsia="en-GB"/>
        </w:rPr>
        <w:t>So actually, yes so from my perspective that’s really difficult to manage because I because I want to support [public member] and their role, erm, but at the same time I'm aware that, oh am I almost expecting too much? (laughs). (academic/ex-clinician, 3)</w:t>
      </w:r>
    </w:p>
    <w:p w14:paraId="5BCE793D" w14:textId="77777777" w:rsidR="002D7535" w:rsidRPr="002D7535" w:rsidRDefault="002D7535" w:rsidP="002D7535">
      <w:pPr>
        <w:spacing w:after="0" w:line="240" w:lineRule="auto"/>
        <w:rPr>
          <w:rFonts w:cstheme="minorHAnsi"/>
          <w:sz w:val="24"/>
          <w:szCs w:val="24"/>
        </w:rPr>
      </w:pPr>
    </w:p>
    <w:p w14:paraId="1B0E016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ademics were keen to provide support to public members to develop their skills and experience. Some academics felt that the support their centre had provided to public members in the past was sometimes a bit ad hoc. An academic commented that ethical issues were usually well thought through for research participants but for public members this wasn’t so robust. There were concerns expressed about how to provide the most appropriate emotional support for involvement in this particular field:</w:t>
      </w:r>
    </w:p>
    <w:p w14:paraId="0357FFD8" w14:textId="77777777" w:rsidR="002D7535" w:rsidRPr="002D7535" w:rsidRDefault="002D7535" w:rsidP="002D7535">
      <w:pPr>
        <w:spacing w:after="0" w:line="240" w:lineRule="auto"/>
        <w:rPr>
          <w:rFonts w:cstheme="minorHAnsi"/>
          <w:sz w:val="24"/>
          <w:szCs w:val="24"/>
        </w:rPr>
      </w:pPr>
    </w:p>
    <w:p w14:paraId="61FEC2E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ybody can become a PPI member and we ask them all sorts of horrible things don’t we? And I've certainly thought there's at least a couple of members of the PPI group in the past and I've thought we’re actually taking advantage of them. And, I've been very uncomfortable about it and I think they’ve become a PPI member to actually work through an issue, a bereavement or a really horrible experience and this is how they were doing it. But I think there was never any kind of consideration about how we were supporting them around that and whether it was appropriate for them to be a PPI member. (academic/clinician, 10a)</w:t>
      </w:r>
    </w:p>
    <w:p w14:paraId="05872189" w14:textId="77777777" w:rsidR="002D7535" w:rsidRPr="002D7535" w:rsidRDefault="002D7535" w:rsidP="002D7535">
      <w:pPr>
        <w:spacing w:after="0" w:line="240" w:lineRule="auto"/>
        <w:rPr>
          <w:rFonts w:cstheme="minorHAnsi"/>
          <w:sz w:val="24"/>
          <w:szCs w:val="24"/>
        </w:rPr>
      </w:pPr>
    </w:p>
    <w:p w14:paraId="2C1E388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academics and coordinators had recognised that public members naturally developed their own friendships or peer support:</w:t>
      </w:r>
    </w:p>
    <w:p w14:paraId="1E6C1A0B" w14:textId="77777777" w:rsidR="002D7535" w:rsidRPr="002D7535" w:rsidRDefault="002D7535" w:rsidP="002D7535">
      <w:pPr>
        <w:spacing w:after="0" w:line="240" w:lineRule="auto"/>
        <w:rPr>
          <w:rFonts w:cstheme="minorHAnsi"/>
          <w:sz w:val="24"/>
          <w:szCs w:val="24"/>
        </w:rPr>
      </w:pPr>
    </w:p>
    <w:p w14:paraId="342FE0E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And because they’ve been doing it a long time, they're very open about their lives and what's going on and they know each other. And they support each other. I know they do, outside the [centre], (laughs) they’ve made friends and they support each other and they’ve mentioned a few times how they really value the support of others. (academic, 10b)</w:t>
      </w:r>
    </w:p>
    <w:p w14:paraId="2BD3CDA5" w14:textId="77777777" w:rsidR="002D7535" w:rsidRPr="002D7535" w:rsidRDefault="002D7535" w:rsidP="002D7535">
      <w:pPr>
        <w:spacing w:after="0" w:line="240" w:lineRule="auto"/>
        <w:rPr>
          <w:rFonts w:cstheme="minorHAnsi"/>
          <w:sz w:val="24"/>
          <w:szCs w:val="24"/>
        </w:rPr>
      </w:pPr>
    </w:p>
    <w:p w14:paraId="7784F09B" w14:textId="51AD2338"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metimes those new to involvement learnt and gained support from being with more experienced public members by developing skills or gaining confidence. One site was in the process of developing a ‘buddy scheme’, based on what these natural supportive relationships looked like, whereby when new public members joined the centre they could be matched with those who were more experienced </w:t>
      </w:r>
      <w:r w:rsidR="00C445FA">
        <w:rPr>
          <w:rFonts w:cstheme="minorHAnsi"/>
          <w:sz w:val="24"/>
          <w:szCs w:val="24"/>
        </w:rPr>
        <w:fldChar w:fldCharType="begin"/>
      </w:r>
      <w:r w:rsidR="00BC508B">
        <w:rPr>
          <w:rFonts w:cstheme="minorHAnsi"/>
          <w:sz w:val="24"/>
          <w:szCs w:val="24"/>
        </w:rPr>
        <w:instrText xml:space="preserve"> ADDIN EN.CITE &lt;EndNote&gt;&lt;Cite&gt;&lt;RecNum&gt;199431&lt;/RecNum&gt;&lt;DisplayText&gt;(CSI 2022g)&lt;/DisplayText&gt;&lt;record&gt;&lt;rec-number&gt;199431&lt;/rec-number&gt;&lt;foreign-keys&gt;&lt;key app="EN" db-id="eda99esr9arp52e20v2pftz4rp5s9x0evef5" timestamp="1676367298"&gt;199431&lt;/key&gt;&lt;/foreign-keys&gt;&lt;ref-type name="Report"&gt;27&lt;/ref-type&gt;&lt;contributors&gt;&lt;authors&gt;&lt;author&gt;CSI&lt;/author&gt;&lt;/authors&gt;&lt;tertiary-authors&gt;&lt;author&gt;King&amp;apos;s College London&lt;/author&gt;&lt;/tertiary-authors&gt;&lt;/contributors&gt;&lt;titles&gt;&lt;title&gt;Recommendations for developing training in the research cycle and buddy scheme&lt;/title&gt;&lt;/titl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2g)</w:t>
      </w:r>
      <w:r w:rsidR="00C445FA">
        <w:rPr>
          <w:rFonts w:cstheme="minorHAnsi"/>
          <w:sz w:val="24"/>
          <w:szCs w:val="24"/>
        </w:rPr>
        <w:fldChar w:fldCharType="end"/>
      </w:r>
      <w:r w:rsidRPr="002D7535">
        <w:rPr>
          <w:rFonts w:cstheme="minorHAnsi"/>
          <w:sz w:val="24"/>
          <w:szCs w:val="24"/>
        </w:rPr>
        <w:t>. The coordinator described this:</w:t>
      </w:r>
    </w:p>
    <w:p w14:paraId="420F56F4" w14:textId="77777777" w:rsidR="002D7535" w:rsidRPr="002D7535" w:rsidRDefault="002D7535" w:rsidP="002D7535">
      <w:pPr>
        <w:spacing w:after="0" w:line="240" w:lineRule="auto"/>
        <w:rPr>
          <w:rFonts w:cstheme="minorHAnsi"/>
          <w:sz w:val="24"/>
          <w:szCs w:val="24"/>
        </w:rPr>
      </w:pPr>
    </w:p>
    <w:p w14:paraId="6187B72A"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Yeah, and making sure people feel supported as well, like I spoke about the buddy scheme. Because we’re aware that palliative and end of life care is quite a, you know, a particular area that we ask people to get involved in. It’s very sensitive, it’s very personal, erm, people are often still going through it. So, if they're caring currently, they're kind of talking about things that are happening to them at the moment and so I think it has its own special sort of emotional and support needs that we need to make sure that we’re catering for appropriately. (coordinator, 15)</w:t>
      </w:r>
    </w:p>
    <w:p w14:paraId="2E8AAF02" w14:textId="77777777" w:rsidR="002D7535" w:rsidRPr="002D7535" w:rsidRDefault="002D7535" w:rsidP="002D7535">
      <w:pPr>
        <w:spacing w:after="0" w:line="240" w:lineRule="auto"/>
        <w:rPr>
          <w:rFonts w:ascii="Calibri" w:hAnsi="Calibri" w:cs="Calibri"/>
          <w:sz w:val="24"/>
          <w:szCs w:val="24"/>
        </w:rPr>
      </w:pPr>
    </w:p>
    <w:p w14:paraId="1968B70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lso, occasionally a supportive friendship developed between a public member and an academic, usually the main researcher that they’re working with because they’d had quite a lot of contact with each other. Some public members spoke with fondness of the relationships they had </w:t>
      </w:r>
      <w:r w:rsidRPr="002D7535">
        <w:rPr>
          <w:rFonts w:cstheme="minorHAnsi"/>
          <w:sz w:val="24"/>
          <w:szCs w:val="24"/>
        </w:rPr>
        <w:lastRenderedPageBreak/>
        <w:t>developed with academics, some going back some years, and described how supportive they had been:</w:t>
      </w:r>
    </w:p>
    <w:p w14:paraId="614205BE" w14:textId="77777777" w:rsidR="002D7535" w:rsidRPr="002D7535" w:rsidRDefault="002D7535" w:rsidP="002D7535">
      <w:pPr>
        <w:spacing w:after="0" w:line="240" w:lineRule="auto"/>
        <w:rPr>
          <w:rFonts w:cstheme="minorHAnsi"/>
          <w:sz w:val="24"/>
          <w:szCs w:val="24"/>
        </w:rPr>
      </w:pPr>
    </w:p>
    <w:p w14:paraId="3CE33C7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d come across [academic] before but I'd never actually worked with them one to one, erm, but again they’ve been a great help to me…So again, that was that support offered by [academic] to help me out, erm, and they’ve been a godsend I've got to say, erm, they’re just so experienced. (patient/carer, 18)</w:t>
      </w:r>
    </w:p>
    <w:p w14:paraId="74927C89" w14:textId="77777777" w:rsidR="002D7535" w:rsidRPr="002D7535" w:rsidRDefault="002D7535" w:rsidP="002D7535">
      <w:pPr>
        <w:spacing w:after="0" w:line="240" w:lineRule="auto"/>
        <w:rPr>
          <w:rFonts w:cstheme="minorHAnsi"/>
          <w:sz w:val="24"/>
          <w:szCs w:val="24"/>
        </w:rPr>
      </w:pPr>
    </w:p>
    <w:p w14:paraId="32C08A8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one instance, a mentoring relationship between an academic and a public member had already taken place outside of the sites – this had led to an ongoing relationship between them and a realisation that mentoring wasn’t just one way:</w:t>
      </w:r>
    </w:p>
    <w:p w14:paraId="1F8F5980" w14:textId="77777777" w:rsidR="002D7535" w:rsidRPr="002D7535" w:rsidRDefault="002D7535" w:rsidP="002D7535">
      <w:pPr>
        <w:spacing w:after="0" w:line="240" w:lineRule="auto"/>
        <w:rPr>
          <w:rFonts w:cstheme="minorHAnsi"/>
          <w:sz w:val="24"/>
          <w:szCs w:val="24"/>
        </w:rPr>
      </w:pPr>
    </w:p>
    <w:p w14:paraId="5969520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d one of the things that made me and my mentee, was that they set up a mentor and mentee system which I just thought was (laughs) the only thing they got wrong actually because I just think it was very much a two way street and I have gained an enormous amount from the woman who was my mentee…You know, we go way back because of that relationship and I mean, yes, there needs to be some kind of support from PPI in terms of terminology and acronyms and making sure that they're encouraged to speak up but I'm not sure mentor mentee is the way that [public member] and I saw it (laughs). I think it was very much a learning together. (academic/clinician, 6)</w:t>
      </w:r>
    </w:p>
    <w:p w14:paraId="387C97CE" w14:textId="77777777" w:rsidR="002D7535" w:rsidRPr="002D7535" w:rsidRDefault="002D7535" w:rsidP="002D7535">
      <w:pPr>
        <w:spacing w:after="0" w:line="240" w:lineRule="auto"/>
        <w:rPr>
          <w:rFonts w:cstheme="minorHAnsi"/>
          <w:sz w:val="24"/>
          <w:szCs w:val="24"/>
        </w:rPr>
      </w:pPr>
    </w:p>
    <w:p w14:paraId="1ED89BB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ne of the coordinators explained how they focused on developing relationships in order to provide support:</w:t>
      </w:r>
    </w:p>
    <w:p w14:paraId="76D9B7AE" w14:textId="77777777" w:rsidR="002D7535" w:rsidRPr="002D7535" w:rsidRDefault="002D7535" w:rsidP="002D7535">
      <w:pPr>
        <w:spacing w:after="0" w:line="240" w:lineRule="auto"/>
        <w:rPr>
          <w:rFonts w:cstheme="minorHAnsi"/>
          <w:sz w:val="24"/>
          <w:szCs w:val="24"/>
        </w:rPr>
      </w:pPr>
    </w:p>
    <w:p w14:paraId="19687B02"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b/>
          <w:bCs/>
        </w:rPr>
      </w:pPr>
      <w:r w:rsidRPr="002D7535">
        <w:rPr>
          <w:rFonts w:ascii="Calibri" w:hAnsi="Calibri" w:cs="Calibri"/>
          <w:sz w:val="24"/>
          <w:szCs w:val="24"/>
          <w:lang w:eastAsia="en-GB"/>
        </w:rPr>
        <w:t>I think in terms of support we’ve probably done that quite well and I would put that down to the fact that I like to talk to people and I like to get to know them and I've tried really hard to develop personal relationships with everybody that’s joined the group…And it’s much easier to engage with people and to encourage them and to persuade them to take part in things if you've actually spent some time getting to know them. So, I think that’s, I would say, that that’s probably a strength and that’s something that I enjoy doing. (coordinator, 17)</w:t>
      </w:r>
      <w:r w:rsidRPr="002D7535">
        <w:rPr>
          <w:rFonts w:ascii="Calibri" w:hAnsi="Calibri" w:cs="Calibri"/>
          <w:b/>
          <w:bCs/>
        </w:rPr>
        <w:t xml:space="preserve"> </w:t>
      </w:r>
    </w:p>
    <w:p w14:paraId="5843CBAD"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b/>
          <w:bCs/>
        </w:rPr>
      </w:pPr>
    </w:p>
    <w:p w14:paraId="3BE97E6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felt that it could be difficult to provide appropriate emotional support because of the nature of involvement in palliative care research. It was felt to be valuable to have clinical skills and experience in the field, both to directly support public members and to have some knowledge of what to do or where to signpost people to. It was felt there were sensitivities in how public members who were directly affected by life-limiting conditions were supported, often because people experienced a bereavement when the person they were caring for died:</w:t>
      </w:r>
    </w:p>
    <w:p w14:paraId="07A3AF28" w14:textId="77777777" w:rsidR="002D7535" w:rsidRPr="002D7535" w:rsidRDefault="002D7535" w:rsidP="002D7535">
      <w:pPr>
        <w:spacing w:after="0" w:line="240" w:lineRule="auto"/>
        <w:rPr>
          <w:rFonts w:cstheme="minorHAnsi"/>
          <w:sz w:val="24"/>
          <w:szCs w:val="24"/>
        </w:rPr>
      </w:pPr>
    </w:p>
    <w:p w14:paraId="2D8354A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it’s just that, you know, the sensitivity in offering condolences, following up and acknowledging that and that’s probably to some extent where the clinical skills come in, in that you’ll feel very comfortable in acknowledging that, you know, their loved one or their family member has died and how are they and important to acknowledge that that has happened for that person. (academic/ex-clinician, 12)</w:t>
      </w:r>
    </w:p>
    <w:p w14:paraId="2253F45F" w14:textId="77777777" w:rsidR="002D7535" w:rsidRPr="002D7535" w:rsidRDefault="002D7535" w:rsidP="002D7535">
      <w:pPr>
        <w:spacing w:after="0" w:line="240" w:lineRule="auto"/>
        <w:rPr>
          <w:rFonts w:cstheme="minorHAnsi"/>
          <w:sz w:val="24"/>
          <w:szCs w:val="24"/>
        </w:rPr>
      </w:pPr>
    </w:p>
    <w:p w14:paraId="09D2A89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 academic commented on how it could be hard to know where to draw the boundaries in this respect:</w:t>
      </w:r>
    </w:p>
    <w:p w14:paraId="719A9F04" w14:textId="77777777" w:rsidR="002D7535" w:rsidRPr="002D7535" w:rsidRDefault="002D7535" w:rsidP="002D7535">
      <w:pPr>
        <w:spacing w:after="0" w:line="240" w:lineRule="auto"/>
        <w:rPr>
          <w:rFonts w:cstheme="minorHAnsi"/>
          <w:sz w:val="24"/>
          <w:szCs w:val="24"/>
        </w:rPr>
      </w:pPr>
    </w:p>
    <w:p w14:paraId="53D34773" w14:textId="77777777" w:rsidR="002D7535" w:rsidRPr="002D7535" w:rsidRDefault="002D7535" w:rsidP="002D7535">
      <w:pPr>
        <w:spacing w:after="0" w:line="240" w:lineRule="auto"/>
        <w:ind w:left="720"/>
        <w:rPr>
          <w:rFonts w:ascii="Calibri" w:hAnsi="Calibri" w:cs="Calibri"/>
          <w:b/>
          <w:bCs/>
          <w:lang w:eastAsia="en-GB"/>
        </w:rPr>
      </w:pPr>
      <w:r w:rsidRPr="002D7535">
        <w:rPr>
          <w:rFonts w:cstheme="minorHAnsi"/>
          <w:sz w:val="24"/>
          <w:szCs w:val="24"/>
        </w:rPr>
        <w:lastRenderedPageBreak/>
        <w:t xml:space="preserve">Often whilst people are involved, one of their relatives or the person they’re caring for may die…and then how you support at the appropriate level, as in you’re not a psychologist, you’re not a doctor? </w:t>
      </w:r>
      <w:r w:rsidRPr="002D7535">
        <w:rPr>
          <w:rFonts w:ascii="Calibri" w:hAnsi="Calibri" w:cs="Calibri"/>
          <w:sz w:val="24"/>
          <w:szCs w:val="24"/>
          <w:lang w:eastAsia="en-GB"/>
        </w:rPr>
        <w:t xml:space="preserve">Making sure that you don't ignore the things that are happening to somebody, which is obviously very sensitive and very personal but then supporting in an appropriate way with the right boundaries and I think that can be very difficult because depending on your personalities I want to, you know, really make sure they're ok and, you know, but you have to draw the line somewhere so providing the support or signposting to other support, erm, as needed. So, I think that’s a challenge, erm, in public involvement particularly in this area. </w:t>
      </w:r>
      <w:r w:rsidRPr="002D7535">
        <w:rPr>
          <w:rFonts w:cstheme="minorHAnsi"/>
          <w:sz w:val="24"/>
          <w:szCs w:val="24"/>
        </w:rPr>
        <w:t>(coordinator, 15)</w:t>
      </w:r>
    </w:p>
    <w:p w14:paraId="6B68EF4D" w14:textId="77777777" w:rsidR="002D7535" w:rsidRPr="002D7535" w:rsidRDefault="002D7535" w:rsidP="002D7535">
      <w:pPr>
        <w:spacing w:after="0" w:line="240" w:lineRule="auto"/>
        <w:rPr>
          <w:rFonts w:cstheme="minorHAnsi"/>
          <w:sz w:val="24"/>
          <w:szCs w:val="24"/>
        </w:rPr>
      </w:pPr>
    </w:p>
    <w:p w14:paraId="33B145B9" w14:textId="4CF662F9" w:rsidR="002D7535" w:rsidRPr="002D7535" w:rsidRDefault="000B1D68" w:rsidP="002D7535">
      <w:pPr>
        <w:spacing w:after="0" w:line="240" w:lineRule="auto"/>
        <w:rPr>
          <w:rFonts w:cstheme="minorHAnsi"/>
          <w:b/>
          <w:bCs/>
          <w:sz w:val="24"/>
          <w:szCs w:val="24"/>
        </w:rPr>
      </w:pPr>
      <w:bookmarkStart w:id="289" w:name="Motivation56"/>
      <w:bookmarkEnd w:id="289"/>
      <w:r>
        <w:rPr>
          <w:rFonts w:cstheme="minorHAnsi"/>
          <w:b/>
          <w:bCs/>
          <w:sz w:val="24"/>
          <w:szCs w:val="24"/>
        </w:rPr>
        <w:t xml:space="preserve">5.6 </w:t>
      </w:r>
      <w:r w:rsidR="002D7535" w:rsidRPr="002D7535">
        <w:rPr>
          <w:rFonts w:cstheme="minorHAnsi"/>
          <w:b/>
          <w:bCs/>
          <w:sz w:val="24"/>
          <w:szCs w:val="24"/>
        </w:rPr>
        <w:t>Motivation for, impact of and evaluation of involvement</w:t>
      </w:r>
    </w:p>
    <w:p w14:paraId="32CCA1A6" w14:textId="77777777" w:rsidR="002D7535" w:rsidRPr="002D7535" w:rsidRDefault="002D7535" w:rsidP="002D7535">
      <w:pPr>
        <w:spacing w:after="0" w:line="240" w:lineRule="auto"/>
        <w:rPr>
          <w:rFonts w:cstheme="minorHAnsi"/>
          <w:b/>
          <w:bCs/>
          <w:sz w:val="24"/>
          <w:szCs w:val="24"/>
        </w:rPr>
      </w:pPr>
    </w:p>
    <w:p w14:paraId="6F62362B" w14:textId="5F7ADEC0" w:rsidR="002D7535" w:rsidRPr="002D7535" w:rsidRDefault="000B1D68" w:rsidP="002D7535">
      <w:pPr>
        <w:spacing w:after="0" w:line="240" w:lineRule="auto"/>
        <w:rPr>
          <w:rFonts w:cstheme="minorHAnsi"/>
          <w:b/>
          <w:bCs/>
          <w:sz w:val="24"/>
          <w:szCs w:val="24"/>
        </w:rPr>
      </w:pPr>
      <w:bookmarkStart w:id="290" w:name="Introduction561"/>
      <w:bookmarkEnd w:id="290"/>
      <w:r>
        <w:rPr>
          <w:rFonts w:cstheme="minorHAnsi"/>
          <w:b/>
          <w:bCs/>
          <w:sz w:val="24"/>
          <w:szCs w:val="24"/>
        </w:rPr>
        <w:t xml:space="preserve">5.6.1 </w:t>
      </w:r>
      <w:r w:rsidR="002D7535" w:rsidRPr="002D7535">
        <w:rPr>
          <w:rFonts w:cstheme="minorHAnsi"/>
          <w:b/>
          <w:bCs/>
          <w:sz w:val="24"/>
          <w:szCs w:val="24"/>
        </w:rPr>
        <w:t>Introduction</w:t>
      </w:r>
    </w:p>
    <w:p w14:paraId="25C4F9CC" w14:textId="77777777" w:rsidR="002D7535" w:rsidRPr="002D7535" w:rsidRDefault="002D7535" w:rsidP="002D7535">
      <w:pPr>
        <w:spacing w:after="0" w:line="240" w:lineRule="auto"/>
        <w:rPr>
          <w:rFonts w:cstheme="minorHAnsi"/>
          <w:b/>
          <w:bCs/>
          <w:sz w:val="24"/>
          <w:szCs w:val="24"/>
        </w:rPr>
      </w:pPr>
    </w:p>
    <w:p w14:paraId="10AFC96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broad range of motivating factors for involvement were given by participants, encompassing practical, emotional, theoretical and moral reasons. Prominent factors for public members included wanting to be able to influence and improve both research and service provision, often for very personal reasons. Academics were motivated by wanting to develop relationships and talk with public members and theoretical reasons.</w:t>
      </w:r>
    </w:p>
    <w:p w14:paraId="42CF048F" w14:textId="77777777" w:rsidR="002D7535" w:rsidRPr="002D7535" w:rsidRDefault="002D7535" w:rsidP="002D7535">
      <w:pPr>
        <w:spacing w:after="0" w:line="240" w:lineRule="auto"/>
        <w:rPr>
          <w:rFonts w:cstheme="minorHAnsi"/>
          <w:sz w:val="24"/>
          <w:szCs w:val="24"/>
        </w:rPr>
      </w:pPr>
    </w:p>
    <w:p w14:paraId="1AEEB10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impact of involvement on study design was significant with numerous examples provided including improving the study design and addressing ethical issues. Usually impacts were positive, however, some participants highlighted the emotive nature of involvement in this area and believed further support and training could be provided.</w:t>
      </w:r>
    </w:p>
    <w:p w14:paraId="520918AD" w14:textId="77777777" w:rsidR="002D7535" w:rsidRPr="002D7535" w:rsidRDefault="002D7535" w:rsidP="002D7535">
      <w:pPr>
        <w:spacing w:after="0" w:line="240" w:lineRule="auto"/>
        <w:rPr>
          <w:rFonts w:cstheme="minorHAnsi"/>
          <w:sz w:val="24"/>
          <w:szCs w:val="24"/>
        </w:rPr>
      </w:pPr>
    </w:p>
    <w:p w14:paraId="4204903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Both sites had undertaken evaluations of involvement, using different tools, and were committed to furthering this. </w:t>
      </w:r>
    </w:p>
    <w:p w14:paraId="441D9959" w14:textId="77777777" w:rsidR="002D7535" w:rsidRPr="002D7535" w:rsidRDefault="002D7535" w:rsidP="002D7535">
      <w:pPr>
        <w:spacing w:after="0" w:line="240" w:lineRule="auto"/>
        <w:rPr>
          <w:rFonts w:cstheme="minorHAnsi"/>
          <w:sz w:val="24"/>
          <w:szCs w:val="24"/>
        </w:rPr>
      </w:pPr>
    </w:p>
    <w:p w14:paraId="3E90BF7A" w14:textId="44520A68" w:rsidR="002D7535" w:rsidRPr="002D7535" w:rsidRDefault="000B1D68" w:rsidP="002D7535">
      <w:pPr>
        <w:spacing w:after="0" w:line="240" w:lineRule="auto"/>
        <w:rPr>
          <w:rFonts w:cstheme="minorHAnsi"/>
          <w:b/>
          <w:bCs/>
          <w:sz w:val="24"/>
          <w:szCs w:val="24"/>
        </w:rPr>
      </w:pPr>
      <w:bookmarkStart w:id="291" w:name="Motivation562"/>
      <w:bookmarkEnd w:id="291"/>
      <w:r>
        <w:rPr>
          <w:rFonts w:cstheme="minorHAnsi"/>
          <w:b/>
          <w:bCs/>
          <w:sz w:val="24"/>
          <w:szCs w:val="24"/>
        </w:rPr>
        <w:t xml:space="preserve">5.6.2 </w:t>
      </w:r>
      <w:r w:rsidR="002D7535" w:rsidRPr="002D7535">
        <w:rPr>
          <w:rFonts w:cstheme="minorHAnsi"/>
          <w:b/>
          <w:bCs/>
          <w:sz w:val="24"/>
          <w:szCs w:val="24"/>
        </w:rPr>
        <w:t>Motivation for involvement</w:t>
      </w:r>
    </w:p>
    <w:p w14:paraId="520E847C" w14:textId="77777777" w:rsidR="002D7535" w:rsidRPr="002D7535" w:rsidRDefault="002D7535" w:rsidP="002D7535">
      <w:pPr>
        <w:spacing w:after="0" w:line="240" w:lineRule="auto"/>
        <w:rPr>
          <w:rFonts w:cstheme="minorHAnsi"/>
          <w:b/>
          <w:bCs/>
          <w:sz w:val="24"/>
          <w:szCs w:val="24"/>
        </w:rPr>
      </w:pPr>
    </w:p>
    <w:p w14:paraId="11FD68B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articipants described different motivating factors for involvement. Academics and coordinators believed it was important to understand the reasons why public members wanted to be involved:</w:t>
      </w:r>
    </w:p>
    <w:p w14:paraId="41A7A60D" w14:textId="77777777" w:rsidR="002D7535" w:rsidRPr="002D7535" w:rsidRDefault="002D7535" w:rsidP="002D7535">
      <w:pPr>
        <w:spacing w:after="0" w:line="240" w:lineRule="auto"/>
        <w:rPr>
          <w:rFonts w:cstheme="minorHAnsi"/>
          <w:sz w:val="24"/>
          <w:szCs w:val="24"/>
        </w:rPr>
      </w:pPr>
    </w:p>
    <w:p w14:paraId="579A0B93"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People join for all sorts of reasons and, erm, one of the criticisms is that ‘oh, they join because they’ve got an axe to grind’ which I think is very unfair. I think that people want to be involved for very complex reasons actually. So, it might be because they want to make services better for people in the future having had a poor experience themselves and they find it helpful to be involved...And I think, erm, you need to be aware before you involve them in research, you need to learn a bit more about them. (academic, 10b)</w:t>
      </w:r>
    </w:p>
    <w:p w14:paraId="4BBAF1D9" w14:textId="77777777" w:rsidR="002D7535" w:rsidRPr="002D7535" w:rsidRDefault="002D7535" w:rsidP="002D7535">
      <w:pPr>
        <w:spacing w:after="0" w:line="240" w:lineRule="auto"/>
        <w:rPr>
          <w:rFonts w:ascii="Calibri" w:eastAsia="Calibri" w:hAnsi="Calibri" w:cs="Calibri"/>
          <w:sz w:val="24"/>
          <w:szCs w:val="24"/>
        </w:rPr>
      </w:pPr>
    </w:p>
    <w:p w14:paraId="5DDCFDC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imilarly, it was also important for academics to think through their motivations for engaging in involvement, as an academic explained:</w:t>
      </w:r>
    </w:p>
    <w:p w14:paraId="020197DD" w14:textId="77777777" w:rsidR="002D7535" w:rsidRPr="002D7535" w:rsidRDefault="002D7535" w:rsidP="002D7535">
      <w:pPr>
        <w:spacing w:after="0" w:line="240" w:lineRule="auto"/>
        <w:rPr>
          <w:rFonts w:cstheme="minorHAnsi"/>
          <w:sz w:val="24"/>
          <w:szCs w:val="24"/>
        </w:rPr>
      </w:pPr>
    </w:p>
    <w:p w14:paraId="122BAC7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think I'd get them to think through what was their intention? What were they trying to achieve? You know, what was it that they were looking for? Because I think that’s the first thing, is what's sort of driving it? What's motivating you? Erm, because if it’s things like ‘oh, it’s just a requirement for an NIHR grant’ then you know that that is going to be pretty piecemeal. And some of it, you have to be open and honest.  Isn’t it about well, you know, </w:t>
      </w:r>
      <w:r w:rsidRPr="002D7535">
        <w:rPr>
          <w:rFonts w:ascii="Calibri" w:hAnsi="Calibri" w:cs="Calibri"/>
          <w:sz w:val="24"/>
          <w:szCs w:val="24"/>
        </w:rPr>
        <w:lastRenderedPageBreak/>
        <w:t>what is driving this for us? And what is it that we’re trying to achieve? (academic/ex-clinician, 12)</w:t>
      </w:r>
    </w:p>
    <w:p w14:paraId="30840708" w14:textId="77777777" w:rsidR="002D7535" w:rsidRPr="002D7535" w:rsidRDefault="002D7535" w:rsidP="002D7535">
      <w:pPr>
        <w:spacing w:after="0" w:line="240" w:lineRule="auto"/>
        <w:rPr>
          <w:rFonts w:cstheme="minorHAnsi"/>
          <w:sz w:val="24"/>
          <w:szCs w:val="24"/>
        </w:rPr>
      </w:pPr>
    </w:p>
    <w:p w14:paraId="540E986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addition to involvement being a requirement for most funders, practical motivations included wanting to improve the quality or robustness of the research. Gaining different views from public members to inform thinking and understanding was mentioned by one academic. </w:t>
      </w:r>
    </w:p>
    <w:p w14:paraId="4EFA2AE5" w14:textId="77777777" w:rsidR="002D7535" w:rsidRPr="002D7535" w:rsidRDefault="002D7535" w:rsidP="002D7535">
      <w:pPr>
        <w:spacing w:after="0" w:line="240" w:lineRule="auto"/>
        <w:rPr>
          <w:rFonts w:cstheme="minorHAnsi"/>
          <w:sz w:val="24"/>
          <w:szCs w:val="24"/>
        </w:rPr>
      </w:pPr>
    </w:p>
    <w:p w14:paraId="6E4C6DD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I've always sort of liked and felt that was important to work in that way, erm, not least cos you're far more likely to be successful in, you know, in designing a study that’s actually worth asking and pursuing and then it's a much more interesting way to work in getting different perspectives around your thinking and your understanding so I quite enjoy that. (academic/clinician, 11)</w:t>
      </w:r>
    </w:p>
    <w:p w14:paraId="051F3C29" w14:textId="77777777" w:rsidR="002D7535" w:rsidRPr="002D7535" w:rsidRDefault="002D7535" w:rsidP="002D7535">
      <w:pPr>
        <w:spacing w:after="0" w:line="240" w:lineRule="auto"/>
        <w:rPr>
          <w:rFonts w:cstheme="minorHAnsi"/>
          <w:sz w:val="24"/>
          <w:szCs w:val="24"/>
        </w:rPr>
      </w:pPr>
    </w:p>
    <w:p w14:paraId="1A539D0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anting to be able to influence in areas of personal interest where they had experience or knowledge was also cited by public members. Different health conditions were mentioned in this respect, including dementia, breathlessness, different cancers and delirium. One academic commented that they had previously done some research in an area of healthcare which hadn’t previously been researched much and therefore found that many public members were keen to get involved:</w:t>
      </w:r>
    </w:p>
    <w:p w14:paraId="14BBEEDC" w14:textId="77777777" w:rsidR="002D7535" w:rsidRPr="002D7535" w:rsidRDefault="002D7535" w:rsidP="002D7535">
      <w:pPr>
        <w:spacing w:after="0" w:line="240" w:lineRule="auto"/>
        <w:rPr>
          <w:rFonts w:cstheme="minorHAnsi"/>
          <w:sz w:val="24"/>
          <w:szCs w:val="24"/>
        </w:rPr>
      </w:pPr>
    </w:p>
    <w:p w14:paraId="08C7352F"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I was very lucky in my PhD because I found an area of healthcare which people had not researched so there were a lot of patients who didn't have a voice and who wanted to get help in that area. So, it was driven almost the other way round. It was driven by those people and I happened to be in a position that that was able to really benefit from that collaborative work. (academic/clinician, 19)</w:t>
      </w:r>
    </w:p>
    <w:p w14:paraId="5D4FF595" w14:textId="77777777" w:rsidR="002D7535" w:rsidRPr="002D7535" w:rsidRDefault="002D7535" w:rsidP="002D7535">
      <w:pPr>
        <w:spacing w:after="0" w:line="240" w:lineRule="auto"/>
        <w:rPr>
          <w:rFonts w:cstheme="minorHAnsi"/>
          <w:sz w:val="24"/>
          <w:szCs w:val="24"/>
        </w:rPr>
      </w:pPr>
    </w:p>
    <w:p w14:paraId="5F8D471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articipants, academics and public members, spoke of wanting to improve service provision for patients and carers:</w:t>
      </w:r>
    </w:p>
    <w:p w14:paraId="49ED481F" w14:textId="77777777" w:rsidR="002D7535" w:rsidRPr="002D7535" w:rsidRDefault="002D7535" w:rsidP="002D7535">
      <w:pPr>
        <w:spacing w:after="0" w:line="240" w:lineRule="auto"/>
        <w:rPr>
          <w:rFonts w:ascii="Calibri" w:hAnsi="Calibri" w:cs="Calibri"/>
          <w:sz w:val="24"/>
          <w:szCs w:val="24"/>
          <w:lang w:eastAsia="en-GB"/>
        </w:rPr>
      </w:pPr>
    </w:p>
    <w:p w14:paraId="2EF4B66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We really had an opportunity to influence palliative care from a care home’s perspective and about, you know, end of life in care homes palliative care but also palliative care in hospices…And then we talked about what does death and dying mean in different communities and how should palliative care practitioners, nurses, doctors, approach the topic with families and with the person who’s in end of life, erm, situation so that was great being involved. (patient/carer, 1a)</w:t>
      </w:r>
    </w:p>
    <w:p w14:paraId="7D05C7BB" w14:textId="77777777" w:rsidR="002D7535" w:rsidRPr="002D7535" w:rsidRDefault="002D7535" w:rsidP="002D7535">
      <w:pPr>
        <w:spacing w:after="0" w:line="240" w:lineRule="auto"/>
        <w:rPr>
          <w:rFonts w:ascii="Calibri" w:hAnsi="Calibri" w:cs="Calibri"/>
          <w:sz w:val="24"/>
          <w:szCs w:val="24"/>
          <w:lang w:eastAsia="en-GB"/>
        </w:rPr>
      </w:pPr>
    </w:p>
    <w:p w14:paraId="61CC53F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public members spoke of wanting to meet other people. This was particularly important if they lived by themselves, didn’t work full time or were wanting things to think about or to occupy themselves with. One public member described how a friend suggested they get involved:</w:t>
      </w:r>
    </w:p>
    <w:p w14:paraId="76BEB88B" w14:textId="77777777" w:rsidR="002D7535" w:rsidRPr="002D7535" w:rsidRDefault="002D7535" w:rsidP="002D7535">
      <w:pPr>
        <w:spacing w:after="0" w:line="240" w:lineRule="auto"/>
        <w:rPr>
          <w:rFonts w:cstheme="minorHAnsi"/>
          <w:sz w:val="24"/>
          <w:szCs w:val="24"/>
        </w:rPr>
      </w:pPr>
    </w:p>
    <w:p w14:paraId="0DBAB01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d they said to me ‘why don’t you join the group because they're always looking for people who are interested?’…They want, erm, involvement from the public, erm, the presenters and the researchers, you know, contribution from the public and they said ‘why don’t you join?’ and I said, erm, it feels very interesting actually I would like to...I like listening to and getting involved with people…because it’s really beautiful, you know, to be part of all this so I said yes and I started listening and, erm, so, erm, and I became a part of this group. (patient/carer, 5)</w:t>
      </w:r>
    </w:p>
    <w:p w14:paraId="4E017AE1" w14:textId="77777777" w:rsidR="002D7535" w:rsidRPr="002D7535" w:rsidRDefault="002D7535" w:rsidP="002D7535">
      <w:pPr>
        <w:spacing w:after="0" w:line="240" w:lineRule="auto"/>
        <w:rPr>
          <w:rFonts w:cstheme="minorHAnsi"/>
          <w:sz w:val="24"/>
          <w:szCs w:val="24"/>
        </w:rPr>
      </w:pPr>
    </w:p>
    <w:p w14:paraId="29D3E98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A public member mentioned wanting an opportunity to have intellectually stimulating conversations:</w:t>
      </w:r>
    </w:p>
    <w:p w14:paraId="41B18C39" w14:textId="77777777" w:rsidR="002D7535" w:rsidRPr="002D7535" w:rsidRDefault="002D7535" w:rsidP="002D7535">
      <w:pPr>
        <w:spacing w:after="0" w:line="240" w:lineRule="auto"/>
        <w:rPr>
          <w:rFonts w:cstheme="minorHAnsi"/>
          <w:sz w:val="24"/>
          <w:szCs w:val="24"/>
        </w:rPr>
      </w:pPr>
    </w:p>
    <w:p w14:paraId="535D2D7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know it sounds silly but I do like the clever people stuff. I'm a bit of a closet intellectual I think, I'd like to want to be…So I like being part of, you know, clever conversations and I think I'm probably reasonably clever but I'm not an intellectual so I love being with people who've got, you know, brains the size of a planet, erm, and I, you know, that’s so often in research. (carer, 7)</w:t>
      </w:r>
    </w:p>
    <w:p w14:paraId="38A50D83" w14:textId="77777777" w:rsidR="002D7535" w:rsidRPr="002D7535" w:rsidRDefault="002D7535" w:rsidP="002D7535">
      <w:pPr>
        <w:spacing w:after="0" w:line="240" w:lineRule="auto"/>
        <w:rPr>
          <w:rFonts w:cstheme="minorHAnsi"/>
          <w:sz w:val="24"/>
          <w:szCs w:val="24"/>
        </w:rPr>
      </w:pPr>
    </w:p>
    <w:p w14:paraId="2F041CA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Emotional reasons included academics and coordinators wanting to talk with and develop relationships with public members. Several academics explained that in a previous role they had enjoyed talking to the patients more than anything else so they purposefully looked for something similar with an opportunity to talk to people about their experiences of health and social care or how they had cared for their relatives. One academic explained how engaging with public members reminded them of the importance of involvement:</w:t>
      </w:r>
    </w:p>
    <w:p w14:paraId="4BCCFAA1" w14:textId="77777777" w:rsidR="002D7535" w:rsidRPr="002D7535" w:rsidRDefault="002D7535" w:rsidP="002D7535">
      <w:pPr>
        <w:spacing w:after="0" w:line="240" w:lineRule="auto"/>
        <w:rPr>
          <w:rFonts w:cstheme="minorHAnsi"/>
          <w:sz w:val="24"/>
          <w:szCs w:val="24"/>
        </w:rPr>
      </w:pPr>
    </w:p>
    <w:p w14:paraId="11B7CDE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Engaging with the PPI members I think is my favourite part of it because they really remind you about what, why, whatever it is that you're doing is important and why overall it is important, erm, to do the work that we do. (academic, 2)</w:t>
      </w:r>
    </w:p>
    <w:p w14:paraId="5362E179" w14:textId="77777777" w:rsidR="002D7535" w:rsidRPr="002D7535" w:rsidRDefault="002D7535" w:rsidP="002D7535">
      <w:pPr>
        <w:spacing w:after="0" w:line="240" w:lineRule="auto"/>
        <w:rPr>
          <w:rFonts w:cstheme="minorHAnsi"/>
          <w:sz w:val="24"/>
          <w:szCs w:val="24"/>
        </w:rPr>
      </w:pPr>
    </w:p>
    <w:p w14:paraId="1370AE89" w14:textId="77777777" w:rsidR="002D7535" w:rsidRPr="002D7535" w:rsidRDefault="002D7535" w:rsidP="002D7535">
      <w:pPr>
        <w:spacing w:after="0" w:line="240" w:lineRule="auto"/>
        <w:rPr>
          <w:rFonts w:ascii="Calibri" w:hAnsi="Calibri" w:cs="Calibri"/>
          <w:sz w:val="24"/>
          <w:szCs w:val="24"/>
          <w:lang w:eastAsia="en-GB"/>
        </w:rPr>
      </w:pPr>
      <w:r w:rsidRPr="002D7535">
        <w:rPr>
          <w:rFonts w:cstheme="minorHAnsi"/>
          <w:sz w:val="24"/>
          <w:szCs w:val="24"/>
        </w:rPr>
        <w:t xml:space="preserve">Similarly, public </w:t>
      </w:r>
      <w:r w:rsidRPr="002D7535">
        <w:rPr>
          <w:rFonts w:ascii="Calibri" w:hAnsi="Calibri" w:cs="Calibri"/>
          <w:sz w:val="24"/>
          <w:szCs w:val="24"/>
          <w:lang w:eastAsia="en-GB"/>
        </w:rPr>
        <w:t>members wanted to feel part of a community and to be able to work together to achieve something. One public member said: “</w:t>
      </w:r>
      <w:r w:rsidRPr="002D7535">
        <w:rPr>
          <w:rFonts w:ascii="Calibri" w:hAnsi="Calibri" w:cs="Calibri"/>
          <w:sz w:val="24"/>
          <w:szCs w:val="24"/>
        </w:rPr>
        <w:t>people say that it’s useful. So, as long as people say what you're doing’s useful you keep going don’t you?” (patient, 1c). Being able to make a difference was also a common motivating factor for public members:</w:t>
      </w:r>
    </w:p>
    <w:p w14:paraId="64E46D7F" w14:textId="77777777" w:rsidR="002D7535" w:rsidRPr="002D7535" w:rsidRDefault="002D7535" w:rsidP="002D7535">
      <w:pPr>
        <w:spacing w:after="0" w:line="240" w:lineRule="auto"/>
        <w:rPr>
          <w:rFonts w:ascii="Calibri" w:hAnsi="Calibri" w:cs="Calibri"/>
          <w:sz w:val="24"/>
          <w:szCs w:val="24"/>
          <w:lang w:eastAsia="en-GB"/>
        </w:rPr>
      </w:pPr>
    </w:p>
    <w:p w14:paraId="2A499607"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t’s nice to think that we as, erm, relative lay people can actually make a difference. So, that’s always a reward isn’t it, making a difference. That’s, erm, kind of a, almost becoming a cliché isn’t it? But yes, it’s nice to get that feedback so you know you are making a difference. (carer/public member, 9b)</w:t>
      </w:r>
    </w:p>
    <w:p w14:paraId="640D4BCE" w14:textId="77777777" w:rsidR="002D7535" w:rsidRPr="002D7535" w:rsidRDefault="002D7535" w:rsidP="002D7535">
      <w:pPr>
        <w:spacing w:after="0" w:line="240" w:lineRule="auto"/>
        <w:rPr>
          <w:rFonts w:ascii="Calibri" w:hAnsi="Calibri" w:cs="Calibri"/>
          <w:sz w:val="24"/>
          <w:szCs w:val="24"/>
        </w:rPr>
      </w:pPr>
    </w:p>
    <w:p w14:paraId="6D21FFB1"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 xml:space="preserve">Public members often expressed a keen interest in research, describing it as enthralling or saying they felt passionate or enthusiastic. </w:t>
      </w:r>
      <w:r w:rsidRPr="002D7535">
        <w:rPr>
          <w:rFonts w:ascii="Calibri" w:hAnsi="Calibri" w:cs="Calibri"/>
          <w:sz w:val="24"/>
          <w:szCs w:val="24"/>
        </w:rPr>
        <w:t>For some, emotions could be challenging, for example if someone became unwell they could experience a sense of loss of work or health which then became a strong motivating factor for their involvement:</w:t>
      </w:r>
    </w:p>
    <w:p w14:paraId="4C5B0BAE" w14:textId="77777777" w:rsidR="002D7535" w:rsidRPr="002D7535" w:rsidRDefault="002D7535" w:rsidP="002D7535">
      <w:pPr>
        <w:spacing w:after="0" w:line="240" w:lineRule="auto"/>
        <w:rPr>
          <w:rFonts w:ascii="Calibri" w:hAnsi="Calibri" w:cs="Calibri"/>
          <w:sz w:val="24"/>
          <w:szCs w:val="24"/>
        </w:rPr>
      </w:pPr>
    </w:p>
    <w:p w14:paraId="5BDBFF15"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eastAsia="Calibri" w:hAnsi="Calibri" w:cs="Calibri"/>
          <w:sz w:val="24"/>
          <w:szCs w:val="24"/>
        </w:rPr>
        <w:t>I remember one person came who was very ill and really wanted to do it, er, and had a lot to say…And they were so desperate to do it because they’d lost so much else through their illness and they wanted to give back. They wanted to be in a role where they were contributing, they’d done that kind of work all their life and they’d volunteered all their life so to suddenly lose those things was devastating and they just wanted to keep volunteering and helping. (academic/clinician, 19)</w:t>
      </w:r>
    </w:p>
    <w:p w14:paraId="21D59F8C" w14:textId="77777777" w:rsidR="002D7535" w:rsidRPr="002D7535" w:rsidRDefault="002D7535" w:rsidP="002D7535">
      <w:pPr>
        <w:spacing w:after="0" w:line="240" w:lineRule="auto"/>
        <w:rPr>
          <w:rFonts w:ascii="Calibri" w:hAnsi="Calibri" w:cs="Calibri"/>
          <w:sz w:val="24"/>
          <w:szCs w:val="24"/>
          <w:lang w:eastAsia="en-GB"/>
        </w:rPr>
      </w:pPr>
    </w:p>
    <w:p w14:paraId="1B568C5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ften public members were motivated for these very personal reasons, including having a health condition themselves, caring for relatives or the death of a loved one. One public member described losing a parent to cancer and felt that they had received a poor palliative care service. Another was motivated by the death of their partner:</w:t>
      </w:r>
    </w:p>
    <w:p w14:paraId="6251935B" w14:textId="77777777" w:rsidR="002D7535" w:rsidRPr="002D7535" w:rsidRDefault="002D7535" w:rsidP="002D7535">
      <w:pPr>
        <w:spacing w:after="0" w:line="240" w:lineRule="auto"/>
        <w:rPr>
          <w:rFonts w:cstheme="minorHAnsi"/>
          <w:sz w:val="24"/>
          <w:szCs w:val="24"/>
        </w:rPr>
      </w:pPr>
    </w:p>
    <w:p w14:paraId="6E8EF009"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 xml:space="preserve">Certainly, my motivation for doing that, and I sort, I often talk about my rationale for anything I do in relation to palliative care is to try and do it in [partners] name and make it </w:t>
      </w:r>
      <w:r w:rsidRPr="002D7535">
        <w:rPr>
          <w:rFonts w:cstheme="minorHAnsi"/>
          <w:sz w:val="24"/>
          <w:szCs w:val="24"/>
        </w:rPr>
        <w:lastRenderedPageBreak/>
        <w:t>better for those people who follow them…So it’s like I suppose it’s part of my tribute to them and I felt that my voice was welcomed. I mean I was welcomed, erm, I felt I was able to contribute because I was able to bring it away from the sort of the stats and the research and down to the personal experience so that that made me that made me feel as if it was I was doing something useful. (carer, 7)</w:t>
      </w:r>
    </w:p>
    <w:p w14:paraId="7C9B6B46" w14:textId="77777777" w:rsidR="002D7535" w:rsidRPr="002D7535" w:rsidRDefault="002D7535" w:rsidP="002D7535">
      <w:pPr>
        <w:spacing w:after="0" w:line="240" w:lineRule="auto"/>
        <w:rPr>
          <w:rFonts w:ascii="Calibri" w:hAnsi="Calibri" w:cs="Calibri"/>
          <w:sz w:val="24"/>
          <w:szCs w:val="24"/>
          <w:lang w:eastAsia="en-GB"/>
        </w:rPr>
      </w:pPr>
    </w:p>
    <w:p w14:paraId="716F4CB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Usually, public members were paid for their involvement, however some stated that even without payment they would still have wanted to have been involved, so although public members appreciated the payment they didn’t see it as the main motivating factor. Instead, they undertook involvement because they were interested in the study or activity and also were aware that the academics were genuinely interested in what they had to say. Some academics echoed this by stating that they carried out involvement because they needed to have a better understanding of what it was like living with a particular health condition and wanted to listen to and learn about the experiences of patients and carers:</w:t>
      </w:r>
    </w:p>
    <w:p w14:paraId="55E02004" w14:textId="77777777" w:rsidR="002D7535" w:rsidRPr="002D7535" w:rsidRDefault="002D7535" w:rsidP="002D7535">
      <w:pPr>
        <w:spacing w:after="0" w:line="240" w:lineRule="auto"/>
        <w:rPr>
          <w:rFonts w:cstheme="minorHAnsi"/>
          <w:sz w:val="24"/>
          <w:szCs w:val="24"/>
        </w:rPr>
      </w:pPr>
    </w:p>
    <w:p w14:paraId="12391133"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Maybe my own sort of what I think is important, I mean of course it depends on what you're actually researching but, erm, you know, for this field I felt it was very important that I understood what it was like, er, as much as possible to live with breathlessness and, you know, how that experience was…I got to know these people as people and I could see some of the difficulties they were having as time went on…And, yeah, I really do feel for me that all of this comes from, I believe it’s important for a researcher to understand about what patients and carers think and feel and experience. (academic, 4)</w:t>
      </w:r>
    </w:p>
    <w:p w14:paraId="3255798A" w14:textId="77777777" w:rsidR="002D7535" w:rsidRPr="002D7535" w:rsidRDefault="002D7535" w:rsidP="002D7535">
      <w:pPr>
        <w:spacing w:after="0" w:line="240" w:lineRule="auto"/>
        <w:rPr>
          <w:rFonts w:ascii="Calibri" w:hAnsi="Calibri" w:cs="Calibri"/>
          <w:b/>
          <w:bCs/>
        </w:rPr>
      </w:pPr>
    </w:p>
    <w:p w14:paraId="14247CD3"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Both academics and public members relayed how wanting to learn was a motivating factor for them. For academics, the learning often explicitly concerned learning how to undertake involvement and how to do it better. Some also spoke of how they always learnt something new when talking with public members:</w:t>
      </w:r>
    </w:p>
    <w:p w14:paraId="56D56E63" w14:textId="77777777" w:rsidR="002D7535" w:rsidRPr="002D7535" w:rsidRDefault="002D7535" w:rsidP="002D7535">
      <w:pPr>
        <w:spacing w:after="0" w:line="240" w:lineRule="auto"/>
        <w:rPr>
          <w:rFonts w:ascii="Calibri" w:hAnsi="Calibri" w:cs="Calibri"/>
          <w:sz w:val="24"/>
          <w:szCs w:val="24"/>
          <w:lang w:eastAsia="en-GB"/>
        </w:rPr>
      </w:pPr>
    </w:p>
    <w:p w14:paraId="54F8AD98"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rPr>
        <w:t>I think I've always liked the bits of my job that involved talking to people…And so I think for me, doing public involvement activities, was kind of in the first instance, it was part of just kind of doing another bit of my job that I enjoyed because it involved talking to people, having, you know, forming relationships with people. And I think because you always learnt something you didn't expect to learn often or, I don't know, there was always something interesting that came out of those experiences. (academic, 13)</w:t>
      </w:r>
    </w:p>
    <w:p w14:paraId="6328940E" w14:textId="77777777" w:rsidR="002D7535" w:rsidRPr="002D7535" w:rsidRDefault="002D7535" w:rsidP="002D7535">
      <w:pPr>
        <w:spacing w:after="0" w:line="240" w:lineRule="auto"/>
        <w:rPr>
          <w:rFonts w:ascii="Calibri" w:hAnsi="Calibri" w:cs="Calibri"/>
          <w:sz w:val="24"/>
          <w:szCs w:val="24"/>
          <w:lang w:eastAsia="en-GB"/>
        </w:rPr>
      </w:pPr>
    </w:p>
    <w:p w14:paraId="26C4D63F" w14:textId="77777777" w:rsidR="002D7535" w:rsidRPr="002D7535" w:rsidRDefault="002D7535" w:rsidP="002D7535">
      <w:pPr>
        <w:spacing w:after="0" w:line="240" w:lineRule="auto"/>
        <w:rPr>
          <w:rFonts w:cstheme="minorHAnsi"/>
          <w:sz w:val="24"/>
          <w:szCs w:val="24"/>
        </w:rPr>
      </w:pPr>
      <w:r w:rsidRPr="002D7535">
        <w:rPr>
          <w:rFonts w:ascii="Calibri" w:hAnsi="Calibri" w:cs="Calibri"/>
          <w:sz w:val="24"/>
          <w:szCs w:val="24"/>
          <w:lang w:eastAsia="en-GB"/>
        </w:rPr>
        <w:t xml:space="preserve">Public members also said they were interested in new experiences and learning new things, that they welcomed the opportunity to learn from each other and also to see how people worked together in studies. One public member also mentioned the reputation of the centre as being a motivating factor. Public members wanted to </w:t>
      </w:r>
      <w:r w:rsidRPr="002D7535">
        <w:rPr>
          <w:rFonts w:cstheme="minorHAnsi"/>
          <w:sz w:val="24"/>
          <w:szCs w:val="24"/>
        </w:rPr>
        <w:t>learn about different aspects of research including the funding, science, methodologies and types of studies:</w:t>
      </w:r>
    </w:p>
    <w:p w14:paraId="685BFDB6" w14:textId="77777777" w:rsidR="002D7535" w:rsidRPr="002D7535" w:rsidRDefault="002D7535" w:rsidP="002D7535">
      <w:pPr>
        <w:spacing w:after="0" w:line="240" w:lineRule="auto"/>
        <w:rPr>
          <w:rFonts w:cstheme="minorHAnsi"/>
          <w:sz w:val="24"/>
          <w:szCs w:val="24"/>
        </w:rPr>
      </w:pPr>
    </w:p>
    <w:p w14:paraId="2C210C4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We had an excellent workshop on use of data, second for primary and secondary data on palliative care research and that was everyone was contributing and also learning an awful lot. (patient, 1b)</w:t>
      </w:r>
    </w:p>
    <w:p w14:paraId="0ADFEAFD" w14:textId="77777777" w:rsidR="002D7535" w:rsidRPr="002D7535" w:rsidRDefault="002D7535" w:rsidP="002D7535">
      <w:pPr>
        <w:spacing w:after="0" w:line="240" w:lineRule="auto"/>
        <w:rPr>
          <w:rFonts w:cstheme="minorHAnsi"/>
          <w:sz w:val="24"/>
          <w:szCs w:val="24"/>
        </w:rPr>
      </w:pPr>
    </w:p>
    <w:p w14:paraId="4B46A96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me academics discussed the theoretical philosophies behind involvement and its influence on motivation. They felt that sometimes people talked of doing involvement but didn’t necessarily understand the principles behind it. One academic spoke of the ‘democratisation of science’ and </w:t>
      </w:r>
      <w:r w:rsidRPr="002D7535">
        <w:rPr>
          <w:rFonts w:cstheme="minorHAnsi"/>
          <w:sz w:val="24"/>
          <w:szCs w:val="24"/>
        </w:rPr>
        <w:lastRenderedPageBreak/>
        <w:t>the importance of involving people in research that concerns them. A ‘strong internal driver’ was mentioned by another academic, who explained how their clinical background was influential:</w:t>
      </w:r>
    </w:p>
    <w:p w14:paraId="70DE994E" w14:textId="77777777" w:rsidR="002D7535" w:rsidRPr="002D7535" w:rsidRDefault="002D7535" w:rsidP="002D7535">
      <w:pPr>
        <w:spacing w:after="0" w:line="240" w:lineRule="auto"/>
        <w:rPr>
          <w:rFonts w:cstheme="minorHAnsi"/>
          <w:sz w:val="24"/>
          <w:szCs w:val="24"/>
        </w:rPr>
      </w:pPr>
    </w:p>
    <w:p w14:paraId="26AC35F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You can protect yourself and be quite (laughs) authoritarian or you can really, erm, you can really see things from the patient’s perspective. And I felt that that was something that wasn’t necessarily supported in clinical practice at the time that I was in practice. And so it made a lot of sense to me that the insights and experiences of, erm, people, er, </w:t>
      </w:r>
      <w:r w:rsidRPr="002D7535">
        <w:rPr>
          <w:rFonts w:ascii="Calibri" w:hAnsi="Calibri" w:cs="Calibri"/>
          <w:sz w:val="24"/>
          <w:szCs w:val="24"/>
          <w:lang w:eastAsia="en-GB"/>
        </w:rPr>
        <w:t>that patients and their carers would be crucial for research and so it made sense to me from my clinical background that PPI was something that we should be doing. (academic/ex-clinician, 3)</w:t>
      </w:r>
    </w:p>
    <w:p w14:paraId="379EABC8" w14:textId="77777777" w:rsidR="002D7535" w:rsidRPr="002D7535" w:rsidRDefault="002D7535" w:rsidP="002D7535">
      <w:pPr>
        <w:spacing w:after="0" w:line="240" w:lineRule="auto"/>
        <w:rPr>
          <w:rFonts w:cstheme="minorHAnsi"/>
          <w:sz w:val="24"/>
          <w:szCs w:val="24"/>
        </w:rPr>
      </w:pPr>
    </w:p>
    <w:p w14:paraId="5D30DED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everal moral or ethical reasons were mentioned. For example, similar to the democratisation of science, involvement was simply thought to be ‘the right thing to do’ or just what academics wanted to do. The most significant moral reason cited by public members was wanting to ‘give something back’ or wanting the research to benefit others or society as a whole: </w:t>
      </w:r>
    </w:p>
    <w:p w14:paraId="36E1A703" w14:textId="77777777" w:rsidR="002D7535" w:rsidRPr="002D7535" w:rsidRDefault="002D7535" w:rsidP="002D7535">
      <w:pPr>
        <w:spacing w:after="0" w:line="240" w:lineRule="auto"/>
        <w:rPr>
          <w:rFonts w:cstheme="minorHAnsi"/>
          <w:sz w:val="24"/>
          <w:szCs w:val="24"/>
        </w:rPr>
      </w:pPr>
    </w:p>
    <w:p w14:paraId="09D0EDD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 number of people who said something to me along the lines of, you know, ‘well I do hope that whatever I've had to say will help other people’ and, erm, there is definitely a willingness to share experience just to, you know, for the greater good kind of thing rather than specifically getting some something out of it yourself. (academic, 4)</w:t>
      </w:r>
    </w:p>
    <w:p w14:paraId="2F402898" w14:textId="77777777" w:rsidR="002D7535" w:rsidRPr="002D7535" w:rsidRDefault="002D7535" w:rsidP="002D7535">
      <w:pPr>
        <w:spacing w:after="0" w:line="240" w:lineRule="auto"/>
        <w:rPr>
          <w:rFonts w:cstheme="minorHAnsi"/>
          <w:sz w:val="24"/>
          <w:szCs w:val="24"/>
        </w:rPr>
      </w:pPr>
    </w:p>
    <w:p w14:paraId="4B62158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is was true for many public members who, even if they didn’t have experience of a particular health condition or service, simply wanted to improve the health and wellbeing within their communities. They also wanted people’s voices and views to be heard, in particular those who were marginalised or excluded in some way: </w:t>
      </w:r>
    </w:p>
    <w:p w14:paraId="0CDFB7E1" w14:textId="77777777" w:rsidR="002D7535" w:rsidRPr="002D7535" w:rsidRDefault="002D7535" w:rsidP="002D7535">
      <w:pPr>
        <w:spacing w:after="0" w:line="240" w:lineRule="auto"/>
        <w:rPr>
          <w:rFonts w:cstheme="minorHAnsi"/>
          <w:sz w:val="24"/>
          <w:szCs w:val="24"/>
        </w:rPr>
      </w:pPr>
    </w:p>
    <w:p w14:paraId="7D9DE72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make sure that I put my voice into it, you know, otherwise there’s no point going there, you know, if you just go and not, it doesn’t mean anything at all…And you have to put the views of others. (public member, 11)</w:t>
      </w:r>
    </w:p>
    <w:p w14:paraId="2DBAFBF9" w14:textId="77777777" w:rsidR="002D7535" w:rsidRPr="002D7535" w:rsidRDefault="002D7535" w:rsidP="002D7535">
      <w:pPr>
        <w:spacing w:after="0" w:line="240" w:lineRule="auto"/>
        <w:rPr>
          <w:rFonts w:cstheme="minorHAnsi"/>
          <w:sz w:val="24"/>
          <w:szCs w:val="24"/>
        </w:rPr>
      </w:pPr>
    </w:p>
    <w:p w14:paraId="796149B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otivations also changed over time. Sometimes academics initially undertook involvement because they were required to by funders and later their motivations shifted as they appreciated the impact of involvement:</w:t>
      </w:r>
    </w:p>
    <w:p w14:paraId="2455A52F" w14:textId="77777777" w:rsidR="002D7535" w:rsidRPr="002D7535" w:rsidRDefault="002D7535" w:rsidP="002D7535">
      <w:pPr>
        <w:spacing w:after="0" w:line="240" w:lineRule="auto"/>
        <w:rPr>
          <w:rFonts w:cstheme="minorHAnsi"/>
          <w:sz w:val="24"/>
          <w:szCs w:val="24"/>
        </w:rPr>
      </w:pPr>
    </w:p>
    <w:p w14:paraId="04AEBC7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There's, I think, that personal experience as well, where people just see for themselves the important role that PPI plays. It just brings it home, you know. It becomes more than, ‘well this is expected by NIHR’, or it becomes more about ‘this would be nice to do’, or ‘I'm doing this because I think, because, er, people are expecting me to’. It’s a move towards, ‘well, we should do this because it’s going to improve the research’ (laughs). And it’s been demonstrated, you've experienced that it’s been demonstrated to yourself so, you know, there's a strong internal driver to do it as well.</w:t>
      </w:r>
      <w:r w:rsidRPr="002D7535">
        <w:rPr>
          <w:rFonts w:ascii="Calibri" w:hAnsi="Calibri" w:cs="Calibri"/>
          <w:b/>
          <w:bCs/>
          <w:lang w:eastAsia="en-GB"/>
        </w:rPr>
        <w:t xml:space="preserve"> </w:t>
      </w:r>
      <w:r w:rsidRPr="002D7535">
        <w:rPr>
          <w:rFonts w:ascii="Calibri" w:hAnsi="Calibri" w:cs="Calibri"/>
          <w:sz w:val="24"/>
          <w:szCs w:val="24"/>
          <w:lang w:eastAsia="en-GB"/>
        </w:rPr>
        <w:t>(academic/ex-clinician, 3)</w:t>
      </w:r>
    </w:p>
    <w:p w14:paraId="3E7FEFA7" w14:textId="77777777" w:rsidR="002D7535" w:rsidRPr="002D7535" w:rsidRDefault="002D7535" w:rsidP="002D7535">
      <w:pPr>
        <w:spacing w:after="0" w:line="240" w:lineRule="auto"/>
        <w:rPr>
          <w:rFonts w:cstheme="minorHAnsi"/>
          <w:b/>
          <w:bCs/>
          <w:sz w:val="24"/>
          <w:szCs w:val="24"/>
        </w:rPr>
      </w:pPr>
    </w:p>
    <w:p w14:paraId="4D19A0C6" w14:textId="15ECFAF7" w:rsidR="002D7535" w:rsidRPr="002D7535" w:rsidRDefault="000B1D68" w:rsidP="002D7535">
      <w:pPr>
        <w:spacing w:after="0" w:line="240" w:lineRule="auto"/>
        <w:rPr>
          <w:rFonts w:cstheme="minorHAnsi"/>
          <w:b/>
          <w:bCs/>
          <w:sz w:val="24"/>
          <w:szCs w:val="24"/>
        </w:rPr>
      </w:pPr>
      <w:bookmarkStart w:id="292" w:name="Impact563"/>
      <w:bookmarkEnd w:id="292"/>
      <w:r>
        <w:rPr>
          <w:rFonts w:cstheme="minorHAnsi"/>
          <w:b/>
          <w:bCs/>
          <w:sz w:val="24"/>
          <w:szCs w:val="24"/>
        </w:rPr>
        <w:t xml:space="preserve">5.6.3 </w:t>
      </w:r>
      <w:r w:rsidR="002D7535" w:rsidRPr="002D7535">
        <w:rPr>
          <w:rFonts w:cstheme="minorHAnsi"/>
          <w:b/>
          <w:bCs/>
          <w:sz w:val="24"/>
          <w:szCs w:val="24"/>
        </w:rPr>
        <w:t>Impact of involvement</w:t>
      </w:r>
    </w:p>
    <w:p w14:paraId="6B39B43A" w14:textId="77777777" w:rsidR="002D7535" w:rsidRPr="002D7535" w:rsidRDefault="002D7535" w:rsidP="002D7535">
      <w:pPr>
        <w:spacing w:after="0" w:line="240" w:lineRule="auto"/>
        <w:rPr>
          <w:rFonts w:cstheme="minorHAnsi"/>
          <w:b/>
          <w:bCs/>
          <w:sz w:val="24"/>
          <w:szCs w:val="24"/>
        </w:rPr>
      </w:pPr>
    </w:p>
    <w:p w14:paraId="1FC40F4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impact of involvement was described by different participants, usually in positive terms. One academic said: “</w:t>
      </w:r>
      <w:r w:rsidRPr="002D7535">
        <w:rPr>
          <w:rFonts w:ascii="Calibri" w:hAnsi="Calibri" w:cs="Calibri"/>
          <w:sz w:val="24"/>
          <w:szCs w:val="24"/>
          <w:lang w:eastAsia="en-GB"/>
        </w:rPr>
        <w:t xml:space="preserve">One word from them [public member] says more than ten from you!” (academic/clinician, 6). </w:t>
      </w:r>
      <w:r w:rsidRPr="002D7535">
        <w:rPr>
          <w:rFonts w:cstheme="minorHAnsi"/>
          <w:sz w:val="24"/>
          <w:szCs w:val="24"/>
        </w:rPr>
        <w:t xml:space="preserve">Impacts included those directly related to research studies or to the research centre more widely, as well as to those individuals engaged in involvement, both public </w:t>
      </w:r>
      <w:r w:rsidRPr="002D7535">
        <w:rPr>
          <w:rFonts w:cstheme="minorHAnsi"/>
          <w:sz w:val="24"/>
          <w:szCs w:val="24"/>
        </w:rPr>
        <w:lastRenderedPageBreak/>
        <w:t>members and academics. It was recognised that people external to the centre could also be impacted, including clinicians and the general public.</w:t>
      </w:r>
    </w:p>
    <w:p w14:paraId="3F8AFA86" w14:textId="77777777" w:rsidR="002D7535" w:rsidRPr="002D7535" w:rsidRDefault="002D7535" w:rsidP="002D7535">
      <w:pPr>
        <w:spacing w:after="0" w:line="240" w:lineRule="auto"/>
        <w:rPr>
          <w:rFonts w:cstheme="minorHAnsi"/>
          <w:sz w:val="24"/>
          <w:szCs w:val="24"/>
        </w:rPr>
      </w:pPr>
    </w:p>
    <w:p w14:paraId="51B9B77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ith regard to research studies, impacts included improving the study design, addressing ethical issues, ensuring participants would understand the research, saving time and ensuring value for money. Many public members also considered the bigger picture when being involved and asked questions about whether patients would benefit overall from a study being carried out or whether something was realistic in service provision. Being able to marry up the practical realities of clinical care and academic abstractions was important:</w:t>
      </w:r>
    </w:p>
    <w:p w14:paraId="5CBFAFA3" w14:textId="77777777" w:rsidR="002D7535" w:rsidRPr="002D7535" w:rsidRDefault="002D7535" w:rsidP="002D7535">
      <w:pPr>
        <w:spacing w:after="0" w:line="240" w:lineRule="auto"/>
        <w:rPr>
          <w:rFonts w:cstheme="minorHAnsi"/>
          <w:sz w:val="24"/>
          <w:szCs w:val="24"/>
        </w:rPr>
      </w:pPr>
    </w:p>
    <w:p w14:paraId="40C1D98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do not understand the science if I'm honest but that’s kind of the beauty of having, you know, lay people on the group, in that we can cut through all of that stuff and say, you know, ‘yeah, but when are the patients going to benefit from this? And actually, how can you possibly put this into clinical practice?’ </w:t>
      </w:r>
      <w:r w:rsidRPr="002D7535">
        <w:rPr>
          <w:rFonts w:ascii="Calibri" w:hAnsi="Calibri" w:cs="Calibri"/>
          <w:sz w:val="24"/>
          <w:szCs w:val="24"/>
          <w:lang w:eastAsia="en-GB"/>
        </w:rPr>
        <w:t>And erm, and I think that’s our real value. (patient/carer, 8)</w:t>
      </w:r>
    </w:p>
    <w:p w14:paraId="67C2FDA9" w14:textId="77777777" w:rsidR="002D7535" w:rsidRPr="002D7535" w:rsidRDefault="002D7535" w:rsidP="002D7535">
      <w:pPr>
        <w:spacing w:after="0" w:line="240" w:lineRule="auto"/>
        <w:rPr>
          <w:rFonts w:cstheme="minorHAnsi"/>
          <w:sz w:val="24"/>
          <w:szCs w:val="24"/>
        </w:rPr>
      </w:pPr>
    </w:p>
    <w:p w14:paraId="3E8A32A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ften public members were able to raise quite practical issues related to the feasibility of study design. For example, how it would be unpractical to give a patient an app and expect them to be able to use it without some training. Public members suggested some understanding and compassion was needed because patients were unwell and not at their best at such times. Another example concerned how patients would manage at home or how they could realistically get to and from the hospital for treatment:</w:t>
      </w:r>
    </w:p>
    <w:p w14:paraId="56C53C74" w14:textId="77777777" w:rsidR="002D7535" w:rsidRPr="002D7535" w:rsidRDefault="002D7535" w:rsidP="002D7535">
      <w:pPr>
        <w:spacing w:after="0" w:line="240" w:lineRule="auto"/>
        <w:rPr>
          <w:rFonts w:cstheme="minorHAnsi"/>
          <w:sz w:val="24"/>
          <w:szCs w:val="24"/>
        </w:rPr>
      </w:pPr>
    </w:p>
    <w:p w14:paraId="67AD128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Sometimes it is good, erm, for the ordinary person to say that’s all very well but have you thought…It’s fine, you know, that you people are doing these wonderful things but if that person has got cancer have you thought how that person will live at home, you know?...It’s all very well people saying ‘we bring this person in and we do this therapy’ but it would be nice to make some arrangements so that that person can be transported back home by hospital transport safely and comfortably, you know. </w:t>
      </w:r>
      <w:r w:rsidRPr="002D7535">
        <w:rPr>
          <w:rFonts w:ascii="Calibri" w:hAnsi="Calibri" w:cs="Calibri"/>
          <w:sz w:val="24"/>
          <w:szCs w:val="24"/>
          <w:lang w:eastAsia="en-GB"/>
        </w:rPr>
        <w:t>Yeah, so that sort of brings them to the ground a bit you see, that you can’t have science which is not practical. (patient/carer, 5)</w:t>
      </w:r>
    </w:p>
    <w:p w14:paraId="75AD479E" w14:textId="77777777" w:rsidR="002D7535" w:rsidRPr="002D7535" w:rsidRDefault="002D7535" w:rsidP="002D7535">
      <w:pPr>
        <w:spacing w:after="0" w:line="240" w:lineRule="auto"/>
        <w:rPr>
          <w:rFonts w:cstheme="minorHAnsi"/>
          <w:sz w:val="24"/>
          <w:szCs w:val="24"/>
        </w:rPr>
      </w:pPr>
    </w:p>
    <w:p w14:paraId="13A1728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pecific examples of impact on study design were provided, for example additional monitoring was included within a study when this was raised as an issue by public members. One academic described how the recruitment of study participants was increased by involving public members who had experience of the same health condition. A public member gave another example where recruitment to a trial was changed to allow participants to choose whether to receive a treatment or not:</w:t>
      </w:r>
    </w:p>
    <w:p w14:paraId="33B3A83E" w14:textId="77777777" w:rsidR="002D7535" w:rsidRPr="002D7535" w:rsidRDefault="002D7535" w:rsidP="002D7535">
      <w:pPr>
        <w:spacing w:after="0" w:line="240" w:lineRule="auto"/>
        <w:rPr>
          <w:rFonts w:cstheme="minorHAnsi"/>
          <w:sz w:val="24"/>
          <w:szCs w:val="24"/>
        </w:rPr>
      </w:pPr>
    </w:p>
    <w:p w14:paraId="0E4A2E6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d that was quite, you know, that was a challenge for them because that’s not the usual way of doing these kind of trials but they accepted it…it’s recruiting. And they're using it as an exemplar and [another public member] and I are really proud of that work because that’s not us being scientists it’s us as patients saying, ‘you know, we get why you want to do this but the way you want to write the trial is wrong for a patient, it’s not fair and patients won’t understand it’. And actually, I thought it worse than I thought, it wasn’t ethical actually. I felt that strongly about it, erm, and, you know, this way it’s proper informed decision making for everybody, patients know exactly what they're signing up for and they absolutely love it. (patient/carer, 8)</w:t>
      </w:r>
    </w:p>
    <w:p w14:paraId="4EE259F7" w14:textId="77777777" w:rsidR="002D7535" w:rsidRPr="002D7535" w:rsidRDefault="002D7535" w:rsidP="002D7535">
      <w:pPr>
        <w:spacing w:after="0" w:line="240" w:lineRule="auto"/>
        <w:rPr>
          <w:rFonts w:cstheme="minorHAnsi"/>
          <w:sz w:val="24"/>
          <w:szCs w:val="24"/>
        </w:rPr>
      </w:pPr>
    </w:p>
    <w:p w14:paraId="5CA235F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 xml:space="preserve">In another study, academics weren’t sure whether to disclose test results and found that involvement helped resolve this for them: </w:t>
      </w:r>
    </w:p>
    <w:p w14:paraId="55FC36E4" w14:textId="77777777" w:rsidR="002D7535" w:rsidRPr="002D7535" w:rsidRDefault="002D7535" w:rsidP="002D7535">
      <w:pPr>
        <w:spacing w:after="0" w:line="240" w:lineRule="auto"/>
        <w:rPr>
          <w:rFonts w:cstheme="minorHAnsi"/>
          <w:sz w:val="24"/>
          <w:szCs w:val="24"/>
        </w:rPr>
      </w:pPr>
    </w:p>
    <w:p w14:paraId="47D2A89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d that was a particularly thorny nutty question that the PPI people were very helpful in thinking through with us. What were the pros and cons? What were the rights and wrongs? And how would patient participants and their families view this? (academic/clinician, 6)</w:t>
      </w:r>
    </w:p>
    <w:p w14:paraId="779A6193" w14:textId="77777777" w:rsidR="002D7535" w:rsidRPr="002D7535" w:rsidRDefault="002D7535" w:rsidP="002D7535">
      <w:pPr>
        <w:spacing w:after="0" w:line="240" w:lineRule="auto"/>
        <w:rPr>
          <w:rFonts w:cstheme="minorHAnsi"/>
          <w:sz w:val="24"/>
          <w:szCs w:val="24"/>
        </w:rPr>
      </w:pPr>
    </w:p>
    <w:p w14:paraId="789E317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it wasn’t possible to implement the suggestions of public members and compromises were made:</w:t>
      </w:r>
    </w:p>
    <w:p w14:paraId="67DDC0F5" w14:textId="77777777" w:rsidR="002D7535" w:rsidRPr="002D7535" w:rsidRDefault="002D7535" w:rsidP="002D7535">
      <w:pPr>
        <w:spacing w:after="0" w:line="240" w:lineRule="auto"/>
        <w:rPr>
          <w:rFonts w:cstheme="minorHAnsi"/>
          <w:sz w:val="24"/>
          <w:szCs w:val="24"/>
        </w:rPr>
      </w:pPr>
    </w:p>
    <w:p w14:paraId="41405F8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And I saw the two qualitative researchers, their faces just dropped and I thought oh! But the lead researcher said to me ‘I'm not going to be able to do that because the project’s gone too far for me to change things but what I can do is ask them on a regular basis about their weight’ and I felt that she was making a compromise there. So, she couldn’t run with me completely but she met me halfway. So, that was an example of having an impact, not the impact I intended, but some kind of impact that was still meaningful. (patient/carer, 18)</w:t>
      </w:r>
    </w:p>
    <w:p w14:paraId="5D9DA6CB" w14:textId="77777777" w:rsidR="002D7535" w:rsidRPr="002D7535" w:rsidRDefault="002D7535" w:rsidP="002D7535">
      <w:pPr>
        <w:spacing w:after="0" w:line="240" w:lineRule="auto"/>
        <w:rPr>
          <w:rFonts w:cstheme="minorHAnsi"/>
          <w:sz w:val="24"/>
          <w:szCs w:val="24"/>
        </w:rPr>
      </w:pPr>
    </w:p>
    <w:p w14:paraId="0414910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impact of involvement could be significant and many public members felt they were adding value and making the researchers think about things they wouldn’t necessarily have thought of otherwise. There were sometimes substantial changes in study design. In one example, feedback from public members led to academics holding discussions with other research partners in order to re-evaluate a study. Another example was cited where a study was scaled back to a smaller feasibility design after involvement by public members. On several occasions a grant application was stopped completely:</w:t>
      </w:r>
    </w:p>
    <w:p w14:paraId="240CF790" w14:textId="77777777" w:rsidR="002D7535" w:rsidRPr="002D7535" w:rsidRDefault="002D7535" w:rsidP="002D7535">
      <w:pPr>
        <w:spacing w:after="0" w:line="240" w:lineRule="auto"/>
        <w:rPr>
          <w:rFonts w:cstheme="minorHAnsi"/>
          <w:sz w:val="24"/>
          <w:szCs w:val="24"/>
        </w:rPr>
      </w:pPr>
    </w:p>
    <w:p w14:paraId="20821B5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y completely stopped the grant application because, erm, of our discussions. I mean, they’d gone quite a long way down the track and they were going, they really got, erm, quite a plan set out but they decided not to go ahead with it just because of our discussions. (public member, 9a)</w:t>
      </w:r>
    </w:p>
    <w:p w14:paraId="3A60A6A3" w14:textId="77777777" w:rsidR="002D7535" w:rsidRPr="002D7535" w:rsidRDefault="002D7535" w:rsidP="002D7535">
      <w:pPr>
        <w:spacing w:after="0" w:line="240" w:lineRule="auto"/>
        <w:rPr>
          <w:rFonts w:cstheme="minorHAnsi"/>
          <w:sz w:val="24"/>
          <w:szCs w:val="24"/>
        </w:rPr>
      </w:pPr>
    </w:p>
    <w:p w14:paraId="28E58B9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significance of allowing people to have a voice was also mentioned. A carer spoke of the last days of their partner and how important it was that both patients and carers were listened to:</w:t>
      </w:r>
    </w:p>
    <w:p w14:paraId="0929DC0E" w14:textId="77777777" w:rsidR="002D7535" w:rsidRPr="002D7535" w:rsidRDefault="002D7535" w:rsidP="002D7535">
      <w:pPr>
        <w:spacing w:after="0" w:line="240" w:lineRule="auto"/>
        <w:rPr>
          <w:rFonts w:cstheme="minorHAnsi"/>
          <w:sz w:val="24"/>
          <w:szCs w:val="24"/>
        </w:rPr>
      </w:pPr>
    </w:p>
    <w:p w14:paraId="25EBCCA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often think even now of [partner’s]</w:t>
      </w:r>
      <w:r w:rsidRPr="002D7535">
        <w:rPr>
          <w:rFonts w:ascii="Calibri" w:hAnsi="Calibri" w:cs="Calibri"/>
          <w:sz w:val="24"/>
          <w:szCs w:val="24"/>
        </w:rPr>
        <w:t xml:space="preserve"> last days and the fact that I was able to get them into the hospice. </w:t>
      </w:r>
      <w:r w:rsidRPr="002D7535">
        <w:rPr>
          <w:rFonts w:ascii="Calibri" w:hAnsi="Calibri" w:cs="Calibri"/>
          <w:sz w:val="24"/>
          <w:szCs w:val="24"/>
          <w:lang w:eastAsia="en-GB"/>
        </w:rPr>
        <w:t>I'm not so sure whether health care providers quite understand that so that’s why involvement is so important. And, you know, so that the voices of those people who are dying or are, you know, who are terminally ill and the voices of those people who have loved and cared for someone in that situation, it’s just so important that they're heard because they're gold aren’t they? They're like gold dust in terms of informing and, you know, if we accept that we want to improve things going forward and the best way of doing that is to hear the voices of people who've been through it. (carer, 7)</w:t>
      </w:r>
    </w:p>
    <w:p w14:paraId="62169B53" w14:textId="77777777" w:rsidR="002D7535" w:rsidRPr="002D7535" w:rsidRDefault="002D7535" w:rsidP="002D7535">
      <w:pPr>
        <w:spacing w:after="0" w:line="240" w:lineRule="auto"/>
        <w:rPr>
          <w:rFonts w:cstheme="minorHAnsi"/>
          <w:sz w:val="24"/>
          <w:szCs w:val="24"/>
        </w:rPr>
      </w:pPr>
    </w:p>
    <w:p w14:paraId="1851A0A3" w14:textId="26909DEB"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Public members spoke about the impacts on them, including learning about research and increasing their skills: “And I think that’s [writing] been wonderful</w:t>
      </w:r>
      <w:r w:rsidRPr="002D7535">
        <w:rPr>
          <w:rFonts w:ascii="Calibri" w:hAnsi="Calibri" w:cs="Calibri"/>
          <w:sz w:val="24"/>
          <w:szCs w:val="24"/>
        </w:rPr>
        <w:t xml:space="preserve">, erm, it’s brought out a skill I didn't even know that I had!” (patient/carer, 18). Another impact for public members included feeling valued, for example, one had won an award after being nominated by the site. Receiving awards for involvement was also appreciated by academics and a coordinator </w:t>
      </w:r>
      <w:r w:rsidRPr="002D7535">
        <w:rPr>
          <w:rFonts w:cstheme="minorHAnsi"/>
          <w:sz w:val="24"/>
          <w:szCs w:val="24"/>
        </w:rPr>
        <w:t>(</w:t>
      </w:r>
      <w:bookmarkStart w:id="293" w:name="_Hlk152666689"/>
      <w:r w:rsidR="00282213">
        <w:rPr>
          <w:rFonts w:cstheme="minorHAnsi"/>
          <w:b/>
          <w:bCs/>
          <w:sz w:val="24"/>
          <w:szCs w:val="24"/>
        </w:rPr>
        <w:fldChar w:fldCharType="begin"/>
      </w:r>
      <w:r w:rsidR="00282213">
        <w:rPr>
          <w:rFonts w:cstheme="minorHAnsi"/>
          <w:b/>
          <w:bCs/>
          <w:sz w:val="24"/>
          <w:szCs w:val="24"/>
        </w:rPr>
        <w:instrText>HYPERLINK  \l "Vignette4"</w:instrText>
      </w:r>
      <w:r w:rsidR="00282213">
        <w:rPr>
          <w:rFonts w:cstheme="minorHAnsi"/>
          <w:b/>
          <w:bCs/>
          <w:sz w:val="24"/>
          <w:szCs w:val="24"/>
        </w:rPr>
      </w:r>
      <w:r w:rsidR="00282213">
        <w:rPr>
          <w:rFonts w:cstheme="minorHAnsi"/>
          <w:b/>
          <w:bCs/>
          <w:sz w:val="24"/>
          <w:szCs w:val="24"/>
        </w:rPr>
        <w:fldChar w:fldCharType="separate"/>
      </w:r>
      <w:r w:rsidRPr="00282213">
        <w:rPr>
          <w:rStyle w:val="Hyperlink"/>
          <w:rFonts w:cstheme="minorHAnsi"/>
          <w:b/>
          <w:bCs/>
          <w:sz w:val="24"/>
          <w:szCs w:val="24"/>
        </w:rPr>
        <w:t>Vignette 4. Increasing diversity and inclusion</w:t>
      </w:r>
      <w:r w:rsidR="00282213">
        <w:rPr>
          <w:rFonts w:cstheme="minorHAnsi"/>
          <w:b/>
          <w:bCs/>
          <w:sz w:val="24"/>
          <w:szCs w:val="24"/>
        </w:rPr>
        <w:fldChar w:fldCharType="end"/>
      </w:r>
      <w:r w:rsidRPr="002D7535">
        <w:rPr>
          <w:rFonts w:cstheme="minorHAnsi"/>
          <w:sz w:val="24"/>
          <w:szCs w:val="24"/>
        </w:rPr>
        <w:t>).</w:t>
      </w:r>
      <w:bookmarkEnd w:id="293"/>
    </w:p>
    <w:p w14:paraId="0E8C4CC2" w14:textId="77777777" w:rsidR="002D7535" w:rsidRPr="002D7535" w:rsidRDefault="002D7535" w:rsidP="002D7535">
      <w:pPr>
        <w:spacing w:after="0" w:line="240" w:lineRule="auto"/>
        <w:rPr>
          <w:rFonts w:ascii="Calibri" w:hAnsi="Calibri" w:cs="Calibri"/>
          <w:sz w:val="24"/>
          <w:szCs w:val="24"/>
        </w:rPr>
      </w:pPr>
    </w:p>
    <w:p w14:paraId="37696327"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However, negative impacts were also cited. In particular, it was acknowledged in both sites, that involvement in this area of research could be stressful or upsetting for public members. It was felt that having researchers with clinical skills could help with this. Some academics were concerned that the current processes could be improved and there was a need to ensure public members were supported appropriately:</w:t>
      </w:r>
    </w:p>
    <w:p w14:paraId="610D9D3E" w14:textId="77777777" w:rsidR="002D7535" w:rsidRPr="002D7535" w:rsidRDefault="002D7535" w:rsidP="002D7535">
      <w:pPr>
        <w:spacing w:after="0" w:line="240" w:lineRule="auto"/>
        <w:rPr>
          <w:rFonts w:ascii="Calibri" w:hAnsi="Calibri" w:cs="Calibri"/>
          <w:sz w:val="24"/>
          <w:szCs w:val="24"/>
        </w:rPr>
      </w:pPr>
    </w:p>
    <w:p w14:paraId="625637B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How you do, erm, help somebody who’s experiencing distress because of their involvement work? So, having clinical training would be one answer to that, erm…I think they're [staff] probably not as geared towards asking people ‘how has that impacted you? Has that had an impact on you, the subject matter?’ Do you know what I mean? (academic/clinician, 10a)</w:t>
      </w:r>
    </w:p>
    <w:p w14:paraId="20A3C89D" w14:textId="77777777" w:rsidR="002D7535" w:rsidRPr="002D7535" w:rsidRDefault="002D7535" w:rsidP="002D7535">
      <w:pPr>
        <w:spacing w:after="0" w:line="240" w:lineRule="auto"/>
        <w:rPr>
          <w:rFonts w:cstheme="minorHAnsi"/>
          <w:sz w:val="24"/>
          <w:szCs w:val="24"/>
        </w:rPr>
      </w:pPr>
    </w:p>
    <w:p w14:paraId="4653E8C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mpacts on other people were described, in fact some felt that enabling others to understand the experiences of public members was important. Several academics spoke about how involvement had raised awareness of what it was like for patients living with particular health conditions or their carers. Academics, clinicians and the general public were mentioned as benefitting from this. For example, a Delphi study was thought to have raised awareness for clinicians of patients’ experiences:</w:t>
      </w:r>
    </w:p>
    <w:p w14:paraId="1C170267" w14:textId="77777777" w:rsidR="002D7535" w:rsidRPr="002D7535" w:rsidRDefault="002D7535" w:rsidP="002D7535">
      <w:pPr>
        <w:spacing w:after="0" w:line="240" w:lineRule="auto"/>
        <w:rPr>
          <w:rFonts w:cstheme="minorHAnsi"/>
          <w:sz w:val="24"/>
          <w:szCs w:val="24"/>
        </w:rPr>
      </w:pPr>
    </w:p>
    <w:p w14:paraId="39C3DB8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But actually, having them [public members] as part of the Delphi panel has been fascinating because there’s been quite some interesting things that have come out of it and it’s also helped focus the clinician’s mind about what really matters. And it’s to develop a core outcome set for clinical practice and research for bowel obstruction and the PPI members of the Delphi panel have been very instrumental in framing the contents in which the clinicians have responded. It’s stopped the clinicians going down the rabbit hole of blood tests. (academic/clinician, 6)</w:t>
      </w:r>
    </w:p>
    <w:p w14:paraId="29CA5131" w14:textId="77777777" w:rsidR="002D7535" w:rsidRPr="002D7535" w:rsidRDefault="002D7535" w:rsidP="002D7535">
      <w:pPr>
        <w:spacing w:after="0" w:line="240" w:lineRule="auto"/>
        <w:rPr>
          <w:rFonts w:cstheme="minorHAnsi"/>
          <w:sz w:val="24"/>
          <w:szCs w:val="24"/>
        </w:rPr>
      </w:pPr>
    </w:p>
    <w:p w14:paraId="51999BA4" w14:textId="2A98D752"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Bringing Breathlessness into View study </w:t>
      </w:r>
      <w:r w:rsidRPr="002D7535">
        <w:rPr>
          <w:rFonts w:ascii="Calibri" w:hAnsi="Calibri" w:cs="Calibri"/>
          <w:sz w:val="24"/>
          <w:szCs w:val="24"/>
        </w:rPr>
        <w:t>(</w:t>
      </w:r>
      <w:hyperlink w:anchor="Vignette3" w:history="1">
        <w:r w:rsidRPr="00282213">
          <w:rPr>
            <w:rStyle w:val="Hyperlink"/>
            <w:rFonts w:ascii="Calibri" w:hAnsi="Calibri" w:cs="Calibri"/>
            <w:b/>
            <w:bCs/>
            <w:sz w:val="24"/>
            <w:szCs w:val="24"/>
          </w:rPr>
          <w:t xml:space="preserve">Vignette 3. </w:t>
        </w:r>
        <w:r w:rsidRPr="00282213">
          <w:rPr>
            <w:rStyle w:val="Hyperlink"/>
            <w:b/>
            <w:bCs/>
            <w:sz w:val="24"/>
            <w:szCs w:val="24"/>
          </w:rPr>
          <w:t>Bringing Breathlessness into View</w:t>
        </w:r>
      </w:hyperlink>
      <w:r w:rsidRPr="002D7535">
        <w:rPr>
          <w:rFonts w:ascii="Calibri" w:hAnsi="Calibri" w:cs="Calibri"/>
          <w:sz w:val="24"/>
          <w:szCs w:val="24"/>
        </w:rPr>
        <w:t xml:space="preserve">) </w:t>
      </w:r>
      <w:r w:rsidRPr="002D7535">
        <w:rPr>
          <w:rFonts w:cstheme="minorHAnsi"/>
          <w:sz w:val="24"/>
          <w:szCs w:val="24"/>
        </w:rPr>
        <w:t>was also cited as having significant impact in this respect:</w:t>
      </w:r>
    </w:p>
    <w:p w14:paraId="0CF4D06D" w14:textId="77777777" w:rsidR="002D7535" w:rsidRPr="002D7535" w:rsidRDefault="002D7535" w:rsidP="002D7535">
      <w:pPr>
        <w:spacing w:after="0" w:line="240" w:lineRule="auto"/>
        <w:rPr>
          <w:rFonts w:cstheme="minorHAnsi"/>
          <w:sz w:val="24"/>
          <w:szCs w:val="24"/>
        </w:rPr>
      </w:pPr>
    </w:p>
    <w:p w14:paraId="26ECA40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that the involvement there in terms of the breathlessness exhibition, the impact that those contributors have made in the reach of what [researcher] has done and the reach of what we've done as a centre in terms of breathlessness, I think is second to none. And they have got that voice further and wider than we would have done without them, in terms of bringing it to the general public, bringing it to the general practice, totally invaluable. (academic/clinician, 6)</w:t>
      </w:r>
    </w:p>
    <w:p w14:paraId="5F5CECB1" w14:textId="77777777" w:rsidR="002D7535" w:rsidRPr="002D7535" w:rsidRDefault="002D7535" w:rsidP="002D7535">
      <w:pPr>
        <w:spacing w:after="0" w:line="240" w:lineRule="auto"/>
        <w:rPr>
          <w:rFonts w:cstheme="minorHAnsi"/>
          <w:sz w:val="24"/>
          <w:szCs w:val="24"/>
        </w:rPr>
      </w:pPr>
    </w:p>
    <w:p w14:paraId="0AF127D5" w14:textId="6575F4FE" w:rsidR="002D7535" w:rsidRPr="002D7535" w:rsidRDefault="000B1D68" w:rsidP="002D7535">
      <w:pPr>
        <w:spacing w:after="0" w:line="240" w:lineRule="auto"/>
        <w:rPr>
          <w:rFonts w:cstheme="minorHAnsi"/>
          <w:b/>
          <w:bCs/>
          <w:sz w:val="24"/>
          <w:szCs w:val="24"/>
        </w:rPr>
      </w:pPr>
      <w:bookmarkStart w:id="294" w:name="Evaluation564"/>
      <w:bookmarkEnd w:id="294"/>
      <w:r>
        <w:rPr>
          <w:rFonts w:cstheme="minorHAnsi"/>
          <w:b/>
          <w:bCs/>
          <w:sz w:val="24"/>
          <w:szCs w:val="24"/>
        </w:rPr>
        <w:t xml:space="preserve">5.6.4 </w:t>
      </w:r>
      <w:r w:rsidR="002D7535" w:rsidRPr="002D7535">
        <w:rPr>
          <w:rFonts w:cstheme="minorHAnsi"/>
          <w:b/>
          <w:bCs/>
          <w:sz w:val="24"/>
          <w:szCs w:val="24"/>
        </w:rPr>
        <w:t>Evaluation of involvement</w:t>
      </w:r>
    </w:p>
    <w:p w14:paraId="6091CE93" w14:textId="77777777" w:rsidR="002D7535" w:rsidRPr="002D7535" w:rsidRDefault="002D7535" w:rsidP="002D7535">
      <w:pPr>
        <w:spacing w:after="0" w:line="240" w:lineRule="auto"/>
        <w:rPr>
          <w:rFonts w:cstheme="minorHAnsi"/>
          <w:b/>
          <w:bCs/>
          <w:sz w:val="24"/>
          <w:szCs w:val="24"/>
        </w:rPr>
      </w:pPr>
    </w:p>
    <w:p w14:paraId="54AEC015" w14:textId="5E4B4980"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both sites broad evaluations of their involvement had been undertaken and used as a basis to develop their involvement strategies. In one centre, the coordinator led an evaluation of their involvement by using the UK Standards for Public Involvement </w:t>
      </w:r>
      <w:r w:rsidR="00C445FA">
        <w:rPr>
          <w:rFonts w:cstheme="minorHAnsi"/>
          <w:sz w:val="24"/>
          <w:szCs w:val="24"/>
        </w:rPr>
        <w:fldChar w:fldCharType="begin"/>
      </w:r>
      <w:r w:rsidR="00BC508B">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cstheme="minorHAnsi"/>
          <w:sz w:val="24"/>
          <w:szCs w:val="24"/>
        </w:rPr>
        <w:fldChar w:fldCharType="separate"/>
      </w:r>
      <w:r w:rsidR="00BC508B">
        <w:rPr>
          <w:rFonts w:cstheme="minorHAnsi"/>
          <w:noProof/>
          <w:sz w:val="24"/>
          <w:szCs w:val="24"/>
        </w:rPr>
        <w:t>(NIHR et al. 2019)</w:t>
      </w:r>
      <w:r w:rsidR="00C445FA">
        <w:rPr>
          <w:rFonts w:cstheme="minorHAnsi"/>
          <w:sz w:val="24"/>
          <w:szCs w:val="24"/>
        </w:rPr>
        <w:fldChar w:fldCharType="end"/>
      </w:r>
      <w:r w:rsidRPr="002D7535">
        <w:rPr>
          <w:rFonts w:cstheme="minorHAnsi"/>
          <w:sz w:val="24"/>
          <w:szCs w:val="24"/>
        </w:rPr>
        <w:t xml:space="preserve"> as a framework. The other centre had used the evaluation of the impact of their first involvement strategy in order to develop their second (</w:t>
      </w:r>
      <w:hyperlink w:anchor="Vignette1" w:history="1">
        <w:r w:rsidRPr="00D67A12">
          <w:rPr>
            <w:rStyle w:val="Hyperlink"/>
            <w:rFonts w:cstheme="minorHAnsi"/>
            <w:b/>
            <w:bCs/>
            <w:sz w:val="24"/>
            <w:szCs w:val="24"/>
          </w:rPr>
          <w:t>Vignette 1. Co-producing an involvement strategy</w:t>
        </w:r>
      </w:hyperlink>
      <w:r w:rsidRPr="002D7535">
        <w:rPr>
          <w:rFonts w:cstheme="minorHAnsi"/>
          <w:sz w:val="24"/>
          <w:szCs w:val="24"/>
        </w:rPr>
        <w:t xml:space="preserve">). Both sites now aimed to evaluate involvement at both an individual research study level and more broadly at an organisational level across their research centres, the plans for which were outlined in their involvement strategies </w:t>
      </w:r>
      <w:r w:rsidR="00C445FA">
        <w:rPr>
          <w:rFonts w:cstheme="minorHAnsi"/>
          <w:sz w:val="24"/>
          <w:szCs w:val="24"/>
        </w:rPr>
        <w:fldChar w:fldCharType="begin"/>
      </w:r>
      <w:r w:rsidR="00BC508B">
        <w:rPr>
          <w:rFonts w:cstheme="minorHAnsi"/>
          <w:sz w:val="24"/>
          <w:szCs w:val="24"/>
        </w:rPr>
        <w:instrText xml:space="preserve"> ADDIN EN.CITE &lt;EndNote&gt;&lt;Cite&gt;&lt;RecNum&gt;199416&lt;/RecNum&gt;&lt;DisplayText&gt;(CSI 2021b; ICAHR 2022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Cite&gt;&lt;RecNum&gt;199417&lt;/RecNum&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1b; ICAHR 2022b)</w:t>
      </w:r>
      <w:r w:rsidR="00C445FA">
        <w:rPr>
          <w:rFonts w:cstheme="minorHAnsi"/>
          <w:sz w:val="24"/>
          <w:szCs w:val="24"/>
        </w:rPr>
        <w:fldChar w:fldCharType="end"/>
      </w:r>
      <w:r w:rsidRPr="002D7535">
        <w:rPr>
          <w:rFonts w:cstheme="minorHAnsi"/>
          <w:sz w:val="24"/>
          <w:szCs w:val="24"/>
        </w:rPr>
        <w:t xml:space="preserve">. </w:t>
      </w:r>
    </w:p>
    <w:p w14:paraId="4F0BC7EF" w14:textId="77777777" w:rsidR="002D7535" w:rsidRPr="002D7535" w:rsidRDefault="002D7535" w:rsidP="002D7535">
      <w:pPr>
        <w:spacing w:after="0" w:line="240" w:lineRule="auto"/>
        <w:rPr>
          <w:rFonts w:cstheme="minorHAnsi"/>
          <w:sz w:val="24"/>
          <w:szCs w:val="24"/>
        </w:rPr>
      </w:pPr>
    </w:p>
    <w:p w14:paraId="120201A8" w14:textId="401068AC"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 xml:space="preserve">One site was committed to developing ways for public members to share feedback and expected all researchers to evaluate their involvement, including both positive and challenging aspects, and reflect on its contribution to their development as researchers and to knowledge exchange </w:t>
      </w:r>
      <w:r w:rsidR="00C445FA">
        <w:rPr>
          <w:rFonts w:cstheme="minorHAnsi"/>
          <w:sz w:val="24"/>
          <w:szCs w:val="24"/>
        </w:rPr>
        <w:fldChar w:fldCharType="begin"/>
      </w:r>
      <w:r w:rsidR="00BC508B">
        <w:rPr>
          <w:rFonts w:cstheme="minorHAnsi"/>
          <w:sz w:val="24"/>
          <w:szCs w:val="24"/>
        </w:rPr>
        <w:instrText xml:space="preserve"> ADDIN EN.CITE &lt;EndNote&gt;&lt;Cite&gt;&lt;RecNum&gt;199417&lt;/RecNum&gt;&lt;DisplayText&gt;(ICAHR 2022b)&lt;/DisplayText&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ICAHR 2022b)</w:t>
      </w:r>
      <w:r w:rsidR="00C445FA">
        <w:rPr>
          <w:rFonts w:cstheme="minorHAnsi"/>
          <w:sz w:val="24"/>
          <w:szCs w:val="24"/>
        </w:rPr>
        <w:fldChar w:fldCharType="end"/>
      </w:r>
      <w:r w:rsidRPr="002D7535">
        <w:rPr>
          <w:rFonts w:cstheme="minorHAnsi"/>
          <w:sz w:val="24"/>
          <w:szCs w:val="24"/>
        </w:rPr>
        <w:t>. The coordinator described their intentions:</w:t>
      </w:r>
    </w:p>
    <w:p w14:paraId="720637BC" w14:textId="77777777" w:rsidR="002D7535" w:rsidRPr="002D7535" w:rsidRDefault="002D7535" w:rsidP="002D7535">
      <w:pPr>
        <w:spacing w:after="0" w:line="240" w:lineRule="auto"/>
        <w:rPr>
          <w:rFonts w:cstheme="minorHAnsi"/>
          <w:sz w:val="24"/>
          <w:szCs w:val="24"/>
        </w:rPr>
      </w:pPr>
    </w:p>
    <w:p w14:paraId="73951FD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the Operational Group is of the same mind, that what we want to do is evaluate the difference that it makes, not just to the research but to all of us that are involved in that process, members of the groups and the researchers, and to do that reflectively by talking to each other. (coordinator, 17)</w:t>
      </w:r>
    </w:p>
    <w:p w14:paraId="3AF3F870" w14:textId="77777777" w:rsidR="002D7535" w:rsidRPr="002D7535" w:rsidRDefault="002D7535" w:rsidP="002D7535">
      <w:pPr>
        <w:spacing w:after="0" w:line="240" w:lineRule="auto"/>
        <w:rPr>
          <w:rFonts w:cstheme="minorHAnsi"/>
          <w:sz w:val="24"/>
          <w:szCs w:val="24"/>
        </w:rPr>
      </w:pPr>
    </w:p>
    <w:p w14:paraId="3C8EBF7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site had the following specific goals around impact and evaluation:</w:t>
      </w:r>
    </w:p>
    <w:p w14:paraId="4B54562E" w14:textId="77777777" w:rsidR="002D7535" w:rsidRPr="002D7535" w:rsidRDefault="002D7535" w:rsidP="002D7535">
      <w:pPr>
        <w:spacing w:after="0" w:line="240" w:lineRule="auto"/>
        <w:rPr>
          <w:rFonts w:cstheme="minorHAnsi"/>
          <w:sz w:val="24"/>
          <w:szCs w:val="24"/>
        </w:rPr>
      </w:pPr>
    </w:p>
    <w:p w14:paraId="7D7AF8A6" w14:textId="77777777" w:rsidR="002D7535" w:rsidRPr="002D7535" w:rsidRDefault="002D7535" w:rsidP="002D7535">
      <w:pPr>
        <w:numPr>
          <w:ilvl w:val="0"/>
          <w:numId w:val="67"/>
        </w:numPr>
        <w:spacing w:line="240" w:lineRule="auto"/>
        <w:contextualSpacing/>
        <w:rPr>
          <w:rFonts w:cstheme="minorHAnsi"/>
          <w:sz w:val="24"/>
          <w:szCs w:val="24"/>
        </w:rPr>
      </w:pPr>
      <w:r w:rsidRPr="002D7535">
        <w:rPr>
          <w:rFonts w:cstheme="minorHAnsi"/>
          <w:sz w:val="24"/>
          <w:szCs w:val="24"/>
          <w:lang w:val="en-US"/>
        </w:rPr>
        <w:t>Agree a set of standard metrics for use across all research projects, including for measuring the extent of equality, diversity and inclusion in public involvement</w:t>
      </w:r>
    </w:p>
    <w:p w14:paraId="71A2059E" w14:textId="77777777" w:rsidR="002D7535" w:rsidRPr="002D7535" w:rsidRDefault="002D7535" w:rsidP="002D7535">
      <w:pPr>
        <w:numPr>
          <w:ilvl w:val="0"/>
          <w:numId w:val="67"/>
        </w:numPr>
        <w:spacing w:line="240" w:lineRule="auto"/>
        <w:contextualSpacing/>
        <w:rPr>
          <w:rFonts w:cstheme="minorHAnsi"/>
          <w:sz w:val="24"/>
          <w:szCs w:val="24"/>
        </w:rPr>
      </w:pPr>
      <w:r w:rsidRPr="002D7535">
        <w:rPr>
          <w:rFonts w:cstheme="minorHAnsi"/>
          <w:sz w:val="24"/>
          <w:szCs w:val="24"/>
          <w:lang w:val="en-US"/>
        </w:rPr>
        <w:t>Develop a report template and set of reflective questions for evaluating public involvement at regular points throughout a research project</w:t>
      </w:r>
    </w:p>
    <w:p w14:paraId="6FBE6E6A" w14:textId="77777777" w:rsidR="002D7535" w:rsidRPr="002D7535" w:rsidRDefault="002D7535" w:rsidP="002D7535">
      <w:pPr>
        <w:numPr>
          <w:ilvl w:val="0"/>
          <w:numId w:val="67"/>
        </w:numPr>
        <w:spacing w:line="240" w:lineRule="auto"/>
        <w:contextualSpacing/>
        <w:rPr>
          <w:rFonts w:cstheme="minorHAnsi"/>
          <w:sz w:val="24"/>
          <w:szCs w:val="24"/>
        </w:rPr>
      </w:pPr>
      <w:r w:rsidRPr="002D7535">
        <w:rPr>
          <w:rFonts w:cstheme="minorHAnsi"/>
          <w:sz w:val="24"/>
          <w:szCs w:val="24"/>
          <w:lang w:val="en-US"/>
        </w:rPr>
        <w:t>Create two model feedback surveys, one for researchers and one for public contributors</w:t>
      </w:r>
    </w:p>
    <w:p w14:paraId="779EC7A0" w14:textId="77777777" w:rsidR="002D7535" w:rsidRPr="002D7535" w:rsidRDefault="002D7535" w:rsidP="002D7535">
      <w:pPr>
        <w:numPr>
          <w:ilvl w:val="0"/>
          <w:numId w:val="67"/>
        </w:numPr>
        <w:spacing w:line="240" w:lineRule="auto"/>
        <w:contextualSpacing/>
        <w:rPr>
          <w:rFonts w:cstheme="minorHAnsi"/>
          <w:sz w:val="24"/>
          <w:szCs w:val="24"/>
        </w:rPr>
      </w:pPr>
      <w:r w:rsidRPr="002D7535">
        <w:rPr>
          <w:rFonts w:cstheme="minorHAnsi"/>
          <w:sz w:val="24"/>
          <w:szCs w:val="24"/>
          <w:lang w:val="en-US"/>
        </w:rPr>
        <w:t>Gather feedback from funding body review panels about public involvement plans in research grant applications</w:t>
      </w:r>
    </w:p>
    <w:p w14:paraId="215D2D5A" w14:textId="77777777" w:rsidR="002D7535" w:rsidRPr="002D7535" w:rsidRDefault="002D7535" w:rsidP="002D7535">
      <w:pPr>
        <w:numPr>
          <w:ilvl w:val="0"/>
          <w:numId w:val="67"/>
        </w:numPr>
        <w:spacing w:line="240" w:lineRule="auto"/>
        <w:contextualSpacing/>
        <w:rPr>
          <w:rFonts w:cstheme="minorHAnsi"/>
          <w:sz w:val="24"/>
          <w:szCs w:val="24"/>
        </w:rPr>
      </w:pPr>
      <w:r w:rsidRPr="002D7535">
        <w:rPr>
          <w:rFonts w:cstheme="minorHAnsi"/>
          <w:sz w:val="24"/>
          <w:szCs w:val="24"/>
          <w:lang w:val="en-US"/>
        </w:rPr>
        <w:t>Establish reporting routes and frequency for evaluation reports</w:t>
      </w:r>
    </w:p>
    <w:p w14:paraId="0EA1A2A6" w14:textId="77777777" w:rsidR="002D7535" w:rsidRPr="002D7535" w:rsidRDefault="002D7535" w:rsidP="002D7535">
      <w:pPr>
        <w:numPr>
          <w:ilvl w:val="0"/>
          <w:numId w:val="67"/>
        </w:numPr>
        <w:autoSpaceDE w:val="0"/>
        <w:autoSpaceDN w:val="0"/>
        <w:adjustRightInd w:val="0"/>
        <w:spacing w:line="240" w:lineRule="auto"/>
        <w:contextualSpacing/>
        <w:rPr>
          <w:rFonts w:cstheme="minorHAnsi"/>
          <w:sz w:val="24"/>
          <w:szCs w:val="24"/>
        </w:rPr>
      </w:pPr>
      <w:r w:rsidRPr="002D7535">
        <w:rPr>
          <w:rFonts w:cstheme="minorHAnsi"/>
          <w:sz w:val="24"/>
          <w:szCs w:val="24"/>
          <w:lang w:val="en-US"/>
        </w:rPr>
        <w:t>Develop and implement an evaluation form for doctoral students within the TRANSFORM programme (</w:t>
      </w:r>
      <w:r w:rsidRPr="002D7535">
        <w:rPr>
          <w:rFonts w:cstheme="minorHAnsi"/>
          <w:sz w:val="24"/>
          <w:szCs w:val="24"/>
        </w:rPr>
        <w:t>Institute for Clinical and Applied Health Research 2022, p. 5).</w:t>
      </w:r>
    </w:p>
    <w:p w14:paraId="69E982AF" w14:textId="77777777" w:rsidR="002D7535" w:rsidRPr="002D7535" w:rsidRDefault="002D7535" w:rsidP="002D7535">
      <w:pPr>
        <w:spacing w:after="0" w:line="240" w:lineRule="auto"/>
        <w:rPr>
          <w:rFonts w:cstheme="minorHAnsi"/>
          <w:sz w:val="24"/>
          <w:szCs w:val="24"/>
        </w:rPr>
      </w:pPr>
    </w:p>
    <w:p w14:paraId="3E475F3F" w14:textId="77777777" w:rsidR="002D7535" w:rsidRPr="002D7535" w:rsidRDefault="002D7535" w:rsidP="002D7535">
      <w:pPr>
        <w:spacing w:after="0" w:line="240" w:lineRule="auto"/>
        <w:rPr>
          <w:rFonts w:cstheme="minorHAnsi"/>
          <w:sz w:val="24"/>
          <w:szCs w:val="24"/>
        </w:rPr>
      </w:pPr>
      <w:r w:rsidRPr="002D7535">
        <w:rPr>
          <w:rFonts w:ascii="Calibri" w:hAnsi="Calibri" w:cs="Calibri"/>
          <w:color w:val="000000"/>
          <w:sz w:val="24"/>
          <w:szCs w:val="24"/>
        </w:rPr>
        <w:t xml:space="preserve">The site had only recently started to work on these goals. For example, </w:t>
      </w:r>
      <w:r w:rsidRPr="002D7535">
        <w:rPr>
          <w:rFonts w:cstheme="minorHAnsi"/>
          <w:sz w:val="24"/>
          <w:szCs w:val="24"/>
        </w:rPr>
        <w:t>the coordinator had created the two model feedback surveys or forms for researchers and public members, however when implementing these it was found that not many researchers completed them and if they did, they tended to give routine or standard answers. In fact, some researchers had adapted the forms to use in specific situations, for example, in one study an online survey had been developed to gain feedback from participants on a workshop attended.</w:t>
      </w:r>
    </w:p>
    <w:p w14:paraId="531DCE66" w14:textId="77777777" w:rsidR="002D7535" w:rsidRPr="002D7535" w:rsidRDefault="002D7535" w:rsidP="002D7535">
      <w:pPr>
        <w:autoSpaceDE w:val="0"/>
        <w:autoSpaceDN w:val="0"/>
        <w:adjustRightInd w:val="0"/>
        <w:spacing w:after="0" w:line="240" w:lineRule="auto"/>
        <w:rPr>
          <w:rFonts w:ascii="Calibri" w:hAnsi="Calibri" w:cs="Calibri"/>
          <w:color w:val="000000"/>
          <w:sz w:val="24"/>
          <w:szCs w:val="24"/>
        </w:rPr>
      </w:pPr>
    </w:p>
    <w:p w14:paraId="39840914" w14:textId="7165FDC5" w:rsidR="002D7535" w:rsidRPr="002D7535" w:rsidRDefault="002D7535" w:rsidP="002D7535">
      <w:pPr>
        <w:autoSpaceDE w:val="0"/>
        <w:autoSpaceDN w:val="0"/>
        <w:adjustRightInd w:val="0"/>
        <w:spacing w:after="0" w:line="240" w:lineRule="auto"/>
        <w:rPr>
          <w:rFonts w:cstheme="minorHAnsi"/>
          <w:sz w:val="24"/>
          <w:szCs w:val="24"/>
        </w:rPr>
      </w:pPr>
      <w:r w:rsidRPr="002D7535">
        <w:rPr>
          <w:rFonts w:ascii="Calibri" w:hAnsi="Calibri" w:cs="Calibri"/>
          <w:color w:val="000000"/>
          <w:sz w:val="24"/>
          <w:szCs w:val="24"/>
        </w:rPr>
        <w:t>The other site had initially evaluated</w:t>
      </w:r>
      <w:r w:rsidRPr="002D7535">
        <w:rPr>
          <w:rFonts w:cstheme="minorHAnsi"/>
          <w:sz w:val="24"/>
          <w:szCs w:val="24"/>
        </w:rPr>
        <w:t xml:space="preserve"> the impact of their first involvement strategy (</w:t>
      </w:r>
      <w:hyperlink w:anchor="Vignette1" w:history="1">
        <w:r w:rsidRPr="00D67A12">
          <w:rPr>
            <w:rStyle w:val="Hyperlink"/>
            <w:rFonts w:cstheme="minorHAnsi"/>
            <w:b/>
            <w:bCs/>
            <w:sz w:val="24"/>
            <w:szCs w:val="24"/>
          </w:rPr>
          <w:t>Vignette 1. Co-producing an involvement strategy</w:t>
        </w:r>
      </w:hyperlink>
      <w:r w:rsidRPr="002D7535">
        <w:rPr>
          <w:rFonts w:cstheme="minorHAnsi"/>
          <w:sz w:val="24"/>
          <w:szCs w:val="24"/>
        </w:rPr>
        <w:t>). They used quantitative metrics which enabled all research studies in the centre to report on their involvement, including how many people were involved, at what stages of the study and how much funding was allocated to involvement. Qualitative approaches were also used, that asked both public members and academics how they felt involvement was going, what was working well and where improvements needed to be made. An academic described how they used this moving forward:</w:t>
      </w:r>
    </w:p>
    <w:p w14:paraId="195D1EEE" w14:textId="77777777" w:rsidR="002D7535" w:rsidRPr="002D7535" w:rsidRDefault="002D7535" w:rsidP="002D7535">
      <w:pPr>
        <w:autoSpaceDE w:val="0"/>
        <w:autoSpaceDN w:val="0"/>
        <w:adjustRightInd w:val="0"/>
        <w:spacing w:after="0" w:line="240" w:lineRule="auto"/>
        <w:rPr>
          <w:rFonts w:cstheme="minorHAnsi"/>
          <w:sz w:val="24"/>
          <w:szCs w:val="24"/>
        </w:rPr>
      </w:pPr>
    </w:p>
    <w:p w14:paraId="2478620F" w14:textId="77777777" w:rsidR="002D7535" w:rsidRPr="002D7535" w:rsidRDefault="002D7535" w:rsidP="002D7535">
      <w:pPr>
        <w:autoSpaceDE w:val="0"/>
        <w:autoSpaceDN w:val="0"/>
        <w:adjustRightInd w:val="0"/>
        <w:spacing w:after="0" w:line="240" w:lineRule="auto"/>
        <w:ind w:left="720"/>
        <w:rPr>
          <w:rFonts w:ascii="Calibri" w:hAnsi="Calibri" w:cs="Calibri"/>
          <w:color w:val="000000"/>
          <w:sz w:val="24"/>
          <w:szCs w:val="24"/>
        </w:rPr>
      </w:pPr>
      <w:r w:rsidRPr="002D7535">
        <w:rPr>
          <w:rFonts w:ascii="Calibri" w:hAnsi="Calibri" w:cs="Calibri"/>
          <w:sz w:val="24"/>
          <w:szCs w:val="24"/>
        </w:rPr>
        <w:t>And so, what that meant is that by the end of our first term of the strategy, which is about three years or so, we kind of ended with this evaluation work and had some really helpful pointers about where to go next. And we’d found the experience of having that dedicated strategy super helpful I think, for kind of having a focused way of moving forwards. We were kind of like, right, let’s form our next strategy now we've done this, we've done this once before, we've now got something to work off to build our next strategy, erm, and we can use this as a springboard to keep moving forwards so then we used the evaluation findings as a kind of springboard. (academic, 2)</w:t>
      </w:r>
    </w:p>
    <w:p w14:paraId="3956ABDF" w14:textId="77777777" w:rsidR="002D7535" w:rsidRPr="002D7535" w:rsidRDefault="002D7535" w:rsidP="002D7535">
      <w:pPr>
        <w:autoSpaceDE w:val="0"/>
        <w:autoSpaceDN w:val="0"/>
        <w:adjustRightInd w:val="0"/>
        <w:spacing w:after="0" w:line="240" w:lineRule="auto"/>
        <w:rPr>
          <w:rFonts w:ascii="Calibri" w:hAnsi="Calibri" w:cs="Calibri"/>
          <w:color w:val="000000"/>
          <w:sz w:val="24"/>
          <w:szCs w:val="24"/>
        </w:rPr>
      </w:pPr>
    </w:p>
    <w:p w14:paraId="4D0C5C5C" w14:textId="77777777" w:rsidR="002D7535" w:rsidRPr="002D7535" w:rsidRDefault="002D7535" w:rsidP="002D7535">
      <w:p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lastRenderedPageBreak/>
        <w:t>Their second strategy included a main goal to evaluate and promote the impact</w:t>
      </w:r>
      <w:r w:rsidRPr="002D7535">
        <w:rPr>
          <w:rFonts w:ascii="Calibri" w:hAnsi="Calibri" w:cs="Calibri"/>
          <w:b/>
          <w:bCs/>
          <w:color w:val="000000"/>
          <w:sz w:val="24"/>
          <w:szCs w:val="24"/>
        </w:rPr>
        <w:t xml:space="preserve"> </w:t>
      </w:r>
      <w:r w:rsidRPr="002D7535">
        <w:rPr>
          <w:rFonts w:ascii="Calibri" w:hAnsi="Calibri" w:cs="Calibri"/>
          <w:color w:val="000000"/>
          <w:sz w:val="24"/>
          <w:szCs w:val="24"/>
        </w:rPr>
        <w:t>of public involvement in their research, education and practice in order to drive improvement, with the following more detailed goals:</w:t>
      </w:r>
    </w:p>
    <w:p w14:paraId="6E4000CC" w14:textId="77777777" w:rsidR="002D7535" w:rsidRPr="002D7535" w:rsidRDefault="002D7535" w:rsidP="002D7535">
      <w:pPr>
        <w:spacing w:after="0" w:line="240" w:lineRule="auto"/>
        <w:rPr>
          <w:rFonts w:cstheme="minorHAnsi"/>
          <w:sz w:val="24"/>
          <w:szCs w:val="24"/>
        </w:rPr>
      </w:pPr>
    </w:p>
    <w:p w14:paraId="286B87F9" w14:textId="77777777" w:rsidR="002D7535" w:rsidRPr="002D7535" w:rsidRDefault="002D7535" w:rsidP="002D7535">
      <w:pPr>
        <w:numPr>
          <w:ilvl w:val="0"/>
          <w:numId w:val="68"/>
        </w:numPr>
        <w:autoSpaceDE w:val="0"/>
        <w:autoSpaceDN w:val="0"/>
        <w:adjustRightInd w:val="0"/>
        <w:spacing w:after="0" w:line="240" w:lineRule="auto"/>
        <w:rPr>
          <w:rFonts w:ascii="Calibri" w:hAnsi="Calibri" w:cs="Calibri"/>
          <w:color w:val="000000"/>
          <w:sz w:val="24"/>
          <w:szCs w:val="24"/>
        </w:rPr>
      </w:pPr>
      <w:r w:rsidRPr="002D7535">
        <w:rPr>
          <w:rFonts w:ascii="Calibri" w:hAnsi="Calibri" w:cs="Calibri"/>
          <w:color w:val="000000"/>
          <w:sz w:val="24"/>
          <w:szCs w:val="24"/>
        </w:rPr>
        <w:t xml:space="preserve">Publicly share examples of public involvement and impact of our work (including non-written examples, such as blogs/videos/podcasts/webinars) </w:t>
      </w:r>
    </w:p>
    <w:p w14:paraId="404C2AA8" w14:textId="77777777" w:rsidR="002D7535" w:rsidRPr="002D7535" w:rsidRDefault="002D7535" w:rsidP="002D7535">
      <w:pPr>
        <w:numPr>
          <w:ilvl w:val="0"/>
          <w:numId w:val="68"/>
        </w:numPr>
        <w:spacing w:line="240" w:lineRule="auto"/>
        <w:contextualSpacing/>
        <w:rPr>
          <w:rFonts w:cstheme="minorHAnsi"/>
          <w:sz w:val="24"/>
          <w:szCs w:val="24"/>
        </w:rPr>
      </w:pPr>
      <w:r w:rsidRPr="002D7535">
        <w:rPr>
          <w:rFonts w:cstheme="minorHAnsi"/>
          <w:sz w:val="24"/>
          <w:szCs w:val="24"/>
        </w:rPr>
        <w:t>Hold public involvement ‘Knowledge Exchange’ event</w:t>
      </w:r>
    </w:p>
    <w:p w14:paraId="450D48A5" w14:textId="77777777" w:rsidR="002D7535" w:rsidRPr="002D7535" w:rsidRDefault="002D7535" w:rsidP="002D7535">
      <w:pPr>
        <w:numPr>
          <w:ilvl w:val="0"/>
          <w:numId w:val="68"/>
        </w:numPr>
        <w:spacing w:line="240" w:lineRule="auto"/>
        <w:contextualSpacing/>
        <w:rPr>
          <w:rFonts w:cstheme="minorHAnsi"/>
          <w:sz w:val="24"/>
          <w:szCs w:val="24"/>
        </w:rPr>
      </w:pPr>
      <w:r w:rsidRPr="002D7535">
        <w:rPr>
          <w:rFonts w:cstheme="minorHAnsi"/>
          <w:sz w:val="24"/>
          <w:szCs w:val="24"/>
        </w:rPr>
        <w:t>Monitor and reflect on progress with our public involvement activities, impact on our research, and opportunities to drive improvement (Cicely Saunders Institute of Palliative Care, Policy &amp; Rehabilitation 2021, p. 4).</w:t>
      </w:r>
    </w:p>
    <w:p w14:paraId="29A8C513" w14:textId="77777777" w:rsidR="002D7535" w:rsidRPr="002D7535" w:rsidRDefault="002D7535" w:rsidP="002D7535">
      <w:pPr>
        <w:spacing w:after="0" w:line="240" w:lineRule="auto"/>
        <w:rPr>
          <w:rFonts w:cstheme="minorHAnsi"/>
          <w:sz w:val="24"/>
          <w:szCs w:val="24"/>
        </w:rPr>
      </w:pPr>
    </w:p>
    <w:p w14:paraId="4A9D294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noticeable that this site, being both longer established and further advanced in that they were working to their second involvement strategy, was focused much more on sharing good practice on evaluation, both internally within the centre and externally with other organisations. This view was echoed by the coordinator at the other site who acknowledged that their centre still needed to do more work on impact. This coordinator was keen to include all perspectives in evaluation and to consider not only the quantity of involvement but the quality also. They also recognised the importance of thinking about evaluation from the outset:</w:t>
      </w:r>
    </w:p>
    <w:p w14:paraId="0A45EF5A" w14:textId="77777777" w:rsidR="002D7535" w:rsidRPr="002D7535" w:rsidRDefault="002D7535" w:rsidP="002D7535">
      <w:pPr>
        <w:spacing w:after="0" w:line="240" w:lineRule="auto"/>
        <w:rPr>
          <w:rFonts w:cstheme="minorHAnsi"/>
          <w:sz w:val="24"/>
          <w:szCs w:val="24"/>
        </w:rPr>
      </w:pPr>
    </w:p>
    <w:p w14:paraId="37FBFFA6"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Obviously from the researchers’ perspective, they need to report on their public involvement and they need to show what difference it’s made to their research and to their learning. But it’s equally important that we look at how the members of the group feel about it all, so we definitely need to do some work on that. I don’t want to end up with an approach that’s about just measuring things that we can count. It would be quite easy to end up with something like that, so we could say we could count how many members of the group, how many studies have they been involved in, how many studies have got a patient advisory group. You can count things like that quite easily but that won’t tell you about the quality of what we've done will it? (coordinator, 17)</w:t>
      </w:r>
    </w:p>
    <w:p w14:paraId="598B66BC" w14:textId="77777777" w:rsidR="002D7535" w:rsidRPr="002D7535" w:rsidRDefault="002D7535" w:rsidP="002D7535">
      <w:pPr>
        <w:spacing w:after="0" w:line="240" w:lineRule="auto"/>
        <w:rPr>
          <w:rFonts w:cstheme="minorHAnsi"/>
          <w:sz w:val="24"/>
          <w:szCs w:val="24"/>
        </w:rPr>
      </w:pPr>
    </w:p>
    <w:p w14:paraId="53F1158F" w14:textId="2D90ADC5"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ther one-off evaluations were mentioned, for example, when workshops had been held. Audits of public members were also undertaken, to obtain both demographic and other characteristics and also skills, experience and interests. Concerns were expressed by academics in both sites that in the past no ongoing diversity monitoring had been carried out with regards to demographic and other characteristics of public members and therefore both sites had now included this as a goal in their involvement strategy </w:t>
      </w:r>
      <w:r w:rsidR="00C445FA">
        <w:rPr>
          <w:rFonts w:cstheme="minorHAnsi"/>
          <w:sz w:val="24"/>
          <w:szCs w:val="24"/>
        </w:rPr>
        <w:fldChar w:fldCharType="begin"/>
      </w:r>
      <w:r w:rsidR="00BC508B">
        <w:rPr>
          <w:rFonts w:cstheme="minorHAnsi"/>
          <w:sz w:val="24"/>
          <w:szCs w:val="24"/>
        </w:rPr>
        <w:instrText xml:space="preserve"> ADDIN EN.CITE &lt;EndNote&gt;&lt;Cite&gt;&lt;RecNum&gt;199416&lt;/RecNum&gt;&lt;DisplayText&gt;(CSI 2021b; ICAHR 2022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Cite&gt;&lt;RecNum&gt;199417&lt;/RecNum&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1b; ICAHR 2022b)</w:t>
      </w:r>
      <w:r w:rsidR="00C445FA">
        <w:rPr>
          <w:rFonts w:cstheme="minorHAnsi"/>
          <w:sz w:val="24"/>
          <w:szCs w:val="24"/>
        </w:rPr>
        <w:fldChar w:fldCharType="end"/>
      </w:r>
      <w:r w:rsidRPr="002D7535">
        <w:rPr>
          <w:rFonts w:cstheme="minorHAnsi"/>
          <w:sz w:val="24"/>
          <w:szCs w:val="24"/>
        </w:rPr>
        <w:t xml:space="preserve">. One site had already undertaken an audit in 2021 and were implementing actions as a result of the findings </w:t>
      </w:r>
      <w:bookmarkStart w:id="295" w:name="_Hlk130538002"/>
      <w:r w:rsidRPr="002D7535">
        <w:rPr>
          <w:rFonts w:cstheme="minorHAnsi"/>
          <w:sz w:val="24"/>
          <w:szCs w:val="24"/>
        </w:rPr>
        <w:t>(</w:t>
      </w:r>
      <w:hyperlink w:anchor="Vignette2" w:history="1">
        <w:r w:rsidRPr="00D67A12">
          <w:rPr>
            <w:rStyle w:val="Hyperlink"/>
            <w:rFonts w:cstheme="minorHAnsi"/>
            <w:b/>
            <w:bCs/>
            <w:sz w:val="24"/>
            <w:szCs w:val="24"/>
          </w:rPr>
          <w:t xml:space="preserve">Vignette 2. </w:t>
        </w:r>
        <w:r w:rsidRPr="00D67A12">
          <w:rPr>
            <w:rStyle w:val="Hyperlink"/>
            <w:b/>
            <w:bCs/>
            <w:sz w:val="24"/>
            <w:szCs w:val="24"/>
          </w:rPr>
          <w:t>Community outreach event</w:t>
        </w:r>
      </w:hyperlink>
      <w:r w:rsidRPr="002D7535">
        <w:rPr>
          <w:rFonts w:cstheme="minorHAnsi"/>
          <w:sz w:val="24"/>
          <w:szCs w:val="24"/>
        </w:rPr>
        <w:t xml:space="preserve">). </w:t>
      </w:r>
      <w:bookmarkEnd w:id="295"/>
      <w:r w:rsidRPr="002D7535">
        <w:rPr>
          <w:rFonts w:cstheme="minorHAnsi"/>
          <w:sz w:val="24"/>
          <w:szCs w:val="24"/>
        </w:rPr>
        <w:t>An academic described how this helped the work going forward:</w:t>
      </w:r>
    </w:p>
    <w:p w14:paraId="62D4F1ED" w14:textId="77777777" w:rsidR="002D7535" w:rsidRPr="002D7535" w:rsidRDefault="002D7535" w:rsidP="002D7535">
      <w:pPr>
        <w:spacing w:after="0" w:line="240" w:lineRule="auto"/>
        <w:rPr>
          <w:rFonts w:cstheme="minorHAnsi"/>
          <w:sz w:val="24"/>
          <w:szCs w:val="24"/>
        </w:rPr>
      </w:pPr>
    </w:p>
    <w:p w14:paraId="1E520F4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We’d never looked at our what were the characteristics of our PPI members of in terms of ethnicity, age gender, erm, you know, economic status. We’d never ever done that...</w:t>
      </w:r>
      <w:r w:rsidRPr="002D7535">
        <w:rPr>
          <w:rFonts w:ascii="Calibri" w:hAnsi="Calibri" w:cs="Calibri"/>
          <w:sz w:val="24"/>
          <w:szCs w:val="24"/>
          <w:lang w:eastAsia="en-GB"/>
        </w:rPr>
        <w:t>So [academic] led on some work where we did actually audit or survey, we asked them really and they anonymously completed a survey for us…So that in a way has helped us to focus on, you know, this is a priority, so that’s in our strategy now and in our SMART objectives</w:t>
      </w:r>
    </w:p>
    <w:p w14:paraId="4D20EC23" w14:textId="77777777" w:rsidR="002D7535" w:rsidRPr="002D7535" w:rsidRDefault="002D7535" w:rsidP="002D7535">
      <w:pPr>
        <w:spacing w:after="0" w:line="240" w:lineRule="auto"/>
        <w:ind w:firstLine="720"/>
        <w:rPr>
          <w:rFonts w:ascii="Calibri" w:hAnsi="Calibri" w:cs="Calibri"/>
          <w:sz w:val="24"/>
          <w:szCs w:val="24"/>
          <w:lang w:eastAsia="en-GB"/>
        </w:rPr>
      </w:pPr>
      <w:r w:rsidRPr="002D7535">
        <w:rPr>
          <w:rFonts w:ascii="Calibri" w:hAnsi="Calibri" w:cs="Calibri"/>
          <w:sz w:val="24"/>
          <w:szCs w:val="24"/>
          <w:lang w:eastAsia="en-GB"/>
        </w:rPr>
        <w:t>going forward. (academic/ex-clinician, 12)</w:t>
      </w:r>
    </w:p>
    <w:p w14:paraId="030FD049" w14:textId="77777777" w:rsidR="002D7535" w:rsidRPr="002D7535" w:rsidRDefault="002D7535" w:rsidP="002D7535">
      <w:pPr>
        <w:spacing w:after="0" w:line="240" w:lineRule="auto"/>
        <w:rPr>
          <w:rFonts w:ascii="Calibri" w:hAnsi="Calibri" w:cs="Calibri"/>
          <w:sz w:val="24"/>
          <w:szCs w:val="24"/>
          <w:lang w:eastAsia="en-GB"/>
        </w:rPr>
      </w:pPr>
    </w:p>
    <w:p w14:paraId="10B644A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Regarding other audits, several public members felt that their centre wasn’t fully aware of what</w:t>
      </w:r>
    </w:p>
    <w:p w14:paraId="3B73B29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kills and interests they had and that they therefore weren’t being used to their full potential:</w:t>
      </w:r>
    </w:p>
    <w:p w14:paraId="60978DD1" w14:textId="77777777" w:rsidR="002D7535" w:rsidRPr="002D7535" w:rsidRDefault="002D7535" w:rsidP="002D7535">
      <w:pPr>
        <w:spacing w:after="0" w:line="240" w:lineRule="auto"/>
        <w:ind w:left="720"/>
        <w:rPr>
          <w:rFonts w:cstheme="minorHAnsi"/>
          <w:sz w:val="24"/>
          <w:szCs w:val="24"/>
        </w:rPr>
      </w:pPr>
    </w:p>
    <w:p w14:paraId="31287CE5"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lastRenderedPageBreak/>
        <w:t>I think it’s hard for them to know what our potential is, because we are all individuals and each individual has a different skill. I know [public member] from a different, erm, project and they’re actually very skilled and very confident but I know them personally but if you don’t know [public member] you won’t know what skill set they have…So, what we need to do is, when you sign up they should do a little audit and say ‘can we just check what are your skills areas? What are your interest areas? And what are your areas for development?’ (patient/carer, 1a)</w:t>
      </w:r>
    </w:p>
    <w:p w14:paraId="794C1B3B" w14:textId="77777777" w:rsidR="002D7535" w:rsidRPr="002D7535" w:rsidRDefault="002D7535" w:rsidP="002D7535">
      <w:pPr>
        <w:spacing w:after="0" w:line="240" w:lineRule="auto"/>
        <w:ind w:left="720"/>
        <w:rPr>
          <w:rFonts w:ascii="Calibri" w:hAnsi="Calibri" w:cs="Calibri"/>
          <w:sz w:val="24"/>
          <w:szCs w:val="24"/>
        </w:rPr>
      </w:pPr>
    </w:p>
    <w:p w14:paraId="77BD8F8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r similarly, public members could be asked to write a brief summary of their skills and experience. This would then allow public members to receive training, would encourage them to remain involved within the centre and lead to more effective involvement:</w:t>
      </w:r>
    </w:p>
    <w:p w14:paraId="3E3934CB" w14:textId="77777777" w:rsidR="002D7535" w:rsidRPr="002D7535" w:rsidRDefault="002D7535" w:rsidP="002D7535">
      <w:pPr>
        <w:spacing w:after="0" w:line="240" w:lineRule="auto"/>
        <w:rPr>
          <w:rFonts w:cstheme="minorHAnsi"/>
          <w:sz w:val="24"/>
          <w:szCs w:val="24"/>
        </w:rPr>
      </w:pPr>
    </w:p>
    <w:p w14:paraId="33AB337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it’s very often most PPI groups, erm, facilitators, don’t do that enough [ask what skills public members have] and I think it would really enrich everyone’s work and experience and the outputs if they did I think, that’s really good ideas. (patient, 1b)</w:t>
      </w:r>
    </w:p>
    <w:p w14:paraId="49E2A018" w14:textId="77777777" w:rsidR="002D7535" w:rsidRPr="002D7535" w:rsidRDefault="002D7535" w:rsidP="002D7535">
      <w:pPr>
        <w:spacing w:after="0" w:line="240" w:lineRule="auto"/>
        <w:rPr>
          <w:rFonts w:cstheme="minorHAnsi"/>
          <w:sz w:val="24"/>
          <w:szCs w:val="24"/>
        </w:rPr>
      </w:pPr>
    </w:p>
    <w:p w14:paraId="16248B3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Within individual research studies, a variety of evaluation approaches were mentioned. In one </w:t>
      </w:r>
    </w:p>
    <w:p w14:paraId="12FD964C"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 xml:space="preserve">particular research programme, public members were asked how impact could be captured, including the impact of dialogue between academics and public members, and whether the public members had made a difference to research studies. A series of videos were then produced, some with public members talking about the particular impact they had on the research. This was felt to be a different, perhaps more interesting, way of thinking about the evaluation of involvement and  was more reflective of the way that the involvement had gone within the programme. </w:t>
      </w:r>
    </w:p>
    <w:p w14:paraId="257BA8DE" w14:textId="77777777" w:rsidR="002D7535" w:rsidRPr="002D7535" w:rsidRDefault="002D7535" w:rsidP="002D7535">
      <w:pPr>
        <w:spacing w:after="0" w:line="240" w:lineRule="auto"/>
        <w:ind w:left="720"/>
        <w:rPr>
          <w:rFonts w:cstheme="minorHAnsi"/>
          <w:sz w:val="24"/>
          <w:szCs w:val="24"/>
        </w:rPr>
      </w:pPr>
    </w:p>
    <w:p w14:paraId="140A1C8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felt that the evaluation of involvement brought challenges, including how to demonstrate the impact:</w:t>
      </w:r>
    </w:p>
    <w:p w14:paraId="62F50C48" w14:textId="77777777" w:rsidR="002D7535" w:rsidRPr="002D7535" w:rsidRDefault="002D7535" w:rsidP="002D7535">
      <w:pPr>
        <w:spacing w:after="0" w:line="240" w:lineRule="auto"/>
        <w:rPr>
          <w:rFonts w:cstheme="minorHAnsi"/>
          <w:sz w:val="24"/>
          <w:szCs w:val="24"/>
        </w:rPr>
      </w:pPr>
    </w:p>
    <w:p w14:paraId="6DE50A8F"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How do we know if we’re doing it right really? And that we are making a difference by including these people? I mean, my gut says that we are, like PPI obviously does have a very good impact but are we maximising that? (academic, 2)</w:t>
      </w:r>
    </w:p>
    <w:p w14:paraId="06D2F914" w14:textId="77777777" w:rsidR="002D7535" w:rsidRPr="002D7535" w:rsidRDefault="002D7535" w:rsidP="002D7535">
      <w:pPr>
        <w:spacing w:after="0" w:line="240" w:lineRule="auto"/>
        <w:rPr>
          <w:rFonts w:ascii="Calibri" w:hAnsi="Calibri" w:cs="Calibri"/>
        </w:rPr>
      </w:pPr>
    </w:p>
    <w:p w14:paraId="66AA21BF" w14:textId="77777777" w:rsidR="002D7535" w:rsidRPr="002D7535" w:rsidRDefault="002D7535" w:rsidP="002D7535">
      <w:pPr>
        <w:spacing w:after="0" w:line="240" w:lineRule="auto"/>
        <w:rPr>
          <w:kern w:val="2"/>
          <w14:ligatures w14:val="standardContextual"/>
        </w:rPr>
      </w:pPr>
      <w:r w:rsidRPr="002D7535">
        <w:rPr>
          <w:rFonts w:cstheme="minorHAnsi"/>
          <w:sz w:val="24"/>
          <w:szCs w:val="24"/>
        </w:rPr>
        <w:t>Sometimes academics and coordinators felt that they were so focused on doing involvement that they forgot to, or didn’t have time to, stop, reflect and take stock. Others thought that involvement was often carried out in the same way that it always had been, in the way that people were used to doing it and that this wasn’t always the most effective, particularly as practices in involvement had developed. Some participants also recognised that they might have done involvement differently if they could go back and redo studies, notably that they would have made involvement more central to the studies and would have considered approaches such as having a public member as a co-applicant. They felt this would have made the research stronger or more robust.</w:t>
      </w:r>
    </w:p>
    <w:p w14:paraId="27DD800B" w14:textId="77777777" w:rsidR="002D7535" w:rsidRPr="002D7535" w:rsidRDefault="002D7535" w:rsidP="002D7535">
      <w:pPr>
        <w:rPr>
          <w:rFonts w:cstheme="minorHAnsi"/>
          <w:b/>
          <w:bCs/>
          <w:sz w:val="24"/>
          <w:szCs w:val="24"/>
        </w:rPr>
      </w:pPr>
      <w:r w:rsidRPr="002D7535">
        <w:rPr>
          <w:rFonts w:cstheme="minorHAnsi"/>
          <w:b/>
          <w:bCs/>
          <w:sz w:val="24"/>
          <w:szCs w:val="24"/>
        </w:rPr>
        <w:br w:type="page"/>
      </w:r>
    </w:p>
    <w:p w14:paraId="7785EFCC" w14:textId="77777777" w:rsidR="002D7535" w:rsidRPr="002D7535" w:rsidRDefault="002D7535" w:rsidP="002D7535">
      <w:pPr>
        <w:tabs>
          <w:tab w:val="left" w:pos="709"/>
          <w:tab w:val="left" w:pos="1418"/>
          <w:tab w:val="left" w:pos="2268"/>
        </w:tabs>
        <w:spacing w:after="0" w:line="240" w:lineRule="auto"/>
        <w:rPr>
          <w:rFonts w:cstheme="minorHAnsi"/>
          <w:b/>
          <w:bCs/>
          <w:color w:val="000000" w:themeColor="text1"/>
          <w:kern w:val="2"/>
          <w:sz w:val="28"/>
          <w:szCs w:val="28"/>
          <w14:ligatures w14:val="standardContextual"/>
        </w:rPr>
      </w:pPr>
      <w:bookmarkStart w:id="296" w:name="Chapter6"/>
      <w:bookmarkEnd w:id="296"/>
      <w:r w:rsidRPr="002D7535">
        <w:rPr>
          <w:rFonts w:cstheme="minorHAnsi"/>
          <w:b/>
          <w:bCs/>
          <w:color w:val="000000" w:themeColor="text1"/>
          <w:kern w:val="2"/>
          <w:sz w:val="28"/>
          <w:szCs w:val="28"/>
          <w14:ligatures w14:val="standardContextual"/>
        </w:rPr>
        <w:lastRenderedPageBreak/>
        <w:t>Chapter 6</w:t>
      </w:r>
      <w:r w:rsidRPr="002D7535">
        <w:rPr>
          <w:rFonts w:cstheme="minorHAnsi"/>
          <w:b/>
          <w:bCs/>
          <w:color w:val="000000" w:themeColor="text1"/>
          <w:kern w:val="2"/>
          <w:sz w:val="28"/>
          <w:szCs w:val="28"/>
          <w14:ligatures w14:val="standardContextual"/>
        </w:rPr>
        <w:tab/>
        <w:t>What enabled the case study sites to undertake effective involvement?</w:t>
      </w:r>
    </w:p>
    <w:p w14:paraId="684D6216" w14:textId="77777777" w:rsidR="002D7535" w:rsidRPr="002D7535" w:rsidRDefault="002D7535" w:rsidP="002D7535">
      <w:pPr>
        <w:spacing w:after="0" w:line="240" w:lineRule="auto"/>
        <w:rPr>
          <w:rFonts w:cstheme="minorHAnsi"/>
          <w:b/>
          <w:bCs/>
          <w:color w:val="FF0000"/>
          <w:sz w:val="24"/>
          <w:szCs w:val="24"/>
        </w:rPr>
      </w:pPr>
    </w:p>
    <w:p w14:paraId="7BB8E54B" w14:textId="3DD1C882" w:rsidR="002D7535" w:rsidRPr="002D7535" w:rsidRDefault="000B1D68" w:rsidP="002D7535">
      <w:pPr>
        <w:spacing w:after="0" w:line="240" w:lineRule="auto"/>
        <w:rPr>
          <w:rFonts w:cstheme="minorHAnsi"/>
          <w:b/>
          <w:bCs/>
          <w:sz w:val="24"/>
          <w:szCs w:val="24"/>
        </w:rPr>
      </w:pPr>
      <w:bookmarkStart w:id="297" w:name="Introduction61"/>
      <w:bookmarkEnd w:id="297"/>
      <w:r>
        <w:rPr>
          <w:rFonts w:cstheme="minorHAnsi"/>
          <w:b/>
          <w:bCs/>
          <w:sz w:val="24"/>
          <w:szCs w:val="24"/>
        </w:rPr>
        <w:t xml:space="preserve">6.1 </w:t>
      </w:r>
      <w:r w:rsidR="002D7535" w:rsidRPr="002D7535">
        <w:rPr>
          <w:rFonts w:cstheme="minorHAnsi"/>
          <w:b/>
          <w:bCs/>
          <w:sz w:val="24"/>
          <w:szCs w:val="24"/>
        </w:rPr>
        <w:t>Introduction</w:t>
      </w:r>
    </w:p>
    <w:p w14:paraId="7F415F62" w14:textId="77777777" w:rsidR="002D7535" w:rsidRPr="002D7535" w:rsidRDefault="002D7535" w:rsidP="002D7535">
      <w:pPr>
        <w:spacing w:after="0" w:line="240" w:lineRule="auto"/>
        <w:rPr>
          <w:rFonts w:cstheme="minorHAnsi"/>
          <w:sz w:val="24"/>
          <w:szCs w:val="24"/>
        </w:rPr>
      </w:pPr>
    </w:p>
    <w:p w14:paraId="09F53D99" w14:textId="40509961" w:rsidR="002D7535" w:rsidRPr="002D7535" w:rsidRDefault="002D7535" w:rsidP="002D7535">
      <w:pPr>
        <w:spacing w:after="0" w:line="240" w:lineRule="auto"/>
        <w:rPr>
          <w:rFonts w:cstheme="minorHAnsi"/>
          <w:b/>
          <w:bCs/>
          <w:sz w:val="24"/>
          <w:szCs w:val="24"/>
        </w:rPr>
      </w:pPr>
      <w:r w:rsidRPr="002D7535">
        <w:rPr>
          <w:rFonts w:cstheme="minorHAnsi"/>
          <w:b/>
          <w:bCs/>
          <w:sz w:val="24"/>
          <w:szCs w:val="24"/>
        </w:rPr>
        <w:t>Chapter 6</w:t>
      </w:r>
      <w:r w:rsidRPr="002D7535">
        <w:rPr>
          <w:rFonts w:cstheme="minorHAnsi"/>
          <w:sz w:val="24"/>
          <w:szCs w:val="24"/>
        </w:rPr>
        <w:t xml:space="preserve"> discusses the range of factors which enabled the sites to undertake effective involvement. (</w:t>
      </w:r>
      <w:hyperlink w:anchor="Figure18" w:history="1">
        <w:r w:rsidRPr="00D67A12">
          <w:rPr>
            <w:rStyle w:val="Hyperlink"/>
            <w:rFonts w:cstheme="minorHAnsi"/>
            <w:b/>
            <w:bCs/>
            <w:sz w:val="24"/>
            <w:szCs w:val="24"/>
          </w:rPr>
          <w:t>Figure 18. What enabled the case study sites to undertake effective involvement?</w:t>
        </w:r>
      </w:hyperlink>
      <w:r w:rsidRPr="002D7535">
        <w:rPr>
          <w:rFonts w:cstheme="minorHAnsi"/>
          <w:sz w:val="24"/>
          <w:szCs w:val="24"/>
        </w:rPr>
        <w:t xml:space="preserve">) </w:t>
      </w:r>
    </w:p>
    <w:p w14:paraId="2048C7F6" w14:textId="77777777" w:rsidR="002D7535" w:rsidRPr="002D7535" w:rsidRDefault="002D7535" w:rsidP="002D7535">
      <w:pPr>
        <w:spacing w:after="0" w:line="240" w:lineRule="auto"/>
        <w:rPr>
          <w:rFonts w:cstheme="minorHAnsi"/>
          <w:b/>
          <w:bCs/>
          <w:sz w:val="24"/>
          <w:szCs w:val="24"/>
        </w:rPr>
      </w:pPr>
    </w:p>
    <w:p w14:paraId="232BF6BF" w14:textId="77777777" w:rsidR="002D7535" w:rsidRPr="002D7535" w:rsidRDefault="002D7535" w:rsidP="002D7535">
      <w:pPr>
        <w:spacing w:after="0" w:line="240" w:lineRule="auto"/>
        <w:rPr>
          <w:rFonts w:cstheme="minorHAnsi"/>
          <w:b/>
          <w:bCs/>
          <w:sz w:val="24"/>
          <w:szCs w:val="24"/>
        </w:rPr>
      </w:pPr>
      <w:r w:rsidRPr="002D7535">
        <w:rPr>
          <w:rFonts w:cstheme="minorHAnsi"/>
          <w:sz w:val="24"/>
          <w:szCs w:val="24"/>
        </w:rPr>
        <w:t xml:space="preserve">First, the development of involvement within both sites is described. This happened in a natural organic way in both sites with the longer established site further advanced in several aspects, as expected. External influences included funders, publications and opportunities gained from both sharing with and learning from other organisations. External influences were predominantly believed to be positive, however some concerns were expressed about some funders having moved away from the fundamental values of involvement and difficulties had been experienced with publications, notably academic journals. </w:t>
      </w:r>
    </w:p>
    <w:p w14:paraId="68A5B0B6" w14:textId="77777777" w:rsidR="002D7535" w:rsidRPr="002D7535" w:rsidRDefault="002D7535" w:rsidP="002D7535">
      <w:pPr>
        <w:spacing w:after="0" w:line="240" w:lineRule="auto"/>
        <w:rPr>
          <w:rFonts w:cstheme="minorHAnsi"/>
          <w:sz w:val="24"/>
          <w:szCs w:val="24"/>
        </w:rPr>
      </w:pPr>
    </w:p>
    <w:p w14:paraId="3779203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experience of participants in other organisations and settings is also described, with a wide range of organisations and activities mentioned. Most participants had gained valuable experience elsewhere, both specifically in research and in other settings such as service provision. Resources and infrastructure were considered to be significant in facilitating involvement and included staff, time, funding and the development and implementation of an involvement strategy. A key resource was a dedicated involvement coordinator, with sufficient funding for both the post and other accompanying involvement costs.</w:t>
      </w:r>
    </w:p>
    <w:p w14:paraId="3CD5BF9D" w14:textId="77777777" w:rsidR="002D7535" w:rsidRPr="002D7535" w:rsidRDefault="002D7535" w:rsidP="002D7535">
      <w:pPr>
        <w:spacing w:after="0" w:line="240" w:lineRule="auto"/>
        <w:rPr>
          <w:rFonts w:cstheme="minorHAnsi"/>
          <w:sz w:val="24"/>
          <w:szCs w:val="24"/>
        </w:rPr>
      </w:pPr>
    </w:p>
    <w:p w14:paraId="6F24B78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factors with a significant impact were academia and the associated culture within the sites. Both sites were based within universities and it was suggested that such institutions were not usually conducive to effective involvement. Within their own centres, both sites had engaged in developing a more positive culture, using their involvement strategies and other resources. Finally, relationships and communication within the sites is discussed. This included internal relationships within the sites, including feeling part of the team, and relationships with external organisations. Communication and feedback to public members were also important.</w:t>
      </w:r>
    </w:p>
    <w:p w14:paraId="6EA0EF62" w14:textId="77777777" w:rsidR="002D7535" w:rsidRPr="002D7535" w:rsidRDefault="002D7535" w:rsidP="002D7535">
      <w:pPr>
        <w:spacing w:after="0" w:line="240" w:lineRule="auto"/>
        <w:rPr>
          <w:rFonts w:cstheme="minorHAnsi"/>
          <w:b/>
          <w:bCs/>
          <w:sz w:val="24"/>
          <w:szCs w:val="24"/>
        </w:rPr>
      </w:pPr>
    </w:p>
    <w:p w14:paraId="2F0C77DE" w14:textId="77777777" w:rsidR="002D7535" w:rsidRPr="002D7535" w:rsidRDefault="002D7535" w:rsidP="002D7535">
      <w:pPr>
        <w:rPr>
          <w:rFonts w:cstheme="minorHAnsi"/>
          <w:b/>
          <w:bCs/>
          <w:sz w:val="24"/>
          <w:szCs w:val="24"/>
        </w:rPr>
      </w:pPr>
      <w:r w:rsidRPr="002D7535">
        <w:rPr>
          <w:rFonts w:cstheme="minorHAnsi"/>
          <w:b/>
          <w:bCs/>
          <w:sz w:val="24"/>
          <w:szCs w:val="24"/>
        </w:rPr>
        <w:br w:type="page"/>
      </w:r>
    </w:p>
    <w:p w14:paraId="0C5F3D78" w14:textId="77777777" w:rsidR="002D7535" w:rsidRPr="002D7535" w:rsidRDefault="002D7535" w:rsidP="002D7535">
      <w:pPr>
        <w:rPr>
          <w:rFonts w:cstheme="minorHAnsi"/>
          <w:b/>
          <w:bCs/>
          <w:sz w:val="24"/>
          <w:szCs w:val="24"/>
        </w:rPr>
        <w:sectPr w:rsidR="002D7535" w:rsidRPr="002D7535" w:rsidSect="002F0A09">
          <w:footerReference w:type="default" r:id="rId82"/>
          <w:type w:val="continuous"/>
          <w:pgSz w:w="11906" w:h="16838" w:code="9"/>
          <w:pgMar w:top="1134" w:right="1134" w:bottom="1134" w:left="1134" w:header="709" w:footer="709" w:gutter="0"/>
          <w:cols w:space="708"/>
          <w:docGrid w:linePitch="360"/>
        </w:sectPr>
      </w:pPr>
    </w:p>
    <w:p w14:paraId="3CC5D273" w14:textId="77777777" w:rsidR="002D7535" w:rsidRPr="002D7535" w:rsidRDefault="002D7535" w:rsidP="002D7535">
      <w:pPr>
        <w:rPr>
          <w:rFonts w:cstheme="minorHAnsi"/>
          <w:b/>
          <w:bCs/>
          <w:sz w:val="24"/>
          <w:szCs w:val="24"/>
        </w:rPr>
        <w:sectPr w:rsidR="002D7535" w:rsidRPr="002D7535" w:rsidSect="002F0A09">
          <w:pgSz w:w="16838" w:h="11906" w:orient="landscape" w:code="9"/>
          <w:pgMar w:top="1134" w:right="1134" w:bottom="1134" w:left="1134" w:header="709" w:footer="709" w:gutter="0"/>
          <w:cols w:space="708"/>
          <w:docGrid w:linePitch="360"/>
        </w:sectPr>
      </w:pPr>
      <w:r w:rsidRPr="002D7535">
        <w:rPr>
          <w:b/>
          <w:bCs/>
          <w:noProof/>
          <w:sz w:val="20"/>
          <w:szCs w:val="20"/>
          <w14:ligatures w14:val="standardContextual"/>
        </w:rPr>
        <w:lastRenderedPageBreak/>
        <mc:AlternateContent>
          <mc:Choice Requires="wpg">
            <w:drawing>
              <wp:anchor distT="0" distB="0" distL="114300" distR="114300" simplePos="0" relativeHeight="251739136" behindDoc="0" locked="0" layoutInCell="1" allowOverlap="1" wp14:anchorId="34EA53A0" wp14:editId="1C96F01A">
                <wp:simplePos x="0" y="0"/>
                <wp:positionH relativeFrom="column">
                  <wp:posOffset>-41275</wp:posOffset>
                </wp:positionH>
                <wp:positionV relativeFrom="paragraph">
                  <wp:posOffset>110144</wp:posOffset>
                </wp:positionV>
                <wp:extent cx="9359900" cy="5673033"/>
                <wp:effectExtent l="0" t="0" r="12700" b="4445"/>
                <wp:wrapSquare wrapText="bothSides"/>
                <wp:docPr id="1308422062" name="Group 1308422062"/>
                <wp:cNvGraphicFramePr/>
                <a:graphic xmlns:a="http://schemas.openxmlformats.org/drawingml/2006/main">
                  <a:graphicData uri="http://schemas.microsoft.com/office/word/2010/wordprocessingGroup">
                    <wpg:wgp>
                      <wpg:cNvGrpSpPr/>
                      <wpg:grpSpPr>
                        <a:xfrm>
                          <a:off x="0" y="0"/>
                          <a:ext cx="9359900" cy="5673033"/>
                          <a:chOff x="0" y="0"/>
                          <a:chExt cx="9359900" cy="5673033"/>
                        </a:xfrm>
                      </wpg:grpSpPr>
                      <wps:wsp>
                        <wps:cNvPr id="374647049" name="Text Box 2"/>
                        <wps:cNvSpPr txBox="1">
                          <a:spLocks noChangeArrowheads="1"/>
                        </wps:cNvSpPr>
                        <wps:spPr bwMode="auto">
                          <a:xfrm>
                            <a:off x="0" y="5340928"/>
                            <a:ext cx="4946015" cy="332105"/>
                          </a:xfrm>
                          <a:prstGeom prst="rect">
                            <a:avLst/>
                          </a:prstGeom>
                          <a:solidFill>
                            <a:srgbClr val="FFFFFF"/>
                          </a:solidFill>
                          <a:ln w="9525">
                            <a:noFill/>
                            <a:miter lim="800000"/>
                            <a:headEnd/>
                            <a:tailEnd/>
                          </a:ln>
                        </wps:spPr>
                        <wps:txbx>
                          <w:txbxContent>
                            <w:p w14:paraId="5385DACA" w14:textId="77777777" w:rsidR="002D7535" w:rsidRPr="0098514D" w:rsidRDefault="002D7535" w:rsidP="002D7535">
                              <w:pPr>
                                <w:rPr>
                                  <w:b/>
                                  <w:bCs/>
                                  <w:sz w:val="20"/>
                                  <w:szCs w:val="20"/>
                                </w:rPr>
                              </w:pPr>
                              <w:bookmarkStart w:id="298" w:name="Figure18"/>
                              <w:bookmarkEnd w:id="298"/>
                              <w:r w:rsidRPr="0098514D">
                                <w:rPr>
                                  <w:b/>
                                  <w:bCs/>
                                  <w:sz w:val="20"/>
                                  <w:szCs w:val="20"/>
                                </w:rPr>
                                <w:t xml:space="preserve">Figure </w:t>
                              </w:r>
                              <w:r>
                                <w:rPr>
                                  <w:b/>
                                  <w:bCs/>
                                  <w:sz w:val="20"/>
                                  <w:szCs w:val="20"/>
                                </w:rPr>
                                <w:t xml:space="preserve">18. </w:t>
                              </w:r>
                              <w:r w:rsidRPr="0098514D">
                                <w:rPr>
                                  <w:b/>
                                  <w:bCs/>
                                  <w:sz w:val="20"/>
                                  <w:szCs w:val="20"/>
                                </w:rPr>
                                <w:t>What enabled the case study sites to undertake effective involvement</w:t>
                              </w:r>
                              <w:r>
                                <w:rPr>
                                  <w:b/>
                                  <w:bCs/>
                                  <w:sz w:val="20"/>
                                  <w:szCs w:val="20"/>
                                </w:rPr>
                                <w:t>?</w:t>
                              </w:r>
                            </w:p>
                            <w:p w14:paraId="51275890" w14:textId="77777777" w:rsidR="002D7535" w:rsidRDefault="002D7535" w:rsidP="002D7535"/>
                            <w:p w14:paraId="6D7D7CB4" w14:textId="77777777" w:rsidR="002D7535" w:rsidRDefault="002D7535" w:rsidP="002D7535"/>
                            <w:p w14:paraId="0225F0EB" w14:textId="77777777" w:rsidR="002D7535" w:rsidRDefault="002D7535" w:rsidP="002D7535"/>
                            <w:p w14:paraId="04980DAA" w14:textId="77777777" w:rsidR="002D7535" w:rsidRDefault="002D7535" w:rsidP="002D7535"/>
                          </w:txbxContent>
                        </wps:txbx>
                        <wps:bodyPr rot="0" vert="horz" wrap="square" lIns="91440" tIns="45720" rIns="91440" bIns="45720" anchor="t" anchorCtr="0">
                          <a:noAutofit/>
                        </wps:bodyPr>
                      </wps:wsp>
                      <wps:wsp>
                        <wps:cNvPr id="1721599155" name="Text Box 1721599155"/>
                        <wps:cNvSpPr txBox="1"/>
                        <wps:spPr>
                          <a:xfrm>
                            <a:off x="0" y="0"/>
                            <a:ext cx="9359900" cy="5245100"/>
                          </a:xfrm>
                          <a:prstGeom prst="rect">
                            <a:avLst/>
                          </a:prstGeom>
                          <a:solidFill>
                            <a:sysClr val="window" lastClr="FFFFFF"/>
                          </a:solidFill>
                          <a:ln w="6350">
                            <a:solidFill>
                              <a:prstClr val="black"/>
                            </a:solidFill>
                          </a:ln>
                        </wps:spPr>
                        <wps:txbx>
                          <w:txbxContent>
                            <w:p w14:paraId="3192207E" w14:textId="77777777" w:rsidR="002D7535" w:rsidRDefault="002D7535" w:rsidP="002D7535">
                              <w:r>
                                <w:rPr>
                                  <w:noProof/>
                                </w:rPr>
                                <w:drawing>
                                  <wp:inline distT="0" distB="0" distL="0" distR="0" wp14:anchorId="55029329" wp14:editId="5ED468E1">
                                    <wp:extent cx="9170670" cy="5140036"/>
                                    <wp:effectExtent l="0" t="0" r="0" b="3810"/>
                                    <wp:docPr id="1105881964" name="Picture 4"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81964" name="Picture 4" descr="A diagram of a diagram&#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179656" cy="514507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4EA53A0" id="Group 1308422062" o:spid="_x0000_s1140" style="position:absolute;margin-left:-3.25pt;margin-top:8.65pt;width:737pt;height:446.7pt;z-index:251739136;mso-position-horizontal-relative:text;mso-position-vertical-relative:text" coordsize="93599,56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3X7SwMAAHwIAAAOAAAAZHJzL2Uyb0RvYy54bWy0Vttu2zgQfV+g/0DwvdHdjoUohTdtggXS&#10;NkBS9JmmKEsoxeGSdKTs1++Qku1cukiR3dUDPbwNZ86cmfHZh7GX5F4Y24GqaHISUyIUh7pT24p+&#10;u7t8f0qJdUzVTIISFX0Qln44f/fb2aBLkUILshaGoBJly0FXtHVOl1FkeSt6Zk9AC4WbDZieOZya&#10;bVQbNqD2XkZpHC+iAUytDXBhLa5+nDbpedDfNIK7r01jhSOyomibC6MJ48aP0fkZK7eG6bbjsxns&#10;DVb0rFP46EHVR+YY2Znuhaq+4wYsNO6EQx9B03RcBB/QmyR+5s2VgZ0OvmzLYasPMCG0z3B6s1r+&#10;5f7K6Ft9YxCJQW8RizDzvoyN6f0vWknGANnDATIxOsJxcZUVq1WMyHLcKxbLLM6yCVTeIvIv7vH2&#10;0ys3o/3D0RNzBo0EsUcM7L/D4LZlWgRobYkY3BjS1RXNlvkiX8b5ihLFeqTrnffzdxhJ6p3yNuBh&#10;jxZxIy4j40PUrb4G/sMSBRctU1uxNgaGVrAarUz8TfTlcHXSY72SzfAZanyG7RwERT+FvMjyeJWe&#10;TrDugc9X+SJOign4LEuTuAgP7dFjpTbWXQnoiRcqajAXwhvs/to6b9PxiI+yBdnVl52UYWK2mwtp&#10;yD3DvLkM36z9yTGpyIAcKNIiaFbg76NqVvadw7yWXV/R09h/k/Uek0+qDkcc6+QkoyVSzSB5XCaE&#10;3LgZQ1QWub/sEdxA/YCwGZjyGOsOCi2YvygZMIcrav/cMSMokX8ohH6V5LlP+jDJi2WKE/N4Z/N4&#10;hymOqirqKJnECxcKhXdHwRpD1HQBt6Mls83Iy8m+/52gyTJNMOGSAgP/jKGPtma0XlB1Xp8gPhLl&#10;1/M7zYtkCuUhS48kehPPHuyBZljVaxgwdsw6XHydd4usiAPvnnDSs/2gcyMZ//GSua8RLqTSMcwH&#10;wlnNLzvUf40m3jCDnQIZ5Vn4FYdGAiYDzBIlnpc/W/9vWat2/QVgkibYZzUPome5k3uxMdB/xya5&#10;9rmCW/9Ec4JNlov1OhzC5qSZu1a3mu9rnMf1bvzOjJ4D7bAUfYF9IWXls7oynf3F5Am1HltcqEpz&#10;O/Y99PE8JNvxT8P53wAAAP//AwBQSwMEFAAGAAgAAAAhAAXWUHbgAAAACgEAAA8AAABkcnMvZG93&#10;bnJldi54bWxMj8FOwzAQRO9I/IO1SNxaJ5QmEOJUVQWcKiRaJMRtG2+TqLEdxW6S/j3bExx3ZjT7&#10;Jl9NphUD9b5xVkE8j0CQLZ1ubKXga/82ewLhA1qNrbOk4EIeVsXtTY6ZdqP9pGEXKsEl1meooA6h&#10;y6T0ZU0G/dx1ZNk7ut5g4LOvpO5x5HLTyocoSqTBxvKHGjva1FSedmej4H3Ecb2IX4ft6bi5/OyX&#10;H9/bmJS6v5vWLyACTeEvDFd8RoeCmQ7ubLUXrYJZsuQk6+kCxNV/TFJWDgqe4ygFWeTy/4TiFwAA&#10;//8DAFBLAQItABQABgAIAAAAIQC2gziS/gAAAOEBAAATAAAAAAAAAAAAAAAAAAAAAABbQ29udGVu&#10;dF9UeXBlc10ueG1sUEsBAi0AFAAGAAgAAAAhADj9If/WAAAAlAEAAAsAAAAAAAAAAAAAAAAALwEA&#10;AF9yZWxzLy5yZWxzUEsBAi0AFAAGAAgAAAAhAJGjdftLAwAAfAgAAA4AAAAAAAAAAAAAAAAALgIA&#10;AGRycy9lMm9Eb2MueG1sUEsBAi0AFAAGAAgAAAAhAAXWUHbgAAAACgEAAA8AAAAAAAAAAAAAAAAA&#10;pQUAAGRycy9kb3ducmV2LnhtbFBLBQYAAAAABAAEAPMAAACyBgAAAAA=&#10;">
                <v:shape id="_x0000_s1141" type="#_x0000_t202" style="position:absolute;top:53409;width:49460;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rpyQAAAOIAAAAPAAAAZHJzL2Rvd25yZXYueG1sRI/RasJA&#10;FETfC/7Dcgt9KXVjjYlGV7EFi6+xfsA1e01Cs3dDdjXx712h4OMwM2eY1WYwjbhS52rLCibjCARx&#10;YXXNpYLj7+5jDsJ5ZI2NZVJwIweb9ehlhZm2Ped0PfhSBAi7DBVU3reZlK6oyKAb25Y4eGfbGfRB&#10;dqXUHfYBbhr5GUWJNFhzWKiwpe+Kir/DxSg47/v32aI//fhjmsfJF9bpyd6UensdtksQngb/DP+3&#10;91rBNI2TOI3iBTwuhTsg13cAAAD//wMAUEsBAi0AFAAGAAgAAAAhANvh9svuAAAAhQEAABMAAAAA&#10;AAAAAAAAAAAAAAAAAFtDb250ZW50X1R5cGVzXS54bWxQSwECLQAUAAYACAAAACEAWvQsW78AAAAV&#10;AQAACwAAAAAAAAAAAAAAAAAfAQAAX3JlbHMvLnJlbHNQSwECLQAUAAYACAAAACEAPr+a6ckAAADi&#10;AAAADwAAAAAAAAAAAAAAAAAHAgAAZHJzL2Rvd25yZXYueG1sUEsFBgAAAAADAAMAtwAAAP0CAAAA&#10;AA==&#10;" stroked="f">
                  <v:textbox>
                    <w:txbxContent>
                      <w:p w14:paraId="5385DACA" w14:textId="77777777" w:rsidR="002D7535" w:rsidRPr="0098514D" w:rsidRDefault="002D7535" w:rsidP="002D7535">
                        <w:pPr>
                          <w:rPr>
                            <w:b/>
                            <w:bCs/>
                            <w:sz w:val="20"/>
                            <w:szCs w:val="20"/>
                          </w:rPr>
                        </w:pPr>
                        <w:bookmarkStart w:id="299" w:name="Figure18"/>
                        <w:bookmarkEnd w:id="299"/>
                        <w:r w:rsidRPr="0098514D">
                          <w:rPr>
                            <w:b/>
                            <w:bCs/>
                            <w:sz w:val="20"/>
                            <w:szCs w:val="20"/>
                          </w:rPr>
                          <w:t xml:space="preserve">Figure </w:t>
                        </w:r>
                        <w:r>
                          <w:rPr>
                            <w:b/>
                            <w:bCs/>
                            <w:sz w:val="20"/>
                            <w:szCs w:val="20"/>
                          </w:rPr>
                          <w:t xml:space="preserve">18. </w:t>
                        </w:r>
                        <w:r w:rsidRPr="0098514D">
                          <w:rPr>
                            <w:b/>
                            <w:bCs/>
                            <w:sz w:val="20"/>
                            <w:szCs w:val="20"/>
                          </w:rPr>
                          <w:t>What enabled the case study sites to undertake effective involvement</w:t>
                        </w:r>
                        <w:r>
                          <w:rPr>
                            <w:b/>
                            <w:bCs/>
                            <w:sz w:val="20"/>
                            <w:szCs w:val="20"/>
                          </w:rPr>
                          <w:t>?</w:t>
                        </w:r>
                      </w:p>
                      <w:p w14:paraId="51275890" w14:textId="77777777" w:rsidR="002D7535" w:rsidRDefault="002D7535" w:rsidP="002D7535"/>
                      <w:p w14:paraId="6D7D7CB4" w14:textId="77777777" w:rsidR="002D7535" w:rsidRDefault="002D7535" w:rsidP="002D7535"/>
                      <w:p w14:paraId="0225F0EB" w14:textId="77777777" w:rsidR="002D7535" w:rsidRDefault="002D7535" w:rsidP="002D7535"/>
                      <w:p w14:paraId="04980DAA" w14:textId="77777777" w:rsidR="002D7535" w:rsidRDefault="002D7535" w:rsidP="002D7535"/>
                    </w:txbxContent>
                  </v:textbox>
                </v:shape>
                <v:shape id="Text Box 1721599155" o:spid="_x0000_s1142" type="#_x0000_t202" style="position:absolute;width:93599;height:52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8FixgAAAOMAAAAPAAAAZHJzL2Rvd25yZXYueG1sRE/NSsQw&#10;EL4LvkMYwdtu2oW629p0EUHwIrLVg96GZGyjzaQ0sVv36TeC4HG+/6n3ixvETFOwnhXk6wwEsfbG&#10;cqfg9eVhtQMRIrLBwTMp+KEA++byosbK+CMfaG5jJ1IIhwoV9DGOlZRB9+QwrP1InLgPPzmM6Zw6&#10;aSY8pnA3yE2W3UiHllNDjyPd96S/2m+nwPCbZ/1un06WW23L0/PuU89KXV8td7cgIi3xX/znfjRp&#10;/naTF2WZFwX8/pQAkM0ZAAD//wMAUEsBAi0AFAAGAAgAAAAhANvh9svuAAAAhQEAABMAAAAAAAAA&#10;AAAAAAAAAAAAAFtDb250ZW50X1R5cGVzXS54bWxQSwECLQAUAAYACAAAACEAWvQsW78AAAAVAQAA&#10;CwAAAAAAAAAAAAAAAAAfAQAAX3JlbHMvLnJlbHNQSwECLQAUAAYACAAAACEAnZfBYsYAAADjAAAA&#10;DwAAAAAAAAAAAAAAAAAHAgAAZHJzL2Rvd25yZXYueG1sUEsFBgAAAAADAAMAtwAAAPoCAAAAAA==&#10;" fillcolor="window" strokeweight=".5pt">
                  <v:textbox>
                    <w:txbxContent>
                      <w:p w14:paraId="3192207E" w14:textId="77777777" w:rsidR="002D7535" w:rsidRDefault="002D7535" w:rsidP="002D7535">
                        <w:r>
                          <w:rPr>
                            <w:noProof/>
                          </w:rPr>
                          <w:drawing>
                            <wp:inline distT="0" distB="0" distL="0" distR="0" wp14:anchorId="55029329" wp14:editId="5ED468E1">
                              <wp:extent cx="9170670" cy="5140036"/>
                              <wp:effectExtent l="0" t="0" r="0" b="3810"/>
                              <wp:docPr id="1105881964" name="Picture 4"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81964" name="Picture 4" descr="A diagram of a diagram&#10;&#10;Description automatically generated with medium confidenc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179656" cy="5145072"/>
                                      </a:xfrm>
                                      <a:prstGeom prst="rect">
                                        <a:avLst/>
                                      </a:prstGeom>
                                      <a:noFill/>
                                      <a:ln>
                                        <a:noFill/>
                                      </a:ln>
                                    </pic:spPr>
                                  </pic:pic>
                                </a:graphicData>
                              </a:graphic>
                            </wp:inline>
                          </w:drawing>
                        </w:r>
                      </w:p>
                    </w:txbxContent>
                  </v:textbox>
                </v:shape>
                <w10:wrap type="square"/>
              </v:group>
            </w:pict>
          </mc:Fallback>
        </mc:AlternateContent>
      </w:r>
    </w:p>
    <w:p w14:paraId="0C2765EA" w14:textId="690374EE" w:rsidR="002D7535" w:rsidRPr="002D7535" w:rsidRDefault="000B1D68" w:rsidP="002D7535">
      <w:pPr>
        <w:spacing w:after="0" w:line="240" w:lineRule="auto"/>
        <w:rPr>
          <w:rFonts w:cstheme="minorHAnsi"/>
          <w:b/>
          <w:bCs/>
          <w:sz w:val="24"/>
          <w:szCs w:val="24"/>
        </w:rPr>
      </w:pPr>
      <w:bookmarkStart w:id="300" w:name="Thedevelopment62"/>
      <w:bookmarkEnd w:id="300"/>
      <w:r>
        <w:rPr>
          <w:rFonts w:cstheme="minorHAnsi"/>
          <w:b/>
          <w:bCs/>
          <w:sz w:val="24"/>
          <w:szCs w:val="24"/>
        </w:rPr>
        <w:lastRenderedPageBreak/>
        <w:t xml:space="preserve">6.2 </w:t>
      </w:r>
      <w:r w:rsidR="002D7535" w:rsidRPr="002D7535">
        <w:rPr>
          <w:rFonts w:cstheme="minorHAnsi"/>
          <w:b/>
          <w:bCs/>
          <w:sz w:val="24"/>
          <w:szCs w:val="24"/>
        </w:rPr>
        <w:t>The development of involvement</w:t>
      </w:r>
    </w:p>
    <w:p w14:paraId="5E7D7735" w14:textId="77777777" w:rsidR="002D7535" w:rsidRPr="002D7535" w:rsidRDefault="002D7535" w:rsidP="002D7535">
      <w:pPr>
        <w:spacing w:after="0" w:line="240" w:lineRule="auto"/>
        <w:rPr>
          <w:rFonts w:cstheme="minorHAnsi"/>
          <w:b/>
          <w:bCs/>
          <w:sz w:val="24"/>
          <w:szCs w:val="24"/>
        </w:rPr>
      </w:pPr>
    </w:p>
    <w:p w14:paraId="0E5304B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development of involvement happened in a gradual organic or intuitive manner for individual participants, public members and academics, and within the sites more broadly. Often the skills and confidence of individuals in undertaking involvement evolved alongside the involvement activities of the site.</w:t>
      </w:r>
    </w:p>
    <w:p w14:paraId="21E9DAB8" w14:textId="77777777" w:rsidR="002D7535" w:rsidRPr="002D7535" w:rsidRDefault="002D7535" w:rsidP="002D7535">
      <w:pPr>
        <w:spacing w:after="0" w:line="240" w:lineRule="auto"/>
        <w:rPr>
          <w:rFonts w:cstheme="minorHAnsi"/>
          <w:sz w:val="24"/>
          <w:szCs w:val="24"/>
        </w:rPr>
      </w:pPr>
    </w:p>
    <w:p w14:paraId="23789BB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public members described how when they first started in involvement they felt they knew very little about either research or involvement. They spoke with keenness and passion about the first time they were involved: “it was just fascinating” (carer/public member, 9b) and “I didn't really know what to expect and I found it really interesting” (carer, 7). Some said they used their previous experiences when they were new to research and involvement, in order to undertake involvement more effectively nowadays:</w:t>
      </w:r>
    </w:p>
    <w:p w14:paraId="64F9766B" w14:textId="77777777" w:rsidR="002D7535" w:rsidRPr="002D7535" w:rsidRDefault="002D7535" w:rsidP="002D7535">
      <w:pPr>
        <w:spacing w:after="0" w:line="240" w:lineRule="auto"/>
        <w:rPr>
          <w:rFonts w:cstheme="minorHAnsi"/>
          <w:sz w:val="24"/>
          <w:szCs w:val="24"/>
        </w:rPr>
      </w:pPr>
    </w:p>
    <w:p w14:paraId="5140CBA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I always try to put myself back into the position I was when I was first diagnosed and quite frankly I knew nothing really…Erm, so I always go back to that thinking, you know, do they actually understand what we’re asking them to do? You know, is this going to work when they're, I don't know, we talk about a trial and they're undergoing chemotherapy? Or, you know, er, you know, things are quite tricky for them? You know, how can we make this easy for them to contribute? And actually, first of all, do they do they understand how this can help or why we're asking them to do this? (patient/carer, 8)</w:t>
      </w:r>
    </w:p>
    <w:p w14:paraId="3DD184E8" w14:textId="77777777" w:rsidR="002D7535" w:rsidRPr="002D7535" w:rsidRDefault="002D7535" w:rsidP="002D7535">
      <w:pPr>
        <w:spacing w:after="0" w:line="240" w:lineRule="auto"/>
        <w:rPr>
          <w:rFonts w:cstheme="minorHAnsi"/>
          <w:sz w:val="24"/>
          <w:szCs w:val="24"/>
        </w:rPr>
      </w:pPr>
    </w:p>
    <w:p w14:paraId="29E49DD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ublic members described their involvement as being quite broad, encompassing different health conditions and services, others were more focused on a particular health condition. One public member described how they initially volunteered for any involvement opportunity but that now they were starting to be more selective in what they took on:</w:t>
      </w:r>
    </w:p>
    <w:p w14:paraId="4286ECC2" w14:textId="77777777" w:rsidR="002D7535" w:rsidRPr="002D7535" w:rsidRDefault="002D7535" w:rsidP="002D7535">
      <w:pPr>
        <w:spacing w:after="0" w:line="240" w:lineRule="auto"/>
        <w:rPr>
          <w:rFonts w:cstheme="minorHAnsi"/>
          <w:sz w:val="24"/>
          <w:szCs w:val="24"/>
        </w:rPr>
      </w:pPr>
    </w:p>
    <w:p w14:paraId="4D35B12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Erm, I mean I am just sticking my hand up to everything that comes in just to try and get the experience. I think that’s so important just to get the experience and maybe, you know, get out of my comfort zone, well this is something I'd never thought about before. So that’s fine, but I think as time goes by I'm thinking well if I hadn’t really got anything to, I think it’s time to see where the research [study] fits within the whole puzzle of, erm, research as I say. (carer/public member, 9b)</w:t>
      </w:r>
    </w:p>
    <w:p w14:paraId="1FDA2DD7" w14:textId="77777777" w:rsidR="002D7535" w:rsidRPr="002D7535" w:rsidRDefault="002D7535" w:rsidP="002D7535">
      <w:pPr>
        <w:spacing w:after="0" w:line="240" w:lineRule="auto"/>
        <w:rPr>
          <w:rFonts w:cstheme="minorHAnsi"/>
          <w:sz w:val="24"/>
          <w:szCs w:val="24"/>
        </w:rPr>
      </w:pPr>
    </w:p>
    <w:p w14:paraId="101D509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ademics also spoke positively of their initial experiences of involvement: “I think it started off as like this is really interesting and fun” (academic, 13) and “that was quite an eye opener to me,” (academic, 10b). Some academics, particularly those who had also worked in palliative care service provision and who had undertaken involvement for a longer period of time, spoke of how they felt they had always carried out involvement:</w:t>
      </w:r>
    </w:p>
    <w:p w14:paraId="4FA8C51C" w14:textId="77777777" w:rsidR="002D7535" w:rsidRPr="002D7535" w:rsidRDefault="002D7535" w:rsidP="002D7535">
      <w:pPr>
        <w:spacing w:after="0" w:line="240" w:lineRule="auto"/>
        <w:rPr>
          <w:rFonts w:cstheme="minorHAnsi"/>
          <w:sz w:val="24"/>
          <w:szCs w:val="24"/>
        </w:rPr>
      </w:pPr>
    </w:p>
    <w:p w14:paraId="189E955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for me, it was something that I was always, I've always sort of worked in that way. I've always sort of wanted to work, you know, be it with the practitioners or, you know, so I've always worked hard to establish that sort of rapport with the people who, erm, you know, we’re intending that the research should benefit…So I've always done that but it was slightly more formalised in, erm, pursuing my own research grants. (academic/ex-clinician, 12)</w:t>
      </w:r>
    </w:p>
    <w:p w14:paraId="16D51AF5" w14:textId="77777777" w:rsidR="002D7535" w:rsidRPr="002D7535" w:rsidRDefault="002D7535" w:rsidP="002D7535">
      <w:pPr>
        <w:spacing w:after="0" w:line="240" w:lineRule="auto"/>
        <w:rPr>
          <w:rFonts w:cstheme="minorHAnsi"/>
          <w:sz w:val="24"/>
          <w:szCs w:val="24"/>
        </w:rPr>
      </w:pPr>
    </w:p>
    <w:p w14:paraId="0877DA6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Some described their first experience when they were a PhD student or an early career researcher, when they were keen to get involved in different research activities, including involvement. However, involvement at this time wasn’t always the most effective that it could have been:</w:t>
      </w:r>
    </w:p>
    <w:p w14:paraId="7901AFF9" w14:textId="77777777" w:rsidR="002D7535" w:rsidRPr="002D7535" w:rsidRDefault="002D7535" w:rsidP="002D7535">
      <w:pPr>
        <w:spacing w:after="0" w:line="240" w:lineRule="auto"/>
        <w:rPr>
          <w:rFonts w:cstheme="minorHAnsi"/>
          <w:sz w:val="24"/>
          <w:szCs w:val="24"/>
        </w:rPr>
      </w:pPr>
    </w:p>
    <w:p w14:paraId="50C8E382"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Yeah, so my first experience of it was when I did my PhD and I was told as part of my, as I was working out my research proposals, that I had to have some user involvement and that was a completely new concept to me (laughs), erm, and I was, and looking back I probably thought it was a little bit of a, another task to do and a bit of a tick box exercise. (academic/clinician, 10a) </w:t>
      </w:r>
    </w:p>
    <w:p w14:paraId="45CCDC66" w14:textId="77777777" w:rsidR="002D7535" w:rsidRPr="002D7535" w:rsidRDefault="002D7535" w:rsidP="002D7535">
      <w:pPr>
        <w:spacing w:after="0" w:line="240" w:lineRule="auto"/>
        <w:rPr>
          <w:rFonts w:cstheme="minorHAnsi"/>
          <w:sz w:val="24"/>
          <w:szCs w:val="24"/>
        </w:rPr>
      </w:pPr>
    </w:p>
    <w:p w14:paraId="5F301DA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Nevertheless, participants described themselves gradually becoming increasingly engaged in different involvement activities, with one activity leading to others, sometimes within the same site, sometimes elsewhere:</w:t>
      </w:r>
    </w:p>
    <w:p w14:paraId="53EE7F63" w14:textId="77777777" w:rsidR="002D7535" w:rsidRPr="002D7535" w:rsidRDefault="002D7535" w:rsidP="002D7535">
      <w:pPr>
        <w:spacing w:after="0" w:line="240" w:lineRule="auto"/>
        <w:rPr>
          <w:rFonts w:cstheme="minorHAnsi"/>
          <w:sz w:val="24"/>
          <w:szCs w:val="24"/>
        </w:rPr>
      </w:pPr>
    </w:p>
    <w:p w14:paraId="7F99CC22"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 xml:space="preserve">I sort of started working with this one small PPI group and then it just, my involvement in the group just kind of got a bit more, like more and more…and then I was doing something else. </w:t>
      </w:r>
      <w:r w:rsidRPr="002D7535">
        <w:rPr>
          <w:rFonts w:ascii="Calibri" w:hAnsi="Calibri" w:cs="Calibri"/>
          <w:sz w:val="24"/>
          <w:szCs w:val="24"/>
        </w:rPr>
        <w:t>And then it just sort of started snowballing.</w:t>
      </w:r>
      <w:r w:rsidRPr="002D7535">
        <w:rPr>
          <w:rFonts w:cstheme="minorHAnsi"/>
          <w:sz w:val="24"/>
          <w:szCs w:val="24"/>
        </w:rPr>
        <w:t xml:space="preserve"> (academic, 2)</w:t>
      </w:r>
    </w:p>
    <w:p w14:paraId="4A392604" w14:textId="77777777" w:rsidR="002D7535" w:rsidRPr="002D7535" w:rsidRDefault="002D7535" w:rsidP="002D7535">
      <w:pPr>
        <w:spacing w:after="0" w:line="240" w:lineRule="auto"/>
        <w:ind w:left="720"/>
        <w:rPr>
          <w:rFonts w:cstheme="minorHAnsi"/>
          <w:sz w:val="24"/>
          <w:szCs w:val="24"/>
        </w:rPr>
      </w:pPr>
    </w:p>
    <w:p w14:paraId="0D74566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few participants recognised that academics needed time to become more proficient at involvement. One academic felt that when they first started undertaking involvement they viewed it as fun but then, as they learnt more and got more out of it, they realised how essential it actually was and it became a core way of working for them as a researcher. Another described how they started off facilitating a small group of carers initially, which enabled them to learn and then undertake more ambitious involvement activities later. There was a need to allow academics to develop confidence and commitment as individuals:</w:t>
      </w:r>
    </w:p>
    <w:p w14:paraId="43244773" w14:textId="77777777" w:rsidR="002D7535" w:rsidRPr="002D7535" w:rsidRDefault="002D7535" w:rsidP="002D7535">
      <w:pPr>
        <w:spacing w:after="0" w:line="240" w:lineRule="auto"/>
        <w:rPr>
          <w:rFonts w:cstheme="minorHAnsi"/>
          <w:sz w:val="24"/>
          <w:szCs w:val="24"/>
        </w:rPr>
      </w:pPr>
    </w:p>
    <w:p w14:paraId="61D5D4E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there's something as well about</w:t>
      </w:r>
      <w:r w:rsidRPr="002D7535">
        <w:rPr>
          <w:rFonts w:ascii="Calibri" w:hAnsi="Calibri" w:cs="Calibri"/>
          <w:sz w:val="24"/>
          <w:szCs w:val="24"/>
        </w:rPr>
        <w:t xml:space="preserve">, erm, developing people’s confidence and by people I mean researchers and academics, erm, and I mean at every level from the most junior through to the most senior. </w:t>
      </w:r>
      <w:r w:rsidRPr="002D7535">
        <w:rPr>
          <w:rFonts w:ascii="Calibri" w:hAnsi="Calibri" w:cs="Calibri"/>
          <w:sz w:val="24"/>
          <w:szCs w:val="24"/>
          <w:lang w:eastAsia="en-GB"/>
        </w:rPr>
        <w:t>I think there's, I think there's a certain just a level of confidence and willingness, er, to do PPI that that just takes some time to develop (laugh). (academic/ex-clinician, 3)</w:t>
      </w:r>
    </w:p>
    <w:p w14:paraId="6356733E" w14:textId="77777777" w:rsidR="002D7535" w:rsidRPr="002D7535" w:rsidRDefault="002D7535" w:rsidP="002D7535">
      <w:pPr>
        <w:spacing w:after="0" w:line="240" w:lineRule="auto"/>
        <w:rPr>
          <w:rFonts w:cstheme="minorHAnsi"/>
          <w:sz w:val="24"/>
          <w:szCs w:val="24"/>
        </w:rPr>
      </w:pPr>
    </w:p>
    <w:p w14:paraId="069007F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lso acknowledged that the skills and experience in involvement evolved collectively as a research centre. As the skills of individuals developed, then often involvement across the centre became more established and routine and the two progressed simultaneously:</w:t>
      </w:r>
    </w:p>
    <w:p w14:paraId="5E8F2F0E" w14:textId="77777777" w:rsidR="002D7535" w:rsidRPr="002D7535" w:rsidRDefault="002D7535" w:rsidP="002D7535">
      <w:pPr>
        <w:spacing w:after="0" w:line="240" w:lineRule="auto"/>
        <w:rPr>
          <w:rFonts w:cstheme="minorHAnsi"/>
          <w:sz w:val="24"/>
          <w:szCs w:val="24"/>
        </w:rPr>
      </w:pPr>
    </w:p>
    <w:p w14:paraId="360D042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it’s meant that kind of over the years as I've sort of, as I've been at the [centre] and learnt more and developed more and got more involved in public involvement, it’s been alongside this larger journey of the [centre] learning more and doing more and expanding their kind of activities what they're doing. (academic, 13)</w:t>
      </w:r>
    </w:p>
    <w:p w14:paraId="2C6429E0" w14:textId="77777777" w:rsidR="002D7535" w:rsidRPr="002D7535" w:rsidRDefault="002D7535" w:rsidP="002D7535">
      <w:pPr>
        <w:spacing w:after="0" w:line="240" w:lineRule="auto"/>
        <w:rPr>
          <w:rFonts w:cstheme="minorHAnsi"/>
          <w:sz w:val="24"/>
          <w:szCs w:val="24"/>
        </w:rPr>
      </w:pPr>
    </w:p>
    <w:p w14:paraId="19A73F9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sites developed from small initiatives, with initially two or three staff members only. At that time there was little guidance available, particularly in the field of involvement in palliative care research. Staff drew on their previous experience as clinicians in service provision settings and often described involvement at that time as being instinctive or intuitive. An academic said: “it just felt like an obvious thing to include in your work” (academic, 2). It was only later when there were wider structures in place, such as the NIHR, that external influences started to affect involvement:</w:t>
      </w:r>
    </w:p>
    <w:p w14:paraId="403EFC5D" w14:textId="77777777" w:rsidR="002D7535" w:rsidRPr="002D7535" w:rsidRDefault="002D7535" w:rsidP="002D7535">
      <w:pPr>
        <w:spacing w:after="0" w:line="240" w:lineRule="auto"/>
        <w:rPr>
          <w:rFonts w:cstheme="minorHAnsi"/>
          <w:sz w:val="24"/>
          <w:szCs w:val="24"/>
        </w:rPr>
      </w:pPr>
    </w:p>
    <w:p w14:paraId="4B644F5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lastRenderedPageBreak/>
        <w:t>So, I would say we've started from small beginnings which were largely intuitive rather than thinking it was something we were brought to…In those early beginnings there was much less apparent, the NIHR really were the only group starting to say patient public voice is important so I think, cos of coming from a clinical background, there was an instinctive understanding that it was important to have patient public involvement because we’d already started to do that in terms of clinical services…I’d love to say that I started it with a very structured and knowing strategic approach, it wasn’t, it was instinct of seeing how important particularly the carers were. I think it came much later to realise the importance of the patient voice. (academic/clinician, 6)</w:t>
      </w:r>
    </w:p>
    <w:p w14:paraId="624437A9" w14:textId="77777777" w:rsidR="002D7535" w:rsidRPr="002D7535" w:rsidRDefault="002D7535" w:rsidP="002D7535">
      <w:pPr>
        <w:spacing w:after="0" w:line="240" w:lineRule="auto"/>
        <w:rPr>
          <w:rFonts w:cstheme="minorHAnsi"/>
          <w:sz w:val="24"/>
          <w:szCs w:val="24"/>
        </w:rPr>
      </w:pPr>
    </w:p>
    <w:p w14:paraId="6E1828A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these early days, before the centres were formally established, there already existed groups of both public members and academics who championed involvement:</w:t>
      </w:r>
    </w:p>
    <w:p w14:paraId="2FDD96B2" w14:textId="77777777" w:rsidR="002D7535" w:rsidRPr="002D7535" w:rsidRDefault="002D7535" w:rsidP="002D7535">
      <w:pPr>
        <w:spacing w:after="0" w:line="240" w:lineRule="auto"/>
        <w:rPr>
          <w:rFonts w:cstheme="minorHAnsi"/>
          <w:sz w:val="24"/>
          <w:szCs w:val="24"/>
        </w:rPr>
      </w:pPr>
    </w:p>
    <w:p w14:paraId="62EAEB53"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As always there's sort of the earlier adopters (laughs), you know, so people who were passionate and people are passionate about involving public members, so there was a core group of individuals who this was an absolute priority for. (academic/ex-clinician, 12)</w:t>
      </w:r>
    </w:p>
    <w:p w14:paraId="6952C5FD" w14:textId="77777777" w:rsidR="002D7535" w:rsidRPr="002D7535" w:rsidRDefault="002D7535" w:rsidP="002D7535">
      <w:pPr>
        <w:spacing w:after="0" w:line="240" w:lineRule="auto"/>
        <w:rPr>
          <w:rFonts w:cstheme="minorHAnsi"/>
          <w:sz w:val="24"/>
          <w:szCs w:val="24"/>
        </w:rPr>
      </w:pPr>
    </w:p>
    <w:p w14:paraId="278257E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is early involvement started within individual research studies in both sites and gradually increased. However, it didn’t occur consistently and was mainly focused on ‘typical project level’ involvement such as commenting on study documents. There were also less opportunities for activities such as training and support, partly because at this time involvement was carried out in a disparate manner within the individual studies. Involvement at an organisational level evolved later. </w:t>
      </w:r>
    </w:p>
    <w:p w14:paraId="4E72D5FD" w14:textId="77777777" w:rsidR="002D7535" w:rsidRPr="002D7535" w:rsidRDefault="002D7535" w:rsidP="002D7535">
      <w:pPr>
        <w:spacing w:after="0" w:line="240" w:lineRule="auto"/>
        <w:rPr>
          <w:rFonts w:cstheme="minorHAnsi"/>
          <w:sz w:val="24"/>
          <w:szCs w:val="24"/>
        </w:rPr>
      </w:pPr>
    </w:p>
    <w:p w14:paraId="26883709" w14:textId="33AC5837" w:rsidR="002D7535" w:rsidRPr="002D7535" w:rsidRDefault="002D7535" w:rsidP="002D7535">
      <w:pPr>
        <w:spacing w:after="0" w:line="240" w:lineRule="auto"/>
        <w:rPr>
          <w:rFonts w:cstheme="minorHAnsi"/>
          <w:sz w:val="24"/>
          <w:szCs w:val="24"/>
        </w:rPr>
      </w:pPr>
      <w:r w:rsidRPr="002D7535">
        <w:rPr>
          <w:rFonts w:cstheme="minorHAnsi"/>
          <w:sz w:val="24"/>
          <w:szCs w:val="24"/>
        </w:rPr>
        <w:t>Academics were able to identify particular initiatives or events at certain points in time which supported the progress of involvement within the sites and which often provided additional structures or resources to enable involvement. Sometimes particular studies encouraged the development of involvement, for example the Bringing Breathlessness into View study (</w:t>
      </w:r>
      <w:hyperlink w:anchor="Vignette3" w:history="1">
        <w:r w:rsidRPr="00282213">
          <w:rPr>
            <w:rStyle w:val="Hyperlink"/>
            <w:rFonts w:ascii="Calibri" w:hAnsi="Calibri" w:cs="Calibri"/>
            <w:b/>
            <w:bCs/>
            <w:sz w:val="24"/>
            <w:szCs w:val="24"/>
          </w:rPr>
          <w:t>Vignette</w:t>
        </w:r>
        <w:r w:rsidRPr="00282213">
          <w:rPr>
            <w:rStyle w:val="Hyperlink"/>
            <w:rFonts w:ascii="Calibri" w:hAnsi="Calibri" w:cs="Calibri"/>
            <w:sz w:val="24"/>
            <w:szCs w:val="24"/>
          </w:rPr>
          <w:t xml:space="preserve"> </w:t>
        </w:r>
        <w:r w:rsidRPr="00282213">
          <w:rPr>
            <w:rStyle w:val="Hyperlink"/>
            <w:rFonts w:ascii="Calibri" w:hAnsi="Calibri" w:cs="Calibri"/>
            <w:b/>
            <w:bCs/>
            <w:sz w:val="24"/>
            <w:szCs w:val="24"/>
          </w:rPr>
          <w:t>3.</w:t>
        </w:r>
        <w:r w:rsidRPr="00282213">
          <w:rPr>
            <w:rStyle w:val="Hyperlink"/>
            <w:rFonts w:ascii="Calibri" w:hAnsi="Calibri" w:cs="Calibri"/>
            <w:sz w:val="24"/>
            <w:szCs w:val="24"/>
          </w:rPr>
          <w:t xml:space="preserve"> </w:t>
        </w:r>
        <w:r w:rsidRPr="00282213">
          <w:rPr>
            <w:rStyle w:val="Hyperlink"/>
            <w:b/>
            <w:bCs/>
            <w:sz w:val="24"/>
            <w:szCs w:val="24"/>
          </w:rPr>
          <w:t>Bringing Breathlessness into View</w:t>
        </w:r>
        <w:r w:rsidRPr="00282213">
          <w:rPr>
            <w:rStyle w:val="Hyperlink"/>
            <w:rFonts w:ascii="Calibri" w:hAnsi="Calibri" w:cs="Calibri"/>
            <w:sz w:val="24"/>
            <w:szCs w:val="24"/>
          </w:rPr>
          <w:t>)</w:t>
        </w:r>
      </w:hyperlink>
      <w:r w:rsidRPr="002D7535">
        <w:rPr>
          <w:rFonts w:cstheme="minorHAnsi"/>
          <w:sz w:val="24"/>
          <w:szCs w:val="24"/>
        </w:rPr>
        <w:t xml:space="preserve"> provided such an impetus:</w:t>
      </w:r>
    </w:p>
    <w:p w14:paraId="52B40BDE" w14:textId="77777777" w:rsidR="002D7535" w:rsidRPr="002D7535" w:rsidRDefault="002D7535" w:rsidP="002D7535">
      <w:pPr>
        <w:spacing w:after="0" w:line="240" w:lineRule="auto"/>
        <w:rPr>
          <w:rFonts w:cstheme="minorHAnsi"/>
          <w:sz w:val="24"/>
          <w:szCs w:val="24"/>
        </w:rPr>
      </w:pPr>
    </w:p>
    <w:p w14:paraId="603814F2"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 xml:space="preserve">I think the impact that public involvement can have, er, such as through [researcher’s] work on breathlessness has just become really clear to the centre, erm, you know, and that’s such a lovely example because it’s so visually compelling and, you know, really strongly rooted in </w:t>
      </w:r>
      <w:r w:rsidRPr="002D7535">
        <w:rPr>
          <w:rFonts w:ascii="Calibri" w:hAnsi="Calibri" w:cs="Calibri"/>
          <w:sz w:val="24"/>
          <w:szCs w:val="24"/>
        </w:rPr>
        <w:t xml:space="preserve">public engagement, it’s a great example. </w:t>
      </w:r>
      <w:r w:rsidRPr="002D7535">
        <w:rPr>
          <w:rFonts w:ascii="Calibri" w:hAnsi="Calibri" w:cs="Calibri"/>
          <w:sz w:val="24"/>
          <w:szCs w:val="24"/>
          <w:lang w:eastAsia="en-GB"/>
        </w:rPr>
        <w:t>So that’s kind of become a bit of a beacon I think that that we, erm, that’s driven, it’s very visible and very compelling. And so that’s kind of driven, er, the development of PPI</w:t>
      </w:r>
      <w:r w:rsidRPr="002D7535">
        <w:rPr>
          <w:rFonts w:ascii="Calibri" w:hAnsi="Calibri" w:cs="Calibri"/>
          <w:sz w:val="24"/>
          <w:szCs w:val="24"/>
        </w:rPr>
        <w:t>, erm, within the centre. (academic/ex-clinician, 3)</w:t>
      </w:r>
    </w:p>
    <w:p w14:paraId="628864D3" w14:textId="77777777" w:rsidR="002D7535" w:rsidRPr="002D7535" w:rsidRDefault="002D7535" w:rsidP="002D7535">
      <w:pPr>
        <w:spacing w:after="0" w:line="240" w:lineRule="auto"/>
        <w:rPr>
          <w:rFonts w:cstheme="minorHAnsi"/>
          <w:sz w:val="24"/>
          <w:szCs w:val="24"/>
        </w:rPr>
      </w:pPr>
    </w:p>
    <w:p w14:paraId="2590D57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other key event was often when academics first joined the site and brought skills and experience with them:</w:t>
      </w:r>
    </w:p>
    <w:p w14:paraId="405ABFED" w14:textId="77777777" w:rsidR="002D7535" w:rsidRPr="002D7535" w:rsidRDefault="002D7535" w:rsidP="002D7535">
      <w:pPr>
        <w:spacing w:after="0" w:line="240" w:lineRule="auto"/>
        <w:rPr>
          <w:rFonts w:cstheme="minorHAnsi"/>
          <w:sz w:val="24"/>
          <w:szCs w:val="24"/>
        </w:rPr>
      </w:pPr>
    </w:p>
    <w:p w14:paraId="7481C4A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n when I came to work here I was still finishing off my PhD at the time…We had a really robust PPI group [at previous university] and actually learnt how much they can bring to research and bring to the research agenda and that really sort of changed my views on it. The more involvement I've had with them the more I think the better my research has been. (academic/clinician, 10a)</w:t>
      </w:r>
    </w:p>
    <w:p w14:paraId="31634265" w14:textId="77777777" w:rsidR="002D7535" w:rsidRPr="002D7535" w:rsidRDefault="002D7535" w:rsidP="002D7535">
      <w:pPr>
        <w:spacing w:after="0" w:line="240" w:lineRule="auto"/>
        <w:rPr>
          <w:rFonts w:cstheme="minorHAnsi"/>
          <w:sz w:val="24"/>
          <w:szCs w:val="24"/>
        </w:rPr>
      </w:pPr>
    </w:p>
    <w:p w14:paraId="47F6E7D8" w14:textId="2AB56871"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one site, an audit of involvement was undertaken. Academics were asked their views on their involvement activities and resources required, both currently and in the future, and also other </w:t>
      </w:r>
      <w:r w:rsidRPr="002D7535">
        <w:rPr>
          <w:rFonts w:cstheme="minorHAnsi"/>
          <w:sz w:val="24"/>
          <w:szCs w:val="24"/>
        </w:rPr>
        <w:lastRenderedPageBreak/>
        <w:t xml:space="preserve">involvement matters such as the recruitment of public members and how best to communicate with them </w:t>
      </w:r>
      <w:r w:rsidR="00C445FA">
        <w:rPr>
          <w:rFonts w:cstheme="minorHAnsi"/>
          <w:sz w:val="24"/>
          <w:szCs w:val="24"/>
        </w:rPr>
        <w:fldChar w:fldCharType="begin"/>
      </w:r>
      <w:r w:rsidR="00C445FA">
        <w:rPr>
          <w:rFonts w:cstheme="minorHAnsi"/>
          <w:sz w:val="24"/>
          <w:szCs w:val="24"/>
        </w:rPr>
        <w:instrText xml:space="preserve"> ADDIN EN.CITE &lt;EndNote&gt;&lt;Cite&gt;&lt;RecNum&gt;199432&lt;/RecNum&gt;&lt;DisplayText&gt;(Primary Care and Palliative Care Research Groups 2018)&lt;/DisplayText&gt;&lt;record&gt;&lt;rec-number&gt;199432&lt;/rec-number&gt;&lt;foreign-keys&gt;&lt;key app="EN" db-id="eda99esr9arp52e20v2pftz4rp5s9x0evef5" timestamp="1676453447"&gt;199432&lt;/key&gt;&lt;/foreign-keys&gt;&lt;ref-type name="Report"&gt;27&lt;/ref-type&gt;&lt;contributors&gt;&lt;authors&gt;&lt;author&gt;Primary Care and Palliative Care Research Groups,, University of Hull&lt;/author&gt;&lt;/authors&gt;&lt;/contributors&gt;&lt;titles&gt;&lt;title&gt;Public and patient involvement within Primary Care and Palliative Care&lt;/title&gt;&lt;/titles&gt;&lt;reprint-edition&gt;in file&lt;/reprint-edition&gt;&lt;dates&gt;&lt;year&gt;2018&lt;/year&gt;&lt;/dates&gt;&lt;pub-location&gt;Hull&lt;/pub-location&gt;&lt;publisher&gt;University of Hull&lt;/publisher&gt;&lt;urls&gt;&lt;/urls&gt;&lt;/record&gt;&lt;/Cite&gt;&lt;/EndNote&gt;</w:instrText>
      </w:r>
      <w:r w:rsidR="00C445FA">
        <w:rPr>
          <w:rFonts w:cstheme="minorHAnsi"/>
          <w:sz w:val="24"/>
          <w:szCs w:val="24"/>
        </w:rPr>
        <w:fldChar w:fldCharType="separate"/>
      </w:r>
      <w:r w:rsidR="00C445FA">
        <w:rPr>
          <w:rFonts w:cstheme="minorHAnsi"/>
          <w:noProof/>
          <w:sz w:val="24"/>
          <w:szCs w:val="24"/>
        </w:rPr>
        <w:t>(Primary Care and Palliative Care Research Groups 2018)</w:t>
      </w:r>
      <w:r w:rsidR="00C445FA">
        <w:rPr>
          <w:rFonts w:cstheme="minorHAnsi"/>
          <w:sz w:val="24"/>
          <w:szCs w:val="24"/>
        </w:rPr>
        <w:fldChar w:fldCharType="end"/>
      </w:r>
      <w:r w:rsidRPr="002D7535">
        <w:rPr>
          <w:rFonts w:cstheme="minorHAnsi"/>
          <w:sz w:val="24"/>
          <w:szCs w:val="24"/>
        </w:rPr>
        <w:t>. An academic described this:</w:t>
      </w:r>
    </w:p>
    <w:p w14:paraId="66292A6D" w14:textId="77777777" w:rsidR="002D7535" w:rsidRPr="002D7535" w:rsidRDefault="002D7535" w:rsidP="002D7535">
      <w:pPr>
        <w:spacing w:after="0" w:line="240" w:lineRule="auto"/>
        <w:rPr>
          <w:rFonts w:cstheme="minorHAnsi"/>
          <w:sz w:val="24"/>
          <w:szCs w:val="24"/>
        </w:rPr>
      </w:pPr>
    </w:p>
    <w:p w14:paraId="544D731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that was just, erm, so that survey was just, was really a starting point, erm, in terms of, you know, thinking what we do already, erm, you know, what resources we’re able to draw on as it stands…and that was the beginning of the process which saw [coordinator] appointed. (academic, 14)</w:t>
      </w:r>
    </w:p>
    <w:p w14:paraId="3A44E484" w14:textId="77777777" w:rsidR="002D7535" w:rsidRPr="002D7535" w:rsidRDefault="002D7535" w:rsidP="002D7535">
      <w:pPr>
        <w:spacing w:after="0" w:line="240" w:lineRule="auto"/>
        <w:rPr>
          <w:rFonts w:cstheme="minorHAnsi"/>
          <w:sz w:val="24"/>
          <w:szCs w:val="24"/>
        </w:rPr>
      </w:pPr>
    </w:p>
    <w:p w14:paraId="7FFF6767" w14:textId="6201FBA1" w:rsidR="002D7535" w:rsidRPr="002D7535" w:rsidRDefault="002D7535" w:rsidP="002D7535">
      <w:pPr>
        <w:spacing w:after="0" w:line="240" w:lineRule="auto"/>
        <w:rPr>
          <w:rFonts w:cstheme="minorHAnsi"/>
          <w:sz w:val="24"/>
          <w:szCs w:val="24"/>
        </w:rPr>
      </w:pPr>
      <w:r w:rsidRPr="002D7535">
        <w:rPr>
          <w:rFonts w:cstheme="minorHAnsi"/>
          <w:sz w:val="24"/>
          <w:szCs w:val="24"/>
        </w:rPr>
        <w:t>The audit also provided the impetus for the establishment of the Operational Involvement Group within that site. When the coordinator was appointed, one of their initial tasks was to develop a network of public members. They started off in a small way by approaching those public members already known to the centre and also by contacting other local involvement groups, for example an involvement group in the local NHS trust and another in the Social Work department in the University. Word of mouth also seemed to be effective with the new group being recommended to some public members. Initially the diversity of the group was limited but later, as more publicity and outreach work were undertaken, the group increased in both number and diversity (</w:t>
      </w:r>
      <w:hyperlink w:anchor="Vignette4" w:history="1">
        <w:r w:rsidRPr="00282213">
          <w:rPr>
            <w:rStyle w:val="Hyperlink"/>
            <w:rFonts w:cstheme="minorHAnsi"/>
            <w:b/>
            <w:bCs/>
            <w:sz w:val="24"/>
            <w:szCs w:val="24"/>
          </w:rPr>
          <w:t>Vignette 4. Increasing diversity and inclusion</w:t>
        </w:r>
      </w:hyperlink>
      <w:r w:rsidRPr="002D7535">
        <w:rPr>
          <w:rFonts w:cstheme="minorHAnsi"/>
          <w:sz w:val="24"/>
          <w:szCs w:val="24"/>
        </w:rPr>
        <w:t>). The development of an involvement network or group was thought to be another key event in furthering involvement within both sites:</w:t>
      </w:r>
    </w:p>
    <w:p w14:paraId="042ED741" w14:textId="77777777" w:rsidR="002D7535" w:rsidRPr="002D7535" w:rsidRDefault="002D7535" w:rsidP="002D7535">
      <w:pPr>
        <w:spacing w:after="0" w:line="240" w:lineRule="auto"/>
        <w:rPr>
          <w:rFonts w:cstheme="minorHAnsi"/>
          <w:sz w:val="24"/>
          <w:szCs w:val="24"/>
        </w:rPr>
      </w:pPr>
    </w:p>
    <w:p w14:paraId="14047D6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t was like, actually we have a group of people who are working with us across all of our research ambitions, you know, as a centre, that they're working alongside us with this. </w:t>
      </w:r>
      <w:r w:rsidRPr="002D7535">
        <w:rPr>
          <w:rFonts w:ascii="Calibri" w:hAnsi="Calibri" w:cs="Calibri"/>
          <w:sz w:val="24"/>
          <w:szCs w:val="24"/>
          <w:lang w:eastAsia="en-GB"/>
        </w:rPr>
        <w:t>So, it helped to shift that. (academic/ex-clinician, 12)</w:t>
      </w:r>
    </w:p>
    <w:p w14:paraId="0B4BB961" w14:textId="77777777" w:rsidR="002D7535" w:rsidRPr="002D7535" w:rsidRDefault="002D7535" w:rsidP="002D7535">
      <w:pPr>
        <w:spacing w:after="0" w:line="240" w:lineRule="auto"/>
        <w:rPr>
          <w:rFonts w:cstheme="minorHAnsi"/>
          <w:sz w:val="24"/>
          <w:szCs w:val="24"/>
        </w:rPr>
      </w:pPr>
    </w:p>
    <w:p w14:paraId="7313735C" w14:textId="7B582EA9"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Within one site, a consensus workshop was held with service users and researchers, in order to generate recommendations for involvement in palliative care research </w:t>
      </w:r>
      <w:r w:rsidR="00C445FA">
        <w:rPr>
          <w:rFonts w:cstheme="minorHAnsi"/>
          <w:sz w:val="24"/>
          <w:szCs w:val="24"/>
        </w:rPr>
        <w:fldChar w:fldCharType="begin"/>
      </w:r>
      <w:r w:rsidR="00C445FA">
        <w:rPr>
          <w:rFonts w:cstheme="minorHAnsi"/>
          <w:sz w:val="24"/>
          <w:szCs w:val="24"/>
        </w:rPr>
        <w:instrText xml:space="preserve"> ADDIN EN.CITE &lt;EndNote&gt;&lt;Cite&gt;&lt;RecNum&gt;22&lt;/RecNum&gt;&lt;DisplayText&gt;(Daveson et al. 2015)&lt;/DisplayText&gt;&lt;record&gt;&lt;rec-number&gt;22&lt;/rec-number&gt;&lt;foreign-keys&gt;&lt;key app="EN" db-id="eda99esr9arp52e20v2pftz4rp5s9x0evef5" timestamp="1553944517"&gt;22&lt;/key&gt;&lt;key app="ENWeb" db-id=""&gt;0&lt;/key&gt;&lt;/foreign-keys&gt;&lt;ref-type name="Journal Article"&gt;17&lt;/ref-type&gt;&lt;contributors&gt;&lt;authors&gt;&lt;author&gt;Daveson, B.A.&lt;/author&gt;&lt;author&gt;de Wolf-Linder, S.&lt;/author&gt;&lt;author&gt;Witt, J.&lt;/author&gt;&lt;author&gt;Newson, K.&lt;/author&gt;&lt;author&gt;Morris, C.&lt;/author&gt;&lt;author&gt;Higginson, I.J.&lt;/author&gt;&lt;author&gt;Evans, C.J.&lt;/author&gt;&lt;/authors&gt;&lt;/contributors&gt;&lt;titles&gt;&lt;title&gt;Results of a transparent expert consultation on patient and public involvement in palliative care research&lt;/title&gt;&lt;secondary-title&gt;Palliative Medicine&lt;/secondary-title&gt;&lt;/titles&gt;&lt;periodical&gt;&lt;full-title&gt;Palliative Medicine&lt;/full-title&gt;&lt;abbr-1&gt;Palliat Med&lt;/abbr-1&gt;&lt;/periodical&gt;&lt;pages&gt;939-949&lt;/pages&gt;&lt;volume&gt;29&lt;/volume&gt;&lt;number&gt;10&lt;/number&gt;&lt;reprint-edition&gt;in file&lt;/reprint-edition&gt;&lt;keywords&gt;&lt;keyword&gt;care&lt;/keyword&gt;&lt;keyword&gt;consultation&lt;/keyword&gt;&lt;keyword&gt;involvement&lt;/keyword&gt;&lt;keyword&gt;Palliative Care&lt;/keyword&gt;&lt;keyword&gt;Patient&lt;/keyword&gt;&lt;keyword&gt;Research&lt;/keyword&gt;&lt;/keywords&gt;&lt;dates&gt;&lt;year&gt;2015&lt;/year&gt;&lt;pub-dates&gt;&lt;date&gt;2015&lt;/date&gt;&lt;/pub-dates&gt;&lt;/dates&gt;&lt;isbn&gt;0269-2163&lt;/isbn&gt;&lt;label&gt;782G&lt;/label&gt;&lt;urls&gt;&lt;/urls&gt;&lt;remote-database-provider&gt;INV, CINAHL, PINFO, MED, ASSIA, WOS&lt;/remote-database-provider&gt;&lt;/record&gt;&lt;/Cite&gt;&lt;/EndNote&gt;</w:instrText>
      </w:r>
      <w:r w:rsidR="00C445FA">
        <w:rPr>
          <w:rFonts w:cstheme="minorHAnsi"/>
          <w:sz w:val="24"/>
          <w:szCs w:val="24"/>
        </w:rPr>
        <w:fldChar w:fldCharType="separate"/>
      </w:r>
      <w:r w:rsidR="00C445FA">
        <w:rPr>
          <w:rFonts w:cstheme="minorHAnsi"/>
          <w:noProof/>
          <w:sz w:val="24"/>
          <w:szCs w:val="24"/>
        </w:rPr>
        <w:t>(Daveson et al. 2015)</w:t>
      </w:r>
      <w:r w:rsidR="00C445FA">
        <w:rPr>
          <w:rFonts w:cstheme="minorHAnsi"/>
          <w:sz w:val="24"/>
          <w:szCs w:val="24"/>
        </w:rPr>
        <w:fldChar w:fldCharType="end"/>
      </w:r>
      <w:r w:rsidRPr="002D7535">
        <w:rPr>
          <w:rFonts w:cstheme="minorHAnsi"/>
          <w:sz w:val="24"/>
          <w:szCs w:val="24"/>
        </w:rPr>
        <w:t>. This initiative provided guidance on effective involvement that gave researchers information on how to detail involvement in a grant application, what the priorities were and what they needed to think about in terms of involvement. The workshop also enabled an involvement strategy to be produced for the site and later, supported the employment of a coordinator which staff in the centre believed they needed to prioritise, in order to specifically focus on involvement:</w:t>
      </w:r>
    </w:p>
    <w:p w14:paraId="4C3D884F" w14:textId="77777777" w:rsidR="002D7535" w:rsidRPr="002D7535" w:rsidRDefault="002D7535" w:rsidP="002D7535">
      <w:pPr>
        <w:spacing w:after="0" w:line="240" w:lineRule="auto"/>
        <w:rPr>
          <w:rFonts w:cstheme="minorHAnsi"/>
          <w:sz w:val="24"/>
          <w:szCs w:val="24"/>
        </w:rPr>
      </w:pPr>
    </w:p>
    <w:p w14:paraId="6FA30A26" w14:textId="77777777" w:rsidR="002D7535" w:rsidRPr="002D7535" w:rsidRDefault="002D7535" w:rsidP="002D7535">
      <w:pPr>
        <w:spacing w:after="0" w:line="240" w:lineRule="auto"/>
        <w:ind w:left="720"/>
        <w:rPr>
          <w:rFonts w:cstheme="minorHAnsi"/>
          <w:bCs/>
          <w:sz w:val="24"/>
          <w:szCs w:val="24"/>
        </w:rPr>
      </w:pPr>
      <w:r w:rsidRPr="002D7535">
        <w:rPr>
          <w:rFonts w:ascii="Calibri" w:hAnsi="Calibri" w:cs="Calibri"/>
          <w:bCs/>
          <w:sz w:val="24"/>
          <w:szCs w:val="24"/>
        </w:rPr>
        <w:t>I suppose it began probably about ten years ago when we wrote our, erm, first strategy if I'm honest because I think that is what shifted…So that was really what began to give the momentum for change and then one of the things that really helped was in that strategy, erm, we put a PPI coordinator and at the time I sort of thought ‘oh God, that’s being very bold!’ cos we’re asking for a new post. But I just thought actually that’s the whole purpose of a strategy is to be bold, erm, and to have a dedicated individual to, erm, oversee the day to day management of this. (academic/ex-clinician, 12)</w:t>
      </w:r>
    </w:p>
    <w:p w14:paraId="5CC950A2" w14:textId="77777777" w:rsidR="002D7535" w:rsidRPr="002D7535" w:rsidRDefault="002D7535" w:rsidP="002D7535">
      <w:pPr>
        <w:spacing w:after="0" w:line="240" w:lineRule="auto"/>
        <w:rPr>
          <w:rFonts w:cstheme="minorHAnsi"/>
          <w:sz w:val="24"/>
          <w:szCs w:val="24"/>
        </w:rPr>
      </w:pPr>
    </w:p>
    <w:p w14:paraId="3227485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t this stage that involvement started to become more routine throughout the centre. Ambitions for involvement increased and as the involvement became both more prominent and established, a separate Executive Group for involvement was formed, providing a team of people to undertake the work:</w:t>
      </w:r>
    </w:p>
    <w:p w14:paraId="28101F1C" w14:textId="77777777" w:rsidR="002D7535" w:rsidRPr="002D7535" w:rsidRDefault="002D7535" w:rsidP="002D7535">
      <w:pPr>
        <w:spacing w:after="0" w:line="240" w:lineRule="auto"/>
        <w:rPr>
          <w:rFonts w:cstheme="minorHAnsi"/>
          <w:sz w:val="24"/>
          <w:szCs w:val="24"/>
        </w:rPr>
      </w:pPr>
    </w:p>
    <w:p w14:paraId="0D862A4D"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 think there was a recognition of, because of the increased sort of workload going into developing public involvement, that it kind of needed to be recognised as its own kind of sub-structure in itself and have its own reporting lines to the Executive Group so it got kind of broken out and made into its own proper Executive Group for patient and public involvement. (academic, 13)</w:t>
      </w:r>
    </w:p>
    <w:p w14:paraId="6F117721" w14:textId="77777777" w:rsidR="002D7535" w:rsidRPr="002D7535" w:rsidRDefault="002D7535" w:rsidP="002D7535">
      <w:pPr>
        <w:spacing w:after="0" w:line="240" w:lineRule="auto"/>
        <w:rPr>
          <w:rFonts w:cstheme="minorHAnsi"/>
          <w:sz w:val="24"/>
          <w:szCs w:val="24"/>
        </w:rPr>
      </w:pPr>
    </w:p>
    <w:p w14:paraId="0C141ECF" w14:textId="5FAC9FD7" w:rsidR="002D7535" w:rsidRPr="002D7535" w:rsidRDefault="002D7535" w:rsidP="002D7535">
      <w:pPr>
        <w:spacing w:after="0" w:line="240" w:lineRule="auto"/>
        <w:rPr>
          <w:rFonts w:cstheme="minorHAnsi"/>
          <w:sz w:val="24"/>
          <w:szCs w:val="24"/>
        </w:rPr>
      </w:pPr>
      <w:r w:rsidRPr="002D7535">
        <w:rPr>
          <w:rFonts w:cstheme="minorHAnsi"/>
          <w:sz w:val="24"/>
          <w:szCs w:val="24"/>
        </w:rPr>
        <w:t>The Executive Group and other researchers within the centre approved and adopted the involvement strategy, providing a shared understanding and ownership of the direction of involvement. This then provided the impetus for further initiatives such as the online forum. The development of involvement could also be seen in other ways, for example, in the chairing of the Executive Group meetings. Initially this role was carried out by academics or PhD students, then after several years a public member became co-chair, and finally more recently, a different public member became the sole chair. Four years after their first involvement strategy, this more advanced centre then developed their second strategy. It was devised using a co-production approach and focused on more complex involvement issues such as support and training for public members and increasing the diversity of public members (</w:t>
      </w:r>
      <w:hyperlink w:anchor="Vignette1" w:history="1">
        <w:r w:rsidRPr="00D67A12">
          <w:rPr>
            <w:rStyle w:val="Hyperlink"/>
            <w:rFonts w:cstheme="minorHAnsi"/>
            <w:b/>
            <w:bCs/>
            <w:sz w:val="24"/>
            <w:szCs w:val="24"/>
          </w:rPr>
          <w:t>Vignette 1. Co-producing an involvement strategy</w:t>
        </w:r>
      </w:hyperlink>
      <w:r w:rsidRPr="002D7535">
        <w:rPr>
          <w:rFonts w:cstheme="minorHAnsi"/>
          <w:sz w:val="24"/>
          <w:szCs w:val="24"/>
        </w:rPr>
        <w:t>).</w:t>
      </w:r>
    </w:p>
    <w:p w14:paraId="7AEE9B60" w14:textId="77777777" w:rsidR="002D7535" w:rsidRPr="002D7535" w:rsidRDefault="002D7535" w:rsidP="002D7535">
      <w:pPr>
        <w:spacing w:after="0" w:line="240" w:lineRule="auto"/>
        <w:rPr>
          <w:rFonts w:cstheme="minorHAnsi"/>
          <w:sz w:val="24"/>
          <w:szCs w:val="24"/>
        </w:rPr>
      </w:pPr>
    </w:p>
    <w:p w14:paraId="2ECBAA3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appointment of a coordinator in both sites was highly significant in furthering involvement and enabled the development and implementation of additional involvement activities, notably those at an organisational level:</w:t>
      </w:r>
    </w:p>
    <w:p w14:paraId="564DA8AA" w14:textId="77777777" w:rsidR="002D7535" w:rsidRPr="002D7535" w:rsidRDefault="002D7535" w:rsidP="002D7535">
      <w:pPr>
        <w:spacing w:after="0" w:line="240" w:lineRule="auto"/>
        <w:rPr>
          <w:rFonts w:cstheme="minorHAnsi"/>
          <w:sz w:val="24"/>
          <w:szCs w:val="24"/>
        </w:rPr>
      </w:pPr>
    </w:p>
    <w:p w14:paraId="7C4C73CC"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Over the last few years, I think we've got even stronger and a much better understanding of what's going on because of one of the big programmes of work we've got in cancer has funding for a PPI person…they’ve got a lot of experience with PPI. They’re developing fabulous resources…And that I think is really important…But in terms of somebody like them making a big difference and really helping guide us and it’s becoming a much more complex area, you know, every year some other guidance comes out and we get better and better. (academic/clinician, 6)</w:t>
      </w:r>
    </w:p>
    <w:p w14:paraId="1C03447C" w14:textId="77777777" w:rsidR="002D7535" w:rsidRPr="002D7535" w:rsidRDefault="002D7535" w:rsidP="002D7535">
      <w:pPr>
        <w:spacing w:after="0" w:line="240" w:lineRule="auto"/>
        <w:rPr>
          <w:rFonts w:cstheme="minorHAnsi"/>
          <w:sz w:val="24"/>
          <w:szCs w:val="24"/>
        </w:rPr>
      </w:pPr>
    </w:p>
    <w:p w14:paraId="446707C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re was also now a recognition in both sites that there was a need for staff in addition to the coordinator to support involvement throughout the centres at an organisational level. One site had recently been awarded funding for a part time administrator role to undertake tasks such as administer payments for public members. Within the other site, they had tried to find someone with additional capacity to take on this role but had been unsuccessful.</w:t>
      </w:r>
    </w:p>
    <w:p w14:paraId="3FA19EF4" w14:textId="77777777" w:rsidR="002D7535" w:rsidRPr="002D7535" w:rsidRDefault="002D7535" w:rsidP="002D7535">
      <w:pPr>
        <w:spacing w:after="0" w:line="240" w:lineRule="auto"/>
        <w:rPr>
          <w:rFonts w:cstheme="minorHAnsi"/>
          <w:sz w:val="24"/>
          <w:szCs w:val="24"/>
        </w:rPr>
      </w:pPr>
    </w:p>
    <w:p w14:paraId="365BCBA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volvement also started happening in particular studies where traditionally it was absent. For example, one academic described how in secondary data analysis they used to hear others questioning the purpose of involving people but didn’t come across this as much nowadays. A public member described a similar experience: </w:t>
      </w:r>
    </w:p>
    <w:p w14:paraId="7AA1D8A1" w14:textId="77777777" w:rsidR="002D7535" w:rsidRPr="002D7535" w:rsidRDefault="002D7535" w:rsidP="002D7535">
      <w:pPr>
        <w:spacing w:after="0" w:line="240" w:lineRule="auto"/>
        <w:rPr>
          <w:rFonts w:cstheme="minorHAnsi"/>
          <w:sz w:val="24"/>
          <w:szCs w:val="24"/>
        </w:rPr>
      </w:pPr>
    </w:p>
    <w:p w14:paraId="2E009372"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d what's really interesting about that work is that I think the basic scientists thought at the beginning, you know, we’d never get to grips with this. And I'm not a scientist, erm, you know, my highest scientific qualification is O level biology but…I can read stuff, you know, I can kind of get the gist of it. (patient/carer, 8)</w:t>
      </w:r>
    </w:p>
    <w:p w14:paraId="67255919" w14:textId="77777777" w:rsidR="002D7535" w:rsidRPr="002D7535" w:rsidRDefault="002D7535" w:rsidP="002D7535">
      <w:pPr>
        <w:spacing w:after="0" w:line="240" w:lineRule="auto"/>
        <w:rPr>
          <w:rFonts w:cstheme="minorHAnsi"/>
          <w:sz w:val="24"/>
          <w:szCs w:val="24"/>
        </w:rPr>
      </w:pPr>
    </w:p>
    <w:p w14:paraId="1ED8086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ademics described the development of involvement within their centre as both iterative and haphazard at times. They recognised that the centre didn’t always know how things were going to work out and that involvement wasn’t as well planned out as it might have seemed. However, learning was taken from involvement activities and used to both inform future initiatives and shared with external organisations. As centres advanced in their involvement they were also able to take more risks in undertaking new activities they hadn’t previously done.</w:t>
      </w:r>
    </w:p>
    <w:p w14:paraId="60C5FAC1" w14:textId="77777777" w:rsidR="002D7535" w:rsidRPr="002D7535" w:rsidRDefault="002D7535" w:rsidP="002D7535">
      <w:pPr>
        <w:spacing w:after="0" w:line="240" w:lineRule="auto"/>
        <w:rPr>
          <w:rFonts w:cstheme="minorHAnsi"/>
          <w:sz w:val="24"/>
          <w:szCs w:val="24"/>
        </w:rPr>
      </w:pPr>
    </w:p>
    <w:p w14:paraId="26319A9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It was clear that the longer established site was more advanced in its development of involvement and had benefitted from simply the passage of time. This affected not only the organisational infrastructure and different activities that the site was able to undertake, but also the culture within the site, which took time to embed. A few participants mentioned it was important to build in involvement from the outset, when centres were first established. Some participants made comparisons of involvement over time within their centre, illustrating the natural organic nature of development:</w:t>
      </w:r>
    </w:p>
    <w:p w14:paraId="5803D8C9" w14:textId="77777777" w:rsidR="002D7535" w:rsidRPr="002D7535" w:rsidRDefault="002D7535" w:rsidP="002D7535">
      <w:pPr>
        <w:spacing w:after="0" w:line="240" w:lineRule="auto"/>
        <w:rPr>
          <w:rFonts w:cstheme="minorHAnsi"/>
          <w:sz w:val="24"/>
          <w:szCs w:val="24"/>
        </w:rPr>
      </w:pPr>
    </w:p>
    <w:p w14:paraId="26A079A1"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 think we did the best that we could and knew how to do at the time if that makes sense? That’s kind of where we’d got up to in our learning and our experiences and things like that with involvement. Looking back now it’s like yeah, actually we could have done so much more than that but that’s not where we’d got to I guess in our thinking, our development and stuff like that. (academic, 13)</w:t>
      </w:r>
    </w:p>
    <w:p w14:paraId="7566CA76" w14:textId="77777777" w:rsidR="002D7535" w:rsidRPr="002D7535" w:rsidRDefault="002D7535" w:rsidP="002D7535">
      <w:pPr>
        <w:spacing w:after="0" w:line="240" w:lineRule="auto"/>
        <w:rPr>
          <w:rFonts w:cstheme="minorHAnsi"/>
          <w:sz w:val="24"/>
          <w:szCs w:val="24"/>
        </w:rPr>
      </w:pPr>
    </w:p>
    <w:p w14:paraId="0371FAD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imilarly, comparisons were also made with other organisations. Participants used these not to denigrate the sites but to illustrate how involvement practice had changed and how other external organisations or experience gained from elsewhere could positively influence involvement:</w:t>
      </w:r>
    </w:p>
    <w:p w14:paraId="46AFF7C5" w14:textId="77777777" w:rsidR="002D7535" w:rsidRPr="002D7535" w:rsidRDefault="002D7535" w:rsidP="002D7535">
      <w:pPr>
        <w:spacing w:after="0" w:line="240" w:lineRule="auto"/>
        <w:rPr>
          <w:rFonts w:cstheme="minorHAnsi"/>
          <w:sz w:val="24"/>
          <w:szCs w:val="24"/>
        </w:rPr>
      </w:pPr>
    </w:p>
    <w:p w14:paraId="67C12438"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t was clear to me that there wasn’t the, how do you say it, PPI wasn’t embedded in the same way that it was in [other organisation] so, er, there were pockets of it, often, with just one PPI person attached to a particular project, but that was quite different to what I was more used to. (academic/ex-clinician, 3)</w:t>
      </w:r>
    </w:p>
    <w:p w14:paraId="77976882" w14:textId="77777777" w:rsidR="002D7535" w:rsidRPr="002D7535" w:rsidRDefault="002D7535" w:rsidP="002D7535">
      <w:pPr>
        <w:spacing w:after="0" w:line="240" w:lineRule="auto"/>
        <w:rPr>
          <w:rFonts w:cstheme="minorHAnsi"/>
          <w:sz w:val="24"/>
          <w:szCs w:val="24"/>
        </w:rPr>
      </w:pPr>
    </w:p>
    <w:p w14:paraId="06914036" w14:textId="39062ECD" w:rsidR="002D7535" w:rsidRPr="002D7535" w:rsidRDefault="000B1D68" w:rsidP="002D7535">
      <w:pPr>
        <w:spacing w:after="0" w:line="240" w:lineRule="auto"/>
        <w:rPr>
          <w:rFonts w:cstheme="minorHAnsi"/>
          <w:b/>
          <w:bCs/>
          <w:sz w:val="24"/>
          <w:szCs w:val="24"/>
        </w:rPr>
      </w:pPr>
      <w:bookmarkStart w:id="301" w:name="External63"/>
      <w:bookmarkEnd w:id="301"/>
      <w:r>
        <w:rPr>
          <w:rFonts w:cstheme="minorHAnsi"/>
          <w:b/>
          <w:bCs/>
          <w:sz w:val="24"/>
          <w:szCs w:val="24"/>
        </w:rPr>
        <w:t xml:space="preserve">6.3 </w:t>
      </w:r>
      <w:r w:rsidR="002D7535" w:rsidRPr="002D7535">
        <w:rPr>
          <w:rFonts w:cstheme="minorHAnsi"/>
          <w:b/>
          <w:bCs/>
          <w:sz w:val="24"/>
          <w:szCs w:val="24"/>
        </w:rPr>
        <w:t>External influences on involvement</w:t>
      </w:r>
    </w:p>
    <w:p w14:paraId="0D590A32" w14:textId="77777777" w:rsidR="002D7535" w:rsidRPr="002D7535" w:rsidRDefault="002D7535" w:rsidP="002D7535">
      <w:pPr>
        <w:spacing w:after="0" w:line="240" w:lineRule="auto"/>
        <w:rPr>
          <w:rFonts w:cstheme="minorHAnsi"/>
          <w:b/>
          <w:bCs/>
          <w:sz w:val="24"/>
          <w:szCs w:val="24"/>
        </w:rPr>
      </w:pPr>
    </w:p>
    <w:p w14:paraId="2BE8EAF2" w14:textId="6D21044E" w:rsidR="002D7535" w:rsidRPr="002D7535" w:rsidRDefault="000B1D68" w:rsidP="002D7535">
      <w:pPr>
        <w:spacing w:after="0" w:line="240" w:lineRule="auto"/>
        <w:rPr>
          <w:rFonts w:ascii="Calibri" w:hAnsi="Calibri" w:cs="Calibri"/>
          <w:b/>
          <w:bCs/>
          <w:sz w:val="24"/>
          <w:szCs w:val="24"/>
          <w:lang w:eastAsia="en-GB"/>
        </w:rPr>
      </w:pPr>
      <w:bookmarkStart w:id="302" w:name="Introduction631"/>
      <w:bookmarkEnd w:id="302"/>
      <w:r>
        <w:rPr>
          <w:rFonts w:ascii="Calibri" w:hAnsi="Calibri" w:cs="Calibri"/>
          <w:b/>
          <w:bCs/>
          <w:sz w:val="24"/>
          <w:szCs w:val="24"/>
          <w:lang w:eastAsia="en-GB"/>
        </w:rPr>
        <w:t xml:space="preserve">6.3.1 </w:t>
      </w:r>
      <w:r w:rsidR="002D7535" w:rsidRPr="002D7535">
        <w:rPr>
          <w:rFonts w:ascii="Calibri" w:hAnsi="Calibri" w:cs="Calibri"/>
          <w:b/>
          <w:bCs/>
          <w:sz w:val="24"/>
          <w:szCs w:val="24"/>
          <w:lang w:eastAsia="en-GB"/>
        </w:rPr>
        <w:t>Introduction</w:t>
      </w:r>
    </w:p>
    <w:p w14:paraId="218A0408" w14:textId="77777777" w:rsidR="002D7535" w:rsidRPr="002D7535" w:rsidRDefault="002D7535" w:rsidP="002D7535">
      <w:pPr>
        <w:spacing w:after="0" w:line="240" w:lineRule="auto"/>
        <w:rPr>
          <w:rFonts w:ascii="Calibri" w:hAnsi="Calibri" w:cs="Calibri"/>
          <w:sz w:val="24"/>
          <w:szCs w:val="24"/>
          <w:lang w:eastAsia="en-GB"/>
        </w:rPr>
      </w:pPr>
    </w:p>
    <w:p w14:paraId="46C970A3"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 xml:space="preserve">Several external influences were mentioned by participants in both sites, including funders, different types of publications including guidance documents and peer reviewed journals, and sharing with and learning from other organisations. External influences were mainly thought to be positive: </w:t>
      </w:r>
    </w:p>
    <w:p w14:paraId="38F2ECDD" w14:textId="77777777" w:rsidR="002D7535" w:rsidRPr="002D7535" w:rsidRDefault="002D7535" w:rsidP="002D7535">
      <w:pPr>
        <w:spacing w:after="0" w:line="240" w:lineRule="auto"/>
        <w:rPr>
          <w:rFonts w:ascii="Calibri" w:hAnsi="Calibri" w:cs="Calibri"/>
          <w:sz w:val="24"/>
          <w:szCs w:val="24"/>
          <w:lang w:eastAsia="en-GB"/>
        </w:rPr>
      </w:pPr>
    </w:p>
    <w:p w14:paraId="5A75B758"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rPr>
        <w:t>I think it’s helpful to have the support and the guidance from others and just to check that what you're doing aligns with sort of other national standards that they're, you know. We do that with our payment guidance, double check that we’re still sort of paying at the appropriate rate and things like that, so I think it’s a helpful thing. (coordinator, 15)</w:t>
      </w:r>
    </w:p>
    <w:p w14:paraId="71079BBC" w14:textId="77777777" w:rsidR="002D7535" w:rsidRPr="002D7535" w:rsidRDefault="002D7535" w:rsidP="002D7535">
      <w:pPr>
        <w:spacing w:after="0" w:line="240" w:lineRule="auto"/>
        <w:rPr>
          <w:rFonts w:cstheme="minorHAnsi"/>
          <w:b/>
          <w:bCs/>
          <w:sz w:val="24"/>
          <w:szCs w:val="24"/>
        </w:rPr>
      </w:pPr>
    </w:p>
    <w:p w14:paraId="4BEE634C"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Some participants felt that the development of involvement in their centre was reflective of developments in the wider research community, including the increased significance of external organisations such as funders:</w:t>
      </w:r>
    </w:p>
    <w:p w14:paraId="136438F2" w14:textId="77777777" w:rsidR="002D7535" w:rsidRPr="002D7535" w:rsidRDefault="002D7535" w:rsidP="002D7535">
      <w:pPr>
        <w:spacing w:after="0" w:line="240" w:lineRule="auto"/>
        <w:rPr>
          <w:rFonts w:ascii="Calibri" w:hAnsi="Calibri" w:cs="Calibri"/>
          <w:sz w:val="24"/>
          <w:szCs w:val="24"/>
          <w:lang w:eastAsia="en-GB"/>
        </w:rPr>
      </w:pPr>
    </w:p>
    <w:p w14:paraId="06E969B2"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feel like I don't meet as many sceptics as I used to, which might be part of the research culture changing. I do think earlier on in this, you know, say five years ago, I feel like I’d more often meet people who were just not necessarily sceptical about involvement in palliative care but just sceptical about involvement in general. I think, particularly when, kind of things were being put in by funders, it became more of a sort of a requirement on paper. (academic, 13)</w:t>
      </w:r>
    </w:p>
    <w:p w14:paraId="4388739B" w14:textId="77777777" w:rsidR="002D7535" w:rsidRPr="002D7535" w:rsidRDefault="002D7535" w:rsidP="002D7535">
      <w:pPr>
        <w:spacing w:after="0" w:line="240" w:lineRule="auto"/>
        <w:rPr>
          <w:rFonts w:cstheme="minorHAnsi"/>
          <w:b/>
          <w:bCs/>
          <w:sz w:val="24"/>
          <w:szCs w:val="24"/>
        </w:rPr>
      </w:pPr>
    </w:p>
    <w:p w14:paraId="64C7E603" w14:textId="77777777" w:rsidR="002D7535" w:rsidRPr="002D7535" w:rsidRDefault="002D7535" w:rsidP="002D7535">
      <w:pPr>
        <w:rPr>
          <w:rFonts w:cstheme="minorHAnsi"/>
          <w:b/>
          <w:bCs/>
          <w:sz w:val="24"/>
          <w:szCs w:val="24"/>
        </w:rPr>
      </w:pPr>
      <w:r w:rsidRPr="002D7535">
        <w:rPr>
          <w:rFonts w:cstheme="minorHAnsi"/>
          <w:b/>
          <w:bCs/>
          <w:sz w:val="24"/>
          <w:szCs w:val="24"/>
        </w:rPr>
        <w:br w:type="page"/>
      </w:r>
    </w:p>
    <w:p w14:paraId="63CFDFB9" w14:textId="3787B2B0" w:rsidR="002D7535" w:rsidRPr="002D7535" w:rsidRDefault="00D03049" w:rsidP="002D7535">
      <w:pPr>
        <w:spacing w:after="0" w:line="240" w:lineRule="auto"/>
        <w:rPr>
          <w:rFonts w:cstheme="minorHAnsi"/>
          <w:b/>
          <w:bCs/>
          <w:sz w:val="24"/>
          <w:szCs w:val="24"/>
        </w:rPr>
      </w:pPr>
      <w:bookmarkStart w:id="303" w:name="Research632"/>
      <w:bookmarkEnd w:id="303"/>
      <w:r>
        <w:rPr>
          <w:rFonts w:cstheme="minorHAnsi"/>
          <w:b/>
          <w:bCs/>
          <w:sz w:val="24"/>
          <w:szCs w:val="24"/>
        </w:rPr>
        <w:lastRenderedPageBreak/>
        <w:t xml:space="preserve">6.3.2 </w:t>
      </w:r>
      <w:r w:rsidR="002D7535" w:rsidRPr="002D7535">
        <w:rPr>
          <w:rFonts w:cstheme="minorHAnsi"/>
          <w:b/>
          <w:bCs/>
          <w:sz w:val="24"/>
          <w:szCs w:val="24"/>
        </w:rPr>
        <w:t>Research funders</w:t>
      </w:r>
    </w:p>
    <w:p w14:paraId="38C6A5DB" w14:textId="77777777" w:rsidR="002D7535" w:rsidRPr="002D7535" w:rsidRDefault="002D7535" w:rsidP="002D7535">
      <w:pPr>
        <w:spacing w:after="0" w:line="240" w:lineRule="auto"/>
        <w:rPr>
          <w:rFonts w:cstheme="minorHAnsi"/>
          <w:sz w:val="24"/>
          <w:szCs w:val="24"/>
        </w:rPr>
      </w:pPr>
    </w:p>
    <w:p w14:paraId="37D5A0BF"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rPr>
        <w:t>Most participants were acutely aware that i</w:t>
      </w:r>
      <w:r w:rsidRPr="002D7535">
        <w:rPr>
          <w:rFonts w:cstheme="minorHAnsi"/>
          <w:sz w:val="24"/>
          <w:szCs w:val="24"/>
          <w:lang w:eastAsia="en-GB"/>
        </w:rPr>
        <w:t>nvolvement was a requirement of most funders nowadays and many regarded funders as the most significant external influence on involvement:</w:t>
      </w:r>
    </w:p>
    <w:p w14:paraId="19847F3A" w14:textId="77777777" w:rsidR="002D7535" w:rsidRPr="002D7535" w:rsidRDefault="002D7535" w:rsidP="002D7535">
      <w:pPr>
        <w:spacing w:after="0" w:line="240" w:lineRule="auto"/>
        <w:rPr>
          <w:rFonts w:cstheme="minorHAnsi"/>
          <w:sz w:val="24"/>
          <w:szCs w:val="24"/>
          <w:lang w:eastAsia="en-GB"/>
        </w:rPr>
      </w:pPr>
    </w:p>
    <w:p w14:paraId="0B11A49F"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lang w:eastAsia="en-GB"/>
        </w:rPr>
        <w:t>Yeah, I mean the biggest and the greatest driver is you won’t get finance if you don't do it these days so, erm, and I love that! You know, in NCRI [National Cancer Research Institute], CRUK [Cancer Research UK], in Breast Cancer Now, in all of those big funders, erm, PPI is now really important. And, you know, we sit as patients, we sit on the funding panels we have a full vote, erm, so, you know, you ignore us at your peril really! (laughs) (patient/carer, 8)</w:t>
      </w:r>
    </w:p>
    <w:p w14:paraId="3EE5255A" w14:textId="77777777" w:rsidR="002D7535" w:rsidRPr="002D7535" w:rsidRDefault="002D7535" w:rsidP="002D7535">
      <w:pPr>
        <w:spacing w:after="0" w:line="240" w:lineRule="auto"/>
        <w:rPr>
          <w:rFonts w:cstheme="minorHAnsi"/>
          <w:sz w:val="24"/>
          <w:szCs w:val="24"/>
          <w:lang w:eastAsia="en-GB"/>
        </w:rPr>
      </w:pPr>
    </w:p>
    <w:p w14:paraId="77D6D35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range of funders were mentioned, including different funding programmes within the NIHR, partnership organisations such as the ARCs or NCRI, and smaller funders including charitable organisations, such as Macmillan Cancer Support or Marie Curie:</w:t>
      </w:r>
    </w:p>
    <w:p w14:paraId="0777D003" w14:textId="77777777" w:rsidR="002D7535" w:rsidRPr="002D7535" w:rsidRDefault="002D7535" w:rsidP="002D7535">
      <w:pPr>
        <w:spacing w:after="0" w:line="240" w:lineRule="auto"/>
        <w:rPr>
          <w:rFonts w:cstheme="minorHAnsi"/>
          <w:sz w:val="24"/>
          <w:szCs w:val="24"/>
        </w:rPr>
      </w:pPr>
    </w:p>
    <w:p w14:paraId="1A73B72B"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Marie Curie are very hot on PPI and a whole section, if not several sections, of the application for funding is what involvement have you had from service users or from members of the public. So, we wouldn’t have been able to get it funded without showing how robust our PPI had been. (academic/clinician, 10a)</w:t>
      </w:r>
    </w:p>
    <w:p w14:paraId="6446A950" w14:textId="77777777" w:rsidR="002D7535" w:rsidRPr="002D7535" w:rsidRDefault="002D7535" w:rsidP="002D7535">
      <w:pPr>
        <w:spacing w:after="0" w:line="240" w:lineRule="auto"/>
        <w:rPr>
          <w:rFonts w:cstheme="minorHAnsi"/>
          <w:sz w:val="24"/>
          <w:szCs w:val="24"/>
        </w:rPr>
      </w:pPr>
    </w:p>
    <w:p w14:paraId="05DA40DA" w14:textId="728B12D5"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regional Research Design Services (RDSs) were mentioned as providing small grants to enable involvement in developing research proposals and was used by PhD students as well as more experienced academics. One of the centres also provided an additional similar fund for pre-award involvement, facilitated by the coordinator </w:t>
      </w:r>
      <w:r w:rsidR="00C445FA">
        <w:rPr>
          <w:rFonts w:cstheme="minorHAnsi"/>
          <w:sz w:val="24"/>
          <w:szCs w:val="24"/>
        </w:rPr>
        <w:fldChar w:fldCharType="begin"/>
      </w:r>
      <w:r w:rsidR="00BC508B">
        <w:rPr>
          <w:rFonts w:cstheme="minorHAnsi"/>
          <w:sz w:val="24"/>
          <w:szCs w:val="24"/>
        </w:rPr>
        <w:instrText xml:space="preserve"> ADDIN EN.CITE &lt;EndNote&gt;&lt;Cite&gt;&lt;RecNum&gt;199417&lt;/RecNum&gt;&lt;DisplayText&gt;(ICAHR 2022b)&lt;/DisplayText&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ICAHR 2022b)</w:t>
      </w:r>
      <w:r w:rsidR="00C445FA">
        <w:rPr>
          <w:rFonts w:cstheme="minorHAnsi"/>
          <w:sz w:val="24"/>
          <w:szCs w:val="24"/>
        </w:rPr>
        <w:fldChar w:fldCharType="end"/>
      </w:r>
      <w:r w:rsidRPr="002D7535">
        <w:rPr>
          <w:rFonts w:cstheme="minorHAnsi"/>
          <w:sz w:val="24"/>
          <w:szCs w:val="24"/>
        </w:rPr>
        <w:t>. Similarly, local ARCs were mentioned, notably for providing funding for organisational level involvement such as holding a co-production workshop to develop initiatives related to the involvement strategy (</w:t>
      </w:r>
      <w:hyperlink w:anchor="Vignette1" w:history="1">
        <w:r w:rsidRPr="00D67A12">
          <w:rPr>
            <w:rStyle w:val="Hyperlink"/>
            <w:rFonts w:cstheme="minorHAnsi"/>
            <w:b/>
            <w:bCs/>
            <w:sz w:val="24"/>
            <w:szCs w:val="24"/>
          </w:rPr>
          <w:t>Vignette 1. Co-producing an involvement strategy</w:t>
        </w:r>
      </w:hyperlink>
      <w:r w:rsidRPr="002D7535">
        <w:rPr>
          <w:rFonts w:cstheme="minorHAnsi"/>
          <w:sz w:val="24"/>
          <w:szCs w:val="24"/>
        </w:rPr>
        <w:t>) and a community outreach event (</w:t>
      </w:r>
      <w:hyperlink w:anchor="Vignette2" w:history="1">
        <w:r w:rsidRPr="00282213">
          <w:rPr>
            <w:rStyle w:val="Hyperlink"/>
            <w:rFonts w:cstheme="minorHAnsi"/>
            <w:b/>
            <w:bCs/>
            <w:sz w:val="24"/>
            <w:szCs w:val="24"/>
          </w:rPr>
          <w:t xml:space="preserve">Vignette 2. </w:t>
        </w:r>
        <w:r w:rsidRPr="00282213">
          <w:rPr>
            <w:rStyle w:val="Hyperlink"/>
            <w:b/>
            <w:bCs/>
            <w:sz w:val="24"/>
            <w:szCs w:val="24"/>
          </w:rPr>
          <w:t>Community outreach event</w:t>
        </w:r>
      </w:hyperlink>
      <w:r w:rsidRPr="002D7535">
        <w:rPr>
          <w:rFonts w:cstheme="minorHAnsi"/>
          <w:sz w:val="24"/>
          <w:szCs w:val="24"/>
        </w:rPr>
        <w:t>). One of the coordinators described the influence of their local ARC:</w:t>
      </w:r>
    </w:p>
    <w:p w14:paraId="20F6960E" w14:textId="77777777" w:rsidR="002D7535" w:rsidRPr="002D7535" w:rsidRDefault="002D7535" w:rsidP="002D7535">
      <w:pPr>
        <w:spacing w:after="0" w:line="240" w:lineRule="auto"/>
        <w:rPr>
          <w:rFonts w:cstheme="minorHAnsi"/>
          <w:sz w:val="24"/>
          <w:szCs w:val="24"/>
        </w:rPr>
      </w:pPr>
    </w:p>
    <w:p w14:paraId="2EE76D0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We work very closely with the ARC South London so I would say they have a huge influence on what we do, erm, we of we receive funding from them so our public involvement activities so the two events that I mentioned the co-production workshop and the community outreach event have both been funded by the ARC, erm, and also they produce a lot of, you know, they’ve got their own strategy and a lot of guidance documents and things that we use in our work. (coordinator, 15)</w:t>
      </w:r>
    </w:p>
    <w:p w14:paraId="7F4E8C7E" w14:textId="77777777" w:rsidR="002D7535" w:rsidRPr="002D7535" w:rsidRDefault="002D7535" w:rsidP="002D7535">
      <w:pPr>
        <w:spacing w:after="0" w:line="240" w:lineRule="auto"/>
        <w:rPr>
          <w:rFonts w:cstheme="minorHAnsi"/>
          <w:sz w:val="24"/>
          <w:szCs w:val="24"/>
        </w:rPr>
      </w:pPr>
    </w:p>
    <w:p w14:paraId="0370ADA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few academics felt that the formal requirement by funders gave them permission to undertake the involvement they were already doing. Some described how they not only fitted in with the requirements of funders but also took the involvement further by ensuring that they carried out what they felt was good practice:</w:t>
      </w:r>
    </w:p>
    <w:p w14:paraId="14C24DC3" w14:textId="77777777" w:rsidR="002D7535" w:rsidRPr="002D7535" w:rsidRDefault="002D7535" w:rsidP="002D7535">
      <w:pPr>
        <w:spacing w:after="0" w:line="240" w:lineRule="auto"/>
        <w:rPr>
          <w:rFonts w:cstheme="minorHAnsi"/>
          <w:sz w:val="24"/>
          <w:szCs w:val="24"/>
        </w:rPr>
      </w:pPr>
    </w:p>
    <w:p w14:paraId="7D2DFBD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Then because the funder, erm, requires PPI involvement then I had specifically thought, you know, ok, I’ll ask one person to be on our TMG and other people to come to our stakeholder group and that kind of thing and we had somebody on the TSC as well…And that’s kind of a formal structure that we fitted into which was what the funder expected. </w:t>
      </w:r>
      <w:r w:rsidRPr="002D7535">
        <w:rPr>
          <w:rFonts w:ascii="Calibri" w:hAnsi="Calibri" w:cs="Calibri"/>
          <w:sz w:val="24"/>
          <w:szCs w:val="24"/>
          <w:lang w:eastAsia="en-GB"/>
        </w:rPr>
        <w:t xml:space="preserve">But, it wasn’t just like ‘I'm doing this because the funder expects it’. (laughs) It’s like, ok, this is what the funder expects so let’s do it and make sure that these people are ok and that they can say what they want to and that we can check stuff with them so I do feel it’s, </w:t>
      </w:r>
      <w:r w:rsidRPr="002D7535">
        <w:rPr>
          <w:rFonts w:ascii="Calibri" w:hAnsi="Calibri" w:cs="Calibri"/>
          <w:sz w:val="24"/>
          <w:szCs w:val="24"/>
          <w:lang w:eastAsia="en-GB"/>
        </w:rPr>
        <w:lastRenderedPageBreak/>
        <w:t>er, an important part of what we’re doing and not just doing it because our funder requires it if you see what I mean. (academic, 4)</w:t>
      </w:r>
    </w:p>
    <w:p w14:paraId="68245F2B" w14:textId="77777777" w:rsidR="002D7535" w:rsidRPr="002D7535" w:rsidRDefault="002D7535" w:rsidP="002D7535">
      <w:pPr>
        <w:spacing w:after="0" w:line="240" w:lineRule="auto"/>
        <w:rPr>
          <w:rFonts w:cstheme="minorHAnsi"/>
          <w:sz w:val="24"/>
          <w:szCs w:val="24"/>
        </w:rPr>
      </w:pPr>
    </w:p>
    <w:p w14:paraId="5663E7A3"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 xml:space="preserve">Usually, funders were described as being supportive of involvement activities. For example, one example was given where an academic received an increased amount of funding within a grant for involvement workshops because the funder liked the proposed idea and wanted them to facilitate an extra workshop. However, sometimes funders were perceived as not being helpful, for example, when no feedback was provided on unsuccessful funding applications. </w:t>
      </w:r>
      <w:r w:rsidRPr="002D7535">
        <w:rPr>
          <w:rFonts w:ascii="Calibri" w:hAnsi="Calibri" w:cs="Calibri"/>
          <w:sz w:val="24"/>
          <w:szCs w:val="24"/>
        </w:rPr>
        <w:t>The impact of unsuccessful applications could be disheartening and frustrating for all concerned:</w:t>
      </w:r>
    </w:p>
    <w:p w14:paraId="51BA2B16" w14:textId="77777777" w:rsidR="002D7535" w:rsidRPr="002D7535" w:rsidRDefault="002D7535" w:rsidP="002D7535">
      <w:pPr>
        <w:spacing w:after="0" w:line="240" w:lineRule="auto"/>
        <w:rPr>
          <w:rFonts w:cstheme="minorHAnsi"/>
          <w:sz w:val="24"/>
          <w:szCs w:val="24"/>
          <w:lang w:eastAsia="en-GB"/>
        </w:rPr>
      </w:pPr>
    </w:p>
    <w:p w14:paraId="6E13C0C8"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got an email back which had like about three lines in it and it didn't actually say this but honestly it could have pretty much have said ‘no, go away don't ever come back!’ (laughs). It was pretty much, you know, just really ‘we’re not going to give you any feedback, the decision is no, don't get back in touch, don't reapply, bye’. (laughs) And I just thought oh my God, after all the effort that I put in, could you have not, one, have phrased it more nicely and two, just given me even the tiniest bit of feedback, I mean a paragraph summary of what you thought. I mean you must have made some, you know, anyway, so I didn’t get that. (academic, 4)</w:t>
      </w:r>
    </w:p>
    <w:p w14:paraId="06D7B80A" w14:textId="77777777" w:rsidR="002D7535" w:rsidRPr="002D7535" w:rsidRDefault="002D7535" w:rsidP="002D7535">
      <w:pPr>
        <w:spacing w:after="0" w:line="240" w:lineRule="auto"/>
        <w:rPr>
          <w:rFonts w:ascii="Calibri" w:hAnsi="Calibri" w:cs="Calibri"/>
          <w:sz w:val="24"/>
          <w:szCs w:val="24"/>
        </w:rPr>
      </w:pPr>
    </w:p>
    <w:p w14:paraId="1CBC0305" w14:textId="77777777" w:rsidR="002D7535" w:rsidRPr="002D7535" w:rsidRDefault="002D7535" w:rsidP="002D7535">
      <w:pPr>
        <w:spacing w:after="0" w:line="240" w:lineRule="auto"/>
        <w:rPr>
          <w:rFonts w:ascii="Calibri" w:hAnsi="Calibri" w:cs="Calibri"/>
          <w:sz w:val="24"/>
          <w:szCs w:val="24"/>
          <w:lang w:eastAsia="en-GB"/>
        </w:rPr>
      </w:pPr>
      <w:r w:rsidRPr="002D7535">
        <w:rPr>
          <w:rFonts w:cstheme="minorHAnsi"/>
          <w:sz w:val="24"/>
          <w:szCs w:val="24"/>
        </w:rPr>
        <w:t xml:space="preserve">Also, the NIHR and other funders were cited by a few participants as viewing involvement as an ‘add-on’ rather than something that was fundamental. </w:t>
      </w:r>
      <w:r w:rsidRPr="002D7535">
        <w:rPr>
          <w:rFonts w:ascii="Calibri" w:hAnsi="Calibri" w:cs="Calibri"/>
          <w:sz w:val="24"/>
          <w:szCs w:val="24"/>
          <w:lang w:eastAsia="en-GB"/>
        </w:rPr>
        <w:t>Such tokenism or a ‘tick box’ approach to involvement was not acceptable to any participants, it had to be both meaningful and present throughout proposed studies:</w:t>
      </w:r>
    </w:p>
    <w:p w14:paraId="73CC90CF" w14:textId="77777777" w:rsidR="002D7535" w:rsidRPr="002D7535" w:rsidRDefault="002D7535" w:rsidP="002D7535">
      <w:pPr>
        <w:spacing w:after="0" w:line="240" w:lineRule="auto"/>
        <w:rPr>
          <w:rFonts w:ascii="Calibri" w:hAnsi="Calibri" w:cs="Calibri"/>
          <w:sz w:val="24"/>
          <w:szCs w:val="24"/>
          <w:lang w:eastAsia="en-GB"/>
        </w:rPr>
      </w:pPr>
    </w:p>
    <w:p w14:paraId="09DC45AC"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And the old tick box, one of you, you've produced the trial and then you just add a patient at the end just doesn’t work anymore, you know. Erm, we’re all, those of us who kind of look at funding, we’re too savvy for that now. You know, we’ll look for proper involvement all the way through and if it’s not there then…(laughs). No, won’t fool us anymore, so that’s been a massive change in 10 years actually. (patient/carer, 8)</w:t>
      </w:r>
    </w:p>
    <w:p w14:paraId="62697D52" w14:textId="77777777" w:rsidR="002D7535" w:rsidRPr="002D7535" w:rsidRDefault="002D7535" w:rsidP="002D7535">
      <w:pPr>
        <w:spacing w:after="0" w:line="240" w:lineRule="auto"/>
        <w:rPr>
          <w:rFonts w:ascii="Calibri" w:hAnsi="Calibri" w:cs="Calibri"/>
          <w:sz w:val="24"/>
          <w:szCs w:val="24"/>
          <w:lang w:eastAsia="en-GB"/>
        </w:rPr>
      </w:pPr>
    </w:p>
    <w:p w14:paraId="03F9A895" w14:textId="1710EEFF"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Partnership organisations or collaborations were also mentioned, including the more recent calls by NIHR to set up palliative care research partnerships across the country, established in order to forge new collaborations, address gaps in research activity, and develop research capacity and expertise. Both sites had been successful in obtaining funds through this programme </w:t>
      </w:r>
      <w:r w:rsidR="00C445FA">
        <w:rPr>
          <w:rFonts w:cstheme="minorHAnsi"/>
          <w:sz w:val="24"/>
          <w:szCs w:val="24"/>
        </w:rPr>
        <w:fldChar w:fldCharType="begin">
          <w:fldData xml:space="preserve">PEVuZE5vdGU+PENpdGU+PFJlY051bT4xOTk0MDE8L1JlY051bT48RGlzcGxheVRleHQ+KEFwcGxp
ZWQgUmVzZWFyY2ggQ29sbGFib3JhdGlvbiBTb3V0aCBMb25kb24gMjAyMjsgTklIUiAyMDIyYzsg
TklIUiAyMDIyYSk8L0Rpc3BsYXlUZXh0PjxyZWNvcmQ+PHJlYy1udW1iZXI+MTk5NDAxPC9yZWMt
bnVtYmVyPjxmb3JlaWduLWtleXM+PGtleSBhcHA9IkVOIiBkYi1pZD0iZWRhOTllc3I5YXJwNTJl
MjB2MnBmdHo0cnA1czl4MGV2ZWY1IiB0aW1lc3RhbXA9IjE2NTkyNjQ5MzIiPjE5OTQwMTwva2V5
PjwvZm9yZWlnbi1rZXlzPjxyZWYtdHlwZSBuYW1lPSJXZWIgUGFnZSI+MTI8L3JlZi10eXBlPjxj
b250cmlidXRvcnM+PGF1dGhvcnM+PGF1dGhvcj5OSUhSPC9hdXRob3I+PC9hdXRob3JzPjwvY29u
dHJpYnV0b3JzPjx0aXRsZXM+PHRpdGxlPlRoZSBZb3Jrc2hpcmUgJmFtcDsgSHVtYmVyIFBhbGxp
YXRpdmUgQ2FyZSBSZXNlYXJjaCBOZXR3b3JrOiBBZGRyZXNzaW5nIEluZXF1YWxpdGllcyBBY3Jv
c3MgQWxsIEFnZXM8L3RpdGxlPjwvdGl0bGVzPjxudW1iZXI+MzEgSnVseSAyMDIyPC9udW1iZXI+
PHJlcHJpbnQtZWRpdGlvbj5ub3QgaW4gZmlsZTwvcmVwcmludC1lZGl0aW9uPjxkYXRlcz48eWVh
cj4yMDIyPC95ZWFyPjwvZGF0ZXM+PHB1Yi1sb2NhdGlvbj5Mb25kb248L3B1Yi1sb2NhdGlvbj48
cHVibGlzaGVyPk5JSFI8L3B1Ymxpc2hlcj48dXJscz48cmVsYXRlZC11cmxzPjx1cmw+aHR0cHM6
Ly9mdW5kaW5nYXdhcmRzLm5paHIuYWMudWsvYXdhcmQvTklIUjEzNTExNTwvdXJsPjwvcmVsYXRl
ZC11cmxzPjwvdXJscz48L3JlY29yZD48L0NpdGU+PENpdGU+PFJlY051bT4xOTkzOTc8L1JlY051
bT48cmVjb3JkPjxyZWMtbnVtYmVyPjE5OTM5NzwvcmVjLW51bWJlcj48Zm9yZWlnbi1rZXlzPjxr
ZXkgYXBwPSJFTiIgZGItaWQ9ImVkYTk5ZXNyOWFycDUyZTIwdjJwZnR6NHJwNXM5eDBldmVmNSIg
dGltZXN0YW1wPSIxNjU1OTgzMTUxIj4xOTkzOTc8L2tleT48L2ZvcmVpZ24ta2V5cz48cmVmLXR5
cGUgbmFtZT0iV2ViIFBhZ2UiPjEyPC9yZWYtdHlwZT48Y29udHJpYnV0b3JzPjxhdXRob3JzPjxh
dXRob3I+QXBwbGllZCBSZXNlYXJjaCBDb2xsYWJvcmF0aW9uIFNvdXRoIExvbmRvbiw8L2F1dGhv
cj48L2F1dGhvcnM+PC9jb250cmlidXRvcnM+PHRpdGxlcz48dGl0bGU+UGFsbGlhdGl2ZSBhbmQg
ZW5kIG9mIGxpZmUgY2FyZTwvdGl0bGU+PC90aXRsZXM+PG51bWJlcj4yMyBKdW5lIDIwMjI8L251
bWJlcj48cmVwcmludC1lZGl0aW9uPm5vdCBpbiBmaWxlPC9yZXByaW50LWVkaXRpb24+PGRhdGVz
Pjx5ZWFyPjIwMjI8L3llYXI+PC9kYXRlcz48cHViLWxvY2F0aW9uPkxvbmRvbjwvcHViLWxvY2F0
aW9uPjxwdWJsaXNoZXI+QXBwbGllZCBSZXNlYXJjaCBDb2xsYWJvcmF0aW9uIFNvdXRoIExvbmRv
bjwvcHVibGlzaGVyPjx1cmxzPjxyZWxhdGVkLXVybHM+PHVybD5odHRwczovL2FyYy1zbC5uaWhy
LmFjLnVrL3Jlc2VhcmNoLWFuZC1pbXBsZW1lbnRhdGlvbi9vdXItcmVzZWFyY2gtYXJlYXMvcGFs
bGlhdGl2ZS1hbmQtZW5kLWxpZmUtY2FyZTwvdXJsPjwvcmVsYXRlZC11cmxzPjwvdXJscz48L3Jl
Y29yZD48L0NpdGU+PENpdGU+PFJlY051bT4xOTkzOTg8L1JlY051bT48cmVjb3JkPjxyZWMtbnVt
YmVyPjE5OTM5ODwvcmVjLW51bWJlcj48Zm9yZWlnbi1rZXlzPjxrZXkgYXBwPSJFTiIgZGItaWQ9
ImVkYTk5ZXNyOWFycDUyZTIwdjJwZnR6NHJwNXM5eDBldmVmNSIgdGltZXN0YW1wPSIxNjU1OTg0
MzQyIj4xOTkzOTg8L2tleT48L2ZvcmVpZ24ta2V5cz48cmVmLXR5cGUgbmFtZT0iV2ViIFBhZ2Ui
PjEyPC9yZWYtdHlwZT48Y29udHJpYnV0b3JzPjxhdXRob3JzPjxhdXRob3I+TklIUjwvYXV0aG9y
PjwvYXV0aG9ycz48L2NvbnRyaWJ1dG9ycz48dGl0bGVzPjx0aXRsZT5BcHBsaWVkIFJlc2VhcmNo
IENvbGxhYm9yYXRpb25zIC0gUmVzZWFyY2ggdGhlbWVzLCBuYXRpb25hbCBsZWFkZXJzaGlwIGFy
ZWFzIGFuZCBuYXRpb25hbCBwcmlvcml0eSBhcmVhczwvdGl0bGU+PC90aXRsZXM+PG51bWJlcj4y
MyBKdW5lIDIwMjI8L251bWJlcj48cmVwcmludC1lZGl0aW9uPm5vdCBpbiBmaWxlPC9yZXByaW50
LWVkaXRpb24+PGRhdGVzPjx5ZWFyPjIwMjI8L3llYXI+PC9kYXRlcz48cHViLWxvY2F0aW9uPkxv
bmRvbjwvcHViLWxvY2F0aW9uPjxwdWJsaXNoZXI+TklIUjwvcHVibGlzaGVyPjx1cmxzPjxyZWxh
dGVkLXVybHM+PHVybD5odHRwczovL3d3dy5uaWhyLmFjLnVrL2RvY3VtZW50cy9hcHBsaWVkLXJl
c2VhcmNoLWNvbGxhYm9yYXRpb25zLXJlc2VhcmNoLXRoZW1lcy1hbmQtbmF0aW9uYWwtbGVhZGVy
c2hpcC1hcmVhcy8yODgyNTwvdXJsPjwvcmVsYXRlZC11cmxzPjwvdXJscz48L3JlY29yZD48L0Np
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0MDE8L1JlY051bT48RGlzcGxheVRleHQ+KEFwcGxp
ZWQgUmVzZWFyY2ggQ29sbGFib3JhdGlvbiBTb3V0aCBMb25kb24gMjAyMjsgTklIUiAyMDIyYzsg
TklIUiAyMDIyYSk8L0Rpc3BsYXlUZXh0PjxyZWNvcmQ+PHJlYy1udW1iZXI+MTk5NDAxPC9yZWMt
bnVtYmVyPjxmb3JlaWduLWtleXM+PGtleSBhcHA9IkVOIiBkYi1pZD0iZWRhOTllc3I5YXJwNTJl
MjB2MnBmdHo0cnA1czl4MGV2ZWY1IiB0aW1lc3RhbXA9IjE2NTkyNjQ5MzIiPjE5OTQwMTwva2V5
PjwvZm9yZWlnbi1rZXlzPjxyZWYtdHlwZSBuYW1lPSJXZWIgUGFnZSI+MTI8L3JlZi10eXBlPjxj
b250cmlidXRvcnM+PGF1dGhvcnM+PGF1dGhvcj5OSUhSPC9hdXRob3I+PC9hdXRob3JzPjwvY29u
dHJpYnV0b3JzPjx0aXRsZXM+PHRpdGxlPlRoZSBZb3Jrc2hpcmUgJmFtcDsgSHVtYmVyIFBhbGxp
YXRpdmUgQ2FyZSBSZXNlYXJjaCBOZXR3b3JrOiBBZGRyZXNzaW5nIEluZXF1YWxpdGllcyBBY3Jv
c3MgQWxsIEFnZXM8L3RpdGxlPjwvdGl0bGVzPjxudW1iZXI+MzEgSnVseSAyMDIyPC9udW1iZXI+
PHJlcHJpbnQtZWRpdGlvbj5ub3QgaW4gZmlsZTwvcmVwcmludC1lZGl0aW9uPjxkYXRlcz48eWVh
cj4yMDIyPC95ZWFyPjwvZGF0ZXM+PHB1Yi1sb2NhdGlvbj5Mb25kb248L3B1Yi1sb2NhdGlvbj48
cHVibGlzaGVyPk5JSFI8L3B1Ymxpc2hlcj48dXJscz48cmVsYXRlZC11cmxzPjx1cmw+aHR0cHM6
Ly9mdW5kaW5nYXdhcmRzLm5paHIuYWMudWsvYXdhcmQvTklIUjEzNTExNTwvdXJsPjwvcmVsYXRl
ZC11cmxzPjwvdXJscz48L3JlY29yZD48L0NpdGU+PENpdGU+PFJlY051bT4xOTkzOTc8L1JlY051
bT48cmVjb3JkPjxyZWMtbnVtYmVyPjE5OTM5NzwvcmVjLW51bWJlcj48Zm9yZWlnbi1rZXlzPjxr
ZXkgYXBwPSJFTiIgZGItaWQ9ImVkYTk5ZXNyOWFycDUyZTIwdjJwZnR6NHJwNXM5eDBldmVmNSIg
dGltZXN0YW1wPSIxNjU1OTgzMTUxIj4xOTkzOTc8L2tleT48L2ZvcmVpZ24ta2V5cz48cmVmLXR5
cGUgbmFtZT0iV2ViIFBhZ2UiPjEyPC9yZWYtdHlwZT48Y29udHJpYnV0b3JzPjxhdXRob3JzPjxh
dXRob3I+QXBwbGllZCBSZXNlYXJjaCBDb2xsYWJvcmF0aW9uIFNvdXRoIExvbmRvbiw8L2F1dGhv
cj48L2F1dGhvcnM+PC9jb250cmlidXRvcnM+PHRpdGxlcz48dGl0bGU+UGFsbGlhdGl2ZSBhbmQg
ZW5kIG9mIGxpZmUgY2FyZTwvdGl0bGU+PC90aXRsZXM+PG51bWJlcj4yMyBKdW5lIDIwMjI8L251
bWJlcj48cmVwcmludC1lZGl0aW9uPm5vdCBpbiBmaWxlPC9yZXByaW50LWVkaXRpb24+PGRhdGVz
Pjx5ZWFyPjIwMjI8L3llYXI+PC9kYXRlcz48cHViLWxvY2F0aW9uPkxvbmRvbjwvcHViLWxvY2F0
aW9uPjxwdWJsaXNoZXI+QXBwbGllZCBSZXNlYXJjaCBDb2xsYWJvcmF0aW9uIFNvdXRoIExvbmRv
bjwvcHVibGlzaGVyPjx1cmxzPjxyZWxhdGVkLXVybHM+PHVybD5odHRwczovL2FyYy1zbC5uaWhy
LmFjLnVrL3Jlc2VhcmNoLWFuZC1pbXBsZW1lbnRhdGlvbi9vdXItcmVzZWFyY2gtYXJlYXMvcGFs
bGlhdGl2ZS1hbmQtZW5kLWxpZmUtY2FyZTwvdXJsPjwvcmVsYXRlZC11cmxzPjwvdXJscz48L3Jl
Y29yZD48L0NpdGU+PENpdGU+PFJlY051bT4xOTkzOTg8L1JlY051bT48cmVjb3JkPjxyZWMtbnVt
YmVyPjE5OTM5ODwvcmVjLW51bWJlcj48Zm9yZWlnbi1rZXlzPjxrZXkgYXBwPSJFTiIgZGItaWQ9
ImVkYTk5ZXNyOWFycDUyZTIwdjJwZnR6NHJwNXM5eDBldmVmNSIgdGltZXN0YW1wPSIxNjU1OTg0
MzQyIj4xOTkzOTg8L2tleT48L2ZvcmVpZ24ta2V5cz48cmVmLXR5cGUgbmFtZT0iV2ViIFBhZ2Ui
PjEyPC9yZWYtdHlwZT48Y29udHJpYnV0b3JzPjxhdXRob3JzPjxhdXRob3I+TklIUjwvYXV0aG9y
PjwvYXV0aG9ycz48L2NvbnRyaWJ1dG9ycz48dGl0bGVzPjx0aXRsZT5BcHBsaWVkIFJlc2VhcmNo
IENvbGxhYm9yYXRpb25zIC0gUmVzZWFyY2ggdGhlbWVzLCBuYXRpb25hbCBsZWFkZXJzaGlwIGFy
ZWFzIGFuZCBuYXRpb25hbCBwcmlvcml0eSBhcmVhczwvdGl0bGU+PC90aXRsZXM+PG51bWJlcj4y
MyBKdW5lIDIwMjI8L251bWJlcj48cmVwcmludC1lZGl0aW9uPm5vdCBpbiBmaWxlPC9yZXByaW50
LWVkaXRpb24+PGRhdGVzPjx5ZWFyPjIwMjI8L3llYXI+PC9kYXRlcz48cHViLWxvY2F0aW9uPkxv
bmRvbjwvcHViLWxvY2F0aW9uPjxwdWJsaXNoZXI+TklIUjwvcHVibGlzaGVyPjx1cmxzPjxyZWxh
dGVkLXVybHM+PHVybD5odHRwczovL3d3dy5uaWhyLmFjLnVrL2RvY3VtZW50cy9hcHBsaWVkLXJl
c2VhcmNoLWNvbGxhYm9yYXRpb25zLXJlc2VhcmNoLXRoZW1lcy1hbmQtbmF0aW9uYWwtbGVhZGVy
c2hpcC1hcmVhcy8yODgyNTwvdXJsPjwvcmVsYXRlZC11cmxzPjwvdXJscz48L3JlY29yZD48L0Np
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Applied Research Collaboration South London 2022; NIHR 2022c; NIHR 2022a)</w:t>
      </w:r>
      <w:r w:rsidR="00C445FA">
        <w:rPr>
          <w:rFonts w:cstheme="minorHAnsi"/>
          <w:sz w:val="24"/>
          <w:szCs w:val="24"/>
        </w:rPr>
        <w:fldChar w:fldCharType="end"/>
      </w:r>
      <w:r w:rsidRPr="002D7535">
        <w:rPr>
          <w:rFonts w:cstheme="minorHAnsi"/>
          <w:sz w:val="24"/>
          <w:szCs w:val="24"/>
        </w:rPr>
        <w:t>. The sites also recognised that there were opportunities for public members to become involved in the work of the research partnerships and were starting to explore this. However, some participants were also aware that some of the local or regional initiatives didn’t allow for the involvement of those public members who lived outside of the area.</w:t>
      </w:r>
    </w:p>
    <w:p w14:paraId="1BC4FDED" w14:textId="77777777" w:rsidR="002D7535" w:rsidRPr="002D7535" w:rsidRDefault="002D7535" w:rsidP="002D7535">
      <w:pPr>
        <w:spacing w:after="0" w:line="240" w:lineRule="auto"/>
        <w:rPr>
          <w:rFonts w:cstheme="minorHAnsi"/>
          <w:sz w:val="24"/>
          <w:szCs w:val="24"/>
        </w:rPr>
      </w:pPr>
    </w:p>
    <w:p w14:paraId="6F4E1D80" w14:textId="09AE6A26"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Funders were also mentioned as supporting and encouraging involvement by providing practical resources in addition to funding. The NIHR was frequently cited in this respect, particularly INVOLVE </w:t>
      </w:r>
      <w:r w:rsidR="00C445FA">
        <w:rPr>
          <w:rFonts w:cstheme="minorHAnsi"/>
          <w:sz w:val="24"/>
          <w:szCs w:val="24"/>
        </w:rPr>
        <w:fldChar w:fldCharType="begin"/>
      </w:r>
      <w:r w:rsidR="00C445FA">
        <w:rPr>
          <w:rFonts w:cstheme="minorHAnsi"/>
          <w:sz w:val="24"/>
          <w:szCs w:val="24"/>
        </w:rPr>
        <w:instrText xml:space="preserve"> ADDIN EN.CITE &lt;EndNote&gt;&lt;Cite&gt;&lt;RecNum&gt;16860&lt;/RecNum&gt;&lt;DisplayText&gt;(INVOLVE 2018a)&lt;/DisplayText&gt;&lt;record&gt;&lt;rec-number&gt;16860&lt;/rec-number&gt;&lt;foreign-keys&gt;&lt;key app="EN" db-id="eda99esr9arp52e20v2pftz4rp5s9x0evef5" timestamp="1535370883"&gt;16860&lt;/key&gt;&lt;/foreign-keys&gt;&lt;ref-type name="Web Page"&gt;12&lt;/ref-type&gt;&lt;contributors&gt;&lt;authors&gt;&lt;author&gt;INVOLVE&lt;/author&gt;&lt;/authors&gt;&lt;/contributors&gt;&lt;titles&gt;&lt;title&gt;INVOLVE&lt;/title&gt;&lt;/titles&gt;&lt;number&gt;27 August 2018&lt;/number&gt;&lt;reprint-edition&gt;not in file&lt;/reprint-edition&gt;&lt;dates&gt;&lt;year&gt;2018&lt;/year&gt;&lt;/dates&gt;&lt;pub-location&gt;Southampton&lt;/pub-location&gt;&lt;publisher&gt;NIHR&lt;/publisher&gt;&lt;urls&gt;&lt;related-urls&gt;&lt;url&gt;http://www.invo.org.uk/&lt;/url&gt;&lt;/related-urls&gt;&lt;/urls&gt;&lt;/record&gt;&lt;/Cite&gt;&lt;/EndNote&gt;</w:instrText>
      </w:r>
      <w:r w:rsidR="00C445FA">
        <w:rPr>
          <w:rFonts w:cstheme="minorHAnsi"/>
          <w:sz w:val="24"/>
          <w:szCs w:val="24"/>
        </w:rPr>
        <w:fldChar w:fldCharType="separate"/>
      </w:r>
      <w:r w:rsidR="00C445FA">
        <w:rPr>
          <w:rFonts w:cstheme="minorHAnsi"/>
          <w:noProof/>
          <w:sz w:val="24"/>
          <w:szCs w:val="24"/>
        </w:rPr>
        <w:t>(INVOLVE 2018a)</w:t>
      </w:r>
      <w:r w:rsidR="00C445FA">
        <w:rPr>
          <w:rFonts w:cstheme="minorHAnsi"/>
          <w:sz w:val="24"/>
          <w:szCs w:val="24"/>
        </w:rPr>
        <w:fldChar w:fldCharType="end"/>
      </w:r>
      <w:r w:rsidRPr="002D7535">
        <w:rPr>
          <w:rFonts w:cstheme="minorHAnsi"/>
          <w:sz w:val="24"/>
          <w:szCs w:val="24"/>
        </w:rPr>
        <w:t>, although it was acknowledged it no longer existed in the same form. Many participants felt that the NIHR had increasingly emphasised the importance of involvement over time and had produced helpful guidance on different aspects of involvement, for example, regarding public members being co-applicants:</w:t>
      </w:r>
    </w:p>
    <w:p w14:paraId="22CE9E61" w14:textId="77777777" w:rsidR="002D7535" w:rsidRPr="002D7535" w:rsidRDefault="002D7535" w:rsidP="002D7535">
      <w:pPr>
        <w:spacing w:after="0" w:line="240" w:lineRule="auto"/>
        <w:rPr>
          <w:rFonts w:cstheme="minorHAnsi"/>
          <w:sz w:val="24"/>
          <w:szCs w:val="24"/>
        </w:rPr>
      </w:pPr>
    </w:p>
    <w:p w14:paraId="6B9EB1D9"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So, I think again NIHR have lead the way in that they actively say things like, you know, ‘we would support a PPI co-investigator’ whereas other some charity grants they're happy to </w:t>
      </w:r>
      <w:r w:rsidRPr="002D7535">
        <w:rPr>
          <w:rFonts w:ascii="Calibri" w:hAnsi="Calibri" w:cs="Calibri"/>
          <w:sz w:val="24"/>
          <w:szCs w:val="24"/>
          <w:lang w:eastAsia="en-GB"/>
        </w:rPr>
        <w:lastRenderedPageBreak/>
        <w:t>have as collaborators but tend not to encourage them to be co-investigators. (academic/clinician, 6)</w:t>
      </w:r>
    </w:p>
    <w:p w14:paraId="4219BE07" w14:textId="77777777" w:rsidR="002D7535" w:rsidRPr="002D7535" w:rsidRDefault="002D7535" w:rsidP="002D7535">
      <w:pPr>
        <w:spacing w:after="0" w:line="240" w:lineRule="auto"/>
        <w:rPr>
          <w:rFonts w:cstheme="minorHAnsi"/>
          <w:sz w:val="24"/>
          <w:szCs w:val="24"/>
        </w:rPr>
      </w:pPr>
    </w:p>
    <w:p w14:paraId="709BF77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However, sometimes difficulties were experienced when guidance was updated. The payment of £5 for online and printing costs that was brought in during Covid was cited:</w:t>
      </w:r>
    </w:p>
    <w:p w14:paraId="2A71AA23" w14:textId="77777777" w:rsidR="002D7535" w:rsidRPr="002D7535" w:rsidRDefault="002D7535" w:rsidP="002D7535">
      <w:pPr>
        <w:spacing w:after="0" w:line="240" w:lineRule="auto"/>
        <w:rPr>
          <w:rFonts w:cstheme="minorHAnsi"/>
          <w:sz w:val="24"/>
          <w:szCs w:val="24"/>
        </w:rPr>
      </w:pPr>
    </w:p>
    <w:p w14:paraId="6598B7C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When they released their update on rates and involvement and they included the sort of, erm, the £5 fixed reimbursement for internet costs and things like that, erm, we changed our policies so they were all in line which is great. It was just that change in particular was quite difficult, erm, because some projects obviously had never budgeted for that increase in the payment and then PPI members are wondering why they're getting one rate with one project and one rate with another. Which was a little bit of a sticky subject at some points but I think the majority of, erm, projects have now found that budget or have had funds to spend on their PPI so they can allow for more, erm, an increased cost. (academic, 2)</w:t>
      </w:r>
    </w:p>
    <w:p w14:paraId="2ECF8744" w14:textId="77777777" w:rsidR="002D7535" w:rsidRPr="002D7535" w:rsidRDefault="002D7535" w:rsidP="002D7535">
      <w:pPr>
        <w:spacing w:after="0" w:line="240" w:lineRule="auto"/>
        <w:rPr>
          <w:rFonts w:cstheme="minorHAnsi"/>
          <w:sz w:val="24"/>
          <w:szCs w:val="24"/>
        </w:rPr>
      </w:pPr>
    </w:p>
    <w:p w14:paraId="6A850F1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relevant guidance couldn’t be found and in these situations a judgement call had to be made as to what was best practice. At these times participants said it would have been useful to have easy access to more appropriate guidance, in particular in how to manage difficult scenarios.</w:t>
      </w:r>
    </w:p>
    <w:p w14:paraId="0DA1124B" w14:textId="77777777" w:rsidR="002D7535" w:rsidRPr="002D7535" w:rsidRDefault="002D7535" w:rsidP="002D7535">
      <w:pPr>
        <w:spacing w:after="0" w:line="240" w:lineRule="auto"/>
        <w:rPr>
          <w:rFonts w:cstheme="minorHAnsi"/>
          <w:sz w:val="24"/>
          <w:szCs w:val="24"/>
        </w:rPr>
      </w:pPr>
    </w:p>
    <w:p w14:paraId="7747836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ARCs were cited, not only as a source of funding but also their resources such as guidance documents were thought to be useful, although a few participants commented that their organisational structure was confusing and they weren’t always sure where to go to find the correct resources or people. Other partnership organisations were also mentioned as influencing involvement, including the NCRI:</w:t>
      </w:r>
    </w:p>
    <w:p w14:paraId="0D894DE1" w14:textId="77777777" w:rsidR="002D7535" w:rsidRPr="002D7535" w:rsidRDefault="002D7535" w:rsidP="002D7535">
      <w:pPr>
        <w:spacing w:after="0" w:line="240" w:lineRule="auto"/>
        <w:rPr>
          <w:rFonts w:cstheme="minorHAnsi"/>
          <w:sz w:val="24"/>
          <w:szCs w:val="24"/>
        </w:rPr>
      </w:pPr>
    </w:p>
    <w:p w14:paraId="677D7898"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 xml:space="preserve">The other area where I became much more awake and savvy about the importance of PPI was with through the </w:t>
      </w:r>
      <w:r w:rsidRPr="002D7535">
        <w:rPr>
          <w:rFonts w:ascii="Calibri" w:hAnsi="Calibri" w:cs="Calibri"/>
          <w:sz w:val="24"/>
          <w:szCs w:val="24"/>
        </w:rPr>
        <w:t>NCRI, the National Cancer Research Institute and I was a member of the Supporting Palliative Care, well first of all it was the Palliative Care Committee and it morphed into the Supporting Palliative Care Committee. and just seeing these people operate just thought well that’s impressive. (academic/clinician, 6)</w:t>
      </w:r>
    </w:p>
    <w:p w14:paraId="5388407A" w14:textId="77777777" w:rsidR="002D7535" w:rsidRPr="002D7535" w:rsidRDefault="002D7535" w:rsidP="002D7535">
      <w:pPr>
        <w:spacing w:after="0" w:line="240" w:lineRule="auto"/>
        <w:ind w:left="720"/>
        <w:rPr>
          <w:rFonts w:cstheme="minorHAnsi"/>
          <w:sz w:val="24"/>
          <w:szCs w:val="24"/>
        </w:rPr>
      </w:pPr>
    </w:p>
    <w:p w14:paraId="2D1E5952" w14:textId="149D31EF" w:rsidR="002D7535" w:rsidRPr="002D7535" w:rsidRDefault="00D03049" w:rsidP="002D7535">
      <w:pPr>
        <w:spacing w:after="0" w:line="240" w:lineRule="auto"/>
        <w:rPr>
          <w:rFonts w:cstheme="minorHAnsi"/>
          <w:b/>
          <w:bCs/>
          <w:sz w:val="24"/>
          <w:szCs w:val="24"/>
        </w:rPr>
      </w:pPr>
      <w:bookmarkStart w:id="304" w:name="Other633"/>
      <w:bookmarkEnd w:id="304"/>
      <w:r>
        <w:rPr>
          <w:rFonts w:cstheme="minorHAnsi"/>
          <w:b/>
          <w:bCs/>
          <w:sz w:val="24"/>
          <w:szCs w:val="24"/>
        </w:rPr>
        <w:t xml:space="preserve">6.3.3 </w:t>
      </w:r>
      <w:r w:rsidR="002D7535" w:rsidRPr="002D7535">
        <w:rPr>
          <w:rFonts w:cstheme="minorHAnsi"/>
          <w:b/>
          <w:bCs/>
          <w:sz w:val="24"/>
          <w:szCs w:val="24"/>
        </w:rPr>
        <w:t>Other publications</w:t>
      </w:r>
    </w:p>
    <w:p w14:paraId="00555FD5" w14:textId="77777777" w:rsidR="002D7535" w:rsidRPr="002D7535" w:rsidRDefault="002D7535" w:rsidP="002D7535">
      <w:pPr>
        <w:spacing w:after="0" w:line="240" w:lineRule="auto"/>
        <w:rPr>
          <w:rFonts w:cstheme="minorHAnsi"/>
          <w:b/>
          <w:bCs/>
          <w:sz w:val="24"/>
          <w:szCs w:val="24"/>
        </w:rPr>
      </w:pPr>
    </w:p>
    <w:p w14:paraId="664A14F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sites had made use of other publications available from other external organisations, however, it was recognised that many involvement initiatives weren’t published at all. One academic believed that people were often so focused on doing the research and involvement that they forgot to stop, take stock, publish and promote what they had done.</w:t>
      </w:r>
    </w:p>
    <w:p w14:paraId="4313367A" w14:textId="77777777" w:rsidR="002D7535" w:rsidRPr="002D7535" w:rsidRDefault="002D7535" w:rsidP="002D7535">
      <w:pPr>
        <w:spacing w:after="0" w:line="240" w:lineRule="auto"/>
        <w:rPr>
          <w:rFonts w:cstheme="minorHAnsi"/>
          <w:sz w:val="24"/>
          <w:szCs w:val="24"/>
        </w:rPr>
      </w:pPr>
    </w:p>
    <w:p w14:paraId="531DBA04" w14:textId="47217F7A"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utputs from research studies were found to be influential in furthering involvement. Also, both sites had used the UK Standards for Public Involvement </w:t>
      </w:r>
      <w:r w:rsidR="00C445FA">
        <w:rPr>
          <w:rFonts w:cstheme="minorHAnsi"/>
          <w:sz w:val="24"/>
          <w:szCs w:val="24"/>
        </w:rPr>
        <w:fldChar w:fldCharType="begin"/>
      </w:r>
      <w:r w:rsidR="00BC508B">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cstheme="minorHAnsi"/>
          <w:sz w:val="24"/>
          <w:szCs w:val="24"/>
        </w:rPr>
        <w:fldChar w:fldCharType="separate"/>
      </w:r>
      <w:r w:rsidR="00BC508B">
        <w:rPr>
          <w:rFonts w:cstheme="minorHAnsi"/>
          <w:noProof/>
          <w:sz w:val="24"/>
          <w:szCs w:val="24"/>
        </w:rPr>
        <w:t>(NIHR et al. 2019)</w:t>
      </w:r>
      <w:r w:rsidR="00C445FA">
        <w:rPr>
          <w:rFonts w:cstheme="minorHAnsi"/>
          <w:sz w:val="24"/>
          <w:szCs w:val="24"/>
        </w:rPr>
        <w:fldChar w:fldCharType="end"/>
      </w:r>
      <w:r w:rsidRPr="002D7535">
        <w:rPr>
          <w:rFonts w:cstheme="minorHAnsi"/>
          <w:sz w:val="24"/>
          <w:szCs w:val="24"/>
        </w:rPr>
        <w:t xml:space="preserve"> to evaluate their own centre, as one coordinator said:</w:t>
      </w:r>
    </w:p>
    <w:p w14:paraId="3676012C" w14:textId="77777777" w:rsidR="002D7535" w:rsidRPr="002D7535" w:rsidRDefault="002D7535" w:rsidP="002D7535">
      <w:pPr>
        <w:spacing w:after="0" w:line="240" w:lineRule="auto"/>
        <w:rPr>
          <w:rFonts w:cstheme="minorHAnsi"/>
          <w:sz w:val="24"/>
          <w:szCs w:val="24"/>
        </w:rPr>
      </w:pPr>
    </w:p>
    <w:p w14:paraId="6817C707"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Because I thought, well, it’s quite a nice framework isn’t it? The Standards. I mean it’s not perfect but it gives you a framework to kind of look at what you're doing, which I think is quite helpful. (coordinator, 17)</w:t>
      </w:r>
    </w:p>
    <w:p w14:paraId="733B53C5"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p>
    <w:p w14:paraId="4609B2EA" w14:textId="5C0FC5FF"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one study, initially both the GRIPP2 reporting checklist </w:t>
      </w:r>
      <w:r w:rsidR="00C445FA">
        <w:rPr>
          <w:rFonts w:cstheme="minorHAnsi"/>
          <w:sz w:val="24"/>
          <w:szCs w:val="24"/>
        </w:rPr>
        <w:fldChar w:fldCharType="begin"/>
      </w:r>
      <w:r w:rsidR="00C445FA">
        <w:rPr>
          <w:rFonts w:cstheme="minorHAnsi"/>
          <w:sz w:val="24"/>
          <w:szCs w:val="24"/>
        </w:rPr>
        <w:instrText xml:space="preserve"> ADDIN EN.CITE &lt;EndNote&gt;&lt;Cite&gt;&lt;RecNum&gt;16638&lt;/RecNum&gt;&lt;DisplayText&gt;(Staniszewska et al. 2017)&lt;/DisplayText&gt;&lt;record&gt;&lt;rec-number&gt;16638&lt;/rec-number&gt;&lt;foreign-keys&gt;&lt;key app="EN" db-id="eda99esr9arp52e20v2pftz4rp5s9x0evef5" timestamp="1512054797"&gt;16638&lt;/key&gt;&lt;key app="ENWeb" db-id=""&gt;0&lt;/key&gt;&lt;/foreign-keys&gt;&lt;ref-type name="Journal Article"&gt;17&lt;/ref-type&gt;&lt;contributors&gt;&lt;authors&gt;&lt;author&gt;Staniszewska, S&lt;/author&gt;&lt;author&gt;Brett, J&lt;/author&gt;&lt;author&gt;Simera, I&lt;/author&gt;&lt;author&gt;Seers, K&lt;/author&gt;&lt;author&gt;Mockford, C&lt;/author&gt;&lt;author&gt;Goodlad, S&lt;/author&gt;&lt;author&gt;Altman, DG&lt;/author&gt;&lt;author&gt;Moher, D&lt;/author&gt;&lt;author&gt;Barber, R&lt;/author&gt;&lt;author&gt;Denegri, S&lt;/author&gt;&lt;/authors&gt;&lt;/contributors&gt;&lt;titles&gt;&lt;title&gt;GRIPP2 reporting checklists: tools to improve reporting of patient and public involvement in research&lt;/title&gt;&lt;secondary-title&gt;BMJ&lt;/secondary-title&gt;&lt;/titles&gt;&lt;periodical&gt;&lt;full-title&gt;BMJ&lt;/full-title&gt;&lt;/periodical&gt;&lt;pages&gt;j3453&lt;/pages&gt;&lt;volume&gt;358&lt;/volume&gt;&lt;reprint-edition&gt;in file&lt;/reprint-edition&gt;&lt;dates&gt;&lt;year&gt;2017&lt;/year&gt;&lt;/dates&gt;&lt;isbn&gt;0959-8138&lt;/isbn&gt;&lt;urls&gt;&lt;related-urls&gt;&lt;url&gt;https://insights.ovid.com/bmj/bmjd/2017/08/050/gripp2-reporting-checklists-tools-improve-patient/21/00002591&lt;/url&gt;&lt;/related-urls&gt;&lt;/urls&gt;&lt;/record&gt;&lt;/Cite&gt;&lt;/EndNote&gt;</w:instrText>
      </w:r>
      <w:r w:rsidR="00C445FA">
        <w:rPr>
          <w:rFonts w:cstheme="minorHAnsi"/>
          <w:sz w:val="24"/>
          <w:szCs w:val="24"/>
        </w:rPr>
        <w:fldChar w:fldCharType="separate"/>
      </w:r>
      <w:r w:rsidR="00C445FA">
        <w:rPr>
          <w:rFonts w:cstheme="minorHAnsi"/>
          <w:noProof/>
          <w:sz w:val="24"/>
          <w:szCs w:val="24"/>
        </w:rPr>
        <w:t>(Staniszewska et al. 2017)</w:t>
      </w:r>
      <w:r w:rsidR="00C445FA">
        <w:rPr>
          <w:rFonts w:cstheme="minorHAnsi"/>
          <w:sz w:val="24"/>
          <w:szCs w:val="24"/>
        </w:rPr>
        <w:fldChar w:fldCharType="end"/>
      </w:r>
      <w:r w:rsidRPr="002D7535">
        <w:rPr>
          <w:rFonts w:cstheme="minorHAnsi"/>
          <w:sz w:val="24"/>
          <w:szCs w:val="24"/>
        </w:rPr>
        <w:t xml:space="preserve"> and UK Standards for Public Involvement </w:t>
      </w:r>
      <w:r w:rsidR="00C445FA">
        <w:rPr>
          <w:rFonts w:cstheme="minorHAnsi"/>
          <w:sz w:val="24"/>
          <w:szCs w:val="24"/>
        </w:rPr>
        <w:fldChar w:fldCharType="begin"/>
      </w:r>
      <w:r w:rsidR="00BC508B">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cstheme="minorHAnsi"/>
          <w:sz w:val="24"/>
          <w:szCs w:val="24"/>
        </w:rPr>
        <w:fldChar w:fldCharType="separate"/>
      </w:r>
      <w:r w:rsidR="00BC508B">
        <w:rPr>
          <w:rFonts w:cstheme="minorHAnsi"/>
          <w:noProof/>
          <w:sz w:val="24"/>
          <w:szCs w:val="24"/>
        </w:rPr>
        <w:t>(NIHR et al. 2019)</w:t>
      </w:r>
      <w:r w:rsidR="00C445FA">
        <w:rPr>
          <w:rFonts w:cstheme="minorHAnsi"/>
          <w:sz w:val="24"/>
          <w:szCs w:val="24"/>
        </w:rPr>
        <w:fldChar w:fldCharType="end"/>
      </w:r>
      <w:r w:rsidRPr="002D7535">
        <w:rPr>
          <w:rFonts w:cstheme="minorHAnsi"/>
          <w:sz w:val="24"/>
          <w:szCs w:val="24"/>
        </w:rPr>
        <w:t xml:space="preserve"> had been considered to evaluate the impact of </w:t>
      </w:r>
      <w:r w:rsidRPr="002D7535">
        <w:rPr>
          <w:rFonts w:cstheme="minorHAnsi"/>
          <w:sz w:val="24"/>
          <w:szCs w:val="24"/>
        </w:rPr>
        <w:lastRenderedPageBreak/>
        <w:t xml:space="preserve">public involvement in a study, where they found the Standards to be more useful </w:t>
      </w:r>
      <w:r w:rsidR="00BC508B">
        <w:rPr>
          <w:rFonts w:cstheme="minorHAnsi"/>
          <w:sz w:val="24"/>
          <w:szCs w:val="24"/>
        </w:rPr>
        <w:fldChar w:fldCharType="begin"/>
      </w:r>
      <w:r w:rsidR="00BC508B">
        <w:rPr>
          <w:rFonts w:cstheme="minorHAnsi"/>
          <w:sz w:val="24"/>
          <w:szCs w:val="24"/>
        </w:rPr>
        <w:instrText xml:space="preserve"> ADDIN EN.CITE &lt;EndNote&gt;&lt;Cite&gt;&lt;RecNum&gt;25978&lt;/RecNum&gt;&lt;DisplayText&gt;(Seddon et al. 2021)&lt;/DisplayText&gt;&lt;record&gt;&lt;rec-number&gt;25978&lt;/rec-number&gt;&lt;foreign-keys&gt;&lt;key app="EN" db-id="eda99esr9arp52e20v2pftz4rp5s9x0evef5" timestamp="1622036325"&gt;25978&lt;/key&gt;&lt;/foreign-keys&gt;&lt;ref-type name="Journal Article"&gt;17&lt;/ref-type&gt;&lt;contributors&gt;&lt;authors&gt;&lt;author&gt;Seddon, K.&lt;/author&gt;&lt;author&gt;Elliott, J.&lt;/author&gt;&lt;author&gt;Johnson, M.&lt;/author&gt;&lt;author&gt;White, C.&lt;/author&gt;&lt;author&gt;Watson, M.&lt;/author&gt;&lt;author&gt;Nelson, A.&lt;/author&gt;&lt;author&gt;Noble, S.&lt;/author&gt;&lt;/authors&gt;&lt;/contributors&gt;&lt;titles&gt;&lt;title&gt;Using the United Kingdom standards for public involvement to evaluate the impact of public involvement in a multinational clinical study&lt;/title&gt;&lt;secondary-title&gt;Research Involvement and Engagement&lt;/secondary-title&gt;&lt;/titles&gt;&lt;periodical&gt;&lt;full-title&gt;Research Involvement and Engagement&lt;/full-title&gt;&lt;abbr-1&gt;Res Involv Engagem&lt;/abbr-1&gt;&lt;/periodical&gt;&lt;pages&gt;1-10&lt;/pages&gt;&lt;volume&gt;7&lt;/volume&gt;&lt;number&gt;1&lt;/number&gt;&lt;reprint-edition&gt;in file&lt;/reprint-edition&gt;&lt;dates&gt;&lt;year&gt;2021&lt;/year&gt;&lt;/dates&gt;&lt;isbn&gt;2056-7529&lt;/isbn&gt;&lt;urls&gt;&lt;related-urls&gt;&lt;url&gt;https://researchinvolvement.biomedcentral.com/articles/10.1186/s40900-021-00264-3&lt;/url&gt;&lt;/related-urls&gt;&lt;/urls&gt;&lt;/record&gt;&lt;/Cite&gt;&lt;/EndNote&gt;</w:instrText>
      </w:r>
      <w:r w:rsidR="00BC508B">
        <w:rPr>
          <w:rFonts w:cstheme="minorHAnsi"/>
          <w:sz w:val="24"/>
          <w:szCs w:val="24"/>
        </w:rPr>
        <w:fldChar w:fldCharType="separate"/>
      </w:r>
      <w:r w:rsidR="00BC508B">
        <w:rPr>
          <w:rFonts w:cstheme="minorHAnsi"/>
          <w:noProof/>
          <w:sz w:val="24"/>
          <w:szCs w:val="24"/>
        </w:rPr>
        <w:t>(Seddon et al. 2021)</w:t>
      </w:r>
      <w:r w:rsidR="00BC508B">
        <w:rPr>
          <w:rFonts w:cstheme="minorHAnsi"/>
          <w:sz w:val="24"/>
          <w:szCs w:val="24"/>
        </w:rPr>
        <w:fldChar w:fldCharType="end"/>
      </w:r>
      <w:r w:rsidRPr="002D7535">
        <w:rPr>
          <w:rFonts w:cstheme="minorHAnsi"/>
          <w:sz w:val="24"/>
          <w:szCs w:val="24"/>
        </w:rPr>
        <w:t>. The Standards were also used in other ways within the centres, for example to encourage greater diversity of public members.</w:t>
      </w:r>
    </w:p>
    <w:p w14:paraId="7D2188B4" w14:textId="77777777" w:rsidR="002D7535" w:rsidRPr="002D7535" w:rsidRDefault="002D7535" w:rsidP="002D7535">
      <w:pPr>
        <w:spacing w:after="0" w:line="240" w:lineRule="auto"/>
        <w:rPr>
          <w:rFonts w:cstheme="minorHAnsi"/>
          <w:sz w:val="24"/>
          <w:szCs w:val="24"/>
        </w:rPr>
      </w:pPr>
    </w:p>
    <w:p w14:paraId="0A866F7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ademic journals were considered as having both positive and negative influences. A few were cited as encouraging reporting on involvement. One academic felt that journals could check to see if any authors were public members and then actively better support the process of public members being co-authors. However, barriers of word count and feeling as though journals didn’t value involvement were more common amongst participants:</w:t>
      </w:r>
    </w:p>
    <w:p w14:paraId="626E9DF7" w14:textId="77777777" w:rsidR="002D7535" w:rsidRPr="002D7535" w:rsidRDefault="002D7535" w:rsidP="002D7535">
      <w:pPr>
        <w:spacing w:after="0" w:line="240" w:lineRule="auto"/>
        <w:rPr>
          <w:rFonts w:cstheme="minorHAnsi"/>
          <w:sz w:val="24"/>
          <w:szCs w:val="24"/>
        </w:rPr>
      </w:pPr>
    </w:p>
    <w:p w14:paraId="48AEEAF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You know, when you're struggling for word count and you start to write about public involvement and things like that, it’s challenging when the kind of structures you're working with are not well suited to sharing all that that kind of information…erm, so that sort of stuff does end up getting cut out and sort of missed which is challenging. (academic, 13)</w:t>
      </w:r>
    </w:p>
    <w:p w14:paraId="7979D914" w14:textId="77777777" w:rsidR="002D7535" w:rsidRPr="002D7535" w:rsidRDefault="002D7535" w:rsidP="002D7535">
      <w:pPr>
        <w:spacing w:after="0" w:line="240" w:lineRule="auto"/>
        <w:rPr>
          <w:rFonts w:cstheme="minorHAnsi"/>
          <w:b/>
          <w:bCs/>
          <w:sz w:val="24"/>
          <w:szCs w:val="24"/>
        </w:rPr>
      </w:pPr>
    </w:p>
    <w:p w14:paraId="5289C70E" w14:textId="4219BF86"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metimes suitable guidance wasn’t available. An example was provided when an academic was looking for information on how to undertake equality and diversity monitoring of public members, but ended up using guidance which was instead aimed at monitoring research participants rather than public members who were involved </w:t>
      </w:r>
      <w:r w:rsidR="00BC508B">
        <w:rPr>
          <w:rFonts w:cstheme="minorHAnsi"/>
          <w:sz w:val="24"/>
          <w:szCs w:val="24"/>
        </w:rPr>
        <w:fldChar w:fldCharType="begin"/>
      </w:r>
      <w:r w:rsidR="00BC508B">
        <w:rPr>
          <w:rFonts w:cstheme="minorHAnsi"/>
          <w:sz w:val="24"/>
          <w:szCs w:val="24"/>
        </w:rPr>
        <w:instrText xml:space="preserve"> ADDIN EN.CITE &lt;EndNote&gt;&lt;Cite&gt;&lt;RecNum&gt;199440&lt;/RecNum&gt;&lt;DisplayText&gt;(Equality 2022)&lt;/DisplayText&gt;&lt;record&gt;&lt;rec-number&gt;199440&lt;/rec-number&gt;&lt;foreign-keys&gt;&lt;key app="EN" db-id="eda99esr9arp52e20v2pftz4rp5s9x0evef5" timestamp="1677832713"&gt;199440&lt;/key&gt;&lt;/foreign-keys&gt;&lt;ref-type name="Report"&gt;27&lt;/ref-type&gt;&lt;contributors&gt;&lt;authors&gt;&lt;author&gt;Equality, Diversity and Inclusion in Science and Health&lt;/author&gt;&lt;/authors&gt;&lt;tertiary-authors&gt;&lt;author&gt;Equality, Diversity and Inclusion in Science and Health&lt;/author&gt;&lt;/tertiary-authors&gt;&lt;/contributors&gt;&lt;titles&gt;&lt;title&gt;Diversity and Inclusion Survey (DAISY) question guidance, working draft (v2)&lt;/title&gt;&lt;/titles&gt;&lt;reprint-edition&gt;in file&lt;/reprint-edition&gt;&lt;dates&gt;&lt;year&gt;2022&lt;/year&gt;&lt;/dates&gt;&lt;pub-location&gt;London&lt;/pub-location&gt;&lt;publisher&gt;Equality, Diversity and Inclusion in Science and Health&lt;/publisher&gt;&lt;urls&gt;&lt;related-urls&gt;&lt;url&gt;https://edisgroup.org/wp-content/uploads/2022/05/DAISY-guidance-current-upated-May-2022-V2.pdf&lt;/url&gt;&lt;/related-urls&gt;&lt;/urls&gt;&lt;/record&gt;&lt;/Cite&gt;&lt;/EndNote&gt;</w:instrText>
      </w:r>
      <w:r w:rsidR="00BC508B">
        <w:rPr>
          <w:rFonts w:cstheme="minorHAnsi"/>
          <w:sz w:val="24"/>
          <w:szCs w:val="24"/>
        </w:rPr>
        <w:fldChar w:fldCharType="separate"/>
      </w:r>
      <w:r w:rsidR="00BC508B">
        <w:rPr>
          <w:rFonts w:cstheme="minorHAnsi"/>
          <w:noProof/>
          <w:sz w:val="24"/>
          <w:szCs w:val="24"/>
        </w:rPr>
        <w:t>(Equality 2022)</w:t>
      </w:r>
      <w:r w:rsidR="00BC508B">
        <w:rPr>
          <w:rFonts w:cstheme="minorHAnsi"/>
          <w:sz w:val="24"/>
          <w:szCs w:val="24"/>
        </w:rPr>
        <w:fldChar w:fldCharType="end"/>
      </w:r>
      <w:r w:rsidRPr="002D7535">
        <w:rPr>
          <w:rFonts w:cstheme="minorHAnsi"/>
          <w:sz w:val="24"/>
          <w:szCs w:val="24"/>
        </w:rPr>
        <w:t>. They were able to adapt the guidance for their purpose, however felt that more appropriate resources would have been beneficial for involvement purposes. Resources on other matters concerning diversity and also different health conditions, including dementia, were also mentioned as lacking. One participant explained:</w:t>
      </w:r>
    </w:p>
    <w:p w14:paraId="0AA6486B" w14:textId="77777777" w:rsidR="002D7535" w:rsidRPr="002D7535" w:rsidRDefault="002D7535" w:rsidP="002D7535">
      <w:pPr>
        <w:spacing w:after="0" w:line="240" w:lineRule="auto"/>
        <w:rPr>
          <w:rFonts w:cstheme="minorHAnsi"/>
          <w:sz w:val="24"/>
          <w:szCs w:val="24"/>
        </w:rPr>
      </w:pPr>
    </w:p>
    <w:p w14:paraId="2834ECA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going back to the sort of diversifying of the PPI group, I’d love to be able to hear about what other people are doing but I don’t know where the platform for that is currently. And if people aren’t publishing the work which they probably won’t be because there's not the funding to publish the work (laughs), erm, how do you learn about it how do you learn from each other? (academic, 2)</w:t>
      </w:r>
    </w:p>
    <w:p w14:paraId="11680DA7" w14:textId="77777777" w:rsidR="002D7535" w:rsidRPr="002D7535" w:rsidRDefault="002D7535" w:rsidP="002D7535">
      <w:pPr>
        <w:spacing w:after="0" w:line="240" w:lineRule="auto"/>
        <w:rPr>
          <w:rFonts w:cstheme="minorHAnsi"/>
          <w:sz w:val="24"/>
          <w:szCs w:val="24"/>
        </w:rPr>
      </w:pPr>
    </w:p>
    <w:p w14:paraId="5FE0759D" w14:textId="148FA923" w:rsidR="002D7535" w:rsidRPr="002D7535" w:rsidRDefault="00D03049" w:rsidP="002D7535">
      <w:pPr>
        <w:spacing w:after="0" w:line="240" w:lineRule="auto"/>
        <w:rPr>
          <w:rFonts w:cstheme="minorHAnsi"/>
          <w:b/>
          <w:bCs/>
          <w:sz w:val="24"/>
          <w:szCs w:val="24"/>
        </w:rPr>
      </w:pPr>
      <w:bookmarkStart w:id="305" w:name="Sharing634"/>
      <w:bookmarkEnd w:id="305"/>
      <w:r>
        <w:rPr>
          <w:rFonts w:cstheme="minorHAnsi"/>
          <w:b/>
          <w:bCs/>
          <w:sz w:val="24"/>
          <w:szCs w:val="24"/>
        </w:rPr>
        <w:t xml:space="preserve">6.3.4 </w:t>
      </w:r>
      <w:r w:rsidR="002D7535" w:rsidRPr="002D7535">
        <w:rPr>
          <w:rFonts w:cstheme="minorHAnsi"/>
          <w:b/>
          <w:bCs/>
          <w:sz w:val="24"/>
          <w:szCs w:val="24"/>
        </w:rPr>
        <w:t>Sharing with and learning from other organisations</w:t>
      </w:r>
    </w:p>
    <w:p w14:paraId="410CFFD9" w14:textId="77777777" w:rsidR="002D7535" w:rsidRPr="002D7535" w:rsidRDefault="002D7535" w:rsidP="002D7535">
      <w:pPr>
        <w:spacing w:after="0" w:line="240" w:lineRule="auto"/>
        <w:rPr>
          <w:rFonts w:cstheme="minorHAnsi"/>
          <w:sz w:val="24"/>
          <w:szCs w:val="24"/>
        </w:rPr>
      </w:pPr>
    </w:p>
    <w:p w14:paraId="2ABFEC5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sites were keen to both share their own learning on good practice and to learn from other organisations, as both had developed ways of working and resources that were valuable. Sometimes the centres were specifically asked to share their learning because others knew that they had carried out substantial work on involvement in palliative care research. There was a humbleness expressed by some participants in both sites in this respect:</w:t>
      </w:r>
    </w:p>
    <w:p w14:paraId="1FD9BA04" w14:textId="77777777" w:rsidR="002D7535" w:rsidRPr="002D7535" w:rsidRDefault="002D7535" w:rsidP="002D7535">
      <w:pPr>
        <w:spacing w:after="0" w:line="240" w:lineRule="auto"/>
        <w:rPr>
          <w:rFonts w:cstheme="minorHAnsi"/>
          <w:sz w:val="24"/>
          <w:szCs w:val="24"/>
        </w:rPr>
      </w:pPr>
    </w:p>
    <w:p w14:paraId="7EC1F61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 xml:space="preserve">Sometimes you sort of feel a bit, I think you feel a bit shy about it sometimes. Sort of like ‘oh we’re doing this’, I think we’re doing an ok job but, you know…erm, so I think we are increasingly conscious of our responsibility to share that learning where we can. And I think, you know, </w:t>
      </w:r>
      <w:r w:rsidRPr="002D7535">
        <w:rPr>
          <w:rFonts w:cstheme="minorHAnsi"/>
          <w:sz w:val="24"/>
          <w:szCs w:val="24"/>
          <w:lang w:eastAsia="en-GB"/>
        </w:rPr>
        <w:t>we’re by no means like the experts in this there's lots we can learn from others and want to learn from others but we do have bits of learning and bits of resources that we, that are a bit unique…we’re always kind of happy and keen to share. (academic, 13)</w:t>
      </w:r>
    </w:p>
    <w:p w14:paraId="720A5A2B" w14:textId="77777777" w:rsidR="002D7535" w:rsidRPr="002D7535" w:rsidRDefault="002D7535" w:rsidP="002D7535">
      <w:pPr>
        <w:spacing w:after="0" w:line="240" w:lineRule="auto"/>
        <w:rPr>
          <w:rFonts w:cstheme="minorHAnsi"/>
          <w:sz w:val="24"/>
          <w:szCs w:val="24"/>
        </w:rPr>
      </w:pPr>
    </w:p>
    <w:p w14:paraId="12321C0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everal participants also mentioned the importance of sharing good practice on involvement with those working in other areas of health and social care research. An example was cited where a researcher from elsewhere had developed guidance for giving feedback to public members – they </w:t>
      </w:r>
      <w:r w:rsidRPr="002D7535">
        <w:rPr>
          <w:rFonts w:cstheme="minorHAnsi"/>
          <w:sz w:val="24"/>
          <w:szCs w:val="24"/>
        </w:rPr>
        <w:lastRenderedPageBreak/>
        <w:t>were invited to present at a seminar. Another example concerned knowledge exchange that one of the centres undertook with a group doing research in the field of alcohol addiction:</w:t>
      </w:r>
    </w:p>
    <w:p w14:paraId="276A34DA" w14:textId="77777777" w:rsidR="002D7535" w:rsidRPr="002D7535" w:rsidRDefault="002D7535" w:rsidP="002D7535">
      <w:pPr>
        <w:spacing w:after="0" w:line="240" w:lineRule="auto"/>
        <w:rPr>
          <w:rFonts w:cstheme="minorHAnsi"/>
          <w:sz w:val="24"/>
          <w:szCs w:val="24"/>
        </w:rPr>
      </w:pPr>
    </w:p>
    <w:p w14:paraId="307A4FC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someone had expressed an interest in our online forum work and then we sort of learnt that they were doing some really cool peer research activities and so that was quite a good opportunity for knowledge exchange. I sort of went and presented on our forum work and heard them speak about how they were going about having people as peer researchers in I think that was in, erm, alcohol addiction research. (academic, 13)</w:t>
      </w:r>
    </w:p>
    <w:p w14:paraId="5F539B86" w14:textId="77777777" w:rsidR="002D7535" w:rsidRPr="002D7535" w:rsidRDefault="002D7535" w:rsidP="002D7535">
      <w:pPr>
        <w:spacing w:after="0" w:line="240" w:lineRule="auto"/>
        <w:rPr>
          <w:rFonts w:cstheme="minorHAnsi"/>
          <w:sz w:val="24"/>
          <w:szCs w:val="24"/>
        </w:rPr>
      </w:pPr>
    </w:p>
    <w:p w14:paraId="258244C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cknowledged that there was much expertise and knowledge in other research areas. However, there was also a need to showcase the speciality of involvement in palliative care research and to ensure that involvement in this particular field could add to involvement practice in general:</w:t>
      </w:r>
    </w:p>
    <w:p w14:paraId="1195BC72" w14:textId="77777777" w:rsidR="002D7535" w:rsidRPr="002D7535" w:rsidRDefault="002D7535" w:rsidP="002D7535">
      <w:pPr>
        <w:spacing w:after="0" w:line="240" w:lineRule="auto"/>
        <w:rPr>
          <w:rFonts w:cstheme="minorHAnsi"/>
          <w:sz w:val="24"/>
          <w:szCs w:val="24"/>
        </w:rPr>
      </w:pPr>
    </w:p>
    <w:p w14:paraId="386B2AB2"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f we can be contributing to advancing methods around PPI I think that’s really important and something that we want to be emphasising more of, for other specialities to learn from us. I mean, you know, others like mental health. You know, mental health are way ahead in terms of public involvement, you know, and we've learnt from mental health in our approach but I think you, you know, you want to be showing as a speciality the emphasis on public involvement and then opportunity for, you know, learning across specialities and areas of research just to, you know, widen opportunities for people to be involved in, you know, in meaningful ways. (academic/ex-clinician, 12)</w:t>
      </w:r>
    </w:p>
    <w:p w14:paraId="0251BADF" w14:textId="77777777" w:rsidR="002D7535" w:rsidRPr="002D7535" w:rsidRDefault="002D7535" w:rsidP="002D7535">
      <w:pPr>
        <w:spacing w:after="0" w:line="240" w:lineRule="auto"/>
        <w:ind w:left="720"/>
        <w:rPr>
          <w:rFonts w:cstheme="minorHAnsi"/>
          <w:sz w:val="24"/>
          <w:szCs w:val="24"/>
        </w:rPr>
      </w:pPr>
    </w:p>
    <w:p w14:paraId="147AA61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ARCs were considered to be a useful structure in which to share knowledge. The centres could contribute knowledge and expertise within specific relevant research themes, including palliative and end of life care, older people and patient and public involvement. Similarly, it was recognised that some themes had developed certain activities that the sites could learn from, for example, one theme in an ARC had developed good links with local community groups and leaders.</w:t>
      </w:r>
    </w:p>
    <w:p w14:paraId="4041EF10" w14:textId="77777777" w:rsidR="002D7535" w:rsidRPr="002D7535" w:rsidRDefault="002D7535" w:rsidP="002D7535">
      <w:pPr>
        <w:spacing w:after="0" w:line="240" w:lineRule="auto"/>
        <w:rPr>
          <w:rFonts w:cstheme="minorHAnsi"/>
          <w:sz w:val="24"/>
          <w:szCs w:val="24"/>
        </w:rPr>
      </w:pPr>
    </w:p>
    <w:p w14:paraId="3C7D0038" w14:textId="3520DDF3"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addition, the NIHR palliative care research partnerships that both centres were engaged in, aimed to deliver capacity building, including developing public involvement infrastructure </w:t>
      </w:r>
      <w:r w:rsidR="00C445FA">
        <w:rPr>
          <w:rFonts w:cstheme="minorHAnsi"/>
          <w:sz w:val="24"/>
          <w:szCs w:val="24"/>
        </w:rPr>
        <w:fldChar w:fldCharType="begin">
          <w:fldData xml:space="preserve">PEVuZE5vdGU+PENpdGU+PFJlY051bT4xOTk0MDE8L1JlY051bT48RGlzcGxheVRleHQ+KEFwcGxp
ZWQgUmVzZWFyY2ggQ29sbGFib3JhdGlvbiBTb3V0aCBMb25kb24gMjAyMjsgTklIUiAyMDIyYzsg
TklIUiAyMDIyYSk8L0Rpc3BsYXlUZXh0PjxyZWNvcmQ+PHJlYy1udW1iZXI+MTk5NDAxPC9yZWMt
bnVtYmVyPjxmb3JlaWduLWtleXM+PGtleSBhcHA9IkVOIiBkYi1pZD0iZWRhOTllc3I5YXJwNTJl
MjB2MnBmdHo0cnA1czl4MGV2ZWY1IiB0aW1lc3RhbXA9IjE2NTkyNjQ5MzIiPjE5OTQwMTwva2V5
PjwvZm9yZWlnbi1rZXlzPjxyZWYtdHlwZSBuYW1lPSJXZWIgUGFnZSI+MTI8L3JlZi10eXBlPjxj
b250cmlidXRvcnM+PGF1dGhvcnM+PGF1dGhvcj5OSUhSPC9hdXRob3I+PC9hdXRob3JzPjwvY29u
dHJpYnV0b3JzPjx0aXRsZXM+PHRpdGxlPlRoZSBZb3Jrc2hpcmUgJmFtcDsgSHVtYmVyIFBhbGxp
YXRpdmUgQ2FyZSBSZXNlYXJjaCBOZXR3b3JrOiBBZGRyZXNzaW5nIEluZXF1YWxpdGllcyBBY3Jv
c3MgQWxsIEFnZXM8L3RpdGxlPjwvdGl0bGVzPjxudW1iZXI+MzEgSnVseSAyMDIyPC9udW1iZXI+
PHJlcHJpbnQtZWRpdGlvbj5ub3QgaW4gZmlsZTwvcmVwcmludC1lZGl0aW9uPjxkYXRlcz48eWVh
cj4yMDIyPC95ZWFyPjwvZGF0ZXM+PHB1Yi1sb2NhdGlvbj5Mb25kb248L3B1Yi1sb2NhdGlvbj48
cHVibGlzaGVyPk5JSFI8L3B1Ymxpc2hlcj48dXJscz48cmVsYXRlZC11cmxzPjx1cmw+aHR0cHM6
Ly9mdW5kaW5nYXdhcmRzLm5paHIuYWMudWsvYXdhcmQvTklIUjEzNTExNTwvdXJsPjwvcmVsYXRl
ZC11cmxzPjwvdXJscz48L3JlY29yZD48L0NpdGU+PENpdGU+PFJlY051bT4xOTkzOTc8L1JlY051
bT48cmVjb3JkPjxyZWMtbnVtYmVyPjE5OTM5NzwvcmVjLW51bWJlcj48Zm9yZWlnbi1rZXlzPjxr
ZXkgYXBwPSJFTiIgZGItaWQ9ImVkYTk5ZXNyOWFycDUyZTIwdjJwZnR6NHJwNXM5eDBldmVmNSIg
dGltZXN0YW1wPSIxNjU1OTgzMTUxIj4xOTkzOTc8L2tleT48L2ZvcmVpZ24ta2V5cz48cmVmLXR5
cGUgbmFtZT0iV2ViIFBhZ2UiPjEyPC9yZWYtdHlwZT48Y29udHJpYnV0b3JzPjxhdXRob3JzPjxh
dXRob3I+QXBwbGllZCBSZXNlYXJjaCBDb2xsYWJvcmF0aW9uIFNvdXRoIExvbmRvbiw8L2F1dGhv
cj48L2F1dGhvcnM+PC9jb250cmlidXRvcnM+PHRpdGxlcz48dGl0bGU+UGFsbGlhdGl2ZSBhbmQg
ZW5kIG9mIGxpZmUgY2FyZTwvdGl0bGU+PC90aXRsZXM+PG51bWJlcj4yMyBKdW5lIDIwMjI8L251
bWJlcj48cmVwcmludC1lZGl0aW9uPm5vdCBpbiBmaWxlPC9yZXByaW50LWVkaXRpb24+PGRhdGVz
Pjx5ZWFyPjIwMjI8L3llYXI+PC9kYXRlcz48cHViLWxvY2F0aW9uPkxvbmRvbjwvcHViLWxvY2F0
aW9uPjxwdWJsaXNoZXI+QXBwbGllZCBSZXNlYXJjaCBDb2xsYWJvcmF0aW9uIFNvdXRoIExvbmRv
bjwvcHVibGlzaGVyPjx1cmxzPjxyZWxhdGVkLXVybHM+PHVybD5odHRwczovL2FyYy1zbC5uaWhy
LmFjLnVrL3Jlc2VhcmNoLWFuZC1pbXBsZW1lbnRhdGlvbi9vdXItcmVzZWFyY2gtYXJlYXMvcGFs
bGlhdGl2ZS1hbmQtZW5kLWxpZmUtY2FyZTwvdXJsPjwvcmVsYXRlZC11cmxzPjwvdXJscz48L3Jl
Y29yZD48L0NpdGU+PENpdGU+PFJlY051bT4xOTkzOTg8L1JlY051bT48cmVjb3JkPjxyZWMtbnVt
YmVyPjE5OTM5ODwvcmVjLW51bWJlcj48Zm9yZWlnbi1rZXlzPjxrZXkgYXBwPSJFTiIgZGItaWQ9
ImVkYTk5ZXNyOWFycDUyZTIwdjJwZnR6NHJwNXM5eDBldmVmNSIgdGltZXN0YW1wPSIxNjU1OTg0
MzQyIj4xOTkzOTg8L2tleT48L2ZvcmVpZ24ta2V5cz48cmVmLXR5cGUgbmFtZT0iV2ViIFBhZ2Ui
PjEyPC9yZWYtdHlwZT48Y29udHJpYnV0b3JzPjxhdXRob3JzPjxhdXRob3I+TklIUjwvYXV0aG9y
PjwvYXV0aG9ycz48L2NvbnRyaWJ1dG9ycz48dGl0bGVzPjx0aXRsZT5BcHBsaWVkIFJlc2VhcmNo
IENvbGxhYm9yYXRpb25zIC0gUmVzZWFyY2ggdGhlbWVzLCBuYXRpb25hbCBsZWFkZXJzaGlwIGFy
ZWFzIGFuZCBuYXRpb25hbCBwcmlvcml0eSBhcmVhczwvdGl0bGU+PC90aXRsZXM+PG51bWJlcj4y
MyBKdW5lIDIwMjI8L251bWJlcj48cmVwcmludC1lZGl0aW9uPm5vdCBpbiBmaWxlPC9yZXByaW50
LWVkaXRpb24+PGRhdGVzPjx5ZWFyPjIwMjI8L3llYXI+PC9kYXRlcz48cHViLWxvY2F0aW9uPkxv
bmRvbjwvcHViLWxvY2F0aW9uPjxwdWJsaXNoZXI+TklIUjwvcHVibGlzaGVyPjx1cmxzPjxyZWxh
dGVkLXVybHM+PHVybD5odHRwczovL3d3dy5uaWhyLmFjLnVrL2RvY3VtZW50cy9hcHBsaWVkLXJl
c2VhcmNoLWNvbGxhYm9yYXRpb25zLXJlc2VhcmNoLXRoZW1lcy1hbmQtbmF0aW9uYWwtbGVhZGVy
c2hpcC1hcmVhcy8yODgyNTwvdXJsPjwvcmVsYXRlZC11cmxzPjwvdXJscz48L3JlY29yZD48L0Np
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0MDE8L1JlY051bT48RGlzcGxheVRleHQ+KEFwcGxp
ZWQgUmVzZWFyY2ggQ29sbGFib3JhdGlvbiBTb3V0aCBMb25kb24gMjAyMjsgTklIUiAyMDIyYzsg
TklIUiAyMDIyYSk8L0Rpc3BsYXlUZXh0PjxyZWNvcmQ+PHJlYy1udW1iZXI+MTk5NDAxPC9yZWMt
bnVtYmVyPjxmb3JlaWduLWtleXM+PGtleSBhcHA9IkVOIiBkYi1pZD0iZWRhOTllc3I5YXJwNTJl
MjB2MnBmdHo0cnA1czl4MGV2ZWY1IiB0aW1lc3RhbXA9IjE2NTkyNjQ5MzIiPjE5OTQwMTwva2V5
PjwvZm9yZWlnbi1rZXlzPjxyZWYtdHlwZSBuYW1lPSJXZWIgUGFnZSI+MTI8L3JlZi10eXBlPjxj
b250cmlidXRvcnM+PGF1dGhvcnM+PGF1dGhvcj5OSUhSPC9hdXRob3I+PC9hdXRob3JzPjwvY29u
dHJpYnV0b3JzPjx0aXRsZXM+PHRpdGxlPlRoZSBZb3Jrc2hpcmUgJmFtcDsgSHVtYmVyIFBhbGxp
YXRpdmUgQ2FyZSBSZXNlYXJjaCBOZXR3b3JrOiBBZGRyZXNzaW5nIEluZXF1YWxpdGllcyBBY3Jv
c3MgQWxsIEFnZXM8L3RpdGxlPjwvdGl0bGVzPjxudW1iZXI+MzEgSnVseSAyMDIyPC9udW1iZXI+
PHJlcHJpbnQtZWRpdGlvbj5ub3QgaW4gZmlsZTwvcmVwcmludC1lZGl0aW9uPjxkYXRlcz48eWVh
cj4yMDIyPC95ZWFyPjwvZGF0ZXM+PHB1Yi1sb2NhdGlvbj5Mb25kb248L3B1Yi1sb2NhdGlvbj48
cHVibGlzaGVyPk5JSFI8L3B1Ymxpc2hlcj48dXJscz48cmVsYXRlZC11cmxzPjx1cmw+aHR0cHM6
Ly9mdW5kaW5nYXdhcmRzLm5paHIuYWMudWsvYXdhcmQvTklIUjEzNTExNTwvdXJsPjwvcmVsYXRl
ZC11cmxzPjwvdXJscz48L3JlY29yZD48L0NpdGU+PENpdGU+PFJlY051bT4xOTkzOTc8L1JlY051
bT48cmVjb3JkPjxyZWMtbnVtYmVyPjE5OTM5NzwvcmVjLW51bWJlcj48Zm9yZWlnbi1rZXlzPjxr
ZXkgYXBwPSJFTiIgZGItaWQ9ImVkYTk5ZXNyOWFycDUyZTIwdjJwZnR6NHJwNXM5eDBldmVmNSIg
dGltZXN0YW1wPSIxNjU1OTgzMTUxIj4xOTkzOTc8L2tleT48L2ZvcmVpZ24ta2V5cz48cmVmLXR5
cGUgbmFtZT0iV2ViIFBhZ2UiPjEyPC9yZWYtdHlwZT48Y29udHJpYnV0b3JzPjxhdXRob3JzPjxh
dXRob3I+QXBwbGllZCBSZXNlYXJjaCBDb2xsYWJvcmF0aW9uIFNvdXRoIExvbmRvbiw8L2F1dGhv
cj48L2F1dGhvcnM+PC9jb250cmlidXRvcnM+PHRpdGxlcz48dGl0bGU+UGFsbGlhdGl2ZSBhbmQg
ZW5kIG9mIGxpZmUgY2FyZTwvdGl0bGU+PC90aXRsZXM+PG51bWJlcj4yMyBKdW5lIDIwMjI8L251
bWJlcj48cmVwcmludC1lZGl0aW9uPm5vdCBpbiBmaWxlPC9yZXByaW50LWVkaXRpb24+PGRhdGVz
Pjx5ZWFyPjIwMjI8L3llYXI+PC9kYXRlcz48cHViLWxvY2F0aW9uPkxvbmRvbjwvcHViLWxvY2F0
aW9uPjxwdWJsaXNoZXI+QXBwbGllZCBSZXNlYXJjaCBDb2xsYWJvcmF0aW9uIFNvdXRoIExvbmRv
bjwvcHVibGlzaGVyPjx1cmxzPjxyZWxhdGVkLXVybHM+PHVybD5odHRwczovL2FyYy1zbC5uaWhy
LmFjLnVrL3Jlc2VhcmNoLWFuZC1pbXBsZW1lbnRhdGlvbi9vdXItcmVzZWFyY2gtYXJlYXMvcGFs
bGlhdGl2ZS1hbmQtZW5kLWxpZmUtY2FyZTwvdXJsPjwvcmVsYXRlZC11cmxzPjwvdXJscz48L3Jl
Y29yZD48L0NpdGU+PENpdGU+PFJlY051bT4xOTkzOTg8L1JlY051bT48cmVjb3JkPjxyZWMtbnVt
YmVyPjE5OTM5ODwvcmVjLW51bWJlcj48Zm9yZWlnbi1rZXlzPjxrZXkgYXBwPSJFTiIgZGItaWQ9
ImVkYTk5ZXNyOWFycDUyZTIwdjJwZnR6NHJwNXM5eDBldmVmNSIgdGltZXN0YW1wPSIxNjU1OTg0
MzQyIj4xOTkzOTg8L2tleT48L2ZvcmVpZ24ta2V5cz48cmVmLXR5cGUgbmFtZT0iV2ViIFBhZ2Ui
PjEyPC9yZWYtdHlwZT48Y29udHJpYnV0b3JzPjxhdXRob3JzPjxhdXRob3I+TklIUjwvYXV0aG9y
PjwvYXV0aG9ycz48L2NvbnRyaWJ1dG9ycz48dGl0bGVzPjx0aXRsZT5BcHBsaWVkIFJlc2VhcmNo
IENvbGxhYm9yYXRpb25zIC0gUmVzZWFyY2ggdGhlbWVzLCBuYXRpb25hbCBsZWFkZXJzaGlwIGFy
ZWFzIGFuZCBuYXRpb25hbCBwcmlvcml0eSBhcmVhczwvdGl0bGU+PC90aXRsZXM+PG51bWJlcj4y
MyBKdW5lIDIwMjI8L251bWJlcj48cmVwcmludC1lZGl0aW9uPm5vdCBpbiBmaWxlPC9yZXByaW50
LWVkaXRpb24+PGRhdGVzPjx5ZWFyPjIwMjI8L3llYXI+PC9kYXRlcz48cHViLWxvY2F0aW9uPkxv
bmRvbjwvcHViLWxvY2F0aW9uPjxwdWJsaXNoZXI+TklIUjwvcHVibGlzaGVyPjx1cmxzPjxyZWxh
dGVkLXVybHM+PHVybD5odHRwczovL3d3dy5uaWhyLmFjLnVrL2RvY3VtZW50cy9hcHBsaWVkLXJl
c2VhcmNoLWNvbGxhYm9yYXRpb25zLXJlc2VhcmNoLXRoZW1lcy1hbmQtbmF0aW9uYWwtbGVhZGVy
c2hpcC1hcmVhcy8yODgyNTwvdXJsPjwvcmVsYXRlZC11cmxzPjwvdXJscz48L3JlY29yZD48L0Np
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Applied Research Collaboration South London 2022; NIHR 2022c; NIHR 2022a)</w:t>
      </w:r>
      <w:r w:rsidR="00C445FA">
        <w:rPr>
          <w:rFonts w:cstheme="minorHAnsi"/>
          <w:sz w:val="24"/>
          <w:szCs w:val="24"/>
        </w:rPr>
        <w:fldChar w:fldCharType="end"/>
      </w:r>
      <w:r w:rsidRPr="002D7535">
        <w:rPr>
          <w:rFonts w:cstheme="minorHAnsi"/>
          <w:sz w:val="24"/>
          <w:szCs w:val="24"/>
        </w:rPr>
        <w:t>. There was enthusiasm for such initiatives to further the sharing of good practice:</w:t>
      </w:r>
    </w:p>
    <w:p w14:paraId="227E4228" w14:textId="77777777" w:rsidR="002D7535" w:rsidRPr="002D7535" w:rsidRDefault="002D7535" w:rsidP="002D7535">
      <w:pPr>
        <w:spacing w:after="0" w:line="240" w:lineRule="auto"/>
        <w:rPr>
          <w:rFonts w:cstheme="minorHAnsi"/>
          <w:sz w:val="24"/>
          <w:szCs w:val="24"/>
        </w:rPr>
      </w:pPr>
    </w:p>
    <w:p w14:paraId="60BCBBE4"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We’re happy to help with capacity around PPI, we’re happy to advise on that, we’re happy to share resources because we know that’s something that we’ve done a lot of work on and so, I think, we are more often selling ourselves on that aspect now…We’re bringing to this partnership our expertise on public involvement. (academic, 13)</w:t>
      </w:r>
    </w:p>
    <w:p w14:paraId="4380FEFB" w14:textId="77777777" w:rsidR="002D7535" w:rsidRPr="002D7535" w:rsidRDefault="002D7535" w:rsidP="002D7535">
      <w:pPr>
        <w:spacing w:after="0" w:line="240" w:lineRule="auto"/>
        <w:ind w:left="720"/>
        <w:rPr>
          <w:rFonts w:cstheme="minorHAnsi"/>
          <w:sz w:val="24"/>
          <w:szCs w:val="24"/>
        </w:rPr>
      </w:pPr>
    </w:p>
    <w:p w14:paraId="46C2C54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idea of a UK wide palliative care involvement network or hub was raised by academics, where people could come together, and share ideas and good practice. One academic explained how this would be useful when they struggled to find appropriate resources:</w:t>
      </w:r>
    </w:p>
    <w:p w14:paraId="391692A0" w14:textId="77777777" w:rsidR="002D7535" w:rsidRPr="002D7535" w:rsidRDefault="002D7535" w:rsidP="002D7535">
      <w:pPr>
        <w:spacing w:after="0" w:line="240" w:lineRule="auto"/>
        <w:rPr>
          <w:rFonts w:cstheme="minorHAnsi"/>
          <w:sz w:val="24"/>
          <w:szCs w:val="24"/>
        </w:rPr>
      </w:pPr>
    </w:p>
    <w:p w14:paraId="3203E48F"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 xml:space="preserve">I feel like I've struggled to find exactly some advice, on exactly what, erm, what we've been looking to do, erm, and not knowing necessarily what the sort of best practice was for that. If there is no guidance on the NIHR where else can we look? Within the Strategy Group we have spoken previously around, erm, building capacity within the UK of like a sort of PPI network or hub, erm, to sort of be able to share best practice and that sort of thing. (academic, 2) </w:t>
      </w:r>
    </w:p>
    <w:p w14:paraId="4C3A952F" w14:textId="1A533051" w:rsidR="002D7535" w:rsidRPr="002D7535" w:rsidRDefault="00D03049" w:rsidP="002D7535">
      <w:pPr>
        <w:spacing w:after="0" w:line="240" w:lineRule="auto"/>
        <w:rPr>
          <w:rFonts w:cstheme="minorHAnsi"/>
          <w:b/>
          <w:bCs/>
          <w:sz w:val="24"/>
          <w:szCs w:val="24"/>
        </w:rPr>
      </w:pPr>
      <w:bookmarkStart w:id="306" w:name="Experience64"/>
      <w:bookmarkEnd w:id="306"/>
      <w:r>
        <w:rPr>
          <w:rFonts w:cstheme="minorHAnsi"/>
          <w:b/>
          <w:bCs/>
          <w:sz w:val="24"/>
          <w:szCs w:val="24"/>
        </w:rPr>
        <w:lastRenderedPageBreak/>
        <w:t xml:space="preserve">6.4 </w:t>
      </w:r>
      <w:r w:rsidR="002D7535" w:rsidRPr="002D7535">
        <w:rPr>
          <w:rFonts w:cstheme="minorHAnsi"/>
          <w:b/>
          <w:bCs/>
          <w:sz w:val="24"/>
          <w:szCs w:val="24"/>
        </w:rPr>
        <w:t>Experience of involvement elsewhere</w:t>
      </w:r>
    </w:p>
    <w:p w14:paraId="7E7A1B44" w14:textId="77777777" w:rsidR="002D7535" w:rsidRPr="002D7535" w:rsidRDefault="002D7535" w:rsidP="002D7535">
      <w:pPr>
        <w:spacing w:after="0" w:line="240" w:lineRule="auto"/>
        <w:rPr>
          <w:rFonts w:cstheme="minorHAnsi"/>
          <w:b/>
          <w:bCs/>
          <w:sz w:val="24"/>
          <w:szCs w:val="24"/>
        </w:rPr>
      </w:pPr>
    </w:p>
    <w:p w14:paraId="2D74EED3" w14:textId="48E9FE1C" w:rsidR="002D7535" w:rsidRPr="002D7535" w:rsidRDefault="00D03049" w:rsidP="002D7535">
      <w:pPr>
        <w:spacing w:after="0" w:line="240" w:lineRule="auto"/>
        <w:rPr>
          <w:rFonts w:cstheme="minorHAnsi"/>
          <w:b/>
          <w:bCs/>
          <w:sz w:val="24"/>
          <w:szCs w:val="24"/>
        </w:rPr>
      </w:pPr>
      <w:bookmarkStart w:id="307" w:name="Introduction641"/>
      <w:bookmarkEnd w:id="307"/>
      <w:r>
        <w:rPr>
          <w:rFonts w:cstheme="minorHAnsi"/>
          <w:b/>
          <w:bCs/>
          <w:sz w:val="24"/>
          <w:szCs w:val="24"/>
        </w:rPr>
        <w:t xml:space="preserve">6.4.1 </w:t>
      </w:r>
      <w:r w:rsidR="002D7535" w:rsidRPr="002D7535">
        <w:rPr>
          <w:rFonts w:cstheme="minorHAnsi"/>
          <w:b/>
          <w:bCs/>
          <w:sz w:val="24"/>
          <w:szCs w:val="24"/>
        </w:rPr>
        <w:t>Introduction</w:t>
      </w:r>
    </w:p>
    <w:p w14:paraId="79FAD683" w14:textId="77777777" w:rsidR="002D7535" w:rsidRPr="002D7535" w:rsidRDefault="002D7535" w:rsidP="002D7535">
      <w:pPr>
        <w:spacing w:after="0" w:line="240" w:lineRule="auto"/>
        <w:rPr>
          <w:rFonts w:cstheme="minorHAnsi"/>
          <w:sz w:val="24"/>
          <w:szCs w:val="24"/>
        </w:rPr>
      </w:pPr>
    </w:p>
    <w:p w14:paraId="270452D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Most participants had been engaged in involvement in research in other organisations elsewhere in addition to the sites, sometimes in other areas of health and social care research as well as palliative care research. Some also mentioned their work, including involvement, in other settings, notably in education or service provision. </w:t>
      </w:r>
    </w:p>
    <w:p w14:paraId="6BEA76F0" w14:textId="77777777" w:rsidR="002D7535" w:rsidRPr="002D7535" w:rsidRDefault="002D7535" w:rsidP="002D7535">
      <w:pPr>
        <w:spacing w:after="0" w:line="240" w:lineRule="auto"/>
        <w:rPr>
          <w:rFonts w:cstheme="minorHAnsi"/>
          <w:sz w:val="24"/>
          <w:szCs w:val="24"/>
        </w:rPr>
      </w:pPr>
    </w:p>
    <w:p w14:paraId="1CE1D2E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Many other organisations were mentioned, including numerous universities, </w:t>
      </w:r>
      <w:bookmarkStart w:id="308" w:name="_Hlk128994466"/>
      <w:r w:rsidRPr="002D7535">
        <w:rPr>
          <w:rFonts w:cstheme="minorHAnsi"/>
          <w:sz w:val="24"/>
          <w:szCs w:val="24"/>
        </w:rPr>
        <w:t xml:space="preserve">NIHR Collaborations for Leadership in Applied Health Research and Care (CLAHRCs) and Applied Research Collaborations (ARCs), </w:t>
      </w:r>
      <w:bookmarkEnd w:id="308"/>
      <w:r w:rsidRPr="002D7535">
        <w:rPr>
          <w:rFonts w:cstheme="minorHAnsi"/>
          <w:sz w:val="24"/>
          <w:szCs w:val="24"/>
        </w:rPr>
        <w:t xml:space="preserve">NIHR Biomedical Research Centres (BRCs) and associated groups including the South East London Consumer Research Panel for Cancer (SELCRP), the National Cancer Research Institute (NCRI) including the Supportive and Palliative Care Clinical Studies Group, local Healthwatch organisations and several NHS hospital trusts, including tissue bank services and information services. Private sector organisations were mentioned, including laboratories. Numerous voluntary and community organisations were also named including local hospices, patient support groups for different types of cancer, </w:t>
      </w:r>
      <w:r w:rsidRPr="002D7535">
        <w:rPr>
          <w:sz w:val="24"/>
          <w:szCs w:val="24"/>
        </w:rPr>
        <w:t>Independent Cancer Patients' Voice,</w:t>
      </w:r>
      <w:r w:rsidRPr="002D7535">
        <w:rPr>
          <w:rFonts w:cstheme="minorHAnsi"/>
          <w:sz w:val="24"/>
          <w:szCs w:val="24"/>
        </w:rPr>
        <w:t xml:space="preserve"> Marie Curie, Breast Cancer Now, Cancer Research UK, World Cancer Research Fund, Cancer Research Fellowship, Macmillan Cancer Support, MS Society and The King’s Fund. Also, an example was given where a group of patients had developed their own research group, alongside clinicians and researchers, to address issues that were particularly important to patients, such as symptom management. </w:t>
      </w:r>
    </w:p>
    <w:p w14:paraId="1E65536C" w14:textId="77777777" w:rsidR="002D7535" w:rsidRPr="002D7535" w:rsidRDefault="002D7535" w:rsidP="002D7535">
      <w:pPr>
        <w:spacing w:after="0" w:line="240" w:lineRule="auto"/>
        <w:rPr>
          <w:rFonts w:cstheme="minorHAnsi"/>
          <w:sz w:val="24"/>
          <w:szCs w:val="24"/>
        </w:rPr>
      </w:pPr>
    </w:p>
    <w:p w14:paraId="303E05B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also described their work in other fields, for example working for a Local Authority or for other health and social care providers, in a library or in teaching. Some had previously worked in settings where they spoke up for or assisted others, for example, as a local councillor, a non-executive director, for Citizens Advice or for a Community Health Council. Others had been involved in carrying out involvement in settings that weren’t solely related to health and social care. Many found they had transferable skills, useful for involvement. A coordinator relayed how they recognised the worth of involvement whilst working in a previous setting:</w:t>
      </w:r>
    </w:p>
    <w:p w14:paraId="566F03A4" w14:textId="77777777" w:rsidR="002D7535" w:rsidRPr="002D7535" w:rsidRDefault="002D7535" w:rsidP="002D7535">
      <w:pPr>
        <w:spacing w:after="0" w:line="240" w:lineRule="auto"/>
        <w:rPr>
          <w:rFonts w:cstheme="minorHAnsi"/>
          <w:sz w:val="24"/>
          <w:szCs w:val="24"/>
        </w:rPr>
      </w:pPr>
    </w:p>
    <w:p w14:paraId="7BEB9E90"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4"/>
        <w:rPr>
          <w:rFonts w:ascii="Calibri" w:hAnsi="Calibri" w:cs="Calibri"/>
          <w:sz w:val="24"/>
          <w:szCs w:val="24"/>
          <w:lang w:eastAsia="en-GB"/>
        </w:rPr>
      </w:pPr>
      <w:r w:rsidRPr="002D7535">
        <w:rPr>
          <w:rFonts w:ascii="Calibri" w:hAnsi="Calibri" w:cs="Calibri"/>
          <w:sz w:val="24"/>
          <w:szCs w:val="24"/>
          <w:lang w:eastAsia="en-GB"/>
        </w:rPr>
        <w:t>How I came into public involvement was about because I was absolutely, well it aggravates me when people are not involved I just find it a really, it’s just a waste of everybody’s time isn’t it? So, the number of times the hospital would do something without actually bothering to speak to the people that were actually going to end up using that service or that space. And then afterwards they would get complaints and then we’d go through this stupid process of trying to work out what we would do about it and having to spend more money unpicking the problem, whereas if we’d actually spoken to people in the first place and designed it with them then we would have saved ourselves a lot of time and effort and the same with research. (coordinator, 17)</w:t>
      </w:r>
    </w:p>
    <w:p w14:paraId="192F0169" w14:textId="77777777" w:rsidR="002D7535" w:rsidRPr="002D7535" w:rsidRDefault="002D7535" w:rsidP="002D7535">
      <w:pPr>
        <w:spacing w:after="0" w:line="240" w:lineRule="auto"/>
        <w:rPr>
          <w:rFonts w:cstheme="minorHAnsi"/>
          <w:sz w:val="24"/>
          <w:szCs w:val="24"/>
        </w:rPr>
      </w:pPr>
    </w:p>
    <w:p w14:paraId="3B55DFCD" w14:textId="45FADD25" w:rsidR="002D7535" w:rsidRPr="002D7535" w:rsidRDefault="00D03049" w:rsidP="002D7535">
      <w:pPr>
        <w:spacing w:after="0" w:line="240" w:lineRule="auto"/>
        <w:rPr>
          <w:rFonts w:cstheme="minorHAnsi"/>
          <w:b/>
          <w:bCs/>
          <w:sz w:val="24"/>
          <w:szCs w:val="24"/>
        </w:rPr>
      </w:pPr>
      <w:bookmarkStart w:id="309" w:name="Experience642"/>
      <w:bookmarkEnd w:id="309"/>
      <w:r>
        <w:rPr>
          <w:rFonts w:cstheme="minorHAnsi"/>
          <w:b/>
          <w:bCs/>
          <w:sz w:val="24"/>
          <w:szCs w:val="24"/>
        </w:rPr>
        <w:t xml:space="preserve">6.4.2 </w:t>
      </w:r>
      <w:r w:rsidR="002D7535" w:rsidRPr="002D7535">
        <w:rPr>
          <w:rFonts w:cstheme="minorHAnsi"/>
          <w:b/>
          <w:bCs/>
          <w:sz w:val="24"/>
          <w:szCs w:val="24"/>
        </w:rPr>
        <w:t>Experience of involvement in research elsewhere</w:t>
      </w:r>
    </w:p>
    <w:p w14:paraId="6877A053" w14:textId="77777777" w:rsidR="002D7535" w:rsidRPr="002D7535" w:rsidRDefault="002D7535" w:rsidP="002D7535">
      <w:pPr>
        <w:spacing w:after="0" w:line="240" w:lineRule="auto"/>
        <w:rPr>
          <w:rFonts w:cstheme="minorHAnsi"/>
          <w:sz w:val="24"/>
          <w:szCs w:val="24"/>
        </w:rPr>
      </w:pPr>
    </w:p>
    <w:p w14:paraId="504E7CB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 wide range of experiences of involvement in research outside of the case study sites were described. Some people discussed their involvement in specific research studies, including trials, big data studies and larger programmes of studies. Participants also spoke about different activities or approaches that they had engaged in elsewhere. These included public members on funding panels, being a co-applicant, making videos on involvement, speaking at conferences and </w:t>
      </w:r>
      <w:r w:rsidRPr="002D7535">
        <w:rPr>
          <w:rFonts w:cstheme="minorHAnsi"/>
          <w:sz w:val="24"/>
          <w:szCs w:val="24"/>
        </w:rPr>
        <w:lastRenderedPageBreak/>
        <w:t>being a member of or chairing advisory or steering groups. Group membership was wide ranging and included carers groups, a consumer research panel for cancer, the NCRI Consumer Forum and a scientific board. A ‘research buddy’ system within one organisation was also described:</w:t>
      </w:r>
    </w:p>
    <w:p w14:paraId="6E13A69C" w14:textId="77777777" w:rsidR="002D7535" w:rsidRPr="002D7535" w:rsidRDefault="002D7535" w:rsidP="002D7535">
      <w:pPr>
        <w:spacing w:after="0" w:line="240" w:lineRule="auto"/>
        <w:rPr>
          <w:rFonts w:cstheme="minorHAnsi"/>
          <w:sz w:val="24"/>
          <w:szCs w:val="24"/>
        </w:rPr>
      </w:pPr>
    </w:p>
    <w:p w14:paraId="02EBB3F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y had a system which, erm, involved every research grant being accompanied by a, they called them ‘research buddies’. And they would be involved all along…they were trained in research methods. They were attached to a project depending on who the chief investigator was but they would often, you know, visit the lab if it was lab research every month. (academic, 10b)</w:t>
      </w:r>
    </w:p>
    <w:p w14:paraId="27641054" w14:textId="77777777" w:rsidR="002D7535" w:rsidRPr="002D7535" w:rsidRDefault="002D7535" w:rsidP="002D7535">
      <w:pPr>
        <w:spacing w:after="0" w:line="240" w:lineRule="auto"/>
        <w:rPr>
          <w:rFonts w:cstheme="minorHAnsi"/>
          <w:sz w:val="24"/>
          <w:szCs w:val="24"/>
        </w:rPr>
      </w:pPr>
    </w:p>
    <w:p w14:paraId="44D33B3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articipants used the skills and experience they had gained elsewhere and applied them in the sites. Often when academics started working at the site, they thought it ‘just made sense’ to continue with involvement in the centre. Sometimes involvement approaches seen elsewhere were developed within the sites as a direct result:</w:t>
      </w:r>
    </w:p>
    <w:p w14:paraId="769274A7" w14:textId="77777777" w:rsidR="002D7535" w:rsidRPr="002D7535" w:rsidRDefault="002D7535" w:rsidP="002D7535">
      <w:pPr>
        <w:spacing w:after="0" w:line="240" w:lineRule="auto"/>
        <w:rPr>
          <w:rFonts w:cstheme="minorHAnsi"/>
          <w:sz w:val="24"/>
          <w:szCs w:val="24"/>
        </w:rPr>
      </w:pPr>
    </w:p>
    <w:p w14:paraId="6B92312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y had a public involvement group at [university] and that if anything was what stimulated me to say this is what we need to have at the [centre] because [university] had already moved from that position of having public members just on research studies to actually establishing a public involvement group for their research group. And there were then members who reviewed, you know, discussed grant applications, worked very much with the researchers, you know, from the beginning right the way through and actually it was seeing that that when I went to the [centre] I then used that as an example to say this is what we should be creating. This is a way of, you know, bringing people together across research studies. (academic/ex-clinician, 12)</w:t>
      </w:r>
    </w:p>
    <w:p w14:paraId="6274F3E5" w14:textId="77777777" w:rsidR="002D7535" w:rsidRPr="002D7535" w:rsidRDefault="002D7535" w:rsidP="002D7535">
      <w:pPr>
        <w:spacing w:after="0" w:line="240" w:lineRule="auto"/>
        <w:rPr>
          <w:rFonts w:cstheme="minorHAnsi"/>
          <w:sz w:val="24"/>
          <w:szCs w:val="24"/>
        </w:rPr>
      </w:pPr>
    </w:p>
    <w:p w14:paraId="3BBD77B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previous involvement experience included the involvement of marginalised communities who were underserved by research and required more intense engagement with people to foster faith and trust, involvement of children and young people, working with peer researchers and different co-production activities such as co-design. These were shared with others within the centres to enable learning and further involvement practice, for example as one academic explained:</w:t>
      </w:r>
    </w:p>
    <w:p w14:paraId="6EA6E4BF" w14:textId="77777777" w:rsidR="002D7535" w:rsidRPr="002D7535" w:rsidRDefault="002D7535" w:rsidP="002D7535">
      <w:pPr>
        <w:spacing w:after="0" w:line="240" w:lineRule="auto"/>
        <w:rPr>
          <w:rFonts w:cstheme="minorHAnsi"/>
          <w:sz w:val="24"/>
          <w:szCs w:val="24"/>
        </w:rPr>
      </w:pPr>
    </w:p>
    <w:p w14:paraId="13A26CD9"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They bring with them great expertise on co-design which of course you have to do in PPI, have to, and a lot of this, so I'm learning a lot from them…</w:t>
      </w:r>
      <w:r w:rsidRPr="002D7535">
        <w:rPr>
          <w:rFonts w:ascii="Calibri" w:hAnsi="Calibri" w:cs="Calibri"/>
          <w:sz w:val="24"/>
          <w:szCs w:val="24"/>
        </w:rPr>
        <w:t xml:space="preserve">And so they’ve been a great addition to the group because they bring with them that experience which I think has upped the game and I think we’ll up our game further in terms of PPI. </w:t>
      </w:r>
      <w:r w:rsidRPr="002D7535">
        <w:rPr>
          <w:rFonts w:cstheme="minorHAnsi"/>
          <w:sz w:val="24"/>
          <w:szCs w:val="24"/>
        </w:rPr>
        <w:t>(academic/clinician, 6)</w:t>
      </w:r>
    </w:p>
    <w:p w14:paraId="5936853E" w14:textId="77777777" w:rsidR="002D7535" w:rsidRPr="002D7535" w:rsidRDefault="002D7535" w:rsidP="002D7535">
      <w:pPr>
        <w:spacing w:after="0" w:line="240" w:lineRule="auto"/>
        <w:ind w:left="720"/>
        <w:rPr>
          <w:rFonts w:cstheme="minorHAnsi"/>
          <w:sz w:val="24"/>
          <w:szCs w:val="24"/>
        </w:rPr>
      </w:pPr>
    </w:p>
    <w:p w14:paraId="1BA26F2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academics, notably those in more senior roles, were described as being very experienced in involvement. Some described how they had learnt to accept challenges from public members but acknowledged that this could be difficult for less experienced researchers, who might be defensive. Often the more senior academics had gained experience elsewhere in research and other settings, and brought with them networks and contacts for involvement:</w:t>
      </w:r>
    </w:p>
    <w:p w14:paraId="418EAD31" w14:textId="77777777" w:rsidR="002D7535" w:rsidRPr="002D7535" w:rsidRDefault="002D7535" w:rsidP="002D7535">
      <w:pPr>
        <w:spacing w:after="0" w:line="240" w:lineRule="auto"/>
        <w:rPr>
          <w:rFonts w:cstheme="minorHAnsi"/>
          <w:sz w:val="24"/>
          <w:szCs w:val="24"/>
        </w:rPr>
      </w:pPr>
    </w:p>
    <w:p w14:paraId="199706F9"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They are really experienced at public involvement…T</w:t>
      </w:r>
      <w:r w:rsidRPr="002D7535">
        <w:rPr>
          <w:rFonts w:ascii="Calibri" w:hAnsi="Calibri" w:cs="Calibri"/>
          <w:sz w:val="24"/>
          <w:szCs w:val="24"/>
          <w:lang w:eastAsia="en-GB"/>
        </w:rPr>
        <w:t xml:space="preserve">hey’ve kind of already got a set of people that they're used to working with in terms of public involvement so they’ve kind of brought that with them and carried on in that way…They also, because of the nature of their research, do quite a bit of public involvement through hospices so they have, because </w:t>
      </w:r>
      <w:r w:rsidRPr="002D7535">
        <w:rPr>
          <w:rFonts w:ascii="Calibri" w:hAnsi="Calibri" w:cs="Calibri"/>
          <w:sz w:val="24"/>
          <w:szCs w:val="24"/>
          <w:lang w:eastAsia="en-GB"/>
        </w:rPr>
        <w:lastRenderedPageBreak/>
        <w:t>they are clinical academics and work within palliative care, so they have professional connections into palliative care settings. (coordinator, 17)</w:t>
      </w:r>
    </w:p>
    <w:p w14:paraId="51F32D96" w14:textId="77777777" w:rsidR="002D7535" w:rsidRPr="002D7535" w:rsidRDefault="002D7535" w:rsidP="002D7535">
      <w:pPr>
        <w:spacing w:after="0" w:line="240" w:lineRule="auto"/>
        <w:rPr>
          <w:rFonts w:cstheme="minorHAnsi"/>
          <w:sz w:val="24"/>
          <w:szCs w:val="24"/>
        </w:rPr>
      </w:pPr>
    </w:p>
    <w:p w14:paraId="7928B6F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imilarly, some public members were also very experienced. However, this wasn’t always seen as positive and mixed views were expressed about their involvement. Some believed that more experienced public members were useful because they </w:t>
      </w:r>
      <w:r w:rsidRPr="002D7535">
        <w:rPr>
          <w:rFonts w:ascii="Calibri" w:hAnsi="Calibri" w:cs="Calibri"/>
          <w:sz w:val="24"/>
          <w:szCs w:val="24"/>
        </w:rPr>
        <w:t xml:space="preserve">were comfortable communicating with and challenging academics. However, others felt that they weren’t necessarily skilled at bringing the experiences of other less confident public members, in particular when there might be differing perspectives. This left academics not knowing whose experiences to rely upon. </w:t>
      </w:r>
      <w:r w:rsidRPr="002D7535">
        <w:rPr>
          <w:rFonts w:cstheme="minorHAnsi"/>
          <w:sz w:val="24"/>
          <w:szCs w:val="24"/>
        </w:rPr>
        <w:t>Also, a public member commented that sometimes more experienced public members were reluctant to share opportunities:</w:t>
      </w:r>
    </w:p>
    <w:p w14:paraId="2A0136DF" w14:textId="77777777" w:rsidR="002D7535" w:rsidRPr="002D7535" w:rsidRDefault="002D7535" w:rsidP="002D7535">
      <w:pPr>
        <w:spacing w:after="0" w:line="240" w:lineRule="auto"/>
        <w:rPr>
          <w:rFonts w:cstheme="minorHAnsi"/>
          <w:sz w:val="24"/>
          <w:szCs w:val="24"/>
        </w:rPr>
      </w:pPr>
    </w:p>
    <w:p w14:paraId="0BA2C196"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t’s really quite hard to get in at that level because you've got a lot of people who've been doing it for a long time who are quite, erm, how can I put this politely? Kind of, erm, er, you know, they don't really want to share it maybe, erm, so it genuinely, I think it’s a problem actually, erm, but maybe there's different ways of doing it, you know. (patient/carer, 8)</w:t>
      </w:r>
    </w:p>
    <w:p w14:paraId="7DE95049" w14:textId="77777777" w:rsidR="002D7535" w:rsidRPr="002D7535" w:rsidRDefault="002D7535" w:rsidP="002D7535">
      <w:pPr>
        <w:spacing w:after="0" w:line="240" w:lineRule="auto"/>
        <w:rPr>
          <w:rFonts w:ascii="Calibri" w:hAnsi="Calibri" w:cs="Calibri"/>
          <w:sz w:val="24"/>
          <w:szCs w:val="24"/>
          <w:lang w:eastAsia="en-GB"/>
        </w:rPr>
      </w:pPr>
    </w:p>
    <w:p w14:paraId="7AB9F49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external organisations were cited as positive examples of where involvement was working effectively, with infrastructure, resources and ethos highlighted as important, for example:</w:t>
      </w:r>
    </w:p>
    <w:p w14:paraId="4AE8DFE7" w14:textId="77777777" w:rsidR="002D7535" w:rsidRPr="002D7535" w:rsidRDefault="002D7535" w:rsidP="002D7535">
      <w:pPr>
        <w:spacing w:after="0" w:line="240" w:lineRule="auto"/>
        <w:ind w:left="720"/>
        <w:rPr>
          <w:rFonts w:cstheme="minorHAnsi"/>
          <w:sz w:val="24"/>
          <w:szCs w:val="24"/>
        </w:rPr>
      </w:pPr>
    </w:p>
    <w:p w14:paraId="62E290C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there was really quite good infrastructure in [CLAHRC] for public involvement in terms of a PPI lead, in terms of the funding for it, erm, that was easy to access because it was acknowledged it was, erm, an important part of many if not all research projects. There was an ethos around, you know, within [previous organisation], erm, that, er, PPI was just expected, it was part and parcel of what we did. So, there was a very supportive environment that was, you know, strategically supported, erm, yeah, that enabled, that meant that PPI became part and parcel of what we did all the time (laughs). (academic/ex-clinician, 3)</w:t>
      </w:r>
    </w:p>
    <w:p w14:paraId="28D95021" w14:textId="77777777" w:rsidR="002D7535" w:rsidRPr="002D7535" w:rsidRDefault="002D7535" w:rsidP="002D7535">
      <w:pPr>
        <w:spacing w:after="0" w:line="240" w:lineRule="auto"/>
        <w:ind w:left="720"/>
        <w:rPr>
          <w:rFonts w:cstheme="minorHAnsi"/>
          <w:sz w:val="24"/>
          <w:szCs w:val="24"/>
        </w:rPr>
      </w:pPr>
    </w:p>
    <w:p w14:paraId="33E3C50D" w14:textId="01EBDEE6" w:rsidR="002D7535" w:rsidRPr="002D7535" w:rsidRDefault="00D03049" w:rsidP="002D7535">
      <w:pPr>
        <w:spacing w:after="0" w:line="240" w:lineRule="auto"/>
        <w:rPr>
          <w:rFonts w:cstheme="minorHAnsi"/>
          <w:b/>
          <w:bCs/>
          <w:sz w:val="24"/>
          <w:szCs w:val="24"/>
        </w:rPr>
      </w:pPr>
      <w:bookmarkStart w:id="310" w:name="Involvement643"/>
      <w:bookmarkEnd w:id="310"/>
      <w:r>
        <w:rPr>
          <w:rFonts w:cstheme="minorHAnsi"/>
          <w:b/>
          <w:bCs/>
          <w:sz w:val="24"/>
          <w:szCs w:val="24"/>
        </w:rPr>
        <w:t xml:space="preserve">6.4.3 </w:t>
      </w:r>
      <w:r w:rsidR="002D7535" w:rsidRPr="002D7535">
        <w:rPr>
          <w:rFonts w:cstheme="minorHAnsi"/>
          <w:b/>
          <w:bCs/>
          <w:sz w:val="24"/>
          <w:szCs w:val="24"/>
        </w:rPr>
        <w:t>Involvement and related experience in other settings</w:t>
      </w:r>
    </w:p>
    <w:p w14:paraId="440B4D01" w14:textId="77777777" w:rsidR="002D7535" w:rsidRPr="002D7535" w:rsidRDefault="002D7535" w:rsidP="002D7535">
      <w:pPr>
        <w:spacing w:after="0" w:line="240" w:lineRule="auto"/>
        <w:rPr>
          <w:rFonts w:cstheme="minorHAnsi"/>
          <w:sz w:val="24"/>
          <w:szCs w:val="24"/>
        </w:rPr>
      </w:pPr>
    </w:p>
    <w:p w14:paraId="0095EB9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participants had undertaken involvement in other settings, notably service provision and education. Some also brought other related skills and experience with them from other types of work.</w:t>
      </w:r>
    </w:p>
    <w:p w14:paraId="127AE91A" w14:textId="77777777" w:rsidR="002D7535" w:rsidRPr="002D7535" w:rsidRDefault="002D7535" w:rsidP="002D7535">
      <w:pPr>
        <w:spacing w:after="0" w:line="240" w:lineRule="auto"/>
        <w:rPr>
          <w:rFonts w:cstheme="minorHAnsi"/>
          <w:sz w:val="24"/>
          <w:szCs w:val="24"/>
        </w:rPr>
      </w:pPr>
    </w:p>
    <w:p w14:paraId="104D529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academics described their experience, either previous or current, as a clinician, which was regarded as positive with many useful transferable skills and experience. It was felt that working in the field of palliative care service provision gave people an understanding of the context of palliative care and what it was like to receive a service as a patient or to be a family member. Most participants with experience as a clinician described how they had carried out involvement in service provision at an individual level with patients and their families. Some had also undertaken involvement at an organisational level, for example an academic described the involvement they had carried out when developing and evaluating a new clinic:</w:t>
      </w:r>
    </w:p>
    <w:p w14:paraId="0166C038" w14:textId="77777777" w:rsidR="002D7535" w:rsidRPr="002D7535" w:rsidRDefault="002D7535" w:rsidP="002D7535">
      <w:pPr>
        <w:spacing w:after="0" w:line="240" w:lineRule="auto"/>
        <w:rPr>
          <w:rFonts w:cstheme="minorHAnsi"/>
          <w:sz w:val="24"/>
          <w:szCs w:val="24"/>
        </w:rPr>
      </w:pPr>
    </w:p>
    <w:p w14:paraId="5DE8CD24"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 xml:space="preserve">We developed a service because people were asking us about the concerns and issues they had so they were involved in setting up the service and therefore they were involved as we thought about the research…So, it was built on conversations, the service was built on conversations with patients and then it seemed natural to us that as we started to evaluate </w:t>
      </w:r>
      <w:r w:rsidRPr="002D7535">
        <w:rPr>
          <w:rFonts w:ascii="Calibri" w:eastAsia="Calibri" w:hAnsi="Calibri" w:cs="Calibri"/>
          <w:sz w:val="24"/>
          <w:szCs w:val="24"/>
        </w:rPr>
        <w:lastRenderedPageBreak/>
        <w:t>the service we would continue to have those conversations with people. (academic/clinician, 19)</w:t>
      </w:r>
    </w:p>
    <w:p w14:paraId="4712C764" w14:textId="77777777" w:rsidR="002D7535" w:rsidRPr="002D7535" w:rsidRDefault="002D7535" w:rsidP="002D7535">
      <w:pPr>
        <w:spacing w:after="0" w:line="240" w:lineRule="auto"/>
        <w:rPr>
          <w:rFonts w:cstheme="minorHAnsi"/>
          <w:sz w:val="24"/>
          <w:szCs w:val="24"/>
        </w:rPr>
      </w:pPr>
    </w:p>
    <w:p w14:paraId="367824D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explained how they drew on their clinical skills, including listening, establishing a rapport and developing trust with patients and families. These communication skills were felt to be valuable because of the sensitive and emotive nature of palliative care:</w:t>
      </w:r>
    </w:p>
    <w:p w14:paraId="3A2A19F5" w14:textId="77777777" w:rsidR="002D7535" w:rsidRPr="002D7535" w:rsidRDefault="002D7535" w:rsidP="002D7535">
      <w:pPr>
        <w:spacing w:after="0" w:line="240" w:lineRule="auto"/>
        <w:rPr>
          <w:rFonts w:cstheme="minorHAnsi"/>
          <w:sz w:val="24"/>
          <w:szCs w:val="24"/>
        </w:rPr>
      </w:pPr>
    </w:p>
    <w:p w14:paraId="7C329B4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d how you manage those conversations, erm, yeah absolutely, drawing on clinical expertise in doing, in feeling comfortable with that, in managing a conversation, managing what might at times be a difficult conversation and not shying away from that. (academic/ex-clinician, 12)</w:t>
      </w:r>
    </w:p>
    <w:p w14:paraId="3C7BD360" w14:textId="77777777" w:rsidR="002D7535" w:rsidRPr="002D7535" w:rsidRDefault="002D7535" w:rsidP="002D7535">
      <w:pPr>
        <w:spacing w:after="0" w:line="240" w:lineRule="auto"/>
        <w:rPr>
          <w:rFonts w:cstheme="minorHAnsi"/>
          <w:sz w:val="24"/>
          <w:szCs w:val="24"/>
        </w:rPr>
      </w:pPr>
    </w:p>
    <w:p w14:paraId="7568E8F5" w14:textId="77777777" w:rsidR="002D7535" w:rsidRPr="002D7535" w:rsidRDefault="002D7535" w:rsidP="002D7535">
      <w:pPr>
        <w:spacing w:after="0" w:line="240" w:lineRule="auto"/>
        <w:rPr>
          <w:rFonts w:cstheme="minorHAnsi"/>
          <w:sz w:val="24"/>
          <w:szCs w:val="24"/>
        </w:rPr>
      </w:pPr>
      <w:bookmarkStart w:id="311" w:name="_Hlk136333434"/>
      <w:r w:rsidRPr="002D7535">
        <w:rPr>
          <w:rFonts w:cstheme="minorHAnsi"/>
          <w:sz w:val="24"/>
          <w:szCs w:val="24"/>
        </w:rPr>
        <w:t>Another academic discussed the importance of working collaboratively with patients and carers in a clinical setting, where unless there was joint decision making with patients and families then any management or treatment plans wouldn’t be effective. Training was also mentioned, particularly that on communication skills and the person-centred approach. This was believed to encourage similar values to those required in involvement:</w:t>
      </w:r>
    </w:p>
    <w:p w14:paraId="54BDEC19" w14:textId="77777777" w:rsidR="002D7535" w:rsidRPr="002D7535" w:rsidRDefault="002D7535" w:rsidP="002D7535">
      <w:pPr>
        <w:spacing w:after="0" w:line="240" w:lineRule="auto"/>
        <w:rPr>
          <w:rFonts w:cstheme="minorHAnsi"/>
          <w:sz w:val="24"/>
          <w:szCs w:val="24"/>
        </w:rPr>
      </w:pPr>
    </w:p>
    <w:p w14:paraId="151766E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in palliative care higher specialist training you are the advanced communication skills that you are taught and the holistic family-centred approach, the person-centred approach I think does train you to value that person. Now how much of it is chicken and egg, how much of it do I go into that because I already value the person-centred? How much have I learnt or more because of the training? I also I went to [university] and all those millions of years ago we were the first cohort where the doyennes of communications, doyenne of communication training…I do wonder whether that had a bit of an impact on me as well? (academic/clinician, 6)</w:t>
      </w:r>
    </w:p>
    <w:bookmarkEnd w:id="311"/>
    <w:p w14:paraId="3DD3945E" w14:textId="77777777" w:rsidR="002D7535" w:rsidRPr="002D7535" w:rsidRDefault="002D7535" w:rsidP="002D7535">
      <w:pPr>
        <w:spacing w:after="0" w:line="240" w:lineRule="auto"/>
        <w:rPr>
          <w:rFonts w:cstheme="minorHAnsi"/>
          <w:sz w:val="24"/>
          <w:szCs w:val="24"/>
        </w:rPr>
      </w:pPr>
    </w:p>
    <w:p w14:paraId="78EFBBE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ublic members also appreciated the skills of clinicians and one commented how they would have liked to have been the patient of one of the clinical academics:</w:t>
      </w:r>
    </w:p>
    <w:p w14:paraId="200974E0" w14:textId="77777777" w:rsidR="002D7535" w:rsidRPr="002D7535" w:rsidRDefault="002D7535" w:rsidP="002D7535">
      <w:pPr>
        <w:spacing w:after="0" w:line="240" w:lineRule="auto"/>
        <w:rPr>
          <w:rFonts w:cstheme="minorHAnsi"/>
          <w:sz w:val="24"/>
          <w:szCs w:val="24"/>
        </w:rPr>
      </w:pPr>
    </w:p>
    <w:p w14:paraId="25D57FEE"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And they must be a wonderful, wonderful, erm, clinician. I’d love to be on their books! (laughs) You know, they really listen to their patients, so they’re a great example of where it’s working so well together with all of the stakeholders involved. (patient/carer, 8)</w:t>
      </w:r>
    </w:p>
    <w:p w14:paraId="0A999D0A" w14:textId="77777777" w:rsidR="002D7535" w:rsidRPr="002D7535" w:rsidRDefault="002D7535" w:rsidP="002D7535">
      <w:pPr>
        <w:spacing w:after="0" w:line="240" w:lineRule="auto"/>
        <w:rPr>
          <w:rFonts w:cstheme="minorHAnsi"/>
          <w:sz w:val="24"/>
          <w:szCs w:val="24"/>
        </w:rPr>
      </w:pPr>
    </w:p>
    <w:p w14:paraId="422A385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Education settings were also discussed, for example, one academic described working with a carer when giving a lecture and the impact of the involvement:</w:t>
      </w:r>
    </w:p>
    <w:p w14:paraId="68C1164F" w14:textId="77777777" w:rsidR="002D7535" w:rsidRPr="002D7535" w:rsidRDefault="002D7535" w:rsidP="002D7535">
      <w:pPr>
        <w:spacing w:after="0" w:line="240" w:lineRule="auto"/>
        <w:rPr>
          <w:rFonts w:cstheme="minorHAnsi"/>
          <w:sz w:val="24"/>
          <w:szCs w:val="24"/>
        </w:rPr>
      </w:pPr>
    </w:p>
    <w:p w14:paraId="5281BC5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was already doing some teaching for the Medical School…and was involving particularly carers that had been involved in the service and the work that we’d done. And I remember the first lecture I gave to a Medical School which would have been around, I don’t know, 2004/5 and I’d just invited, it was an incredibly boring topic in the palliative care sense which I thought was so dull and dry and dusty I’d ask one of the daughters of one the last patients that we had cared for, who was very articulate, was actually used to public speaking to come and tell us her story to this group of medical students. And they got a standing ovation at the end of this lecture! (academic/clinician, 6)</w:t>
      </w:r>
    </w:p>
    <w:p w14:paraId="56229E02" w14:textId="77777777" w:rsidR="002D7535" w:rsidRPr="002D7535" w:rsidRDefault="002D7535" w:rsidP="002D7535">
      <w:pPr>
        <w:spacing w:after="0" w:line="240" w:lineRule="auto"/>
        <w:rPr>
          <w:rFonts w:cstheme="minorHAnsi"/>
          <w:sz w:val="24"/>
          <w:szCs w:val="24"/>
        </w:rPr>
      </w:pPr>
    </w:p>
    <w:p w14:paraId="0914951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nother academic described how they had undertaken involvement in commissioning, where involvement was carried out more broadly with different stakeholders, including commissioners, </w:t>
      </w:r>
      <w:r w:rsidRPr="002D7535">
        <w:rPr>
          <w:rFonts w:cstheme="minorHAnsi"/>
          <w:sz w:val="24"/>
          <w:szCs w:val="24"/>
        </w:rPr>
        <w:lastRenderedPageBreak/>
        <w:t xml:space="preserve">policy makers and service leads. One public member felt their experience in related campaigning work had been useful experience. </w:t>
      </w:r>
    </w:p>
    <w:p w14:paraId="75A9199A" w14:textId="77777777" w:rsidR="002D7535" w:rsidRPr="002D7535" w:rsidRDefault="002D7535" w:rsidP="002D7535">
      <w:pPr>
        <w:spacing w:after="0" w:line="240" w:lineRule="auto"/>
        <w:rPr>
          <w:rFonts w:cstheme="minorHAnsi"/>
          <w:sz w:val="24"/>
          <w:szCs w:val="24"/>
        </w:rPr>
      </w:pPr>
    </w:p>
    <w:p w14:paraId="73481F4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Participants also brought other related skills and experience with them, for example, one of the coordinators described their previous experience in information services, quality improvement and research as useful for their current role: “what I wanted at that point was a job that brought together patient experience and health research, which is public involvement isn’t it really?” (coordinator, 17) </w:t>
      </w:r>
    </w:p>
    <w:p w14:paraId="30E3F9A0" w14:textId="77777777" w:rsidR="002D7535" w:rsidRPr="002D7535" w:rsidRDefault="002D7535" w:rsidP="002D7535">
      <w:pPr>
        <w:spacing w:after="0" w:line="240" w:lineRule="auto"/>
        <w:rPr>
          <w:rFonts w:cstheme="minorHAnsi"/>
          <w:sz w:val="24"/>
          <w:szCs w:val="24"/>
        </w:rPr>
      </w:pPr>
    </w:p>
    <w:p w14:paraId="34EC3017" w14:textId="59B5F196" w:rsidR="002D7535" w:rsidRPr="002D7535" w:rsidRDefault="00D03049" w:rsidP="002D7535">
      <w:pPr>
        <w:spacing w:after="0" w:line="240" w:lineRule="auto"/>
        <w:rPr>
          <w:rFonts w:cstheme="minorHAnsi"/>
          <w:b/>
          <w:bCs/>
          <w:sz w:val="24"/>
          <w:szCs w:val="24"/>
        </w:rPr>
      </w:pPr>
      <w:bookmarkStart w:id="312" w:name="Resources65"/>
      <w:bookmarkEnd w:id="312"/>
      <w:r>
        <w:rPr>
          <w:rFonts w:cstheme="minorHAnsi"/>
          <w:b/>
          <w:bCs/>
          <w:sz w:val="24"/>
          <w:szCs w:val="24"/>
        </w:rPr>
        <w:t xml:space="preserve">6.5 </w:t>
      </w:r>
      <w:r w:rsidR="002D7535" w:rsidRPr="002D7535">
        <w:rPr>
          <w:rFonts w:cstheme="minorHAnsi"/>
          <w:b/>
          <w:bCs/>
          <w:sz w:val="24"/>
          <w:szCs w:val="24"/>
        </w:rPr>
        <w:t>Resources and infrastructure</w:t>
      </w:r>
    </w:p>
    <w:p w14:paraId="63FDA856" w14:textId="77777777" w:rsidR="002D7535" w:rsidRPr="002D7535" w:rsidRDefault="002D7535" w:rsidP="002D7535">
      <w:pPr>
        <w:spacing w:after="0" w:line="240" w:lineRule="auto"/>
        <w:rPr>
          <w:rFonts w:cstheme="minorHAnsi"/>
          <w:b/>
          <w:bCs/>
          <w:sz w:val="24"/>
          <w:szCs w:val="24"/>
        </w:rPr>
      </w:pPr>
    </w:p>
    <w:p w14:paraId="152FDE1C" w14:textId="51332A80" w:rsidR="002D7535" w:rsidRPr="002D7535" w:rsidRDefault="00D03049" w:rsidP="002D7535">
      <w:pPr>
        <w:spacing w:after="0" w:line="240" w:lineRule="auto"/>
        <w:rPr>
          <w:rFonts w:cstheme="minorHAnsi"/>
          <w:b/>
          <w:bCs/>
          <w:sz w:val="24"/>
          <w:szCs w:val="24"/>
        </w:rPr>
      </w:pPr>
      <w:bookmarkStart w:id="313" w:name="Introduction651"/>
      <w:bookmarkEnd w:id="313"/>
      <w:r>
        <w:rPr>
          <w:rFonts w:cstheme="minorHAnsi"/>
          <w:b/>
          <w:bCs/>
          <w:sz w:val="24"/>
          <w:szCs w:val="24"/>
        </w:rPr>
        <w:t xml:space="preserve">6.5.1 </w:t>
      </w:r>
      <w:r w:rsidR="002D7535" w:rsidRPr="002D7535">
        <w:rPr>
          <w:rFonts w:cstheme="minorHAnsi"/>
          <w:b/>
          <w:bCs/>
          <w:sz w:val="24"/>
          <w:szCs w:val="24"/>
        </w:rPr>
        <w:t>Introduction</w:t>
      </w:r>
    </w:p>
    <w:p w14:paraId="68689D1B" w14:textId="77777777" w:rsidR="002D7535" w:rsidRPr="002D7535" w:rsidRDefault="002D7535" w:rsidP="002D7535">
      <w:pPr>
        <w:spacing w:after="0" w:line="240" w:lineRule="auto"/>
        <w:rPr>
          <w:rFonts w:cstheme="minorHAnsi"/>
          <w:sz w:val="24"/>
          <w:szCs w:val="24"/>
        </w:rPr>
      </w:pPr>
    </w:p>
    <w:p w14:paraId="105FF2D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section describes the resources and infrastructure required to undertake involvement in the sites, including staff, time, funding and an involvement strategy. Key resources were perceived to be a dedicated lead for involvement, a coordinator, sufficient funding for this post and other involvement costs and an involvement strategy.</w:t>
      </w:r>
    </w:p>
    <w:p w14:paraId="4BF420BC" w14:textId="77777777" w:rsidR="002D7535" w:rsidRPr="002D7535" w:rsidRDefault="002D7535" w:rsidP="002D7535">
      <w:pPr>
        <w:spacing w:after="0" w:line="240" w:lineRule="auto"/>
        <w:rPr>
          <w:rFonts w:cstheme="minorHAnsi"/>
          <w:sz w:val="24"/>
          <w:szCs w:val="24"/>
        </w:rPr>
      </w:pPr>
    </w:p>
    <w:p w14:paraId="6F98A51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cknowledged by many participants that although effective involvement required resources and an infrastructure, not all organisations or academic departments had the capacity required:</w:t>
      </w:r>
    </w:p>
    <w:p w14:paraId="4E022032" w14:textId="77777777" w:rsidR="002D7535" w:rsidRPr="002D7535" w:rsidRDefault="002D7535" w:rsidP="002D7535">
      <w:pPr>
        <w:spacing w:after="0" w:line="240" w:lineRule="auto"/>
        <w:ind w:left="720"/>
        <w:rPr>
          <w:rFonts w:ascii="Calibri" w:hAnsi="Calibri" w:cs="Calibri"/>
          <w:b/>
          <w:bCs/>
          <w:sz w:val="24"/>
          <w:szCs w:val="24"/>
          <w:lang w:eastAsia="en-GB"/>
        </w:rPr>
      </w:pPr>
    </w:p>
    <w:p w14:paraId="429A0AE3"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we know we’re quite fortunate to have had the time and resources to develop quite a lot of structures that people haven’t had the opportunity to develop. Just, I mean part of it is where, you know, where we are very long-standing research group and there's a lot of teams who haven’t even existed as long as we have so, you know, you can’t expect to have had the time and resources to dedicate quite as much to this yet. (academic, 13)</w:t>
      </w:r>
    </w:p>
    <w:p w14:paraId="2AA06F72" w14:textId="77777777" w:rsidR="002D7535" w:rsidRPr="002D7535" w:rsidRDefault="002D7535" w:rsidP="002D7535">
      <w:pPr>
        <w:spacing w:after="0" w:line="240" w:lineRule="auto"/>
        <w:rPr>
          <w:rFonts w:ascii="Calibri" w:hAnsi="Calibri" w:cs="Calibri"/>
          <w:sz w:val="24"/>
          <w:szCs w:val="24"/>
        </w:rPr>
      </w:pPr>
    </w:p>
    <w:p w14:paraId="67E03F1B" w14:textId="77777777" w:rsidR="002D7535" w:rsidRPr="002D7535" w:rsidRDefault="002D7535" w:rsidP="002D7535">
      <w:pPr>
        <w:spacing w:after="0" w:line="240" w:lineRule="auto"/>
        <w:rPr>
          <w:rFonts w:cstheme="minorHAnsi"/>
          <w:sz w:val="24"/>
          <w:szCs w:val="24"/>
        </w:rPr>
      </w:pPr>
      <w:r w:rsidRPr="002D7535">
        <w:rPr>
          <w:rFonts w:ascii="Calibri" w:hAnsi="Calibri" w:cs="Calibri"/>
          <w:sz w:val="24"/>
          <w:szCs w:val="24"/>
        </w:rPr>
        <w:t xml:space="preserve">Within the sites, the lack of resources had a disproportionate impact on certain involvement activities, notably those at an organisational level and those that required greater resource such as co-production. It was found that less collaborative involvement in individual research studies was easier to resource appropriately. An </w:t>
      </w:r>
      <w:r w:rsidRPr="002D7535">
        <w:rPr>
          <w:rFonts w:cstheme="minorHAnsi"/>
          <w:sz w:val="24"/>
          <w:szCs w:val="24"/>
        </w:rPr>
        <w:t>example was provided that illustrated what could be achieved in studies with sufficient resources:</w:t>
      </w:r>
    </w:p>
    <w:p w14:paraId="20E1CEB8" w14:textId="77777777" w:rsidR="002D7535" w:rsidRPr="002D7535" w:rsidRDefault="002D7535" w:rsidP="002D7535">
      <w:pPr>
        <w:spacing w:after="0" w:line="240" w:lineRule="auto"/>
        <w:rPr>
          <w:rFonts w:cstheme="minorHAnsi"/>
          <w:sz w:val="24"/>
          <w:szCs w:val="24"/>
        </w:rPr>
      </w:pPr>
    </w:p>
    <w:p w14:paraId="11C42F81"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We've got a an extremely comprehensive (laughs) and well costed public involvement plan that’s threaded throughout the whole study…So we’re going to have an advisory group for service users and carers which will have 12 people on it (laughs), erm, to cover four from each of the study sites. And then we’re also going to have a home care workers advisory group, erm, which will have six people on it. And then we’re going to have a couple of public members on the Study Management Group, a couple of public members on the Study Steering Group and a couple of home care workers on the study steering group. This is the plan anyway…And it’s very much more expensive and time consuming to do that but I think it will be much more worthwhile you’ll get so much more out of that in my view, erm, so yeah. (coordinator, 17)</w:t>
      </w:r>
    </w:p>
    <w:p w14:paraId="2E5F265B" w14:textId="77777777" w:rsidR="002D7535" w:rsidRPr="002D7535" w:rsidRDefault="002D7535" w:rsidP="002D7535">
      <w:pPr>
        <w:spacing w:after="0" w:line="240" w:lineRule="auto"/>
        <w:rPr>
          <w:rFonts w:ascii="Calibri" w:hAnsi="Calibri" w:cs="Calibri"/>
          <w:b/>
          <w:bCs/>
          <w:lang w:eastAsia="en-GB"/>
        </w:rPr>
      </w:pPr>
    </w:p>
    <w:p w14:paraId="7D03A9F7" w14:textId="77777777" w:rsidR="00C03A3F" w:rsidRDefault="00C03A3F">
      <w:pPr>
        <w:rPr>
          <w:rFonts w:cstheme="minorHAnsi"/>
          <w:b/>
          <w:bCs/>
          <w:sz w:val="24"/>
          <w:szCs w:val="24"/>
        </w:rPr>
      </w:pPr>
      <w:bookmarkStart w:id="314" w:name="_Hlk138327976"/>
      <w:r>
        <w:rPr>
          <w:rFonts w:cstheme="minorHAnsi"/>
          <w:b/>
          <w:bCs/>
          <w:sz w:val="24"/>
          <w:szCs w:val="24"/>
        </w:rPr>
        <w:br w:type="page"/>
      </w:r>
    </w:p>
    <w:p w14:paraId="134F3745" w14:textId="26D55FF8" w:rsidR="002D7535" w:rsidRPr="002D7535" w:rsidRDefault="00D03049" w:rsidP="002D7535">
      <w:pPr>
        <w:spacing w:after="0" w:line="240" w:lineRule="auto"/>
        <w:rPr>
          <w:rFonts w:cstheme="minorHAnsi"/>
          <w:b/>
          <w:bCs/>
          <w:sz w:val="24"/>
          <w:szCs w:val="24"/>
        </w:rPr>
      </w:pPr>
      <w:bookmarkStart w:id="315" w:name="Staff652"/>
      <w:bookmarkEnd w:id="315"/>
      <w:r>
        <w:rPr>
          <w:rFonts w:cstheme="minorHAnsi"/>
          <w:b/>
          <w:bCs/>
          <w:sz w:val="24"/>
          <w:szCs w:val="24"/>
        </w:rPr>
        <w:lastRenderedPageBreak/>
        <w:t xml:space="preserve">6.5.2 </w:t>
      </w:r>
      <w:r w:rsidR="002D7535" w:rsidRPr="002D7535">
        <w:rPr>
          <w:rFonts w:cstheme="minorHAnsi"/>
          <w:b/>
          <w:bCs/>
          <w:sz w:val="24"/>
          <w:szCs w:val="24"/>
        </w:rPr>
        <w:t>Staff</w:t>
      </w:r>
    </w:p>
    <w:bookmarkEnd w:id="314"/>
    <w:p w14:paraId="61080D1C" w14:textId="77777777" w:rsidR="002D7535" w:rsidRPr="002D7535" w:rsidRDefault="002D7535" w:rsidP="002D7535">
      <w:pPr>
        <w:spacing w:after="0" w:line="240" w:lineRule="auto"/>
        <w:rPr>
          <w:rFonts w:cstheme="minorHAnsi"/>
          <w:b/>
          <w:bCs/>
          <w:sz w:val="24"/>
          <w:szCs w:val="24"/>
        </w:rPr>
      </w:pPr>
    </w:p>
    <w:p w14:paraId="0CEBCA1C" w14:textId="4C62E3B4" w:rsidR="002D7535" w:rsidRPr="002D7535" w:rsidRDefault="00D03049" w:rsidP="002D7535">
      <w:pPr>
        <w:spacing w:after="0" w:line="240" w:lineRule="auto"/>
        <w:rPr>
          <w:rFonts w:cstheme="minorHAnsi"/>
          <w:b/>
          <w:bCs/>
          <w:sz w:val="24"/>
          <w:szCs w:val="24"/>
        </w:rPr>
      </w:pPr>
      <w:bookmarkStart w:id="316" w:name="Introduction6521"/>
      <w:bookmarkEnd w:id="316"/>
      <w:r>
        <w:rPr>
          <w:rFonts w:cstheme="minorHAnsi"/>
          <w:b/>
          <w:bCs/>
          <w:sz w:val="24"/>
          <w:szCs w:val="24"/>
        </w:rPr>
        <w:t xml:space="preserve">6.5.2.1 </w:t>
      </w:r>
      <w:r w:rsidR="002D7535" w:rsidRPr="002D7535">
        <w:rPr>
          <w:rFonts w:cstheme="minorHAnsi"/>
          <w:b/>
          <w:bCs/>
          <w:sz w:val="24"/>
          <w:szCs w:val="24"/>
        </w:rPr>
        <w:t>Introduction</w:t>
      </w:r>
    </w:p>
    <w:p w14:paraId="4CB54CF8" w14:textId="77777777" w:rsidR="002D7535" w:rsidRPr="002D7535" w:rsidRDefault="002D7535" w:rsidP="002D7535">
      <w:pPr>
        <w:spacing w:after="0" w:line="240" w:lineRule="auto"/>
        <w:rPr>
          <w:rFonts w:cstheme="minorHAnsi"/>
          <w:sz w:val="24"/>
          <w:szCs w:val="24"/>
        </w:rPr>
      </w:pPr>
    </w:p>
    <w:p w14:paraId="625693CB" w14:textId="77777777" w:rsidR="002D7535" w:rsidRPr="002D7535" w:rsidRDefault="002D7535" w:rsidP="002D7535">
      <w:pPr>
        <w:spacing w:after="0" w:line="240" w:lineRule="auto"/>
        <w:rPr>
          <w:rFonts w:ascii="Calibri" w:hAnsi="Calibri" w:cs="Calibri"/>
          <w:sz w:val="24"/>
          <w:szCs w:val="24"/>
          <w:lang w:eastAsia="en-GB"/>
        </w:rPr>
      </w:pPr>
      <w:r w:rsidRPr="002D7535">
        <w:rPr>
          <w:rFonts w:cstheme="minorHAnsi"/>
          <w:sz w:val="24"/>
          <w:szCs w:val="24"/>
        </w:rPr>
        <w:t>Having a range of staff at all levels of the organisation who were committed to and able to support involvement was helpful in both sites. One academic said: “</w:t>
      </w:r>
      <w:r w:rsidRPr="002D7535">
        <w:rPr>
          <w:rFonts w:ascii="Calibri" w:hAnsi="Calibri" w:cs="Calibri"/>
          <w:sz w:val="24"/>
          <w:szCs w:val="24"/>
          <w:lang w:eastAsia="en-GB"/>
        </w:rPr>
        <w:t>I have to say I think we've been very lucky with some fantastic staff” (academic/ex-clinician, 12).</w:t>
      </w:r>
    </w:p>
    <w:p w14:paraId="2E70BA73" w14:textId="77777777" w:rsidR="002D7535" w:rsidRPr="002D7535" w:rsidRDefault="002D7535" w:rsidP="002D7535">
      <w:pPr>
        <w:spacing w:after="0" w:line="240" w:lineRule="auto"/>
        <w:rPr>
          <w:rFonts w:ascii="Calibri" w:hAnsi="Calibri" w:cs="Calibri"/>
          <w:sz w:val="24"/>
          <w:szCs w:val="24"/>
          <w:lang w:eastAsia="en-GB"/>
        </w:rPr>
      </w:pPr>
    </w:p>
    <w:p w14:paraId="35AD903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participants mentioned the importance of having a designated person to lead on involvement – a coordinator. However, it was also acknowledged that involvement was relevant to everyone at every level within the sites and was usually most effective when it wasn’t all left to one staff member:</w:t>
      </w:r>
    </w:p>
    <w:p w14:paraId="5E83526B" w14:textId="77777777" w:rsidR="002D7535" w:rsidRPr="002D7535" w:rsidRDefault="002D7535" w:rsidP="002D7535">
      <w:pPr>
        <w:spacing w:after="0" w:line="240" w:lineRule="auto"/>
        <w:rPr>
          <w:rFonts w:cstheme="minorHAnsi"/>
          <w:sz w:val="24"/>
          <w:szCs w:val="24"/>
        </w:rPr>
      </w:pPr>
    </w:p>
    <w:p w14:paraId="6EFDC00A"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There was quite a big team of us we had, erm, eight of us on the project so we had one person who led on PPI but actually I was quite involved as a senior PI [Principle Investigator], erm, and did quite a lot with them [staff member who led on involvement]. And then we sometimes brought in one or two of the others depending on what was needed. So, we were lucky, because you don't often get a big team, you know, often there's only a couple of people (laughs) you know, there's only a few people doing the work. But actually, we shared it around and it worked very well. (academic/clinician, 19)</w:t>
      </w:r>
    </w:p>
    <w:p w14:paraId="17BD326D" w14:textId="77777777" w:rsidR="002D7535" w:rsidRPr="002D7535" w:rsidRDefault="002D7535" w:rsidP="002D7535">
      <w:pPr>
        <w:spacing w:after="0" w:line="240" w:lineRule="auto"/>
        <w:rPr>
          <w:rFonts w:ascii="Calibri" w:eastAsia="Calibri" w:hAnsi="Calibri" w:cs="Calibri"/>
        </w:rPr>
      </w:pPr>
    </w:p>
    <w:p w14:paraId="50443D9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suggested that it could be difficult for some staff as they were trying to fit involvement in to the rest of their work, for example as in the case of academics:</w:t>
      </w:r>
    </w:p>
    <w:p w14:paraId="64FA9F77" w14:textId="77777777" w:rsidR="002D7535" w:rsidRPr="002D7535" w:rsidRDefault="002D7535" w:rsidP="002D7535">
      <w:pPr>
        <w:spacing w:after="0" w:line="240" w:lineRule="auto"/>
        <w:rPr>
          <w:rFonts w:cstheme="minorHAnsi"/>
          <w:sz w:val="24"/>
          <w:szCs w:val="24"/>
        </w:rPr>
      </w:pPr>
    </w:p>
    <w:p w14:paraId="7DC4967B"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think you sort of become very conscious of, (laughs) is like there's me as like a jobbing palliative care researcher who’s like trying to contribute to improvements in public involvement locally, erm, and there's a whole world where like some people’s whole remit of their roles is about public involvement research and practice and, erm, and yeah I think there's so much that, you know, I don't know about. You sort of do your best to kind of dip into it and learn from it and engage with it but I think it is challenging when you're, erm, sort of on the periphery of that world as a researcher. (academic, 13)</w:t>
      </w:r>
    </w:p>
    <w:p w14:paraId="79CDEF5B" w14:textId="77777777" w:rsidR="002D7535" w:rsidRPr="002D7535" w:rsidRDefault="002D7535" w:rsidP="002D7535">
      <w:pPr>
        <w:spacing w:after="0" w:line="240" w:lineRule="auto"/>
        <w:rPr>
          <w:rFonts w:cstheme="minorHAnsi"/>
          <w:sz w:val="24"/>
          <w:szCs w:val="24"/>
        </w:rPr>
      </w:pPr>
    </w:p>
    <w:p w14:paraId="6C646DDE" w14:textId="31F4AFB2" w:rsidR="002D7535" w:rsidRPr="002D7535" w:rsidRDefault="00D03049" w:rsidP="002D7535">
      <w:pPr>
        <w:spacing w:after="0" w:line="240" w:lineRule="auto"/>
        <w:rPr>
          <w:rFonts w:cstheme="minorHAnsi"/>
          <w:b/>
          <w:bCs/>
          <w:sz w:val="24"/>
          <w:szCs w:val="24"/>
        </w:rPr>
      </w:pPr>
      <w:bookmarkStart w:id="317" w:name="Involvement6522"/>
      <w:bookmarkStart w:id="318" w:name="_Hlk138327990"/>
      <w:bookmarkEnd w:id="317"/>
      <w:r>
        <w:rPr>
          <w:rFonts w:cstheme="minorHAnsi"/>
          <w:b/>
          <w:bCs/>
          <w:sz w:val="24"/>
          <w:szCs w:val="24"/>
        </w:rPr>
        <w:t xml:space="preserve">6.5.2.2 </w:t>
      </w:r>
      <w:r w:rsidR="002D7535" w:rsidRPr="002D7535">
        <w:rPr>
          <w:rFonts w:cstheme="minorHAnsi"/>
          <w:b/>
          <w:bCs/>
          <w:sz w:val="24"/>
          <w:szCs w:val="24"/>
        </w:rPr>
        <w:t>Involvement coordinator</w:t>
      </w:r>
    </w:p>
    <w:bookmarkEnd w:id="318"/>
    <w:p w14:paraId="63D7C892" w14:textId="77777777" w:rsidR="002D7535" w:rsidRPr="002D7535" w:rsidRDefault="002D7535" w:rsidP="002D7535">
      <w:pPr>
        <w:spacing w:after="0" w:line="240" w:lineRule="auto"/>
        <w:rPr>
          <w:rFonts w:cstheme="minorHAnsi"/>
          <w:sz w:val="24"/>
          <w:szCs w:val="24"/>
        </w:rPr>
      </w:pPr>
    </w:p>
    <w:p w14:paraId="68366AA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sites had an involvement coordinator, who supported and facilitated public involvement within the centres. These were similar roles, however there were structural and other differences between the centres that impacted on the roles, as outlined throughout this findings section. In addition, the two roles in each site were set at different pay grades and were of differing hours. One was full time and set at a higher pay grade, the other was at a lower grade and half time only. The duties and responsibilities of the coordinators included the following, although neither coordinator undertook all these duties:</w:t>
      </w:r>
    </w:p>
    <w:p w14:paraId="0AA715F7" w14:textId="77777777" w:rsidR="002D7535" w:rsidRPr="002D7535" w:rsidRDefault="002D7535" w:rsidP="002D7535">
      <w:pPr>
        <w:spacing w:after="0" w:line="240" w:lineRule="auto"/>
        <w:rPr>
          <w:rFonts w:cstheme="minorHAnsi"/>
          <w:sz w:val="24"/>
          <w:szCs w:val="24"/>
        </w:rPr>
      </w:pPr>
    </w:p>
    <w:p w14:paraId="4702512A"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To develop, implement and/or have oversight of the involvement strategy</w:t>
      </w:r>
    </w:p>
    <w:p w14:paraId="3EF08715"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To support and facilitate involvement across centre projects and activities, including the development of and facilitation of public involvement workshops and meetings</w:t>
      </w:r>
    </w:p>
    <w:p w14:paraId="2C7B0DC4" w14:textId="77777777" w:rsidR="002D7535" w:rsidRPr="002D7535" w:rsidRDefault="002D7535" w:rsidP="002D7535">
      <w:pPr>
        <w:widowControl w:val="0"/>
        <w:numPr>
          <w:ilvl w:val="0"/>
          <w:numId w:val="60"/>
        </w:numPr>
        <w:tabs>
          <w:tab w:val="left" w:pos="280"/>
        </w:tabs>
        <w:autoSpaceDE w:val="0"/>
        <w:autoSpaceDN w:val="0"/>
        <w:spacing w:after="0" w:line="240" w:lineRule="auto"/>
        <w:ind w:right="307"/>
        <w:rPr>
          <w:color w:val="000000"/>
          <w:sz w:val="24"/>
          <w:szCs w:val="24"/>
        </w:rPr>
      </w:pPr>
      <w:r w:rsidRPr="002D7535">
        <w:rPr>
          <w:color w:val="000000"/>
          <w:sz w:val="24"/>
          <w:szCs w:val="24"/>
        </w:rPr>
        <w:t>To be the point of contact for researchers</w:t>
      </w:r>
    </w:p>
    <w:p w14:paraId="07CBE994" w14:textId="77777777" w:rsidR="002D7535" w:rsidRPr="002D7535" w:rsidRDefault="002D7535" w:rsidP="002D7535">
      <w:pPr>
        <w:widowControl w:val="0"/>
        <w:numPr>
          <w:ilvl w:val="0"/>
          <w:numId w:val="60"/>
        </w:numPr>
        <w:tabs>
          <w:tab w:val="left" w:pos="280"/>
        </w:tabs>
        <w:autoSpaceDE w:val="0"/>
        <w:autoSpaceDN w:val="0"/>
        <w:spacing w:after="0" w:line="240" w:lineRule="auto"/>
        <w:ind w:right="307"/>
        <w:rPr>
          <w:color w:val="000000"/>
          <w:sz w:val="24"/>
          <w:szCs w:val="24"/>
        </w:rPr>
      </w:pPr>
      <w:r w:rsidRPr="002D7535">
        <w:rPr>
          <w:color w:val="000000"/>
          <w:sz w:val="24"/>
          <w:szCs w:val="24"/>
        </w:rPr>
        <w:t>To offer advice and support to researchers</w:t>
      </w:r>
      <w:r w:rsidRPr="002D7535">
        <w:rPr>
          <w:color w:val="000000"/>
          <w:spacing w:val="-4"/>
          <w:sz w:val="24"/>
          <w:szCs w:val="24"/>
        </w:rPr>
        <w:t xml:space="preserve"> </w:t>
      </w:r>
      <w:r w:rsidRPr="002D7535">
        <w:rPr>
          <w:color w:val="000000"/>
          <w:sz w:val="24"/>
          <w:szCs w:val="24"/>
        </w:rPr>
        <w:t>on</w:t>
      </w:r>
      <w:r w:rsidRPr="002D7535">
        <w:rPr>
          <w:color w:val="000000"/>
          <w:spacing w:val="-1"/>
          <w:sz w:val="24"/>
          <w:szCs w:val="24"/>
        </w:rPr>
        <w:t xml:space="preserve"> </w:t>
      </w:r>
      <w:r w:rsidRPr="002D7535">
        <w:rPr>
          <w:color w:val="000000"/>
          <w:sz w:val="24"/>
          <w:szCs w:val="24"/>
        </w:rPr>
        <w:t>integrating</w:t>
      </w:r>
      <w:r w:rsidRPr="002D7535">
        <w:rPr>
          <w:color w:val="000000"/>
          <w:spacing w:val="-4"/>
          <w:sz w:val="24"/>
          <w:szCs w:val="24"/>
        </w:rPr>
        <w:t xml:space="preserve"> </w:t>
      </w:r>
      <w:r w:rsidRPr="002D7535">
        <w:rPr>
          <w:color w:val="000000"/>
          <w:sz w:val="24"/>
          <w:szCs w:val="24"/>
        </w:rPr>
        <w:t>involvement</w:t>
      </w:r>
      <w:r w:rsidRPr="002D7535">
        <w:rPr>
          <w:color w:val="000000"/>
          <w:spacing w:val="-2"/>
          <w:sz w:val="24"/>
          <w:szCs w:val="24"/>
        </w:rPr>
        <w:t xml:space="preserve"> </w:t>
      </w:r>
      <w:r w:rsidRPr="002D7535">
        <w:rPr>
          <w:color w:val="000000"/>
          <w:sz w:val="24"/>
          <w:szCs w:val="24"/>
        </w:rPr>
        <w:t>into research</w:t>
      </w:r>
      <w:r w:rsidRPr="002D7535">
        <w:rPr>
          <w:color w:val="000000"/>
          <w:spacing w:val="-15"/>
          <w:sz w:val="24"/>
          <w:szCs w:val="24"/>
        </w:rPr>
        <w:t xml:space="preserve"> </w:t>
      </w:r>
      <w:r w:rsidRPr="002D7535">
        <w:rPr>
          <w:color w:val="000000"/>
          <w:sz w:val="24"/>
          <w:szCs w:val="24"/>
        </w:rPr>
        <w:t>projects,</w:t>
      </w:r>
      <w:r w:rsidRPr="002D7535">
        <w:rPr>
          <w:color w:val="000000"/>
          <w:spacing w:val="-15"/>
          <w:sz w:val="24"/>
          <w:szCs w:val="24"/>
        </w:rPr>
        <w:t xml:space="preserve"> </w:t>
      </w:r>
      <w:r w:rsidRPr="002D7535">
        <w:rPr>
          <w:color w:val="000000"/>
          <w:sz w:val="24"/>
          <w:szCs w:val="24"/>
        </w:rPr>
        <w:t>including</w:t>
      </w:r>
      <w:r w:rsidRPr="002D7535">
        <w:rPr>
          <w:color w:val="000000"/>
          <w:spacing w:val="-15"/>
          <w:sz w:val="24"/>
          <w:szCs w:val="24"/>
        </w:rPr>
        <w:t xml:space="preserve"> </w:t>
      </w:r>
      <w:r w:rsidRPr="002D7535">
        <w:rPr>
          <w:color w:val="000000"/>
          <w:sz w:val="24"/>
          <w:szCs w:val="24"/>
        </w:rPr>
        <w:t>finding involvement</w:t>
      </w:r>
      <w:r w:rsidRPr="002D7535">
        <w:rPr>
          <w:color w:val="000000"/>
          <w:spacing w:val="-6"/>
          <w:sz w:val="24"/>
          <w:szCs w:val="24"/>
        </w:rPr>
        <w:t xml:space="preserve"> </w:t>
      </w:r>
      <w:r w:rsidRPr="002D7535">
        <w:rPr>
          <w:color w:val="000000"/>
          <w:sz w:val="24"/>
          <w:szCs w:val="24"/>
        </w:rPr>
        <w:t>contributors,</w:t>
      </w:r>
      <w:r w:rsidRPr="002D7535">
        <w:rPr>
          <w:color w:val="000000"/>
          <w:spacing w:val="-6"/>
          <w:sz w:val="24"/>
          <w:szCs w:val="24"/>
        </w:rPr>
        <w:t xml:space="preserve"> </w:t>
      </w:r>
      <w:r w:rsidRPr="002D7535">
        <w:rPr>
          <w:color w:val="000000"/>
          <w:sz w:val="24"/>
          <w:szCs w:val="24"/>
        </w:rPr>
        <w:t>setting</w:t>
      </w:r>
      <w:r w:rsidRPr="002D7535">
        <w:rPr>
          <w:color w:val="000000"/>
          <w:spacing w:val="-3"/>
          <w:sz w:val="24"/>
          <w:szCs w:val="24"/>
        </w:rPr>
        <w:t xml:space="preserve"> </w:t>
      </w:r>
      <w:r w:rsidRPr="002D7535">
        <w:rPr>
          <w:color w:val="000000"/>
          <w:sz w:val="24"/>
          <w:szCs w:val="24"/>
        </w:rPr>
        <w:t>up</w:t>
      </w:r>
      <w:r w:rsidRPr="002D7535">
        <w:rPr>
          <w:color w:val="000000"/>
          <w:spacing w:val="-7"/>
          <w:sz w:val="24"/>
          <w:szCs w:val="24"/>
        </w:rPr>
        <w:t xml:space="preserve"> </w:t>
      </w:r>
      <w:r w:rsidRPr="002D7535">
        <w:rPr>
          <w:color w:val="000000"/>
          <w:sz w:val="24"/>
          <w:szCs w:val="24"/>
        </w:rPr>
        <w:t xml:space="preserve">groups and encouraging good working </w:t>
      </w:r>
      <w:r w:rsidRPr="002D7535">
        <w:rPr>
          <w:color w:val="000000"/>
          <w:spacing w:val="-2"/>
          <w:sz w:val="24"/>
          <w:szCs w:val="24"/>
        </w:rPr>
        <w:t>relationships</w:t>
      </w:r>
    </w:p>
    <w:p w14:paraId="34CC9048"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lastRenderedPageBreak/>
        <w:t>To contribute to and deliver training to researchers and students</w:t>
      </w:r>
    </w:p>
    <w:p w14:paraId="26C7F8DE"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To create and sustain/be responsible for a network or group of public members</w:t>
      </w:r>
    </w:p>
    <w:p w14:paraId="60A326E7"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To offer support to and develop a learning programme for public members</w:t>
      </w:r>
    </w:p>
    <w:p w14:paraId="6E1845FB"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To develop resources and guidance on involvement, including on payment, for researchers and public members</w:t>
      </w:r>
    </w:p>
    <w:p w14:paraId="344194C3"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To oversee and process expense and remuneration claims from public members</w:t>
      </w:r>
    </w:p>
    <w:p w14:paraId="52F4C9F1" w14:textId="77777777"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To support the dissemination of the centre’s involvement activity, including managing and drafting public facing materials, including leaflets, social media and online forum</w:t>
      </w:r>
    </w:p>
    <w:p w14:paraId="13F3F8DF" w14:textId="0ECF6BCC" w:rsidR="002D7535" w:rsidRPr="002D7535" w:rsidRDefault="002D7535" w:rsidP="002D7535">
      <w:pPr>
        <w:numPr>
          <w:ilvl w:val="0"/>
          <w:numId w:val="60"/>
        </w:numPr>
        <w:spacing w:after="0" w:line="240" w:lineRule="auto"/>
        <w:contextualSpacing/>
        <w:rPr>
          <w:rFonts w:cstheme="minorHAnsi"/>
          <w:sz w:val="24"/>
          <w:szCs w:val="24"/>
        </w:rPr>
      </w:pPr>
      <w:r w:rsidRPr="002D7535">
        <w:rPr>
          <w:rFonts w:cstheme="minorHAnsi"/>
          <w:sz w:val="24"/>
          <w:szCs w:val="24"/>
        </w:rPr>
        <w:t xml:space="preserve">To attend and/or coordinate the centre’s strategic involvement group (Executive or Operational Involvement Group). </w:t>
      </w:r>
      <w:r w:rsidR="00C445FA">
        <w:rPr>
          <w:rFonts w:cstheme="minorHAnsi"/>
          <w:sz w:val="24"/>
          <w:szCs w:val="24"/>
        </w:rPr>
        <w:fldChar w:fldCharType="begin"/>
      </w:r>
      <w:r w:rsidR="00BC508B">
        <w:rPr>
          <w:rFonts w:cstheme="minorHAnsi"/>
          <w:sz w:val="24"/>
          <w:szCs w:val="24"/>
        </w:rPr>
        <w:instrText xml:space="preserve"> ADDIN EN.CITE &lt;EndNote&gt;&lt;Cite&gt;&lt;RecNum&gt;199424&lt;/RecNum&gt;&lt;DisplayText&gt;(Wolfson Palliative Care Research Centre 2019; CSI 2021c)&lt;/DisplayText&gt;&lt;record&gt;&lt;rec-number&gt;199424&lt;/rec-number&gt;&lt;foreign-keys&gt;&lt;key app="EN" db-id="eda99esr9arp52e20v2pftz4rp5s9x0evef5" timestamp="1674729904"&gt;199424&lt;/key&gt;&lt;/foreign-keys&gt;&lt;ref-type name="Report"&gt;27&lt;/ref-type&gt;&lt;contributors&gt;&lt;authors&gt;&lt;author&gt;CSI&lt;/author&gt;&lt;/authors&gt;&lt;tertiary-authors&gt;&lt;author&gt;King&amp;apos;s College London&lt;/author&gt;&lt;/tertiary-authors&gt;&lt;/contributors&gt;&lt;titles&gt;&lt;title&gt;Research Project and Coordination Assistant - vacancy template&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Cite&gt;&lt;RecNum&gt;199425&lt;/RecNum&gt;&lt;record&gt;&lt;rec-number&gt;199425&lt;/rec-number&gt;&lt;foreign-keys&gt;&lt;key app="EN" db-id="eda99esr9arp52e20v2pftz4rp5s9x0evef5" timestamp="1674730036"&gt;199425&lt;/key&gt;&lt;/foreign-keys&gt;&lt;ref-type name="Report"&gt;27&lt;/ref-type&gt;&lt;contributors&gt;&lt;authors&gt;&lt;author&gt;Wolfson Palliative Care Research Centre,&lt;/author&gt;&lt;/authors&gt;&lt;/contributors&gt;&lt;titles&gt;&lt;title&gt;Public Patient Involvement Co-ordinator. Job description&lt;/title&gt;&lt;/titles&gt;&lt;reprint-edition&gt;in file&lt;/reprint-edition&gt;&lt;dates&gt;&lt;year&gt;2019&lt;/year&gt;&lt;/dates&gt;&lt;pub-location&gt;Hull&lt;/pub-location&gt;&lt;publisher&gt;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w:t>
      </w:r>
      <w:r w:rsidR="00641CD6">
        <w:rPr>
          <w:rFonts w:cstheme="minorHAnsi"/>
          <w:noProof/>
          <w:sz w:val="24"/>
          <w:szCs w:val="24"/>
        </w:rPr>
        <w:t>WPCRC</w:t>
      </w:r>
      <w:r w:rsidR="00BC508B">
        <w:rPr>
          <w:rFonts w:cstheme="minorHAnsi"/>
          <w:noProof/>
          <w:sz w:val="24"/>
          <w:szCs w:val="24"/>
        </w:rPr>
        <w:t xml:space="preserve"> 2019; CSI 2021c)</w:t>
      </w:r>
      <w:r w:rsidR="00C445FA">
        <w:rPr>
          <w:rFonts w:cstheme="minorHAnsi"/>
          <w:sz w:val="24"/>
          <w:szCs w:val="24"/>
        </w:rPr>
        <w:fldChar w:fldCharType="end"/>
      </w:r>
    </w:p>
    <w:p w14:paraId="119F4015" w14:textId="77777777" w:rsidR="002D7535" w:rsidRPr="002D7535" w:rsidRDefault="002D7535" w:rsidP="002D7535">
      <w:pPr>
        <w:spacing w:after="0" w:line="240" w:lineRule="auto"/>
        <w:rPr>
          <w:rFonts w:cstheme="minorHAnsi"/>
          <w:sz w:val="24"/>
          <w:szCs w:val="24"/>
        </w:rPr>
      </w:pPr>
    </w:p>
    <w:p w14:paraId="256A1A88"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The coordinator role in both sites was highly appreciated by many participants and regarded as a significant factor in effective involvement. As one academic said: “t</w:t>
      </w:r>
      <w:r w:rsidRPr="002D7535">
        <w:rPr>
          <w:rFonts w:ascii="Calibri" w:hAnsi="Calibri" w:cs="Calibri"/>
          <w:sz w:val="24"/>
          <w:szCs w:val="24"/>
        </w:rPr>
        <w:t>he value of somebody like that to give meaning more than just a bit of lip service to your PPI involvement, I think is really important”. (academic/clinician, 6). It was recognised that not all universities had such a role: “</w:t>
      </w:r>
      <w:r w:rsidRPr="002D7535">
        <w:rPr>
          <w:rFonts w:ascii="Calibri" w:hAnsi="Calibri" w:cs="Calibri"/>
          <w:sz w:val="24"/>
          <w:szCs w:val="24"/>
          <w:lang w:eastAsia="en-GB"/>
        </w:rPr>
        <w:t xml:space="preserve">a coordinator you don't always have the luxury of that. You know, erm, I am lucky. Yes that’s a huge advantage” (patient/carer, 18). </w:t>
      </w:r>
      <w:r w:rsidRPr="002D7535">
        <w:rPr>
          <w:rFonts w:ascii="Calibri" w:hAnsi="Calibri" w:cs="Calibri"/>
          <w:sz w:val="24"/>
          <w:szCs w:val="24"/>
        </w:rPr>
        <w:t xml:space="preserve">The ability of the coordinators to provide dedicated time to involvement was particularly valued:  </w:t>
      </w:r>
    </w:p>
    <w:p w14:paraId="72889005" w14:textId="77777777" w:rsidR="002D7535" w:rsidRPr="002D7535" w:rsidRDefault="002D7535" w:rsidP="002D7535">
      <w:pPr>
        <w:spacing w:after="0" w:line="240" w:lineRule="auto"/>
        <w:rPr>
          <w:rFonts w:ascii="Calibri" w:hAnsi="Calibri" w:cs="Calibri"/>
          <w:sz w:val="24"/>
          <w:szCs w:val="24"/>
        </w:rPr>
      </w:pPr>
    </w:p>
    <w:p w14:paraId="7C0A0DFE"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So it really is helpful I've learnt, if you've got people with dedicated protected time to support the whole PPI process…I think if you can get, even if it’s a bit of somebody’s time it just helps so much because it means that not every project has to reinvent the wheel around a contract or a set of terms of references or how do they find the latest INVOLVE guidance or what's the payment structure, you know. You've got somebody like [coordinator] who can marshal all that stuff and put it in one place and we all can access it. (academic/clinician, 19)</w:t>
      </w:r>
    </w:p>
    <w:p w14:paraId="28C7C4FB" w14:textId="77777777" w:rsidR="002D7535" w:rsidRPr="002D7535" w:rsidRDefault="002D7535" w:rsidP="002D7535">
      <w:pPr>
        <w:spacing w:after="0" w:line="240" w:lineRule="auto"/>
        <w:rPr>
          <w:rFonts w:cstheme="minorHAnsi"/>
          <w:sz w:val="24"/>
          <w:szCs w:val="24"/>
        </w:rPr>
      </w:pPr>
    </w:p>
    <w:p w14:paraId="12DCA6D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significance of the coordinators being able to work with a broader supportive group of staff was highlighted. These were often members of the strategic involvement group at each site:</w:t>
      </w:r>
    </w:p>
    <w:p w14:paraId="35F8DE18" w14:textId="77777777" w:rsidR="002D7535" w:rsidRPr="002D7535" w:rsidRDefault="002D7535" w:rsidP="002D7535">
      <w:pPr>
        <w:spacing w:after="0" w:line="240" w:lineRule="auto"/>
        <w:rPr>
          <w:rFonts w:cstheme="minorHAnsi"/>
          <w:sz w:val="24"/>
          <w:szCs w:val="24"/>
        </w:rPr>
      </w:pPr>
    </w:p>
    <w:p w14:paraId="276D18B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as the coordinator, they're on a day to day, and particularly their role in delivering the objectives and things, you know, it’s very much [coordinator], you know. [Coordinator] is the one on a day to day, has a handle on, that’s sort of what they’re working towards, you know, what are they for this year and next year and then obviously with the Strategy Group, erm, and then from the Strategy Group members will then work on different, erm, aspect or different objectives supporting [coordinator] in in the delivery of those. (academic/ex-clinician, 12)</w:t>
      </w:r>
    </w:p>
    <w:p w14:paraId="1F59B75D" w14:textId="77777777" w:rsidR="002D7535" w:rsidRPr="002D7535" w:rsidRDefault="002D7535" w:rsidP="002D7535">
      <w:pPr>
        <w:spacing w:after="0" w:line="240" w:lineRule="auto"/>
        <w:rPr>
          <w:rFonts w:cstheme="minorHAnsi"/>
          <w:sz w:val="24"/>
          <w:szCs w:val="24"/>
        </w:rPr>
      </w:pPr>
    </w:p>
    <w:p w14:paraId="4FDC3BE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coordinator role was described in a number of ways, sometimes as an expert or specialist in public involvement alongside, for example, a librarian who is a specialist in systematic reviews or a statistician. It was suggested that the coordinator could attend regular meetings with other staff to enable them to be seen more as part of the team. Several participants believed that the role was perhaps best placed alongside other research support staff:</w:t>
      </w:r>
    </w:p>
    <w:p w14:paraId="4EF40ECC" w14:textId="77777777" w:rsidR="002D7535" w:rsidRPr="002D7535" w:rsidRDefault="002D7535" w:rsidP="002D7535">
      <w:pPr>
        <w:spacing w:after="0" w:line="240" w:lineRule="auto"/>
        <w:rPr>
          <w:rFonts w:ascii="Calibri" w:hAnsi="Calibri" w:cs="Calibri"/>
          <w:sz w:val="24"/>
          <w:szCs w:val="24"/>
          <w:lang w:eastAsia="en-GB"/>
        </w:rPr>
      </w:pPr>
    </w:p>
    <w:p w14:paraId="03E89330"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They have an entire research support office and there's people in there that have all different kinds of roles. And I think actually, maybe public involvement kind of sits there. It’s research support isn’t it? And it’s just as essential as doing your grant applications and budgeting and all of the other kind of generic things that you need to do in research, so yeah. (coordinator, 17)</w:t>
      </w:r>
    </w:p>
    <w:p w14:paraId="0C633B35" w14:textId="77777777" w:rsidR="002D7535" w:rsidRPr="002D7535" w:rsidRDefault="002D7535" w:rsidP="002D7535">
      <w:pPr>
        <w:spacing w:after="0" w:line="240" w:lineRule="auto"/>
        <w:rPr>
          <w:rFonts w:ascii="Calibri" w:hAnsi="Calibri" w:cs="Calibri"/>
          <w:sz w:val="24"/>
          <w:szCs w:val="24"/>
          <w:lang w:eastAsia="en-GB"/>
        </w:rPr>
      </w:pPr>
    </w:p>
    <w:p w14:paraId="55E31E8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coordinators sometimes worked closely with academics on individual research studies, took time to understand what the academic wanted to do and carried out tasks such as advising and supporting with recruitment or assisted in setting up workshops or groups for public members. This enabled researchers to focus on what they were trying to achieve in studies. Not all researchers worked with the coordinator in this manner in their site, as they may have already established the involvement in their study, however everyone was aware of the role.</w:t>
      </w:r>
    </w:p>
    <w:p w14:paraId="0516ABFD" w14:textId="77777777" w:rsidR="002D7535" w:rsidRPr="002D7535" w:rsidRDefault="002D7535" w:rsidP="002D7535">
      <w:pPr>
        <w:spacing w:after="0" w:line="240" w:lineRule="auto"/>
        <w:rPr>
          <w:rFonts w:cstheme="minorHAnsi"/>
          <w:sz w:val="24"/>
          <w:szCs w:val="24"/>
        </w:rPr>
      </w:pPr>
    </w:p>
    <w:p w14:paraId="51D0A9F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cknowledged that involvement was becoming a more complex area and the coordinators were able to keep up to date, and provide information and support when new national guidance was produced:</w:t>
      </w:r>
    </w:p>
    <w:p w14:paraId="4D14D373" w14:textId="77777777" w:rsidR="002D7535" w:rsidRPr="002D7535" w:rsidRDefault="002D7535" w:rsidP="002D7535">
      <w:pPr>
        <w:spacing w:after="0" w:line="240" w:lineRule="auto"/>
        <w:rPr>
          <w:rFonts w:cstheme="minorHAnsi"/>
          <w:sz w:val="24"/>
          <w:szCs w:val="24"/>
        </w:rPr>
      </w:pPr>
    </w:p>
    <w:p w14:paraId="3300CC81"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think I sometimes struggle with how we, erm, where we get the structure from, if that makes sense…NIHR guidance. Erm, which doesn’t always fit every situation and sometimes our, erm, sort of inhouse maybe policies and stuff might be a little bit outdated and I guess it’s helpful having a PPI coordinator, erm, definitely someone who like [coordinator] is very experienced and up to date on those things. (academic, 2)</w:t>
      </w:r>
    </w:p>
    <w:p w14:paraId="40B22FA7" w14:textId="77777777" w:rsidR="002D7535" w:rsidRPr="002D7535" w:rsidRDefault="002D7535" w:rsidP="002D7535">
      <w:pPr>
        <w:spacing w:after="0" w:line="240" w:lineRule="auto"/>
        <w:ind w:left="720"/>
        <w:rPr>
          <w:rFonts w:ascii="Calibri" w:hAnsi="Calibri" w:cs="Calibri"/>
          <w:sz w:val="24"/>
          <w:szCs w:val="24"/>
        </w:rPr>
      </w:pPr>
    </w:p>
    <w:p w14:paraId="0EDAFBC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support and training aspects of the role were also appreciated. It was felt to be important for researchers to have somebody to support them, particularly for those who had never done involvement previously. One academic explained:</w:t>
      </w:r>
    </w:p>
    <w:p w14:paraId="01F8C5AD" w14:textId="77777777" w:rsidR="002D7535" w:rsidRPr="002D7535" w:rsidRDefault="002D7535" w:rsidP="002D7535">
      <w:pPr>
        <w:spacing w:after="0" w:line="240" w:lineRule="auto"/>
        <w:rPr>
          <w:rFonts w:cstheme="minorHAnsi"/>
          <w:sz w:val="24"/>
          <w:szCs w:val="24"/>
        </w:rPr>
      </w:pPr>
    </w:p>
    <w:p w14:paraId="3FC437E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mean having someone who just goes around and does your training and helps support people, who knows where all the other groups are. I mean their list of people that we could go to see if we could find some PPI is just incredibly helpful…And so a lot of informal support, training, education resources that we've access to.</w:t>
      </w:r>
      <w:r w:rsidRPr="002D7535">
        <w:rPr>
          <w:rFonts w:ascii="Calibri" w:hAnsi="Calibri" w:cs="Calibri"/>
          <w:b/>
          <w:bCs/>
        </w:rPr>
        <w:t xml:space="preserve"> </w:t>
      </w:r>
      <w:r w:rsidRPr="002D7535">
        <w:rPr>
          <w:rFonts w:ascii="Calibri" w:hAnsi="Calibri" w:cs="Calibri"/>
          <w:sz w:val="24"/>
          <w:szCs w:val="24"/>
        </w:rPr>
        <w:t>(academic/clinician, 6)</w:t>
      </w:r>
    </w:p>
    <w:p w14:paraId="65A20372" w14:textId="77777777" w:rsidR="002D7535" w:rsidRPr="002D7535" w:rsidRDefault="002D7535" w:rsidP="002D7535">
      <w:pPr>
        <w:spacing w:after="0" w:line="240" w:lineRule="auto"/>
        <w:rPr>
          <w:rFonts w:ascii="Calibri" w:hAnsi="Calibri" w:cs="Calibri"/>
          <w:sz w:val="24"/>
          <w:szCs w:val="24"/>
        </w:rPr>
      </w:pPr>
    </w:p>
    <w:p w14:paraId="136B0B6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orking with students or early career researchers was mentioned as being particularly important, so they could be supported in developing their involvement practices early in their careers. Some participants mentioned students from outside the UK, particularly those from low and middle income countries, who were sometimes new to the idea of involvement. It was recognised that undertaking involvement could be nerve-wracking, because academics were exposing their research to challenge or criticism from public members who they sometimes perceived as not knowing as much about research as they themselves did, and they also didn’t know what to expect:</w:t>
      </w:r>
    </w:p>
    <w:p w14:paraId="0CA2145D" w14:textId="77777777" w:rsidR="002D7535" w:rsidRPr="002D7535" w:rsidRDefault="002D7535" w:rsidP="002D7535">
      <w:pPr>
        <w:spacing w:after="0" w:line="240" w:lineRule="auto"/>
        <w:rPr>
          <w:rFonts w:cstheme="minorHAnsi"/>
          <w:sz w:val="24"/>
          <w:szCs w:val="24"/>
        </w:rPr>
      </w:pPr>
    </w:p>
    <w:p w14:paraId="40F3FD5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 xml:space="preserve">It’s something that they have to do, it’s not something that they're necessarily, quite a lot of them have never done public involvement before. </w:t>
      </w:r>
      <w:r w:rsidRPr="002D7535">
        <w:rPr>
          <w:rFonts w:cstheme="minorHAnsi"/>
          <w:sz w:val="24"/>
          <w:szCs w:val="24"/>
        </w:rPr>
        <w:t>They’re a bit nervous of it, don’t quite understand the difference between public involvement and qualitative research, because it can sound quite similar, so I think it’s really helpful to them to have somebody to talk it through with and reflect on what it is and what they want to achieve through it, so we have a lot of to-ing and fro-ing. (coordinator, 17)</w:t>
      </w:r>
    </w:p>
    <w:p w14:paraId="6B4BC0DC" w14:textId="77777777" w:rsidR="002D7535" w:rsidRPr="002D7535" w:rsidRDefault="002D7535" w:rsidP="002D7535">
      <w:pPr>
        <w:spacing w:after="0" w:line="240" w:lineRule="auto"/>
        <w:rPr>
          <w:rFonts w:cstheme="minorHAnsi"/>
          <w:sz w:val="24"/>
          <w:szCs w:val="24"/>
        </w:rPr>
      </w:pPr>
    </w:p>
    <w:p w14:paraId="54329D3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articipants also referred to the coordinator role as a bridge between academics and public members. One of the coordinators described the different tasks they carried out in that liaison role:</w:t>
      </w:r>
    </w:p>
    <w:p w14:paraId="34C683BA" w14:textId="77777777" w:rsidR="002D7535" w:rsidRPr="002D7535" w:rsidRDefault="002D7535" w:rsidP="002D7535">
      <w:pPr>
        <w:spacing w:after="0" w:line="240" w:lineRule="auto"/>
        <w:rPr>
          <w:rFonts w:cstheme="minorHAnsi"/>
          <w:sz w:val="24"/>
          <w:szCs w:val="24"/>
        </w:rPr>
      </w:pPr>
    </w:p>
    <w:p w14:paraId="3EB83F40"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I'm trying to help both sides understand each other really. I don’t know that I always succeed but sometimes I will ask questions that I feel that the PPI contributors haven’t </w:t>
      </w:r>
      <w:r w:rsidRPr="002D7535">
        <w:rPr>
          <w:rFonts w:ascii="Calibri" w:hAnsi="Calibri" w:cs="Calibri"/>
          <w:sz w:val="24"/>
          <w:szCs w:val="24"/>
          <w:lang w:eastAsia="en-GB"/>
        </w:rPr>
        <w:lastRenderedPageBreak/>
        <w:t>picked up on that I think need kind of drawing out a bit. Sometimes I might help to explain something about the research that I feel that the researcher has not kind of done very well so I think that can be helpful for them and I'm kind of, I suppose it’s helpful to have somebody who sits in that middle position in a session like that. (coordinator, 17)</w:t>
      </w:r>
    </w:p>
    <w:p w14:paraId="3D5F5B6F" w14:textId="77777777" w:rsidR="002D7535" w:rsidRPr="002D7535" w:rsidRDefault="002D7535" w:rsidP="002D7535">
      <w:pPr>
        <w:spacing w:after="0" w:line="240" w:lineRule="auto"/>
        <w:rPr>
          <w:rFonts w:cstheme="minorHAnsi"/>
          <w:sz w:val="24"/>
          <w:szCs w:val="24"/>
        </w:rPr>
      </w:pPr>
    </w:p>
    <w:p w14:paraId="0E437B5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ssisting with communication, in particular the language used, was an important aspect of the role. One of the coordinators explained how they tried to ensure that all communication from the researchers to public members was clear and understandable. They spent time encouraging researchers to communicate clearly in plain language, so all public members could become involved:</w:t>
      </w:r>
    </w:p>
    <w:p w14:paraId="4DE01738" w14:textId="77777777" w:rsidR="002D7535" w:rsidRPr="002D7535" w:rsidRDefault="002D7535" w:rsidP="002D7535">
      <w:pPr>
        <w:spacing w:after="0" w:line="240" w:lineRule="auto"/>
        <w:rPr>
          <w:rFonts w:cstheme="minorHAnsi"/>
          <w:sz w:val="24"/>
          <w:szCs w:val="24"/>
        </w:rPr>
      </w:pPr>
    </w:p>
    <w:p w14:paraId="28E78BE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f they [public members] can’t even understand it, and I think that’s our responsibility to make that clear…If we send something out and people can’t understand it that’s our responsibility to sort that out. I don’t think that it’s the fault of the people that can’t understand it. I think we have a particular language don’t we within research? (coordinator, 17)</w:t>
      </w:r>
    </w:p>
    <w:p w14:paraId="55EFA8A3" w14:textId="77777777" w:rsidR="002D7535" w:rsidRPr="002D7535" w:rsidRDefault="002D7535" w:rsidP="002D7535">
      <w:pPr>
        <w:spacing w:after="0" w:line="240" w:lineRule="auto"/>
        <w:rPr>
          <w:rFonts w:cstheme="minorHAnsi"/>
          <w:sz w:val="24"/>
          <w:szCs w:val="24"/>
        </w:rPr>
      </w:pPr>
    </w:p>
    <w:p w14:paraId="66254F2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Communication was also relevant to how researchers provided feedback to public members that they’d worked with. One coordinator described how they often took notes in involvement meetings and circulated these to both the researchers and public members for comment and information. They felt this provided some limited feedback for public members. The coordinator then encouraged the researchers to keep in contact with the public members, however, they acknowledged this needed further work:</w:t>
      </w:r>
    </w:p>
    <w:p w14:paraId="40597DA1" w14:textId="77777777" w:rsidR="002D7535" w:rsidRPr="002D7535" w:rsidRDefault="002D7535" w:rsidP="002D7535">
      <w:pPr>
        <w:spacing w:after="0" w:line="240" w:lineRule="auto"/>
        <w:rPr>
          <w:rFonts w:cstheme="minorHAnsi"/>
          <w:sz w:val="24"/>
          <w:szCs w:val="24"/>
        </w:rPr>
      </w:pPr>
    </w:p>
    <w:p w14:paraId="44355EC2"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t does tend to fall to me to keep the public contributors informed and that’s quite hard because I mean obviously it’s not my research is it? So, unless the researcher shares something with me then I can’t share it with those people, so yeah that’s quite difficult but I think we definitely do need to. (coordinator, 17)</w:t>
      </w:r>
    </w:p>
    <w:p w14:paraId="4E810713" w14:textId="77777777" w:rsidR="002D7535" w:rsidRPr="002D7535" w:rsidRDefault="002D7535" w:rsidP="002D7535">
      <w:pPr>
        <w:spacing w:after="0" w:line="240" w:lineRule="auto"/>
        <w:rPr>
          <w:rFonts w:cstheme="minorHAnsi"/>
          <w:sz w:val="24"/>
          <w:szCs w:val="24"/>
        </w:rPr>
      </w:pPr>
    </w:p>
    <w:p w14:paraId="46F9527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it was useful for the coordinators to provide greater context for a study, to enable public members to better understand the research undertaken. So, they would approach researchers for further information and feed this back to the public members. Regular ongoing communication from the coordinator was valued:</w:t>
      </w:r>
    </w:p>
    <w:p w14:paraId="65DEAFDF" w14:textId="77777777" w:rsidR="002D7535" w:rsidRPr="002D7535" w:rsidRDefault="002D7535" w:rsidP="002D7535">
      <w:pPr>
        <w:spacing w:after="0" w:line="240" w:lineRule="auto"/>
        <w:rPr>
          <w:rFonts w:cstheme="minorHAnsi"/>
          <w:sz w:val="24"/>
          <w:szCs w:val="24"/>
        </w:rPr>
      </w:pPr>
    </w:p>
    <w:p w14:paraId="2B0DE0C5"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And the person who does the PPI coordination, they’re absolutely brilliant, erm, we are communicating very regularly, I would say perhaps a lot more than on other projects, erm, and we get on very well so that’s been a bonus. Er, they’re kind of the liaison person between [the researcher] and me I would say. (patient/carer, 18)</w:t>
      </w:r>
    </w:p>
    <w:p w14:paraId="4E74A87A" w14:textId="77777777" w:rsidR="002D7535" w:rsidRPr="002D7535" w:rsidRDefault="002D7535" w:rsidP="002D7535">
      <w:pPr>
        <w:spacing w:after="0" w:line="240" w:lineRule="auto"/>
        <w:rPr>
          <w:rFonts w:ascii="Calibri" w:hAnsi="Calibri" w:cs="Calibri"/>
          <w:sz w:val="24"/>
          <w:szCs w:val="24"/>
        </w:rPr>
      </w:pPr>
    </w:p>
    <w:p w14:paraId="6C703206"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rPr>
        <w:t xml:space="preserve">Occasionally difficult situations were encountered by the coordinators, that could be hard to manage. Several examples were provided, including where a public member had tried to claim for meetings which they hadn’t attended and another when several public members had resigned because they felt the payment rates were too low. Public members also contacted </w:t>
      </w:r>
      <w:r w:rsidRPr="002D7535">
        <w:rPr>
          <w:rFonts w:ascii="Calibri" w:hAnsi="Calibri" w:cs="Calibri"/>
          <w:sz w:val="24"/>
          <w:szCs w:val="24"/>
          <w:lang w:eastAsia="en-GB"/>
        </w:rPr>
        <w:t>the coordinator when they had encountered difficulties in their involvement or when they didn’t quite know what their remit was. They found it helpful to talk things through with the coordinator, who was able to boost their confidence and provide guidance as to what to do:</w:t>
      </w:r>
    </w:p>
    <w:p w14:paraId="273C0AFD"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hAnsi="Calibri" w:cs="Calibri"/>
          <w:sz w:val="24"/>
          <w:szCs w:val="24"/>
          <w:lang w:eastAsia="en-GB"/>
        </w:rPr>
      </w:pPr>
    </w:p>
    <w:p w14:paraId="457E5AA9"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rPr>
        <w:t xml:space="preserve">I think they are amazing, erm, they are very cool and they, erm, look at things very widely. I think, erm, without them I would have been rather lost, does that make sense? Yeah…you </w:t>
      </w:r>
      <w:r w:rsidRPr="002D7535">
        <w:rPr>
          <w:rFonts w:ascii="Calibri" w:hAnsi="Calibri" w:cs="Calibri"/>
          <w:sz w:val="24"/>
          <w:szCs w:val="24"/>
        </w:rPr>
        <w:lastRenderedPageBreak/>
        <w:t>know, it is a huge responsibility but, erm, I think [coordinator’s] given us guidance and so I'm feeling slightly more confident (laughs)…</w:t>
      </w:r>
      <w:r w:rsidRPr="002D7535">
        <w:rPr>
          <w:rFonts w:ascii="Calibri" w:hAnsi="Calibri" w:cs="Calibri"/>
          <w:sz w:val="24"/>
          <w:szCs w:val="24"/>
          <w:lang w:eastAsia="en-GB"/>
        </w:rPr>
        <w:t>And they, erm, always come out with good ideas how to resolve the situation (laughs). (public member, 9a)</w:t>
      </w:r>
    </w:p>
    <w:p w14:paraId="1B68DB91" w14:textId="77777777" w:rsidR="002D7535" w:rsidRPr="002D7535" w:rsidRDefault="002D7535" w:rsidP="002D7535">
      <w:pPr>
        <w:spacing w:after="0" w:line="240" w:lineRule="auto"/>
        <w:rPr>
          <w:rFonts w:ascii="Calibri" w:hAnsi="Calibri" w:cs="Calibri"/>
          <w:sz w:val="24"/>
          <w:szCs w:val="24"/>
        </w:rPr>
      </w:pPr>
    </w:p>
    <w:p w14:paraId="20BBF8C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academics commented on how the coordinator role, as a single point of contact, provided a valuable opportunity for someone to lead on involvement and to be instrumental in furthering involvement throughout their centre:</w:t>
      </w:r>
    </w:p>
    <w:p w14:paraId="6644DA57" w14:textId="77777777" w:rsidR="002D7535" w:rsidRPr="002D7535" w:rsidRDefault="002D7535" w:rsidP="002D7535">
      <w:pPr>
        <w:spacing w:after="0" w:line="240" w:lineRule="auto"/>
        <w:rPr>
          <w:rFonts w:cstheme="minorHAnsi"/>
          <w:sz w:val="24"/>
          <w:szCs w:val="24"/>
        </w:rPr>
      </w:pPr>
    </w:p>
    <w:p w14:paraId="7A791DD5"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We then secured money for a year of salary, erm, for two days so they were employed at 40% for two days but that, if anything, that pump priming enabled us to, erm, I suppose realise more of our sort of strategic ambitions. And then I think as a group it very much demonstrated that it was essential to have somebody with dedicated time for patient and public involvement and that we absolutely needed to prioritise that and so that was really then what has enabled us to, erm, continue to grow really I think in having a bit of dedicated time. (academic/ex-clinician, 12)</w:t>
      </w:r>
    </w:p>
    <w:p w14:paraId="137A799B" w14:textId="77777777" w:rsidR="002D7535" w:rsidRPr="002D7535" w:rsidRDefault="002D7535" w:rsidP="002D7535">
      <w:pPr>
        <w:spacing w:after="0" w:line="240" w:lineRule="auto"/>
        <w:rPr>
          <w:rFonts w:ascii="Calibri" w:hAnsi="Calibri" w:cs="Calibri"/>
          <w:sz w:val="24"/>
          <w:szCs w:val="24"/>
        </w:rPr>
      </w:pPr>
    </w:p>
    <w:p w14:paraId="5C97E149"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It was recognised, however, that it was impractical for the coordinator to lead on or even support the involvement in every research study. Some academics felt that the part time coordinator post needed increased hours and that both posts were limited in capacity. For involvement to be sustainable it was important that everyone took on responsibility for it. O</w:t>
      </w:r>
      <w:r w:rsidRPr="002D7535">
        <w:rPr>
          <w:rFonts w:cstheme="minorHAnsi"/>
          <w:sz w:val="24"/>
          <w:szCs w:val="24"/>
        </w:rPr>
        <w:t>ne of the coordinators described an example that highlighted this:</w:t>
      </w:r>
    </w:p>
    <w:p w14:paraId="49AA8D47" w14:textId="77777777" w:rsidR="002D7535" w:rsidRPr="002D7535" w:rsidRDefault="002D7535" w:rsidP="002D7535">
      <w:pPr>
        <w:spacing w:after="0" w:line="240" w:lineRule="auto"/>
        <w:rPr>
          <w:rFonts w:cstheme="minorHAnsi"/>
          <w:sz w:val="24"/>
          <w:szCs w:val="24"/>
        </w:rPr>
      </w:pPr>
    </w:p>
    <w:p w14:paraId="2EFABBE1"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ll the metrics have to come through to me and I have to make sense of them, erm, whereas in fact a lot of the metrics are for them [researchers]. (laughs) They're for them to kind of monitor their own public involvement, do you know what I mean? And I just need a really high level summary of that I don't need all the detail necessarily do I? So, there is still a bit of that tendency…But, I think it should go through to them and then they send me a summary do you know what I mean? Otherwise, I'm going to get swamped. (coordinator, 17)</w:t>
      </w:r>
    </w:p>
    <w:p w14:paraId="64066D78" w14:textId="77777777" w:rsidR="002D7535" w:rsidRPr="002D7535" w:rsidRDefault="002D7535" w:rsidP="002D7535">
      <w:pPr>
        <w:spacing w:after="0" w:line="240" w:lineRule="auto"/>
        <w:rPr>
          <w:rFonts w:cstheme="minorHAnsi"/>
          <w:sz w:val="24"/>
          <w:szCs w:val="24"/>
        </w:rPr>
      </w:pPr>
    </w:p>
    <w:p w14:paraId="65A2806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remit of one of the coordinators was problematic. Initially, when the coordinator established the involvement network in that centre, it was comprised solely of those public members with experience of or an interest in cancer, and then later broadened to include other public members:</w:t>
      </w:r>
    </w:p>
    <w:p w14:paraId="26254AF6" w14:textId="77777777" w:rsidR="002D7535" w:rsidRPr="002D7535" w:rsidRDefault="002D7535" w:rsidP="002D7535">
      <w:pPr>
        <w:spacing w:after="0" w:line="240" w:lineRule="auto"/>
        <w:rPr>
          <w:rFonts w:cstheme="minorHAnsi"/>
          <w:sz w:val="24"/>
          <w:szCs w:val="24"/>
        </w:rPr>
      </w:pPr>
    </w:p>
    <w:p w14:paraId="7FB97AC8"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lang w:eastAsia="en-GB"/>
        </w:rPr>
        <w:t xml:space="preserve">So, it’s quite a complex organisational structure that I'm working within. So, in terms of Involve Hull it was set up in October/November of that same year, 2019, and it took me several months to get clear what the kind of the scope of the group, the purpose of the group was going to be. So, it’s basically a PPI network that has to focus, first of all, on the </w:t>
      </w:r>
      <w:r w:rsidRPr="002D7535">
        <w:rPr>
          <w:rFonts w:cstheme="minorHAnsi"/>
          <w:sz w:val="24"/>
          <w:szCs w:val="24"/>
        </w:rPr>
        <w:t xml:space="preserve">TRANSFORMing Cancer Outcomes </w:t>
      </w:r>
      <w:r w:rsidRPr="002D7535">
        <w:rPr>
          <w:rFonts w:cstheme="minorHAnsi"/>
          <w:sz w:val="24"/>
          <w:szCs w:val="24"/>
          <w:lang w:eastAsia="en-GB"/>
        </w:rPr>
        <w:t>research programme and then secondly on everything else which is undertaken within our research institute so I've got to run it as a kind of twin kind of network really which is quite hard. (coordinator, 17)</w:t>
      </w:r>
    </w:p>
    <w:p w14:paraId="09A84C70" w14:textId="77777777" w:rsidR="002D7535" w:rsidRPr="002D7535" w:rsidRDefault="002D7535" w:rsidP="002D7535">
      <w:pPr>
        <w:spacing w:after="0" w:line="240" w:lineRule="auto"/>
        <w:rPr>
          <w:rFonts w:cstheme="minorHAnsi"/>
          <w:sz w:val="24"/>
          <w:szCs w:val="24"/>
        </w:rPr>
      </w:pPr>
    </w:p>
    <w:p w14:paraId="188908E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main emphasis on the TRANSFORM programme therefore resulted in differing access to resources and notably to the coordinator for both public members and academics:</w:t>
      </w:r>
    </w:p>
    <w:p w14:paraId="5C266F50" w14:textId="77777777" w:rsidR="002D7535" w:rsidRPr="002D7535" w:rsidRDefault="002D7535" w:rsidP="002D7535">
      <w:pPr>
        <w:spacing w:after="0" w:line="240" w:lineRule="auto"/>
        <w:rPr>
          <w:rFonts w:cstheme="minorHAnsi"/>
          <w:sz w:val="24"/>
          <w:szCs w:val="24"/>
        </w:rPr>
      </w:pPr>
    </w:p>
    <w:p w14:paraId="4989262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For my line management people who are in the TRANSFORM Cancer programme, they have incredible access to them [coordinator] and amazing resource for them to use in all their projects but it’s a little bit inconsistent and patchy and it’s not the same for </w:t>
      </w:r>
      <w:r w:rsidRPr="002D7535">
        <w:rPr>
          <w:rFonts w:ascii="Calibri" w:hAnsi="Calibri" w:cs="Calibri"/>
          <w:sz w:val="24"/>
          <w:szCs w:val="24"/>
        </w:rPr>
        <w:lastRenderedPageBreak/>
        <w:t>everybody. So again, in a way, you know, part of me wants to say yet again cancer research gets the best deal. (academic/clinician, 6)</w:t>
      </w:r>
    </w:p>
    <w:p w14:paraId="2D899B0F" w14:textId="77777777" w:rsidR="002D7535" w:rsidRPr="002D7535" w:rsidRDefault="002D7535" w:rsidP="002D7535">
      <w:pPr>
        <w:spacing w:after="0" w:line="240" w:lineRule="auto"/>
        <w:rPr>
          <w:rFonts w:cstheme="minorHAnsi"/>
          <w:sz w:val="24"/>
          <w:szCs w:val="24"/>
        </w:rPr>
      </w:pPr>
    </w:p>
    <w:p w14:paraId="130E4FB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is caused continuing difficulties for all concerned, in particular for the coordinator, who understandably wanted to be able to offer the same level of support to all public members and all researchers but was constrained. Many participants in that site expressed the view that they wanted the role expanded so that the coordinator could provide support and resources to everyone within the site, both public members and academics. </w:t>
      </w:r>
    </w:p>
    <w:p w14:paraId="2714DAFA" w14:textId="77777777" w:rsidR="002D7535" w:rsidRPr="002D7535" w:rsidRDefault="002D7535" w:rsidP="002D7535">
      <w:pPr>
        <w:spacing w:after="0" w:line="240" w:lineRule="auto"/>
        <w:rPr>
          <w:rFonts w:cstheme="minorHAnsi"/>
          <w:sz w:val="24"/>
          <w:szCs w:val="24"/>
        </w:rPr>
      </w:pPr>
    </w:p>
    <w:p w14:paraId="662164D6" w14:textId="67434D56" w:rsidR="002D7535" w:rsidRPr="002D7535" w:rsidRDefault="00D03049" w:rsidP="002D7535">
      <w:pPr>
        <w:spacing w:after="0" w:line="240" w:lineRule="auto"/>
        <w:rPr>
          <w:rFonts w:cstheme="minorHAnsi"/>
          <w:b/>
          <w:bCs/>
          <w:sz w:val="24"/>
          <w:szCs w:val="24"/>
        </w:rPr>
      </w:pPr>
      <w:bookmarkStart w:id="319" w:name="Senior6523"/>
      <w:bookmarkStart w:id="320" w:name="_Hlk138328015"/>
      <w:bookmarkEnd w:id="319"/>
      <w:r>
        <w:rPr>
          <w:rFonts w:cstheme="minorHAnsi"/>
          <w:b/>
          <w:bCs/>
          <w:sz w:val="24"/>
          <w:szCs w:val="24"/>
        </w:rPr>
        <w:t xml:space="preserve">6.5.2.3 </w:t>
      </w:r>
      <w:r w:rsidR="002D7535" w:rsidRPr="002D7535">
        <w:rPr>
          <w:rFonts w:cstheme="minorHAnsi"/>
          <w:b/>
          <w:bCs/>
          <w:sz w:val="24"/>
          <w:szCs w:val="24"/>
        </w:rPr>
        <w:t>Senior staff</w:t>
      </w:r>
    </w:p>
    <w:bookmarkEnd w:id="320"/>
    <w:p w14:paraId="2A26528A" w14:textId="77777777" w:rsidR="002D7535" w:rsidRPr="002D7535" w:rsidRDefault="002D7535" w:rsidP="002D7535">
      <w:pPr>
        <w:spacing w:after="0" w:line="240" w:lineRule="auto"/>
        <w:rPr>
          <w:rFonts w:cstheme="minorHAnsi"/>
          <w:sz w:val="24"/>
          <w:szCs w:val="24"/>
        </w:rPr>
      </w:pPr>
    </w:p>
    <w:p w14:paraId="1B39481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staff within the sites were also influential in furthering involvement. These included direct line managers or those in senior positions such as professors and/or directors of centres. Also, the importance of senior staff, a coordinator and an involvement strategy all working together to create a positive environment and develop involvement was highlighted:</w:t>
      </w:r>
    </w:p>
    <w:p w14:paraId="7F8F2032" w14:textId="77777777" w:rsidR="002D7535" w:rsidRPr="002D7535" w:rsidRDefault="002D7535" w:rsidP="002D7535">
      <w:pPr>
        <w:spacing w:after="0" w:line="240" w:lineRule="auto"/>
        <w:rPr>
          <w:rFonts w:cstheme="minorHAnsi"/>
          <w:sz w:val="24"/>
          <w:szCs w:val="24"/>
        </w:rPr>
      </w:pPr>
    </w:p>
    <w:p w14:paraId="30D324D0" w14:textId="71ED794B"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both in leading it [involvement] and then also having a sort of a go to person [coordinator], erm, that for, you know, sort of within the institute within the faculty as to who’s leading on the PPI, er, so there's that sort of clarity that there is clearly</w:t>
      </w:r>
      <w:r w:rsidR="00C91A41">
        <w:rPr>
          <w:rFonts w:ascii="Calibri" w:hAnsi="Calibri" w:cs="Calibri"/>
          <w:sz w:val="24"/>
          <w:szCs w:val="24"/>
        </w:rPr>
        <w:t>,</w:t>
      </w:r>
      <w:r w:rsidRPr="002D7535">
        <w:rPr>
          <w:rFonts w:ascii="Calibri" w:hAnsi="Calibri" w:cs="Calibri"/>
          <w:sz w:val="24"/>
          <w:szCs w:val="24"/>
        </w:rPr>
        <w:t xml:space="preserve"> is a lead and there clearly is a plan and there clearly is a process to deliver the plan. (academic/ex-clinician, 12)</w:t>
      </w:r>
    </w:p>
    <w:p w14:paraId="2F3802C6" w14:textId="77777777" w:rsidR="002D7535" w:rsidRPr="002D7535" w:rsidRDefault="002D7535" w:rsidP="002D7535">
      <w:pPr>
        <w:spacing w:after="0" w:line="240" w:lineRule="auto"/>
        <w:rPr>
          <w:rFonts w:cstheme="minorHAnsi"/>
          <w:sz w:val="24"/>
          <w:szCs w:val="24"/>
        </w:rPr>
      </w:pPr>
    </w:p>
    <w:p w14:paraId="12CF3D26"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The senior staff provided a range of support and showed commitment to involvement in various ways, for example practical initiatives such as making department funding available for involvement initiatives. This was particular useful for new activities:</w:t>
      </w:r>
    </w:p>
    <w:p w14:paraId="33699EC4" w14:textId="77777777" w:rsidR="002D7535" w:rsidRPr="002D7535" w:rsidRDefault="002D7535" w:rsidP="002D7535">
      <w:pPr>
        <w:spacing w:after="0" w:line="240" w:lineRule="auto"/>
        <w:rPr>
          <w:rFonts w:ascii="Calibri" w:hAnsi="Calibri" w:cs="Calibri"/>
          <w:sz w:val="24"/>
          <w:szCs w:val="24"/>
        </w:rPr>
      </w:pPr>
    </w:p>
    <w:p w14:paraId="75FC9560"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You don't get it everywhere, but the leadership is very invested in public involvement…They were happy to invest a certain amount of our kind of department funds to kickstart these activities…That top level kind of, erm, enthusiasm and support for public involvement, erm, we've been fortunate to have I guess because that because that leadership is engaged in the public involvement. (academic, 13)</w:t>
      </w:r>
    </w:p>
    <w:p w14:paraId="75FB6B59" w14:textId="77777777" w:rsidR="002D7535" w:rsidRPr="002D7535" w:rsidRDefault="002D7535" w:rsidP="002D7535">
      <w:pPr>
        <w:spacing w:after="0" w:line="240" w:lineRule="auto"/>
        <w:rPr>
          <w:rFonts w:ascii="Calibri" w:hAnsi="Calibri" w:cs="Calibri"/>
          <w:sz w:val="24"/>
          <w:szCs w:val="24"/>
        </w:rPr>
      </w:pPr>
    </w:p>
    <w:p w14:paraId="49522FB1"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Others described the importance of senior staff modelling good practice in involvement, and how they tried to actively develop values throughout the centres that encouraged a supportive culture towards involvement:</w:t>
      </w:r>
    </w:p>
    <w:p w14:paraId="70FC649A" w14:textId="77777777" w:rsidR="002D7535" w:rsidRPr="002D7535" w:rsidRDefault="002D7535" w:rsidP="002D7535">
      <w:pPr>
        <w:spacing w:after="0" w:line="240" w:lineRule="auto"/>
        <w:rPr>
          <w:rFonts w:ascii="Calibri" w:hAnsi="Calibri" w:cs="Calibri"/>
          <w:sz w:val="24"/>
          <w:szCs w:val="24"/>
        </w:rPr>
      </w:pPr>
    </w:p>
    <w:p w14:paraId="1DAC56D7"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 would say in our research centre there is an overwhelming culture and ethos of this joint work and we don't own the credit for it. It is certainly something that we actively seek to model and to encourage and I think it actually comes into every single level. It comes into our line management, it comes into our developing of our people…And so, within our own line management, I would hope we’d have the same ethos of ‘working with’ rather than ‘doing unto’…That is the ethos that we wanted to create specifically and deliberately in our research centre and to have a genuine value not just a lip service because we can see there's a point to it. (academic/clinician, 6)</w:t>
      </w:r>
    </w:p>
    <w:p w14:paraId="778C4959" w14:textId="77777777" w:rsidR="002D7535" w:rsidRPr="002D7535" w:rsidRDefault="002D7535" w:rsidP="002D7535">
      <w:pPr>
        <w:spacing w:after="0" w:line="240" w:lineRule="auto"/>
        <w:rPr>
          <w:rFonts w:ascii="Calibri" w:hAnsi="Calibri" w:cs="Calibri"/>
          <w:sz w:val="24"/>
          <w:szCs w:val="24"/>
        </w:rPr>
      </w:pPr>
    </w:p>
    <w:p w14:paraId="5BE6D3F7"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Senior staff were also engaged in involvement activities themselves, at both an organisational level and within individual research studies. In one site it was significant that a professor from the senior leadership team regularly attended the Executive Involvement Group and was proactive in liaising between the Group and more senior levels within the centre. Having senior staff who </w:t>
      </w:r>
      <w:r w:rsidRPr="002D7535">
        <w:rPr>
          <w:rFonts w:ascii="Calibri" w:hAnsi="Calibri" w:cs="Calibri"/>
          <w:sz w:val="24"/>
          <w:szCs w:val="24"/>
        </w:rPr>
        <w:lastRenderedPageBreak/>
        <w:t>championed involvement in this way or who took on a leadership role was thought to be important:</w:t>
      </w:r>
    </w:p>
    <w:p w14:paraId="415E95A7" w14:textId="77777777" w:rsidR="002D7535" w:rsidRPr="002D7535" w:rsidRDefault="002D7535" w:rsidP="002D7535">
      <w:pPr>
        <w:spacing w:after="0" w:line="240" w:lineRule="auto"/>
        <w:rPr>
          <w:rFonts w:ascii="Calibri" w:hAnsi="Calibri" w:cs="Calibri"/>
          <w:sz w:val="24"/>
          <w:szCs w:val="24"/>
        </w:rPr>
      </w:pPr>
    </w:p>
    <w:p w14:paraId="64A0093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re's always been a senior lead for the PPI so, erm, and yes I think that’s, you know, essential for, erm, I suppose some of the vision and the ambition. Having the PPI coordinator was something that I’d proposed and some of that was from my own leadership training and it was about actually just, you know, being more ambitious…You know, that people are supported to do these things that, erm, that they want to take forward the PPI…And I think, for me as a leader in, you know, sort of encouraging others. (academic/ex-clinician, 12)</w:t>
      </w:r>
    </w:p>
    <w:p w14:paraId="6A8EBC93" w14:textId="77777777" w:rsidR="002D7535" w:rsidRPr="002D7535" w:rsidRDefault="002D7535" w:rsidP="002D7535">
      <w:pPr>
        <w:spacing w:after="0" w:line="240" w:lineRule="auto"/>
        <w:rPr>
          <w:rFonts w:ascii="Calibri" w:hAnsi="Calibri" w:cs="Calibri"/>
          <w:sz w:val="24"/>
          <w:szCs w:val="24"/>
        </w:rPr>
      </w:pPr>
    </w:p>
    <w:p w14:paraId="00E550B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eople also commented on the importance of having a supportive line manager, in particular one who also was also experienced at involvement:</w:t>
      </w:r>
    </w:p>
    <w:p w14:paraId="78551805" w14:textId="77777777" w:rsidR="002D7535" w:rsidRPr="002D7535" w:rsidRDefault="002D7535" w:rsidP="002D7535">
      <w:pPr>
        <w:spacing w:after="0" w:line="240" w:lineRule="auto"/>
        <w:rPr>
          <w:rFonts w:cstheme="minorHAnsi"/>
          <w:sz w:val="24"/>
          <w:szCs w:val="24"/>
        </w:rPr>
      </w:pPr>
    </w:p>
    <w:p w14:paraId="73877ED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So, that’s also been I think for me, you know, an important way of working of giving more opportunities to more junior staff who are very capable and then if anything they have a lot of creativity and energy around it. So, then supporting them to, you know, undertake and deliver these things with the wider team also supporting them cos you just think, you know, that’s now given you on those CVs a research grant and it might only be a small pot of money but it’s still a pot of money that they led on. (academic/ex-clinician, 12)</w:t>
      </w:r>
    </w:p>
    <w:p w14:paraId="3019C943" w14:textId="77777777" w:rsidR="002D7535" w:rsidRPr="002D7535" w:rsidRDefault="002D7535" w:rsidP="002D7535">
      <w:pPr>
        <w:spacing w:after="0" w:line="240" w:lineRule="auto"/>
        <w:rPr>
          <w:rFonts w:cstheme="minorHAnsi"/>
          <w:sz w:val="24"/>
          <w:szCs w:val="24"/>
        </w:rPr>
      </w:pPr>
    </w:p>
    <w:p w14:paraId="684ACA02"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Some participants described occasions where it was more appropriate for senior staff members to manage potentially difficult situations. This included the coordinators, who sometimes had to make difficult decisions and who valued having someone to seek advice from. A senior academic described how sometimes it was possible to predict when there might be tensions and felt it was important not to leave a junior member of staff to manage this alone:</w:t>
      </w:r>
    </w:p>
    <w:p w14:paraId="1834912F" w14:textId="77777777" w:rsidR="002D7535" w:rsidRPr="002D7535" w:rsidRDefault="002D7535" w:rsidP="002D7535">
      <w:pPr>
        <w:spacing w:after="0" w:line="240" w:lineRule="auto"/>
        <w:rPr>
          <w:rFonts w:ascii="Calibri" w:hAnsi="Calibri" w:cs="Calibri"/>
          <w:sz w:val="24"/>
          <w:szCs w:val="24"/>
        </w:rPr>
      </w:pPr>
    </w:p>
    <w:p w14:paraId="33B2857A"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 xml:space="preserve">I would always team them up with one of us more senior people who can help because I do think actually, well I certainly know of instances where junior </w:t>
      </w:r>
      <w:r w:rsidRPr="002D7535">
        <w:rPr>
          <w:rFonts w:ascii="Calibri" w:hAnsi="Calibri" w:cs="Calibri"/>
          <w:bCs/>
          <w:sz w:val="24"/>
          <w:szCs w:val="24"/>
          <w:lang w:eastAsia="en-GB"/>
        </w:rPr>
        <w:t>researchers have had such a bad experience they're very reluctant to go again…</w:t>
      </w:r>
      <w:r w:rsidRPr="002D7535">
        <w:rPr>
          <w:rFonts w:ascii="Calibri" w:hAnsi="Calibri" w:cs="Calibri"/>
          <w:sz w:val="24"/>
          <w:szCs w:val="24"/>
          <w:lang w:eastAsia="en-GB"/>
        </w:rPr>
        <w:t>And I think that needs quite a senior voice to be able to say that and it’s hard for a junior RA to be sure enough, you know, It’s like the PPI voice isn’t always right, the academic voice isn’t always right and how you balance that? And I think a junior RA person can feel nervous with challenging or disagreeing with one of the PPI people because of the worries that you upset them or you offend them. (academic/clinician, 6)</w:t>
      </w:r>
    </w:p>
    <w:p w14:paraId="62B76525" w14:textId="77777777" w:rsidR="002D7535" w:rsidRPr="002D7535" w:rsidRDefault="002D7535" w:rsidP="002D7535">
      <w:pPr>
        <w:spacing w:after="0" w:line="240" w:lineRule="auto"/>
        <w:rPr>
          <w:rFonts w:cstheme="minorHAnsi"/>
          <w:sz w:val="24"/>
          <w:szCs w:val="24"/>
        </w:rPr>
      </w:pPr>
    </w:p>
    <w:p w14:paraId="30B035C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lthough there was substantial support for involvement at director level within both centres, some staff were unsure of the commitment of staff at higher levels or how wide within the department the messages about public involvement actually went. Conversely, some participants were unsure how committed staff were at lower levels. A coordinator described the difficulties involved in this:</w:t>
      </w:r>
    </w:p>
    <w:p w14:paraId="730AE382" w14:textId="77777777" w:rsidR="002D7535" w:rsidRPr="002D7535" w:rsidRDefault="002D7535" w:rsidP="002D7535">
      <w:pPr>
        <w:spacing w:after="0" w:line="240" w:lineRule="auto"/>
        <w:rPr>
          <w:rFonts w:cstheme="minorHAnsi"/>
          <w:sz w:val="24"/>
          <w:szCs w:val="24"/>
        </w:rPr>
      </w:pPr>
    </w:p>
    <w:p w14:paraId="03C6ED7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Yeah, trying to instil those values and communicate them I think across the wider department which at times can be more challenging. I think we've got our little public involvement bubble and our Strategy Group and we all sort of get that but trying to make sure that those messages go out to the wider department can be more challenging. (coordinator, 15)</w:t>
      </w:r>
    </w:p>
    <w:p w14:paraId="0191803F" w14:textId="77777777" w:rsidR="002D7535" w:rsidRPr="002D7535" w:rsidRDefault="002D7535" w:rsidP="002D7535">
      <w:pPr>
        <w:spacing w:after="0" w:line="240" w:lineRule="auto"/>
        <w:rPr>
          <w:rFonts w:cstheme="minorHAnsi"/>
          <w:sz w:val="24"/>
          <w:szCs w:val="24"/>
        </w:rPr>
      </w:pPr>
    </w:p>
    <w:p w14:paraId="45F1AE54" w14:textId="3E58AB21" w:rsidR="002D7535" w:rsidRPr="002D7535" w:rsidRDefault="00D03049" w:rsidP="002D7535">
      <w:pPr>
        <w:spacing w:after="0" w:line="240" w:lineRule="auto"/>
        <w:rPr>
          <w:rFonts w:cstheme="minorHAnsi"/>
          <w:b/>
          <w:bCs/>
          <w:sz w:val="24"/>
          <w:szCs w:val="24"/>
        </w:rPr>
      </w:pPr>
      <w:bookmarkStart w:id="321" w:name="Other6524"/>
      <w:bookmarkStart w:id="322" w:name="_Hlk138328031"/>
      <w:bookmarkEnd w:id="321"/>
      <w:r>
        <w:rPr>
          <w:rFonts w:cstheme="minorHAnsi"/>
          <w:b/>
          <w:bCs/>
          <w:sz w:val="24"/>
          <w:szCs w:val="24"/>
        </w:rPr>
        <w:t xml:space="preserve">6.5.2.4 </w:t>
      </w:r>
      <w:r w:rsidR="002D7535" w:rsidRPr="002D7535">
        <w:rPr>
          <w:rFonts w:cstheme="minorHAnsi"/>
          <w:b/>
          <w:bCs/>
          <w:sz w:val="24"/>
          <w:szCs w:val="24"/>
        </w:rPr>
        <w:t>Other staff</w:t>
      </w:r>
    </w:p>
    <w:bookmarkEnd w:id="322"/>
    <w:p w14:paraId="63B9A442" w14:textId="77777777" w:rsidR="002D7535" w:rsidRPr="002D7535" w:rsidRDefault="002D7535" w:rsidP="002D7535">
      <w:pPr>
        <w:spacing w:after="0" w:line="240" w:lineRule="auto"/>
        <w:rPr>
          <w:rFonts w:cstheme="minorHAnsi"/>
          <w:sz w:val="24"/>
          <w:szCs w:val="24"/>
        </w:rPr>
      </w:pPr>
    </w:p>
    <w:p w14:paraId="63DF51D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ther types of staff were also mentioned. </w:t>
      </w:r>
      <w:r w:rsidRPr="002D7535">
        <w:rPr>
          <w:rFonts w:ascii="Calibri" w:hAnsi="Calibri" w:cs="Calibri"/>
          <w:sz w:val="24"/>
          <w:szCs w:val="24"/>
        </w:rPr>
        <w:t xml:space="preserve">Administrative staff were considered to be valuable. One site had recently secured additional funding to employ a part time administrator to support the coordinator in </w:t>
      </w:r>
      <w:r w:rsidRPr="002D7535">
        <w:rPr>
          <w:rFonts w:cstheme="minorHAnsi"/>
          <w:sz w:val="24"/>
          <w:szCs w:val="24"/>
        </w:rPr>
        <w:t xml:space="preserve">undertaking activities such as managing payments for public members. It was recognised that a half time role was not sufficient and additional administrative support would then allow the coordinator to focus more on other tasks such as outreach work. </w:t>
      </w:r>
    </w:p>
    <w:p w14:paraId="0952909A" w14:textId="77777777" w:rsidR="002D7535" w:rsidRPr="002D7535" w:rsidRDefault="002D7535" w:rsidP="002D7535">
      <w:pPr>
        <w:spacing w:after="0" w:line="240" w:lineRule="auto"/>
        <w:rPr>
          <w:rFonts w:cstheme="minorHAnsi"/>
          <w:sz w:val="24"/>
          <w:szCs w:val="24"/>
        </w:rPr>
      </w:pPr>
    </w:p>
    <w:p w14:paraId="3F8216F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staff were also thought to be important, particularly when meetings went online:</w:t>
      </w:r>
    </w:p>
    <w:p w14:paraId="7CB81CAE" w14:textId="77777777" w:rsidR="002D7535" w:rsidRPr="002D7535" w:rsidRDefault="002D7535" w:rsidP="002D7535">
      <w:pPr>
        <w:spacing w:after="0" w:line="240" w:lineRule="auto"/>
        <w:ind w:left="720"/>
        <w:rPr>
          <w:rFonts w:ascii="Calibri" w:hAnsi="Calibri" w:cs="Calibri"/>
          <w:sz w:val="24"/>
          <w:szCs w:val="24"/>
        </w:rPr>
      </w:pPr>
    </w:p>
    <w:p w14:paraId="3E313154"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There's also a very good IT guy who’s been there for us during the workshops and out outside of the workshops so that’s been really great because we have had hiccups. (patient/carer, 18)</w:t>
      </w:r>
    </w:p>
    <w:p w14:paraId="003E2F92" w14:textId="77777777" w:rsidR="002D7535" w:rsidRPr="002D7535" w:rsidRDefault="002D7535" w:rsidP="002D7535">
      <w:pPr>
        <w:spacing w:after="0" w:line="240" w:lineRule="auto"/>
        <w:rPr>
          <w:rFonts w:ascii="Calibri" w:hAnsi="Calibri" w:cs="Calibri"/>
          <w:sz w:val="24"/>
          <w:szCs w:val="24"/>
        </w:rPr>
      </w:pPr>
    </w:p>
    <w:p w14:paraId="6CB3B586" w14:textId="470E487C" w:rsidR="002D7535" w:rsidRPr="002D7535" w:rsidRDefault="00D03049" w:rsidP="002D7535">
      <w:pPr>
        <w:spacing w:after="0" w:line="240" w:lineRule="auto"/>
        <w:rPr>
          <w:rFonts w:cstheme="minorHAnsi"/>
          <w:b/>
          <w:bCs/>
          <w:sz w:val="24"/>
          <w:szCs w:val="24"/>
        </w:rPr>
      </w:pPr>
      <w:bookmarkStart w:id="323" w:name="Students6525"/>
      <w:bookmarkStart w:id="324" w:name="_Hlk138328054"/>
      <w:bookmarkEnd w:id="323"/>
      <w:r>
        <w:rPr>
          <w:rFonts w:cstheme="minorHAnsi"/>
          <w:b/>
          <w:bCs/>
          <w:sz w:val="24"/>
          <w:szCs w:val="24"/>
        </w:rPr>
        <w:t xml:space="preserve">6.5.2.5 </w:t>
      </w:r>
      <w:r w:rsidR="002D7535" w:rsidRPr="002D7535">
        <w:rPr>
          <w:rFonts w:cstheme="minorHAnsi"/>
          <w:b/>
          <w:bCs/>
          <w:sz w:val="24"/>
          <w:szCs w:val="24"/>
        </w:rPr>
        <w:t>Students</w:t>
      </w:r>
    </w:p>
    <w:bookmarkEnd w:id="324"/>
    <w:p w14:paraId="4547CC71" w14:textId="77777777" w:rsidR="002D7535" w:rsidRPr="002D7535" w:rsidRDefault="002D7535" w:rsidP="002D7535">
      <w:pPr>
        <w:spacing w:after="0" w:line="240" w:lineRule="auto"/>
        <w:rPr>
          <w:rFonts w:cstheme="minorHAnsi"/>
          <w:sz w:val="24"/>
          <w:szCs w:val="24"/>
        </w:rPr>
      </w:pPr>
    </w:p>
    <w:p w14:paraId="6E7AEF8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PhD students were mentioned. In one site the PhD students </w:t>
      </w:r>
      <w:r w:rsidRPr="002D7535">
        <w:rPr>
          <w:rFonts w:eastAsia="Times New Roman" w:cstheme="minorHAnsi"/>
          <w:sz w:val="24"/>
          <w:szCs w:val="24"/>
          <w:lang w:eastAsia="en-GB"/>
        </w:rPr>
        <w:t xml:space="preserve">were unusually in receipt of full salaries rather than stipends, which it was felt enabled a higher calibre of people to be recruited, and in turn encouraged more effective involvement. </w:t>
      </w:r>
      <w:r w:rsidRPr="002D7535">
        <w:rPr>
          <w:rFonts w:cstheme="minorHAnsi"/>
          <w:sz w:val="24"/>
          <w:szCs w:val="24"/>
        </w:rPr>
        <w:t>These students were often cited as being passionate about involvement:</w:t>
      </w:r>
    </w:p>
    <w:p w14:paraId="7D43FE22" w14:textId="77777777" w:rsidR="002D7535" w:rsidRPr="002D7535" w:rsidRDefault="002D7535" w:rsidP="002D7535">
      <w:pPr>
        <w:spacing w:after="0" w:line="240" w:lineRule="auto"/>
        <w:rPr>
          <w:rFonts w:cstheme="minorHAnsi"/>
          <w:sz w:val="24"/>
          <w:szCs w:val="24"/>
        </w:rPr>
      </w:pPr>
    </w:p>
    <w:p w14:paraId="3479545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 xml:space="preserve">Both of them quite junior, they were both doctoral fellows. They were both doing their PhDs, erm, you know, but absolutely passionate about PPI, you know. Very sort of creative and inclusive in their thinking, erm, and I think that, you know, made a big difference really. </w:t>
      </w:r>
      <w:r w:rsidRPr="002D7535">
        <w:rPr>
          <w:rFonts w:ascii="Calibri" w:hAnsi="Calibri" w:cs="Calibri"/>
          <w:sz w:val="24"/>
          <w:szCs w:val="24"/>
        </w:rPr>
        <w:t>That they, erm, had that energy and enthusiasm. (academic/ex-clinician, 12)</w:t>
      </w:r>
    </w:p>
    <w:p w14:paraId="2DA650EC" w14:textId="77777777" w:rsidR="002D7535" w:rsidRPr="002D7535" w:rsidRDefault="002D7535" w:rsidP="002D7535">
      <w:pPr>
        <w:spacing w:after="0" w:line="240" w:lineRule="auto"/>
        <w:rPr>
          <w:rFonts w:cstheme="minorHAnsi"/>
          <w:sz w:val="24"/>
          <w:szCs w:val="24"/>
        </w:rPr>
      </w:pPr>
    </w:p>
    <w:p w14:paraId="607B3F1B" w14:textId="745F16DD" w:rsidR="002D7535" w:rsidRPr="002D7535" w:rsidRDefault="00D03049" w:rsidP="002D7535">
      <w:pPr>
        <w:spacing w:after="0" w:line="240" w:lineRule="auto"/>
        <w:rPr>
          <w:rFonts w:cstheme="minorHAnsi"/>
          <w:b/>
          <w:bCs/>
          <w:sz w:val="24"/>
          <w:szCs w:val="24"/>
        </w:rPr>
      </w:pPr>
      <w:bookmarkStart w:id="325" w:name="Time653"/>
      <w:bookmarkStart w:id="326" w:name="_Hlk138328066"/>
      <w:bookmarkEnd w:id="325"/>
      <w:r>
        <w:rPr>
          <w:rFonts w:cstheme="minorHAnsi"/>
          <w:b/>
          <w:bCs/>
          <w:sz w:val="24"/>
          <w:szCs w:val="24"/>
        </w:rPr>
        <w:t xml:space="preserve">6.5.3 </w:t>
      </w:r>
      <w:r w:rsidR="002D7535" w:rsidRPr="002D7535">
        <w:rPr>
          <w:rFonts w:cstheme="minorHAnsi"/>
          <w:b/>
          <w:bCs/>
          <w:sz w:val="24"/>
          <w:szCs w:val="24"/>
        </w:rPr>
        <w:t>Time</w:t>
      </w:r>
    </w:p>
    <w:bookmarkEnd w:id="326"/>
    <w:p w14:paraId="7330D2AF" w14:textId="77777777" w:rsidR="002D7535" w:rsidRPr="002D7535" w:rsidRDefault="002D7535" w:rsidP="002D7535">
      <w:pPr>
        <w:spacing w:after="0" w:line="240" w:lineRule="auto"/>
        <w:rPr>
          <w:rFonts w:cstheme="minorHAnsi"/>
          <w:b/>
          <w:bCs/>
          <w:sz w:val="24"/>
          <w:szCs w:val="24"/>
        </w:rPr>
      </w:pPr>
    </w:p>
    <w:p w14:paraId="330F88A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important to allow sufficient time for involvement, to prevent involvement leading to tokenism or just being a tick box exercise. Time was needed for various reasons, including to recruit and maintain public members, for the involvement activities themselves, to ensure that both researchers and public members were comfortable or familiar with what was required, to develop relationships and for the more informal social aspects of involvement. An academic described this:</w:t>
      </w:r>
    </w:p>
    <w:p w14:paraId="75FA128E" w14:textId="77777777" w:rsidR="002D7535" w:rsidRPr="002D7535" w:rsidRDefault="002D7535" w:rsidP="002D7535">
      <w:pPr>
        <w:spacing w:after="0" w:line="240" w:lineRule="auto"/>
        <w:rPr>
          <w:rFonts w:cstheme="minorHAnsi"/>
          <w:sz w:val="24"/>
          <w:szCs w:val="24"/>
        </w:rPr>
      </w:pPr>
    </w:p>
    <w:p w14:paraId="15A6D20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feel like you really want to do that well, you're working with real people, you're working with people who have lived experience and are personally invested in what you're doing, so to feel like you're not giving that enough time or effort or enough of, yeah, enough of your attention I think can be challenging. Erm, more challenging than neglecting other activities I feel. (academic, 13)</w:t>
      </w:r>
    </w:p>
    <w:p w14:paraId="3BD3A3D1" w14:textId="77777777" w:rsidR="002D7535" w:rsidRPr="002D7535" w:rsidRDefault="002D7535" w:rsidP="002D7535">
      <w:pPr>
        <w:spacing w:after="0" w:line="240" w:lineRule="auto"/>
        <w:rPr>
          <w:rFonts w:cstheme="minorHAnsi"/>
          <w:sz w:val="24"/>
          <w:szCs w:val="24"/>
        </w:rPr>
      </w:pPr>
    </w:p>
    <w:p w14:paraId="414063E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Recruitment of public members was mentioned as sometimes taking additional time, in particular recruitment of those from diverse communities. Similarly, studies were sometimes developed with extended lengths of time built in to allow for both recruitment of participants and public members. One example was mentioned where justifications had to be made to the funder regarding the need for a longer recruitment period, with accompanying additional costs, because of the difficulties in recruiting and maintaining involvement input throughout the study. Time was simply needed to develop relationships or to undertake effective involvement: </w:t>
      </w:r>
    </w:p>
    <w:p w14:paraId="5E44E8EF" w14:textId="77777777" w:rsidR="002D7535" w:rsidRPr="002D7535" w:rsidRDefault="002D7535" w:rsidP="002D7535">
      <w:pPr>
        <w:spacing w:after="0" w:line="240" w:lineRule="auto"/>
        <w:rPr>
          <w:rFonts w:cstheme="minorHAnsi"/>
          <w:sz w:val="24"/>
          <w:szCs w:val="24"/>
        </w:rPr>
      </w:pPr>
    </w:p>
    <w:p w14:paraId="14A90121"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lastRenderedPageBreak/>
        <w:t>I think there are, (sighs) there are always challenges. I think practical challenges of time and things like, you know, wanting to spend enough time on involvement to do it well and to really have, you know, things like properly foster relationships with people. (academic, 13)</w:t>
      </w:r>
    </w:p>
    <w:p w14:paraId="329CFC79" w14:textId="77777777" w:rsidR="002D7535" w:rsidRPr="002D7535" w:rsidRDefault="002D7535" w:rsidP="002D7535">
      <w:pPr>
        <w:spacing w:after="0" w:line="240" w:lineRule="auto"/>
        <w:ind w:left="720"/>
        <w:rPr>
          <w:rFonts w:ascii="Calibri" w:hAnsi="Calibri" w:cs="Calibri"/>
          <w:sz w:val="24"/>
          <w:szCs w:val="24"/>
          <w:lang w:eastAsia="en-GB"/>
        </w:rPr>
      </w:pPr>
    </w:p>
    <w:p w14:paraId="4B8E6B3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articipants relayed how it was important to allow for adequate time within meetings or other events. If there was a diversity of experiences amongst public members then additional time may be needed, to allow sufficient time for those public members who may not be so familiar with involvement. Often academics or coordinators built in additional time for different reasons:</w:t>
      </w:r>
    </w:p>
    <w:p w14:paraId="31B5400E" w14:textId="77777777" w:rsidR="002D7535" w:rsidRPr="002D7535" w:rsidRDefault="002D7535" w:rsidP="002D7535">
      <w:pPr>
        <w:spacing w:after="0" w:line="240" w:lineRule="auto"/>
        <w:rPr>
          <w:rFonts w:cstheme="minorHAnsi"/>
          <w:sz w:val="24"/>
          <w:szCs w:val="24"/>
        </w:rPr>
      </w:pPr>
    </w:p>
    <w:p w14:paraId="11672FB5"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To get the group to become familiar with some of the researchers, some of the types of studies we were trying to develop, to get people familiar with each other, familiar with the kind of work that we would be doing as a group, get the researchers familiar with what was involved, that kind of thing. (coordinator, 17)</w:t>
      </w:r>
    </w:p>
    <w:p w14:paraId="3E9DE555" w14:textId="77777777" w:rsidR="002D7535" w:rsidRPr="002D7535" w:rsidRDefault="002D7535" w:rsidP="002D7535">
      <w:pPr>
        <w:spacing w:after="0" w:line="240" w:lineRule="auto"/>
        <w:rPr>
          <w:rFonts w:cstheme="minorHAnsi"/>
          <w:sz w:val="24"/>
          <w:szCs w:val="24"/>
        </w:rPr>
      </w:pPr>
    </w:p>
    <w:p w14:paraId="4A73B8A8" w14:textId="77777777" w:rsidR="002D7535" w:rsidRPr="002D7535" w:rsidRDefault="002D7535" w:rsidP="002D7535">
      <w:pPr>
        <w:spacing w:after="0" w:line="240" w:lineRule="auto"/>
        <w:rPr>
          <w:rFonts w:cstheme="minorHAnsi"/>
          <w:sz w:val="24"/>
          <w:szCs w:val="24"/>
        </w:rPr>
      </w:pPr>
      <w:r w:rsidRPr="002D7535">
        <w:rPr>
          <w:rFonts w:cstheme="minorHAnsi"/>
          <w:sz w:val="24"/>
          <w:szCs w:val="24"/>
          <w:lang w:eastAsia="en-GB"/>
        </w:rPr>
        <w:t>Tokenism or involvement just being a tick box exercise within the sites was rarely mentioned by participants. However, it was noted that to prevent this from happening it was important to ensure that involvement wasn’t carried out at the last minute, and to allow sufficient time for involvement activities to be carried out, for example the review of documents. An academic highlighted the importance of this:</w:t>
      </w:r>
    </w:p>
    <w:p w14:paraId="547FE982" w14:textId="77777777" w:rsidR="002D7535" w:rsidRPr="002D7535" w:rsidRDefault="002D7535" w:rsidP="002D7535">
      <w:pPr>
        <w:spacing w:after="0" w:line="240" w:lineRule="auto"/>
        <w:rPr>
          <w:rFonts w:cstheme="minorHAnsi"/>
          <w:sz w:val="24"/>
          <w:szCs w:val="24"/>
        </w:rPr>
      </w:pPr>
    </w:p>
    <w:p w14:paraId="4A2E1052"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t’s when you do it properly it takes time. Can’t just expect people to get a bunch of documents read them through and then say something acceptable in a meeting. You have to allow them to chew through it and to really listen to what's going on and if they come up with something that you think ‘that’s a bit of a bad view’, well why? Really understand what's behind that and that takes time so there's been quite a bit of toing and froing but I think it’s been good. It really has been good. (academic/clinician, 6)</w:t>
      </w:r>
    </w:p>
    <w:p w14:paraId="6434E970" w14:textId="77777777" w:rsidR="002D7535" w:rsidRPr="002D7535" w:rsidRDefault="002D7535" w:rsidP="002D7535">
      <w:pPr>
        <w:spacing w:after="0" w:line="240" w:lineRule="auto"/>
        <w:rPr>
          <w:rFonts w:cstheme="minorHAnsi"/>
          <w:sz w:val="24"/>
          <w:szCs w:val="24"/>
        </w:rPr>
      </w:pPr>
    </w:p>
    <w:p w14:paraId="5CEC4AB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hen time was constrained it had an impact on involvement activities. For example, if funding had to be spent by a certain date or if project management required working with others who had different ways of working or different deadlines.</w:t>
      </w:r>
    </w:p>
    <w:p w14:paraId="6FFC7227" w14:textId="77777777" w:rsidR="002D7535" w:rsidRPr="002D7535" w:rsidRDefault="002D7535" w:rsidP="002D7535">
      <w:pPr>
        <w:spacing w:after="0" w:line="240" w:lineRule="auto"/>
        <w:rPr>
          <w:rFonts w:cstheme="minorHAnsi"/>
          <w:sz w:val="24"/>
          <w:szCs w:val="24"/>
        </w:rPr>
      </w:pPr>
    </w:p>
    <w:p w14:paraId="42B42A2B" w14:textId="1D9210FF" w:rsidR="002D7535" w:rsidRPr="002D7535" w:rsidRDefault="00D03049" w:rsidP="002D7535">
      <w:pPr>
        <w:spacing w:after="0" w:line="240" w:lineRule="auto"/>
        <w:rPr>
          <w:rFonts w:cstheme="minorHAnsi"/>
          <w:b/>
          <w:bCs/>
          <w:sz w:val="24"/>
          <w:szCs w:val="24"/>
        </w:rPr>
      </w:pPr>
      <w:bookmarkStart w:id="327" w:name="Funding654"/>
      <w:bookmarkStart w:id="328" w:name="_Hlk138328079"/>
      <w:bookmarkEnd w:id="327"/>
      <w:r>
        <w:rPr>
          <w:rFonts w:cstheme="minorHAnsi"/>
          <w:b/>
          <w:bCs/>
          <w:sz w:val="24"/>
          <w:szCs w:val="24"/>
        </w:rPr>
        <w:t xml:space="preserve">6.5.4 </w:t>
      </w:r>
      <w:r w:rsidR="002D7535" w:rsidRPr="002D7535">
        <w:rPr>
          <w:rFonts w:cstheme="minorHAnsi"/>
          <w:b/>
          <w:bCs/>
          <w:sz w:val="24"/>
          <w:szCs w:val="24"/>
        </w:rPr>
        <w:t>Funding</w:t>
      </w:r>
    </w:p>
    <w:bookmarkEnd w:id="328"/>
    <w:p w14:paraId="14C291F5" w14:textId="77777777" w:rsidR="002D7535" w:rsidRPr="002D7535" w:rsidRDefault="002D7535" w:rsidP="002D7535">
      <w:pPr>
        <w:spacing w:after="0" w:line="240" w:lineRule="auto"/>
        <w:rPr>
          <w:rFonts w:cstheme="minorHAnsi"/>
          <w:b/>
          <w:bCs/>
          <w:sz w:val="24"/>
          <w:szCs w:val="24"/>
        </w:rPr>
      </w:pPr>
    </w:p>
    <w:p w14:paraId="076631C9" w14:textId="78143EA2" w:rsidR="002D7535" w:rsidRPr="002D7535" w:rsidRDefault="00D03049" w:rsidP="002D7535">
      <w:pPr>
        <w:spacing w:after="0" w:line="240" w:lineRule="auto"/>
        <w:rPr>
          <w:rFonts w:cstheme="minorHAnsi"/>
          <w:b/>
          <w:bCs/>
          <w:sz w:val="24"/>
          <w:szCs w:val="24"/>
        </w:rPr>
      </w:pPr>
      <w:bookmarkStart w:id="329" w:name="Introduction6541"/>
      <w:bookmarkEnd w:id="329"/>
      <w:r>
        <w:rPr>
          <w:rFonts w:cstheme="minorHAnsi"/>
          <w:b/>
          <w:bCs/>
          <w:sz w:val="24"/>
          <w:szCs w:val="24"/>
        </w:rPr>
        <w:t xml:space="preserve">6.5.4.1 </w:t>
      </w:r>
      <w:r w:rsidR="002D7535" w:rsidRPr="002D7535">
        <w:rPr>
          <w:rFonts w:cstheme="minorHAnsi"/>
          <w:b/>
          <w:bCs/>
          <w:sz w:val="24"/>
          <w:szCs w:val="24"/>
        </w:rPr>
        <w:t>Introduction</w:t>
      </w:r>
    </w:p>
    <w:p w14:paraId="76908DF6" w14:textId="77777777" w:rsidR="002D7535" w:rsidRPr="002D7535" w:rsidRDefault="002D7535" w:rsidP="002D7535">
      <w:pPr>
        <w:spacing w:after="0" w:line="240" w:lineRule="auto"/>
        <w:rPr>
          <w:rFonts w:cstheme="minorHAnsi"/>
          <w:sz w:val="24"/>
          <w:szCs w:val="24"/>
        </w:rPr>
      </w:pPr>
    </w:p>
    <w:p w14:paraId="22A2FB1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Funding was considered to be highly significant. Many participants in both sites acknowledged the need for sufficient funding to enable effective involvement throughout the sites. This included the need for funding for involvement within individual research studies in addition to that for involvement roles and activities at an organisational level.</w:t>
      </w:r>
    </w:p>
    <w:p w14:paraId="6186C02C" w14:textId="77777777" w:rsidR="002D7535" w:rsidRPr="002D7535" w:rsidRDefault="002D7535" w:rsidP="002D7535">
      <w:pPr>
        <w:spacing w:after="0" w:line="240" w:lineRule="auto"/>
        <w:rPr>
          <w:rFonts w:cstheme="minorHAnsi"/>
          <w:sz w:val="24"/>
          <w:szCs w:val="24"/>
        </w:rPr>
      </w:pPr>
    </w:p>
    <w:p w14:paraId="098741A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Funding for involvement within research studies was thought to be less problematic although it was recognised that for more comprehensive involvement or co-production, then more substantial financial support was required:</w:t>
      </w:r>
    </w:p>
    <w:p w14:paraId="24EDC20A" w14:textId="77777777" w:rsidR="002D7535" w:rsidRPr="002D7535" w:rsidRDefault="002D7535" w:rsidP="002D7535">
      <w:pPr>
        <w:spacing w:after="0" w:line="240" w:lineRule="auto"/>
        <w:rPr>
          <w:rFonts w:cstheme="minorHAnsi"/>
          <w:sz w:val="24"/>
          <w:szCs w:val="24"/>
        </w:rPr>
      </w:pPr>
    </w:p>
    <w:p w14:paraId="5039B97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 xml:space="preserve">I think funding is a big one, I think, erm, you know…there does need to be like a financial commitment from universities and also funders to ensure that people are involved. Erm, because as you know, like on project work it’s challenging to keep the funding coming in. </w:t>
      </w:r>
      <w:r w:rsidRPr="002D7535">
        <w:rPr>
          <w:rFonts w:ascii="Calibri" w:hAnsi="Calibri" w:cs="Calibri"/>
          <w:sz w:val="24"/>
          <w:szCs w:val="24"/>
          <w:lang w:eastAsia="en-GB"/>
        </w:rPr>
        <w:lastRenderedPageBreak/>
        <w:t>It’s difficult to have involvement at every stage, erm, that we may like to at times because, erm, because the question of funding always arises (laughs). (academic, 14)</w:t>
      </w:r>
    </w:p>
    <w:p w14:paraId="518D2781" w14:textId="77777777" w:rsidR="002D7535" w:rsidRPr="002D7535" w:rsidRDefault="002D7535" w:rsidP="002D7535">
      <w:pPr>
        <w:spacing w:after="0" w:line="240" w:lineRule="auto"/>
        <w:rPr>
          <w:rFonts w:cstheme="minorHAnsi"/>
          <w:sz w:val="24"/>
          <w:szCs w:val="24"/>
        </w:rPr>
      </w:pPr>
    </w:p>
    <w:p w14:paraId="2F3163D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curing funding for involvement activities at an organisational level, not directly related to individual research studies was more challenging. Some academics had realised that it was hard to marry up their ambition of the involvement they wanted to achieve with how it was going to be funded, especially if the involvement wasn’t related to a specific research study. Longer term strategic planning for funding involvement was needed to sustain it:</w:t>
      </w:r>
    </w:p>
    <w:p w14:paraId="14CF2E9B" w14:textId="77777777" w:rsidR="002D7535" w:rsidRPr="002D7535" w:rsidRDefault="002D7535" w:rsidP="002D7535">
      <w:pPr>
        <w:spacing w:after="0" w:line="240" w:lineRule="auto"/>
        <w:rPr>
          <w:rFonts w:cstheme="minorHAnsi"/>
          <w:sz w:val="24"/>
          <w:szCs w:val="24"/>
        </w:rPr>
      </w:pPr>
    </w:p>
    <w:p w14:paraId="6B3BB67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think having that a bit of business savvy I guess, in terms of thinking about how it can be funded a bit more and longer term…we have structures for kind of, erm, </w:t>
      </w:r>
      <w:bookmarkStart w:id="330" w:name="_Hlk150428770"/>
      <w:r w:rsidRPr="002D7535">
        <w:rPr>
          <w:rFonts w:ascii="Calibri" w:hAnsi="Calibri" w:cs="Calibri"/>
          <w:sz w:val="24"/>
          <w:szCs w:val="24"/>
        </w:rPr>
        <w:t>for costing in core public involvement activities and things across our research projects</w:t>
      </w:r>
      <w:bookmarkEnd w:id="330"/>
      <w:r w:rsidRPr="002D7535">
        <w:rPr>
          <w:rFonts w:ascii="Calibri" w:hAnsi="Calibri" w:cs="Calibri"/>
          <w:sz w:val="24"/>
          <w:szCs w:val="24"/>
        </w:rPr>
        <w:t>. So, for example, there's an expectation that if you're going for a big research grant and you might want some support from our coordinator you make sure you cost that in at the grant stage and what it means is that we can kind of portfolio fund that core bit of activity which then allows us to keep developing and improving moving forwards. (academic, 13)</w:t>
      </w:r>
    </w:p>
    <w:p w14:paraId="6CD2E77D" w14:textId="77777777" w:rsidR="002D7535" w:rsidRPr="002D7535" w:rsidRDefault="002D7535" w:rsidP="002D7535">
      <w:pPr>
        <w:spacing w:after="0" w:line="240" w:lineRule="auto"/>
        <w:rPr>
          <w:rFonts w:cstheme="minorHAnsi"/>
          <w:sz w:val="24"/>
          <w:szCs w:val="24"/>
        </w:rPr>
      </w:pPr>
    </w:p>
    <w:p w14:paraId="7207898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 example that was cited by several academics concerned the funding of the involvement networks at each centre, and the impact of this funding:</w:t>
      </w:r>
    </w:p>
    <w:p w14:paraId="263458F6" w14:textId="77777777" w:rsidR="002D7535" w:rsidRPr="002D7535" w:rsidRDefault="002D7535" w:rsidP="002D7535">
      <w:pPr>
        <w:spacing w:after="0" w:line="240" w:lineRule="auto"/>
        <w:rPr>
          <w:rFonts w:cstheme="minorHAnsi"/>
          <w:sz w:val="24"/>
          <w:szCs w:val="24"/>
        </w:rPr>
      </w:pPr>
    </w:p>
    <w:p w14:paraId="4145A98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we get good relationships with individuals, particularly over attached projects, that we do that less well in terms of at a centre level. So, I would like to see that better, but again that’s down to resource of it and infrastructure and if you're going to actually have a vibrant group get to know each other rather than just because they're funding projects all the time as opposed to infrastructure centre level funding which brings me back to the [coordinator] and the funding available to support the PPI group at that centre level. (academic/clinician, 6)</w:t>
      </w:r>
    </w:p>
    <w:p w14:paraId="2884DFC2" w14:textId="77777777" w:rsidR="002D7535" w:rsidRPr="002D7535" w:rsidRDefault="002D7535" w:rsidP="002D7535">
      <w:pPr>
        <w:spacing w:after="0" w:line="240" w:lineRule="auto"/>
        <w:rPr>
          <w:rFonts w:cstheme="minorHAnsi"/>
          <w:sz w:val="24"/>
          <w:szCs w:val="24"/>
        </w:rPr>
      </w:pPr>
    </w:p>
    <w:p w14:paraId="0C88CEC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additional funding was available from the regional RDSs, local ARCs or from within the university itself. This additional funding was particularly useful in starting up new involvement initiatives or undertaking one-off activities, such as the community outreach event and co-production workshop at one site, and allowed additional involvement activities to be undertaken that perhaps wouldn’t have happened otherwise:</w:t>
      </w:r>
    </w:p>
    <w:p w14:paraId="77724039" w14:textId="77777777" w:rsidR="002D7535" w:rsidRPr="002D7535" w:rsidRDefault="002D7535" w:rsidP="002D7535">
      <w:pPr>
        <w:spacing w:after="0" w:line="240" w:lineRule="auto"/>
        <w:ind w:left="720"/>
        <w:rPr>
          <w:rFonts w:cstheme="minorHAnsi"/>
          <w:sz w:val="24"/>
          <w:szCs w:val="24"/>
        </w:rPr>
      </w:pPr>
    </w:p>
    <w:p w14:paraId="7516BBEC"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rPr>
        <w:t xml:space="preserve">It sort of gave us that push to take that risk because I think if it just comes out of your sort of normal pot of money you kind of think ‘oh it is quite risky to use that money’. </w:t>
      </w:r>
      <w:r w:rsidRPr="002D7535">
        <w:rPr>
          <w:rFonts w:cstheme="minorHAnsi"/>
          <w:sz w:val="24"/>
          <w:szCs w:val="24"/>
          <w:lang w:eastAsia="en-GB"/>
        </w:rPr>
        <w:t>But if you have money that is specific for that one event you have to run it and you have to run it how you say you're going to run it or justify why not, but we would never have been able to…I don’t think we would have ever spent twelve hundred pounds of our sort of usual PPI budget on something that was quite as risky as that was. (academic, 2)</w:t>
      </w:r>
    </w:p>
    <w:p w14:paraId="04343843" w14:textId="77777777" w:rsidR="002D7535" w:rsidRPr="002D7535" w:rsidRDefault="002D7535" w:rsidP="002D7535">
      <w:pPr>
        <w:spacing w:after="0" w:line="240" w:lineRule="auto"/>
        <w:rPr>
          <w:rFonts w:cstheme="minorHAnsi"/>
          <w:sz w:val="24"/>
          <w:szCs w:val="24"/>
        </w:rPr>
      </w:pPr>
    </w:p>
    <w:p w14:paraId="625F08A0" w14:textId="57B866A1" w:rsidR="002D7535" w:rsidRPr="002D7535" w:rsidRDefault="00D03049" w:rsidP="002D7535">
      <w:pPr>
        <w:spacing w:after="0" w:line="240" w:lineRule="auto"/>
        <w:rPr>
          <w:rFonts w:cstheme="minorHAnsi"/>
          <w:b/>
          <w:bCs/>
          <w:sz w:val="24"/>
          <w:szCs w:val="24"/>
        </w:rPr>
      </w:pPr>
      <w:bookmarkStart w:id="331" w:name="Funding6542"/>
      <w:bookmarkStart w:id="332" w:name="_Hlk138328092"/>
      <w:bookmarkEnd w:id="331"/>
      <w:r>
        <w:rPr>
          <w:rFonts w:cstheme="minorHAnsi"/>
          <w:b/>
          <w:bCs/>
          <w:sz w:val="24"/>
          <w:szCs w:val="24"/>
        </w:rPr>
        <w:t xml:space="preserve">6.5.4.2 </w:t>
      </w:r>
      <w:r w:rsidR="002D7535" w:rsidRPr="002D7535">
        <w:rPr>
          <w:rFonts w:cstheme="minorHAnsi"/>
          <w:b/>
          <w:bCs/>
          <w:sz w:val="24"/>
          <w:szCs w:val="24"/>
        </w:rPr>
        <w:t>Funding of coordinator role</w:t>
      </w:r>
    </w:p>
    <w:bookmarkEnd w:id="332"/>
    <w:p w14:paraId="72DADB5B" w14:textId="77777777" w:rsidR="002D7535" w:rsidRPr="002D7535" w:rsidRDefault="002D7535" w:rsidP="002D7535">
      <w:pPr>
        <w:spacing w:after="0" w:line="240" w:lineRule="auto"/>
        <w:rPr>
          <w:rFonts w:cstheme="minorHAnsi"/>
          <w:sz w:val="24"/>
          <w:szCs w:val="24"/>
        </w:rPr>
      </w:pPr>
    </w:p>
    <w:p w14:paraId="511E2E3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funding of a coordinator post was often mentioned, with the longer established site having achieved greater sustainability for the role. Initially this site had gained funding for the post through research capability funding from King’s College Hospital. A senior academic had been instrumental in this work; they ensured that the development was fully supported by the higher level Palliative Care CAG Executive Group as it was essential to gain their commitment. </w:t>
      </w:r>
    </w:p>
    <w:p w14:paraId="0DDFCD13" w14:textId="77777777" w:rsidR="002D7535" w:rsidRPr="002D7535" w:rsidRDefault="002D7535" w:rsidP="002D7535">
      <w:pPr>
        <w:spacing w:after="0" w:line="240" w:lineRule="auto"/>
        <w:rPr>
          <w:rFonts w:cstheme="minorHAnsi"/>
          <w:sz w:val="24"/>
          <w:szCs w:val="24"/>
        </w:rPr>
      </w:pPr>
    </w:p>
    <w:p w14:paraId="5DCB044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Later, when this funding ran out, the centre realised they couldn’t continue to fund the post through individual grants and therefore needed to move to a different funding model, wher</w:t>
      </w:r>
      <w:bookmarkStart w:id="333" w:name="_Hlk150428838"/>
      <w:r w:rsidRPr="002D7535">
        <w:rPr>
          <w:rFonts w:cstheme="minorHAnsi"/>
          <w:sz w:val="24"/>
          <w:szCs w:val="24"/>
        </w:rPr>
        <w:t xml:space="preserve">eby a percentage of the core costs for involvement are built into research applications, particularly large grants, to enable the coordinator and other organisational level involvement to be funded in a more sustainable manner. </w:t>
      </w:r>
      <w:bookmarkEnd w:id="333"/>
      <w:r w:rsidRPr="002D7535">
        <w:rPr>
          <w:rFonts w:cstheme="minorHAnsi"/>
          <w:sz w:val="24"/>
          <w:szCs w:val="24"/>
        </w:rPr>
        <w:t>An academic described the model:</w:t>
      </w:r>
    </w:p>
    <w:p w14:paraId="506F0DD9" w14:textId="77777777" w:rsidR="002D7535" w:rsidRPr="002D7535" w:rsidRDefault="002D7535" w:rsidP="002D7535">
      <w:pPr>
        <w:spacing w:after="0" w:line="240" w:lineRule="auto"/>
        <w:rPr>
          <w:rFonts w:cstheme="minorHAnsi"/>
          <w:sz w:val="24"/>
          <w:szCs w:val="24"/>
        </w:rPr>
      </w:pPr>
    </w:p>
    <w:p w14:paraId="4F732EAC"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We learnt pretty early on if you could build PPI components into your bids, now I don't mean just the cost of PPI, you know, the travel costs and the payments and the workshops or meetings, but actually could you build in a sort of sustainability strapline and in fact we managed to get it through a lot of funders that we wanted to be able to fund a person’s time to support PPI…And so we then managed to get sort of enough funding to support a part of a person and then it developed over time. (academic/clinician, 19)</w:t>
      </w:r>
    </w:p>
    <w:p w14:paraId="10D26B75" w14:textId="77777777" w:rsidR="002D7535" w:rsidRPr="002D7535" w:rsidRDefault="002D7535" w:rsidP="002D7535">
      <w:pPr>
        <w:spacing w:after="0" w:line="240" w:lineRule="auto"/>
        <w:rPr>
          <w:rFonts w:cstheme="minorHAnsi"/>
          <w:sz w:val="24"/>
          <w:szCs w:val="24"/>
        </w:rPr>
      </w:pPr>
    </w:p>
    <w:p w14:paraId="73711B5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other site had not yet achieved this level of sustainability and there was currently no plan after the present funding ran out, despite there being widespread support to continue the role and accompanying organisational level involvement. It was recognised that there was a need to explore the options for funding, to broaden and clarify both the coordinator role and the remit of the involvement network:</w:t>
      </w:r>
    </w:p>
    <w:p w14:paraId="55334035" w14:textId="77777777" w:rsidR="002D7535" w:rsidRPr="002D7535" w:rsidRDefault="002D7535" w:rsidP="002D7535">
      <w:pPr>
        <w:spacing w:after="0" w:line="240" w:lineRule="auto"/>
        <w:rPr>
          <w:rFonts w:cstheme="minorHAnsi"/>
          <w:sz w:val="24"/>
          <w:szCs w:val="24"/>
        </w:rPr>
      </w:pPr>
    </w:p>
    <w:p w14:paraId="2A331C7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n terms of university infrastructure, it would be fabulous if that [coordinator role] was funded for not just cancer work and that’s a gap. I think there is a hope that there might be a case to be made that this would be, well also what happens when the cancer charity money runs out? Does all that good work just go into the dust or is that something that would be picked up or at least contributed to by the university or from other grants or whatever? (academic/clinician, 6)</w:t>
      </w:r>
    </w:p>
    <w:p w14:paraId="05D84B64" w14:textId="77777777" w:rsidR="002D7535" w:rsidRPr="002D7535" w:rsidRDefault="002D7535" w:rsidP="002D7535">
      <w:pPr>
        <w:spacing w:after="0" w:line="240" w:lineRule="auto"/>
        <w:rPr>
          <w:rFonts w:cstheme="minorHAnsi"/>
          <w:sz w:val="24"/>
          <w:szCs w:val="24"/>
        </w:rPr>
      </w:pPr>
    </w:p>
    <w:p w14:paraId="55D0F15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understandably caused both insecurity and tensions, in particular for the coordinator themself. The work done in the centre on the involvement strategy and evaluation of involvement in particular could be valuable in providing a business case for the development of the coordinator role, in that they highlighted both the impact of the coordinator and involvement more broadly:</w:t>
      </w:r>
    </w:p>
    <w:p w14:paraId="4BC7E21C" w14:textId="77777777" w:rsidR="002D7535" w:rsidRPr="002D7535" w:rsidRDefault="002D7535" w:rsidP="002D7535">
      <w:pPr>
        <w:spacing w:after="0" w:line="240" w:lineRule="auto"/>
        <w:rPr>
          <w:rFonts w:cstheme="minorHAnsi"/>
          <w:sz w:val="24"/>
          <w:szCs w:val="24"/>
        </w:rPr>
      </w:pPr>
    </w:p>
    <w:p w14:paraId="4E3A32E6"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hAnsi="Calibri" w:cs="Calibri"/>
          <w:sz w:val="24"/>
          <w:szCs w:val="24"/>
        </w:rPr>
        <w:t>The reason why I can’t avoid doing this other stuff, like this being costed into other studies, erm, because that’s a way for me to, erm, I don't know, to demonstrate that they do still need that role so there is a tension there isn’t there? There's a tension between relying too much on me, erm, and me actually wanting them to know that they do need me (laughs) do you know what I mean?...</w:t>
      </w:r>
      <w:r w:rsidRPr="002D7535">
        <w:rPr>
          <w:rFonts w:ascii="Calibri" w:hAnsi="Calibri" w:cs="Calibri"/>
          <w:sz w:val="24"/>
          <w:szCs w:val="24"/>
          <w:lang w:eastAsia="en-GB"/>
        </w:rPr>
        <w:t>And part of the reason for developing the strategy and the metrics and trying to gather qualitative data about the difference that we make, erm, part of that is about trying to build a business case for doing something after the end of the programme. (coordinator, 17)</w:t>
      </w:r>
    </w:p>
    <w:p w14:paraId="29BF7C85" w14:textId="77777777" w:rsidR="002D7535" w:rsidRPr="002D7535" w:rsidRDefault="002D7535" w:rsidP="002D7535">
      <w:pPr>
        <w:spacing w:after="0" w:line="240" w:lineRule="auto"/>
        <w:rPr>
          <w:rFonts w:cstheme="minorHAnsi"/>
          <w:sz w:val="24"/>
          <w:szCs w:val="24"/>
        </w:rPr>
      </w:pPr>
    </w:p>
    <w:p w14:paraId="3218C16D" w14:textId="3E60A04E" w:rsidR="002D7535" w:rsidRPr="002D7535" w:rsidRDefault="00D03049" w:rsidP="002D7535">
      <w:pPr>
        <w:spacing w:after="0" w:line="240" w:lineRule="auto"/>
        <w:rPr>
          <w:rFonts w:ascii="Calibri" w:eastAsia="Calibri" w:hAnsi="Calibri" w:cs="Calibri"/>
          <w:b/>
          <w:bCs/>
          <w:sz w:val="24"/>
          <w:szCs w:val="24"/>
        </w:rPr>
      </w:pPr>
      <w:bookmarkStart w:id="334" w:name="Funding6543"/>
      <w:bookmarkStart w:id="335" w:name="_Hlk138328105"/>
      <w:bookmarkEnd w:id="334"/>
      <w:r>
        <w:rPr>
          <w:rFonts w:ascii="Calibri" w:eastAsia="Calibri" w:hAnsi="Calibri" w:cs="Calibri"/>
          <w:b/>
          <w:bCs/>
          <w:sz w:val="24"/>
          <w:szCs w:val="24"/>
        </w:rPr>
        <w:t xml:space="preserve">6.5.4.3 </w:t>
      </w:r>
      <w:r w:rsidR="002D7535" w:rsidRPr="002D7535">
        <w:rPr>
          <w:rFonts w:ascii="Calibri" w:eastAsia="Calibri" w:hAnsi="Calibri" w:cs="Calibri"/>
          <w:b/>
          <w:bCs/>
          <w:sz w:val="24"/>
          <w:szCs w:val="24"/>
        </w:rPr>
        <w:t>Funding for public members</w:t>
      </w:r>
    </w:p>
    <w:bookmarkEnd w:id="335"/>
    <w:p w14:paraId="7AC13488" w14:textId="77777777" w:rsidR="002D7535" w:rsidRPr="002D7535" w:rsidRDefault="002D7535" w:rsidP="002D7535">
      <w:pPr>
        <w:spacing w:after="0" w:line="240" w:lineRule="auto"/>
        <w:rPr>
          <w:rFonts w:cstheme="minorHAnsi"/>
          <w:sz w:val="24"/>
          <w:szCs w:val="24"/>
        </w:rPr>
      </w:pPr>
    </w:p>
    <w:p w14:paraId="61093F9D" w14:textId="78EA7D4E"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Funding for individual public members, both fees for involvement and expenses, was thought to be important. Both sites had developed policies and guidance </w:t>
      </w:r>
      <w:r w:rsidR="00C445FA">
        <w:rPr>
          <w:rFonts w:cstheme="minorHAnsi"/>
          <w:sz w:val="24"/>
          <w:szCs w:val="24"/>
        </w:rPr>
        <w:fldChar w:fldCharType="begin"/>
      </w:r>
      <w:r w:rsidR="00BC508B">
        <w:rPr>
          <w:rFonts w:cstheme="minorHAnsi"/>
          <w:sz w:val="24"/>
          <w:szCs w:val="24"/>
        </w:rPr>
        <w:instrText xml:space="preserve"> ADDIN EN.CITE &lt;EndNote&gt;&lt;Cite&gt;&lt;RecNum&gt;199427&lt;/RecNum&gt;&lt;DisplayText&gt;(Wolfson Palliative Care Research Centre 2020b; CSI 2021a)&lt;/DisplayText&gt;&lt;record&gt;&lt;rec-number&gt;199427&lt;/rec-number&gt;&lt;foreign-keys&gt;&lt;key app="EN" db-id="eda99esr9arp52e20v2pftz4rp5s9x0evef5" timestamp="1675079059"&gt;199427&lt;/key&gt;&lt;/foreign-keys&gt;&lt;ref-type name="Report"&gt;27&lt;/ref-type&gt;&lt;contributors&gt;&lt;authors&gt;&lt;author&gt;Wolfson Palliative Care Research Centre,&lt;/author&gt;&lt;/authors&gt;&lt;tertiary-authors&gt;&lt;author&gt;University of Hull&lt;/author&gt;&lt;/tertiary-authors&gt;&lt;/contributors&gt;&lt;titles&gt;&lt;title&gt;Reward and Recognition Policy for Patient and Public Involvement: Guidance on expenses, fees and other benefits for members of the public who are actively involved in health research&lt;/title&gt;&lt;/titles&gt;&lt;reprint-edition&gt;in file&lt;/reprint-edition&gt;&lt;dates&gt;&lt;year&gt;2020&lt;/year&gt;&lt;/dates&gt;&lt;pub-location&gt;Hull&lt;/pub-location&gt;&lt;publisher&gt;University of Hull&lt;/publisher&gt;&lt;urls&gt;&lt;/urls&gt;&lt;/record&gt;&lt;/Cite&gt;&lt;Cite&gt;&lt;RecNum&gt;199428&lt;/RecNum&gt;&lt;record&gt;&lt;rec-number&gt;199428&lt;/rec-number&gt;&lt;foreign-keys&gt;&lt;key app="EN" db-id="eda99esr9arp52e20v2pftz4rp5s9x0evef5" timestamp="1675079162"&gt;199428&lt;/key&gt;&lt;/foreign-keys&gt;&lt;ref-type name="Report"&gt;27&lt;/ref-type&gt;&lt;contributors&gt;&lt;authors&gt;&lt;author&gt;CSI&lt;/author&gt;&lt;/authors&gt;&lt;tertiary-authors&gt;&lt;author&gt;King&amp;apos;s College London&lt;/author&gt;&lt;/tertiary-authors&gt;&lt;/contributors&gt;&lt;titles&gt;&lt;title&gt;CSI Patients and Public Involvement: Reimbursements for time and travel&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w:t>
      </w:r>
      <w:r w:rsidR="00D6619E">
        <w:rPr>
          <w:rFonts w:cstheme="minorHAnsi"/>
          <w:noProof/>
          <w:sz w:val="24"/>
          <w:szCs w:val="24"/>
        </w:rPr>
        <w:t>WPCRC</w:t>
      </w:r>
      <w:r w:rsidR="00C445FA">
        <w:rPr>
          <w:rFonts w:cstheme="minorHAnsi"/>
          <w:sz w:val="24"/>
          <w:szCs w:val="24"/>
        </w:rPr>
        <w:fldChar w:fldCharType="end"/>
      </w:r>
      <w:r w:rsidRPr="002D7535">
        <w:rPr>
          <w:rFonts w:cstheme="minorHAnsi"/>
          <w:sz w:val="24"/>
          <w:szCs w:val="24"/>
        </w:rPr>
        <w:t xml:space="preserve"> and one site had also created a detailed range of shorter documents and visual guides using infographics for researchers and public members on the following (</w:t>
      </w:r>
      <w:hyperlink w:anchor="Vignette4" w:history="1">
        <w:r w:rsidRPr="00282213">
          <w:rPr>
            <w:rStyle w:val="Hyperlink"/>
            <w:rFonts w:cstheme="minorHAnsi"/>
            <w:b/>
            <w:bCs/>
            <w:sz w:val="24"/>
            <w:szCs w:val="24"/>
          </w:rPr>
          <w:t>Vignette 4. Increasing diversity and inclusion</w:t>
        </w:r>
      </w:hyperlink>
      <w:r w:rsidRPr="002D7535">
        <w:rPr>
          <w:rFonts w:cstheme="minorHAnsi"/>
          <w:sz w:val="24"/>
          <w:szCs w:val="24"/>
        </w:rPr>
        <w:t>):</w:t>
      </w:r>
    </w:p>
    <w:p w14:paraId="3ADA4DC4" w14:textId="77777777" w:rsidR="002D7535" w:rsidRPr="002D7535" w:rsidRDefault="002D7535" w:rsidP="002D7535">
      <w:pPr>
        <w:spacing w:after="0" w:line="240" w:lineRule="auto"/>
        <w:rPr>
          <w:rFonts w:cstheme="minorHAnsi"/>
          <w:sz w:val="24"/>
          <w:szCs w:val="24"/>
        </w:rPr>
      </w:pPr>
    </w:p>
    <w:p w14:paraId="63E628F9" w14:textId="77777777" w:rsidR="002D7535" w:rsidRPr="002D7535" w:rsidRDefault="002D7535" w:rsidP="002D7535">
      <w:pPr>
        <w:numPr>
          <w:ilvl w:val="0"/>
          <w:numId w:val="61"/>
        </w:numPr>
        <w:spacing w:after="0" w:line="240" w:lineRule="auto"/>
        <w:contextualSpacing/>
        <w:rPr>
          <w:rFonts w:cstheme="minorHAnsi"/>
          <w:sz w:val="24"/>
          <w:szCs w:val="24"/>
        </w:rPr>
      </w:pPr>
      <w:r w:rsidRPr="002D7535">
        <w:rPr>
          <w:rFonts w:cstheme="minorHAnsi"/>
          <w:sz w:val="24"/>
          <w:szCs w:val="24"/>
        </w:rPr>
        <w:t xml:space="preserve">Guidance for researchers on the </w:t>
      </w:r>
      <w:r w:rsidRPr="002D7535">
        <w:rPr>
          <w:sz w:val="24"/>
          <w:szCs w:val="24"/>
          <w:lang w:val="en-US"/>
        </w:rPr>
        <w:t>Reward and Recognition Policy for patient and public involvement</w:t>
      </w:r>
    </w:p>
    <w:p w14:paraId="0FBED152" w14:textId="77777777" w:rsidR="002D7535" w:rsidRPr="002D7535" w:rsidRDefault="002D7535" w:rsidP="002D7535">
      <w:pPr>
        <w:numPr>
          <w:ilvl w:val="0"/>
          <w:numId w:val="61"/>
        </w:numPr>
        <w:spacing w:after="0" w:line="240" w:lineRule="auto"/>
        <w:contextualSpacing/>
        <w:rPr>
          <w:rFonts w:cstheme="minorHAnsi"/>
          <w:sz w:val="24"/>
          <w:szCs w:val="24"/>
        </w:rPr>
      </w:pPr>
      <w:r w:rsidRPr="002D7535">
        <w:rPr>
          <w:sz w:val="24"/>
          <w:szCs w:val="24"/>
          <w:lang w:val="en-US"/>
        </w:rPr>
        <w:lastRenderedPageBreak/>
        <w:t>Payment rates</w:t>
      </w:r>
    </w:p>
    <w:p w14:paraId="2670E9BE" w14:textId="77777777" w:rsidR="002D7535" w:rsidRPr="002D7535" w:rsidRDefault="002D7535" w:rsidP="002D7535">
      <w:pPr>
        <w:numPr>
          <w:ilvl w:val="0"/>
          <w:numId w:val="61"/>
        </w:numPr>
        <w:spacing w:after="0" w:line="240" w:lineRule="auto"/>
        <w:contextualSpacing/>
        <w:rPr>
          <w:rFonts w:cstheme="minorHAnsi"/>
          <w:sz w:val="24"/>
          <w:szCs w:val="24"/>
        </w:rPr>
      </w:pPr>
      <w:r w:rsidRPr="002D7535">
        <w:rPr>
          <w:sz w:val="24"/>
          <w:szCs w:val="24"/>
          <w:lang w:val="en-US"/>
        </w:rPr>
        <w:t>How to make a claim</w:t>
      </w:r>
    </w:p>
    <w:p w14:paraId="54C3E548" w14:textId="77777777" w:rsidR="002D7535" w:rsidRPr="002D7535" w:rsidRDefault="002D7535" w:rsidP="002D7535">
      <w:pPr>
        <w:numPr>
          <w:ilvl w:val="0"/>
          <w:numId w:val="61"/>
        </w:numPr>
        <w:spacing w:after="0" w:line="240" w:lineRule="auto"/>
        <w:contextualSpacing/>
        <w:rPr>
          <w:rFonts w:cstheme="minorHAnsi"/>
          <w:sz w:val="24"/>
          <w:szCs w:val="24"/>
        </w:rPr>
      </w:pPr>
      <w:r w:rsidRPr="002D7535">
        <w:rPr>
          <w:rFonts w:cstheme="minorHAnsi"/>
          <w:sz w:val="24"/>
          <w:szCs w:val="24"/>
        </w:rPr>
        <w:t>Accepting payment for involvement</w:t>
      </w:r>
    </w:p>
    <w:p w14:paraId="7A3FCB07" w14:textId="77777777" w:rsidR="002D7535" w:rsidRPr="002D7535" w:rsidRDefault="002D7535" w:rsidP="002D7535">
      <w:pPr>
        <w:numPr>
          <w:ilvl w:val="0"/>
          <w:numId w:val="61"/>
        </w:numPr>
        <w:spacing w:after="0" w:line="240" w:lineRule="auto"/>
        <w:contextualSpacing/>
        <w:rPr>
          <w:rFonts w:cstheme="minorHAnsi"/>
          <w:sz w:val="24"/>
          <w:szCs w:val="24"/>
        </w:rPr>
      </w:pPr>
      <w:r w:rsidRPr="002D7535">
        <w:rPr>
          <w:rFonts w:cstheme="minorHAnsi"/>
          <w:sz w:val="24"/>
          <w:szCs w:val="24"/>
        </w:rPr>
        <w:t>What you need to know about payments</w:t>
      </w:r>
    </w:p>
    <w:p w14:paraId="7C5CBD81" w14:textId="77777777" w:rsidR="002D7535" w:rsidRPr="002D7535" w:rsidRDefault="002D7535" w:rsidP="002D7535">
      <w:pPr>
        <w:numPr>
          <w:ilvl w:val="0"/>
          <w:numId w:val="61"/>
        </w:numPr>
        <w:spacing w:after="0" w:line="240" w:lineRule="auto"/>
        <w:contextualSpacing/>
        <w:rPr>
          <w:rFonts w:cstheme="minorHAnsi"/>
          <w:sz w:val="24"/>
          <w:szCs w:val="24"/>
        </w:rPr>
      </w:pPr>
      <w:r w:rsidRPr="002D7535">
        <w:rPr>
          <w:rFonts w:cstheme="minorHAnsi"/>
          <w:sz w:val="24"/>
          <w:szCs w:val="24"/>
        </w:rPr>
        <w:t>Welfare benefits information sheet.</w:t>
      </w:r>
    </w:p>
    <w:p w14:paraId="0CDF08B5" w14:textId="77777777" w:rsidR="002D7535" w:rsidRPr="002D7535" w:rsidRDefault="002D7535" w:rsidP="002D7535">
      <w:pPr>
        <w:spacing w:after="0" w:line="240" w:lineRule="auto"/>
        <w:rPr>
          <w:rFonts w:cstheme="minorHAnsi"/>
          <w:sz w:val="24"/>
          <w:szCs w:val="24"/>
        </w:rPr>
      </w:pPr>
    </w:p>
    <w:p w14:paraId="635DD18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ffering payments was seen as important and enabled public members to undertake involvement, however it was also recognised that it could be a barrier, for example with regard to public members receiving benefits or for homeless people. One of the coordinators spoke of how ‘light touch’ policies were useful:</w:t>
      </w:r>
    </w:p>
    <w:p w14:paraId="213D3192" w14:textId="77777777" w:rsidR="002D7535" w:rsidRPr="002D7535" w:rsidRDefault="002D7535" w:rsidP="002D7535">
      <w:pPr>
        <w:spacing w:after="0" w:line="240" w:lineRule="auto"/>
        <w:rPr>
          <w:rFonts w:cstheme="minorHAnsi"/>
          <w:sz w:val="24"/>
          <w:szCs w:val="24"/>
        </w:rPr>
      </w:pPr>
    </w:p>
    <w:p w14:paraId="43A3609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So, although I would say that getting a payment policy in place, getting a relatively simple process which is relatively light touch from the point of view of the members of the group and the people we involve. I think that’s a good thing, that’s an achievement but it’s not without its issues. (coordinator, 17)</w:t>
      </w:r>
    </w:p>
    <w:p w14:paraId="6DBE582D" w14:textId="77777777" w:rsidR="002D7535" w:rsidRPr="002D7535" w:rsidRDefault="002D7535" w:rsidP="002D7535">
      <w:pPr>
        <w:spacing w:after="0" w:line="240" w:lineRule="auto"/>
        <w:rPr>
          <w:rFonts w:cstheme="minorHAnsi"/>
          <w:sz w:val="24"/>
          <w:szCs w:val="24"/>
        </w:rPr>
      </w:pPr>
    </w:p>
    <w:p w14:paraId="3A499AD4" w14:textId="77777777" w:rsidR="002D7535" w:rsidRPr="002D7535" w:rsidRDefault="002D7535" w:rsidP="002D7535">
      <w:pPr>
        <w:spacing w:after="0" w:line="240" w:lineRule="auto"/>
        <w:rPr>
          <w:rFonts w:ascii="Calibri" w:eastAsia="Calibri" w:hAnsi="Calibri" w:cs="Calibri"/>
          <w:sz w:val="24"/>
          <w:szCs w:val="24"/>
        </w:rPr>
      </w:pPr>
      <w:r w:rsidRPr="002D7535">
        <w:rPr>
          <w:rFonts w:ascii="Calibri" w:eastAsia="Calibri" w:hAnsi="Calibri" w:cs="Calibri"/>
          <w:sz w:val="24"/>
          <w:szCs w:val="24"/>
        </w:rPr>
        <w:t>It could be difficult to estimate in advance what budget was needed for both fees and expenses. An example was given where additional costs for public members’ travel were needed that hadn’t been budgeted for – the funder was approached and agreed to provide the costs. In one site t</w:t>
      </w:r>
      <w:r w:rsidRPr="002D7535">
        <w:rPr>
          <w:rFonts w:cstheme="minorHAnsi"/>
          <w:sz w:val="24"/>
          <w:szCs w:val="24"/>
        </w:rPr>
        <w:t>he coordinator usually tried to estimate in advance how complex an involvement activity was and how much time it might take, to provide public members with an estimate of how much they might be paid. Sometimes difficulties were encountered such as differences in views over whether to pay public members for time spent at lunch if it was an all-day activity.</w:t>
      </w:r>
    </w:p>
    <w:p w14:paraId="34C580D2" w14:textId="77777777" w:rsidR="002D7535" w:rsidRPr="002D7535" w:rsidRDefault="002D7535" w:rsidP="002D7535">
      <w:pPr>
        <w:spacing w:after="0" w:line="240" w:lineRule="auto"/>
        <w:rPr>
          <w:rFonts w:cstheme="minorHAnsi"/>
          <w:sz w:val="24"/>
          <w:szCs w:val="24"/>
        </w:rPr>
      </w:pPr>
    </w:p>
    <w:p w14:paraId="17EBCEE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ublic members, for example those who were homeless, appreciated receiving a voucher instead of payment into a bank account. Paying by petty cash wasn’t always possible due to university policies so one site was considering working with an organisation who already worked with homeless people, to pay the organisation a fee to enable them to administer cash payments to those public members who preferred that. An example was given where a petty cash system had previously been used:</w:t>
      </w:r>
    </w:p>
    <w:p w14:paraId="4C6D7338" w14:textId="77777777" w:rsidR="002D7535" w:rsidRPr="002D7535" w:rsidRDefault="002D7535" w:rsidP="002D7535">
      <w:pPr>
        <w:spacing w:after="0" w:line="240" w:lineRule="auto"/>
        <w:rPr>
          <w:rFonts w:cstheme="minorHAnsi"/>
          <w:sz w:val="24"/>
          <w:szCs w:val="24"/>
        </w:rPr>
      </w:pPr>
    </w:p>
    <w:p w14:paraId="1DEA1C7D"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We actually did several things in terms of funding the patient and public involvement. One is we got set up, er, the ability to get cash because if we had an open consultation about a new project and we wanted people to drop in and discuss that, some people actually needed cash in hand. Especially at the lower end of the socio-economic spectrum, and if we didn't do something like that then they wouldn’t take part because actually they couldn’t pay the train fare or the bus fare or whatever it was to get there and come back again. So, we arranged a cash in hand sort of kitty for our workshop events where we were talking about new projects and things. (academic/clinician, 19)</w:t>
      </w:r>
    </w:p>
    <w:p w14:paraId="3953A587" w14:textId="77777777" w:rsidR="002D7535" w:rsidRPr="002D7535" w:rsidRDefault="002D7535" w:rsidP="002D7535">
      <w:pPr>
        <w:spacing w:after="0" w:line="240" w:lineRule="auto"/>
        <w:rPr>
          <w:rFonts w:cstheme="minorHAnsi"/>
          <w:sz w:val="24"/>
          <w:szCs w:val="24"/>
        </w:rPr>
      </w:pPr>
    </w:p>
    <w:p w14:paraId="5901F5C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centres had their own payment rates that they used to provide fees to public members, however, other rates were also used including those of NIHR or other funders. Sometimes public members said they didn’t want or need payment and would have carried out the involvement regardless. This had both advantages and disadvantages, as a public member explained:</w:t>
      </w:r>
    </w:p>
    <w:p w14:paraId="3B3E7C94" w14:textId="77777777" w:rsidR="002D7535" w:rsidRPr="002D7535" w:rsidRDefault="002D7535" w:rsidP="002D7535">
      <w:pPr>
        <w:spacing w:after="0" w:line="240" w:lineRule="auto"/>
        <w:rPr>
          <w:rFonts w:cstheme="minorHAnsi"/>
          <w:sz w:val="24"/>
          <w:szCs w:val="24"/>
        </w:rPr>
      </w:pPr>
    </w:p>
    <w:p w14:paraId="673E16D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don't want any financial recognition for my time. So, I think that means that there's much more flexibility.  I think if I were putting in a claim for every time I turned up to a meeting, I think both I and they would be very careful to make sure I only turned up when I was needed…And that goes back to my personal, well first of all cos I'm fortunate I don't need </w:t>
      </w:r>
      <w:r w:rsidRPr="002D7535">
        <w:rPr>
          <w:rFonts w:ascii="Calibri" w:hAnsi="Calibri" w:cs="Calibri"/>
          <w:sz w:val="24"/>
          <w:szCs w:val="24"/>
        </w:rPr>
        <w:lastRenderedPageBreak/>
        <w:t>it, not everybody is in that, erm, fortunate position...</w:t>
      </w:r>
      <w:r w:rsidRPr="002D7535">
        <w:rPr>
          <w:rFonts w:ascii="Calibri" w:hAnsi="Calibri" w:cs="Calibri"/>
          <w:sz w:val="24"/>
          <w:szCs w:val="24"/>
          <w:lang w:eastAsia="en-GB"/>
        </w:rPr>
        <w:t>If we’re going to get broader representation those payments are really important (pause) because there are some people who for whom the payment might actually be a real incentive to get involved.</w:t>
      </w:r>
      <w:r w:rsidRPr="002D7535">
        <w:rPr>
          <w:rFonts w:ascii="Calibri" w:hAnsi="Calibri" w:cs="Calibri"/>
          <w:sz w:val="24"/>
          <w:szCs w:val="24"/>
        </w:rPr>
        <w:t xml:space="preserve"> (carer, 7)</w:t>
      </w:r>
    </w:p>
    <w:p w14:paraId="53FE8D6B" w14:textId="77777777" w:rsidR="002D7535" w:rsidRPr="002D7535" w:rsidRDefault="002D7535" w:rsidP="002D7535">
      <w:pPr>
        <w:spacing w:after="0" w:line="240" w:lineRule="auto"/>
        <w:rPr>
          <w:rFonts w:cstheme="minorHAnsi"/>
          <w:sz w:val="24"/>
          <w:szCs w:val="24"/>
        </w:rPr>
      </w:pPr>
    </w:p>
    <w:p w14:paraId="678429D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clarity of payment rates and quick payment were appreciated. It was also recognised that there were contractual obligations between researchers and funders, and it was important to be transparent with public members about this:</w:t>
      </w:r>
    </w:p>
    <w:p w14:paraId="54472E58" w14:textId="77777777" w:rsidR="002D7535" w:rsidRPr="002D7535" w:rsidRDefault="002D7535" w:rsidP="002D7535">
      <w:pPr>
        <w:spacing w:after="0" w:line="240" w:lineRule="auto"/>
        <w:rPr>
          <w:rFonts w:cstheme="minorHAnsi"/>
          <w:sz w:val="24"/>
          <w:szCs w:val="24"/>
        </w:rPr>
      </w:pPr>
    </w:p>
    <w:p w14:paraId="49C9DA1B"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The people that come along to that</w:t>
      </w:r>
      <w:r w:rsidRPr="002D7535">
        <w:rPr>
          <w:rFonts w:ascii="Calibri" w:hAnsi="Calibri" w:cs="Calibri"/>
          <w:sz w:val="24"/>
          <w:szCs w:val="24"/>
        </w:rPr>
        <w:t xml:space="preserve">, you know, they've all have said in the first place ‘oh no, you don't need to pay me it’s absolutely fine’ and I’m like ‘well no, actually we do’ (laughs) ‘we do need to pay you it’s in our, you know, sort of contract with the, erm, with the funder and this is what we think is reasonable, you know, we want you to have it’. </w:t>
      </w:r>
      <w:r w:rsidRPr="002D7535">
        <w:rPr>
          <w:rFonts w:ascii="Calibri" w:hAnsi="Calibri" w:cs="Calibri"/>
          <w:sz w:val="24"/>
          <w:szCs w:val="24"/>
          <w:lang w:eastAsia="en-GB"/>
        </w:rPr>
        <w:t>I pretty much have to kind of force it on people</w:t>
      </w:r>
      <w:r w:rsidRPr="002D7535">
        <w:rPr>
          <w:rFonts w:ascii="Calibri" w:hAnsi="Calibri" w:cs="Calibri"/>
          <w:sz w:val="24"/>
          <w:szCs w:val="24"/>
        </w:rPr>
        <w:t xml:space="preserve">, you know, </w:t>
      </w:r>
      <w:r w:rsidRPr="002D7535">
        <w:rPr>
          <w:rFonts w:ascii="Calibri" w:hAnsi="Calibri" w:cs="Calibri"/>
          <w:sz w:val="24"/>
          <w:szCs w:val="24"/>
          <w:lang w:eastAsia="en-GB"/>
        </w:rPr>
        <w:t>‘here take it!’ (laughs)…W</w:t>
      </w:r>
      <w:r w:rsidRPr="002D7535">
        <w:rPr>
          <w:rFonts w:ascii="Calibri" w:hAnsi="Calibri" w:cs="Calibri"/>
          <w:sz w:val="24"/>
          <w:szCs w:val="24"/>
        </w:rPr>
        <w:t>e are thanking them or compensating them for their time or however you want to put it. (academic, 4)</w:t>
      </w:r>
    </w:p>
    <w:p w14:paraId="5FC12C7A" w14:textId="77777777" w:rsidR="002D7535" w:rsidRPr="002D7535" w:rsidRDefault="002D7535" w:rsidP="002D7535">
      <w:pPr>
        <w:spacing w:after="0" w:line="240" w:lineRule="auto"/>
        <w:ind w:left="720"/>
        <w:rPr>
          <w:rFonts w:cstheme="minorHAnsi"/>
          <w:sz w:val="24"/>
          <w:szCs w:val="24"/>
        </w:rPr>
      </w:pPr>
    </w:p>
    <w:p w14:paraId="10D4290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this area of involvement additional expenses for carers or travel were often needed and it was important to be able to meet these costs to make it as easy and as accessible as possible and to enable a range of people to become involved. An academic gave some examples:</w:t>
      </w:r>
    </w:p>
    <w:p w14:paraId="3636A9D1" w14:textId="77777777" w:rsidR="002D7535" w:rsidRPr="002D7535" w:rsidRDefault="002D7535" w:rsidP="002D7535">
      <w:pPr>
        <w:spacing w:after="0" w:line="240" w:lineRule="auto"/>
        <w:rPr>
          <w:rFonts w:cstheme="minorHAnsi"/>
          <w:sz w:val="24"/>
          <w:szCs w:val="24"/>
        </w:rPr>
      </w:pPr>
    </w:p>
    <w:p w14:paraId="6A1D7A36"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Sometimes they need replacement carer costs. So, if somebody’s caring for someone at home, we had a lady, for example, who was looking after her mother with dementia. They couldn’t leave their mother, er, if they were coming to a meeting or wanting to discuss things online with us. So, we had to pay for replacement, er, carer costs, for example. Things like taxis. We had one guy who was in a wheelchair wanting to come to the face to face meetings and actually we had to pay for a taxi. A wheelchair taxi to take him, you know, twenty five, thirty miles each way, because actually that was practically the only way they could do it. (academic/clinician, 19)</w:t>
      </w:r>
    </w:p>
    <w:p w14:paraId="07E647CE" w14:textId="77777777" w:rsidR="002D7535" w:rsidRPr="002D7535" w:rsidRDefault="002D7535" w:rsidP="002D7535">
      <w:pPr>
        <w:spacing w:after="0" w:line="240" w:lineRule="auto"/>
        <w:rPr>
          <w:rFonts w:ascii="Calibri" w:eastAsia="Calibri" w:hAnsi="Calibri" w:cs="Calibri"/>
          <w:sz w:val="24"/>
          <w:szCs w:val="24"/>
        </w:rPr>
      </w:pPr>
    </w:p>
    <w:p w14:paraId="285D69AD" w14:textId="67B1BEDD" w:rsidR="002D7535" w:rsidRPr="002D7535" w:rsidRDefault="00D03049" w:rsidP="002D7535">
      <w:pPr>
        <w:spacing w:after="0" w:line="240" w:lineRule="auto"/>
        <w:rPr>
          <w:rFonts w:cstheme="minorHAnsi"/>
          <w:b/>
          <w:bCs/>
          <w:sz w:val="24"/>
          <w:szCs w:val="24"/>
        </w:rPr>
      </w:pPr>
      <w:bookmarkStart w:id="336" w:name="Involvement655"/>
      <w:bookmarkStart w:id="337" w:name="_Hlk138328121"/>
      <w:bookmarkEnd w:id="336"/>
      <w:r>
        <w:rPr>
          <w:rFonts w:cstheme="minorHAnsi"/>
          <w:b/>
          <w:bCs/>
          <w:sz w:val="24"/>
          <w:szCs w:val="24"/>
        </w:rPr>
        <w:t xml:space="preserve">6.5.5 </w:t>
      </w:r>
      <w:r w:rsidR="002D7535" w:rsidRPr="002D7535">
        <w:rPr>
          <w:rFonts w:cstheme="minorHAnsi"/>
          <w:b/>
          <w:bCs/>
          <w:sz w:val="24"/>
          <w:szCs w:val="24"/>
        </w:rPr>
        <w:t>Involvement strategy</w:t>
      </w:r>
    </w:p>
    <w:bookmarkEnd w:id="337"/>
    <w:p w14:paraId="22ABE266" w14:textId="77777777" w:rsidR="002D7535" w:rsidRPr="002D7535" w:rsidRDefault="002D7535" w:rsidP="002D7535">
      <w:pPr>
        <w:spacing w:after="0" w:line="240" w:lineRule="auto"/>
        <w:rPr>
          <w:rFonts w:cstheme="minorHAnsi"/>
          <w:b/>
          <w:bCs/>
          <w:sz w:val="24"/>
          <w:szCs w:val="24"/>
        </w:rPr>
      </w:pPr>
    </w:p>
    <w:p w14:paraId="371920A6" w14:textId="5A2453A0"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Both sites had developed an involvement strategy that outlined their goals or action plans for involvement </w:t>
      </w:r>
      <w:r w:rsidR="00C445FA">
        <w:rPr>
          <w:rFonts w:cstheme="minorHAnsi"/>
          <w:sz w:val="24"/>
          <w:szCs w:val="24"/>
        </w:rPr>
        <w:fldChar w:fldCharType="begin"/>
      </w:r>
      <w:r w:rsidR="00BC508B">
        <w:rPr>
          <w:rFonts w:cstheme="minorHAnsi"/>
          <w:sz w:val="24"/>
          <w:szCs w:val="24"/>
        </w:rPr>
        <w:instrText xml:space="preserve"> ADDIN EN.CITE &lt;EndNote&gt;&lt;Cite&gt;&lt;RecNum&gt;199416&lt;/RecNum&gt;&lt;DisplayText&gt;(CSI 2021b; ICAHR 2022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Cite&gt;&lt;RecNum&gt;199417&lt;/RecNum&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1b; ICAHR 2022b)</w:t>
      </w:r>
      <w:r w:rsidR="00C445FA">
        <w:rPr>
          <w:rFonts w:cstheme="minorHAnsi"/>
          <w:sz w:val="24"/>
          <w:szCs w:val="24"/>
        </w:rPr>
        <w:fldChar w:fldCharType="end"/>
      </w:r>
      <w:r w:rsidRPr="002D7535">
        <w:rPr>
          <w:rFonts w:cstheme="minorHAnsi"/>
          <w:sz w:val="24"/>
          <w:szCs w:val="24"/>
        </w:rPr>
        <w:t>. The strategies also included the following:</w:t>
      </w:r>
    </w:p>
    <w:p w14:paraId="5A063F9E" w14:textId="77777777" w:rsidR="002D7535" w:rsidRPr="002D7535" w:rsidRDefault="002D7535" w:rsidP="002D7535">
      <w:pPr>
        <w:spacing w:after="0" w:line="240" w:lineRule="auto"/>
        <w:rPr>
          <w:rFonts w:cstheme="minorHAnsi"/>
          <w:sz w:val="24"/>
          <w:szCs w:val="24"/>
        </w:rPr>
      </w:pPr>
    </w:p>
    <w:p w14:paraId="3CC37CE5" w14:textId="77777777" w:rsidR="002D7535" w:rsidRPr="002D7535" w:rsidRDefault="002D7535" w:rsidP="002D7535">
      <w:pPr>
        <w:numPr>
          <w:ilvl w:val="0"/>
          <w:numId w:val="62"/>
        </w:numPr>
        <w:spacing w:after="0" w:line="240" w:lineRule="auto"/>
        <w:contextualSpacing/>
        <w:rPr>
          <w:rFonts w:cstheme="minorHAnsi"/>
          <w:sz w:val="24"/>
          <w:szCs w:val="24"/>
        </w:rPr>
      </w:pPr>
      <w:r w:rsidRPr="002D7535">
        <w:rPr>
          <w:rFonts w:cstheme="minorHAnsi"/>
          <w:sz w:val="24"/>
          <w:szCs w:val="24"/>
        </w:rPr>
        <w:t>how the strategy was developed</w:t>
      </w:r>
    </w:p>
    <w:p w14:paraId="329B37A2" w14:textId="77777777" w:rsidR="002D7535" w:rsidRPr="002D7535" w:rsidRDefault="002D7535" w:rsidP="002D7535">
      <w:pPr>
        <w:numPr>
          <w:ilvl w:val="0"/>
          <w:numId w:val="62"/>
        </w:numPr>
        <w:spacing w:after="0" w:line="240" w:lineRule="auto"/>
        <w:contextualSpacing/>
        <w:rPr>
          <w:rFonts w:cstheme="minorHAnsi"/>
          <w:sz w:val="24"/>
          <w:szCs w:val="24"/>
        </w:rPr>
      </w:pPr>
      <w:r w:rsidRPr="002D7535">
        <w:rPr>
          <w:rFonts w:cstheme="minorHAnsi"/>
          <w:sz w:val="24"/>
          <w:szCs w:val="24"/>
        </w:rPr>
        <w:t>the centres’ ambition or vision for involvement</w:t>
      </w:r>
    </w:p>
    <w:p w14:paraId="07B1FE8C" w14:textId="77777777" w:rsidR="002D7535" w:rsidRPr="002D7535" w:rsidRDefault="002D7535" w:rsidP="002D7535">
      <w:pPr>
        <w:numPr>
          <w:ilvl w:val="0"/>
          <w:numId w:val="62"/>
        </w:numPr>
        <w:spacing w:after="0" w:line="240" w:lineRule="auto"/>
        <w:contextualSpacing/>
        <w:rPr>
          <w:rFonts w:cstheme="minorHAnsi"/>
          <w:sz w:val="24"/>
          <w:szCs w:val="24"/>
        </w:rPr>
      </w:pPr>
      <w:r w:rsidRPr="002D7535">
        <w:rPr>
          <w:rFonts w:cstheme="minorHAnsi"/>
          <w:sz w:val="24"/>
          <w:szCs w:val="24"/>
        </w:rPr>
        <w:t>the principles and values the sites were working to</w:t>
      </w:r>
    </w:p>
    <w:p w14:paraId="527EF948" w14:textId="77777777" w:rsidR="002D7535" w:rsidRPr="002D7535" w:rsidRDefault="002D7535" w:rsidP="002D7535">
      <w:pPr>
        <w:numPr>
          <w:ilvl w:val="0"/>
          <w:numId w:val="62"/>
        </w:numPr>
        <w:spacing w:after="0" w:line="240" w:lineRule="auto"/>
        <w:contextualSpacing/>
        <w:rPr>
          <w:rFonts w:cstheme="minorHAnsi"/>
          <w:sz w:val="24"/>
          <w:szCs w:val="24"/>
        </w:rPr>
      </w:pPr>
      <w:r w:rsidRPr="002D7535">
        <w:rPr>
          <w:rFonts w:cstheme="minorHAnsi"/>
          <w:sz w:val="24"/>
          <w:szCs w:val="24"/>
        </w:rPr>
        <w:t>evaluation of involvement</w:t>
      </w:r>
    </w:p>
    <w:p w14:paraId="6C2E1060" w14:textId="77777777" w:rsidR="002D7535" w:rsidRPr="002D7535" w:rsidRDefault="002D7535" w:rsidP="002D7535">
      <w:pPr>
        <w:numPr>
          <w:ilvl w:val="0"/>
          <w:numId w:val="62"/>
        </w:numPr>
        <w:spacing w:after="0" w:line="240" w:lineRule="auto"/>
        <w:contextualSpacing/>
        <w:rPr>
          <w:rFonts w:cstheme="minorHAnsi"/>
          <w:sz w:val="24"/>
          <w:szCs w:val="24"/>
        </w:rPr>
      </w:pPr>
      <w:r w:rsidRPr="002D7535">
        <w:rPr>
          <w:rFonts w:cstheme="minorHAnsi"/>
          <w:sz w:val="24"/>
          <w:szCs w:val="24"/>
        </w:rPr>
        <w:t>information on the structures for involvement.</w:t>
      </w:r>
    </w:p>
    <w:p w14:paraId="3E372F2E" w14:textId="77777777" w:rsidR="002D7535" w:rsidRPr="002D7535" w:rsidRDefault="002D7535" w:rsidP="002D7535">
      <w:pPr>
        <w:spacing w:after="0" w:line="240" w:lineRule="auto"/>
        <w:rPr>
          <w:rFonts w:cstheme="minorHAnsi"/>
          <w:sz w:val="24"/>
          <w:szCs w:val="24"/>
        </w:rPr>
      </w:pPr>
    </w:p>
    <w:p w14:paraId="6619DEBC" w14:textId="655E81B3"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one centre the coordinator led on the development of their first involvement strategy in collaboration with members of the Operational Involvement Group. They then aimed to involve a wider group of academics and members of the public involvement network. The framework provided by the UK Standards for Public Involvement </w:t>
      </w:r>
      <w:r w:rsidR="00C445FA">
        <w:rPr>
          <w:rFonts w:cstheme="minorHAnsi"/>
          <w:sz w:val="24"/>
          <w:szCs w:val="24"/>
        </w:rPr>
        <w:fldChar w:fldCharType="begin"/>
      </w:r>
      <w:r w:rsidR="00BC508B">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cstheme="minorHAnsi"/>
          <w:sz w:val="24"/>
          <w:szCs w:val="24"/>
        </w:rPr>
        <w:fldChar w:fldCharType="separate"/>
      </w:r>
      <w:r w:rsidR="00BC508B">
        <w:rPr>
          <w:rFonts w:cstheme="minorHAnsi"/>
          <w:noProof/>
          <w:sz w:val="24"/>
          <w:szCs w:val="24"/>
        </w:rPr>
        <w:t>(NIHR et al. 2019)</w:t>
      </w:r>
      <w:r w:rsidR="00C445FA">
        <w:rPr>
          <w:rFonts w:cstheme="minorHAnsi"/>
          <w:sz w:val="24"/>
          <w:szCs w:val="24"/>
        </w:rPr>
        <w:fldChar w:fldCharType="end"/>
      </w:r>
      <w:r w:rsidRPr="002D7535">
        <w:rPr>
          <w:rFonts w:cstheme="minorHAnsi"/>
          <w:sz w:val="24"/>
          <w:szCs w:val="24"/>
        </w:rPr>
        <w:t xml:space="preserve"> was used to set objectives for the strategy and they focused on three core elements for their action plan, as these were the areas in which they felt they had the most work to do:</w:t>
      </w:r>
    </w:p>
    <w:p w14:paraId="0982C923" w14:textId="77777777" w:rsidR="002D7535" w:rsidRPr="002D7535" w:rsidRDefault="002D7535" w:rsidP="002D7535">
      <w:pPr>
        <w:spacing w:after="0" w:line="240" w:lineRule="auto"/>
        <w:rPr>
          <w:rFonts w:cstheme="minorHAnsi"/>
          <w:sz w:val="24"/>
          <w:szCs w:val="24"/>
        </w:rPr>
      </w:pPr>
    </w:p>
    <w:p w14:paraId="796AFA56" w14:textId="77777777" w:rsidR="002D7535" w:rsidRPr="002D7535" w:rsidRDefault="002D7535" w:rsidP="002D7535">
      <w:pPr>
        <w:numPr>
          <w:ilvl w:val="0"/>
          <w:numId w:val="55"/>
        </w:numPr>
        <w:spacing w:after="0" w:line="240" w:lineRule="auto"/>
        <w:contextualSpacing/>
        <w:rPr>
          <w:rFonts w:cstheme="minorHAnsi"/>
          <w:sz w:val="24"/>
          <w:szCs w:val="24"/>
        </w:rPr>
      </w:pPr>
      <w:r w:rsidRPr="002D7535">
        <w:rPr>
          <w:rFonts w:cstheme="minorHAnsi"/>
          <w:sz w:val="24"/>
          <w:szCs w:val="24"/>
        </w:rPr>
        <w:lastRenderedPageBreak/>
        <w:t>Impact, including developing monitoring and evaluation systems, and publishing case studies of involvement</w:t>
      </w:r>
    </w:p>
    <w:p w14:paraId="18129F0B" w14:textId="77777777" w:rsidR="002D7535" w:rsidRPr="002D7535" w:rsidRDefault="002D7535" w:rsidP="002D7535">
      <w:pPr>
        <w:numPr>
          <w:ilvl w:val="0"/>
          <w:numId w:val="55"/>
        </w:numPr>
        <w:spacing w:after="0" w:line="240" w:lineRule="auto"/>
        <w:contextualSpacing/>
        <w:rPr>
          <w:rFonts w:cstheme="minorHAnsi"/>
          <w:sz w:val="24"/>
          <w:szCs w:val="24"/>
        </w:rPr>
      </w:pPr>
      <w:r w:rsidRPr="002D7535">
        <w:rPr>
          <w:rFonts w:cstheme="minorHAnsi"/>
          <w:sz w:val="24"/>
          <w:szCs w:val="24"/>
        </w:rPr>
        <w:t>Working together, including developing regular events such as seminars and drop-in sessions for researchers and public members</w:t>
      </w:r>
    </w:p>
    <w:p w14:paraId="1D6C2EC2" w14:textId="77777777" w:rsidR="002D7535" w:rsidRPr="002D7535" w:rsidRDefault="002D7535" w:rsidP="002D7535">
      <w:pPr>
        <w:numPr>
          <w:ilvl w:val="0"/>
          <w:numId w:val="55"/>
        </w:numPr>
        <w:spacing w:after="0" w:line="240" w:lineRule="auto"/>
        <w:contextualSpacing/>
        <w:rPr>
          <w:rFonts w:cstheme="minorHAnsi"/>
          <w:sz w:val="24"/>
          <w:szCs w:val="24"/>
        </w:rPr>
      </w:pPr>
      <w:r w:rsidRPr="002D7535">
        <w:rPr>
          <w:rFonts w:cstheme="minorHAnsi"/>
          <w:sz w:val="24"/>
          <w:szCs w:val="24"/>
        </w:rPr>
        <w:t>Governance, including developing role descriptions and increasing involvement in structures such as the ICAHR Operational Involvement Group and Strategy Boa</w:t>
      </w:r>
      <w:bookmarkStart w:id="338" w:name="_Hlk127266375"/>
      <w:r w:rsidRPr="002D7535">
        <w:rPr>
          <w:rFonts w:cstheme="minorHAnsi"/>
          <w:sz w:val="24"/>
          <w:szCs w:val="24"/>
        </w:rPr>
        <w:t>rd (Institute for Clinical and Applied Health Research, 2022, pp. 5-6).</w:t>
      </w:r>
      <w:bookmarkEnd w:id="338"/>
    </w:p>
    <w:p w14:paraId="5A4A8012" w14:textId="77777777" w:rsidR="002D7535" w:rsidRPr="002D7535" w:rsidRDefault="002D7535" w:rsidP="002D7535">
      <w:pPr>
        <w:spacing w:after="0" w:line="240" w:lineRule="auto"/>
        <w:ind w:left="720"/>
        <w:contextualSpacing/>
        <w:rPr>
          <w:rFonts w:cstheme="minorHAnsi"/>
          <w:sz w:val="24"/>
          <w:szCs w:val="24"/>
        </w:rPr>
      </w:pPr>
    </w:p>
    <w:p w14:paraId="77202A32" w14:textId="59C4F2BF"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other centre had initially developed an involvement strategy for the period 2017 to 2020. Then, during 2018, they carried out an evaluation of the impact of this strategy – this showed what was working well and also highlighted priority areas to improve </w:t>
      </w:r>
      <w:r w:rsidR="00C445FA">
        <w:rPr>
          <w:rFonts w:cstheme="minorHAnsi"/>
          <w:sz w:val="24"/>
          <w:szCs w:val="24"/>
        </w:rPr>
        <w:fldChar w:fldCharType="begin"/>
      </w:r>
      <w:r w:rsidR="00C445FA">
        <w:rPr>
          <w:rFonts w:cstheme="minorHAnsi"/>
          <w:sz w:val="24"/>
          <w:szCs w:val="24"/>
        </w:rPr>
        <w:instrText xml:space="preserve"> ADDIN EN.CITE &lt;EndNote&gt;&lt;Cite&gt;&lt;RecNum&gt;25881&lt;/RecNum&gt;&lt;DisplayText&gt;(Johnson et al. 2020)&lt;/DisplayText&gt;&lt;record&gt;&lt;rec-number&gt;25881&lt;/rec-number&gt;&lt;foreign-keys&gt;&lt;key app="EN" db-id="eda99esr9arp52e20v2pftz4rp5s9x0evef5" timestamp="1609591886"&gt;25881&lt;/key&gt;&lt;/foreign-keys&gt;&lt;ref-type name="Journal Article"&gt;17&lt;/ref-type&gt;&lt;contributors&gt;&lt;authors&gt;&lt;author&gt;Johnson, H.&lt;/author&gt;&lt;author&gt;Ogden, M.&lt;/author&gt;&lt;author&gt;Brighton, L. J.&lt;/author&gt;&lt;author&gt;Etkind, S. N.&lt;/author&gt;&lt;author&gt;Oluyase, A. O.&lt;/author&gt;&lt;author&gt;Chukwusa, E.&lt;/author&gt;&lt;author&gt;Yu, P.&lt;/author&gt;&lt;author&gt;de Wolf-Linder, S.&lt;/author&gt;&lt;author&gt;Smith, P.&lt;/author&gt;&lt;author&gt;Bailey, S.&lt;/author&gt;&lt;/authors&gt;&lt;/contributors&gt;&lt;titles&gt;&lt;title&gt;Patient and public involvement in palliative care research: What works, and why? A qualitative evaluation&lt;/title&gt;&lt;secondary-title&gt;Palliative Medicine&lt;/secondary-title&gt;&lt;/titles&gt;&lt;periodical&gt;&lt;full-title&gt;Palliative Medicine&lt;/full-title&gt;&lt;abbr-1&gt;Palliat Med&lt;/abbr-1&gt;&lt;/periodical&gt;&lt;pages&gt;151-160&lt;/pages&gt;&lt;volume&gt;35&lt;/volume&gt;&lt;number&gt;1&lt;/number&gt;&lt;reprint-edition&gt;in file&lt;/reprint-edition&gt;&lt;dates&gt;&lt;year&gt;2020&lt;/year&gt;&lt;/dates&gt;&lt;isbn&gt;0269-2163&lt;/isbn&gt;&lt;urls&gt;&lt;related-urls&gt;&lt;url&gt;https://journals.sagepub.com/doi/full/10.1177/0269216320956819&lt;/url&gt;&lt;/related-urls&gt;&lt;/urls&gt;&lt;electronic-resource-num&gt;https://doi.org/10.1177/0269216320956819&lt;/electronic-resource-num&gt;&lt;/record&gt;&lt;/Cite&gt;&lt;/EndNote&gt;</w:instrText>
      </w:r>
      <w:r w:rsidR="00C445FA">
        <w:rPr>
          <w:rFonts w:cstheme="minorHAnsi"/>
          <w:sz w:val="24"/>
          <w:szCs w:val="24"/>
        </w:rPr>
        <w:fldChar w:fldCharType="separate"/>
      </w:r>
      <w:r w:rsidR="00C445FA">
        <w:rPr>
          <w:rFonts w:cstheme="minorHAnsi"/>
          <w:noProof/>
          <w:sz w:val="24"/>
          <w:szCs w:val="24"/>
        </w:rPr>
        <w:t>(Johnson et al. 2020)</w:t>
      </w:r>
      <w:r w:rsidR="00C445FA">
        <w:rPr>
          <w:rFonts w:cstheme="minorHAnsi"/>
          <w:sz w:val="24"/>
          <w:szCs w:val="24"/>
        </w:rPr>
        <w:fldChar w:fldCharType="end"/>
      </w:r>
      <w:r w:rsidRPr="002D7535">
        <w:rPr>
          <w:rFonts w:cstheme="minorHAnsi"/>
          <w:sz w:val="24"/>
          <w:szCs w:val="24"/>
        </w:rPr>
        <w:t xml:space="preserve"> (</w:t>
      </w:r>
      <w:hyperlink w:anchor="Vignette1" w:history="1">
        <w:r w:rsidRPr="00D67A12">
          <w:rPr>
            <w:rStyle w:val="Hyperlink"/>
            <w:rFonts w:cstheme="minorHAnsi"/>
            <w:b/>
            <w:bCs/>
            <w:sz w:val="24"/>
            <w:szCs w:val="24"/>
          </w:rPr>
          <w:t>Vignette 1. Co-producing an involvement strategy</w:t>
        </w:r>
        <w:r w:rsidRPr="00D67A12">
          <w:rPr>
            <w:rStyle w:val="Hyperlink"/>
            <w:rFonts w:cstheme="minorHAnsi"/>
            <w:sz w:val="24"/>
            <w:szCs w:val="24"/>
          </w:rPr>
          <w:t>).</w:t>
        </w:r>
      </w:hyperlink>
      <w:r w:rsidRPr="002D7535">
        <w:rPr>
          <w:rFonts w:cstheme="minorHAnsi"/>
          <w:sz w:val="24"/>
          <w:szCs w:val="24"/>
        </w:rPr>
        <w:t xml:space="preserve"> Their action plan had the following goals:</w:t>
      </w:r>
    </w:p>
    <w:p w14:paraId="27FFC371" w14:textId="77777777" w:rsidR="002D7535" w:rsidRPr="002D7535" w:rsidRDefault="002D7535" w:rsidP="002D7535">
      <w:pPr>
        <w:spacing w:after="0" w:line="240" w:lineRule="auto"/>
        <w:rPr>
          <w:rFonts w:cstheme="minorHAnsi"/>
          <w:sz w:val="24"/>
          <w:szCs w:val="24"/>
        </w:rPr>
      </w:pPr>
    </w:p>
    <w:p w14:paraId="19F98285" w14:textId="77777777" w:rsidR="002D7535" w:rsidRPr="002D7535" w:rsidRDefault="002D7535" w:rsidP="002D7535">
      <w:pPr>
        <w:numPr>
          <w:ilvl w:val="0"/>
          <w:numId w:val="56"/>
        </w:numPr>
        <w:spacing w:after="0" w:line="240" w:lineRule="auto"/>
        <w:contextualSpacing/>
        <w:rPr>
          <w:rFonts w:cstheme="minorHAnsi"/>
          <w:sz w:val="24"/>
          <w:szCs w:val="24"/>
        </w:rPr>
      </w:pPr>
      <w:r w:rsidRPr="002D7535">
        <w:rPr>
          <w:rFonts w:cstheme="minorHAnsi"/>
          <w:sz w:val="24"/>
          <w:szCs w:val="24"/>
        </w:rPr>
        <w:t>A diverse and inclusive public involvement group, with equality of opportunity</w:t>
      </w:r>
    </w:p>
    <w:p w14:paraId="1410F233" w14:textId="77777777" w:rsidR="002D7535" w:rsidRPr="002D7535" w:rsidRDefault="002D7535" w:rsidP="002D7535">
      <w:pPr>
        <w:numPr>
          <w:ilvl w:val="0"/>
          <w:numId w:val="56"/>
        </w:numPr>
        <w:spacing w:after="0" w:line="240" w:lineRule="auto"/>
        <w:contextualSpacing/>
        <w:rPr>
          <w:rFonts w:cstheme="minorHAnsi"/>
          <w:sz w:val="24"/>
          <w:szCs w:val="24"/>
        </w:rPr>
      </w:pPr>
      <w:r w:rsidRPr="002D7535">
        <w:rPr>
          <w:rFonts w:cstheme="minorHAnsi"/>
          <w:sz w:val="24"/>
          <w:szCs w:val="24"/>
        </w:rPr>
        <w:t>Ensure support and learning for our public members, and CSI staff, including sharing good practice</w:t>
      </w:r>
    </w:p>
    <w:p w14:paraId="692845BF" w14:textId="77777777" w:rsidR="002D7535" w:rsidRPr="002D7535" w:rsidRDefault="002D7535" w:rsidP="002D7535">
      <w:pPr>
        <w:numPr>
          <w:ilvl w:val="0"/>
          <w:numId w:val="56"/>
        </w:numPr>
        <w:spacing w:after="0" w:line="240" w:lineRule="auto"/>
        <w:contextualSpacing/>
        <w:rPr>
          <w:rFonts w:cstheme="minorHAnsi"/>
          <w:sz w:val="24"/>
          <w:szCs w:val="24"/>
        </w:rPr>
      </w:pPr>
      <w:r w:rsidRPr="002D7535">
        <w:rPr>
          <w:rFonts w:cstheme="minorHAnsi"/>
          <w:sz w:val="24"/>
          <w:szCs w:val="24"/>
        </w:rPr>
        <w:t>Support public members and CSI staff to engage with each other and a range of public involvement opportunities (including in-person and virtual)</w:t>
      </w:r>
    </w:p>
    <w:p w14:paraId="4908AB92" w14:textId="77777777" w:rsidR="002D7535" w:rsidRPr="002D7535" w:rsidRDefault="002D7535" w:rsidP="002D7535">
      <w:pPr>
        <w:numPr>
          <w:ilvl w:val="0"/>
          <w:numId w:val="56"/>
        </w:numPr>
        <w:spacing w:after="0" w:line="240" w:lineRule="auto"/>
        <w:contextualSpacing/>
        <w:rPr>
          <w:rFonts w:cstheme="minorHAnsi"/>
          <w:sz w:val="24"/>
          <w:szCs w:val="24"/>
        </w:rPr>
      </w:pPr>
      <w:r w:rsidRPr="002D7535">
        <w:rPr>
          <w:rFonts w:cstheme="minorHAnsi"/>
          <w:sz w:val="24"/>
          <w:szCs w:val="24"/>
        </w:rPr>
        <w:t>Evaluate and promote the impact of public involvement in our research, education and practice to drive improvement</w:t>
      </w:r>
    </w:p>
    <w:p w14:paraId="6CAACB31" w14:textId="77219EFF" w:rsidR="002D7535" w:rsidRPr="002D7535" w:rsidRDefault="002D7535" w:rsidP="002D7535">
      <w:pPr>
        <w:numPr>
          <w:ilvl w:val="0"/>
          <w:numId w:val="56"/>
        </w:numPr>
        <w:spacing w:after="0" w:line="240" w:lineRule="auto"/>
        <w:contextualSpacing/>
        <w:rPr>
          <w:rFonts w:cstheme="minorHAnsi"/>
          <w:sz w:val="24"/>
          <w:szCs w:val="24"/>
        </w:rPr>
      </w:pPr>
      <w:r w:rsidRPr="002D7535">
        <w:rPr>
          <w:rFonts w:cstheme="minorHAnsi"/>
          <w:sz w:val="24"/>
          <w:szCs w:val="24"/>
        </w:rPr>
        <w:t>Work in partnership with others to build local, national and international capacity in public involvement in palliative care and rehabilitation (Cicely Saunders Institute of Palliative Care, Policy &amp; Rehabilitation, 2021, pp</w:t>
      </w:r>
      <w:r w:rsidR="00BC508B">
        <w:rPr>
          <w:rFonts w:cstheme="minorHAnsi"/>
          <w:sz w:val="24"/>
          <w:szCs w:val="24"/>
        </w:rPr>
        <w:t>.</w:t>
      </w:r>
      <w:r w:rsidRPr="002D7535">
        <w:rPr>
          <w:rFonts w:cstheme="minorHAnsi"/>
          <w:sz w:val="24"/>
          <w:szCs w:val="24"/>
        </w:rPr>
        <w:t xml:space="preserve"> 3-4).</w:t>
      </w:r>
    </w:p>
    <w:p w14:paraId="6F41F7C1" w14:textId="77777777" w:rsidR="002D7535" w:rsidRPr="002D7535" w:rsidRDefault="002D7535" w:rsidP="002D7535">
      <w:pPr>
        <w:spacing w:after="0" w:line="240" w:lineRule="auto"/>
        <w:rPr>
          <w:rFonts w:cstheme="minorHAnsi"/>
          <w:sz w:val="24"/>
          <w:szCs w:val="24"/>
        </w:rPr>
      </w:pPr>
    </w:p>
    <w:p w14:paraId="50CAA91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nce strategies had been developed, the strategic involvement groups within each centre took responsibility for overseeing and implementing the strategies. The strategies were used to guide future involvement and were found to be important in prioritising involvement activities:</w:t>
      </w:r>
    </w:p>
    <w:p w14:paraId="09C69D13" w14:textId="77777777" w:rsidR="002D7535" w:rsidRPr="002D7535" w:rsidRDefault="002D7535" w:rsidP="002D7535">
      <w:pPr>
        <w:spacing w:after="0" w:line="240" w:lineRule="auto"/>
        <w:rPr>
          <w:rFonts w:cstheme="minorHAnsi"/>
          <w:sz w:val="24"/>
          <w:szCs w:val="24"/>
        </w:rPr>
      </w:pPr>
    </w:p>
    <w:p w14:paraId="238485B8"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lang w:eastAsia="en-GB"/>
        </w:rPr>
        <w:t>I think we’d learnt from experience that there are always so many different things we can do and try to achieve these sorts of these various goals around, you know, improving training and education or improving diversity and inclusion, those sorts of things, erm, and given, you know, there is dedicated time and funds and things going into these activities that there had to be some level of kind of prioritisation basically and thinking ok what do we want to try first? (academic, 13)</w:t>
      </w:r>
    </w:p>
    <w:p w14:paraId="2E0AB6F1" w14:textId="77777777" w:rsidR="002D7535" w:rsidRPr="002D7535" w:rsidRDefault="002D7535" w:rsidP="002D7535">
      <w:pPr>
        <w:spacing w:after="0" w:line="240" w:lineRule="auto"/>
        <w:rPr>
          <w:rFonts w:cstheme="minorHAnsi"/>
          <w:sz w:val="24"/>
          <w:szCs w:val="24"/>
        </w:rPr>
      </w:pPr>
    </w:p>
    <w:p w14:paraId="6C18FFE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articipants recognised that obtaining approval for the strategy in their centre encouraged a cultural shift:</w:t>
      </w:r>
    </w:p>
    <w:p w14:paraId="161D741F" w14:textId="77777777" w:rsidR="002D7535" w:rsidRPr="002D7535" w:rsidRDefault="002D7535" w:rsidP="002D7535">
      <w:pPr>
        <w:spacing w:after="0" w:line="240" w:lineRule="auto"/>
        <w:rPr>
          <w:rFonts w:cstheme="minorHAnsi"/>
          <w:sz w:val="24"/>
          <w:szCs w:val="24"/>
        </w:rPr>
      </w:pPr>
    </w:p>
    <w:p w14:paraId="02FC75D9"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nd then, because it was a strategy for the institute that then means that, you know, the exec then agreed and approved it, it meant that the researchers were all agreed and approved it and it was then basically this is how we’re now working. So that, if anything, was what enabled probably more of a cultural shift because everybody had something then that they were, er, agreeing to. (academic/ex-clinician, 12)</w:t>
      </w:r>
    </w:p>
    <w:p w14:paraId="2A41BC3B" w14:textId="77777777" w:rsidR="002D7535" w:rsidRPr="002D7535" w:rsidRDefault="002D7535" w:rsidP="002D7535">
      <w:pPr>
        <w:spacing w:after="0" w:line="240" w:lineRule="auto"/>
        <w:rPr>
          <w:rFonts w:cstheme="minorHAnsi"/>
          <w:sz w:val="24"/>
          <w:szCs w:val="24"/>
        </w:rPr>
      </w:pPr>
    </w:p>
    <w:p w14:paraId="36DEF855" w14:textId="68681C6B" w:rsidR="002D7535" w:rsidRPr="002D7535" w:rsidRDefault="00D03049" w:rsidP="002D7535">
      <w:pPr>
        <w:spacing w:after="0" w:line="240" w:lineRule="auto"/>
        <w:rPr>
          <w:rFonts w:cstheme="minorHAnsi"/>
          <w:b/>
          <w:bCs/>
          <w:sz w:val="24"/>
          <w:szCs w:val="24"/>
        </w:rPr>
      </w:pPr>
      <w:bookmarkStart w:id="339" w:name="Academia66"/>
      <w:bookmarkStart w:id="340" w:name="_Hlk138328173"/>
      <w:bookmarkEnd w:id="339"/>
      <w:r>
        <w:rPr>
          <w:rFonts w:cstheme="minorHAnsi"/>
          <w:b/>
          <w:bCs/>
          <w:sz w:val="24"/>
          <w:szCs w:val="24"/>
        </w:rPr>
        <w:t xml:space="preserve">6.6 </w:t>
      </w:r>
      <w:r w:rsidR="002D7535" w:rsidRPr="002D7535">
        <w:rPr>
          <w:rFonts w:cstheme="minorHAnsi"/>
          <w:b/>
          <w:bCs/>
          <w:sz w:val="24"/>
          <w:szCs w:val="24"/>
        </w:rPr>
        <w:t>Academia and culture</w:t>
      </w:r>
    </w:p>
    <w:bookmarkEnd w:id="340"/>
    <w:p w14:paraId="22E997A4" w14:textId="77777777" w:rsidR="002D7535" w:rsidRPr="002D7535" w:rsidRDefault="002D7535" w:rsidP="002D7535">
      <w:pPr>
        <w:spacing w:after="0" w:line="240" w:lineRule="auto"/>
        <w:rPr>
          <w:rFonts w:cstheme="minorHAnsi"/>
          <w:b/>
          <w:bCs/>
          <w:sz w:val="24"/>
          <w:szCs w:val="24"/>
        </w:rPr>
      </w:pPr>
    </w:p>
    <w:p w14:paraId="766B425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cademia and the associated culture within the sites were both recognised as having a significant impact on involvement. Although both sites were based within universities, several participants believed that such institutions were not usually conducive to effective involvement. Within their </w:t>
      </w:r>
      <w:r w:rsidRPr="002D7535">
        <w:rPr>
          <w:rFonts w:cstheme="minorHAnsi"/>
          <w:sz w:val="24"/>
          <w:szCs w:val="24"/>
        </w:rPr>
        <w:lastRenderedPageBreak/>
        <w:t>own centres, both sites had engaged in developing a more positive culture, including explicitly through their involvement strategies.</w:t>
      </w:r>
    </w:p>
    <w:p w14:paraId="0BDD2D06" w14:textId="77777777" w:rsidR="002D7535" w:rsidRPr="002D7535" w:rsidRDefault="002D7535" w:rsidP="002D7535">
      <w:pPr>
        <w:spacing w:after="0" w:line="240" w:lineRule="auto"/>
        <w:rPr>
          <w:rFonts w:cstheme="minorHAnsi"/>
          <w:sz w:val="24"/>
          <w:szCs w:val="24"/>
        </w:rPr>
      </w:pPr>
    </w:p>
    <w:p w14:paraId="3F14E6D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mismatch was referred to, between what was emphasised and valued in the context of academia and what the centre really wanted to do in terms of involvement and co-production. Some academics felt that the work required in undertaking effective involvement was not recognised in the university structures and in the priorities assigned for academics as they progressed in their careers:</w:t>
      </w:r>
    </w:p>
    <w:p w14:paraId="1FE7BD24" w14:textId="77777777" w:rsidR="002D7535" w:rsidRPr="002D7535" w:rsidRDefault="002D7535" w:rsidP="002D7535">
      <w:pPr>
        <w:spacing w:after="0" w:line="240" w:lineRule="auto"/>
        <w:rPr>
          <w:rFonts w:cstheme="minorHAnsi"/>
          <w:sz w:val="24"/>
          <w:szCs w:val="24"/>
        </w:rPr>
      </w:pPr>
    </w:p>
    <w:p w14:paraId="184FC00F"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f universities took it seriously I would think they would also recognise it in part of people’s performance as a researcher and until it’s recognised in a similar way to things like getting your publications and grants, I think that’s challenging because I think there are plenty of people who would like to do more in terms of public involvement but it won’t receive the same recognition and kind of, you know, it won’t help them to get a promotion, say…I think, erm, you don't necessarily feel like it’s that valued by the university system, per se, and sometimes, although this is changing a bit, it’s not valued in some of the other academic structures. (academic, 13)</w:t>
      </w:r>
    </w:p>
    <w:p w14:paraId="4687B8D8" w14:textId="77777777" w:rsidR="002D7535" w:rsidRPr="002D7535" w:rsidRDefault="002D7535" w:rsidP="002D7535">
      <w:pPr>
        <w:spacing w:after="0" w:line="240" w:lineRule="auto"/>
        <w:rPr>
          <w:rFonts w:cstheme="minorHAnsi"/>
          <w:sz w:val="24"/>
          <w:szCs w:val="24"/>
        </w:rPr>
      </w:pPr>
    </w:p>
    <w:p w14:paraId="5FCB158D" w14:textId="77777777" w:rsidR="002D7535" w:rsidRPr="002D7535" w:rsidRDefault="002D7535" w:rsidP="002D7535">
      <w:pPr>
        <w:spacing w:after="0" w:line="240" w:lineRule="auto"/>
        <w:rPr>
          <w:rFonts w:cstheme="minorHAnsi"/>
          <w:sz w:val="24"/>
          <w:szCs w:val="24"/>
        </w:rPr>
      </w:pPr>
      <w:bookmarkStart w:id="341" w:name="_Hlk136331694"/>
      <w:r w:rsidRPr="002D7535">
        <w:rPr>
          <w:rFonts w:cstheme="minorHAnsi"/>
          <w:sz w:val="24"/>
          <w:szCs w:val="24"/>
        </w:rPr>
        <w:t xml:space="preserve">Particular structural issues were mentioned concerning the academic institution holding power, for example hierarchical staffing structures, working conditions such as fixed term contracts or bureaucracy including complex payment procedures. These were thought to make it difficult to engage in more collaborative approaches in particular, for example in employing peer researchers. </w:t>
      </w:r>
      <w:bookmarkEnd w:id="341"/>
      <w:r w:rsidRPr="002D7535">
        <w:rPr>
          <w:rFonts w:cstheme="minorHAnsi"/>
          <w:sz w:val="24"/>
          <w:szCs w:val="24"/>
        </w:rPr>
        <w:t xml:space="preserve">A few academics also mentioned an ableist culture that was present across academia. One academic noted the differences between working in academia, service provision and charitable organisations: </w:t>
      </w:r>
    </w:p>
    <w:p w14:paraId="0D06AF52" w14:textId="77777777" w:rsidR="002D7535" w:rsidRPr="002D7535" w:rsidRDefault="002D7535" w:rsidP="002D7535">
      <w:pPr>
        <w:spacing w:after="0" w:line="240" w:lineRule="auto"/>
        <w:rPr>
          <w:rFonts w:cstheme="minorHAnsi"/>
          <w:sz w:val="24"/>
          <w:szCs w:val="24"/>
        </w:rPr>
      </w:pPr>
    </w:p>
    <w:p w14:paraId="5480A23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find it a very hierarchical environment, academia, erm, so I think it’s even harder here, you know. In research it’s harder than in service improvement, erm, it’s harder than in the charity world where I think there's more of an ethos of, erm, users taking control. (academic, 10b)</w:t>
      </w:r>
    </w:p>
    <w:p w14:paraId="65DD3356" w14:textId="77777777" w:rsidR="002D7535" w:rsidRPr="002D7535" w:rsidRDefault="002D7535" w:rsidP="002D7535">
      <w:pPr>
        <w:spacing w:after="0" w:line="240" w:lineRule="auto"/>
        <w:rPr>
          <w:rFonts w:cstheme="minorHAnsi"/>
          <w:sz w:val="24"/>
          <w:szCs w:val="24"/>
        </w:rPr>
      </w:pPr>
    </w:p>
    <w:p w14:paraId="72074C0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cademia and universities were described as ‘ivory towers’, ‘esoteric’ or not in the real world:</w:t>
      </w:r>
    </w:p>
    <w:p w14:paraId="1CFC5D98" w14:textId="77777777" w:rsidR="002D7535" w:rsidRPr="002D7535" w:rsidRDefault="002D7535" w:rsidP="002D7535">
      <w:pPr>
        <w:spacing w:after="0" w:line="240" w:lineRule="auto"/>
        <w:rPr>
          <w:rFonts w:cstheme="minorHAnsi"/>
          <w:sz w:val="24"/>
          <w:szCs w:val="24"/>
        </w:rPr>
      </w:pPr>
    </w:p>
    <w:p w14:paraId="189F5AC6"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And I suppose the only other thing I’d say is how difficult it is to actually get people interested in getting involved in health research I think it is a difficult thing. It’s much easier when you're in the NHS and you've got a kind of a pool of people who are committed to your local hospital (laughs) to get them to sign up to be involved in proving that organisation but I do feel that universities are that like one step removed from ordinary life that just makes that a bit harder really. (coordinator, 17)</w:t>
      </w:r>
    </w:p>
    <w:p w14:paraId="346A2D81" w14:textId="77777777" w:rsidR="002D7535" w:rsidRPr="002D7535" w:rsidRDefault="002D7535" w:rsidP="002D7535">
      <w:pPr>
        <w:spacing w:after="0" w:line="240" w:lineRule="auto"/>
        <w:ind w:left="720"/>
        <w:rPr>
          <w:rFonts w:ascii="Calibri" w:hAnsi="Calibri" w:cs="Calibri"/>
          <w:sz w:val="24"/>
          <w:szCs w:val="24"/>
          <w:lang w:eastAsia="en-GB"/>
        </w:rPr>
      </w:pPr>
    </w:p>
    <w:p w14:paraId="686083F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ne site sat within a broader research hub comprised of a number of different research groups, not solely palliative care. This and other complex departmental structures were thought to bring additional challenges:</w:t>
      </w:r>
    </w:p>
    <w:p w14:paraId="59B31C87" w14:textId="77777777" w:rsidR="002D7535" w:rsidRPr="002D7535" w:rsidRDefault="002D7535" w:rsidP="002D7535">
      <w:pPr>
        <w:spacing w:after="0" w:line="240" w:lineRule="auto"/>
        <w:rPr>
          <w:rFonts w:cstheme="minorHAnsi"/>
          <w:sz w:val="24"/>
          <w:szCs w:val="24"/>
        </w:rPr>
      </w:pPr>
    </w:p>
    <w:p w14:paraId="475A4EA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You've got the cancer programme perspective and the research institute perspective and then the…cancer programme is not properly represented on that Operational Group so that Operational Group also represents the research institute perspective in my view and what I've failed to do is really get those two perspectives together in the room (laughs), specifically in the room to talk through their, </w:t>
      </w:r>
      <w:bookmarkStart w:id="342" w:name="_Hlk127867172"/>
      <w:r w:rsidRPr="002D7535">
        <w:rPr>
          <w:rFonts w:ascii="Calibri" w:hAnsi="Calibri" w:cs="Calibri"/>
          <w:sz w:val="24"/>
          <w:szCs w:val="24"/>
          <w:lang w:eastAsia="en-GB"/>
        </w:rPr>
        <w:t xml:space="preserve">they’ve all got different understandings of my </w:t>
      </w:r>
      <w:r w:rsidRPr="002D7535">
        <w:rPr>
          <w:rFonts w:ascii="Calibri" w:hAnsi="Calibri" w:cs="Calibri"/>
          <w:sz w:val="24"/>
          <w:szCs w:val="24"/>
          <w:lang w:eastAsia="en-GB"/>
        </w:rPr>
        <w:lastRenderedPageBreak/>
        <w:t xml:space="preserve">role and different understandings of what they want the PPI network </w:t>
      </w:r>
      <w:bookmarkEnd w:id="342"/>
      <w:r w:rsidRPr="002D7535">
        <w:rPr>
          <w:rFonts w:ascii="Calibri" w:hAnsi="Calibri" w:cs="Calibri"/>
          <w:sz w:val="24"/>
          <w:szCs w:val="24"/>
          <w:lang w:eastAsia="en-GB"/>
        </w:rPr>
        <w:t>to be about. (coordinator, 17)</w:t>
      </w:r>
    </w:p>
    <w:p w14:paraId="6E88D7FA" w14:textId="77777777" w:rsidR="002D7535" w:rsidRPr="002D7535" w:rsidRDefault="002D7535" w:rsidP="002D7535">
      <w:pPr>
        <w:spacing w:after="0" w:line="240" w:lineRule="auto"/>
        <w:rPr>
          <w:rFonts w:cstheme="minorHAnsi"/>
          <w:sz w:val="24"/>
          <w:szCs w:val="24"/>
        </w:rPr>
      </w:pPr>
    </w:p>
    <w:p w14:paraId="12D2743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wider infrastructure within universities was also mentioned. Some academics noted that some universities had central support for involvement or co-production where departments or centres could obtain additional support, but that this was lacking in their particular university, where the focus was more on engagement rather than involvement:</w:t>
      </w:r>
    </w:p>
    <w:p w14:paraId="2EC0B566" w14:textId="77777777" w:rsidR="002D7535" w:rsidRPr="002D7535" w:rsidRDefault="002D7535" w:rsidP="002D7535">
      <w:pPr>
        <w:spacing w:after="0" w:line="240" w:lineRule="auto"/>
        <w:rPr>
          <w:rFonts w:cstheme="minorHAnsi"/>
          <w:sz w:val="24"/>
          <w:szCs w:val="24"/>
        </w:rPr>
      </w:pPr>
    </w:p>
    <w:p w14:paraId="31FBE0F9"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rPr>
        <w:t xml:space="preserve">One of the challenges for us at [centre] is that we don't have any central PPI support. So, when you look at [other university], they have their amazing patient experience centre I think it’s called, so, you know…Then also similarly at [another university] they have a centre for co-production. </w:t>
      </w:r>
      <w:r w:rsidRPr="002D7535">
        <w:rPr>
          <w:rFonts w:ascii="Calibri" w:hAnsi="Calibri" w:cs="Calibri"/>
          <w:sz w:val="24"/>
          <w:szCs w:val="24"/>
          <w:lang w:eastAsia="en-GB"/>
        </w:rPr>
        <w:t>So, I think, you know, other universities have invested much more at university level for, erm, public involvement. At [centre] that has not happened so I mean if anything it’s meant that we've needed to create that ourselves but it’s given us the space to do that, erm, but some of it out of necessity because there isn’t a centre that we can go to that would provide it. (academic/ex-clinician, 12)</w:t>
      </w:r>
    </w:p>
    <w:p w14:paraId="26F27EE9" w14:textId="77777777" w:rsidR="002D7535" w:rsidRPr="002D7535" w:rsidRDefault="002D7535" w:rsidP="002D7535">
      <w:pPr>
        <w:spacing w:after="0" w:line="240" w:lineRule="auto"/>
        <w:ind w:left="720"/>
        <w:rPr>
          <w:rFonts w:cstheme="minorHAnsi"/>
          <w:sz w:val="24"/>
          <w:szCs w:val="24"/>
        </w:rPr>
      </w:pPr>
    </w:p>
    <w:p w14:paraId="3FFB6AF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lack of central support made it more difficult for centres to undertake new or more innovative involvement activities, or those not specifically related to individual research studies. However, it was noted that initiatives such as the strategic involvement groups provided useful infrastructure:</w:t>
      </w:r>
    </w:p>
    <w:p w14:paraId="2B425F2B" w14:textId="77777777" w:rsidR="002D7535" w:rsidRPr="002D7535" w:rsidRDefault="002D7535" w:rsidP="002D7535">
      <w:pPr>
        <w:spacing w:after="0" w:line="240" w:lineRule="auto"/>
        <w:rPr>
          <w:rFonts w:cstheme="minorHAnsi"/>
          <w:sz w:val="24"/>
          <w:szCs w:val="24"/>
        </w:rPr>
      </w:pPr>
    </w:p>
    <w:p w14:paraId="2C49B04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n also the, you know, there are infrastructures in place that help move that forward, like the Strategy Group and things like that so that people aren’t just having ideas that go nowhere. There's sort of the infrastructure in place to push them forwards as well. (coordinator, 15)</w:t>
      </w:r>
    </w:p>
    <w:p w14:paraId="21FBEAA9" w14:textId="77777777" w:rsidR="002D7535" w:rsidRPr="002D7535" w:rsidRDefault="002D7535" w:rsidP="002D7535">
      <w:pPr>
        <w:spacing w:after="0" w:line="240" w:lineRule="auto"/>
        <w:rPr>
          <w:rFonts w:ascii="Calibri" w:hAnsi="Calibri" w:cs="Calibri"/>
          <w:sz w:val="24"/>
          <w:szCs w:val="24"/>
          <w:lang w:eastAsia="en-GB"/>
        </w:rPr>
      </w:pPr>
    </w:p>
    <w:p w14:paraId="58661395" w14:textId="13D22BDF"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Culture was mentioned by numerous participants, usually academics, and was explicitly described in the broader objectives and mission statements of the sites, for example in their annual and triennial reports </w:t>
      </w:r>
      <w:r w:rsidR="00C445FA">
        <w:rPr>
          <w:rFonts w:cstheme="minorHAnsi"/>
          <w:sz w:val="24"/>
          <w:szCs w:val="24"/>
        </w:rPr>
        <w:fldChar w:fldCharType="begin"/>
      </w:r>
      <w:r w:rsidR="00BC508B">
        <w:rPr>
          <w:rFonts w:cstheme="minorHAnsi"/>
          <w:sz w:val="24"/>
          <w:szCs w:val="24"/>
        </w:rPr>
        <w:instrText xml:space="preserve"> ADDIN EN.CITE &lt;EndNote&gt;&lt;Cite&gt;&lt;RecNum&gt;199408&lt;/RecNum&gt;&lt;DisplayText&gt;(CSI 2017d; Wolfson Palliative Care Research Centre 2021)&lt;/DisplayText&gt;&lt;record&gt;&lt;rec-number&gt;199408&lt;/rec-number&gt;&lt;foreign-keys&gt;&lt;key app="EN" db-id="eda99esr9arp52e20v2pftz4rp5s9x0evef5" timestamp="1662714926"&gt;199408&lt;/key&gt;&lt;/foreign-keys&gt;&lt;ref-type name="Report"&gt;27&lt;/ref-type&gt;&lt;contributors&gt;&lt;authors&gt;&lt;author&gt;Wolfson Palliative Care Research Centre,&lt;/author&gt;&lt;/authors&gt;&lt;tertiary-authors&gt;&lt;author&gt;University of Hull&lt;/author&gt;&lt;/tertiary-authors&gt;&lt;/contributors&gt;&lt;titles&gt;&lt;title&gt;Annual Report 2020/2021&lt;/title&gt;&lt;/titles&gt;&lt;reprint-edition&gt;in file&lt;/reprint-edition&gt;&lt;dates&gt;&lt;year&gt;2021&lt;/year&gt;&lt;/dates&gt;&lt;pub-location&gt;Hull&lt;/pub-location&gt;&lt;publisher&gt;University of Hull&lt;/publisher&gt;&lt;urls&gt;&lt;/urls&gt;&lt;/record&gt;&lt;/Cite&gt;&lt;Cite&gt;&lt;RecNum&gt;199419&lt;/RecNum&gt;&lt;record&gt;&lt;rec-number&gt;199419&lt;/rec-number&gt;&lt;foreign-keys&gt;&lt;key app="EN" db-id="eda99esr9arp52e20v2pftz4rp5s9x0evef5" timestamp="1673091284"&gt;199419&lt;/key&gt;&lt;/foreign-keys&gt;&lt;ref-type name="Report"&gt;27&lt;/ref-type&gt;&lt;contributors&gt;&lt;authors&gt;&lt;author&gt;CSI&lt;/author&gt;&lt;/authors&gt;&lt;tertiary-authors&gt;&lt;author&gt;King&amp;apos;s College London&lt;/author&gt;&lt;/tertiary-authors&gt;&lt;/contributors&gt;&lt;titles&gt;&lt;title&gt;Triennial Report 2017-2020&lt;/title&gt;&lt;/titles&gt;&lt;reprint-edition&gt;in file&lt;/reprint-edition&gt;&lt;dates&gt;&lt;year&gt;2017&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 xml:space="preserve">(CSI 2017d; </w:t>
      </w:r>
      <w:r w:rsidR="00D6619E">
        <w:rPr>
          <w:rFonts w:cstheme="minorHAnsi"/>
          <w:noProof/>
          <w:sz w:val="24"/>
          <w:szCs w:val="24"/>
        </w:rPr>
        <w:t>WPCRC</w:t>
      </w:r>
      <w:r w:rsidR="00BC508B">
        <w:rPr>
          <w:rFonts w:cstheme="minorHAnsi"/>
          <w:noProof/>
          <w:sz w:val="24"/>
          <w:szCs w:val="24"/>
        </w:rPr>
        <w:t xml:space="preserve"> 2021)</w:t>
      </w:r>
      <w:r w:rsidR="00C445FA">
        <w:rPr>
          <w:rFonts w:cstheme="minorHAnsi"/>
          <w:sz w:val="24"/>
          <w:szCs w:val="24"/>
        </w:rPr>
        <w:fldChar w:fldCharType="end"/>
      </w:r>
      <w:r w:rsidRPr="002D7535">
        <w:rPr>
          <w:rFonts w:cstheme="minorHAnsi"/>
          <w:sz w:val="24"/>
          <w:szCs w:val="24"/>
        </w:rPr>
        <w:t xml:space="preserve">. In addition, both sites had also developed values or principles specific to involvement and had outlined these in their involvement strategies and other documents. Despite the overt and explicit nature of the strategies, many academics described how they felt a positive culture often developed more naturally and intuitively. Some believed that involvement had always been part of the philosophy of their centre, from its establishment. Another spoke of how involvement was taken for granted as something that they ‘just did’ and that it became self-perpetuating in a supportive culture: </w:t>
      </w:r>
    </w:p>
    <w:p w14:paraId="5F0A3230" w14:textId="77777777" w:rsidR="002D7535" w:rsidRPr="002D7535" w:rsidRDefault="002D7535" w:rsidP="002D7535">
      <w:pPr>
        <w:spacing w:after="0" w:line="240" w:lineRule="auto"/>
        <w:rPr>
          <w:rFonts w:cstheme="minorHAnsi"/>
          <w:sz w:val="24"/>
          <w:szCs w:val="24"/>
        </w:rPr>
      </w:pPr>
    </w:p>
    <w:p w14:paraId="25344D5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t was part and parcel of what you did. It would be weird if you weren’t doing it! Erm, so in other words, once you feel more that you're in that sort of environment it becomes easier to do as well</w:t>
      </w:r>
      <w:r w:rsidRPr="002D7535">
        <w:rPr>
          <w:rFonts w:ascii="Calibri" w:hAnsi="Calibri" w:cs="Calibri"/>
          <w:sz w:val="24"/>
          <w:szCs w:val="24"/>
        </w:rPr>
        <w:t>, erm, you don't feel like you're going out on a limb or here's another thing to do, it’s just ‘well, this is part of the research process, erm, you know, this is as important as writing the protocol’ (laughs). (academic/ex-clinician, 3)</w:t>
      </w:r>
    </w:p>
    <w:p w14:paraId="62876CF3" w14:textId="77777777" w:rsidR="002D7535" w:rsidRPr="002D7535" w:rsidRDefault="002D7535" w:rsidP="002D7535">
      <w:pPr>
        <w:spacing w:after="0" w:line="240" w:lineRule="auto"/>
        <w:rPr>
          <w:rFonts w:cstheme="minorHAnsi"/>
          <w:sz w:val="24"/>
          <w:szCs w:val="24"/>
        </w:rPr>
      </w:pPr>
    </w:p>
    <w:p w14:paraId="006B938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academics spoke of how the culture in their centre was positively influenced by the natural intuition of academics wanting to engage in involvement with public members but they weren’t sure how people first gained this:</w:t>
      </w:r>
    </w:p>
    <w:p w14:paraId="3A074F13" w14:textId="77777777" w:rsidR="002D7535" w:rsidRPr="002D7535" w:rsidRDefault="002D7535" w:rsidP="002D7535">
      <w:pPr>
        <w:spacing w:after="0" w:line="240" w:lineRule="auto"/>
        <w:rPr>
          <w:rFonts w:cstheme="minorHAnsi"/>
          <w:sz w:val="24"/>
          <w:szCs w:val="24"/>
        </w:rPr>
      </w:pPr>
    </w:p>
    <w:p w14:paraId="45716C1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think my intuition was part of my clinical background but I think the people who have drifted towards us in the centre I see they also have that intuition. Where it comes from I don't know. Maybe it’s a common stem of why they have gone into palliative care </w:t>
      </w:r>
      <w:r w:rsidRPr="002D7535">
        <w:rPr>
          <w:rFonts w:ascii="Calibri" w:hAnsi="Calibri" w:cs="Calibri"/>
          <w:sz w:val="24"/>
          <w:szCs w:val="24"/>
        </w:rPr>
        <w:lastRenderedPageBreak/>
        <w:t>research, I don't know, something which is person-centred. I have absolutely no idea I'm just conjecturing. Maybe it comes as part of the territory as a natural extension of wanting to do work which is patient-centred, you know, person-centred that you have to hear the voice of the person with whom you are researching in order to make sense of what you're doing. (academic/clinician, 6)</w:t>
      </w:r>
    </w:p>
    <w:p w14:paraId="2B4D5C2B" w14:textId="77777777" w:rsidR="002D7535" w:rsidRPr="002D7535" w:rsidRDefault="002D7535" w:rsidP="002D7535">
      <w:pPr>
        <w:spacing w:after="0" w:line="240" w:lineRule="auto"/>
        <w:rPr>
          <w:rFonts w:cstheme="minorHAnsi"/>
          <w:sz w:val="24"/>
          <w:szCs w:val="24"/>
        </w:rPr>
      </w:pPr>
    </w:p>
    <w:p w14:paraId="51D5A9F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ther significant factors were how staff were supported, how they worked together and their engagement in activities additional to their job descriptions. In both sites there was an emphasis on early career researchers, such as PhD students and research assistants, being able to develop and learn new skills. Their energy and contributions were felt to be positive:  </w:t>
      </w:r>
    </w:p>
    <w:p w14:paraId="0CE692D2" w14:textId="77777777" w:rsidR="002D7535" w:rsidRPr="002D7535" w:rsidRDefault="002D7535" w:rsidP="002D7535">
      <w:pPr>
        <w:spacing w:after="0" w:line="240" w:lineRule="auto"/>
        <w:rPr>
          <w:rFonts w:cstheme="minorHAnsi"/>
          <w:sz w:val="24"/>
          <w:szCs w:val="24"/>
        </w:rPr>
      </w:pPr>
    </w:p>
    <w:p w14:paraId="049B423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maybe some of it also with some of the younger researchers, you know, that they're in their twenties, they’ve got a lot of energy and I think sometimes, I think the dynamics of that is just quite appreciated that for, you know, somebody in their 60s or 70s might not have many opportunities to work with somebody who’s twenty or in their twenties and I think it’s just quite a nice that sort of intergenerational, erm, way of working. I mean that’s sort of just my observation. (academic/ex-clinician, 12)</w:t>
      </w:r>
    </w:p>
    <w:p w14:paraId="53479C68" w14:textId="77777777" w:rsidR="002D7535" w:rsidRPr="002D7535" w:rsidRDefault="002D7535" w:rsidP="002D7535">
      <w:pPr>
        <w:spacing w:after="0" w:line="240" w:lineRule="auto"/>
        <w:rPr>
          <w:rFonts w:cstheme="minorHAnsi"/>
          <w:sz w:val="24"/>
          <w:szCs w:val="24"/>
        </w:rPr>
      </w:pPr>
    </w:p>
    <w:p w14:paraId="7D48219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one centre, staff had greater opportunities for teamwork and were more able to work with others as part of organisational initiatives such as the Executive Involvement Group. This was seen as being conducive to effective involvement. Furthermore, a supportive infrastructure, the culture and staff engagement in these additional activities were all believed to be interlinked:</w:t>
      </w:r>
    </w:p>
    <w:p w14:paraId="533E6A16" w14:textId="77777777" w:rsidR="002D7535" w:rsidRPr="002D7535" w:rsidRDefault="002D7535" w:rsidP="002D7535">
      <w:pPr>
        <w:spacing w:after="0" w:line="240" w:lineRule="auto"/>
        <w:rPr>
          <w:rFonts w:cstheme="minorHAnsi"/>
          <w:sz w:val="24"/>
          <w:szCs w:val="24"/>
        </w:rPr>
      </w:pPr>
    </w:p>
    <w:p w14:paraId="1C78B71E"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n terms of the development of our infrastructure as an Institute, I don't think that would happen if you didn't have a culture that, erm, sort of encouraged people to get involved in things beyond their project, think about the Institute as a whole, think about how they want to develop themselves and develop others and yeah, I think there's something about how that aligns maybe. (academic, 13)</w:t>
      </w:r>
    </w:p>
    <w:p w14:paraId="5E15CDAB" w14:textId="77777777" w:rsidR="002D7535" w:rsidRPr="002D7535" w:rsidRDefault="002D7535" w:rsidP="002D7535">
      <w:pPr>
        <w:spacing w:after="0" w:line="240" w:lineRule="auto"/>
        <w:rPr>
          <w:rFonts w:cstheme="minorHAnsi"/>
          <w:sz w:val="24"/>
          <w:szCs w:val="24"/>
        </w:rPr>
      </w:pPr>
    </w:p>
    <w:p w14:paraId="057FF5D0" w14:textId="5B44D2FB" w:rsidR="002D7535" w:rsidRPr="002D7535" w:rsidRDefault="00D03049" w:rsidP="002D7535">
      <w:pPr>
        <w:rPr>
          <w:rFonts w:cstheme="minorHAnsi"/>
          <w:b/>
          <w:bCs/>
          <w:sz w:val="24"/>
          <w:szCs w:val="24"/>
        </w:rPr>
      </w:pPr>
      <w:bookmarkStart w:id="343" w:name="Relationships67"/>
      <w:bookmarkStart w:id="344" w:name="_Hlk138328191"/>
      <w:bookmarkEnd w:id="343"/>
      <w:r>
        <w:rPr>
          <w:rFonts w:cstheme="minorHAnsi"/>
          <w:b/>
          <w:bCs/>
          <w:sz w:val="24"/>
          <w:szCs w:val="24"/>
        </w:rPr>
        <w:t xml:space="preserve">6.7 </w:t>
      </w:r>
      <w:r w:rsidR="002D7535" w:rsidRPr="002D7535">
        <w:rPr>
          <w:rFonts w:cstheme="minorHAnsi"/>
          <w:b/>
          <w:bCs/>
          <w:sz w:val="24"/>
          <w:szCs w:val="24"/>
        </w:rPr>
        <w:t>Relationships and communication</w:t>
      </w:r>
    </w:p>
    <w:p w14:paraId="1905D421" w14:textId="7301341B" w:rsidR="002D7535" w:rsidRPr="002D7535" w:rsidRDefault="00D03049" w:rsidP="002D7535">
      <w:pPr>
        <w:spacing w:after="0" w:line="240" w:lineRule="auto"/>
        <w:rPr>
          <w:rFonts w:cstheme="minorHAnsi"/>
          <w:b/>
          <w:bCs/>
          <w:sz w:val="24"/>
          <w:szCs w:val="24"/>
        </w:rPr>
      </w:pPr>
      <w:bookmarkStart w:id="345" w:name="Introduction671"/>
      <w:bookmarkEnd w:id="344"/>
      <w:bookmarkEnd w:id="345"/>
      <w:r>
        <w:rPr>
          <w:rFonts w:cstheme="minorHAnsi"/>
          <w:b/>
          <w:bCs/>
          <w:sz w:val="24"/>
          <w:szCs w:val="24"/>
        </w:rPr>
        <w:t xml:space="preserve">6.7.1 </w:t>
      </w:r>
      <w:r w:rsidR="002D7535" w:rsidRPr="002D7535">
        <w:rPr>
          <w:rFonts w:cstheme="minorHAnsi"/>
          <w:b/>
          <w:bCs/>
          <w:sz w:val="24"/>
          <w:szCs w:val="24"/>
        </w:rPr>
        <w:t>Introduction</w:t>
      </w:r>
    </w:p>
    <w:p w14:paraId="0FA7A5DF" w14:textId="77777777" w:rsidR="002D7535" w:rsidRPr="002D7535" w:rsidRDefault="002D7535" w:rsidP="002D7535">
      <w:pPr>
        <w:spacing w:after="0" w:line="240" w:lineRule="auto"/>
        <w:rPr>
          <w:rFonts w:cstheme="minorHAnsi"/>
          <w:sz w:val="24"/>
          <w:szCs w:val="24"/>
        </w:rPr>
      </w:pPr>
    </w:p>
    <w:p w14:paraId="2D93121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Different sorts of relationships were mentioned by many participants in both sites. These included individual relationships within the sites, for example, between academics and public members, being part of a wider team and also external collaborations with other organisations, such as when undertaking recruitment or other outreach work. </w:t>
      </w:r>
    </w:p>
    <w:p w14:paraId="7E2A9B8D" w14:textId="77777777" w:rsidR="002D7535" w:rsidRPr="002D7535" w:rsidRDefault="002D7535" w:rsidP="002D7535">
      <w:pPr>
        <w:spacing w:after="0" w:line="240" w:lineRule="auto"/>
        <w:rPr>
          <w:rFonts w:cstheme="minorHAnsi"/>
          <w:sz w:val="24"/>
          <w:szCs w:val="24"/>
        </w:rPr>
      </w:pPr>
    </w:p>
    <w:p w14:paraId="439E7931" w14:textId="5258D08E"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Both sites had included ‘working together’ or ‘working in partnership with others’ as goals in their involvement strategies </w:t>
      </w:r>
      <w:r w:rsidR="00C445FA">
        <w:rPr>
          <w:rFonts w:cstheme="minorHAnsi"/>
          <w:sz w:val="24"/>
          <w:szCs w:val="24"/>
        </w:rPr>
        <w:fldChar w:fldCharType="begin"/>
      </w:r>
      <w:r w:rsidR="00BC508B">
        <w:rPr>
          <w:rFonts w:cstheme="minorHAnsi"/>
          <w:sz w:val="24"/>
          <w:szCs w:val="24"/>
        </w:rPr>
        <w:instrText xml:space="preserve"> ADDIN EN.CITE &lt;EndNote&gt;&lt;Cite&gt;&lt;RecNum&gt;199416&lt;/RecNum&gt;&lt;DisplayText&gt;(CSI 2021b; ICAHR 2022b)&lt;/DisplayText&gt;&lt;record&gt;&lt;rec-number&gt;199416&lt;/rec-number&gt;&lt;foreign-keys&gt;&lt;key app="EN" db-id="eda99esr9arp52e20v2pftz4rp5s9x0evef5" timestamp="1670599124"&gt;199416&lt;/key&gt;&lt;/foreign-keys&gt;&lt;ref-type name="Report"&gt;27&lt;/ref-type&gt;&lt;contributors&gt;&lt;authors&gt;&lt;author&gt;CSI&lt;/author&gt;&lt;/authors&gt;&lt;tertiary-authors&gt;&lt;author&gt;King&amp;apos;s College London&lt;/author&gt;&lt;/tertiary-authors&gt;&lt;/contributors&gt;&lt;titles&gt;&lt;title&gt;Public Involvement Strategy. January 2021 – December 2023&lt;/title&gt;&lt;/titles&gt;&lt;reprint-edition&gt;in file&lt;/reprint-edition&gt;&lt;dates&gt;&lt;year&gt;2021&lt;/year&gt;&lt;/dates&gt;&lt;pub-location&gt;London&lt;/pub-location&gt;&lt;publisher&gt;Cicely Saunders Institute of Palliative Care, Policy &amp;amp; Rehabilitation, King&amp;apos;s College London&lt;/publisher&gt;&lt;urls&gt;&lt;/urls&gt;&lt;/record&gt;&lt;/Cite&gt;&lt;Cite&gt;&lt;RecNum&gt;199417&lt;/RecNum&gt;&lt;record&gt;&lt;rec-number&gt;199417&lt;/rec-number&gt;&lt;foreign-keys&gt;&lt;key app="EN" db-id="eda99esr9arp52e20v2pftz4rp5s9x0evef5" timestamp="1670599329"&gt;199417&lt;/key&gt;&lt;/foreign-keys&gt;&lt;ref-type name="Report"&gt;27&lt;/ref-type&gt;&lt;contributors&gt;&lt;authors&gt;&lt;author&gt;ICAHR&lt;/author&gt;&lt;/authors&gt;&lt;tertiary-authors&gt;&lt;author&gt;University of Hull&lt;/author&gt;&lt;/tertiary-authors&gt;&lt;/contributors&gt;&lt;titles&gt;&lt;title&gt;Strategy for public involvement in health and care research 2022 – 2024&lt;/title&gt;&lt;/titles&gt;&lt;reprint-edition&gt;in file&lt;/reprint-edition&gt;&lt;dates&gt;&lt;year&gt;2022&lt;/year&gt;&lt;/dates&gt;&lt;pub-location&gt;Hull&lt;/pub-location&gt;&lt;publisher&gt;Institute for Clinical and Applied Health Research, University of Hull&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21b; ICAHR 2022b)</w:t>
      </w:r>
      <w:r w:rsidR="00C445FA">
        <w:rPr>
          <w:rFonts w:cstheme="minorHAnsi"/>
          <w:sz w:val="24"/>
          <w:szCs w:val="24"/>
        </w:rPr>
        <w:fldChar w:fldCharType="end"/>
      </w:r>
      <w:r w:rsidRPr="002D7535">
        <w:rPr>
          <w:rFonts w:cstheme="minorHAnsi"/>
          <w:sz w:val="24"/>
          <w:szCs w:val="24"/>
        </w:rPr>
        <w:t>, illustrating the significance of relationships for effective involvement within both centres.</w:t>
      </w:r>
    </w:p>
    <w:p w14:paraId="319C2824" w14:textId="77777777" w:rsidR="002D7535" w:rsidRPr="002D7535" w:rsidRDefault="002D7535" w:rsidP="002D7535">
      <w:pPr>
        <w:spacing w:after="0" w:line="240" w:lineRule="auto"/>
        <w:rPr>
          <w:rFonts w:cstheme="minorHAnsi"/>
          <w:sz w:val="24"/>
          <w:szCs w:val="24"/>
        </w:rPr>
      </w:pPr>
    </w:p>
    <w:p w14:paraId="4EBCB0A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Communication was a related issue, with both the use of language and feedback to public members seen as important.</w:t>
      </w:r>
    </w:p>
    <w:p w14:paraId="37D23D74" w14:textId="77777777" w:rsidR="002D7535" w:rsidRPr="002D7535" w:rsidRDefault="002D7535" w:rsidP="002D7535">
      <w:pPr>
        <w:spacing w:after="0" w:line="240" w:lineRule="auto"/>
        <w:rPr>
          <w:rFonts w:cstheme="minorHAnsi"/>
          <w:sz w:val="24"/>
          <w:szCs w:val="24"/>
        </w:rPr>
      </w:pPr>
    </w:p>
    <w:p w14:paraId="178C60DD" w14:textId="0780C1E2" w:rsidR="002D7535" w:rsidRPr="002D7535" w:rsidRDefault="00D03049" w:rsidP="002D7535">
      <w:pPr>
        <w:spacing w:after="0" w:line="240" w:lineRule="auto"/>
        <w:rPr>
          <w:rFonts w:cstheme="minorHAnsi"/>
          <w:b/>
          <w:bCs/>
          <w:sz w:val="24"/>
          <w:szCs w:val="24"/>
        </w:rPr>
      </w:pPr>
      <w:bookmarkStart w:id="346" w:name="Individual672"/>
      <w:bookmarkStart w:id="347" w:name="_Hlk138328217"/>
      <w:bookmarkEnd w:id="346"/>
      <w:r>
        <w:rPr>
          <w:rFonts w:cstheme="minorHAnsi"/>
          <w:b/>
          <w:bCs/>
          <w:sz w:val="24"/>
          <w:szCs w:val="24"/>
        </w:rPr>
        <w:t xml:space="preserve">6.7.2 </w:t>
      </w:r>
      <w:r w:rsidR="002D7535" w:rsidRPr="002D7535">
        <w:rPr>
          <w:rFonts w:cstheme="minorHAnsi"/>
          <w:b/>
          <w:bCs/>
          <w:sz w:val="24"/>
          <w:szCs w:val="24"/>
        </w:rPr>
        <w:t>Individual relationships within the sites</w:t>
      </w:r>
    </w:p>
    <w:bookmarkEnd w:id="347"/>
    <w:p w14:paraId="7F6CA9F7" w14:textId="77777777" w:rsidR="002D7535" w:rsidRPr="002D7535" w:rsidRDefault="002D7535" w:rsidP="002D7535">
      <w:pPr>
        <w:spacing w:after="0" w:line="240" w:lineRule="auto"/>
        <w:rPr>
          <w:rFonts w:cstheme="minorHAnsi"/>
          <w:sz w:val="24"/>
          <w:szCs w:val="24"/>
        </w:rPr>
      </w:pPr>
    </w:p>
    <w:p w14:paraId="06C164F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Within both sites, many participants spoke about the importance of developing and maintaining relationships. Some participants commented that often, within involvement activities elsewhere, initiatives didn’t allow for relationships to develop to any extent – researchers sometimes only </w:t>
      </w:r>
      <w:r w:rsidRPr="002D7535">
        <w:rPr>
          <w:rFonts w:cstheme="minorHAnsi"/>
          <w:sz w:val="24"/>
          <w:szCs w:val="24"/>
        </w:rPr>
        <w:lastRenderedPageBreak/>
        <w:t xml:space="preserve">contacted public members or patient groups a few times to gain their feedback or within the JLA priority setting workshops, for example, all contact between participants ended once the process finished. </w:t>
      </w:r>
    </w:p>
    <w:p w14:paraId="444B1180" w14:textId="77777777" w:rsidR="002D7535" w:rsidRPr="002D7535" w:rsidRDefault="002D7535" w:rsidP="002D7535">
      <w:pPr>
        <w:spacing w:after="0" w:line="240" w:lineRule="auto"/>
        <w:rPr>
          <w:rFonts w:cstheme="minorHAnsi"/>
          <w:sz w:val="24"/>
          <w:szCs w:val="24"/>
        </w:rPr>
      </w:pPr>
    </w:p>
    <w:p w14:paraId="0EEB371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articipants described involvement as an ongoing process that was relational. Some academics had proactively spent time developing relationships with public members, ensuring they were kept updated and that they felt they could contribute to involvement activities:</w:t>
      </w:r>
    </w:p>
    <w:p w14:paraId="70AC394D" w14:textId="77777777" w:rsidR="002D7535" w:rsidRPr="002D7535" w:rsidRDefault="002D7535" w:rsidP="002D7535">
      <w:pPr>
        <w:spacing w:after="0" w:line="240" w:lineRule="auto"/>
        <w:rPr>
          <w:rFonts w:cstheme="minorHAnsi"/>
          <w:sz w:val="24"/>
          <w:szCs w:val="24"/>
        </w:rPr>
      </w:pPr>
    </w:p>
    <w:p w14:paraId="1A1F2CAC"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For each of those people I've tried to keep in touch with them and let them know what's happening and, er, in the first place sort of brief them about what the meetings will be like and all that kind of thing and then answer any queries. But again, that’s much more the way I see it, that’s much more of a kind of relational thing that I want to make sure that they're alright they know what's happening and they can, you know, they feel that they can contribute. (academic, 4)</w:t>
      </w:r>
    </w:p>
    <w:p w14:paraId="390172F7" w14:textId="77777777" w:rsidR="002D7535" w:rsidRPr="002D7535" w:rsidRDefault="002D7535" w:rsidP="002D7535">
      <w:pPr>
        <w:spacing w:after="0" w:line="240" w:lineRule="auto"/>
        <w:rPr>
          <w:rFonts w:cstheme="minorHAnsi"/>
          <w:sz w:val="24"/>
          <w:szCs w:val="24"/>
        </w:rPr>
      </w:pPr>
    </w:p>
    <w:p w14:paraId="07A4353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ne of the coordinators in particular believed that relationships were highly significant to effective involvement and had taken time to develop and sustain relationships with all the public members in their involvement network:</w:t>
      </w:r>
    </w:p>
    <w:p w14:paraId="419A3D65" w14:textId="77777777" w:rsidR="002D7535" w:rsidRPr="002D7535" w:rsidRDefault="002D7535" w:rsidP="002D7535">
      <w:pPr>
        <w:spacing w:after="0" w:line="240" w:lineRule="auto"/>
        <w:rPr>
          <w:rFonts w:cstheme="minorHAnsi"/>
          <w:sz w:val="24"/>
          <w:szCs w:val="24"/>
        </w:rPr>
      </w:pPr>
    </w:p>
    <w:p w14:paraId="5532314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The way that I set the network up really did rely on me having conversations with people. So, I would take people for coffee, go for lunch with them. When we had our meetings we would have lunch, we’d have cake, all this kind of stuff. We’d have lots of conversations and I’d spend a lot of time trying to get to know everybody personally. (coordinator, 17)</w:t>
      </w:r>
    </w:p>
    <w:p w14:paraId="0199EFC7" w14:textId="77777777" w:rsidR="002D7535" w:rsidRPr="002D7535" w:rsidRDefault="002D7535" w:rsidP="002D7535">
      <w:pPr>
        <w:spacing w:after="0" w:line="240" w:lineRule="auto"/>
        <w:rPr>
          <w:rFonts w:cstheme="minorHAnsi"/>
          <w:sz w:val="24"/>
          <w:szCs w:val="24"/>
        </w:rPr>
      </w:pPr>
    </w:p>
    <w:p w14:paraId="09905D7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some research studies, there was a named researcher as the contact person for public members. This was felt to be useful, as a public member described:</w:t>
      </w:r>
    </w:p>
    <w:p w14:paraId="025F6719" w14:textId="77777777" w:rsidR="002D7535" w:rsidRPr="002D7535" w:rsidRDefault="002D7535" w:rsidP="002D7535">
      <w:pPr>
        <w:spacing w:after="0" w:line="240" w:lineRule="auto"/>
        <w:rPr>
          <w:rFonts w:cstheme="minorHAnsi"/>
          <w:sz w:val="24"/>
          <w:szCs w:val="24"/>
        </w:rPr>
      </w:pPr>
    </w:p>
    <w:p w14:paraId="2102CB2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it’s important to have one person that I feel, that if I were concerned about something I could pick up the phone to [researcher] and sort of have a chat with them so…I think that one particular contact is good…Every independent member needs to have someone that’s one person who’s their main contact…So they would be the person that welcomed me and, you know, cos you do need that one person don’t you who says ‘hi, welcome’ you know, ‘I’ll see you there. Any questions don't hesitate to contact me’. (carer, 7)</w:t>
      </w:r>
    </w:p>
    <w:p w14:paraId="0338D860" w14:textId="77777777" w:rsidR="002D7535" w:rsidRPr="002D7535" w:rsidRDefault="002D7535" w:rsidP="002D7535">
      <w:pPr>
        <w:spacing w:after="0" w:line="240" w:lineRule="auto"/>
        <w:rPr>
          <w:rFonts w:cstheme="minorHAnsi"/>
          <w:sz w:val="24"/>
          <w:szCs w:val="24"/>
        </w:rPr>
      </w:pPr>
    </w:p>
    <w:p w14:paraId="36D19FF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people had met through other initiatives outside of their centre, for example in service provision or education settings, and their relationship had continued. The two people in a mentoring relationship had carried on working together in other projects:</w:t>
      </w:r>
    </w:p>
    <w:p w14:paraId="22F3D5EA" w14:textId="77777777" w:rsidR="002D7535" w:rsidRPr="002D7535" w:rsidRDefault="002D7535" w:rsidP="002D7535">
      <w:pPr>
        <w:spacing w:after="0" w:line="240" w:lineRule="auto"/>
        <w:rPr>
          <w:rFonts w:cstheme="minorHAnsi"/>
          <w:sz w:val="24"/>
          <w:szCs w:val="24"/>
        </w:rPr>
      </w:pPr>
    </w:p>
    <w:p w14:paraId="7F6243C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academic] was my mentor in, erm, in the NCRI Palliative and Supportive Care group, erm, and I think we both kind of were slightly drawn to each other and I sort of said ‘please can I have them?’ And they said ‘yeah I'm very happy to mentor [public member]‘. So, they were always available if I, you know, I would sit next to them in a meeting and if I didn't understand I'd be able to kind of whisper to them and say, you know, ‘what are they talking about?’…We met through that, yeah. And then, erm, I did some work at [university] so they got me involved with a few trials there. (patient/carer, 8)</w:t>
      </w:r>
    </w:p>
    <w:p w14:paraId="77CE2378" w14:textId="77777777" w:rsidR="002D7535" w:rsidRPr="002D7535" w:rsidRDefault="002D7535" w:rsidP="002D7535">
      <w:pPr>
        <w:spacing w:after="0" w:line="240" w:lineRule="auto"/>
        <w:rPr>
          <w:rFonts w:cstheme="minorHAnsi"/>
          <w:sz w:val="24"/>
          <w:szCs w:val="24"/>
        </w:rPr>
      </w:pPr>
    </w:p>
    <w:p w14:paraId="3A33A336"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 xml:space="preserve">Some participants described how they felt they had become friends with some people they worked with. Often public members developed friendships with other public members, sometimes </w:t>
      </w:r>
      <w:r w:rsidRPr="002D7535">
        <w:rPr>
          <w:rFonts w:cstheme="minorHAnsi"/>
          <w:sz w:val="24"/>
          <w:szCs w:val="24"/>
        </w:rPr>
        <w:lastRenderedPageBreak/>
        <w:t>friendships were formed between public members and researchers, when they’d had a lot of contact. As o</w:t>
      </w:r>
      <w:r w:rsidRPr="002D7535">
        <w:rPr>
          <w:rFonts w:ascii="Calibri" w:hAnsi="Calibri" w:cs="Calibri"/>
          <w:sz w:val="24"/>
          <w:szCs w:val="24"/>
        </w:rPr>
        <w:t>ne academic said:</w:t>
      </w:r>
    </w:p>
    <w:p w14:paraId="6A0928C1" w14:textId="77777777" w:rsidR="002D7535" w:rsidRPr="002D7535" w:rsidRDefault="002D7535" w:rsidP="002D7535">
      <w:pPr>
        <w:spacing w:after="0" w:line="240" w:lineRule="auto"/>
        <w:rPr>
          <w:rFonts w:ascii="Calibri" w:hAnsi="Calibri" w:cs="Calibri"/>
          <w:sz w:val="24"/>
          <w:szCs w:val="24"/>
        </w:rPr>
      </w:pPr>
    </w:p>
    <w:p w14:paraId="7C6D61A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Every project I've worked on at the [centre] has had, erm, a PPI group, erm, working with it and my role has always involved being very closely linked with those people and, erm, yeah getting to know them really well actually and like almost becoming friends. (academic, 2)</w:t>
      </w:r>
    </w:p>
    <w:p w14:paraId="0B48594E" w14:textId="77777777" w:rsidR="002D7535" w:rsidRPr="002D7535" w:rsidRDefault="002D7535" w:rsidP="002D7535">
      <w:pPr>
        <w:spacing w:after="0" w:line="240" w:lineRule="auto"/>
        <w:rPr>
          <w:rFonts w:cstheme="minorHAnsi"/>
          <w:sz w:val="24"/>
          <w:szCs w:val="24"/>
        </w:rPr>
      </w:pPr>
    </w:p>
    <w:p w14:paraId="7196AEC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re was a recognition that maintaining positive working relationships was useful in numerous ways, including for the recruitment of public members, for increasing their diversity, for providing appropriate training and support, and to ensure everyone felt included. Some academics recognised that the development of relationships with public members also made it easier for them to manage potentially challenging situations. One academic described their relationship with a public member in this respect:</w:t>
      </w:r>
    </w:p>
    <w:p w14:paraId="3CBBA691" w14:textId="77777777" w:rsidR="002D7535" w:rsidRPr="002D7535" w:rsidRDefault="002D7535" w:rsidP="002D7535">
      <w:pPr>
        <w:spacing w:after="0" w:line="240" w:lineRule="auto"/>
        <w:rPr>
          <w:rFonts w:cstheme="minorHAnsi"/>
          <w:sz w:val="24"/>
          <w:szCs w:val="24"/>
        </w:rPr>
      </w:pPr>
    </w:p>
    <w:p w14:paraId="05F1CAD7"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He was very strong personality and if he wanted something, even if it was not related to the research project, he would push for it and once or twice he got involved in one or two other projects where there wasn’t a senior person who was severe enough and actually they found it quite difficult. And I always got on great with him, we kind of understood each other and I kind of got to know him quite well and talk to him outside the PPI meetings quite a bit. But, you know, he was fine if you were completely straight and said ‘look at that side of the remit, we can’t go down there we haven’t got the resources or the time, we've got to stay on target folks’ and he was fine with that. But, you know, I had to develop that kind of a relationship so we could have those conversations and I could manage that in a meeting. (academic/clinician, 19)</w:t>
      </w:r>
    </w:p>
    <w:p w14:paraId="27FF5C7E" w14:textId="77777777" w:rsidR="002D7535" w:rsidRPr="002D7535" w:rsidRDefault="002D7535" w:rsidP="002D7535">
      <w:pPr>
        <w:spacing w:after="0" w:line="240" w:lineRule="auto"/>
        <w:rPr>
          <w:rFonts w:cstheme="minorHAnsi"/>
          <w:sz w:val="24"/>
          <w:szCs w:val="24"/>
        </w:rPr>
      </w:pPr>
    </w:p>
    <w:p w14:paraId="0A8C2512" w14:textId="789745F4" w:rsidR="002D7535" w:rsidRPr="002D7535" w:rsidRDefault="00D03049" w:rsidP="002D7535">
      <w:pPr>
        <w:spacing w:after="0" w:line="240" w:lineRule="auto"/>
        <w:rPr>
          <w:rFonts w:cstheme="minorHAnsi"/>
          <w:b/>
          <w:bCs/>
          <w:sz w:val="24"/>
          <w:szCs w:val="24"/>
        </w:rPr>
      </w:pPr>
      <w:bookmarkStart w:id="348" w:name="Feeling673"/>
      <w:bookmarkStart w:id="349" w:name="_Hlk138328231"/>
      <w:bookmarkEnd w:id="348"/>
      <w:r>
        <w:rPr>
          <w:rFonts w:cstheme="minorHAnsi"/>
          <w:b/>
          <w:bCs/>
          <w:sz w:val="24"/>
          <w:szCs w:val="24"/>
        </w:rPr>
        <w:t xml:space="preserve">6.7.3 </w:t>
      </w:r>
      <w:r w:rsidR="002D7535" w:rsidRPr="002D7535">
        <w:rPr>
          <w:rFonts w:cstheme="minorHAnsi"/>
          <w:b/>
          <w:bCs/>
          <w:sz w:val="24"/>
          <w:szCs w:val="24"/>
        </w:rPr>
        <w:t>Feeling part of the team and a wider sense of community</w:t>
      </w:r>
    </w:p>
    <w:bookmarkEnd w:id="349"/>
    <w:p w14:paraId="3D76C81B" w14:textId="77777777" w:rsidR="002D7535" w:rsidRPr="002D7535" w:rsidRDefault="002D7535" w:rsidP="002D7535">
      <w:pPr>
        <w:spacing w:after="0" w:line="240" w:lineRule="auto"/>
        <w:rPr>
          <w:rFonts w:cstheme="minorHAnsi"/>
          <w:b/>
          <w:bCs/>
          <w:sz w:val="24"/>
          <w:szCs w:val="24"/>
        </w:rPr>
      </w:pPr>
    </w:p>
    <w:p w14:paraId="10E77FD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participants, academics, coordinators and public members, commented that it was important for public members to feel they were part of the team or community within the site:</w:t>
      </w:r>
    </w:p>
    <w:p w14:paraId="1C2102C6" w14:textId="77777777" w:rsidR="002D7535" w:rsidRPr="002D7535" w:rsidRDefault="002D7535" w:rsidP="002D7535">
      <w:pPr>
        <w:spacing w:after="0" w:line="240" w:lineRule="auto"/>
        <w:rPr>
          <w:rFonts w:cstheme="minorHAnsi"/>
          <w:sz w:val="24"/>
          <w:szCs w:val="24"/>
        </w:rPr>
      </w:pPr>
    </w:p>
    <w:p w14:paraId="3974365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 lot of our PPI members…have really talked about the fact that they find the PPI group their community and their friends. Erm, I kind of think we need to make sure we, you know, enable them to develop those relationships and feel like it is a safe space and it is a community space and we are their friends and that’s important to them. It’s not just them coming in helping us with our work and leaving it’s a real part of their lives and part of their community. (coordinator, 15)</w:t>
      </w:r>
    </w:p>
    <w:p w14:paraId="3A550A89" w14:textId="77777777" w:rsidR="002D7535" w:rsidRPr="002D7535" w:rsidRDefault="002D7535" w:rsidP="002D7535">
      <w:pPr>
        <w:spacing w:after="0" w:line="240" w:lineRule="auto"/>
        <w:rPr>
          <w:rFonts w:cstheme="minorHAnsi"/>
          <w:sz w:val="24"/>
          <w:szCs w:val="24"/>
        </w:rPr>
      </w:pPr>
    </w:p>
    <w:p w14:paraId="6B81F15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refore, academics and coordinators had built in extra time in many initiatives, where people could meet, get to know each other and engage in a more social manner:</w:t>
      </w:r>
    </w:p>
    <w:p w14:paraId="7313E8E5" w14:textId="77777777" w:rsidR="002D7535" w:rsidRPr="002D7535" w:rsidRDefault="002D7535" w:rsidP="002D7535">
      <w:pPr>
        <w:spacing w:after="0" w:line="240" w:lineRule="auto"/>
        <w:rPr>
          <w:rFonts w:cstheme="minorHAnsi"/>
          <w:sz w:val="24"/>
          <w:szCs w:val="24"/>
        </w:rPr>
      </w:pPr>
    </w:p>
    <w:p w14:paraId="5DDAA12F"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 xml:space="preserve">The patients and public and the families involved loved it because they could meet other people in that, we sort of facilitated that, so we've had quite a bit of meeting and chatting for an hour and then tea and cake afterwards (laughs) for an hour and then we only had a couple of hours in the middle where we actually did the work if you like and I think to me the chatting was of as much importance as anything else. So, people chatted, felt part of the group, connected a bit, welcomed each other. </w:t>
      </w:r>
      <w:r w:rsidRPr="002D7535">
        <w:rPr>
          <w:rFonts w:cstheme="minorHAnsi"/>
          <w:sz w:val="24"/>
          <w:szCs w:val="24"/>
        </w:rPr>
        <w:t>(academic/clinician, 19)</w:t>
      </w:r>
    </w:p>
    <w:p w14:paraId="27667BFD" w14:textId="77777777" w:rsidR="002D7535" w:rsidRPr="002D7535" w:rsidRDefault="002D7535" w:rsidP="002D7535">
      <w:pPr>
        <w:spacing w:after="0" w:line="240" w:lineRule="auto"/>
        <w:rPr>
          <w:rFonts w:cstheme="minorHAnsi"/>
          <w:b/>
          <w:bCs/>
          <w:sz w:val="24"/>
          <w:szCs w:val="24"/>
        </w:rPr>
      </w:pPr>
    </w:p>
    <w:p w14:paraId="21AF72A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t was recognised that this took additional resources however it was considered to be important and worthwhile as the opportunity to just relax and chat together was valued and produced more </w:t>
      </w:r>
      <w:r w:rsidRPr="002D7535">
        <w:rPr>
          <w:rFonts w:cstheme="minorHAnsi"/>
          <w:sz w:val="24"/>
          <w:szCs w:val="24"/>
        </w:rPr>
        <w:lastRenderedPageBreak/>
        <w:t>meaningful involvement, both within research studies and at a centre level. Several academics felt that their centre needed to further develop that wider sense of community:</w:t>
      </w:r>
    </w:p>
    <w:p w14:paraId="62CF218D" w14:textId="77777777" w:rsidR="002D7535" w:rsidRPr="002D7535" w:rsidRDefault="002D7535" w:rsidP="002D7535">
      <w:pPr>
        <w:spacing w:after="0" w:line="240" w:lineRule="auto"/>
        <w:rPr>
          <w:rFonts w:cstheme="minorHAnsi"/>
          <w:sz w:val="24"/>
          <w:szCs w:val="24"/>
        </w:rPr>
      </w:pPr>
    </w:p>
    <w:p w14:paraId="3F46FBB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One of the things that I've sort of realised through a lot of the evaluation work is the, erm, importance of community…</w:t>
      </w:r>
      <w:r w:rsidRPr="002D7535">
        <w:rPr>
          <w:rFonts w:cstheme="minorHAnsi"/>
          <w:sz w:val="24"/>
          <w:szCs w:val="24"/>
        </w:rPr>
        <w:t>And I sort of feel that the online forum, you know, is something around supporting and sustaining that community. I sort of think that we probably need to think through other ways that that forum could be a way of, erm, yeah helping to continue that sense of community and, you know, and belonging to this institute and working, erm, you know, all altogether. (academic/ex-clinician, 12)</w:t>
      </w:r>
    </w:p>
    <w:p w14:paraId="21342926" w14:textId="77777777" w:rsidR="002D7535" w:rsidRPr="002D7535" w:rsidRDefault="002D7535" w:rsidP="002D7535">
      <w:pPr>
        <w:spacing w:after="0" w:line="240" w:lineRule="auto"/>
        <w:rPr>
          <w:rFonts w:cstheme="minorHAnsi"/>
          <w:sz w:val="24"/>
          <w:szCs w:val="24"/>
        </w:rPr>
      </w:pPr>
    </w:p>
    <w:p w14:paraId="691B661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ublic members were very appreciative of the sense of community and associated it with being included and feeling valued:</w:t>
      </w:r>
    </w:p>
    <w:p w14:paraId="5B27EDD9" w14:textId="77777777" w:rsidR="002D7535" w:rsidRPr="002D7535" w:rsidRDefault="002D7535" w:rsidP="002D7535">
      <w:pPr>
        <w:spacing w:after="0" w:line="240" w:lineRule="auto"/>
        <w:rPr>
          <w:rFonts w:cstheme="minorHAnsi"/>
          <w:sz w:val="24"/>
          <w:szCs w:val="24"/>
        </w:rPr>
      </w:pPr>
    </w:p>
    <w:p w14:paraId="25DC7CD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You do feel part of the team. It’s a very inclusive experience you feel, you know, part of the PPI team you feel part of the whole team, because everyone, although they're bringing different perspectives and experiences, ideas, and obviously have different roles with different researchers, they're all focused on making whatever project it is as best as possible. (patient, 1c)</w:t>
      </w:r>
    </w:p>
    <w:p w14:paraId="16AE2A3C" w14:textId="77777777" w:rsidR="002D7535" w:rsidRPr="002D7535" w:rsidRDefault="002D7535" w:rsidP="002D7535">
      <w:pPr>
        <w:spacing w:after="0" w:line="240" w:lineRule="auto"/>
        <w:rPr>
          <w:rFonts w:cstheme="minorHAnsi"/>
          <w:sz w:val="24"/>
          <w:szCs w:val="24"/>
        </w:rPr>
      </w:pPr>
    </w:p>
    <w:p w14:paraId="32970961" w14:textId="32B38D07" w:rsidR="002D7535" w:rsidRPr="002D7535" w:rsidRDefault="00D03049" w:rsidP="002D7535">
      <w:pPr>
        <w:spacing w:after="0" w:line="240" w:lineRule="auto"/>
        <w:rPr>
          <w:rFonts w:cstheme="minorHAnsi"/>
          <w:b/>
          <w:bCs/>
          <w:sz w:val="24"/>
          <w:szCs w:val="24"/>
        </w:rPr>
      </w:pPr>
      <w:bookmarkStart w:id="350" w:name="Relationships674"/>
      <w:bookmarkStart w:id="351" w:name="_Hlk138328244"/>
      <w:bookmarkEnd w:id="350"/>
      <w:r>
        <w:rPr>
          <w:rFonts w:cstheme="minorHAnsi"/>
          <w:b/>
          <w:bCs/>
          <w:sz w:val="24"/>
          <w:szCs w:val="24"/>
        </w:rPr>
        <w:t xml:space="preserve">6.7.4 </w:t>
      </w:r>
      <w:r w:rsidR="002D7535" w:rsidRPr="002D7535">
        <w:rPr>
          <w:rFonts w:cstheme="minorHAnsi"/>
          <w:b/>
          <w:bCs/>
          <w:sz w:val="24"/>
          <w:szCs w:val="24"/>
        </w:rPr>
        <w:t>Relationships with external organisations</w:t>
      </w:r>
    </w:p>
    <w:bookmarkEnd w:id="351"/>
    <w:p w14:paraId="674F8FF3" w14:textId="77777777" w:rsidR="002D7535" w:rsidRPr="002D7535" w:rsidRDefault="002D7535" w:rsidP="002D7535">
      <w:pPr>
        <w:spacing w:after="0" w:line="240" w:lineRule="auto"/>
        <w:rPr>
          <w:rFonts w:cstheme="minorHAnsi"/>
          <w:sz w:val="24"/>
          <w:szCs w:val="24"/>
        </w:rPr>
      </w:pPr>
    </w:p>
    <w:p w14:paraId="7252429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Relationships with external organisations and outreach work were considered important by both sites, in both individual research studies and more broadly at an organisational level. It was recognised that this required a proactive approach; there was a need to visit communities, to find out why people did or didn’t want to be involved:</w:t>
      </w:r>
    </w:p>
    <w:p w14:paraId="58D117C8" w14:textId="77777777" w:rsidR="002D7535" w:rsidRPr="002D7535" w:rsidRDefault="002D7535" w:rsidP="002D7535">
      <w:pPr>
        <w:spacing w:after="0" w:line="240" w:lineRule="auto"/>
        <w:rPr>
          <w:rFonts w:cstheme="minorHAnsi"/>
          <w:sz w:val="24"/>
          <w:szCs w:val="24"/>
        </w:rPr>
      </w:pPr>
    </w:p>
    <w:p w14:paraId="688A42C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And so, finding these community groups, actively seeking out, actively making relationships but it’s got to be active stuff. You can’t just sit and expect someone’s going to show up at your doorstep…We have to actively seek, we have to demonstrate we are willing to listen and we are interested in what they say and we do come in with an open mind about what they say. (academic/clinician, 6)</w:t>
      </w:r>
    </w:p>
    <w:p w14:paraId="1B308E15" w14:textId="77777777" w:rsidR="002D7535" w:rsidRPr="002D7535" w:rsidRDefault="002D7535" w:rsidP="002D7535">
      <w:pPr>
        <w:spacing w:after="0" w:line="240" w:lineRule="auto"/>
        <w:rPr>
          <w:rFonts w:cstheme="minorHAnsi"/>
          <w:sz w:val="24"/>
          <w:szCs w:val="24"/>
        </w:rPr>
      </w:pPr>
    </w:p>
    <w:p w14:paraId="30C7818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Within research studies, academics often approached patient or carer groups external to the centre to take part in involvement initiatives. At the initial stages of studies, academics asked groups </w:t>
      </w:r>
      <w:r w:rsidRPr="002D7535">
        <w:rPr>
          <w:rFonts w:cstheme="minorHAnsi"/>
          <w:sz w:val="24"/>
          <w:szCs w:val="24"/>
          <w:lang w:eastAsia="en-GB"/>
        </w:rPr>
        <w:t xml:space="preserve">to comment on proposals or to write letters of support for funding applications. </w:t>
      </w:r>
      <w:r w:rsidRPr="002D7535">
        <w:rPr>
          <w:rFonts w:cstheme="minorHAnsi"/>
          <w:sz w:val="24"/>
          <w:szCs w:val="24"/>
        </w:rPr>
        <w:t>One academic spoke about how instead of thinking they had to do some involvement because it was a requirement of the grant application, they instead approached a patient support group with the specific aim of developing relationships with the group members and to learn about what it was like to live with their health condition:</w:t>
      </w:r>
    </w:p>
    <w:p w14:paraId="70C150AA" w14:textId="77777777" w:rsidR="002D7535" w:rsidRPr="002D7535" w:rsidRDefault="002D7535" w:rsidP="002D7535">
      <w:pPr>
        <w:spacing w:after="0" w:line="240" w:lineRule="auto"/>
        <w:rPr>
          <w:rFonts w:cstheme="minorHAnsi"/>
          <w:sz w:val="24"/>
          <w:szCs w:val="24"/>
        </w:rPr>
      </w:pPr>
    </w:p>
    <w:p w14:paraId="4340792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 contacted the contact person and said, you know, I would like to ask if I could come along as a researcher, you know, not somebody who has </w:t>
      </w:r>
      <w:r w:rsidRPr="002D7535">
        <w:rPr>
          <w:rFonts w:ascii="Calibri" w:hAnsi="Calibri" w:cs="Calibri"/>
          <w:sz w:val="24"/>
          <w:szCs w:val="24"/>
          <w:lang w:eastAsia="en-GB"/>
        </w:rPr>
        <w:t>breathlessness and, er, come along and just sort of learn from people…I</w:t>
      </w:r>
      <w:r w:rsidRPr="002D7535">
        <w:rPr>
          <w:rFonts w:ascii="Calibri" w:hAnsi="Calibri" w:cs="Calibri"/>
          <w:bCs/>
          <w:sz w:val="24"/>
          <w:szCs w:val="24"/>
        </w:rPr>
        <w:t>t was for me to try to get familiar with their situation and, erm, they were absolutely fine about it…T</w:t>
      </w:r>
      <w:r w:rsidRPr="002D7535">
        <w:rPr>
          <w:rFonts w:ascii="Calibri" w:hAnsi="Calibri" w:cs="Calibri"/>
          <w:sz w:val="24"/>
          <w:szCs w:val="24"/>
        </w:rPr>
        <w:t xml:space="preserve">hey were very nice people and very welcoming and they were interested that I was interested if you know what I mean? So I didn't really say an awful lot in the meetings at first I mean I sort of checked in occasionally but after a while I saw that they were having a bit of difficulty in organising sort of talks…and so I offered, you know, well maybe we could do this or maybe we could do that and I could </w:t>
      </w:r>
      <w:r w:rsidRPr="002D7535">
        <w:rPr>
          <w:rFonts w:ascii="Calibri" w:hAnsi="Calibri" w:cs="Calibri"/>
          <w:sz w:val="24"/>
          <w:szCs w:val="24"/>
        </w:rPr>
        <w:lastRenderedPageBreak/>
        <w:t>contact people and I very soon sort of having made some suggestions I basically became part of the group. (academic, 4)</w:t>
      </w:r>
    </w:p>
    <w:p w14:paraId="1B759116" w14:textId="77777777" w:rsidR="002D7535" w:rsidRPr="002D7535" w:rsidRDefault="002D7535" w:rsidP="002D7535">
      <w:pPr>
        <w:spacing w:after="0" w:line="240" w:lineRule="auto"/>
        <w:rPr>
          <w:rFonts w:cstheme="minorHAnsi"/>
          <w:sz w:val="24"/>
          <w:szCs w:val="24"/>
        </w:rPr>
      </w:pPr>
    </w:p>
    <w:p w14:paraId="084BB56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Usually approaches to groups were time-limited activities, however, a few academics spoke of how they felt it was important to develop longer term relationships with groups and to get to know them as people:</w:t>
      </w:r>
    </w:p>
    <w:p w14:paraId="5B7A59E0" w14:textId="77777777" w:rsidR="002D7535" w:rsidRPr="002D7535" w:rsidRDefault="002D7535" w:rsidP="002D7535">
      <w:pPr>
        <w:spacing w:after="0" w:line="240" w:lineRule="auto"/>
        <w:rPr>
          <w:rFonts w:cstheme="minorHAnsi"/>
          <w:sz w:val="24"/>
          <w:szCs w:val="24"/>
        </w:rPr>
      </w:pPr>
    </w:p>
    <w:p w14:paraId="7FD6C814"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lang w:eastAsia="en-GB"/>
        </w:rPr>
        <w:t xml:space="preserve">It’s an ongoing relationship. </w:t>
      </w:r>
      <w:r w:rsidRPr="002D7535">
        <w:rPr>
          <w:rFonts w:ascii="Calibri" w:hAnsi="Calibri" w:cs="Calibri"/>
          <w:sz w:val="24"/>
          <w:szCs w:val="24"/>
          <w:lang w:eastAsia="en-GB"/>
        </w:rPr>
        <w:t>You don't just sort of, well I don't feel it’s right to just turn up, go ‘ok then tell me what you think about this, right thank you bye!’ (laughs)…I keep in touch with them…</w:t>
      </w:r>
      <w:r w:rsidRPr="002D7535">
        <w:rPr>
          <w:rFonts w:cstheme="minorHAnsi"/>
          <w:sz w:val="24"/>
          <w:szCs w:val="24"/>
          <w:lang w:eastAsia="en-GB"/>
        </w:rPr>
        <w:t>So, it’s, er, an ongoing process and again as I said earlier it’s relational you have to actually know these people to an extent and get to know them and pay attention to them as people as well as, erm, as well as just asking them what they think about something, if you see what I mean. (academic, 4)</w:t>
      </w:r>
    </w:p>
    <w:p w14:paraId="6DC6A212" w14:textId="77777777" w:rsidR="002D7535" w:rsidRPr="002D7535" w:rsidRDefault="002D7535" w:rsidP="002D7535">
      <w:pPr>
        <w:spacing w:after="0" w:line="240" w:lineRule="auto"/>
        <w:rPr>
          <w:rFonts w:cstheme="minorHAnsi"/>
          <w:sz w:val="24"/>
          <w:szCs w:val="24"/>
          <w:lang w:eastAsia="en-GB"/>
        </w:rPr>
      </w:pPr>
    </w:p>
    <w:p w14:paraId="784481A6" w14:textId="7FF3825E"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t an organisational level, outreach work or community engagement was mainly used for the recruitment of public members to the main involvement network at each centre. With this in mind, one of the coordinators initially spent some time networking with groups in their locality </w:t>
      </w:r>
      <w:bookmarkStart w:id="352" w:name="_Hlk134694352"/>
      <w:r w:rsidRPr="002D7535">
        <w:rPr>
          <w:rFonts w:cstheme="minorHAnsi"/>
          <w:sz w:val="24"/>
          <w:szCs w:val="24"/>
        </w:rPr>
        <w:t>(</w:t>
      </w:r>
      <w:hyperlink w:anchor="Vignette4" w:history="1">
        <w:r w:rsidRPr="00282213">
          <w:rPr>
            <w:rStyle w:val="Hyperlink"/>
            <w:rFonts w:cstheme="minorHAnsi"/>
            <w:b/>
            <w:bCs/>
            <w:sz w:val="24"/>
            <w:szCs w:val="24"/>
          </w:rPr>
          <w:t>Vignette 4. Increasing diversity and inclusion</w:t>
        </w:r>
      </w:hyperlink>
      <w:r w:rsidRPr="002D7535">
        <w:rPr>
          <w:rFonts w:cstheme="minorHAnsi"/>
          <w:sz w:val="24"/>
          <w:szCs w:val="24"/>
        </w:rPr>
        <w:t>)</w:t>
      </w:r>
      <w:bookmarkEnd w:id="352"/>
      <w:r w:rsidRPr="002D7535">
        <w:rPr>
          <w:rFonts w:cstheme="minorHAnsi"/>
          <w:sz w:val="24"/>
          <w:szCs w:val="24"/>
        </w:rPr>
        <w:t>:</w:t>
      </w:r>
    </w:p>
    <w:p w14:paraId="772EB9E8" w14:textId="77777777" w:rsidR="002D7535" w:rsidRPr="002D7535" w:rsidRDefault="002D7535" w:rsidP="002D7535">
      <w:pPr>
        <w:spacing w:after="0" w:line="240" w:lineRule="auto"/>
        <w:rPr>
          <w:rFonts w:cstheme="minorHAnsi"/>
          <w:sz w:val="24"/>
          <w:szCs w:val="24"/>
        </w:rPr>
      </w:pPr>
    </w:p>
    <w:p w14:paraId="569EFC2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d tried to kind of do some networking and building relationships within the voluntary sector. So [the local CVS, Community and Voluntary Service], which is like the infrastructure organisation, so building relationships with them and with Healthwatch and then within the NHS, so with the Clinical Commissioning Group (CCG). They’ve got a community network and then there's a network for Black and Asian and minority ethnic groups within the city, trying to build a relationship with them, so what I was doing was I was trying to see what groups and networks already existed, getting in touch with them, trying to get to have individual meetings with them so that they started to know who I was. (coordinator, 17)</w:t>
      </w:r>
    </w:p>
    <w:p w14:paraId="2C3D5724" w14:textId="77777777" w:rsidR="002D7535" w:rsidRPr="002D7535" w:rsidRDefault="002D7535" w:rsidP="002D7535">
      <w:pPr>
        <w:spacing w:after="0" w:line="240" w:lineRule="auto"/>
        <w:rPr>
          <w:rFonts w:cstheme="minorHAnsi"/>
          <w:sz w:val="24"/>
          <w:szCs w:val="24"/>
        </w:rPr>
      </w:pPr>
    </w:p>
    <w:p w14:paraId="4844BF2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different community groups or services were also contacted, for example, domestic violence services and those for autistic people. Participants also suggested approaching numerous different places including service provision settings such as hospitals or hospices, places of religion such as mosques or temples, and places where young people might be present. The coordinator described how they had plans to undertake community engagement alongside public members and researchers:</w:t>
      </w:r>
    </w:p>
    <w:p w14:paraId="1066AC37" w14:textId="77777777" w:rsidR="002D7535" w:rsidRPr="002D7535" w:rsidRDefault="002D7535" w:rsidP="002D7535">
      <w:pPr>
        <w:spacing w:after="0" w:line="240" w:lineRule="auto"/>
        <w:rPr>
          <w:rFonts w:cstheme="minorHAnsi"/>
          <w:sz w:val="24"/>
          <w:szCs w:val="24"/>
        </w:rPr>
      </w:pPr>
    </w:p>
    <w:p w14:paraId="4DE97A6B"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So, what I think I would want to do once we’re allowed to do face to face community engagement is [after the Covid lockdown], in fact I always wanted to do this, I wanted to take some researchers with me and some of the members of the group so I didn’t just want to do it on my own, even though it’s my responsibility because it’s my job, but I wanted there to be people with me who could talk about what the group was like from a member’s perspective and what the research is like with the researcher there as well because I did think well that would make it more real for people who, if you've got no contact with research and no understanding of how it works or you’d be thinking well what on earth has this got to do with me? (coordinator, 17)</w:t>
      </w:r>
    </w:p>
    <w:p w14:paraId="110A3CCE"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p>
    <w:p w14:paraId="50CB6DD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cknowledged that community engagement was complex work that took time and that greater expertise may be needed:</w:t>
      </w:r>
    </w:p>
    <w:p w14:paraId="2740F9F7" w14:textId="77777777" w:rsidR="002D7535" w:rsidRPr="002D7535" w:rsidRDefault="002D7535" w:rsidP="002D7535">
      <w:pPr>
        <w:spacing w:after="0" w:line="240" w:lineRule="auto"/>
        <w:rPr>
          <w:rFonts w:cstheme="minorHAnsi"/>
          <w:sz w:val="24"/>
          <w:szCs w:val="24"/>
        </w:rPr>
      </w:pPr>
    </w:p>
    <w:p w14:paraId="02C2490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lastRenderedPageBreak/>
        <w:t>Any sort of community development work and grass roots work is a case of persevering and, you know, having a lot of disappointments and keeping going. It takes a long time, erm, so I think recruiting more diverse members of PPI is a really difficult thing to do and it will take a long time and needs different approaches. Erm, expertise from, you know, people who have different expertise in things like community development and community involvement. (academic, 10b)</w:t>
      </w:r>
    </w:p>
    <w:p w14:paraId="72796D22" w14:textId="77777777" w:rsidR="002D7535" w:rsidRPr="002D7535" w:rsidRDefault="002D7535" w:rsidP="002D7535">
      <w:pPr>
        <w:spacing w:after="0" w:line="240" w:lineRule="auto"/>
        <w:rPr>
          <w:rFonts w:cstheme="minorHAnsi"/>
          <w:sz w:val="24"/>
          <w:szCs w:val="24"/>
        </w:rPr>
      </w:pPr>
    </w:p>
    <w:p w14:paraId="375CA365" w14:textId="5391A953" w:rsidR="002D7535" w:rsidRPr="002D7535" w:rsidRDefault="002D7535" w:rsidP="002D7535">
      <w:pPr>
        <w:spacing w:after="0" w:line="240" w:lineRule="auto"/>
        <w:rPr>
          <w:rFonts w:cstheme="minorHAnsi"/>
          <w:sz w:val="24"/>
          <w:szCs w:val="24"/>
        </w:rPr>
      </w:pPr>
      <w:r w:rsidRPr="002D7535">
        <w:rPr>
          <w:rFonts w:cstheme="minorHAnsi"/>
          <w:sz w:val="24"/>
          <w:szCs w:val="24"/>
        </w:rPr>
        <w:t>One of the sites had held a community outreach event (</w:t>
      </w:r>
      <w:hyperlink w:anchor="Vignette2" w:history="1">
        <w:r w:rsidRPr="00282213">
          <w:rPr>
            <w:rStyle w:val="Hyperlink"/>
            <w:rFonts w:cstheme="minorHAnsi"/>
            <w:b/>
            <w:bCs/>
            <w:sz w:val="24"/>
            <w:szCs w:val="24"/>
          </w:rPr>
          <w:t xml:space="preserve">Vignette 2. </w:t>
        </w:r>
        <w:r w:rsidRPr="00282213">
          <w:rPr>
            <w:rStyle w:val="Hyperlink"/>
            <w:b/>
            <w:bCs/>
            <w:sz w:val="24"/>
            <w:szCs w:val="24"/>
          </w:rPr>
          <w:t>Community outreach event</w:t>
        </w:r>
      </w:hyperlink>
      <w:r w:rsidRPr="002D7535">
        <w:rPr>
          <w:rFonts w:cstheme="minorHAnsi"/>
          <w:sz w:val="24"/>
          <w:szCs w:val="24"/>
        </w:rPr>
        <w:t>) with the aim of reaching out and listening to the local community where their research centre was based. They designed it as a drop-in, where people could come in and chat to researchers and others. There were posters on display and lay summaries that people could take away, an opportunity for people to give ideas about research and refreshments were provided. They aimed to make it as informal as possible and held it in a neutral space in a local community centre. Although the event had not attracted as many members of the public as hoped, ideas and learning for future events were gained and some useful links were made, for example, with a local religious leader. Other learning for the future included holding events over several days in future, developing links with community organisations and community leaders, and the possible benefits of linking in with already established events:</w:t>
      </w:r>
    </w:p>
    <w:p w14:paraId="77F535C6" w14:textId="77777777" w:rsidR="002D7535" w:rsidRPr="002D7535" w:rsidRDefault="002D7535" w:rsidP="002D7535">
      <w:pPr>
        <w:spacing w:after="0" w:line="240" w:lineRule="auto"/>
        <w:rPr>
          <w:rFonts w:cstheme="minorHAnsi"/>
          <w:sz w:val="24"/>
          <w:szCs w:val="24"/>
        </w:rPr>
      </w:pPr>
    </w:p>
    <w:p w14:paraId="151CF634"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I think really, erm, you need to piggy-back onto an event that’s already happening, erm, which is being run by probably a much more experienced community group that is involving people and has been involving them for a long time and is a local, you know, representative of the local population group. (academic, 10b)</w:t>
      </w:r>
    </w:p>
    <w:p w14:paraId="131DD361" w14:textId="77777777" w:rsidR="002D7535" w:rsidRPr="002D7535" w:rsidRDefault="002D7535" w:rsidP="002D7535">
      <w:pPr>
        <w:spacing w:after="0" w:line="240" w:lineRule="auto"/>
        <w:rPr>
          <w:rFonts w:cstheme="minorHAnsi"/>
          <w:b/>
          <w:bCs/>
          <w:sz w:val="24"/>
          <w:szCs w:val="24"/>
        </w:rPr>
      </w:pPr>
    </w:p>
    <w:p w14:paraId="7A42E35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articipants spoke of the importance of word of mouth and personal contacts. It was important to get to know people and earn their trust:</w:t>
      </w:r>
    </w:p>
    <w:p w14:paraId="731855CC" w14:textId="77777777" w:rsidR="002D7535" w:rsidRPr="002D7535" w:rsidRDefault="002D7535" w:rsidP="002D7535">
      <w:pPr>
        <w:spacing w:after="0" w:line="240" w:lineRule="auto"/>
        <w:rPr>
          <w:rFonts w:cstheme="minorHAnsi"/>
          <w:sz w:val="24"/>
          <w:szCs w:val="24"/>
        </w:rPr>
      </w:pPr>
    </w:p>
    <w:p w14:paraId="07A0612F"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Yeah, trust is important because, you know, if you just see a stranger coming to you and ask them to do a certain thing or join some certain thing they won’t trust you but you have to make friends with them. That’s how I approach, I go to them and find out exactly what they're doing. Then they invite me, say you can come and have a chat next week. So, you have to interact with their community gradually. If you tell first thing ‘I want you to help us in this research’ they will say no, they will doubt something and will say ‘why are you asking me?’. So you can’t actually expect someone to, you know, help you when they don’t know you (laughs). (public member, 11)</w:t>
      </w:r>
    </w:p>
    <w:p w14:paraId="2EBCF51C" w14:textId="77777777" w:rsidR="002D7535" w:rsidRPr="002D7535" w:rsidRDefault="002D7535" w:rsidP="002D7535">
      <w:pPr>
        <w:spacing w:after="0" w:line="240" w:lineRule="auto"/>
        <w:rPr>
          <w:rFonts w:ascii="Calibri" w:hAnsi="Calibri" w:cs="Calibri"/>
          <w:b/>
          <w:bCs/>
          <w:lang w:eastAsia="en-GB"/>
        </w:rPr>
      </w:pPr>
    </w:p>
    <w:p w14:paraId="2213ED0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ne public member explained how they went to the same church as a researcher from the centre and that’s what initiated their involvement:</w:t>
      </w:r>
    </w:p>
    <w:p w14:paraId="717894FB" w14:textId="77777777" w:rsidR="002D7535" w:rsidRPr="002D7535" w:rsidRDefault="002D7535" w:rsidP="002D7535">
      <w:pPr>
        <w:spacing w:after="0" w:line="240" w:lineRule="auto"/>
        <w:rPr>
          <w:rFonts w:cstheme="minorHAnsi"/>
          <w:sz w:val="24"/>
          <w:szCs w:val="24"/>
        </w:rPr>
      </w:pPr>
    </w:p>
    <w:p w14:paraId="39F85BEB"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 xml:space="preserve">We attend the same local church, erm, so she came to church one day and talked about the group, er, the public patient involvement group and mentioned that they were looking for people from BAME backgrounds because they were under-represented in groups like that, erm, in research, er, for health care. </w:t>
      </w:r>
      <w:r w:rsidRPr="002D7535">
        <w:rPr>
          <w:rFonts w:ascii="Calibri" w:hAnsi="Calibri" w:cs="Calibri"/>
          <w:sz w:val="24"/>
          <w:szCs w:val="24"/>
        </w:rPr>
        <w:t>And they just encouraged us that if we would like to get involved, er, we should contact, er, [coordinator] and say that we want to get involved and I thought it was interesting…The pastor of the church giving her an audience to speak to the whole congregation on a Sunday morning, erm, trying to get people from my kind of background to get involved, I mean she spoke to, I don't know, two or three hundred people. (public member, 16)</w:t>
      </w:r>
    </w:p>
    <w:p w14:paraId="07EB0E3B" w14:textId="77777777" w:rsidR="002D7535" w:rsidRPr="002D7535" w:rsidRDefault="002D7535" w:rsidP="002D7535">
      <w:pPr>
        <w:spacing w:after="0" w:line="240" w:lineRule="auto"/>
        <w:rPr>
          <w:rFonts w:cstheme="minorHAnsi"/>
          <w:b/>
          <w:bCs/>
          <w:sz w:val="24"/>
          <w:szCs w:val="24"/>
        </w:rPr>
      </w:pPr>
    </w:p>
    <w:p w14:paraId="5F8DA853" w14:textId="462CE4D4" w:rsidR="002D7535" w:rsidRPr="002D7535" w:rsidRDefault="002D7535" w:rsidP="002D7535">
      <w:pPr>
        <w:spacing w:after="0" w:line="240" w:lineRule="auto"/>
        <w:rPr>
          <w:rFonts w:ascii="Calibri" w:hAnsi="Calibri" w:cs="Calibri"/>
          <w:sz w:val="24"/>
          <w:szCs w:val="24"/>
          <w:lang w:eastAsia="en-GB"/>
        </w:rPr>
      </w:pPr>
      <w:r w:rsidRPr="002D7535">
        <w:rPr>
          <w:rFonts w:cstheme="minorHAnsi"/>
          <w:sz w:val="24"/>
          <w:szCs w:val="24"/>
        </w:rPr>
        <w:lastRenderedPageBreak/>
        <w:t>The researcher’s talk was then followed up by the coordinator, who also spoke to the congregation sometime later. (</w:t>
      </w:r>
      <w:hyperlink w:anchor="Vignette4" w:history="1">
        <w:r w:rsidRPr="00282213">
          <w:rPr>
            <w:rStyle w:val="Hyperlink"/>
            <w:rFonts w:cstheme="minorHAnsi"/>
            <w:b/>
            <w:bCs/>
            <w:sz w:val="24"/>
            <w:szCs w:val="24"/>
          </w:rPr>
          <w:t>Vignette 4. Increasing diversity and inclusion</w:t>
        </w:r>
      </w:hyperlink>
      <w:r w:rsidRPr="002D7535">
        <w:rPr>
          <w:rFonts w:cstheme="minorHAnsi"/>
          <w:sz w:val="24"/>
          <w:szCs w:val="24"/>
        </w:rPr>
        <w:t>) This initiative was seen as positive way to contact a particular community, as the coordinator explained:</w:t>
      </w:r>
    </w:p>
    <w:p w14:paraId="587F6F83" w14:textId="77777777" w:rsidR="002D7535" w:rsidRPr="002D7535" w:rsidRDefault="002D7535" w:rsidP="002D7535">
      <w:pPr>
        <w:spacing w:after="0" w:line="240" w:lineRule="auto"/>
        <w:ind w:left="720"/>
        <w:rPr>
          <w:rFonts w:ascii="Calibri" w:hAnsi="Calibri" w:cs="Calibri"/>
          <w:sz w:val="24"/>
          <w:szCs w:val="24"/>
          <w:lang w:eastAsia="en-GB"/>
        </w:rPr>
      </w:pPr>
    </w:p>
    <w:p w14:paraId="2BE5DBFE" w14:textId="77777777" w:rsidR="002D7535" w:rsidRPr="002D7535" w:rsidRDefault="002D7535" w:rsidP="002D7535">
      <w:pPr>
        <w:spacing w:after="0" w:line="240" w:lineRule="auto"/>
        <w:ind w:left="720"/>
        <w:rPr>
          <w:rFonts w:cstheme="minorHAnsi"/>
          <w:sz w:val="24"/>
          <w:szCs w:val="24"/>
        </w:rPr>
      </w:pPr>
      <w:bookmarkStart w:id="353" w:name="_Hlk134523624"/>
      <w:r w:rsidRPr="002D7535">
        <w:rPr>
          <w:rFonts w:ascii="Calibri" w:hAnsi="Calibri" w:cs="Calibri"/>
          <w:sz w:val="24"/>
          <w:szCs w:val="24"/>
          <w:lang w:eastAsia="en-GB"/>
        </w:rPr>
        <w:t xml:space="preserve">I gave a talk in January, erm, a black community church in Hull. 230 people in the room (laughs)…About ten people actually joined in the end so I've now got like a cohort of young highly educated Nigerian students in my network (laughs). Yeah. I just think it’s illustrative of what you can do, erm, if you've got a good way in to a particular community. </w:t>
      </w:r>
      <w:bookmarkEnd w:id="353"/>
      <w:r w:rsidRPr="002D7535">
        <w:rPr>
          <w:rFonts w:ascii="Calibri" w:hAnsi="Calibri" w:cs="Calibri"/>
          <w:sz w:val="24"/>
          <w:szCs w:val="24"/>
          <w:lang w:eastAsia="en-GB"/>
        </w:rPr>
        <w:t>And the only reason I was able to do that was because I've got a colleague who attends that church so, erm, she's been kind of working on them for about a year (laughs). (coordinator, 17)</w:t>
      </w:r>
    </w:p>
    <w:p w14:paraId="2C356C3A" w14:textId="77777777" w:rsidR="002D7535" w:rsidRPr="002D7535" w:rsidRDefault="002D7535" w:rsidP="002D7535">
      <w:pPr>
        <w:spacing w:after="0" w:line="240" w:lineRule="auto"/>
        <w:rPr>
          <w:rFonts w:cstheme="minorHAnsi"/>
          <w:b/>
          <w:bCs/>
          <w:sz w:val="24"/>
          <w:szCs w:val="24"/>
        </w:rPr>
      </w:pPr>
    </w:p>
    <w:p w14:paraId="1885B574" w14:textId="0E513562"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metimes the sites developed relationships with external organisations for other reasons. For example, one coordinator had also approached an external group, the local Healthwatch Read Right volunteers in order to gain feedback on documents they had produced including the induction handbook </w:t>
      </w:r>
      <w:r w:rsidR="00C445FA">
        <w:rPr>
          <w:rFonts w:cstheme="minorHAnsi"/>
          <w:sz w:val="24"/>
          <w:szCs w:val="24"/>
        </w:rPr>
        <w:fldChar w:fldCharType="begin"/>
      </w:r>
      <w:r w:rsidR="00C445FA">
        <w:rPr>
          <w:rFonts w:cstheme="minorHAnsi"/>
          <w:sz w:val="24"/>
          <w:szCs w:val="24"/>
        </w:rPr>
        <w:instrText xml:space="preserve"> ADDIN EN.CITE &lt;EndNote&gt;&lt;Cite&gt;&lt;RecNum&gt;199422&lt;/RecNum&gt;&lt;DisplayText&gt;(Wolfson Palliative Care Research Centre 2020a)&lt;/DisplayText&gt;&lt;record&gt;&lt;rec-number&gt;199422&lt;/rec-number&gt;&lt;foreign-keys&gt;&lt;key app="EN" db-id="eda99esr9arp52e20v2pftz4rp5s9x0evef5" timestamp="1674388120"&gt;199422&lt;/key&gt;&lt;/foreign-keys&gt;&lt;ref-type name="Report"&gt;27&lt;/ref-type&gt;&lt;contributors&gt;&lt;authors&gt;&lt;author&gt;Wolfson Palliative Care Research Centre,&lt;/author&gt;&lt;/authors&gt;&lt;/contributors&gt;&lt;titles&gt;&lt;title&gt;Handbook for volunteers who join Involve Hull, our Patient and Public Involvement Network (Induction handbook)&lt;/title&gt;&lt;/titles&gt;&lt;dates&gt;&lt;year&gt;2020&lt;/year&gt;&lt;/dates&gt;&lt;pub-location&gt;Hull&lt;/pub-location&gt;&lt;publisher&gt;University of Hull&lt;/publisher&gt;&lt;urls&gt;&lt;/urls&gt;&lt;/record&gt;&lt;/Cite&gt;&lt;/EndNote&gt;</w:instrText>
      </w:r>
      <w:r w:rsidR="00C445FA">
        <w:rPr>
          <w:rFonts w:cstheme="minorHAnsi"/>
          <w:sz w:val="24"/>
          <w:szCs w:val="24"/>
        </w:rPr>
        <w:fldChar w:fldCharType="separate"/>
      </w:r>
      <w:r w:rsidR="00C445FA">
        <w:rPr>
          <w:rFonts w:cstheme="minorHAnsi"/>
          <w:noProof/>
          <w:sz w:val="24"/>
          <w:szCs w:val="24"/>
        </w:rPr>
        <w:t>(</w:t>
      </w:r>
      <w:r w:rsidR="00D6619E">
        <w:rPr>
          <w:rFonts w:cstheme="minorHAnsi"/>
          <w:noProof/>
          <w:sz w:val="24"/>
          <w:szCs w:val="24"/>
        </w:rPr>
        <w:t>WPCRC</w:t>
      </w:r>
      <w:r w:rsidR="00C445FA">
        <w:rPr>
          <w:rFonts w:cstheme="minorHAnsi"/>
          <w:noProof/>
          <w:sz w:val="24"/>
          <w:szCs w:val="24"/>
        </w:rPr>
        <w:t xml:space="preserve"> 2020a)</w:t>
      </w:r>
      <w:r w:rsidR="00C445FA">
        <w:rPr>
          <w:rFonts w:cstheme="minorHAnsi"/>
          <w:sz w:val="24"/>
          <w:szCs w:val="24"/>
        </w:rPr>
        <w:fldChar w:fldCharType="end"/>
      </w:r>
      <w:r w:rsidRPr="002D7535">
        <w:rPr>
          <w:rFonts w:cstheme="minorHAnsi"/>
          <w:sz w:val="24"/>
          <w:szCs w:val="24"/>
        </w:rPr>
        <w:t>.</w:t>
      </w:r>
    </w:p>
    <w:p w14:paraId="5C8EE873" w14:textId="77777777" w:rsidR="002D7535" w:rsidRPr="002D7535" w:rsidRDefault="002D7535" w:rsidP="002D7535">
      <w:pPr>
        <w:spacing w:after="0" w:line="240" w:lineRule="auto"/>
        <w:rPr>
          <w:rFonts w:cstheme="minorHAnsi"/>
          <w:sz w:val="24"/>
          <w:szCs w:val="24"/>
        </w:rPr>
      </w:pPr>
    </w:p>
    <w:p w14:paraId="71785E4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academics spoke about the local ARC they were involved with, in particular, how some themes had developed effective links with the community that their centre could learn from:</w:t>
      </w:r>
    </w:p>
    <w:p w14:paraId="31C626E8" w14:textId="77777777" w:rsidR="002D7535" w:rsidRPr="002D7535" w:rsidRDefault="002D7535" w:rsidP="002D7535">
      <w:pPr>
        <w:spacing w:after="0" w:line="240" w:lineRule="auto"/>
        <w:rPr>
          <w:rFonts w:cstheme="minorHAnsi"/>
          <w:sz w:val="24"/>
          <w:szCs w:val="24"/>
        </w:rPr>
      </w:pPr>
    </w:p>
    <w:p w14:paraId="19CF6D0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re are other themes that are doing really cool work that we’re trying to learn from. So, a good example is the, erm, maternity theme in our local Applied Research Collaborative. They’ve got really excellent links with kind of local community leaders and community groups that is something that we don't really have strength in at all. So, we've been talking to them about kind of how they went back to implement those relationships and what we can maybe do better to kind of link up with those sorts of more local organisations. (academic, 13)</w:t>
      </w:r>
    </w:p>
    <w:p w14:paraId="45963162" w14:textId="77777777" w:rsidR="002D7535" w:rsidRPr="002D7535" w:rsidRDefault="002D7535" w:rsidP="002D7535">
      <w:pPr>
        <w:spacing w:after="0" w:line="240" w:lineRule="auto"/>
        <w:rPr>
          <w:rFonts w:cstheme="minorHAnsi"/>
          <w:sz w:val="24"/>
          <w:szCs w:val="24"/>
        </w:rPr>
      </w:pPr>
    </w:p>
    <w:p w14:paraId="2DF14AE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few academics said that it was sometimes left up to them to be leading on collaborations when they felt that in fact other external organisations had the greater expertise in a particular area. An example was provided where different departments within the same university were working with the same groups of people, for example children and young people, and it was noted that it may be useful for the departments to work more closely together in order to share resources – an involvement group for children and young people could be established to enable the different departments to access it.</w:t>
      </w:r>
    </w:p>
    <w:p w14:paraId="1CD352A4" w14:textId="77777777" w:rsidR="002D7535" w:rsidRPr="002D7535" w:rsidRDefault="002D7535" w:rsidP="002D7535">
      <w:pPr>
        <w:spacing w:after="0" w:line="240" w:lineRule="auto"/>
        <w:rPr>
          <w:rFonts w:cstheme="minorHAnsi"/>
          <w:b/>
          <w:bCs/>
          <w:sz w:val="24"/>
          <w:szCs w:val="24"/>
        </w:rPr>
      </w:pPr>
    </w:p>
    <w:p w14:paraId="7216256E" w14:textId="0695E0DE" w:rsidR="002D7535" w:rsidRPr="002D7535" w:rsidRDefault="00D03049" w:rsidP="002D7535">
      <w:pPr>
        <w:spacing w:after="0" w:line="240" w:lineRule="auto"/>
        <w:rPr>
          <w:rFonts w:cstheme="minorHAnsi"/>
          <w:b/>
          <w:bCs/>
          <w:sz w:val="24"/>
          <w:szCs w:val="24"/>
        </w:rPr>
      </w:pPr>
      <w:bookmarkStart w:id="354" w:name="Communication675"/>
      <w:bookmarkStart w:id="355" w:name="_Hlk138328261"/>
      <w:bookmarkEnd w:id="354"/>
      <w:r>
        <w:rPr>
          <w:rFonts w:cstheme="minorHAnsi"/>
          <w:b/>
          <w:bCs/>
          <w:sz w:val="24"/>
          <w:szCs w:val="24"/>
        </w:rPr>
        <w:t xml:space="preserve">6.7.5 </w:t>
      </w:r>
      <w:r w:rsidR="002D7535" w:rsidRPr="002D7535">
        <w:rPr>
          <w:rFonts w:cstheme="minorHAnsi"/>
          <w:b/>
          <w:bCs/>
          <w:sz w:val="24"/>
          <w:szCs w:val="24"/>
        </w:rPr>
        <w:t>Communication</w:t>
      </w:r>
    </w:p>
    <w:bookmarkEnd w:id="355"/>
    <w:p w14:paraId="56A6F495" w14:textId="77777777" w:rsidR="002D7535" w:rsidRPr="002D7535" w:rsidRDefault="002D7535" w:rsidP="002D7535">
      <w:pPr>
        <w:spacing w:after="0" w:line="240" w:lineRule="auto"/>
        <w:rPr>
          <w:rFonts w:cstheme="minorHAnsi"/>
          <w:sz w:val="24"/>
          <w:szCs w:val="24"/>
        </w:rPr>
      </w:pPr>
    </w:p>
    <w:p w14:paraId="5E01C94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Effective communication formed an important part of all relationships and was thought to enable more effective involvement. Both sites believed regular communication with all members of their involvement network was essential:</w:t>
      </w:r>
    </w:p>
    <w:p w14:paraId="059377C5" w14:textId="77777777" w:rsidR="002D7535" w:rsidRPr="002D7535" w:rsidRDefault="002D7535" w:rsidP="002D7535">
      <w:pPr>
        <w:spacing w:after="0" w:line="240" w:lineRule="auto"/>
        <w:rPr>
          <w:rFonts w:cstheme="minorHAnsi"/>
          <w:sz w:val="24"/>
          <w:szCs w:val="24"/>
        </w:rPr>
      </w:pPr>
    </w:p>
    <w:p w14:paraId="0566854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Also, we’re talking about relationship building, erm, and communication also very key. I think a lot of PPI members, both in this job and when I worked at [previous organisation], said that the communication is one of the most important things to them, to make sure that they're kept in the loop. That they're not kind of just involved at one point and then feel like they're dropped when their involvement has ended. Erm, yeah just to be kept aware of things that are happening so they feel like they're a part of the centre, they're a part of the group, erm, rather than sort of sat on the side. (coordinator, 15)</w:t>
      </w:r>
    </w:p>
    <w:p w14:paraId="4913BDEC" w14:textId="77777777" w:rsidR="002D7535" w:rsidRPr="002D7535" w:rsidRDefault="002D7535" w:rsidP="002D7535">
      <w:pPr>
        <w:spacing w:after="0" w:line="240" w:lineRule="auto"/>
        <w:rPr>
          <w:rFonts w:cstheme="minorHAnsi"/>
          <w:sz w:val="24"/>
          <w:szCs w:val="24"/>
        </w:rPr>
      </w:pPr>
    </w:p>
    <w:p w14:paraId="1569EB5E" w14:textId="7847996A"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 xml:space="preserve">Both sites had developed ongoing communication methods for public members in their involvement networks. Regular newsletters were produced </w:t>
      </w:r>
      <w:r w:rsidR="00C445FA">
        <w:rPr>
          <w:rFonts w:cstheme="minorHAnsi"/>
          <w:sz w:val="24"/>
          <w:szCs w:val="24"/>
        </w:rPr>
        <w:fldChar w:fldCharType="begin"/>
      </w:r>
      <w:r w:rsidR="00BC508B">
        <w:rPr>
          <w:rFonts w:cstheme="minorHAnsi"/>
          <w:sz w:val="24"/>
          <w:szCs w:val="24"/>
        </w:rPr>
        <w:instrText xml:space="preserve"> ADDIN EN.CITE &lt;EndNote&gt;&lt;Cite&gt;&lt;RecNum&gt;199455&lt;/RecNum&gt;&lt;DisplayText&gt;(PPI Strategy Group (Executive Group) 2017; Roberts 2021)&lt;/DisplayText&gt;&lt;record&gt;&lt;rec-number&gt;199455&lt;/rec-number&gt;&lt;foreign-keys&gt;&lt;key app="EN" db-id="eda99esr9arp52e20v2pftz4rp5s9x0evef5" timestamp="1682856622"&gt;199455&lt;/key&gt;&lt;/foreign-keys&gt;&lt;ref-type name="Report"&gt;27&lt;/ref-type&gt;&lt;contributors&gt;&lt;authors&gt;&lt;author&gt;Helen Roberts&lt;/author&gt;&lt;/authors&gt;&lt;tertiary-authors&gt;&lt;author&gt;University of Hull&lt;/author&gt;&lt;/tertiary-authors&gt;&lt;/contributors&gt;&lt;titles&gt;&lt;title&gt;Newsletter for members of Involve Hull&lt;/title&gt;&lt;/titles&gt;&lt;reprint-edition&gt;in file&lt;/reprint-edition&gt;&lt;dates&gt;&lt;year&gt;2021&lt;/year&gt;&lt;/dates&gt;&lt;pub-location&gt;Hull&lt;/pub-location&gt;&lt;publisher&gt;Institute for Clinical and Applied Health Research&lt;/publisher&gt;&lt;urls&gt;&lt;/urls&gt;&lt;/record&gt;&lt;/Cite&gt;&lt;Cite&gt;&lt;RecNum&gt;199456&lt;/RecNum&gt;&lt;record&gt;&lt;rec-number&gt;199456&lt;/rec-number&gt;&lt;foreign-keys&gt;&lt;key app="EN" db-id="eda99esr9arp52e20v2pftz4rp5s9x0evef5" timestamp="1682856882"&gt;199456&lt;/key&gt;&lt;/foreign-keys&gt;&lt;ref-type name="Report"&gt;27&lt;/ref-type&gt;&lt;contributors&gt;&lt;authors&gt;&lt;author&gt;PPI Strategy Group (Executive Group),&lt;/author&gt;&lt;/authors&gt;&lt;tertiary-authors&gt;&lt;author&gt;King&amp;apos;s College London&lt;/author&gt;&lt;/tertiary-authors&gt;&lt;/contributors&gt;&lt;titles&gt;&lt;title&gt;Patient and Public Involvement Focus, newsletter&lt;/title&gt;&lt;/titles&gt;&lt;reprint-edition&gt;in file&lt;/reprint-edition&gt;&lt;dates&gt;&lt;year&gt;2017&lt;/year&gt;&lt;/dates&gt;&lt;pub-location&gt;London&lt;/pub-location&gt;&lt;publisher&gt;Cicely Saunders Institute of Palliative Care,, Policy &amp;amp; Rehabilitation&lt;/publisher&gt;&lt;urls&gt;&lt;/urls&gt;&lt;/record&gt;&lt;/Cite&gt;&lt;/EndNote&gt;</w:instrText>
      </w:r>
      <w:r w:rsidR="00C445FA">
        <w:rPr>
          <w:rFonts w:cstheme="minorHAnsi"/>
          <w:sz w:val="24"/>
          <w:szCs w:val="24"/>
        </w:rPr>
        <w:fldChar w:fldCharType="separate"/>
      </w:r>
      <w:r w:rsidR="00BC508B">
        <w:rPr>
          <w:rFonts w:cstheme="minorHAnsi"/>
          <w:noProof/>
          <w:sz w:val="24"/>
          <w:szCs w:val="24"/>
        </w:rPr>
        <w:t>(PPI Strategy Group (Executive Group) 2017; Roberts 2021)</w:t>
      </w:r>
      <w:r w:rsidR="00C445FA">
        <w:rPr>
          <w:rFonts w:cstheme="minorHAnsi"/>
          <w:sz w:val="24"/>
          <w:szCs w:val="24"/>
        </w:rPr>
        <w:fldChar w:fldCharType="end"/>
      </w:r>
      <w:r w:rsidRPr="002D7535">
        <w:rPr>
          <w:rFonts w:cstheme="minorHAnsi"/>
          <w:sz w:val="24"/>
          <w:szCs w:val="24"/>
        </w:rPr>
        <w:t xml:space="preserve"> and one site also distributed newsletters to researchers </w:t>
      </w:r>
      <w:r w:rsidR="00C445FA">
        <w:rPr>
          <w:rFonts w:cstheme="minorHAnsi"/>
          <w:sz w:val="24"/>
          <w:szCs w:val="24"/>
        </w:rPr>
        <w:fldChar w:fldCharType="begin"/>
      </w:r>
      <w:r w:rsidR="00BC508B">
        <w:rPr>
          <w:rFonts w:cstheme="minorHAnsi"/>
          <w:sz w:val="24"/>
          <w:szCs w:val="24"/>
        </w:rPr>
        <w:instrText xml:space="preserve"> ADDIN EN.CITE &lt;EndNote&gt;&lt;Cite&gt;&lt;RecNum&gt;199453&lt;/RecNum&gt;&lt;DisplayText&gt;(Roberts 2020f)&lt;/DisplayText&gt;&lt;record&gt;&lt;rec-number&gt;199453&lt;/rec-number&gt;&lt;foreign-keys&gt;&lt;key app="EN" db-id="eda99esr9arp52e20v2pftz4rp5s9x0evef5" timestamp="1682856377"&gt;199453&lt;/key&gt;&lt;/foreign-keys&gt;&lt;ref-type name="Report"&gt;27&lt;/ref-type&gt;&lt;contributors&gt;&lt;authors&gt;&lt;author&gt;Helen Roberts&lt;/author&gt;&lt;/authors&gt;&lt;tertiary-authors&gt;&lt;author&gt;University of Hull&lt;/author&gt;&lt;/tertiary-authors&gt;&lt;/contributors&gt;&lt;titles&gt;&lt;title&gt;PPI Update for Researchers, newsletters&lt;/title&gt;&lt;/titles&gt;&lt;reprint-edition&gt;in file&lt;/reprint-edition&gt;&lt;dates&gt;&lt;year&gt;2020&lt;/year&gt;&lt;/dates&gt;&lt;pub-location&gt;Hull&lt;/pub-location&gt;&lt;publisher&gt;Institute for Clinical and Applied Health Research&lt;/publisher&gt;&lt;urls&gt;&lt;/urls&gt;&lt;/record&gt;&lt;/Cite&gt;&lt;/EndNote&gt;</w:instrText>
      </w:r>
      <w:r w:rsidR="00C445FA">
        <w:rPr>
          <w:rFonts w:cstheme="minorHAnsi"/>
          <w:sz w:val="24"/>
          <w:szCs w:val="24"/>
        </w:rPr>
        <w:fldChar w:fldCharType="separate"/>
      </w:r>
      <w:r w:rsidR="00BC508B">
        <w:rPr>
          <w:rFonts w:cstheme="minorHAnsi"/>
          <w:noProof/>
          <w:sz w:val="24"/>
          <w:szCs w:val="24"/>
        </w:rPr>
        <w:t>(Roberts 2020f)</w:t>
      </w:r>
      <w:r w:rsidR="00C445FA">
        <w:rPr>
          <w:rFonts w:cstheme="minorHAnsi"/>
          <w:sz w:val="24"/>
          <w:szCs w:val="24"/>
        </w:rPr>
        <w:fldChar w:fldCharType="end"/>
      </w:r>
      <w:r w:rsidRPr="002D7535">
        <w:rPr>
          <w:rFonts w:cstheme="minorHAnsi"/>
          <w:sz w:val="24"/>
          <w:szCs w:val="24"/>
        </w:rPr>
        <w:t xml:space="preserve">. In addition, one site circulated reports on their initiatives such as workshops </w:t>
      </w:r>
      <w:r w:rsidR="00C445FA">
        <w:rPr>
          <w:rFonts w:cstheme="minorHAnsi"/>
          <w:sz w:val="24"/>
          <w:szCs w:val="24"/>
        </w:rPr>
        <w:fldChar w:fldCharType="begin"/>
      </w:r>
      <w:r w:rsidR="00BC508B">
        <w:rPr>
          <w:rFonts w:cstheme="minorHAnsi"/>
          <w:sz w:val="24"/>
          <w:szCs w:val="24"/>
        </w:rPr>
        <w:instrText xml:space="preserve"> ADDIN EN.CITE &lt;EndNote&gt;&lt;Cite&gt;&lt;RecNum&gt;199457&lt;/RecNum&gt;&lt;DisplayText&gt;(CSI 2017a)&lt;/DisplayText&gt;&lt;record&gt;&lt;rec-number&gt;199457&lt;/rec-number&gt;&lt;foreign-keys&gt;&lt;key app="EN" db-id="eda99esr9arp52e20v2pftz4rp5s9x0evef5" timestamp="1682857299"&gt;199457&lt;/key&gt;&lt;/foreign-keys&gt;&lt;ref-type name="Report"&gt;27&lt;/ref-type&gt;&lt;contributors&gt;&lt;authors&gt;&lt;author&gt;CSI&lt;/author&gt;&lt;/authors&gt;&lt;/contributors&gt;&lt;titles&gt;&lt;title&gt;Patient and Public Involvement Workshop Report. Difficult Conversations&lt;/title&gt;&lt;/titles&gt;&lt;reprint-edition&gt;in file&lt;/reprint-edition&gt;&lt;dates&gt;&lt;year&gt;2017&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17a)</w:t>
      </w:r>
      <w:r w:rsidR="00C445FA">
        <w:rPr>
          <w:rFonts w:cstheme="minorHAnsi"/>
          <w:sz w:val="24"/>
          <w:szCs w:val="24"/>
        </w:rPr>
        <w:fldChar w:fldCharType="end"/>
      </w:r>
      <w:r w:rsidRPr="002D7535">
        <w:rPr>
          <w:rFonts w:cstheme="minorHAnsi"/>
          <w:sz w:val="24"/>
          <w:szCs w:val="24"/>
        </w:rPr>
        <w:t xml:space="preserve"> and Conversation Starter events </w:t>
      </w:r>
      <w:r w:rsidR="00C445FA">
        <w:rPr>
          <w:rFonts w:cstheme="minorHAnsi"/>
          <w:sz w:val="24"/>
          <w:szCs w:val="24"/>
        </w:rPr>
        <w:fldChar w:fldCharType="begin"/>
      </w:r>
      <w:r w:rsidR="00BC508B">
        <w:rPr>
          <w:rFonts w:cstheme="minorHAnsi"/>
          <w:sz w:val="24"/>
          <w:szCs w:val="24"/>
        </w:rPr>
        <w:instrText xml:space="preserve"> ADDIN EN.CITE &lt;EndNote&gt;&lt;Cite&gt;&lt;RecNum&gt;199458&lt;/RecNum&gt;&lt;DisplayText&gt;(CSI 2018)&lt;/DisplayText&gt;&lt;record&gt;&lt;rec-number&gt;199458&lt;/rec-number&gt;&lt;foreign-keys&gt;&lt;key app="EN" db-id="eda99esr9arp52e20v2pftz4rp5s9x0evef5" timestamp="1682857466"&gt;199458&lt;/key&gt;&lt;/foreign-keys&gt;&lt;ref-type name="Report"&gt;27&lt;/ref-type&gt;&lt;contributors&gt;&lt;authors&gt;&lt;author&gt;CSI&lt;/author&gt;&lt;/authors&gt;&lt;/contributors&gt;&lt;titles&gt;&lt;title&gt;Conversation Starter 2018: Loss, Grief and Bereavement. Evaluation Report&lt;/title&gt;&lt;/titles&gt;&lt;reprint-edition&gt;in file&lt;/reprint-edition&gt;&lt;dates&gt;&lt;year&gt;2018&lt;/year&gt;&lt;/dates&gt;&lt;pub-location&gt;London&lt;/pub-location&gt;&lt;publisher&gt;Cicely Saunders Institute of Palliative Care, Policy &amp;amp; Rehabilitation, King&amp;apos;s College London&lt;/publisher&gt;&lt;urls&gt;&lt;/urls&gt;&lt;/record&gt;&lt;/Cite&gt;&lt;/EndNote&gt;</w:instrText>
      </w:r>
      <w:r w:rsidR="00C445FA">
        <w:rPr>
          <w:rFonts w:cstheme="minorHAnsi"/>
          <w:sz w:val="24"/>
          <w:szCs w:val="24"/>
        </w:rPr>
        <w:fldChar w:fldCharType="separate"/>
      </w:r>
      <w:r w:rsidR="00BC508B">
        <w:rPr>
          <w:rFonts w:cstheme="minorHAnsi"/>
          <w:noProof/>
          <w:sz w:val="24"/>
          <w:szCs w:val="24"/>
        </w:rPr>
        <w:t>(CSI 2018)</w:t>
      </w:r>
      <w:r w:rsidR="00C445FA">
        <w:rPr>
          <w:rFonts w:cstheme="minorHAnsi"/>
          <w:sz w:val="24"/>
          <w:szCs w:val="24"/>
        </w:rPr>
        <w:fldChar w:fldCharType="end"/>
      </w:r>
      <w:r w:rsidRPr="002D7535">
        <w:rPr>
          <w:rFonts w:cstheme="minorHAnsi"/>
          <w:sz w:val="24"/>
          <w:szCs w:val="24"/>
        </w:rPr>
        <w:t>. The online forum in one site was also used for communication, to advertise workshops, seminars and other events that public members may want to attend. One of the coordinators described how they were mindful to use different communication methods to suit different people:</w:t>
      </w:r>
    </w:p>
    <w:p w14:paraId="1B772674" w14:textId="77777777" w:rsidR="002D7535" w:rsidRPr="002D7535" w:rsidRDefault="002D7535" w:rsidP="002D7535">
      <w:pPr>
        <w:spacing w:after="0" w:line="240" w:lineRule="auto"/>
        <w:rPr>
          <w:rFonts w:cstheme="minorHAnsi"/>
          <w:sz w:val="24"/>
          <w:szCs w:val="24"/>
        </w:rPr>
      </w:pPr>
    </w:p>
    <w:p w14:paraId="450AF78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But I sort of do both. So, if we’re trying to disseminate information I would do both the email list and the online forum just because it’s not necessarily that everybody uses both so we just make sure that all the information gets out to those that need it. (coordinator, 15)</w:t>
      </w:r>
    </w:p>
    <w:p w14:paraId="50C793AB" w14:textId="77777777" w:rsidR="002D7535" w:rsidRPr="002D7535" w:rsidRDefault="002D7535" w:rsidP="002D7535">
      <w:pPr>
        <w:spacing w:after="0" w:line="240" w:lineRule="auto"/>
        <w:rPr>
          <w:rFonts w:cstheme="minorHAnsi"/>
          <w:sz w:val="24"/>
          <w:szCs w:val="24"/>
        </w:rPr>
      </w:pPr>
    </w:p>
    <w:p w14:paraId="1378F0D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Communication was integral to the coordinator role. The coordinator in one site in particular acted as a conduit, relaying information between public members and researchers. Public members appreciated the effective communication at both sites, for example when there were opportunities for involvement:</w:t>
      </w:r>
    </w:p>
    <w:p w14:paraId="21BC73A0" w14:textId="77777777" w:rsidR="002D7535" w:rsidRPr="002D7535" w:rsidRDefault="002D7535" w:rsidP="002D7535">
      <w:pPr>
        <w:spacing w:after="0" w:line="240" w:lineRule="auto"/>
        <w:rPr>
          <w:rFonts w:cstheme="minorHAnsi"/>
          <w:sz w:val="24"/>
          <w:szCs w:val="24"/>
        </w:rPr>
      </w:pPr>
    </w:p>
    <w:p w14:paraId="55AC7CD8"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think what they do well first of all, they have a very good way of reaching out to you about their opportunities for PPI. Second thing is their emails are very friendly to understand. Third thing is they are good at responding very quick. So, they send out an opportunity, you send it back and say ‘I'm interested in blah blah’ and then they’ll say ‘thank you for your email your interest has been noted’ and then they’ll write back to you very as quick as they can. (patient/carer, 1a)</w:t>
      </w:r>
    </w:p>
    <w:p w14:paraId="553E3B64" w14:textId="77777777" w:rsidR="002D7535" w:rsidRPr="002D7535" w:rsidRDefault="002D7535" w:rsidP="002D7535">
      <w:pPr>
        <w:spacing w:after="0" w:line="240" w:lineRule="auto"/>
        <w:rPr>
          <w:rFonts w:cstheme="minorHAnsi"/>
          <w:sz w:val="24"/>
          <w:szCs w:val="24"/>
        </w:rPr>
      </w:pPr>
    </w:p>
    <w:p w14:paraId="4F794BC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coordinators also assisted researchers with their communication with public members. For example, one described how sometimes it was important to use the right tone or language in emails:</w:t>
      </w:r>
    </w:p>
    <w:p w14:paraId="7B5C48E9" w14:textId="77777777" w:rsidR="002D7535" w:rsidRPr="002D7535" w:rsidRDefault="002D7535" w:rsidP="002D7535">
      <w:pPr>
        <w:spacing w:after="0" w:line="240" w:lineRule="auto"/>
        <w:rPr>
          <w:rFonts w:cstheme="minorHAnsi"/>
          <w:sz w:val="24"/>
          <w:szCs w:val="24"/>
        </w:rPr>
      </w:pPr>
    </w:p>
    <w:p w14:paraId="1E66010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Yeah, I think it can be challenging and not particularly related to people having, you know, lost the person they're caring for that side of things but I have had people ask me to help them word emails, just to make sure (laughs) that the tone is correct for public members. And I think that’s sort of related in that you do have to sensitive in the way that you're communicating and I think some people are aware they send very business-like emails and that might not be appropriate at a certain time point. So, I have done that which just helped. (coordinator, 15)</w:t>
      </w:r>
    </w:p>
    <w:p w14:paraId="4A41BF5C" w14:textId="77777777" w:rsidR="002D7535" w:rsidRPr="002D7535" w:rsidRDefault="002D7535" w:rsidP="002D7535">
      <w:pPr>
        <w:spacing w:after="0" w:line="240" w:lineRule="auto"/>
        <w:rPr>
          <w:rFonts w:cstheme="minorHAnsi"/>
          <w:sz w:val="24"/>
          <w:szCs w:val="24"/>
        </w:rPr>
      </w:pPr>
    </w:p>
    <w:p w14:paraId="5756FC2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academics also described the different communications they had with public members in individual research studies. Initially, they would discuss with public members their motivations for involvement and how best to manage any access requirements or other relevant ways of working:</w:t>
      </w:r>
    </w:p>
    <w:p w14:paraId="3F13FB79" w14:textId="77777777" w:rsidR="002D7535" w:rsidRPr="002D7535" w:rsidRDefault="002D7535" w:rsidP="002D7535">
      <w:pPr>
        <w:spacing w:after="0" w:line="240" w:lineRule="auto"/>
        <w:rPr>
          <w:rFonts w:cstheme="minorHAnsi"/>
          <w:sz w:val="24"/>
          <w:szCs w:val="24"/>
        </w:rPr>
      </w:pPr>
    </w:p>
    <w:p w14:paraId="7CA3173D"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So, I think something about having discussions with people about where they're coming from, what they think they can offer, what they’d like to contribute and whether you think actually they’ll be able to usefully bring forward challenges, yes, but in a constructive and useful way that actually really helps the project. (academic/clinician, 19)</w:t>
      </w:r>
    </w:p>
    <w:p w14:paraId="17BF678A" w14:textId="77777777" w:rsidR="002D7535" w:rsidRPr="002D7535" w:rsidRDefault="002D7535" w:rsidP="002D7535">
      <w:pPr>
        <w:spacing w:after="0" w:line="240" w:lineRule="auto"/>
        <w:rPr>
          <w:rFonts w:cstheme="minorHAnsi"/>
          <w:sz w:val="24"/>
          <w:szCs w:val="24"/>
        </w:rPr>
      </w:pPr>
    </w:p>
    <w:p w14:paraId="24F3CDA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me academics mentioned having regular monthly discussions with some public members to plan the best ways of working together and to ensure they could manage the involvement </w:t>
      </w:r>
      <w:r w:rsidRPr="002D7535">
        <w:rPr>
          <w:rFonts w:cstheme="minorHAnsi"/>
          <w:sz w:val="24"/>
          <w:szCs w:val="24"/>
        </w:rPr>
        <w:lastRenderedPageBreak/>
        <w:t>alongside their illness, caring or other responsibilities. Consideration was given to people’s health and other factors:</w:t>
      </w:r>
    </w:p>
    <w:p w14:paraId="38258C89" w14:textId="77777777" w:rsidR="002D7535" w:rsidRPr="002D7535" w:rsidRDefault="002D7535" w:rsidP="002D7535">
      <w:pPr>
        <w:spacing w:after="0" w:line="240" w:lineRule="auto"/>
        <w:rPr>
          <w:rFonts w:cstheme="minorHAnsi"/>
          <w:sz w:val="24"/>
          <w:szCs w:val="24"/>
        </w:rPr>
      </w:pPr>
    </w:p>
    <w:p w14:paraId="138D29D5"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The other thing we built in was how to update people. So, we talked to people about if they were sick, what did they want? You know, if they stepped back for a bit what did they want us to say to the group? How did they want us to manage that? And I think we also learnt it was important to update everyone together if we could. So that works okay if you've got everybody there. Sometimes you then have to just make sure that if somebody didn't attend that meeting that you actually physically update them, phone them to let them know what's happening because if you leave it they might discover in other ways and that can be quite hard for them. So, we tried to keep everybody updated together. (academic/clinician, 19)</w:t>
      </w:r>
    </w:p>
    <w:p w14:paraId="298A7D7D" w14:textId="77777777" w:rsidR="002D7535" w:rsidRPr="002D7535" w:rsidRDefault="002D7535" w:rsidP="002D7535">
      <w:pPr>
        <w:spacing w:after="0" w:line="240" w:lineRule="auto"/>
        <w:rPr>
          <w:rFonts w:ascii="Calibri" w:eastAsia="Calibri" w:hAnsi="Calibri" w:cs="Calibri"/>
        </w:rPr>
      </w:pPr>
    </w:p>
    <w:p w14:paraId="40FCE53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ithin research studies, regular updates for public members were thought to be important and sometimes public members were kept updated with newsletters as there could be long gaps between meetings. Communication was seen to be particularly useful if a difficult situation had developed in a study, for example:</w:t>
      </w:r>
    </w:p>
    <w:p w14:paraId="40F29A1E" w14:textId="77777777" w:rsidR="002D7535" w:rsidRPr="002D7535" w:rsidRDefault="002D7535" w:rsidP="002D7535">
      <w:pPr>
        <w:spacing w:after="0" w:line="240" w:lineRule="auto"/>
        <w:rPr>
          <w:rFonts w:cstheme="minorHAnsi"/>
          <w:sz w:val="24"/>
          <w:szCs w:val="24"/>
        </w:rPr>
      </w:pPr>
    </w:p>
    <w:p w14:paraId="360F45A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Well, we’re just making sure that we communicate very clearly, erm, and not throw anything at them [public members] out of the blue, you know, to keep that ongoing communication. We have newsletters, erm, which is great because there can be a gap between meetings. I think we've done very well really to re-establish relationships that were perhaps a bit shaky. (patient/carer, 18)</w:t>
      </w:r>
    </w:p>
    <w:p w14:paraId="02EF8F21" w14:textId="77777777" w:rsidR="002D7535" w:rsidRPr="002D7535" w:rsidRDefault="002D7535" w:rsidP="002D7535">
      <w:pPr>
        <w:spacing w:after="0" w:line="240" w:lineRule="auto"/>
        <w:rPr>
          <w:rFonts w:ascii="Calibri" w:eastAsia="Calibri" w:hAnsi="Calibri" w:cs="Calibri"/>
        </w:rPr>
      </w:pPr>
    </w:p>
    <w:p w14:paraId="3B52A3B4" w14:textId="77777777" w:rsidR="002D7535" w:rsidRPr="002D7535" w:rsidRDefault="002D7535" w:rsidP="002D7535">
      <w:pPr>
        <w:spacing w:after="0" w:line="240" w:lineRule="auto"/>
        <w:rPr>
          <w:rFonts w:ascii="Calibri" w:eastAsia="Calibri" w:hAnsi="Calibri" w:cs="Calibri"/>
          <w:sz w:val="24"/>
          <w:szCs w:val="24"/>
        </w:rPr>
      </w:pPr>
      <w:r w:rsidRPr="002D7535">
        <w:rPr>
          <w:rFonts w:ascii="Calibri" w:eastAsia="Calibri" w:hAnsi="Calibri" w:cs="Calibri"/>
          <w:sz w:val="24"/>
          <w:szCs w:val="24"/>
        </w:rPr>
        <w:t>Particular issues were encountered because of the nature of the palliative care and it was important to be flexible according to the wishes and needs of public members:</w:t>
      </w:r>
    </w:p>
    <w:p w14:paraId="6C5F0B81" w14:textId="77777777" w:rsidR="002D7535" w:rsidRPr="002D7535" w:rsidRDefault="002D7535" w:rsidP="002D7535">
      <w:pPr>
        <w:spacing w:after="0" w:line="240" w:lineRule="auto"/>
        <w:rPr>
          <w:rFonts w:ascii="Calibri" w:eastAsia="Calibri" w:hAnsi="Calibri" w:cs="Calibri"/>
          <w:sz w:val="24"/>
          <w:szCs w:val="24"/>
        </w:rPr>
      </w:pPr>
    </w:p>
    <w:p w14:paraId="15493FEA"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We also tried to communicate if anybody was getting very sick towards death and let people have some warning they were sick and also say to them, you know, if the person had given us a message, you know, that they were happy to have an email or that they didn't really want to be contacted or whatever it was…Some people were happy to get an email and if they couldn’t answer it they couldn’t answer it but other people actually just wanted to retreat from kind of this connection, you know, when they were really sick so, you know, we just had to get that right for people. (academic/clinician, 19)</w:t>
      </w:r>
    </w:p>
    <w:p w14:paraId="3625A4C9" w14:textId="77777777" w:rsidR="002D7535" w:rsidRPr="002D7535" w:rsidRDefault="002D7535" w:rsidP="002D7535">
      <w:pPr>
        <w:spacing w:after="0" w:line="240" w:lineRule="auto"/>
        <w:rPr>
          <w:rFonts w:cstheme="minorHAnsi"/>
          <w:sz w:val="24"/>
          <w:szCs w:val="24"/>
        </w:rPr>
      </w:pPr>
    </w:p>
    <w:p w14:paraId="5D2F965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noted that listening was also important in communication. An example was described when public members were consulted on the website – there were many emails back and forth but in a conversational format so that ideas were being listened to and developed simultaneously. Another example was given of a group activity:</w:t>
      </w:r>
    </w:p>
    <w:p w14:paraId="05A8B52C" w14:textId="77777777" w:rsidR="002D7535" w:rsidRPr="002D7535" w:rsidRDefault="002D7535" w:rsidP="002D7535">
      <w:pPr>
        <w:spacing w:after="0" w:line="240" w:lineRule="auto"/>
        <w:rPr>
          <w:rFonts w:cstheme="minorHAnsi"/>
          <w:sz w:val="24"/>
          <w:szCs w:val="24"/>
        </w:rPr>
      </w:pPr>
    </w:p>
    <w:p w14:paraId="343B19B9"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remember when we were in a group and we were an incredibly diverse group. So, we were saying things and coming from all angles, erm, you know, when questions were asked and issues raised. And I remember, you know, the focus of the facilitators and how they were really noting things down and clarifying things and exploring things. They really wanted to capture the nuance and the detail of what we were contributing, erm, which was truly impressive. (patient, 1b)</w:t>
      </w:r>
    </w:p>
    <w:p w14:paraId="5A56A5A6" w14:textId="77777777" w:rsidR="002D7535" w:rsidRPr="002D7535" w:rsidRDefault="002D7535" w:rsidP="002D7535">
      <w:pPr>
        <w:spacing w:after="0" w:line="240" w:lineRule="auto"/>
        <w:rPr>
          <w:rFonts w:cstheme="minorHAnsi"/>
          <w:sz w:val="24"/>
          <w:szCs w:val="24"/>
        </w:rPr>
      </w:pPr>
    </w:p>
    <w:p w14:paraId="491DAA2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Language was seen to be important also. Participants commented that jargon could be off-putting to public members. Several examples were given; in one instance the word audit was changed to </w:t>
      </w:r>
      <w:r w:rsidRPr="002D7535">
        <w:rPr>
          <w:rFonts w:cstheme="minorHAnsi"/>
          <w:sz w:val="24"/>
          <w:szCs w:val="24"/>
        </w:rPr>
        <w:lastRenderedPageBreak/>
        <w:t>survey, it was also suggested that anticipatory medicines could be changed to just in case medications. As one public member said: “</w:t>
      </w:r>
      <w:r w:rsidRPr="002D7535">
        <w:rPr>
          <w:rFonts w:ascii="Calibri" w:hAnsi="Calibri" w:cs="Calibri"/>
          <w:sz w:val="24"/>
          <w:szCs w:val="24"/>
        </w:rPr>
        <w:t xml:space="preserve">And that's the beautiful thing about us as PPI members, we say it as it is rather than trying to word it in the academic language or clinician language” (patient/carer, 1a). </w:t>
      </w:r>
      <w:r w:rsidRPr="002D7535">
        <w:rPr>
          <w:rFonts w:cstheme="minorHAnsi"/>
          <w:sz w:val="24"/>
          <w:szCs w:val="24"/>
        </w:rPr>
        <w:t>Many participants commented on the need to use plain language, for example:</w:t>
      </w:r>
    </w:p>
    <w:p w14:paraId="12161DCC" w14:textId="77777777" w:rsidR="002D7535" w:rsidRPr="002D7535" w:rsidRDefault="002D7535" w:rsidP="002D7535">
      <w:pPr>
        <w:spacing w:after="0" w:line="240" w:lineRule="auto"/>
        <w:rPr>
          <w:rFonts w:cstheme="minorHAnsi"/>
          <w:sz w:val="24"/>
          <w:szCs w:val="24"/>
        </w:rPr>
      </w:pPr>
    </w:p>
    <w:p w14:paraId="7581DD5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You do have some quite, you know, some quite complicated documents and graphs and stuff and yeah I don't know what percentage of it I understand, erm, but I don't understand all of it, er, but I understand enough to be able to, erm, contribute. And if we’re thinking about, erm, diversity I just wonder whether (pause) there's an opportunity to sort of ask specific questions of people in a very simple way, do you know what I mean? Translate stuff into simple language so that without patronising people they feel confident to answer the questions. (carer, 7)</w:t>
      </w:r>
    </w:p>
    <w:p w14:paraId="121568B1" w14:textId="77777777" w:rsidR="002D7535" w:rsidRPr="002D7535" w:rsidRDefault="002D7535" w:rsidP="002D7535">
      <w:pPr>
        <w:spacing w:after="0" w:line="240" w:lineRule="auto"/>
        <w:rPr>
          <w:rFonts w:cstheme="minorHAnsi"/>
          <w:sz w:val="24"/>
          <w:szCs w:val="24"/>
        </w:rPr>
      </w:pPr>
    </w:p>
    <w:p w14:paraId="5A5DFB2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Both coordinators and academics described the responsibility they believed they had in making sure research was understandable to a range of people:</w:t>
      </w:r>
    </w:p>
    <w:p w14:paraId="627A0C58" w14:textId="77777777" w:rsidR="002D7535" w:rsidRPr="002D7535" w:rsidRDefault="002D7535" w:rsidP="002D7535">
      <w:pPr>
        <w:spacing w:after="0" w:line="240" w:lineRule="auto"/>
        <w:rPr>
          <w:rFonts w:cstheme="minorHAnsi"/>
          <w:sz w:val="24"/>
          <w:szCs w:val="24"/>
        </w:rPr>
      </w:pPr>
    </w:p>
    <w:p w14:paraId="7F3876B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 kind of concept of research and the terminology that we use is off-putting for a lot of people and they say ‘what have I got to offer to that and I don’t understand and I'm going to look stupid and I don’t know what that means, I don’t know what methodology means…I don’t I don’t get it’…You need to give them some understanding of what research is and, you know, to be able to engage in it in a productive way. (academic/clinician, 10a)</w:t>
      </w:r>
    </w:p>
    <w:p w14:paraId="34302AA5" w14:textId="77777777" w:rsidR="002D7535" w:rsidRPr="002D7535" w:rsidRDefault="002D7535" w:rsidP="002D7535">
      <w:pPr>
        <w:spacing w:after="0" w:line="240" w:lineRule="auto"/>
        <w:rPr>
          <w:rFonts w:cstheme="minorHAnsi"/>
          <w:sz w:val="24"/>
          <w:szCs w:val="24"/>
        </w:rPr>
      </w:pPr>
    </w:p>
    <w:p w14:paraId="36E0CAB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eople were sometimes unsure what language to use, for example when describing public member roles: “I’m a PPI, I’m a PPI person…I don’t know, I never know what to call it!”. (carer, 7) An academic commented that there was a debate amongst public members about whether to use the words carer or caregiver.</w:t>
      </w:r>
    </w:p>
    <w:p w14:paraId="68CCBE77" w14:textId="77777777" w:rsidR="002D7535" w:rsidRPr="002D7535" w:rsidRDefault="002D7535" w:rsidP="002D7535">
      <w:pPr>
        <w:spacing w:after="0" w:line="240" w:lineRule="auto"/>
        <w:rPr>
          <w:rFonts w:cstheme="minorHAnsi"/>
          <w:sz w:val="24"/>
          <w:szCs w:val="24"/>
        </w:rPr>
      </w:pPr>
    </w:p>
    <w:p w14:paraId="11B3D717" w14:textId="5DD3D5B4" w:rsidR="002D7535" w:rsidRPr="002D7535" w:rsidRDefault="00D03049" w:rsidP="002D7535">
      <w:pPr>
        <w:spacing w:after="0" w:line="240" w:lineRule="auto"/>
        <w:rPr>
          <w:rFonts w:cstheme="minorHAnsi"/>
          <w:b/>
          <w:bCs/>
          <w:sz w:val="24"/>
          <w:szCs w:val="24"/>
        </w:rPr>
      </w:pPr>
      <w:bookmarkStart w:id="356" w:name="Feedback676"/>
      <w:bookmarkStart w:id="357" w:name="_Hlk138328276"/>
      <w:bookmarkEnd w:id="356"/>
      <w:r>
        <w:rPr>
          <w:rFonts w:cstheme="minorHAnsi"/>
          <w:b/>
          <w:bCs/>
          <w:sz w:val="24"/>
          <w:szCs w:val="24"/>
        </w:rPr>
        <w:t xml:space="preserve">6.7.6 </w:t>
      </w:r>
      <w:r w:rsidR="002D7535" w:rsidRPr="002D7535">
        <w:rPr>
          <w:rFonts w:cstheme="minorHAnsi"/>
          <w:b/>
          <w:bCs/>
          <w:sz w:val="24"/>
          <w:szCs w:val="24"/>
        </w:rPr>
        <w:t>Feedback to public members</w:t>
      </w:r>
    </w:p>
    <w:bookmarkEnd w:id="357"/>
    <w:p w14:paraId="3B4F4A7F" w14:textId="77777777" w:rsidR="002D7535" w:rsidRPr="002D7535" w:rsidRDefault="002D7535" w:rsidP="002D7535">
      <w:pPr>
        <w:spacing w:after="0" w:line="240" w:lineRule="auto"/>
        <w:rPr>
          <w:rFonts w:cstheme="minorHAnsi"/>
          <w:sz w:val="24"/>
          <w:szCs w:val="24"/>
        </w:rPr>
      </w:pPr>
    </w:p>
    <w:p w14:paraId="6BE9CC5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Feedback to public members was considered important at both sites and was encouraged and supported by the coordinators. Many academics provided such feedback and explained to public members the impact that their involvement had upon research studies, for example, both sites had used a ‘you said we did’ process, which had been appreciated by public members:</w:t>
      </w:r>
    </w:p>
    <w:p w14:paraId="03521103" w14:textId="77777777" w:rsidR="002D7535" w:rsidRPr="002D7535" w:rsidRDefault="002D7535" w:rsidP="002D7535">
      <w:pPr>
        <w:spacing w:after="0" w:line="240" w:lineRule="auto"/>
        <w:rPr>
          <w:rFonts w:cstheme="minorHAnsi"/>
          <w:sz w:val="24"/>
          <w:szCs w:val="24"/>
        </w:rPr>
      </w:pPr>
    </w:p>
    <w:p w14:paraId="7E63521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y were very good with feedback, well they still are, er, still on board the project, er, so they do a ‘you said we did’ kind of form, er, so that that’s sort of collected as we go. (patient/carer, 18)</w:t>
      </w:r>
    </w:p>
    <w:p w14:paraId="435035F0" w14:textId="77777777" w:rsidR="002D7535" w:rsidRPr="002D7535" w:rsidRDefault="002D7535" w:rsidP="002D7535">
      <w:pPr>
        <w:spacing w:after="0" w:line="240" w:lineRule="auto"/>
        <w:rPr>
          <w:rFonts w:cstheme="minorHAnsi"/>
          <w:sz w:val="24"/>
          <w:szCs w:val="24"/>
        </w:rPr>
      </w:pPr>
    </w:p>
    <w:p w14:paraId="773207F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However, often, notably at the pre-award stage, there was no set way of providing feedback to public members and it was done on a more ad hoc basis and public members often said they still wanted to receive more feedback, to hear what impact their involvement had had in studies. A public member described how feedback could be quite informal, depending on the nature of the relationship with the academics:</w:t>
      </w:r>
    </w:p>
    <w:p w14:paraId="5569398B" w14:textId="77777777" w:rsidR="002D7535" w:rsidRPr="002D7535" w:rsidRDefault="002D7535" w:rsidP="002D7535">
      <w:pPr>
        <w:spacing w:after="0" w:line="240" w:lineRule="auto"/>
        <w:rPr>
          <w:rFonts w:cstheme="minorHAnsi"/>
          <w:sz w:val="24"/>
          <w:szCs w:val="24"/>
        </w:rPr>
      </w:pPr>
    </w:p>
    <w:p w14:paraId="40D17205"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So that’s the thing about PPI, it’s all about developing the relationships. And even the feedback, if you've got a good relationship you’ll get the feedback, you know, because you're in such close contact with them. Erm, even if they do it informally, just telling you after something’s happened, erm, that’s how I feel, it’s all about relationship building and </w:t>
      </w:r>
      <w:r w:rsidRPr="002D7535">
        <w:rPr>
          <w:rFonts w:ascii="Calibri" w:hAnsi="Calibri" w:cs="Calibri"/>
          <w:sz w:val="24"/>
          <w:szCs w:val="24"/>
          <w:lang w:eastAsia="en-GB"/>
        </w:rPr>
        <w:lastRenderedPageBreak/>
        <w:t>when it works it’s a brilliant thing, when it doesn’t work it it’s very challenging (laughs). (patient/carer, 18)</w:t>
      </w:r>
    </w:p>
    <w:p w14:paraId="3E101291" w14:textId="77777777" w:rsidR="002D7535" w:rsidRPr="002D7535" w:rsidRDefault="002D7535" w:rsidP="002D7535">
      <w:pPr>
        <w:spacing w:after="0" w:line="240" w:lineRule="auto"/>
        <w:rPr>
          <w:rFonts w:ascii="Calibri" w:hAnsi="Calibri" w:cs="Calibri"/>
          <w:sz w:val="24"/>
          <w:szCs w:val="24"/>
          <w:lang w:eastAsia="en-GB"/>
        </w:rPr>
      </w:pPr>
    </w:p>
    <w:p w14:paraId="09A51BF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Public members also commented that it could be isolating working individually from home and gaining feedback held more importance in such circumstances: </w:t>
      </w:r>
    </w:p>
    <w:p w14:paraId="1E2EC406" w14:textId="77777777" w:rsidR="002D7535" w:rsidRPr="002D7535" w:rsidRDefault="002D7535" w:rsidP="002D7535">
      <w:pPr>
        <w:spacing w:after="0" w:line="240" w:lineRule="auto"/>
        <w:rPr>
          <w:rFonts w:cstheme="minorHAnsi"/>
          <w:sz w:val="24"/>
          <w:szCs w:val="24"/>
        </w:rPr>
      </w:pPr>
    </w:p>
    <w:p w14:paraId="0322E63C" w14:textId="77777777" w:rsidR="002D7535" w:rsidRPr="002D7535" w:rsidRDefault="002D7535" w:rsidP="002D7535">
      <w:pPr>
        <w:spacing w:after="0" w:line="240" w:lineRule="auto"/>
        <w:ind w:left="720"/>
        <w:rPr>
          <w:rFonts w:cstheme="minorHAnsi"/>
          <w:b/>
          <w:bCs/>
          <w:sz w:val="24"/>
          <w:szCs w:val="24"/>
        </w:rPr>
      </w:pPr>
      <w:r w:rsidRPr="002D7535">
        <w:rPr>
          <w:rFonts w:ascii="Calibri" w:hAnsi="Calibri" w:cs="Calibri"/>
          <w:sz w:val="24"/>
          <w:szCs w:val="24"/>
        </w:rPr>
        <w:t>The feedback’s really important otherwise you just feel as though you're kind of isolated particularly with, erm, working from home so I think that’s really useful from [coordinator]. (carer/public member, 9b)</w:t>
      </w:r>
      <w:r w:rsidRPr="002D7535">
        <w:rPr>
          <w:rFonts w:cstheme="minorHAnsi"/>
          <w:b/>
          <w:bCs/>
          <w:sz w:val="24"/>
          <w:szCs w:val="24"/>
        </w:rPr>
        <w:br w:type="page"/>
      </w:r>
    </w:p>
    <w:p w14:paraId="6CE74D48" w14:textId="77777777" w:rsidR="002D7535" w:rsidRPr="002D7535" w:rsidRDefault="002D7535" w:rsidP="002D7535">
      <w:pPr>
        <w:tabs>
          <w:tab w:val="left" w:pos="709"/>
          <w:tab w:val="left" w:pos="1418"/>
          <w:tab w:val="left" w:pos="2268"/>
          <w:tab w:val="left" w:pos="3402"/>
        </w:tabs>
        <w:spacing w:after="0" w:line="240" w:lineRule="auto"/>
        <w:rPr>
          <w:rFonts w:cstheme="minorHAnsi"/>
          <w:b/>
          <w:bCs/>
          <w:color w:val="000000" w:themeColor="text1"/>
          <w:kern w:val="2"/>
          <w:sz w:val="28"/>
          <w:szCs w:val="28"/>
          <w14:ligatures w14:val="standardContextual"/>
        </w:rPr>
      </w:pPr>
      <w:bookmarkStart w:id="358" w:name="Chapter7"/>
      <w:bookmarkEnd w:id="358"/>
      <w:r w:rsidRPr="002D7535">
        <w:rPr>
          <w:rFonts w:cstheme="minorHAnsi"/>
          <w:b/>
          <w:bCs/>
          <w:color w:val="000000" w:themeColor="text1"/>
          <w:kern w:val="2"/>
          <w:sz w:val="28"/>
          <w:szCs w:val="28"/>
          <w14:ligatures w14:val="standardContextual"/>
        </w:rPr>
        <w:lastRenderedPageBreak/>
        <w:t>Chapter 7</w:t>
      </w:r>
      <w:r w:rsidRPr="002D7535">
        <w:rPr>
          <w:rFonts w:cstheme="minorHAnsi"/>
          <w:b/>
          <w:bCs/>
          <w:color w:val="000000" w:themeColor="text1"/>
          <w:kern w:val="2"/>
          <w:sz w:val="28"/>
          <w:szCs w:val="28"/>
          <w14:ligatures w14:val="standardContextual"/>
        </w:rPr>
        <w:tab/>
        <w:t>What are the significant overarching themes for the case study sites?</w:t>
      </w:r>
    </w:p>
    <w:p w14:paraId="008CB9ED" w14:textId="77777777" w:rsidR="002D7535" w:rsidRPr="002D7535" w:rsidRDefault="002D7535" w:rsidP="002D7535">
      <w:pPr>
        <w:spacing w:after="0" w:line="240" w:lineRule="auto"/>
        <w:rPr>
          <w:rFonts w:cstheme="minorHAnsi"/>
          <w:sz w:val="24"/>
          <w:szCs w:val="24"/>
        </w:rPr>
      </w:pPr>
    </w:p>
    <w:p w14:paraId="31C55965" w14:textId="27610562" w:rsidR="002D7535" w:rsidRPr="002D7535" w:rsidRDefault="00D03049" w:rsidP="002D7535">
      <w:pPr>
        <w:spacing w:after="0" w:line="240" w:lineRule="auto"/>
        <w:rPr>
          <w:rFonts w:cstheme="minorHAnsi"/>
          <w:b/>
          <w:bCs/>
          <w:sz w:val="24"/>
          <w:szCs w:val="24"/>
        </w:rPr>
      </w:pPr>
      <w:bookmarkStart w:id="359" w:name="Introduction71"/>
      <w:bookmarkEnd w:id="359"/>
      <w:r>
        <w:rPr>
          <w:rFonts w:cstheme="minorHAnsi"/>
          <w:b/>
          <w:bCs/>
          <w:sz w:val="24"/>
          <w:szCs w:val="24"/>
        </w:rPr>
        <w:t xml:space="preserve">7.1 </w:t>
      </w:r>
      <w:r w:rsidR="002D7535" w:rsidRPr="002D7535">
        <w:rPr>
          <w:rFonts w:cstheme="minorHAnsi"/>
          <w:b/>
          <w:bCs/>
          <w:sz w:val="24"/>
          <w:szCs w:val="24"/>
        </w:rPr>
        <w:t>Introduction</w:t>
      </w:r>
    </w:p>
    <w:p w14:paraId="7B03362E" w14:textId="77777777" w:rsidR="002D7535" w:rsidRPr="002D7535" w:rsidRDefault="002D7535" w:rsidP="002D7535">
      <w:pPr>
        <w:spacing w:after="0" w:line="240" w:lineRule="auto"/>
        <w:rPr>
          <w:rFonts w:cstheme="minorHAnsi"/>
          <w:sz w:val="24"/>
          <w:szCs w:val="24"/>
        </w:rPr>
      </w:pPr>
    </w:p>
    <w:p w14:paraId="45427AC9" w14:textId="55D25B65" w:rsidR="002D7535" w:rsidRPr="002D7535" w:rsidRDefault="002D7535" w:rsidP="002D7535">
      <w:pPr>
        <w:spacing w:after="0" w:line="240" w:lineRule="auto"/>
        <w:rPr>
          <w:rFonts w:cstheme="minorHAnsi"/>
          <w:sz w:val="24"/>
          <w:szCs w:val="24"/>
        </w:rPr>
      </w:pPr>
      <w:r w:rsidRPr="002D7535">
        <w:rPr>
          <w:rFonts w:cstheme="minorHAnsi"/>
          <w:sz w:val="24"/>
          <w:szCs w:val="24"/>
        </w:rPr>
        <w:t>Within both sites, several overarching themes were present throughout that underpinned the other themes and that are significant to public involvement in palliative care research. Many of these have been explored in the previous two chapters of the findings (</w:t>
      </w:r>
      <w:r w:rsidRPr="002D7535">
        <w:rPr>
          <w:rFonts w:cstheme="minorHAnsi"/>
          <w:b/>
          <w:bCs/>
          <w:sz w:val="24"/>
          <w:szCs w:val="24"/>
        </w:rPr>
        <w:t xml:space="preserve">Chapters </w:t>
      </w:r>
      <w:hyperlink w:anchor="Chapter5" w:history="1">
        <w:r w:rsidRPr="00C91282">
          <w:rPr>
            <w:rStyle w:val="Hyperlink"/>
            <w:rFonts w:cstheme="minorHAnsi"/>
            <w:b/>
            <w:bCs/>
            <w:sz w:val="24"/>
            <w:szCs w:val="24"/>
          </w:rPr>
          <w:t>5</w:t>
        </w:r>
      </w:hyperlink>
      <w:r w:rsidRPr="002D7535">
        <w:rPr>
          <w:rFonts w:cstheme="minorHAnsi"/>
          <w:b/>
          <w:bCs/>
          <w:sz w:val="24"/>
          <w:szCs w:val="24"/>
        </w:rPr>
        <w:t xml:space="preserve"> and </w:t>
      </w:r>
      <w:hyperlink w:anchor="Chapter6" w:history="1">
        <w:r w:rsidRPr="00C91282">
          <w:rPr>
            <w:rStyle w:val="Hyperlink"/>
            <w:rFonts w:cstheme="minorHAnsi"/>
            <w:b/>
            <w:bCs/>
            <w:sz w:val="24"/>
            <w:szCs w:val="24"/>
          </w:rPr>
          <w:t>6</w:t>
        </w:r>
      </w:hyperlink>
      <w:r w:rsidRPr="002D7535">
        <w:rPr>
          <w:rFonts w:cstheme="minorHAnsi"/>
          <w:sz w:val="24"/>
          <w:szCs w:val="24"/>
        </w:rPr>
        <w:t>), however, they are also collated here in this final chapter (</w:t>
      </w:r>
      <w:hyperlink w:anchor="Figure19" w:history="1">
        <w:r w:rsidRPr="00D67A12">
          <w:rPr>
            <w:rStyle w:val="Hyperlink"/>
            <w:rFonts w:cstheme="minorHAnsi"/>
            <w:b/>
            <w:bCs/>
            <w:sz w:val="24"/>
            <w:szCs w:val="24"/>
          </w:rPr>
          <w:t>Figure 19.</w:t>
        </w:r>
        <w:r w:rsidRPr="00D67A12">
          <w:rPr>
            <w:rStyle w:val="Hyperlink"/>
            <w:rFonts w:cstheme="minorHAnsi"/>
            <w:sz w:val="24"/>
            <w:szCs w:val="24"/>
          </w:rPr>
          <w:t xml:space="preserve"> </w:t>
        </w:r>
        <w:r w:rsidRPr="00D67A12">
          <w:rPr>
            <w:rStyle w:val="Hyperlink"/>
            <w:rFonts w:cstheme="minorHAnsi"/>
            <w:b/>
            <w:bCs/>
            <w:sz w:val="24"/>
            <w:szCs w:val="24"/>
          </w:rPr>
          <w:t>What are the significant overarching themes for the case study sites?</w:t>
        </w:r>
      </w:hyperlink>
      <w:r w:rsidRPr="002D7535">
        <w:rPr>
          <w:rFonts w:cstheme="minorHAnsi"/>
          <w:sz w:val="24"/>
          <w:szCs w:val="24"/>
        </w:rPr>
        <w:t>).</w:t>
      </w:r>
    </w:p>
    <w:p w14:paraId="226D3AD3" w14:textId="77777777" w:rsidR="002D7535" w:rsidRPr="002D7535" w:rsidRDefault="002D7535" w:rsidP="002D7535">
      <w:pPr>
        <w:spacing w:after="0" w:line="240" w:lineRule="auto"/>
        <w:rPr>
          <w:rFonts w:cstheme="minorHAnsi"/>
          <w:sz w:val="24"/>
          <w:szCs w:val="24"/>
        </w:rPr>
      </w:pPr>
    </w:p>
    <w:p w14:paraId="5376874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Values and principles are first discussed, the predominant values being power, autonomy, flexibility and access. The difficulties of addressing power imbalances in the context of academia were highlighted and although other values and principles such as flexibility and respect were beneficial, some paternalism still existed, as illustrated in the autonomy section.</w:t>
      </w:r>
    </w:p>
    <w:p w14:paraId="05303B03" w14:textId="77777777" w:rsidR="002D7535" w:rsidRPr="002D7535" w:rsidRDefault="002D7535" w:rsidP="002D7535">
      <w:pPr>
        <w:spacing w:after="0" w:line="240" w:lineRule="auto"/>
        <w:rPr>
          <w:rFonts w:cstheme="minorHAnsi"/>
          <w:sz w:val="24"/>
          <w:szCs w:val="24"/>
        </w:rPr>
      </w:pPr>
    </w:p>
    <w:p w14:paraId="2654868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Diversity and inclusion are then explored. Although these can be considered values and were identified as such by both sites, they are considered separately here because of their significance. Diversity and inclusion were related both to initial recruitment of public members and their ongoing management, in particular issues related to support. Both sites believed that they had further work to undertake in this area and were concerned that most of their public members were white, female, older, middle class and confident.</w:t>
      </w:r>
    </w:p>
    <w:p w14:paraId="13B8E758" w14:textId="77777777" w:rsidR="002D7535" w:rsidRPr="002D7535" w:rsidRDefault="002D7535" w:rsidP="002D7535">
      <w:pPr>
        <w:spacing w:after="0" w:line="240" w:lineRule="auto"/>
        <w:rPr>
          <w:rFonts w:cstheme="minorHAnsi"/>
          <w:sz w:val="24"/>
          <w:szCs w:val="24"/>
        </w:rPr>
      </w:pPr>
    </w:p>
    <w:p w14:paraId="378FE4B3"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Finally, the differences between involvement in palliative care research and that in other areas of health and social care research are discussed. Participants were acutely aware of several factors that had an impact, including stigma and cultural differences, ill-health, and emotive and sensitive issues, all of which were thought to impact on the effective involvement of public members. However, overall, most participants believed that involvement in this area was not significantly different from that elsewhere.</w:t>
      </w:r>
    </w:p>
    <w:p w14:paraId="264576AE" w14:textId="77777777" w:rsidR="002D7535" w:rsidRPr="002D7535" w:rsidRDefault="002D7535" w:rsidP="002D7535">
      <w:pPr>
        <w:rPr>
          <w:rFonts w:cstheme="minorHAnsi"/>
          <w:sz w:val="24"/>
          <w:szCs w:val="24"/>
        </w:rPr>
      </w:pPr>
      <w:r w:rsidRPr="002D7535">
        <w:rPr>
          <w:rFonts w:cstheme="minorHAnsi"/>
          <w:sz w:val="24"/>
          <w:szCs w:val="24"/>
        </w:rPr>
        <w:br w:type="page"/>
      </w:r>
    </w:p>
    <w:p w14:paraId="51E6A7E8" w14:textId="77777777" w:rsidR="002D7535" w:rsidRPr="002D7535" w:rsidRDefault="002D7535" w:rsidP="002D7535">
      <w:pPr>
        <w:spacing w:after="0" w:line="240" w:lineRule="auto"/>
        <w:rPr>
          <w:rFonts w:cstheme="minorHAnsi"/>
          <w:sz w:val="24"/>
          <w:szCs w:val="24"/>
        </w:rPr>
        <w:sectPr w:rsidR="002D7535" w:rsidRPr="002D7535" w:rsidSect="002F0A09">
          <w:pgSz w:w="11906" w:h="16838" w:code="9"/>
          <w:pgMar w:top="1134" w:right="1134" w:bottom="1134" w:left="1134" w:header="709" w:footer="709" w:gutter="0"/>
          <w:cols w:space="708"/>
          <w:docGrid w:linePitch="360"/>
        </w:sectPr>
      </w:pPr>
    </w:p>
    <w:p w14:paraId="18C4600D" w14:textId="77777777" w:rsidR="002D7535" w:rsidRPr="002D7535" w:rsidRDefault="002D7535" w:rsidP="002D7535">
      <w:pPr>
        <w:spacing w:after="0" w:line="240" w:lineRule="auto"/>
        <w:rPr>
          <w:rFonts w:cstheme="minorHAnsi"/>
          <w:sz w:val="24"/>
          <w:szCs w:val="24"/>
        </w:rPr>
      </w:pPr>
      <w:r w:rsidRPr="002D7535">
        <w:rPr>
          <w:noProof/>
          <w:kern w:val="2"/>
          <w14:ligatures w14:val="standardContextual"/>
        </w:rPr>
        <w:lastRenderedPageBreak/>
        <mc:AlternateContent>
          <mc:Choice Requires="wpg">
            <w:drawing>
              <wp:anchor distT="0" distB="0" distL="114300" distR="114300" simplePos="0" relativeHeight="251745280" behindDoc="0" locked="0" layoutInCell="1" allowOverlap="1" wp14:anchorId="6585DA27" wp14:editId="5B0EF9A9">
                <wp:simplePos x="0" y="0"/>
                <wp:positionH relativeFrom="column">
                  <wp:posOffset>199852</wp:posOffset>
                </wp:positionH>
                <wp:positionV relativeFrom="paragraph">
                  <wp:posOffset>0</wp:posOffset>
                </wp:positionV>
                <wp:extent cx="9261189" cy="6086488"/>
                <wp:effectExtent l="0" t="0" r="16510" b="0"/>
                <wp:wrapSquare wrapText="bothSides"/>
                <wp:docPr id="1793683069" name="Group 3"/>
                <wp:cNvGraphicFramePr/>
                <a:graphic xmlns:a="http://schemas.openxmlformats.org/drawingml/2006/main">
                  <a:graphicData uri="http://schemas.microsoft.com/office/word/2010/wordprocessingGroup">
                    <wpg:wgp>
                      <wpg:cNvGrpSpPr/>
                      <wpg:grpSpPr>
                        <a:xfrm>
                          <a:off x="0" y="0"/>
                          <a:ext cx="9261189" cy="6086488"/>
                          <a:chOff x="13853" y="-34934"/>
                          <a:chExt cx="9261768" cy="4585653"/>
                        </a:xfrm>
                      </wpg:grpSpPr>
                      <wps:wsp>
                        <wps:cNvPr id="1738224277" name="Text Box 1"/>
                        <wps:cNvSpPr txBox="1"/>
                        <wps:spPr>
                          <a:xfrm>
                            <a:off x="48494" y="-34934"/>
                            <a:ext cx="9227127" cy="4267200"/>
                          </a:xfrm>
                          <a:prstGeom prst="rect">
                            <a:avLst/>
                          </a:prstGeom>
                          <a:solidFill>
                            <a:sysClr val="window" lastClr="FFFFFF"/>
                          </a:solidFill>
                          <a:ln w="6350">
                            <a:solidFill>
                              <a:prstClr val="black"/>
                            </a:solidFill>
                          </a:ln>
                        </wps:spPr>
                        <wps:txbx>
                          <w:txbxContent>
                            <w:p w14:paraId="15C8698A" w14:textId="77777777" w:rsidR="002D7535" w:rsidRDefault="002D7535" w:rsidP="002D7535">
                              <w:r>
                                <w:rPr>
                                  <w:noProof/>
                                </w:rPr>
                                <w:drawing>
                                  <wp:inline distT="0" distB="0" distL="0" distR="0" wp14:anchorId="544740CA" wp14:editId="4C8D56AE">
                                    <wp:extent cx="9036685" cy="5568559"/>
                                    <wp:effectExtent l="0" t="0" r="0" b="0"/>
                                    <wp:docPr id="1660711379" name="Picture 5"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11379" name="Picture 5" descr="A diagram of a diagram&#10;&#10;Description automatically generated with medium confidenc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9036685" cy="556855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4018425" name="Text Box 1"/>
                        <wps:cNvSpPr txBox="1"/>
                        <wps:spPr>
                          <a:xfrm>
                            <a:off x="13853" y="4266874"/>
                            <a:ext cx="5140038" cy="283845"/>
                          </a:xfrm>
                          <a:prstGeom prst="rect">
                            <a:avLst/>
                          </a:prstGeom>
                          <a:noFill/>
                          <a:ln w="6350">
                            <a:noFill/>
                          </a:ln>
                        </wps:spPr>
                        <wps:txbx>
                          <w:txbxContent>
                            <w:p w14:paraId="65432E1F" w14:textId="77777777" w:rsidR="002D7535" w:rsidRPr="00C63B5D" w:rsidRDefault="002D7535" w:rsidP="002D7535">
                              <w:pPr>
                                <w:spacing w:after="0" w:line="240" w:lineRule="auto"/>
                                <w:rPr>
                                  <w:rFonts w:cstheme="minorHAnsi"/>
                                  <w:b/>
                                  <w:bCs/>
                                  <w:sz w:val="20"/>
                                  <w:szCs w:val="20"/>
                                </w:rPr>
                              </w:pPr>
                              <w:bookmarkStart w:id="360" w:name="Figure19"/>
                              <w:bookmarkEnd w:id="360"/>
                              <w:r w:rsidRPr="00C63B5D">
                                <w:rPr>
                                  <w:b/>
                                  <w:bCs/>
                                  <w:sz w:val="20"/>
                                  <w:szCs w:val="20"/>
                                  <w14:textOutline w14:w="9525" w14:cap="rnd" w14:cmpd="sng" w14:algn="ctr">
                                    <w14:noFill/>
                                    <w14:prstDash w14:val="solid"/>
                                    <w14:bevel/>
                                  </w14:textOutline>
                                </w:rPr>
                                <w:t xml:space="preserve">Figure </w:t>
                              </w:r>
                              <w:r>
                                <w:rPr>
                                  <w:b/>
                                  <w:bCs/>
                                  <w:sz w:val="20"/>
                                  <w:szCs w:val="20"/>
                                  <w14:textOutline w14:w="9525" w14:cap="rnd" w14:cmpd="sng" w14:algn="ctr">
                                    <w14:noFill/>
                                    <w14:prstDash w14:val="solid"/>
                                    <w14:bevel/>
                                  </w14:textOutline>
                                </w:rPr>
                                <w:t xml:space="preserve">19. </w:t>
                              </w:r>
                              <w:bookmarkStart w:id="361" w:name="_Hlk152665784"/>
                              <w:r w:rsidRPr="00C63B5D">
                                <w:rPr>
                                  <w:rFonts w:cstheme="minorHAnsi"/>
                                  <w:b/>
                                  <w:bCs/>
                                  <w:sz w:val="20"/>
                                  <w:szCs w:val="20"/>
                                </w:rPr>
                                <w:t>What are the significant overarching themes for the case study sites?</w:t>
                              </w:r>
                              <w:bookmarkEnd w:id="361"/>
                            </w:p>
                            <w:p w14:paraId="5D4D3E17" w14:textId="77777777" w:rsidR="002D7535" w:rsidRPr="004707E9" w:rsidRDefault="002D7535" w:rsidP="002D7535">
                              <w:pPr>
                                <w:rPr>
                                  <w:b/>
                                  <w:bCs/>
                                  <w:sz w:val="20"/>
                                  <w:szCs w:val="20"/>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85DA27" id="Group 3" o:spid="_x0000_s1143" style="position:absolute;margin-left:15.75pt;margin-top:0;width:729.25pt;height:479.25pt;z-index:251745280;mso-position-horizontal-relative:text;mso-position-vertical-relative:text;mso-width-relative:margin;mso-height-relative:margin" coordorigin="138,-349" coordsize="92617,45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yksEAMAAMAIAAAOAAAAZHJzL2Uyb0RvYy54bWzslt9P2zAQx98n7X+w/A755aZpRECMDTQJ&#10;ARJMPLuO00ZLbM92m3R//c5OU1pAmgTbnsZDsH32+fzx9849OevbBq25NrUUBY6OQ4y4YLKsxaLA&#10;3x4ujzKMjKWipI0UvMAbbvDZ6ccPJ53KeSyXsim5RuBEmLxTBV5aq/IgMGzJW2qOpeICjJXULbXQ&#10;1Yug1LQD720TxGGYBp3UpdKScWNg9PNgxKfef1VxZm+rynCLmgJDbNZ/tf/O3Tc4PaH5QlO1rNk2&#10;DPqGKFpaC9h05+oztRStdP3CVVszLY2s7DGTbSCrqmbcnwFOE4XPTnOl5Ur5syzybqF2mADtM05v&#10;dstu1lda3as7DSQ6tQAWvufO0le6df8hStR7ZJsdMt5bxGBwFqdRlM0wYmBLwywlWTZAZUsg79ZF&#10;STZJMAL7UUJmCRnNX/ZcTFPQiXNBJtkkhekQTTBGEBzE1SlQinmCYd4H435JFfeMTQ4w7jSqS4h5&#10;mmRxTOLpFCNBWxDugzvxJ9mjyMXmgoDZjhuyPQzDknHcwOAr+EhGZuQFhieO8TSKYTcPIU6nIO4D&#10;CDRX2tgrLlvkGgXWoG0vObq+NnbgNU5x2xvZ1OVl3TS+szEXjUZrCmkA2VPKDqOGGguDBb70f9vd&#10;DpY1AnVwrckk9Dsd2NxeO5/zhrLvLz3AFTYCbtLhGrC4lu3nvaecpiOzuSw3gFLLIUGNYpc1+L+G&#10;EO+ohoyE3IUqY2/hUzUSgpLbFkZLqX++Nu7mgzbAilEHGV5g82NFNYeTfxWgmllEiCsJvkMmQBwj&#10;vW+Z71vEqr2QQC+CeqaYb7r5thmblZbtIxSjc7crmKhgsHeB7di8sEPdgWLG+Pm5nwRFQFF7Le4V&#10;c67dVTmuD/0j1Wp70RY0ciNHndL82X0Pc91KIc9XVla1F4MDPVDd8oecGXT795OHJCSMMhJP/ljy&#10;PNUQEqdpNt0WkTF7JhEJw2RbQuIsycjkfckjpMscSCon4IMc2Fl+p+3pf23/W237ZwKeSf9ybJ90&#10;9w7v930uPP3wOP0FAAD//wMAUEsDBBQABgAIAAAAIQCNFC4b3wAAAAgBAAAPAAAAZHJzL2Rvd25y&#10;ZXYueG1sTI9BS8NAEIXvgv9hGcGb3cQaaWMmpRT1VARbQbxNk2kSmp0N2W2S/nu3J73N4z3efC9b&#10;TaZVA/eusYIQzyJQLIUtG6kQvvZvDwtQzpOU1FphhAs7WOW3NxmlpR3lk4edr1QoEZcSQu19l2rt&#10;ipoNuZntWIJ3tL0hH2Rf6bKnMZSbVj9G0bM21Ej4UFPHm5qL0+5sEN5HGtfz+HXYno6by88++fje&#10;xox4fzetX0B5nvxfGK74AR3ywHSwZymdahHmcRKSCGHQ1X1aRuE6ICyTRQI6z/T/AfkvAAAA//8D&#10;AFBLAQItABQABgAIAAAAIQC2gziS/gAAAOEBAAATAAAAAAAAAAAAAAAAAAAAAABbQ29udGVudF9U&#10;eXBlc10ueG1sUEsBAi0AFAAGAAgAAAAhADj9If/WAAAAlAEAAAsAAAAAAAAAAAAAAAAALwEAAF9y&#10;ZWxzLy5yZWxzUEsBAi0AFAAGAAgAAAAhAIWPKSwQAwAAwAgAAA4AAAAAAAAAAAAAAAAALgIAAGRy&#10;cy9lMm9Eb2MueG1sUEsBAi0AFAAGAAgAAAAhAI0ULhvfAAAACAEAAA8AAAAAAAAAAAAAAAAAagUA&#10;AGRycy9kb3ducmV2LnhtbFBLBQYAAAAABAAEAPMAAAB2BgAAAAA=&#10;">
                <v:shape id="_x0000_s1144" type="#_x0000_t202" style="position:absolute;left:484;top:-349;width:92272;height:4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GE7xwAAAOMAAAAPAAAAZHJzL2Rvd25yZXYueG1sRE9PS8Mw&#10;FL8L+w7hDby51Cq21mVjDAa7iFg96O2RPNto81KarOv26Y0g7Ph+/99yPblOjDQE61nB7SIDQay9&#10;sdwoeH/b3ZQgQkQ22HkmBScKsF7NrpZYGX/kVxrr2IgUwqFCBW2MfSVl0C05DAvfEyfuyw8OYzqH&#10;RpoBjyncdTLPsgfp0HJqaLGnbUv6pz44BYY/POtP+3y2XGv7eH4pv/Wo1PV82jyBiDTFi/jfvTdp&#10;fnFX5vl9XhTw91MCQK5+AQAA//8DAFBLAQItABQABgAIAAAAIQDb4fbL7gAAAIUBAAATAAAAAAAA&#10;AAAAAAAAAAAAAABbQ29udGVudF9UeXBlc10ueG1sUEsBAi0AFAAGAAgAAAAhAFr0LFu/AAAAFQEA&#10;AAsAAAAAAAAAAAAAAAAAHwEAAF9yZWxzLy5yZWxzUEsBAi0AFAAGAAgAAAAhAN0kYTvHAAAA4wAA&#10;AA8AAAAAAAAAAAAAAAAABwIAAGRycy9kb3ducmV2LnhtbFBLBQYAAAAAAwADALcAAAD7AgAAAAA=&#10;" fillcolor="window" strokeweight=".5pt">
                  <v:textbox>
                    <w:txbxContent>
                      <w:p w14:paraId="15C8698A" w14:textId="77777777" w:rsidR="002D7535" w:rsidRDefault="002D7535" w:rsidP="002D7535">
                        <w:r>
                          <w:rPr>
                            <w:noProof/>
                          </w:rPr>
                          <w:drawing>
                            <wp:inline distT="0" distB="0" distL="0" distR="0" wp14:anchorId="544740CA" wp14:editId="4C8D56AE">
                              <wp:extent cx="9036685" cy="5568559"/>
                              <wp:effectExtent l="0" t="0" r="0" b="0"/>
                              <wp:docPr id="1660711379" name="Picture 5"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11379" name="Picture 5" descr="A diagram of a diagram&#10;&#10;Description automatically generated with medium confidenc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9036685" cy="5568559"/>
                                      </a:xfrm>
                                      <a:prstGeom prst="rect">
                                        <a:avLst/>
                                      </a:prstGeom>
                                      <a:noFill/>
                                      <a:ln>
                                        <a:noFill/>
                                      </a:ln>
                                    </pic:spPr>
                                  </pic:pic>
                                </a:graphicData>
                              </a:graphic>
                            </wp:inline>
                          </w:drawing>
                        </w:r>
                      </w:p>
                    </w:txbxContent>
                  </v:textbox>
                </v:shape>
                <v:shape id="_x0000_s1145" type="#_x0000_t202" style="position:absolute;left:138;top:42668;width:51400;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3P9yQAAAOMAAAAPAAAAZHJzL2Rvd25yZXYueG1sRE/NasJA&#10;EL4X+g7LFHqrG2MsIbqKBMRS6kGbS29jdkxCs7NpdqvRp3cLQo/z/c98OZhWnKh3jWUF41EEgri0&#10;uuFKQfG5fklBOI+ssbVMCi7kYLl4fJhjpu2Zd3Ta+0qEEHYZKqi97zIpXVmTQTeyHXHgjrY36MPZ&#10;V1L3eA7hppVxFL1Kgw2Hhho7ymsqv/e/RsF7vt7i7hCb9Nrmm4/jqvspvqZKPT8NqxkIT4P/F9/d&#10;bzrMTyZJNE6TeAp/PwUA5OIGAAD//wMAUEsBAi0AFAAGAAgAAAAhANvh9svuAAAAhQEAABMAAAAA&#10;AAAAAAAAAAAAAAAAAFtDb250ZW50X1R5cGVzXS54bWxQSwECLQAUAAYACAAAACEAWvQsW78AAAAV&#10;AQAACwAAAAAAAAAAAAAAAAAfAQAAX3JlbHMvLnJlbHNQSwECLQAUAAYACAAAACEAIT9z/ckAAADj&#10;AAAADwAAAAAAAAAAAAAAAAAHAgAAZHJzL2Rvd25yZXYueG1sUEsFBgAAAAADAAMAtwAAAP0CAAAA&#10;AA==&#10;" filled="f" stroked="f" strokeweight=".5pt">
                  <v:textbox>
                    <w:txbxContent>
                      <w:p w14:paraId="65432E1F" w14:textId="77777777" w:rsidR="002D7535" w:rsidRPr="00C63B5D" w:rsidRDefault="002D7535" w:rsidP="002D7535">
                        <w:pPr>
                          <w:spacing w:after="0" w:line="240" w:lineRule="auto"/>
                          <w:rPr>
                            <w:rFonts w:cstheme="minorHAnsi"/>
                            <w:b/>
                            <w:bCs/>
                            <w:sz w:val="20"/>
                            <w:szCs w:val="20"/>
                          </w:rPr>
                        </w:pPr>
                        <w:bookmarkStart w:id="362" w:name="Figure19"/>
                        <w:bookmarkEnd w:id="362"/>
                        <w:r w:rsidRPr="00C63B5D">
                          <w:rPr>
                            <w:b/>
                            <w:bCs/>
                            <w:sz w:val="20"/>
                            <w:szCs w:val="20"/>
                            <w14:textOutline w14:w="9525" w14:cap="rnd" w14:cmpd="sng" w14:algn="ctr">
                              <w14:noFill/>
                              <w14:prstDash w14:val="solid"/>
                              <w14:bevel/>
                            </w14:textOutline>
                          </w:rPr>
                          <w:t xml:space="preserve">Figure </w:t>
                        </w:r>
                        <w:r>
                          <w:rPr>
                            <w:b/>
                            <w:bCs/>
                            <w:sz w:val="20"/>
                            <w:szCs w:val="20"/>
                            <w14:textOutline w14:w="9525" w14:cap="rnd" w14:cmpd="sng" w14:algn="ctr">
                              <w14:noFill/>
                              <w14:prstDash w14:val="solid"/>
                              <w14:bevel/>
                            </w14:textOutline>
                          </w:rPr>
                          <w:t xml:space="preserve">19. </w:t>
                        </w:r>
                        <w:bookmarkStart w:id="363" w:name="_Hlk152665784"/>
                        <w:r w:rsidRPr="00C63B5D">
                          <w:rPr>
                            <w:rFonts w:cstheme="minorHAnsi"/>
                            <w:b/>
                            <w:bCs/>
                            <w:sz w:val="20"/>
                            <w:szCs w:val="20"/>
                          </w:rPr>
                          <w:t>What are the significant overarching themes for the case study sites?</w:t>
                        </w:r>
                        <w:bookmarkEnd w:id="363"/>
                      </w:p>
                      <w:p w14:paraId="5D4D3E17" w14:textId="77777777" w:rsidR="002D7535" w:rsidRPr="004707E9" w:rsidRDefault="002D7535" w:rsidP="002D7535">
                        <w:pPr>
                          <w:rPr>
                            <w:b/>
                            <w:bCs/>
                            <w:sz w:val="20"/>
                            <w:szCs w:val="20"/>
                            <w14:textOutline w14:w="9525" w14:cap="rnd" w14:cmpd="sng" w14:algn="ctr">
                              <w14:noFill/>
                              <w14:prstDash w14:val="solid"/>
                              <w14:bevel/>
                            </w14:textOutline>
                          </w:rPr>
                        </w:pPr>
                      </w:p>
                    </w:txbxContent>
                  </v:textbox>
                </v:shape>
                <w10:wrap type="square"/>
              </v:group>
            </w:pict>
          </mc:Fallback>
        </mc:AlternateContent>
      </w:r>
    </w:p>
    <w:p w14:paraId="40A5945C" w14:textId="77777777" w:rsidR="002D7535" w:rsidRPr="002D7535" w:rsidRDefault="002D7535" w:rsidP="002D7535">
      <w:pPr>
        <w:rPr>
          <w:rFonts w:cstheme="minorHAnsi"/>
          <w:sz w:val="24"/>
          <w:szCs w:val="24"/>
        </w:rPr>
        <w:sectPr w:rsidR="002D7535" w:rsidRPr="002D7535" w:rsidSect="002F0A09">
          <w:pgSz w:w="16838" w:h="11906" w:orient="landscape" w:code="9"/>
          <w:pgMar w:top="1134" w:right="1134" w:bottom="1134" w:left="1134" w:header="709" w:footer="709" w:gutter="0"/>
          <w:cols w:space="708"/>
          <w:docGrid w:linePitch="360"/>
        </w:sectPr>
      </w:pPr>
    </w:p>
    <w:p w14:paraId="2B396BC2" w14:textId="686FF374" w:rsidR="002D7535" w:rsidRPr="002D7535" w:rsidRDefault="00D03049" w:rsidP="002D7535">
      <w:pPr>
        <w:spacing w:after="0" w:line="240" w:lineRule="auto"/>
        <w:rPr>
          <w:rFonts w:cstheme="minorHAnsi"/>
          <w:b/>
          <w:bCs/>
          <w:sz w:val="24"/>
          <w:szCs w:val="24"/>
        </w:rPr>
      </w:pPr>
      <w:bookmarkStart w:id="364" w:name="Values72"/>
      <w:bookmarkStart w:id="365" w:name="_Hlk138328347"/>
      <w:bookmarkEnd w:id="364"/>
      <w:r>
        <w:rPr>
          <w:rFonts w:cstheme="minorHAnsi"/>
          <w:b/>
          <w:bCs/>
          <w:sz w:val="24"/>
          <w:szCs w:val="24"/>
        </w:rPr>
        <w:lastRenderedPageBreak/>
        <w:t xml:space="preserve">7.2 </w:t>
      </w:r>
      <w:r w:rsidR="002D7535" w:rsidRPr="002D7535">
        <w:rPr>
          <w:rFonts w:cstheme="minorHAnsi"/>
          <w:b/>
          <w:bCs/>
          <w:sz w:val="24"/>
          <w:szCs w:val="24"/>
        </w:rPr>
        <w:t>Values and principles</w:t>
      </w:r>
    </w:p>
    <w:bookmarkEnd w:id="365"/>
    <w:p w14:paraId="54E7BF40" w14:textId="77777777" w:rsidR="002D7535" w:rsidRPr="002D7535" w:rsidRDefault="002D7535" w:rsidP="002D7535">
      <w:pPr>
        <w:spacing w:after="0" w:line="240" w:lineRule="auto"/>
        <w:rPr>
          <w:rFonts w:cstheme="minorHAnsi"/>
          <w:b/>
          <w:bCs/>
          <w:sz w:val="24"/>
          <w:szCs w:val="24"/>
        </w:rPr>
      </w:pPr>
    </w:p>
    <w:p w14:paraId="59A0E8EB" w14:textId="5B245014" w:rsidR="002D7535" w:rsidRPr="002D7535" w:rsidRDefault="00D03049" w:rsidP="002D7535">
      <w:pPr>
        <w:spacing w:after="0" w:line="240" w:lineRule="auto"/>
        <w:rPr>
          <w:rFonts w:cstheme="minorHAnsi"/>
          <w:b/>
          <w:bCs/>
          <w:sz w:val="24"/>
          <w:szCs w:val="24"/>
          <w:lang w:eastAsia="en-GB"/>
        </w:rPr>
      </w:pPr>
      <w:bookmarkStart w:id="366" w:name="Introduction721"/>
      <w:bookmarkEnd w:id="366"/>
      <w:r>
        <w:rPr>
          <w:rFonts w:cstheme="minorHAnsi"/>
          <w:b/>
          <w:bCs/>
          <w:sz w:val="24"/>
          <w:szCs w:val="24"/>
          <w:lang w:eastAsia="en-GB"/>
        </w:rPr>
        <w:t xml:space="preserve">7.2.1 </w:t>
      </w:r>
      <w:r w:rsidR="002D7535" w:rsidRPr="002D7535">
        <w:rPr>
          <w:rFonts w:cstheme="minorHAnsi"/>
          <w:b/>
          <w:bCs/>
          <w:sz w:val="24"/>
          <w:szCs w:val="24"/>
          <w:lang w:eastAsia="en-GB"/>
        </w:rPr>
        <w:t>Introduction</w:t>
      </w:r>
    </w:p>
    <w:p w14:paraId="0D146414" w14:textId="77777777" w:rsidR="002D7535" w:rsidRPr="002D7535" w:rsidRDefault="002D7535" w:rsidP="002D7535">
      <w:pPr>
        <w:spacing w:after="0" w:line="240" w:lineRule="auto"/>
        <w:rPr>
          <w:rFonts w:cstheme="minorHAnsi"/>
          <w:sz w:val="24"/>
          <w:szCs w:val="24"/>
          <w:lang w:eastAsia="en-GB"/>
        </w:rPr>
      </w:pPr>
    </w:p>
    <w:p w14:paraId="62500B89"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The values and principles particular to involvement within both sites were outlined in their involvement strategies, induction handbooks and other documents, and were similar in nature:</w:t>
      </w:r>
    </w:p>
    <w:p w14:paraId="33D7706B" w14:textId="77777777" w:rsidR="002D7535" w:rsidRPr="002D7535" w:rsidRDefault="002D7535" w:rsidP="002D7535">
      <w:pPr>
        <w:spacing w:after="0" w:line="240" w:lineRule="auto"/>
        <w:rPr>
          <w:rFonts w:cstheme="minorHAnsi"/>
          <w:sz w:val="24"/>
          <w:szCs w:val="24"/>
        </w:rPr>
      </w:pPr>
    </w:p>
    <w:p w14:paraId="6B00970E" w14:textId="77777777" w:rsidR="002D7535" w:rsidRPr="002D7535" w:rsidRDefault="002D7535" w:rsidP="002D7535">
      <w:pPr>
        <w:numPr>
          <w:ilvl w:val="0"/>
          <w:numId w:val="58"/>
        </w:numPr>
        <w:tabs>
          <w:tab w:val="left" w:pos="1276"/>
        </w:tabs>
        <w:spacing w:after="0" w:line="240" w:lineRule="auto"/>
        <w:ind w:left="1134" w:hanging="425"/>
        <w:contextualSpacing/>
        <w:rPr>
          <w:rFonts w:cstheme="minorHAnsi"/>
          <w:sz w:val="24"/>
          <w:szCs w:val="24"/>
        </w:rPr>
      </w:pPr>
      <w:r w:rsidRPr="002D7535">
        <w:rPr>
          <w:rFonts w:cstheme="minorHAnsi"/>
          <w:b/>
          <w:bCs/>
          <w:sz w:val="24"/>
          <w:szCs w:val="24"/>
        </w:rPr>
        <w:t xml:space="preserve">Inclusive involvement </w:t>
      </w:r>
      <w:r w:rsidRPr="002D7535">
        <w:rPr>
          <w:rFonts w:cstheme="minorHAnsi"/>
          <w:sz w:val="24"/>
          <w:szCs w:val="24"/>
        </w:rPr>
        <w:t xml:space="preserve">of people with diverse experiences to reflect our local community and the populations which palliative care and rehabilitation serve </w:t>
      </w:r>
    </w:p>
    <w:p w14:paraId="10AFDA4B" w14:textId="77777777" w:rsidR="002D7535" w:rsidRPr="002D7535" w:rsidRDefault="002D7535" w:rsidP="002D7535">
      <w:pPr>
        <w:numPr>
          <w:ilvl w:val="0"/>
          <w:numId w:val="58"/>
        </w:numPr>
        <w:tabs>
          <w:tab w:val="left" w:pos="1134"/>
        </w:tabs>
        <w:spacing w:after="0" w:line="240" w:lineRule="auto"/>
        <w:ind w:left="1134" w:hanging="425"/>
        <w:contextualSpacing/>
        <w:rPr>
          <w:rFonts w:cstheme="minorHAnsi"/>
          <w:sz w:val="24"/>
          <w:szCs w:val="24"/>
        </w:rPr>
      </w:pPr>
      <w:r w:rsidRPr="002D7535">
        <w:rPr>
          <w:rFonts w:cstheme="minorHAnsi"/>
          <w:b/>
          <w:bCs/>
          <w:sz w:val="24"/>
          <w:szCs w:val="24"/>
        </w:rPr>
        <w:t xml:space="preserve">Flexible involvement </w:t>
      </w:r>
      <w:r w:rsidRPr="002D7535">
        <w:rPr>
          <w:rFonts w:cstheme="minorHAnsi"/>
          <w:sz w:val="24"/>
          <w:szCs w:val="24"/>
        </w:rPr>
        <w:t xml:space="preserve">that adapts to the needs of people living in complex and unpredictable circumstances, and to diverse project requirements </w:t>
      </w:r>
    </w:p>
    <w:p w14:paraId="4556196E" w14:textId="77777777" w:rsidR="002D7535" w:rsidRPr="002D7535" w:rsidRDefault="002D7535" w:rsidP="002D7535">
      <w:pPr>
        <w:numPr>
          <w:ilvl w:val="0"/>
          <w:numId w:val="58"/>
        </w:numPr>
        <w:autoSpaceDE w:val="0"/>
        <w:autoSpaceDN w:val="0"/>
        <w:adjustRightInd w:val="0"/>
        <w:spacing w:after="0" w:line="240" w:lineRule="auto"/>
        <w:ind w:left="1134" w:hanging="425"/>
        <w:rPr>
          <w:rFonts w:cstheme="minorHAnsi"/>
          <w:color w:val="000000"/>
          <w:sz w:val="24"/>
          <w:szCs w:val="24"/>
        </w:rPr>
      </w:pPr>
      <w:r w:rsidRPr="002D7535">
        <w:rPr>
          <w:rFonts w:cstheme="minorHAnsi"/>
          <w:b/>
          <w:bCs/>
          <w:color w:val="000000"/>
          <w:sz w:val="24"/>
          <w:szCs w:val="24"/>
        </w:rPr>
        <w:t xml:space="preserve">Respectful involvement </w:t>
      </w:r>
      <w:r w:rsidRPr="002D7535">
        <w:rPr>
          <w:rFonts w:cstheme="minorHAnsi"/>
          <w:color w:val="000000"/>
          <w:sz w:val="24"/>
          <w:szCs w:val="24"/>
        </w:rPr>
        <w:t>that includes early collaboration, accessible and responsive communication, support and learning, and opportunities for co-production (Cicely Saunders Institute of Palliative Care, Policy &amp; Rehabilitation, 2021, p. 3).</w:t>
      </w:r>
    </w:p>
    <w:p w14:paraId="131A74EB" w14:textId="77777777" w:rsidR="002D7535" w:rsidRPr="002D7535" w:rsidRDefault="002D7535" w:rsidP="002D7535">
      <w:pPr>
        <w:tabs>
          <w:tab w:val="left" w:pos="709"/>
        </w:tabs>
        <w:autoSpaceDE w:val="0"/>
        <w:autoSpaceDN w:val="0"/>
        <w:adjustRightInd w:val="0"/>
        <w:spacing w:after="0" w:line="240" w:lineRule="auto"/>
        <w:rPr>
          <w:rFonts w:cstheme="minorHAnsi"/>
          <w:color w:val="000000"/>
          <w:sz w:val="24"/>
          <w:szCs w:val="24"/>
        </w:rPr>
      </w:pPr>
    </w:p>
    <w:p w14:paraId="79041AAF" w14:textId="77777777" w:rsidR="002D7535" w:rsidRPr="002D7535" w:rsidRDefault="002D7535" w:rsidP="002D7535">
      <w:pPr>
        <w:numPr>
          <w:ilvl w:val="0"/>
          <w:numId w:val="57"/>
        </w:numPr>
        <w:spacing w:after="0" w:line="240" w:lineRule="auto"/>
        <w:ind w:left="1134" w:hanging="425"/>
        <w:contextualSpacing/>
        <w:rPr>
          <w:rFonts w:cstheme="minorHAnsi"/>
          <w:b/>
          <w:bCs/>
          <w:sz w:val="24"/>
          <w:szCs w:val="24"/>
        </w:rPr>
      </w:pPr>
      <w:r w:rsidRPr="002D7535">
        <w:rPr>
          <w:rFonts w:cstheme="minorHAnsi"/>
          <w:b/>
          <w:bCs/>
          <w:sz w:val="24"/>
          <w:szCs w:val="24"/>
        </w:rPr>
        <w:t xml:space="preserve">We are inclusive. </w:t>
      </w:r>
      <w:r w:rsidRPr="002D7535">
        <w:rPr>
          <w:rFonts w:cstheme="minorHAnsi"/>
          <w:sz w:val="24"/>
          <w:szCs w:val="24"/>
        </w:rPr>
        <w:t>We believe that everyone counts, and this includes the people who are the focus of our research. We welcome and encourage people from all walks of life to get involved in research.</w:t>
      </w:r>
    </w:p>
    <w:p w14:paraId="2D809812" w14:textId="77777777" w:rsidR="002D7535" w:rsidRPr="002D7535" w:rsidRDefault="002D7535" w:rsidP="002D7535">
      <w:pPr>
        <w:numPr>
          <w:ilvl w:val="0"/>
          <w:numId w:val="57"/>
        </w:numPr>
        <w:spacing w:after="0" w:line="240" w:lineRule="auto"/>
        <w:ind w:left="1134" w:hanging="425"/>
        <w:contextualSpacing/>
        <w:rPr>
          <w:rFonts w:cstheme="minorHAnsi"/>
          <w:sz w:val="24"/>
          <w:szCs w:val="24"/>
        </w:rPr>
      </w:pPr>
      <w:r w:rsidRPr="002D7535">
        <w:rPr>
          <w:rFonts w:cstheme="minorHAnsi"/>
          <w:b/>
          <w:bCs/>
          <w:sz w:val="24"/>
          <w:szCs w:val="24"/>
        </w:rPr>
        <w:t xml:space="preserve">We are empowering. </w:t>
      </w:r>
      <w:r w:rsidRPr="002D7535">
        <w:rPr>
          <w:rFonts w:cstheme="minorHAnsi"/>
          <w:sz w:val="24"/>
          <w:szCs w:val="24"/>
        </w:rPr>
        <w:t>We work in a respectful and collaborative way that enables people to share their knowledge and experiences, and have a meaningful voice in our research.</w:t>
      </w:r>
    </w:p>
    <w:p w14:paraId="3956C4FA" w14:textId="77777777" w:rsidR="002D7535" w:rsidRPr="002D7535" w:rsidRDefault="002D7535" w:rsidP="002D7535">
      <w:pPr>
        <w:numPr>
          <w:ilvl w:val="0"/>
          <w:numId w:val="57"/>
        </w:numPr>
        <w:spacing w:after="0" w:line="240" w:lineRule="auto"/>
        <w:ind w:left="1134" w:hanging="425"/>
        <w:contextualSpacing/>
        <w:rPr>
          <w:rFonts w:cstheme="minorHAnsi"/>
          <w:sz w:val="24"/>
          <w:szCs w:val="24"/>
        </w:rPr>
      </w:pPr>
      <w:r w:rsidRPr="002D7535">
        <w:rPr>
          <w:rFonts w:cstheme="minorHAnsi"/>
          <w:b/>
          <w:bCs/>
          <w:sz w:val="24"/>
          <w:szCs w:val="24"/>
        </w:rPr>
        <w:t xml:space="preserve">We are progressive. </w:t>
      </w:r>
      <w:r w:rsidRPr="002D7535">
        <w:rPr>
          <w:rFonts w:cstheme="minorHAnsi"/>
          <w:sz w:val="24"/>
          <w:szCs w:val="24"/>
        </w:rPr>
        <w:t xml:space="preserve">We involve people to help us focus on the benefits of our research for our communities, and carry out our research in an open, transparent, and ethical way </w:t>
      </w:r>
      <w:bookmarkStart w:id="367" w:name="_Hlk136687835"/>
      <w:r w:rsidRPr="002D7535">
        <w:rPr>
          <w:rFonts w:cstheme="minorHAnsi"/>
          <w:sz w:val="24"/>
          <w:szCs w:val="24"/>
        </w:rPr>
        <w:t>(Institute for Clinical and Applied Health Research, 2022, p. 2).</w:t>
      </w:r>
      <w:bookmarkEnd w:id="367"/>
    </w:p>
    <w:p w14:paraId="50CF8DE0" w14:textId="77777777" w:rsidR="002D7535" w:rsidRPr="002D7535" w:rsidRDefault="002D7535" w:rsidP="002D7535">
      <w:pPr>
        <w:spacing w:after="0" w:line="240" w:lineRule="auto"/>
        <w:rPr>
          <w:rFonts w:cstheme="minorHAnsi"/>
          <w:b/>
          <w:bCs/>
          <w:sz w:val="24"/>
          <w:szCs w:val="24"/>
        </w:rPr>
      </w:pPr>
    </w:p>
    <w:p w14:paraId="4582A929"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These values and principles didn’t exist in isolation and many participants discussed the relationship of these values to those elsewhere within the centres or within palliative care more widely. The coordinator within one site had taken the values and principles from the wider university and adapted them to describe what they meant with specific regard to involvement. Other participants also believed that the values and principles for involvement were relevant to the centre more broadly:</w:t>
      </w:r>
    </w:p>
    <w:p w14:paraId="40A05B1E" w14:textId="77777777" w:rsidR="002D7535" w:rsidRPr="002D7535" w:rsidRDefault="002D7535" w:rsidP="002D7535">
      <w:pPr>
        <w:spacing w:after="0" w:line="240" w:lineRule="auto"/>
        <w:rPr>
          <w:rFonts w:cstheme="minorHAnsi"/>
          <w:sz w:val="24"/>
          <w:szCs w:val="24"/>
          <w:lang w:eastAsia="en-GB"/>
        </w:rPr>
      </w:pPr>
    </w:p>
    <w:p w14:paraId="62D463D7"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rPr>
        <w:t>I do think it’s like you could almost look on it as a thermometer, couldn’t you? If you have a true and genuine respect and commitment to PPI, involvement, then that should be seen in all other aspects of the centre’s work. That’s the way you treat people, then why should your PPI people or your staff be any different? (academic/clinician, 6)</w:t>
      </w:r>
    </w:p>
    <w:p w14:paraId="09071610" w14:textId="77777777" w:rsidR="002D7535" w:rsidRPr="002D7535" w:rsidRDefault="002D7535" w:rsidP="002D7535">
      <w:pPr>
        <w:spacing w:after="0" w:line="240" w:lineRule="auto"/>
        <w:rPr>
          <w:rFonts w:cstheme="minorHAnsi"/>
          <w:sz w:val="24"/>
          <w:szCs w:val="24"/>
          <w:lang w:eastAsia="en-GB"/>
        </w:rPr>
      </w:pPr>
    </w:p>
    <w:p w14:paraId="6FE606F4" w14:textId="77777777" w:rsidR="002D7535" w:rsidRPr="002D7535" w:rsidRDefault="002D7535" w:rsidP="002D7535">
      <w:pPr>
        <w:spacing w:after="0" w:line="240" w:lineRule="auto"/>
        <w:rPr>
          <w:rFonts w:cstheme="minorHAnsi"/>
          <w:sz w:val="24"/>
          <w:szCs w:val="24"/>
        </w:rPr>
      </w:pPr>
      <w:r w:rsidRPr="002D7535">
        <w:rPr>
          <w:rFonts w:cstheme="minorHAnsi"/>
          <w:sz w:val="24"/>
          <w:szCs w:val="24"/>
          <w:lang w:eastAsia="en-GB"/>
        </w:rPr>
        <w:t xml:space="preserve">Several participants also discussed how the </w:t>
      </w:r>
      <w:r w:rsidRPr="002D7535">
        <w:rPr>
          <w:rFonts w:cstheme="minorHAnsi"/>
          <w:sz w:val="24"/>
          <w:szCs w:val="24"/>
        </w:rPr>
        <w:t xml:space="preserve">values of involvement were implicit within the values of palliative care. </w:t>
      </w:r>
    </w:p>
    <w:p w14:paraId="66A59FBF" w14:textId="77777777" w:rsidR="002D7535" w:rsidRPr="002D7535" w:rsidRDefault="002D7535" w:rsidP="002D7535">
      <w:pPr>
        <w:spacing w:after="0" w:line="240" w:lineRule="auto"/>
        <w:rPr>
          <w:rFonts w:cstheme="minorHAnsi"/>
          <w:sz w:val="24"/>
          <w:szCs w:val="24"/>
        </w:rPr>
      </w:pPr>
    </w:p>
    <w:p w14:paraId="7AEE4BCF"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The other thing I think which is, it’s not saying it’s not true outside of palliative care as such, but I think there's something about the philosophy of what we talk about in palliative care, you know, research and practices, this idea of having patients and families at the centre of what we do. It’s a core philosophy we see in our disciplines. I think that that probably helps as well. (academic, 13)</w:t>
      </w:r>
    </w:p>
    <w:p w14:paraId="22DF33D8" w14:textId="77777777" w:rsidR="002D7535" w:rsidRPr="002D7535" w:rsidRDefault="002D7535" w:rsidP="002D7535">
      <w:pPr>
        <w:spacing w:after="0" w:line="240" w:lineRule="auto"/>
        <w:rPr>
          <w:rFonts w:ascii="Calibri" w:hAnsi="Calibri" w:cs="Calibri"/>
          <w:sz w:val="24"/>
          <w:szCs w:val="24"/>
        </w:rPr>
      </w:pPr>
    </w:p>
    <w:p w14:paraId="67D4B1D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few participants believed that the values and principles relevant in palliative care research were similar to those in any other area of health and social care research:</w:t>
      </w:r>
    </w:p>
    <w:p w14:paraId="65B6A2A6" w14:textId="77777777" w:rsidR="002D7535" w:rsidRPr="002D7535" w:rsidRDefault="002D7535" w:rsidP="002D7535">
      <w:pPr>
        <w:spacing w:after="0" w:line="240" w:lineRule="auto"/>
        <w:rPr>
          <w:rFonts w:cstheme="minorHAnsi"/>
          <w:sz w:val="24"/>
          <w:szCs w:val="24"/>
        </w:rPr>
      </w:pPr>
    </w:p>
    <w:p w14:paraId="2A8AA09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lastRenderedPageBreak/>
        <w:t>The issues are much more generic. It’s about respect, sensitivity, providing space for people, working collaboratively so that there's space and time within sessions, within all that engagement, erm, to acknowledge that there's going to be a real diversity of experiences. Erm, to recognise the role of, er, power and how, you know, there may be systematic differences, erm, according to people’s gender or socio-economic group or their ethnicity that may impact on their experience. I think cut across society whichever area of health or social care, er, you're talking about. (academic/ex-clinician, 3)</w:t>
      </w:r>
    </w:p>
    <w:p w14:paraId="233F4BA6" w14:textId="77777777" w:rsidR="002D7535" w:rsidRPr="002D7535" w:rsidRDefault="002D7535" w:rsidP="002D7535">
      <w:pPr>
        <w:spacing w:after="0" w:line="240" w:lineRule="auto"/>
        <w:rPr>
          <w:rFonts w:cstheme="minorHAnsi"/>
          <w:sz w:val="24"/>
          <w:szCs w:val="24"/>
        </w:rPr>
      </w:pPr>
    </w:p>
    <w:p w14:paraId="4E45D8C6" w14:textId="0EC61BE2" w:rsidR="002D7535" w:rsidRPr="002D7535" w:rsidRDefault="00D03049" w:rsidP="002D7535">
      <w:pPr>
        <w:spacing w:after="0" w:line="240" w:lineRule="auto"/>
        <w:rPr>
          <w:rFonts w:cstheme="minorHAnsi"/>
          <w:b/>
          <w:bCs/>
          <w:sz w:val="24"/>
          <w:szCs w:val="24"/>
        </w:rPr>
      </w:pPr>
      <w:bookmarkStart w:id="368" w:name="Power722"/>
      <w:bookmarkEnd w:id="368"/>
      <w:r>
        <w:rPr>
          <w:rFonts w:cstheme="minorHAnsi"/>
          <w:b/>
          <w:bCs/>
          <w:sz w:val="24"/>
          <w:szCs w:val="24"/>
        </w:rPr>
        <w:t xml:space="preserve">7.2.2 </w:t>
      </w:r>
      <w:r w:rsidR="002D7535" w:rsidRPr="002D7535">
        <w:rPr>
          <w:rFonts w:cstheme="minorHAnsi"/>
          <w:b/>
          <w:bCs/>
          <w:sz w:val="24"/>
          <w:szCs w:val="24"/>
        </w:rPr>
        <w:t>Power</w:t>
      </w:r>
    </w:p>
    <w:p w14:paraId="689A09FB" w14:textId="77777777" w:rsidR="002D7535" w:rsidRPr="002D7535" w:rsidRDefault="002D7535" w:rsidP="002D7535">
      <w:pPr>
        <w:spacing w:after="0" w:line="240" w:lineRule="auto"/>
        <w:rPr>
          <w:rFonts w:cstheme="minorHAnsi"/>
          <w:sz w:val="24"/>
          <w:szCs w:val="24"/>
        </w:rPr>
      </w:pPr>
    </w:p>
    <w:p w14:paraId="787DCB2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ower was mentioned by many participants and was thought to be particularly relevant in this setting. Several barriers were cited including hierarchical staffing structures, working conditions and bureaucracy. In fact, in academia, this value was thought to have the most impact:</w:t>
      </w:r>
    </w:p>
    <w:p w14:paraId="0CE7A9BB" w14:textId="77777777" w:rsidR="002D7535" w:rsidRPr="002D7535" w:rsidRDefault="002D7535" w:rsidP="002D7535">
      <w:pPr>
        <w:spacing w:after="0" w:line="240" w:lineRule="auto"/>
        <w:rPr>
          <w:rFonts w:cstheme="minorHAnsi"/>
          <w:sz w:val="24"/>
          <w:szCs w:val="24"/>
        </w:rPr>
      </w:pPr>
    </w:p>
    <w:p w14:paraId="2E672980"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lang w:eastAsia="en-GB"/>
        </w:rPr>
        <w:t>Power is still held by us, it’s definitely clearly still held by the researchers, by the research institute. The degree that we let that go is up to us (laughs) so the power doesn’t sit with the people that are involved…So the research agenda is set by us, how we involve people is decided by us, who we involve is, well, I suppose that’s kind of decided by us as well really isn’t it? (coordinator, 17)</w:t>
      </w:r>
    </w:p>
    <w:p w14:paraId="46AFE0AD" w14:textId="77777777" w:rsidR="002D7535" w:rsidRPr="002D7535" w:rsidRDefault="002D7535" w:rsidP="002D7535">
      <w:pPr>
        <w:spacing w:after="0" w:line="240" w:lineRule="auto"/>
        <w:rPr>
          <w:rFonts w:cstheme="minorHAnsi"/>
          <w:sz w:val="24"/>
          <w:szCs w:val="24"/>
        </w:rPr>
      </w:pPr>
    </w:p>
    <w:p w14:paraId="644B2A2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Different involvement approaches were discussed, for example, co-production, which it was felt had the potential to radically change the power dynamic between public members and academics. However, some felt that there were additional challenges related to power in this setting when more collaborative approaches were used, for example those related to independence:</w:t>
      </w:r>
    </w:p>
    <w:p w14:paraId="329C39A9" w14:textId="77777777" w:rsidR="002D7535" w:rsidRPr="002D7535" w:rsidRDefault="002D7535" w:rsidP="002D7535">
      <w:pPr>
        <w:spacing w:after="0" w:line="240" w:lineRule="auto"/>
        <w:rPr>
          <w:rFonts w:cstheme="minorHAnsi"/>
          <w:sz w:val="24"/>
          <w:szCs w:val="24"/>
        </w:rPr>
      </w:pPr>
    </w:p>
    <w:p w14:paraId="2E5CE409"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lang w:eastAsia="en-GB"/>
        </w:rPr>
        <w:t>There are always kind of power imbalances with the fact that, you know, we’re being paid to do our roles as researchers and have to fulfil certain sorts of things in our research roles. And as much as we are kind of striving for kind of co-productive work and things like that, kind of practically, unless you have someone who’s employed as like a lived experience researcher which then comes with its own issues about not being as independent and stuff like that, I think it can be, it’s really challenging to have a true sharing of power when you’ve got one person who’s employed full time. (academic, 13)</w:t>
      </w:r>
    </w:p>
    <w:p w14:paraId="3CA4E65E" w14:textId="77777777" w:rsidR="002D7535" w:rsidRPr="002D7535" w:rsidRDefault="002D7535" w:rsidP="002D7535">
      <w:pPr>
        <w:spacing w:after="0" w:line="240" w:lineRule="auto"/>
        <w:rPr>
          <w:rFonts w:cstheme="minorHAnsi"/>
          <w:sz w:val="24"/>
          <w:szCs w:val="24"/>
        </w:rPr>
      </w:pPr>
    </w:p>
    <w:p w14:paraId="1D26675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ower imbalances were also more significant to other involvement approaches, for example, the composition of groups was important.</w:t>
      </w:r>
      <w:r w:rsidRPr="002D7535">
        <w:rPr>
          <w:rFonts w:cstheme="minorHAnsi"/>
          <w:sz w:val="24"/>
          <w:szCs w:val="24"/>
          <w:lang w:eastAsia="en-GB"/>
        </w:rPr>
        <w:t xml:space="preserve"> An example was given of a patient advisory group, which was comprised of more academics than patients, leading immediately to an imbalance of power. </w:t>
      </w:r>
      <w:r w:rsidRPr="002D7535">
        <w:rPr>
          <w:rFonts w:cstheme="minorHAnsi"/>
          <w:sz w:val="24"/>
          <w:szCs w:val="24"/>
        </w:rPr>
        <w:t>Sometimes groups had been established where issues of power had been considered from the outset and a greater ownership of the group was encouraged:</w:t>
      </w:r>
    </w:p>
    <w:p w14:paraId="65580BA3" w14:textId="77777777" w:rsidR="002D7535" w:rsidRPr="002D7535" w:rsidRDefault="002D7535" w:rsidP="002D7535">
      <w:pPr>
        <w:spacing w:after="0" w:line="240" w:lineRule="auto"/>
        <w:rPr>
          <w:rFonts w:cstheme="minorHAnsi"/>
          <w:sz w:val="24"/>
          <w:szCs w:val="24"/>
        </w:rPr>
      </w:pPr>
    </w:p>
    <w:p w14:paraId="7DC35689"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But because we had set it up that they [public members] would think in that way, I think that made it, gave them permission to say that, you know, that it was their group as well as our group and actually that was what they thought and they were happy to say that to us. (academic/clinician, 19)</w:t>
      </w:r>
    </w:p>
    <w:p w14:paraId="49DBBC4E" w14:textId="77777777" w:rsidR="002D7535" w:rsidRPr="002D7535" w:rsidRDefault="002D7535" w:rsidP="002D7535">
      <w:pPr>
        <w:spacing w:after="0" w:line="240" w:lineRule="auto"/>
        <w:rPr>
          <w:rFonts w:cstheme="minorHAnsi"/>
          <w:sz w:val="24"/>
          <w:szCs w:val="24"/>
          <w:lang w:eastAsia="en-GB"/>
        </w:rPr>
      </w:pPr>
    </w:p>
    <w:p w14:paraId="0DD3E3F7"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 xml:space="preserve">It was suggested it could be useful to </w:t>
      </w:r>
      <w:r w:rsidRPr="002D7535">
        <w:rPr>
          <w:rFonts w:ascii="Calibri" w:hAnsi="Calibri" w:cs="Calibri"/>
          <w:sz w:val="24"/>
          <w:szCs w:val="24"/>
        </w:rPr>
        <w:t xml:space="preserve">ask those with the least power their viewpoints first, or public members before professionals, in order to address such challenges. </w:t>
      </w:r>
      <w:r w:rsidRPr="002D7535">
        <w:rPr>
          <w:rFonts w:cstheme="minorHAnsi"/>
          <w:sz w:val="24"/>
          <w:szCs w:val="24"/>
          <w:lang w:eastAsia="en-GB"/>
        </w:rPr>
        <w:t>Being the sole public member or having other more forthright members in groups, could also decrease people’s sense of power:</w:t>
      </w:r>
    </w:p>
    <w:p w14:paraId="14DD363A" w14:textId="77777777" w:rsidR="002D7535" w:rsidRPr="002D7535" w:rsidRDefault="002D7535" w:rsidP="002D7535">
      <w:pPr>
        <w:spacing w:after="0" w:line="240" w:lineRule="auto"/>
        <w:rPr>
          <w:rFonts w:cstheme="minorHAnsi"/>
          <w:sz w:val="24"/>
          <w:szCs w:val="24"/>
          <w:lang w:eastAsia="en-GB"/>
        </w:rPr>
      </w:pPr>
    </w:p>
    <w:p w14:paraId="05760B17"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lastRenderedPageBreak/>
        <w:t>I think there is a bit of group think though, I don't know, as I say, maybe I'm just not as assertive as I should be but, erm, if you feel that everyone else is, erm, ‘oh yeah, yeah, that’s a really good idea let’s do this’ erm, you sort of think well am I going to single myself out as being the, erm, wet blanket and start saying ‘well actually I think it’s a complete and utter waste of time’ (laughs). (carer/public member, 9b)</w:t>
      </w:r>
    </w:p>
    <w:p w14:paraId="1C9437CA" w14:textId="77777777" w:rsidR="002D7535" w:rsidRPr="002D7535" w:rsidRDefault="002D7535" w:rsidP="002D7535">
      <w:pPr>
        <w:spacing w:after="0" w:line="240" w:lineRule="auto"/>
        <w:rPr>
          <w:rFonts w:ascii="Calibri" w:hAnsi="Calibri" w:cs="Calibri"/>
          <w:sz w:val="24"/>
          <w:szCs w:val="24"/>
          <w:lang w:eastAsia="en-GB"/>
        </w:rPr>
      </w:pPr>
    </w:p>
    <w:p w14:paraId="7D2D1054"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rPr>
        <w:t xml:space="preserve">The confidence and assertiveness of public members was relevant. Some felt that </w:t>
      </w:r>
      <w:r w:rsidRPr="002D7535">
        <w:rPr>
          <w:rFonts w:cstheme="minorHAnsi"/>
          <w:sz w:val="24"/>
          <w:szCs w:val="24"/>
          <w:lang w:eastAsia="en-GB"/>
        </w:rPr>
        <w:t>those who were marginalised in some way could experience less power:</w:t>
      </w:r>
    </w:p>
    <w:p w14:paraId="44D85F73" w14:textId="77777777" w:rsidR="002D7535" w:rsidRPr="002D7535" w:rsidRDefault="002D7535" w:rsidP="002D7535">
      <w:pPr>
        <w:spacing w:after="0" w:line="240" w:lineRule="auto"/>
        <w:rPr>
          <w:rFonts w:cstheme="minorHAnsi"/>
          <w:sz w:val="24"/>
          <w:szCs w:val="24"/>
          <w:lang w:eastAsia="en-GB"/>
        </w:rPr>
      </w:pPr>
    </w:p>
    <w:p w14:paraId="3BD29F36"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rPr>
        <w:t>The people that we’re worried about are all those people who are just suffering in silence at home and it wouldn’t cross their mind to make a song and dance about it. [Partner] and I used to say, when we were going through this, you know, used to say ‘God, we’re so fortunate’ but imagine how it would be if we didn't both, you know, have a bit of agency, a bit of confidence and assertiveness and know our way around the system? And, of course, we’re in the minority aren’t we? Cos the majority of people don't, er, and it was hard enough for us so it’s even, well it’s hard to imagine how difficult it is for people. (carer, 7)</w:t>
      </w:r>
    </w:p>
    <w:p w14:paraId="1A32ABB1" w14:textId="77777777" w:rsidR="002D7535" w:rsidRPr="002D7535" w:rsidRDefault="002D7535" w:rsidP="002D7535">
      <w:pPr>
        <w:spacing w:after="0" w:line="240" w:lineRule="auto"/>
        <w:rPr>
          <w:rFonts w:cstheme="minorHAnsi"/>
          <w:sz w:val="24"/>
          <w:szCs w:val="24"/>
        </w:rPr>
      </w:pPr>
    </w:p>
    <w:p w14:paraId="24F16D4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academics felt that the principles and values necessary to address power issues, transform relationships and so on had been lost to some extent, leading to a possibility that this type of involvement could become tokenistic. Community development approaches were discussed in particular:</w:t>
      </w:r>
    </w:p>
    <w:p w14:paraId="5CFB3887" w14:textId="77777777" w:rsidR="002D7535" w:rsidRPr="002D7535" w:rsidRDefault="002D7535" w:rsidP="002D7535">
      <w:pPr>
        <w:spacing w:after="0" w:line="240" w:lineRule="auto"/>
        <w:rPr>
          <w:rFonts w:cstheme="minorHAnsi"/>
          <w:sz w:val="24"/>
          <w:szCs w:val="24"/>
        </w:rPr>
      </w:pPr>
    </w:p>
    <w:p w14:paraId="2CB4822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There's this sort of, erm, more sort of technocratic add-on additive approach (laughs), erm, which is a sort of national policy, erm, NIHR approach. They think it’s a good thing and they're not necessarily understanding that PPI, for me, has its roots in this sort of much more sharing power, transformative community development that goes back to the 70’s, which is more political and about advocating equal power…And I think the disability movement, I mean I think I I'm showing my age though (laughs), erm, you know, it was I think, it was more radical it’s got less I think, things have got less radical actually. (academic, 10b)</w:t>
      </w:r>
    </w:p>
    <w:p w14:paraId="23F2470C" w14:textId="77777777" w:rsidR="002D7535" w:rsidRPr="002D7535" w:rsidRDefault="002D7535" w:rsidP="002D7535">
      <w:pPr>
        <w:spacing w:after="0" w:line="240" w:lineRule="auto"/>
        <w:rPr>
          <w:rFonts w:cstheme="minorHAnsi"/>
          <w:sz w:val="24"/>
          <w:szCs w:val="24"/>
        </w:rPr>
      </w:pPr>
    </w:p>
    <w:p w14:paraId="209C5D45"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rPr>
        <w:t xml:space="preserve">Power was also discussed in relation to external organisations, including funders and also in other settings such as service provision. The training of professionals, in particular doctors, was also mentioned. It </w:t>
      </w:r>
      <w:r w:rsidRPr="002D7535">
        <w:rPr>
          <w:rFonts w:cstheme="minorHAnsi"/>
          <w:sz w:val="24"/>
          <w:szCs w:val="24"/>
          <w:lang w:eastAsia="en-GB"/>
        </w:rPr>
        <w:t>was felt that involvement could challenge the authority of professionals and their ways of working:</w:t>
      </w:r>
    </w:p>
    <w:p w14:paraId="29B2E59A" w14:textId="77777777" w:rsidR="002D7535" w:rsidRPr="002D7535" w:rsidRDefault="002D7535" w:rsidP="002D7535">
      <w:pPr>
        <w:spacing w:after="0" w:line="240" w:lineRule="auto"/>
        <w:rPr>
          <w:rFonts w:cstheme="minorHAnsi"/>
          <w:sz w:val="24"/>
          <w:szCs w:val="24"/>
          <w:lang w:eastAsia="en-GB"/>
        </w:rPr>
      </w:pPr>
    </w:p>
    <w:p w14:paraId="4F1F0E00"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mean my view is, it’s true in any health care setting actually, that there's patriarchal remnants of that anyway even if it’s not just like it used to be, erm, because it I mean I do think it’s part of the training as I say that doctors in particular have. Erm, I think it’s also not necessarily even conscious I mean it’s, erm, (pause) just a feeling that of course a trained professional will know better and their knowledge is more valuable than the knowledge of someone who has actually been living through something or their experience through, erm, you know, lived experience as it’s now called. (academic, 10b)</w:t>
      </w:r>
    </w:p>
    <w:p w14:paraId="7568F3A8" w14:textId="77777777" w:rsidR="002D7535" w:rsidRPr="002D7535" w:rsidRDefault="002D7535" w:rsidP="002D7535">
      <w:pPr>
        <w:spacing w:after="0" w:line="240" w:lineRule="auto"/>
        <w:rPr>
          <w:rFonts w:cstheme="minorHAnsi"/>
          <w:b/>
          <w:bCs/>
          <w:sz w:val="24"/>
          <w:szCs w:val="24"/>
          <w:lang w:eastAsia="en-GB"/>
        </w:rPr>
      </w:pPr>
    </w:p>
    <w:p w14:paraId="5658762E" w14:textId="0F20C792" w:rsidR="002D7535" w:rsidRPr="002D7535" w:rsidRDefault="00D03049" w:rsidP="002D7535">
      <w:pPr>
        <w:spacing w:after="0" w:line="240" w:lineRule="auto"/>
        <w:rPr>
          <w:rFonts w:cstheme="minorHAnsi"/>
          <w:b/>
          <w:bCs/>
          <w:sz w:val="24"/>
          <w:szCs w:val="24"/>
          <w:lang w:eastAsia="en-GB"/>
        </w:rPr>
      </w:pPr>
      <w:bookmarkStart w:id="369" w:name="Valuing723"/>
      <w:bookmarkEnd w:id="369"/>
      <w:r>
        <w:rPr>
          <w:rFonts w:cstheme="minorHAnsi"/>
          <w:b/>
          <w:bCs/>
          <w:sz w:val="24"/>
          <w:szCs w:val="24"/>
          <w:lang w:eastAsia="en-GB"/>
        </w:rPr>
        <w:t xml:space="preserve">7.2.3 </w:t>
      </w:r>
      <w:r w:rsidR="002D7535" w:rsidRPr="002D7535">
        <w:rPr>
          <w:rFonts w:cstheme="minorHAnsi"/>
          <w:b/>
          <w:bCs/>
          <w:sz w:val="24"/>
          <w:szCs w:val="24"/>
          <w:lang w:eastAsia="en-GB"/>
        </w:rPr>
        <w:t>Valuing people</w:t>
      </w:r>
    </w:p>
    <w:p w14:paraId="1ABAB02F" w14:textId="77777777" w:rsidR="002D7535" w:rsidRPr="002D7535" w:rsidRDefault="002D7535" w:rsidP="002D7535">
      <w:pPr>
        <w:spacing w:after="0" w:line="240" w:lineRule="auto"/>
        <w:rPr>
          <w:rFonts w:cstheme="minorHAnsi"/>
          <w:sz w:val="24"/>
          <w:szCs w:val="24"/>
          <w:lang w:eastAsia="en-GB"/>
        </w:rPr>
      </w:pPr>
    </w:p>
    <w:p w14:paraId="0705BD04"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It was important to ensure public members felt valued for their involvement:</w:t>
      </w:r>
    </w:p>
    <w:p w14:paraId="0230EFF0" w14:textId="77777777" w:rsidR="002D7535" w:rsidRPr="002D7535" w:rsidRDefault="002D7535" w:rsidP="002D7535">
      <w:pPr>
        <w:spacing w:after="0" w:line="240" w:lineRule="auto"/>
        <w:rPr>
          <w:rFonts w:cstheme="minorHAnsi"/>
          <w:sz w:val="24"/>
          <w:szCs w:val="24"/>
          <w:lang w:eastAsia="en-GB"/>
        </w:rPr>
      </w:pPr>
    </w:p>
    <w:p w14:paraId="2A71877B"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lastRenderedPageBreak/>
        <w:t>I feel like the people involved in PPI on a day to day have a real vested interest in the people that are involved. And I think it is kind of like, we have this innate interest in people or an innate interest in PPI and can really see the value of it and that value includes ensuring that the PPI members feel like they're valued. Erm, so I think sort of our communication and ensuring that people are well and are looked after and are feeling like they’ve been heard as well, I think in meetings. (academic, 2)</w:t>
      </w:r>
    </w:p>
    <w:p w14:paraId="6067437D" w14:textId="77777777" w:rsidR="002D7535" w:rsidRPr="002D7535" w:rsidRDefault="002D7535" w:rsidP="002D7535">
      <w:pPr>
        <w:spacing w:after="0" w:line="240" w:lineRule="auto"/>
        <w:rPr>
          <w:rFonts w:ascii="Calibri" w:hAnsi="Calibri" w:cs="Calibri"/>
        </w:rPr>
      </w:pPr>
    </w:p>
    <w:p w14:paraId="74950007"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Public members from both sites echoed this – it was both a motivating factor for their involvement and had a positive impact on them:</w:t>
      </w:r>
    </w:p>
    <w:p w14:paraId="132F02C8" w14:textId="77777777" w:rsidR="002D7535" w:rsidRPr="002D7535" w:rsidRDefault="002D7535" w:rsidP="002D7535">
      <w:pPr>
        <w:spacing w:after="0" w:line="240" w:lineRule="auto"/>
        <w:rPr>
          <w:rFonts w:ascii="Calibri" w:hAnsi="Calibri" w:cs="Calibri"/>
          <w:sz w:val="24"/>
          <w:szCs w:val="24"/>
        </w:rPr>
      </w:pPr>
    </w:p>
    <w:p w14:paraId="0D8A7E6A"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rPr>
        <w:t>They seem to put a value on us and that makes us as PPI people think ‘oh, I'm not a waste of space’, you know, I might feel terrible and that, but I sit up a bit straighter and, erm, pull my shoulders back and think ‘oh, I'm not frightened of saying it because it’s authentic’. (patient, 1c)</w:t>
      </w:r>
    </w:p>
    <w:p w14:paraId="15204E20" w14:textId="77777777" w:rsidR="002D7535" w:rsidRPr="002D7535" w:rsidRDefault="002D7535" w:rsidP="002D7535">
      <w:pPr>
        <w:spacing w:after="0" w:line="240" w:lineRule="auto"/>
        <w:rPr>
          <w:rFonts w:cstheme="minorHAnsi"/>
          <w:sz w:val="24"/>
          <w:szCs w:val="24"/>
        </w:rPr>
      </w:pPr>
    </w:p>
    <w:p w14:paraId="1361DC26"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 xml:space="preserve">Different examples were provided </w:t>
      </w:r>
      <w:r w:rsidRPr="002D7535">
        <w:rPr>
          <w:rFonts w:ascii="Calibri" w:hAnsi="Calibri" w:cs="Calibri"/>
          <w:sz w:val="24"/>
          <w:szCs w:val="24"/>
        </w:rPr>
        <w:t>of what made public members felt valued, for example practical actions such as financial remuneration or considering access and support requirements. Sometimes public members simply just appreciated being thanked:</w:t>
      </w:r>
    </w:p>
    <w:p w14:paraId="2C474BF6" w14:textId="77777777" w:rsidR="002D7535" w:rsidRPr="002D7535" w:rsidRDefault="002D7535" w:rsidP="002D7535">
      <w:pPr>
        <w:spacing w:after="0" w:line="240" w:lineRule="auto"/>
        <w:rPr>
          <w:rFonts w:ascii="Calibri" w:hAnsi="Calibri" w:cs="Calibri"/>
          <w:sz w:val="24"/>
          <w:szCs w:val="24"/>
        </w:rPr>
      </w:pPr>
    </w:p>
    <w:p w14:paraId="4639F20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They're great and I smile because I've never been used to so much praise and positive feedback and strokes, er, you know, my input, erm, has always been welcomed and received with huge gratitude, erm, so I genuinely, I've found it really positive. (carer, 7)</w:t>
      </w:r>
    </w:p>
    <w:p w14:paraId="3806282B" w14:textId="77777777" w:rsidR="002D7535" w:rsidRPr="002D7535" w:rsidRDefault="002D7535" w:rsidP="002D7535">
      <w:pPr>
        <w:spacing w:after="0" w:line="240" w:lineRule="auto"/>
        <w:rPr>
          <w:rFonts w:cstheme="minorHAnsi"/>
          <w:sz w:val="24"/>
          <w:szCs w:val="24"/>
        </w:rPr>
      </w:pPr>
    </w:p>
    <w:p w14:paraId="5F3FD39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academics, often those who also had clinical experience, made comparisons to palliative care service provision, notably the person-centred approach philosophy of palliative care which had similar values with regard to valuing people and placing them at the centre:</w:t>
      </w:r>
    </w:p>
    <w:p w14:paraId="2EA5E748" w14:textId="77777777" w:rsidR="002D7535" w:rsidRPr="002D7535" w:rsidRDefault="002D7535" w:rsidP="002D7535">
      <w:pPr>
        <w:spacing w:after="0" w:line="240" w:lineRule="auto"/>
        <w:rPr>
          <w:rFonts w:cstheme="minorHAnsi"/>
          <w:sz w:val="24"/>
          <w:szCs w:val="24"/>
        </w:rPr>
      </w:pPr>
    </w:p>
    <w:p w14:paraId="2DA6864E"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I do think there's probably something helpful about the culture of palliative care. It’s a field, it’s all about patient-centredness and person-centredness, and putting the person and their family at the centre of what we do. So, that probably helps in terms of when you're then thinking about our research and you're sort of thinking well we should probably apply that philosophy throughout what we’re doing, you know, it’s not just about the clinical care and it’s not just about, you know, this this trial we’re doing.  It’s about kind of all of the ways that we work. (academic, 13)</w:t>
      </w:r>
    </w:p>
    <w:p w14:paraId="687B2D4F" w14:textId="77777777" w:rsidR="002D7535" w:rsidRPr="002D7535" w:rsidRDefault="002D7535" w:rsidP="002D7535">
      <w:pPr>
        <w:spacing w:after="0" w:line="240" w:lineRule="auto"/>
        <w:rPr>
          <w:rFonts w:cstheme="minorHAnsi"/>
          <w:sz w:val="24"/>
          <w:szCs w:val="24"/>
        </w:rPr>
      </w:pPr>
    </w:p>
    <w:p w14:paraId="58861AC5" w14:textId="321880A1" w:rsidR="002D7535" w:rsidRPr="002D7535" w:rsidRDefault="00D03049" w:rsidP="002D7535">
      <w:pPr>
        <w:spacing w:after="0" w:line="240" w:lineRule="auto"/>
        <w:rPr>
          <w:rFonts w:cstheme="minorHAnsi"/>
          <w:b/>
          <w:bCs/>
          <w:sz w:val="24"/>
          <w:szCs w:val="24"/>
          <w:lang w:eastAsia="en-GB"/>
        </w:rPr>
      </w:pPr>
      <w:bookmarkStart w:id="370" w:name="Respect724"/>
      <w:bookmarkEnd w:id="370"/>
      <w:r>
        <w:rPr>
          <w:rFonts w:cstheme="minorHAnsi"/>
          <w:b/>
          <w:bCs/>
          <w:sz w:val="24"/>
          <w:szCs w:val="24"/>
          <w:lang w:eastAsia="en-GB"/>
        </w:rPr>
        <w:t xml:space="preserve">7.2.4 </w:t>
      </w:r>
      <w:r w:rsidR="002D7535" w:rsidRPr="002D7535">
        <w:rPr>
          <w:rFonts w:cstheme="minorHAnsi"/>
          <w:b/>
          <w:bCs/>
          <w:sz w:val="24"/>
          <w:szCs w:val="24"/>
          <w:lang w:eastAsia="en-GB"/>
        </w:rPr>
        <w:t>Respect</w:t>
      </w:r>
    </w:p>
    <w:p w14:paraId="2BBDE710" w14:textId="77777777" w:rsidR="002D7535" w:rsidRPr="002D7535" w:rsidRDefault="002D7535" w:rsidP="002D7535">
      <w:pPr>
        <w:spacing w:after="0" w:line="240" w:lineRule="auto"/>
        <w:rPr>
          <w:rFonts w:cstheme="minorHAnsi"/>
          <w:b/>
          <w:bCs/>
          <w:sz w:val="24"/>
          <w:szCs w:val="24"/>
          <w:lang w:eastAsia="en-GB"/>
        </w:rPr>
      </w:pPr>
    </w:p>
    <w:p w14:paraId="2F560F14"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Several participants mentioned respect. Public members said they felt respected when staff had listened to them and taken their suggestions seriously and with sincerity. An academic emphasised that respect meant treating people as adults not children, as: “an equal person around the table” (academic/clinician, 6), debating issues with public members and disagreeing with them as appropriate:</w:t>
      </w:r>
    </w:p>
    <w:p w14:paraId="138D49EF" w14:textId="77777777" w:rsidR="002D7535" w:rsidRPr="002D7535" w:rsidRDefault="002D7535" w:rsidP="002D7535">
      <w:pPr>
        <w:spacing w:after="0" w:line="240" w:lineRule="auto"/>
        <w:rPr>
          <w:rFonts w:cstheme="minorHAnsi"/>
          <w:sz w:val="24"/>
          <w:szCs w:val="24"/>
          <w:lang w:eastAsia="en-GB"/>
        </w:rPr>
      </w:pPr>
    </w:p>
    <w:p w14:paraId="2E5A1D3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Absolutely they [public members] need to be respected, but being respected means having your opinion taken seriously and entering in the debate in the discussion with you and actually having someone who might disagree with you. I think that can be done very respectfully and that’s part of respect because you're taking someone’s opinion, weighing it up and then coming back and saying ‘well, can we modify that, we can we look at that, I </w:t>
      </w:r>
      <w:r w:rsidRPr="002D7535">
        <w:rPr>
          <w:rFonts w:ascii="Calibri" w:hAnsi="Calibri" w:cs="Calibri"/>
          <w:sz w:val="24"/>
          <w:szCs w:val="24"/>
          <w:lang w:eastAsia="en-GB"/>
        </w:rPr>
        <w:lastRenderedPageBreak/>
        <w:t>don't agree with you on that’…And I would discuss and disagree with you as I would my peers because you sit at this table as one of my peers. (academic/clinician, 6)</w:t>
      </w:r>
    </w:p>
    <w:p w14:paraId="52203E3E" w14:textId="77777777" w:rsidR="002D7535" w:rsidRPr="002D7535" w:rsidRDefault="002D7535" w:rsidP="002D7535">
      <w:pPr>
        <w:spacing w:after="0" w:line="240" w:lineRule="auto"/>
        <w:rPr>
          <w:rFonts w:cstheme="minorHAnsi"/>
          <w:sz w:val="24"/>
          <w:szCs w:val="24"/>
          <w:lang w:eastAsia="en-GB"/>
        </w:rPr>
      </w:pPr>
    </w:p>
    <w:p w14:paraId="3A00BA3F"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Respect was thought to be mutual between academics and public members:</w:t>
      </w:r>
    </w:p>
    <w:p w14:paraId="48F5E80A" w14:textId="77777777" w:rsidR="002D7535" w:rsidRPr="002D7535" w:rsidRDefault="002D7535" w:rsidP="002D7535">
      <w:pPr>
        <w:spacing w:after="0" w:line="240" w:lineRule="auto"/>
        <w:rPr>
          <w:rFonts w:cstheme="minorHAnsi"/>
          <w:sz w:val="24"/>
          <w:szCs w:val="24"/>
          <w:lang w:eastAsia="en-GB"/>
        </w:rPr>
      </w:pPr>
    </w:p>
    <w:p w14:paraId="1CD3A9B7"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lang w:eastAsia="en-GB"/>
        </w:rPr>
        <w:t>I mean respect I think is a big one and that works both ways. It works for us as patients respecting the other patients’ view and also, you know, the researchers sometimes come in with a fixed idea and they need to listen to what the patient says. Now, you know, perfectly entitled to ignore it at the end of the day but if you don't listen in the first place, you don't know what you're ignoring and they just might have a really valid point. (patient/carer, 8)</w:t>
      </w:r>
    </w:p>
    <w:p w14:paraId="7F22A266" w14:textId="77777777" w:rsidR="002D7535" w:rsidRPr="002D7535" w:rsidRDefault="002D7535" w:rsidP="002D7535">
      <w:pPr>
        <w:spacing w:after="0" w:line="240" w:lineRule="auto"/>
        <w:rPr>
          <w:rFonts w:ascii="Calibri" w:hAnsi="Calibri" w:cs="Calibri"/>
          <w:sz w:val="24"/>
          <w:szCs w:val="24"/>
          <w:lang w:eastAsia="en-GB"/>
        </w:rPr>
      </w:pPr>
    </w:p>
    <w:p w14:paraId="6EBD29D9" w14:textId="12A3CBA2" w:rsidR="002D7535" w:rsidRPr="002D7535" w:rsidRDefault="00D03049" w:rsidP="002D7535">
      <w:pPr>
        <w:spacing w:after="0" w:line="240" w:lineRule="auto"/>
        <w:rPr>
          <w:rFonts w:cstheme="minorHAnsi"/>
          <w:b/>
          <w:bCs/>
          <w:sz w:val="24"/>
          <w:szCs w:val="24"/>
          <w:lang w:eastAsia="en-GB"/>
        </w:rPr>
      </w:pPr>
      <w:bookmarkStart w:id="371" w:name="Acceptance725"/>
      <w:bookmarkEnd w:id="371"/>
      <w:r>
        <w:rPr>
          <w:rFonts w:cstheme="minorHAnsi"/>
          <w:b/>
          <w:bCs/>
          <w:sz w:val="24"/>
          <w:szCs w:val="24"/>
          <w:lang w:eastAsia="en-GB"/>
        </w:rPr>
        <w:t xml:space="preserve">7.2.5 </w:t>
      </w:r>
      <w:r w:rsidR="002D7535" w:rsidRPr="002D7535">
        <w:rPr>
          <w:rFonts w:cstheme="minorHAnsi"/>
          <w:b/>
          <w:bCs/>
          <w:sz w:val="24"/>
          <w:szCs w:val="24"/>
          <w:lang w:eastAsia="en-GB"/>
        </w:rPr>
        <w:t>Acceptance</w:t>
      </w:r>
    </w:p>
    <w:p w14:paraId="69FB6157" w14:textId="77777777" w:rsidR="002D7535" w:rsidRPr="002D7535" w:rsidRDefault="002D7535" w:rsidP="002D7535">
      <w:pPr>
        <w:spacing w:after="0" w:line="240" w:lineRule="auto"/>
        <w:rPr>
          <w:rFonts w:cstheme="minorHAnsi"/>
          <w:b/>
          <w:bCs/>
          <w:sz w:val="24"/>
          <w:szCs w:val="24"/>
          <w:lang w:eastAsia="en-GB"/>
        </w:rPr>
      </w:pPr>
    </w:p>
    <w:p w14:paraId="6BD23C04"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Acceptance was related to respect. Public members described how they felt both understood and accepted by others in a number of ways. For example, when expressing emotions:</w:t>
      </w:r>
    </w:p>
    <w:p w14:paraId="7B55577E" w14:textId="77777777" w:rsidR="002D7535" w:rsidRPr="002D7535" w:rsidRDefault="002D7535" w:rsidP="002D7535">
      <w:pPr>
        <w:spacing w:after="0" w:line="240" w:lineRule="auto"/>
        <w:rPr>
          <w:rFonts w:cstheme="minorHAnsi"/>
          <w:sz w:val="24"/>
          <w:szCs w:val="24"/>
          <w:lang w:eastAsia="en-GB"/>
        </w:rPr>
      </w:pPr>
    </w:p>
    <w:p w14:paraId="140A684C"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rPr>
        <w:t>Yeah I just cried, you know, because it was, I mean I think they were expecting it probably that some people would cry. You know, it was quite emotionally whatever you know…</w:t>
      </w:r>
      <w:r w:rsidRPr="002D7535">
        <w:rPr>
          <w:rFonts w:ascii="Calibri" w:hAnsi="Calibri" w:cs="Calibri"/>
          <w:sz w:val="24"/>
          <w:szCs w:val="24"/>
          <w:lang w:eastAsia="en-GB"/>
        </w:rPr>
        <w:t>they said ‘we are now finished and are there any final questions?’ and I stuck my hand up and I said ‘yes’ erm, and I cried actually in the end, erm, I said, you know, ‘I just want, I don’t want to make a comment or anything but I just want to thank Professor [name] for this work’…And Professor [name] said that if there are other meetings relating to their work they will include me in that work, you know, and I was very grateful for that actually. (patient/carer, 5)</w:t>
      </w:r>
    </w:p>
    <w:p w14:paraId="6E4FF842" w14:textId="77777777" w:rsidR="002D7535" w:rsidRPr="002D7535" w:rsidRDefault="002D7535" w:rsidP="002D7535">
      <w:pPr>
        <w:spacing w:after="0" w:line="240" w:lineRule="auto"/>
        <w:rPr>
          <w:rFonts w:cstheme="minorHAnsi"/>
          <w:sz w:val="24"/>
          <w:szCs w:val="24"/>
          <w:lang w:eastAsia="en-GB"/>
        </w:rPr>
      </w:pPr>
    </w:p>
    <w:p w14:paraId="0CF3F537"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Both staff and public members realised they had to be prepared for such eventualities in this area of research:</w:t>
      </w:r>
    </w:p>
    <w:p w14:paraId="0612EE90" w14:textId="77777777" w:rsidR="002D7535" w:rsidRPr="002D7535" w:rsidRDefault="002D7535" w:rsidP="002D7535">
      <w:pPr>
        <w:spacing w:after="0" w:line="240" w:lineRule="auto"/>
        <w:rPr>
          <w:rFonts w:cstheme="minorHAnsi"/>
          <w:sz w:val="24"/>
          <w:szCs w:val="24"/>
          <w:lang w:eastAsia="en-GB"/>
        </w:rPr>
      </w:pPr>
    </w:p>
    <w:p w14:paraId="1F56CAE7"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Sometimes meetings can get very emotional so we had one chap who lost his wife and when he was talking he was crying most of the time and so you also have to be prepared for that. But, you know, sometimes you might say something and it might trigger something off in somebody else’s mind. So, there's all these different things that we need to consider, erm, that’s different from other forms of research. (patient/carer, 1a)</w:t>
      </w:r>
    </w:p>
    <w:p w14:paraId="5FB2C96C" w14:textId="77777777" w:rsidR="002D7535" w:rsidRPr="002D7535" w:rsidRDefault="002D7535" w:rsidP="002D7535">
      <w:pPr>
        <w:spacing w:after="0" w:line="240" w:lineRule="auto"/>
        <w:ind w:left="720"/>
        <w:rPr>
          <w:rFonts w:ascii="Calibri" w:hAnsi="Calibri" w:cs="Calibri"/>
          <w:sz w:val="24"/>
          <w:szCs w:val="24"/>
          <w:lang w:eastAsia="en-GB"/>
        </w:rPr>
      </w:pPr>
    </w:p>
    <w:p w14:paraId="68E61557"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lang w:eastAsia="en-GB"/>
        </w:rPr>
        <w:t>Yeah I agree with what [public member] says I think in the context. You know, mental health, which I'm involved in and also palliative care, they are very, I mean illness as a whole, it is a very emotive subject, it can involve an awful lot of physical and emotional suffering. Erm, and it’s not just the illness itself it’s patients’ and carers’ experiences of how they’ve been treated. (patient, 1b)</w:t>
      </w:r>
    </w:p>
    <w:p w14:paraId="5DCD9407" w14:textId="77777777" w:rsidR="002D7535" w:rsidRPr="002D7535" w:rsidRDefault="002D7535" w:rsidP="002D7535">
      <w:pPr>
        <w:spacing w:after="0" w:line="240" w:lineRule="auto"/>
        <w:rPr>
          <w:rFonts w:cstheme="minorHAnsi"/>
          <w:sz w:val="24"/>
          <w:szCs w:val="24"/>
          <w:lang w:eastAsia="en-GB"/>
        </w:rPr>
      </w:pPr>
    </w:p>
    <w:p w14:paraId="32B4C030"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Staff in both sites were very aware of the difficulties that public members could experience, and had put different support and management mechanisms in place that showed understanding and acceptance:</w:t>
      </w:r>
    </w:p>
    <w:p w14:paraId="5B3DBDA3" w14:textId="77777777" w:rsidR="002D7535" w:rsidRPr="002D7535" w:rsidRDefault="002D7535" w:rsidP="002D7535">
      <w:pPr>
        <w:spacing w:after="0" w:line="240" w:lineRule="auto"/>
        <w:rPr>
          <w:rFonts w:cstheme="minorHAnsi"/>
          <w:sz w:val="24"/>
          <w:szCs w:val="24"/>
          <w:lang w:eastAsia="en-GB"/>
        </w:rPr>
      </w:pPr>
    </w:p>
    <w:p w14:paraId="6AA10C00"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rPr>
        <w:t xml:space="preserve">They have various problems that make things difficult for them and so, er, fundamentally, you know,  you just have to let people know when various meetings are going to be or whatever and then totally understand if they aren’t able to come and make sure you give them a bit of feedback later about what </w:t>
      </w:r>
      <w:r w:rsidRPr="002D7535">
        <w:rPr>
          <w:rFonts w:ascii="Calibri" w:hAnsi="Calibri" w:cs="Calibri"/>
          <w:sz w:val="24"/>
          <w:szCs w:val="24"/>
          <w:lang w:eastAsia="en-GB"/>
        </w:rPr>
        <w:t xml:space="preserve">was discussed. Or, if they know they can’t, well </w:t>
      </w:r>
      <w:r w:rsidRPr="002D7535">
        <w:rPr>
          <w:rFonts w:ascii="Calibri" w:hAnsi="Calibri" w:cs="Calibri"/>
          <w:sz w:val="24"/>
          <w:szCs w:val="24"/>
          <w:lang w:eastAsia="en-GB"/>
        </w:rPr>
        <w:lastRenderedPageBreak/>
        <w:t>just, yeah, if they knew they couldn’t come I could ask them for their thoughts beforehand, er, and also if, erm, when we’re arranging meetings  I always try to make sure that they're able</w:t>
      </w:r>
      <w:r w:rsidRPr="002D7535">
        <w:rPr>
          <w:rFonts w:ascii="Calibri" w:hAnsi="Calibri" w:cs="Calibri"/>
          <w:sz w:val="24"/>
          <w:szCs w:val="24"/>
        </w:rPr>
        <w:t>, you know, that they're consulted about when to come. (academic, 4)</w:t>
      </w:r>
    </w:p>
    <w:p w14:paraId="3F564A85" w14:textId="77777777" w:rsidR="002D7535" w:rsidRPr="002D7535" w:rsidRDefault="002D7535" w:rsidP="002D7535">
      <w:pPr>
        <w:spacing w:after="0" w:line="240" w:lineRule="auto"/>
        <w:rPr>
          <w:rFonts w:cstheme="minorHAnsi"/>
          <w:sz w:val="24"/>
          <w:szCs w:val="24"/>
          <w:lang w:eastAsia="en-GB"/>
        </w:rPr>
      </w:pPr>
    </w:p>
    <w:p w14:paraId="6C75A715" w14:textId="29DC2095" w:rsidR="002D7535" w:rsidRPr="002D7535" w:rsidRDefault="00D03049" w:rsidP="002D7535">
      <w:pPr>
        <w:spacing w:after="0" w:line="240" w:lineRule="auto"/>
        <w:rPr>
          <w:rFonts w:cstheme="minorHAnsi"/>
          <w:b/>
          <w:bCs/>
          <w:sz w:val="24"/>
          <w:szCs w:val="24"/>
          <w:lang w:eastAsia="en-GB"/>
        </w:rPr>
      </w:pPr>
      <w:bookmarkStart w:id="372" w:name="Flexibility726"/>
      <w:bookmarkEnd w:id="372"/>
      <w:r>
        <w:rPr>
          <w:rFonts w:cstheme="minorHAnsi"/>
          <w:b/>
          <w:bCs/>
          <w:sz w:val="24"/>
          <w:szCs w:val="24"/>
          <w:lang w:eastAsia="en-GB"/>
        </w:rPr>
        <w:t xml:space="preserve">7.2.6 </w:t>
      </w:r>
      <w:r w:rsidR="002D7535" w:rsidRPr="002D7535">
        <w:rPr>
          <w:rFonts w:cstheme="minorHAnsi"/>
          <w:b/>
          <w:bCs/>
          <w:sz w:val="24"/>
          <w:szCs w:val="24"/>
          <w:lang w:eastAsia="en-GB"/>
        </w:rPr>
        <w:t>Flexibility and access</w:t>
      </w:r>
    </w:p>
    <w:p w14:paraId="7897B781" w14:textId="77777777" w:rsidR="002D7535" w:rsidRPr="002D7535" w:rsidRDefault="002D7535" w:rsidP="002D7535">
      <w:pPr>
        <w:spacing w:after="0" w:line="240" w:lineRule="auto"/>
        <w:rPr>
          <w:rFonts w:cstheme="minorHAnsi"/>
          <w:b/>
          <w:bCs/>
          <w:sz w:val="24"/>
          <w:szCs w:val="24"/>
          <w:lang w:eastAsia="en-GB"/>
        </w:rPr>
      </w:pPr>
    </w:p>
    <w:p w14:paraId="6F67B8D6"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Public members had many different reasons for undertaking involvement and it was therefore useful to have discussions at the outset to understand the motivations and expectations of public members, to provide clarity about what was expected from people and to set up flexible arrangements as appropriate. An academic highlighted this:</w:t>
      </w:r>
    </w:p>
    <w:p w14:paraId="792AD603" w14:textId="77777777" w:rsidR="002D7535" w:rsidRPr="002D7535" w:rsidRDefault="002D7535" w:rsidP="002D7535">
      <w:pPr>
        <w:spacing w:after="0" w:line="240" w:lineRule="auto"/>
        <w:rPr>
          <w:rFonts w:cstheme="minorHAnsi"/>
          <w:sz w:val="24"/>
          <w:szCs w:val="24"/>
          <w:lang w:eastAsia="en-GB"/>
        </w:rPr>
      </w:pPr>
    </w:p>
    <w:p w14:paraId="7B611D0F"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eastAsia="Calibri" w:hAnsi="Calibri" w:cs="Calibri"/>
          <w:sz w:val="24"/>
          <w:szCs w:val="24"/>
        </w:rPr>
        <w:t>I also think that it’s really important to set it up so that the expectations are realistic…it’s not for everybody, it doesn’t suit everybody…So, I think something about having discussions with people about where they're coming from, what they think they can offer, what they’d like to contribute. And whether you think actually they’ll be able to usefully bring forward challenges, yes, but in a constructive and useful way that actually really helps the project. Because it is all about the project at the end of the day, you know, it’s about delivering really good quality research that’s really refined by that patient perspective, that family perspective so, you know, I think you have to keep that in mind as the primary purpose of having PPI. (academic/clinician, 19)</w:t>
      </w:r>
    </w:p>
    <w:p w14:paraId="57A4BEE9" w14:textId="77777777" w:rsidR="002D7535" w:rsidRPr="002D7535" w:rsidRDefault="002D7535" w:rsidP="002D7535">
      <w:pPr>
        <w:spacing w:after="0" w:line="240" w:lineRule="auto"/>
        <w:rPr>
          <w:rFonts w:cstheme="minorHAnsi"/>
          <w:b/>
          <w:bCs/>
          <w:sz w:val="24"/>
          <w:szCs w:val="24"/>
          <w:lang w:eastAsia="en-GB"/>
        </w:rPr>
      </w:pPr>
    </w:p>
    <w:p w14:paraId="663CD13A"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 xml:space="preserve">Flexibility was particularly important for this population and several academics explained how they discussed access and other needs with public members before they started any involvement. They were keen to make it easier for people to be able to contribute. This enabled involvement processes to be tailored to suit individuals and </w:t>
      </w:r>
      <w:r w:rsidRPr="002D7535">
        <w:rPr>
          <w:rFonts w:eastAsia="Calibri" w:cstheme="minorHAnsi"/>
          <w:sz w:val="24"/>
          <w:szCs w:val="24"/>
        </w:rPr>
        <w:t xml:space="preserve">led to public members being involved both more frequently and more effectively, as they were able to be involved </w:t>
      </w:r>
      <w:r w:rsidRPr="002D7535">
        <w:rPr>
          <w:rFonts w:cstheme="minorHAnsi"/>
          <w:sz w:val="24"/>
          <w:szCs w:val="24"/>
          <w:lang w:eastAsia="en-GB"/>
        </w:rPr>
        <w:t>in ways that suited them:</w:t>
      </w:r>
    </w:p>
    <w:p w14:paraId="46337D14" w14:textId="77777777" w:rsidR="002D7535" w:rsidRPr="002D7535" w:rsidRDefault="002D7535" w:rsidP="002D7535">
      <w:pPr>
        <w:spacing w:after="0" w:line="240" w:lineRule="auto"/>
        <w:rPr>
          <w:rFonts w:cstheme="minorHAnsi"/>
          <w:sz w:val="24"/>
          <w:szCs w:val="24"/>
          <w:lang w:eastAsia="en-GB"/>
        </w:rPr>
      </w:pPr>
    </w:p>
    <w:p w14:paraId="40524E65" w14:textId="77777777" w:rsidR="002D7535" w:rsidRPr="002D7535" w:rsidRDefault="002D7535" w:rsidP="002D7535">
      <w:pPr>
        <w:spacing w:after="0" w:line="240" w:lineRule="auto"/>
        <w:ind w:left="720"/>
        <w:rPr>
          <w:rFonts w:eastAsia="Calibri" w:cstheme="minorHAnsi"/>
          <w:sz w:val="24"/>
          <w:szCs w:val="24"/>
        </w:rPr>
      </w:pPr>
      <w:r w:rsidRPr="002D7535">
        <w:rPr>
          <w:rFonts w:eastAsia="Calibri" w:cstheme="minorHAnsi"/>
          <w:sz w:val="24"/>
          <w:szCs w:val="24"/>
        </w:rPr>
        <w:t>One of the carers came and wanted to be involved but wasn’t sure how they could manage it with their mother being ill, and so we sort of agreed, well, why don't you try this for six weeks or something at this sort of level and see what you think and then you can have a chat with us and we can have a bit of a think together – is that sensible? Is it working? Does it need to be less, does it need to be more? (academic/clinician, 19)</w:t>
      </w:r>
    </w:p>
    <w:p w14:paraId="30964246" w14:textId="77777777" w:rsidR="002D7535" w:rsidRPr="002D7535" w:rsidRDefault="002D7535" w:rsidP="002D7535">
      <w:pPr>
        <w:spacing w:after="0" w:line="240" w:lineRule="auto"/>
        <w:rPr>
          <w:rFonts w:cstheme="minorHAnsi"/>
          <w:sz w:val="24"/>
          <w:szCs w:val="24"/>
          <w:lang w:eastAsia="en-GB"/>
        </w:rPr>
      </w:pPr>
    </w:p>
    <w:p w14:paraId="0F793925"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 xml:space="preserve">Several practical barriers were cited, concerning the timing of meetings and other access and support requirements. Public members appreciated being able to choose the times for meetings rather than just being given a date and time, and understanding was needed if they were unable to attend: </w:t>
      </w:r>
    </w:p>
    <w:p w14:paraId="3891FF62" w14:textId="77777777" w:rsidR="002D7535" w:rsidRPr="002D7535" w:rsidRDefault="002D7535" w:rsidP="002D7535">
      <w:pPr>
        <w:spacing w:after="0" w:line="240" w:lineRule="auto"/>
        <w:rPr>
          <w:rFonts w:cstheme="minorHAnsi"/>
          <w:sz w:val="24"/>
          <w:szCs w:val="24"/>
          <w:lang w:eastAsia="en-GB"/>
        </w:rPr>
      </w:pPr>
    </w:p>
    <w:p w14:paraId="53FF1C41" w14:textId="77777777" w:rsidR="002D7535" w:rsidRPr="002D7535" w:rsidRDefault="002D7535" w:rsidP="002D7535">
      <w:pPr>
        <w:spacing w:after="0" w:line="240" w:lineRule="auto"/>
        <w:ind w:left="720"/>
        <w:rPr>
          <w:rFonts w:eastAsia="Calibri" w:cstheme="minorHAnsi"/>
          <w:b/>
          <w:bCs/>
          <w:sz w:val="24"/>
          <w:szCs w:val="24"/>
        </w:rPr>
      </w:pPr>
      <w:r w:rsidRPr="002D7535">
        <w:rPr>
          <w:rFonts w:ascii="Calibri" w:hAnsi="Calibri" w:cs="Calibri"/>
          <w:sz w:val="24"/>
          <w:szCs w:val="24"/>
          <w:lang w:eastAsia="en-GB"/>
        </w:rPr>
        <w:t>Yeah, it can make it a bit challenging, but this is the area that we’re working in [palliative care research]. So, it’s about scheduling things at a time when they probably could be alright to do it as well and then flexibility if they find that they aren’t able to for whatever reason and understanding and not going ‘oh my God, you haven’t come again!’, (laughs) you know. (academic, 4)</w:t>
      </w:r>
    </w:p>
    <w:p w14:paraId="7CEBD8A7" w14:textId="77777777" w:rsidR="002D7535" w:rsidRPr="002D7535" w:rsidRDefault="002D7535" w:rsidP="002D7535">
      <w:pPr>
        <w:spacing w:after="0" w:line="240" w:lineRule="auto"/>
        <w:rPr>
          <w:rFonts w:eastAsia="Calibri" w:cstheme="minorHAnsi"/>
          <w:sz w:val="24"/>
          <w:szCs w:val="24"/>
        </w:rPr>
      </w:pPr>
    </w:p>
    <w:p w14:paraId="7EE38636" w14:textId="77777777" w:rsidR="002D7535" w:rsidRPr="002D7535" w:rsidRDefault="002D7535" w:rsidP="002D7535">
      <w:pPr>
        <w:spacing w:after="0" w:line="240" w:lineRule="auto"/>
        <w:rPr>
          <w:rFonts w:eastAsia="Calibri" w:cstheme="minorHAnsi"/>
          <w:sz w:val="24"/>
          <w:szCs w:val="24"/>
        </w:rPr>
      </w:pPr>
      <w:r w:rsidRPr="002D7535">
        <w:rPr>
          <w:rFonts w:eastAsia="Calibri" w:cstheme="minorHAnsi"/>
          <w:sz w:val="24"/>
          <w:szCs w:val="24"/>
        </w:rPr>
        <w:t>It was also important to be flexible about involvement more generally, because of the unknown direction that it sometimes took:</w:t>
      </w:r>
    </w:p>
    <w:p w14:paraId="79A0B615" w14:textId="77777777" w:rsidR="002D7535" w:rsidRPr="002D7535" w:rsidRDefault="002D7535" w:rsidP="002D7535">
      <w:pPr>
        <w:spacing w:after="0" w:line="240" w:lineRule="auto"/>
        <w:rPr>
          <w:rFonts w:eastAsia="Calibri" w:cstheme="minorHAnsi"/>
          <w:sz w:val="24"/>
          <w:szCs w:val="24"/>
        </w:rPr>
      </w:pPr>
    </w:p>
    <w:p w14:paraId="25763632"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 xml:space="preserve">You can go into a workshop and you can have a structure for the workshop and you can have a set of questions that you want people to cover but actually, what you’ll end up </w:t>
      </w:r>
      <w:r w:rsidRPr="002D7535">
        <w:rPr>
          <w:rFonts w:cstheme="minorHAnsi"/>
          <w:sz w:val="24"/>
          <w:szCs w:val="24"/>
        </w:rPr>
        <w:lastRenderedPageBreak/>
        <w:t>doing is go completely off topic but you might find out something else that is so important and completely changes the direction you go in. (coordinator, 17)</w:t>
      </w:r>
    </w:p>
    <w:p w14:paraId="4309EBAA" w14:textId="77777777" w:rsidR="002D7535" w:rsidRPr="002D7535" w:rsidRDefault="002D7535" w:rsidP="002D7535">
      <w:pPr>
        <w:spacing w:after="0" w:line="240" w:lineRule="auto"/>
        <w:rPr>
          <w:rFonts w:eastAsia="Calibri" w:cstheme="minorHAnsi"/>
          <w:b/>
          <w:bCs/>
          <w:sz w:val="24"/>
          <w:szCs w:val="24"/>
        </w:rPr>
      </w:pPr>
    </w:p>
    <w:p w14:paraId="6EA2A7E1" w14:textId="68B7AD07" w:rsidR="002D7535" w:rsidRPr="002D7535" w:rsidRDefault="00D03049" w:rsidP="002D7535">
      <w:pPr>
        <w:spacing w:after="0" w:line="240" w:lineRule="auto"/>
        <w:rPr>
          <w:rFonts w:eastAsia="Calibri" w:cstheme="minorHAnsi"/>
          <w:sz w:val="24"/>
          <w:szCs w:val="24"/>
        </w:rPr>
      </w:pPr>
      <w:bookmarkStart w:id="373" w:name="Confidentiality727"/>
      <w:bookmarkEnd w:id="373"/>
      <w:r>
        <w:rPr>
          <w:rFonts w:eastAsia="Calibri" w:cstheme="minorHAnsi"/>
          <w:b/>
          <w:bCs/>
          <w:sz w:val="24"/>
          <w:szCs w:val="24"/>
        </w:rPr>
        <w:t xml:space="preserve">7.2.7 </w:t>
      </w:r>
      <w:r w:rsidR="002D7535" w:rsidRPr="002D7535">
        <w:rPr>
          <w:rFonts w:eastAsia="Calibri" w:cstheme="minorHAnsi"/>
          <w:b/>
          <w:bCs/>
          <w:sz w:val="24"/>
          <w:szCs w:val="24"/>
        </w:rPr>
        <w:t>Confidentiality</w:t>
      </w:r>
    </w:p>
    <w:p w14:paraId="710F5BBF" w14:textId="77777777" w:rsidR="002D7535" w:rsidRPr="002D7535" w:rsidRDefault="002D7535" w:rsidP="002D7535">
      <w:pPr>
        <w:spacing w:after="0" w:line="240" w:lineRule="auto"/>
        <w:rPr>
          <w:rFonts w:eastAsia="Calibri" w:cstheme="minorHAnsi"/>
          <w:sz w:val="24"/>
          <w:szCs w:val="24"/>
        </w:rPr>
      </w:pPr>
    </w:p>
    <w:p w14:paraId="753F95B6" w14:textId="77777777" w:rsidR="002D7535" w:rsidRPr="002D7535" w:rsidRDefault="002D7535" w:rsidP="002D7535">
      <w:pPr>
        <w:spacing w:after="0" w:line="240" w:lineRule="auto"/>
        <w:rPr>
          <w:rFonts w:eastAsia="Calibri" w:cstheme="minorHAnsi"/>
          <w:sz w:val="24"/>
          <w:szCs w:val="24"/>
        </w:rPr>
      </w:pPr>
      <w:r w:rsidRPr="002D7535">
        <w:rPr>
          <w:rFonts w:eastAsia="Calibri" w:cstheme="minorHAnsi"/>
          <w:sz w:val="24"/>
          <w:szCs w:val="24"/>
        </w:rPr>
        <w:t>Confidentiality was important to some public members:</w:t>
      </w:r>
    </w:p>
    <w:p w14:paraId="235F538A" w14:textId="77777777" w:rsidR="002D7535" w:rsidRPr="002D7535" w:rsidRDefault="002D7535" w:rsidP="002D7535">
      <w:pPr>
        <w:spacing w:after="0" w:line="240" w:lineRule="auto"/>
        <w:rPr>
          <w:rFonts w:eastAsia="Calibri" w:cstheme="minorHAnsi"/>
          <w:sz w:val="24"/>
          <w:szCs w:val="24"/>
        </w:rPr>
      </w:pPr>
    </w:p>
    <w:p w14:paraId="1B14A8AE"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something that some people may be concerned about is, er, confidentiality…In general, some people may, erm, not want to have information about themselves published or broadcast…I mean something as simple as sending emails and making sure that everything, erm, [coordinator] sends it to themself and then Bccs every person. They don’t want to share the email addresses out. I mean something like that they take extra care to make sure that they, erm, keep things very confidential (public member, 16)</w:t>
      </w:r>
    </w:p>
    <w:p w14:paraId="0297E2FF" w14:textId="77777777" w:rsidR="002D7535" w:rsidRPr="002D7535" w:rsidRDefault="002D7535" w:rsidP="002D7535">
      <w:pPr>
        <w:spacing w:after="0" w:line="240" w:lineRule="auto"/>
        <w:rPr>
          <w:rFonts w:ascii="Calibri" w:hAnsi="Calibri" w:cs="Calibri"/>
          <w:sz w:val="24"/>
          <w:szCs w:val="24"/>
          <w:lang w:eastAsia="en-GB"/>
        </w:rPr>
      </w:pPr>
    </w:p>
    <w:p w14:paraId="17EC0491" w14:textId="77777777" w:rsidR="002D7535" w:rsidRPr="002D7535" w:rsidRDefault="002D7535" w:rsidP="002D7535">
      <w:pPr>
        <w:spacing w:after="0" w:line="240" w:lineRule="auto"/>
        <w:rPr>
          <w:rFonts w:ascii="Calibri" w:eastAsia="Calibri" w:hAnsi="Calibri" w:cs="Calibri"/>
          <w:sz w:val="24"/>
          <w:szCs w:val="24"/>
        </w:rPr>
      </w:pPr>
      <w:r w:rsidRPr="002D7535">
        <w:rPr>
          <w:rFonts w:eastAsia="Calibri" w:cstheme="minorHAnsi"/>
          <w:sz w:val="24"/>
          <w:szCs w:val="24"/>
        </w:rPr>
        <w:t>Related to confidentiality, was the issue of boundaries. When public members became too ill to be involved or had other commitments, it was important to respect their wishes about what contact they wanted from both academics and other public members: “s</w:t>
      </w:r>
      <w:r w:rsidRPr="002D7535">
        <w:rPr>
          <w:rFonts w:ascii="Calibri" w:eastAsia="Calibri" w:hAnsi="Calibri" w:cs="Calibri"/>
          <w:sz w:val="24"/>
          <w:szCs w:val="24"/>
        </w:rPr>
        <w:t xml:space="preserve">o that the people could feel confident about what they could and couldn’t do and also that it kind of drew the lines appropriately for people, you know, the boundaries” (academic/clinician, 19). </w:t>
      </w:r>
    </w:p>
    <w:p w14:paraId="5477DD6F" w14:textId="77777777" w:rsidR="002D7535" w:rsidRPr="002D7535" w:rsidRDefault="002D7535" w:rsidP="002D7535">
      <w:pPr>
        <w:spacing w:after="0" w:line="240" w:lineRule="auto"/>
        <w:rPr>
          <w:rFonts w:ascii="Calibri" w:eastAsia="Calibri" w:hAnsi="Calibri" w:cs="Calibri"/>
          <w:sz w:val="24"/>
          <w:szCs w:val="24"/>
        </w:rPr>
      </w:pPr>
    </w:p>
    <w:p w14:paraId="1576C2FE" w14:textId="77777777" w:rsidR="002D7535" w:rsidRPr="002D7535" w:rsidRDefault="002D7535" w:rsidP="002D7535">
      <w:pPr>
        <w:spacing w:after="0" w:line="240" w:lineRule="auto"/>
        <w:rPr>
          <w:rFonts w:eastAsia="Times New Roman" w:cstheme="minorHAnsi"/>
          <w:sz w:val="24"/>
          <w:szCs w:val="24"/>
          <w:lang w:eastAsia="en-GB"/>
        </w:rPr>
      </w:pPr>
      <w:r w:rsidRPr="002D7535">
        <w:rPr>
          <w:rFonts w:ascii="Calibri" w:hAnsi="Calibri" w:cs="Calibri"/>
          <w:sz w:val="24"/>
          <w:szCs w:val="24"/>
          <w:lang w:eastAsia="en-GB"/>
        </w:rPr>
        <w:t xml:space="preserve">Confidentiality was also specifically mentioned with regard to public members being part of one centre’s </w:t>
      </w:r>
      <w:r w:rsidRPr="002D7535">
        <w:rPr>
          <w:rFonts w:eastAsia="Times New Roman" w:cstheme="minorHAnsi"/>
          <w:sz w:val="24"/>
          <w:szCs w:val="24"/>
          <w:lang w:eastAsia="en-GB"/>
        </w:rPr>
        <w:t>CAG Executive Group. There was felt to be a tension between wanting to be open and transparent and trusting public members to keep confidentiality:</w:t>
      </w:r>
    </w:p>
    <w:p w14:paraId="082351AF" w14:textId="77777777" w:rsidR="002D7535" w:rsidRPr="002D7535" w:rsidRDefault="002D7535" w:rsidP="002D7535">
      <w:pPr>
        <w:spacing w:after="0" w:line="240" w:lineRule="auto"/>
        <w:rPr>
          <w:rFonts w:eastAsia="Times New Roman" w:cstheme="minorHAnsi"/>
          <w:sz w:val="24"/>
          <w:szCs w:val="24"/>
          <w:lang w:eastAsia="en-GB"/>
        </w:rPr>
      </w:pPr>
    </w:p>
    <w:p w14:paraId="4E015E05"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rPr>
        <w:t>Individuals want an opportunity to be quite open and I think it’s that thing of actually we’re not really sure about having a public member when we, erm, like with the CAG, we’ll be discussing things like, erm, clinical service pressures, problems of work force. And I think it’s that thing of trust of, erm, actually this information needs to be, er, remained within this group it’s not for general discussion. (academic/ex-clinician, 12)</w:t>
      </w:r>
    </w:p>
    <w:p w14:paraId="2580CF8B" w14:textId="77777777" w:rsidR="002D7535" w:rsidRPr="002D7535" w:rsidRDefault="002D7535" w:rsidP="002D7535">
      <w:pPr>
        <w:spacing w:after="0" w:line="240" w:lineRule="auto"/>
        <w:rPr>
          <w:rFonts w:eastAsia="Calibri" w:cstheme="minorHAnsi"/>
          <w:sz w:val="24"/>
          <w:szCs w:val="24"/>
        </w:rPr>
      </w:pPr>
    </w:p>
    <w:p w14:paraId="59A6C649" w14:textId="48EEA60A" w:rsidR="002D7535" w:rsidRPr="002D7535" w:rsidRDefault="00D03049" w:rsidP="002D7535">
      <w:pPr>
        <w:spacing w:after="0" w:line="240" w:lineRule="auto"/>
        <w:rPr>
          <w:rFonts w:cstheme="minorHAnsi"/>
          <w:b/>
          <w:bCs/>
          <w:sz w:val="24"/>
          <w:szCs w:val="24"/>
          <w:lang w:eastAsia="en-GB"/>
        </w:rPr>
      </w:pPr>
      <w:bookmarkStart w:id="374" w:name="Passion728"/>
      <w:bookmarkEnd w:id="374"/>
      <w:r>
        <w:rPr>
          <w:rFonts w:cstheme="minorHAnsi"/>
          <w:b/>
          <w:bCs/>
          <w:sz w:val="24"/>
          <w:szCs w:val="24"/>
          <w:lang w:eastAsia="en-GB"/>
        </w:rPr>
        <w:t xml:space="preserve">7.2.8 </w:t>
      </w:r>
      <w:r w:rsidR="002D7535" w:rsidRPr="002D7535">
        <w:rPr>
          <w:rFonts w:cstheme="minorHAnsi"/>
          <w:b/>
          <w:bCs/>
          <w:sz w:val="24"/>
          <w:szCs w:val="24"/>
          <w:lang w:eastAsia="en-GB"/>
        </w:rPr>
        <w:t>Passion</w:t>
      </w:r>
    </w:p>
    <w:p w14:paraId="6E11C099" w14:textId="77777777" w:rsidR="002D7535" w:rsidRPr="002D7535" w:rsidRDefault="002D7535" w:rsidP="002D7535">
      <w:pPr>
        <w:spacing w:after="0" w:line="240" w:lineRule="auto"/>
        <w:rPr>
          <w:rFonts w:cstheme="minorHAnsi"/>
          <w:b/>
          <w:bCs/>
          <w:sz w:val="24"/>
          <w:szCs w:val="24"/>
          <w:lang w:eastAsia="en-GB"/>
        </w:rPr>
      </w:pPr>
    </w:p>
    <w:p w14:paraId="3A16A4DE"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Many participants in both sites showed passion and enthusiasm for involvement and were keen to see involvement in palliative care research develop more broadly:</w:t>
      </w:r>
    </w:p>
    <w:p w14:paraId="11BFB916" w14:textId="77777777" w:rsidR="002D7535" w:rsidRPr="002D7535" w:rsidRDefault="002D7535" w:rsidP="002D7535">
      <w:pPr>
        <w:spacing w:after="0" w:line="240" w:lineRule="auto"/>
        <w:rPr>
          <w:rFonts w:cstheme="minorHAnsi"/>
          <w:sz w:val="24"/>
          <w:szCs w:val="24"/>
          <w:lang w:eastAsia="en-GB"/>
        </w:rPr>
      </w:pPr>
    </w:p>
    <w:p w14:paraId="032C2BB5"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Actually, we want to develop public involvement in our respective discipline, area of research and that’s actually what we’re passionate about. We want to be growing, erm, public involvement within our field. (academic/ex-clinician, 12)</w:t>
      </w:r>
    </w:p>
    <w:p w14:paraId="50956065" w14:textId="77777777" w:rsidR="002D7535" w:rsidRPr="002D7535" w:rsidRDefault="002D7535" w:rsidP="002D7535">
      <w:pPr>
        <w:spacing w:after="0" w:line="240" w:lineRule="auto"/>
        <w:rPr>
          <w:rFonts w:cstheme="minorHAnsi"/>
          <w:sz w:val="24"/>
          <w:szCs w:val="24"/>
          <w:lang w:eastAsia="en-GB"/>
        </w:rPr>
      </w:pPr>
    </w:p>
    <w:p w14:paraId="0D9FF1E4" w14:textId="26EC096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 xml:space="preserve">Often within the sites, such passion was a catalyst for new initiatives that increased the infrastructure within the centres, including the development of an involvement strategy, the employment of a coordinator or the facilitation of activities such as the Community outreach event </w:t>
      </w:r>
      <w:r w:rsidRPr="002D7535">
        <w:rPr>
          <w:rFonts w:cstheme="minorHAnsi"/>
          <w:sz w:val="24"/>
          <w:szCs w:val="24"/>
        </w:rPr>
        <w:t>(</w:t>
      </w:r>
      <w:hyperlink w:anchor="Vignette2" w:history="1">
        <w:r w:rsidRPr="00282213">
          <w:rPr>
            <w:rStyle w:val="Hyperlink"/>
            <w:rFonts w:cstheme="minorHAnsi"/>
            <w:b/>
            <w:bCs/>
            <w:sz w:val="24"/>
            <w:szCs w:val="24"/>
          </w:rPr>
          <w:t xml:space="preserve">Vignette 2. </w:t>
        </w:r>
        <w:r w:rsidRPr="00282213">
          <w:rPr>
            <w:rStyle w:val="Hyperlink"/>
            <w:b/>
            <w:bCs/>
            <w:sz w:val="24"/>
            <w:szCs w:val="24"/>
          </w:rPr>
          <w:t>Community outreach event</w:t>
        </w:r>
      </w:hyperlink>
      <w:r w:rsidRPr="002D7535">
        <w:rPr>
          <w:rFonts w:cstheme="minorHAnsi"/>
          <w:sz w:val="24"/>
          <w:szCs w:val="24"/>
        </w:rPr>
        <w:t xml:space="preserve">). </w:t>
      </w:r>
      <w:r w:rsidRPr="002D7535">
        <w:rPr>
          <w:rFonts w:cstheme="minorHAnsi"/>
          <w:sz w:val="24"/>
          <w:szCs w:val="24"/>
          <w:lang w:eastAsia="en-GB"/>
        </w:rPr>
        <w:t xml:space="preserve">Frequently it was PhD students or early career researchers who provided this creativity and energy. </w:t>
      </w:r>
    </w:p>
    <w:p w14:paraId="4C0F7139" w14:textId="77777777" w:rsidR="002D7535" w:rsidRPr="002D7535" w:rsidRDefault="002D7535" w:rsidP="002D7535">
      <w:pPr>
        <w:spacing w:after="0" w:line="240" w:lineRule="auto"/>
        <w:rPr>
          <w:rFonts w:cstheme="minorHAnsi"/>
          <w:sz w:val="24"/>
          <w:szCs w:val="24"/>
          <w:lang w:eastAsia="en-GB"/>
        </w:rPr>
      </w:pPr>
    </w:p>
    <w:p w14:paraId="077776CB"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Sometimes the passion related to individual research studies, where both researchers and public members showed enthusiasm for involvement. An example was provided where the enthusiasm of a public member had enabled increased involvement in a study:</w:t>
      </w:r>
    </w:p>
    <w:p w14:paraId="0D15107B" w14:textId="77777777" w:rsidR="002D7535" w:rsidRPr="002D7535" w:rsidRDefault="002D7535" w:rsidP="002D7535">
      <w:pPr>
        <w:spacing w:after="0" w:line="240" w:lineRule="auto"/>
        <w:rPr>
          <w:rFonts w:cstheme="minorHAnsi"/>
          <w:sz w:val="24"/>
          <w:szCs w:val="24"/>
          <w:lang w:eastAsia="en-GB"/>
        </w:rPr>
      </w:pPr>
    </w:p>
    <w:p w14:paraId="7C260424"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hAnsi="Calibri" w:cs="Calibri"/>
          <w:sz w:val="24"/>
          <w:szCs w:val="24"/>
          <w:lang w:eastAsia="en-GB"/>
        </w:rPr>
        <w:lastRenderedPageBreak/>
        <w:t>Basically, she [public member] was so fired up with the study and, er, wanting to contribute</w:t>
      </w:r>
      <w:r w:rsidRPr="002D7535">
        <w:rPr>
          <w:rFonts w:ascii="Calibri" w:hAnsi="Calibri" w:cs="Calibri"/>
          <w:b/>
          <w:bCs/>
          <w:sz w:val="24"/>
          <w:szCs w:val="24"/>
        </w:rPr>
        <w:t xml:space="preserve">, </w:t>
      </w:r>
      <w:r w:rsidRPr="002D7535">
        <w:rPr>
          <w:rFonts w:ascii="Calibri" w:hAnsi="Calibri" w:cs="Calibri"/>
          <w:sz w:val="24"/>
          <w:szCs w:val="24"/>
        </w:rPr>
        <w:t>erm, and, you know, immediately demonstrating, you know, all the ways that she could, er, play a role on that Study Management Group then that’s when we said well, erm, ‘why don't you join each month?’. (academic/ex-clinician, 3)</w:t>
      </w:r>
    </w:p>
    <w:p w14:paraId="5979C187" w14:textId="77777777" w:rsidR="002D7535" w:rsidRPr="002D7535" w:rsidRDefault="002D7535" w:rsidP="002D7535">
      <w:pPr>
        <w:spacing w:after="0" w:line="240" w:lineRule="auto"/>
        <w:ind w:left="720"/>
        <w:rPr>
          <w:rFonts w:eastAsia="Calibri" w:cstheme="minorHAnsi"/>
          <w:sz w:val="24"/>
          <w:szCs w:val="24"/>
        </w:rPr>
      </w:pPr>
    </w:p>
    <w:p w14:paraId="2F0239FA" w14:textId="4181BE9C" w:rsidR="002D7535" w:rsidRPr="002D7535" w:rsidRDefault="00D03049" w:rsidP="002D7535">
      <w:pPr>
        <w:spacing w:after="0" w:line="240" w:lineRule="auto"/>
        <w:rPr>
          <w:rFonts w:cstheme="minorHAnsi"/>
          <w:b/>
          <w:bCs/>
          <w:sz w:val="24"/>
          <w:szCs w:val="24"/>
        </w:rPr>
      </w:pPr>
      <w:bookmarkStart w:id="375" w:name="Boldness729"/>
      <w:bookmarkEnd w:id="375"/>
      <w:r>
        <w:rPr>
          <w:rFonts w:cstheme="minorHAnsi"/>
          <w:b/>
          <w:bCs/>
          <w:sz w:val="24"/>
          <w:szCs w:val="24"/>
        </w:rPr>
        <w:t xml:space="preserve">7.2.9 </w:t>
      </w:r>
      <w:r w:rsidR="002D7535" w:rsidRPr="002D7535">
        <w:rPr>
          <w:rFonts w:cstheme="minorHAnsi"/>
          <w:b/>
          <w:bCs/>
          <w:sz w:val="24"/>
          <w:szCs w:val="24"/>
        </w:rPr>
        <w:t>Boldness</w:t>
      </w:r>
    </w:p>
    <w:p w14:paraId="0376EECF" w14:textId="77777777" w:rsidR="002D7535" w:rsidRPr="002D7535" w:rsidRDefault="002D7535" w:rsidP="002D7535">
      <w:pPr>
        <w:spacing w:after="0" w:line="240" w:lineRule="auto"/>
        <w:rPr>
          <w:rFonts w:cstheme="minorHAnsi"/>
          <w:b/>
          <w:bCs/>
          <w:sz w:val="24"/>
          <w:szCs w:val="24"/>
        </w:rPr>
      </w:pPr>
    </w:p>
    <w:p w14:paraId="04B43D8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Being bold or taking risks was related to passion and was also thought to further involvement, often with regard to the same initiatives concerning the wider infrastructure within the centres. It was felt to be useful to take risks at times and try out new activities in order to learn from them: </w:t>
      </w:r>
    </w:p>
    <w:p w14:paraId="11A89AEB" w14:textId="77777777" w:rsidR="002D7535" w:rsidRPr="002D7535" w:rsidRDefault="002D7535" w:rsidP="002D7535">
      <w:pPr>
        <w:spacing w:after="0" w:line="240" w:lineRule="auto"/>
        <w:rPr>
          <w:rFonts w:cstheme="minorHAnsi"/>
          <w:sz w:val="24"/>
          <w:szCs w:val="24"/>
        </w:rPr>
      </w:pPr>
    </w:p>
    <w:p w14:paraId="0C4BD210"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there's, yeah, there's sort of a willingness to try things I think, erm, and not being afraid if they don't quite work or learn from it rather than, erm, sort of holding back from ideas that might seem, I don't know, a little bit scary. Like doing the community outreach event, it’s like, that’s a bit unknown but it’s like, we’ll give it a go and see what happens and I think that’s a really positive thing as well. (coordinator, 15)</w:t>
      </w:r>
    </w:p>
    <w:p w14:paraId="53C65520" w14:textId="77777777" w:rsidR="002D7535" w:rsidRPr="002D7535" w:rsidRDefault="002D7535" w:rsidP="002D7535">
      <w:pPr>
        <w:spacing w:after="0" w:line="240" w:lineRule="auto"/>
        <w:rPr>
          <w:rFonts w:cstheme="minorHAnsi"/>
          <w:sz w:val="24"/>
          <w:szCs w:val="24"/>
        </w:rPr>
      </w:pPr>
    </w:p>
    <w:p w14:paraId="7ABC97F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 academic who had previously worked in the voluntary sector felt that people were more prepared to take risks in their centre as compared to their previous organisation, where there was more hesitancy. One public member also commented that they believed involvement had gone well in studies when the researchers had been open to new ideas.</w:t>
      </w:r>
    </w:p>
    <w:p w14:paraId="301FF6A4" w14:textId="77777777" w:rsidR="002D7535" w:rsidRPr="002D7535" w:rsidRDefault="002D7535" w:rsidP="002D7535">
      <w:pPr>
        <w:spacing w:after="0" w:line="240" w:lineRule="auto"/>
        <w:rPr>
          <w:rFonts w:cstheme="minorHAnsi"/>
          <w:sz w:val="24"/>
          <w:szCs w:val="24"/>
        </w:rPr>
      </w:pPr>
    </w:p>
    <w:p w14:paraId="5545C5B9" w14:textId="1312D02A" w:rsidR="002D7535" w:rsidRPr="002D7535" w:rsidRDefault="00D03049" w:rsidP="002D7535">
      <w:pPr>
        <w:spacing w:after="0" w:line="240" w:lineRule="auto"/>
        <w:rPr>
          <w:rFonts w:cstheme="minorHAnsi"/>
          <w:b/>
          <w:bCs/>
          <w:sz w:val="24"/>
          <w:szCs w:val="24"/>
        </w:rPr>
      </w:pPr>
      <w:bookmarkStart w:id="376" w:name="Autonomy7210"/>
      <w:bookmarkEnd w:id="376"/>
      <w:r>
        <w:rPr>
          <w:rFonts w:cstheme="minorHAnsi"/>
          <w:b/>
          <w:bCs/>
          <w:sz w:val="24"/>
          <w:szCs w:val="24"/>
        </w:rPr>
        <w:t xml:space="preserve">7.2.10 </w:t>
      </w:r>
      <w:r w:rsidR="002D7535" w:rsidRPr="002D7535">
        <w:rPr>
          <w:rFonts w:cstheme="minorHAnsi"/>
          <w:b/>
          <w:bCs/>
          <w:sz w:val="24"/>
          <w:szCs w:val="24"/>
        </w:rPr>
        <w:t>Autonomy</w:t>
      </w:r>
    </w:p>
    <w:p w14:paraId="70BF235E" w14:textId="77777777" w:rsidR="002D7535" w:rsidRPr="002D7535" w:rsidRDefault="002D7535" w:rsidP="002D7535">
      <w:pPr>
        <w:spacing w:after="0" w:line="240" w:lineRule="auto"/>
        <w:rPr>
          <w:rFonts w:cstheme="minorHAnsi"/>
          <w:sz w:val="24"/>
          <w:szCs w:val="24"/>
        </w:rPr>
      </w:pPr>
    </w:p>
    <w:p w14:paraId="6FBCD33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articipants, public members and staff, believed the autonomy of public members was important and felt strongly that staff shouldn’t be paternalistic or infantilise public members in this area of research:</w:t>
      </w:r>
    </w:p>
    <w:p w14:paraId="39FEFD5B" w14:textId="77777777" w:rsidR="002D7535" w:rsidRPr="002D7535" w:rsidRDefault="002D7535" w:rsidP="002D7535">
      <w:pPr>
        <w:spacing w:after="0" w:line="240" w:lineRule="auto"/>
        <w:rPr>
          <w:rFonts w:cstheme="minorHAnsi"/>
          <w:sz w:val="24"/>
          <w:szCs w:val="24"/>
        </w:rPr>
      </w:pPr>
    </w:p>
    <w:p w14:paraId="064A5DF6"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don’t think the principles are different [from other areas of health and social care research]. You know, I'm not (sighs), I'm not a big fan of thinking we need to be, erm, more paternalistic or cautious just because we know that there are challenging and emotive topics in this area. I think that, you know, I think that can be true in a lot of research areas. And I think there are things, particular things, we've got to be mindful of, but the core principles of what we’re trying to do I don’t think are different. (academic, 13)</w:t>
      </w:r>
    </w:p>
    <w:p w14:paraId="6E0347EF" w14:textId="77777777" w:rsidR="002D7535" w:rsidRPr="002D7535" w:rsidRDefault="002D7535" w:rsidP="002D7535">
      <w:pPr>
        <w:spacing w:after="0" w:line="240" w:lineRule="auto"/>
        <w:rPr>
          <w:rFonts w:cstheme="minorHAnsi"/>
          <w:sz w:val="24"/>
          <w:szCs w:val="24"/>
        </w:rPr>
      </w:pPr>
    </w:p>
    <w:p w14:paraId="0EEB840E" w14:textId="77777777" w:rsidR="002D7535" w:rsidRPr="002D7535" w:rsidRDefault="002D7535" w:rsidP="002D7535">
      <w:pPr>
        <w:spacing w:after="0" w:line="240" w:lineRule="auto"/>
        <w:rPr>
          <w:rFonts w:ascii="Calibri" w:hAnsi="Calibri" w:cs="Calibri"/>
          <w:sz w:val="24"/>
          <w:szCs w:val="24"/>
          <w:lang w:eastAsia="en-GB"/>
        </w:rPr>
      </w:pPr>
      <w:r w:rsidRPr="002D7535">
        <w:rPr>
          <w:rFonts w:cstheme="minorHAnsi"/>
          <w:sz w:val="24"/>
          <w:szCs w:val="24"/>
        </w:rPr>
        <w:t>Particular groups of public members were mentioned more frequently, including people with learning disabilities: “</w:t>
      </w:r>
      <w:r w:rsidRPr="002D7535">
        <w:rPr>
          <w:rFonts w:ascii="Calibri" w:hAnsi="Calibri" w:cs="Calibri"/>
          <w:sz w:val="24"/>
          <w:szCs w:val="24"/>
          <w:lang w:eastAsia="en-GB"/>
        </w:rPr>
        <w:t>people say people with learning disabilities don’t understand or can’t articulate about pain. I've heard people say that recently!” (academic, 10b). Children were also discussed – it</w:t>
      </w:r>
      <w:r w:rsidRPr="002D7535">
        <w:rPr>
          <w:rFonts w:cstheme="minorHAnsi"/>
          <w:sz w:val="24"/>
          <w:szCs w:val="24"/>
        </w:rPr>
        <w:t xml:space="preserve"> was felt that patriarchal attitudes about children’s abilities to be involved in research were still seen:</w:t>
      </w:r>
    </w:p>
    <w:p w14:paraId="7C35B3AC" w14:textId="77777777" w:rsidR="002D7535" w:rsidRPr="002D7535" w:rsidRDefault="002D7535" w:rsidP="002D7535">
      <w:pPr>
        <w:spacing w:after="0" w:line="240" w:lineRule="auto"/>
        <w:rPr>
          <w:rFonts w:ascii="Calibri" w:hAnsi="Calibri" w:cs="Calibri"/>
          <w:sz w:val="24"/>
          <w:szCs w:val="24"/>
          <w:lang w:eastAsia="en-GB"/>
        </w:rPr>
      </w:pPr>
    </w:p>
    <w:p w14:paraId="333ABC3B"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would argue that there isn’t a study that happens in this organisation that children couldn’t have their say in and that actually with the right…if we go to them and speak to them in language that’s appropriate and we make resources that are appropriate, children can give feedback on lots of things. And I think, you know, firmly believe that children are the recipients of palliative care in the future why are we not getting them involved now?...People just looked at me in horror as if to say well why would I take my study for something for children to comment on it’s got nothing to do with children. (academic/clinician, 10a)</w:t>
      </w:r>
    </w:p>
    <w:p w14:paraId="6F53E8E4" w14:textId="77777777" w:rsidR="002D7535" w:rsidRPr="002D7535" w:rsidRDefault="002D7535" w:rsidP="002D7535">
      <w:pPr>
        <w:spacing w:after="0" w:line="240" w:lineRule="auto"/>
        <w:rPr>
          <w:rFonts w:ascii="Calibri" w:hAnsi="Calibri" w:cs="Calibri"/>
          <w:sz w:val="24"/>
          <w:szCs w:val="24"/>
          <w:lang w:eastAsia="en-GB"/>
        </w:rPr>
      </w:pPr>
    </w:p>
    <w:p w14:paraId="011A5B48"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Gatekeeping was mentioned, as an example of how people’s autonomy could be denied. It was felt that some professionals, researchers and clinicians, could make assumptions in this particular area of health and social care research, and therefore not ask people to be involved:</w:t>
      </w:r>
    </w:p>
    <w:p w14:paraId="6B2C94B9" w14:textId="77777777" w:rsidR="002D7535" w:rsidRPr="002D7535" w:rsidRDefault="002D7535" w:rsidP="002D7535">
      <w:pPr>
        <w:spacing w:after="0" w:line="240" w:lineRule="auto"/>
        <w:rPr>
          <w:rFonts w:ascii="Calibri" w:hAnsi="Calibri" w:cs="Calibri"/>
          <w:sz w:val="24"/>
          <w:szCs w:val="24"/>
          <w:lang w:eastAsia="en-GB"/>
        </w:rPr>
      </w:pPr>
    </w:p>
    <w:p w14:paraId="2852668F"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Some clinicians are worried about asking their patients to get involved in research and I feel really strongly that it is alright to know about what is out there and we’re all perfectly capable of saying no if we don't want to do it. Erm, and I think there needs to be that shift in palliative care. It’s shifted I think pretty much in general care now, but still I think there's a little bit of worry that it’s too much of a burden and actually it’s the opposite. (patient/carer, 8)</w:t>
      </w:r>
    </w:p>
    <w:p w14:paraId="7C3549CC" w14:textId="77777777" w:rsidR="002D7535" w:rsidRPr="002D7535" w:rsidRDefault="002D7535" w:rsidP="002D7535">
      <w:pPr>
        <w:spacing w:after="0" w:line="240" w:lineRule="auto"/>
        <w:rPr>
          <w:rFonts w:ascii="Calibri" w:hAnsi="Calibri" w:cs="Calibri"/>
          <w:sz w:val="24"/>
          <w:szCs w:val="24"/>
          <w:lang w:eastAsia="en-GB"/>
        </w:rPr>
      </w:pPr>
    </w:p>
    <w:p w14:paraId="235D0CC0"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An example was provided where public members had encouraged greater participation and involvement in a study, thereby addressing some of the paternalism that could have existed:</w:t>
      </w:r>
    </w:p>
    <w:p w14:paraId="43BEDC1F" w14:textId="77777777" w:rsidR="002D7535" w:rsidRPr="002D7535" w:rsidRDefault="002D7535" w:rsidP="002D7535">
      <w:pPr>
        <w:spacing w:after="0" w:line="240" w:lineRule="auto"/>
        <w:rPr>
          <w:rFonts w:ascii="Calibri" w:hAnsi="Calibri" w:cs="Calibri"/>
          <w:sz w:val="24"/>
          <w:szCs w:val="24"/>
          <w:lang w:eastAsia="en-GB"/>
        </w:rPr>
      </w:pPr>
    </w:p>
    <w:p w14:paraId="0C0F57D9"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rPr>
        <w:t>I sometimes think that we can be a little bit too paternalistic. I think my public members on that original study, erm, it was around integration of palliative care for adults with frailty and multi-morbidity and included people in nursing homes. And they [public members] were like ‘so, why aren't you talking to people in nursing homes? You know, you should be going in and running a focus group. You should be involving…’ and I was like ‘oh right ok’. Erm, but I probably would not have done that, I probably would have been a bit like ‘no that’s not, you know, that’s not really going to be suitable, they're not going to want to do that’. And it was the public members who pushed for that. (academic/ex-clinician, 12)</w:t>
      </w:r>
    </w:p>
    <w:p w14:paraId="43A9D75B" w14:textId="77777777" w:rsidR="002D7535" w:rsidRPr="002D7535" w:rsidRDefault="002D7535" w:rsidP="002D7535">
      <w:pPr>
        <w:spacing w:after="0" w:line="240" w:lineRule="auto"/>
        <w:rPr>
          <w:rFonts w:ascii="Calibri" w:hAnsi="Calibri" w:cs="Calibri"/>
          <w:sz w:val="24"/>
          <w:szCs w:val="24"/>
          <w:lang w:eastAsia="en-GB"/>
        </w:rPr>
      </w:pPr>
    </w:p>
    <w:p w14:paraId="65B78863"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Becoming involved was an individual choice and some may welcome the opportunity, for example, to give something back. It was acknowledged that by not asking public members to get involved, then it would be denying them an opportunity to have a voice:</w:t>
      </w:r>
    </w:p>
    <w:p w14:paraId="4CF81EFF" w14:textId="77777777" w:rsidR="002D7535" w:rsidRPr="002D7535" w:rsidRDefault="002D7535" w:rsidP="002D7535">
      <w:pPr>
        <w:spacing w:after="0" w:line="240" w:lineRule="auto"/>
        <w:rPr>
          <w:rFonts w:ascii="Calibri" w:hAnsi="Calibri" w:cs="Calibri"/>
          <w:sz w:val="24"/>
          <w:szCs w:val="24"/>
        </w:rPr>
      </w:pPr>
    </w:p>
    <w:p w14:paraId="65C9FF17"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rPr>
        <w:t>The importance for individuals living with life-limiting illness to have opportunities to talk about what does the future look like, what might they be anxious or concerned about, you know, that it is important that they are able to give voice to that and that we shouldn’t be shying away from that. (academic, ex-clinician, 11)</w:t>
      </w:r>
    </w:p>
    <w:p w14:paraId="114C091F" w14:textId="77777777" w:rsidR="002D7535" w:rsidRPr="002D7535" w:rsidRDefault="002D7535" w:rsidP="002D7535">
      <w:pPr>
        <w:spacing w:after="0" w:line="240" w:lineRule="auto"/>
        <w:ind w:left="720"/>
        <w:rPr>
          <w:rFonts w:ascii="Calibri" w:hAnsi="Calibri" w:cs="Calibri"/>
          <w:sz w:val="24"/>
          <w:szCs w:val="24"/>
          <w:lang w:eastAsia="en-GB"/>
        </w:rPr>
      </w:pPr>
    </w:p>
    <w:p w14:paraId="2D06B617" w14:textId="07A0D3D3" w:rsidR="002D7535" w:rsidRPr="002D7535" w:rsidRDefault="00D03049" w:rsidP="002D7535">
      <w:pPr>
        <w:spacing w:after="0" w:line="240" w:lineRule="auto"/>
        <w:rPr>
          <w:rFonts w:eastAsia="Calibri" w:cstheme="minorHAnsi"/>
          <w:b/>
          <w:bCs/>
          <w:sz w:val="24"/>
          <w:szCs w:val="24"/>
        </w:rPr>
      </w:pPr>
      <w:bookmarkStart w:id="377" w:name="Continuity7211"/>
      <w:bookmarkEnd w:id="377"/>
      <w:r>
        <w:rPr>
          <w:rFonts w:eastAsia="Calibri" w:cstheme="minorHAnsi"/>
          <w:b/>
          <w:bCs/>
          <w:sz w:val="24"/>
          <w:szCs w:val="24"/>
        </w:rPr>
        <w:t xml:space="preserve">7.2.11 </w:t>
      </w:r>
      <w:r w:rsidR="002D7535" w:rsidRPr="002D7535">
        <w:rPr>
          <w:rFonts w:eastAsia="Calibri" w:cstheme="minorHAnsi"/>
          <w:b/>
          <w:bCs/>
          <w:sz w:val="24"/>
          <w:szCs w:val="24"/>
        </w:rPr>
        <w:t>Continuity</w:t>
      </w:r>
    </w:p>
    <w:p w14:paraId="7584634C" w14:textId="77777777" w:rsidR="002D7535" w:rsidRPr="002D7535" w:rsidRDefault="002D7535" w:rsidP="002D7535">
      <w:pPr>
        <w:spacing w:after="0" w:line="240" w:lineRule="auto"/>
        <w:rPr>
          <w:rFonts w:eastAsia="Calibri" w:cstheme="minorHAnsi"/>
          <w:sz w:val="24"/>
          <w:szCs w:val="24"/>
        </w:rPr>
      </w:pPr>
    </w:p>
    <w:p w14:paraId="72E25DBB" w14:textId="77777777" w:rsidR="002D7535" w:rsidRPr="002D7535" w:rsidRDefault="002D7535" w:rsidP="002D7535">
      <w:pPr>
        <w:spacing w:after="0" w:line="240" w:lineRule="auto"/>
        <w:rPr>
          <w:rFonts w:eastAsia="Calibri" w:cstheme="minorHAnsi"/>
          <w:sz w:val="24"/>
          <w:szCs w:val="24"/>
        </w:rPr>
      </w:pPr>
      <w:r w:rsidRPr="002D7535">
        <w:rPr>
          <w:rFonts w:eastAsia="Calibri" w:cstheme="minorHAnsi"/>
          <w:sz w:val="24"/>
          <w:szCs w:val="24"/>
        </w:rPr>
        <w:t>Continuity was mentioned in several circumstances. Several public members discussed their sense of loss when staff left the centre or when research studies ended, loss being pertinent in palliative care. Sometimes public members were offered other opportunities for involvement which provided a sense of continuity:</w:t>
      </w:r>
    </w:p>
    <w:p w14:paraId="7132CA56" w14:textId="77777777" w:rsidR="002D7535" w:rsidRPr="002D7535" w:rsidRDefault="002D7535" w:rsidP="002D7535">
      <w:pPr>
        <w:spacing w:after="0" w:line="240" w:lineRule="auto"/>
        <w:rPr>
          <w:rFonts w:eastAsia="Calibri" w:cstheme="minorHAnsi"/>
          <w:sz w:val="24"/>
          <w:szCs w:val="24"/>
        </w:rPr>
      </w:pPr>
    </w:p>
    <w:p w14:paraId="44894BBD"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The work’s been very regular. When one project’s finished there's normally been another on the horizon, erm, that I could start thinking about and I think that’s helped me get over the feeling of abandonment that I often have when a project finishes…</w:t>
      </w:r>
      <w:r w:rsidRPr="002D7535">
        <w:rPr>
          <w:rFonts w:ascii="Calibri" w:hAnsi="Calibri" w:cs="Calibri"/>
          <w:sz w:val="24"/>
          <w:szCs w:val="24"/>
          <w:lang w:eastAsia="en-GB"/>
        </w:rPr>
        <w:t xml:space="preserve">they probably knew that I was going to move onto another project which was fine but I still had to leave the project that was valuable and that I'd loved working on and there were certain people I would never see again so it’s all about loss for me this, you know, it’s about loss and, erm, I think that’s through losing family members, erm, and losing my own physical health. </w:t>
      </w:r>
      <w:r w:rsidRPr="002D7535">
        <w:rPr>
          <w:rFonts w:ascii="Calibri" w:hAnsi="Calibri" w:cs="Calibri"/>
          <w:sz w:val="24"/>
          <w:szCs w:val="24"/>
        </w:rPr>
        <w:t>(patient/carer, 18)</w:t>
      </w:r>
    </w:p>
    <w:p w14:paraId="622B6D4C" w14:textId="77777777" w:rsidR="002D7535" w:rsidRPr="002D7535" w:rsidRDefault="002D7535" w:rsidP="002D7535">
      <w:pPr>
        <w:spacing w:after="0" w:line="240" w:lineRule="auto"/>
        <w:rPr>
          <w:rFonts w:ascii="Calibri" w:hAnsi="Calibri" w:cs="Calibri"/>
          <w:sz w:val="24"/>
          <w:szCs w:val="24"/>
          <w:lang w:eastAsia="en-GB"/>
        </w:rPr>
      </w:pPr>
    </w:p>
    <w:p w14:paraId="370CDC12"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lastRenderedPageBreak/>
        <w:t>Having a debriefing or discussion of some sort at the end of studies may be useful to address this, could provide an opportunity for public members to become involved in other initiatives, and therefore provide a sense of continuity in working with the centre.</w:t>
      </w:r>
    </w:p>
    <w:p w14:paraId="036361C1" w14:textId="77777777" w:rsidR="002D7535" w:rsidRPr="002D7535" w:rsidRDefault="002D7535" w:rsidP="002D7535">
      <w:pPr>
        <w:spacing w:after="0" w:line="240" w:lineRule="auto"/>
        <w:rPr>
          <w:rFonts w:eastAsia="Calibri" w:cstheme="minorHAnsi"/>
          <w:sz w:val="24"/>
          <w:szCs w:val="24"/>
        </w:rPr>
      </w:pPr>
    </w:p>
    <w:p w14:paraId="16A9D9F8" w14:textId="77777777" w:rsidR="002D7535" w:rsidRPr="002D7535" w:rsidRDefault="002D7535" w:rsidP="002D7535">
      <w:pPr>
        <w:spacing w:after="0" w:line="240" w:lineRule="auto"/>
        <w:rPr>
          <w:rFonts w:cstheme="minorHAnsi"/>
          <w:bCs/>
          <w:sz w:val="24"/>
          <w:szCs w:val="24"/>
        </w:rPr>
      </w:pPr>
      <w:r w:rsidRPr="002D7535">
        <w:rPr>
          <w:rFonts w:cstheme="minorHAnsi"/>
          <w:bCs/>
          <w:sz w:val="24"/>
          <w:szCs w:val="24"/>
        </w:rPr>
        <w:t>Continuity was also mentioned in terms of the difficulties of maintaining sufficient public members in groups or networks, or similarly, throughout the lifetime of research studies:</w:t>
      </w:r>
    </w:p>
    <w:p w14:paraId="0D1BC30F" w14:textId="77777777" w:rsidR="002D7535" w:rsidRPr="002D7535" w:rsidRDefault="002D7535" w:rsidP="002D7535">
      <w:pPr>
        <w:spacing w:after="0" w:line="240" w:lineRule="auto"/>
        <w:rPr>
          <w:rFonts w:cstheme="minorHAnsi"/>
          <w:bCs/>
          <w:sz w:val="24"/>
          <w:szCs w:val="24"/>
        </w:rPr>
      </w:pPr>
    </w:p>
    <w:p w14:paraId="7D16C041" w14:textId="77777777" w:rsidR="002D7535" w:rsidRPr="002D7535" w:rsidRDefault="002D7535" w:rsidP="002D7535">
      <w:pPr>
        <w:spacing w:after="0" w:line="240" w:lineRule="auto"/>
        <w:ind w:left="720"/>
        <w:rPr>
          <w:rFonts w:cstheme="minorHAnsi"/>
          <w:bCs/>
          <w:sz w:val="24"/>
          <w:szCs w:val="24"/>
        </w:rPr>
      </w:pPr>
      <w:r w:rsidRPr="002D7535">
        <w:rPr>
          <w:rFonts w:ascii="Calibri" w:hAnsi="Calibri" w:cs="Calibri"/>
          <w:sz w:val="24"/>
          <w:szCs w:val="24"/>
          <w:lang w:eastAsia="en-GB"/>
        </w:rPr>
        <w:t>I think it’s the timeline. I think you need more people participating because, you know, you can’t put all your eggs in one basket, putting it bluntly, because it’s so unpredictable as to what's going to happen round the corner and the timeline in research is so blooming long that to get a patient from start to finish is very difficult and even if you do manage to get the same one at the end as at the beginning, they may have had a bit of a torrid time in between and had to have extra course of treatment or whatever or time in hospital. (academic/clinician, 6)</w:t>
      </w:r>
    </w:p>
    <w:p w14:paraId="6CDA8B73" w14:textId="77777777" w:rsidR="002D7535" w:rsidRPr="002D7535" w:rsidRDefault="002D7535" w:rsidP="002D7535">
      <w:pPr>
        <w:spacing w:after="0" w:line="240" w:lineRule="auto"/>
        <w:rPr>
          <w:rFonts w:cstheme="minorHAnsi"/>
          <w:bCs/>
          <w:sz w:val="24"/>
          <w:szCs w:val="24"/>
        </w:rPr>
      </w:pPr>
    </w:p>
    <w:p w14:paraId="1724B523" w14:textId="63079213" w:rsidR="002D7535" w:rsidRPr="002D7535" w:rsidRDefault="00D03049" w:rsidP="002D7535">
      <w:pPr>
        <w:spacing w:after="0" w:line="240" w:lineRule="auto"/>
        <w:rPr>
          <w:rFonts w:cstheme="minorHAnsi"/>
          <w:sz w:val="24"/>
          <w:szCs w:val="24"/>
        </w:rPr>
      </w:pPr>
      <w:bookmarkStart w:id="378" w:name="Sustainability7212"/>
      <w:bookmarkEnd w:id="378"/>
      <w:r>
        <w:rPr>
          <w:rFonts w:cstheme="minorHAnsi"/>
          <w:b/>
          <w:bCs/>
          <w:sz w:val="24"/>
          <w:szCs w:val="24"/>
        </w:rPr>
        <w:t xml:space="preserve">7.2.12 </w:t>
      </w:r>
      <w:r w:rsidR="002D7535" w:rsidRPr="002D7535">
        <w:rPr>
          <w:rFonts w:cstheme="minorHAnsi"/>
          <w:b/>
          <w:bCs/>
          <w:sz w:val="24"/>
          <w:szCs w:val="24"/>
        </w:rPr>
        <w:t>Sustainability</w:t>
      </w:r>
    </w:p>
    <w:p w14:paraId="7645CB04" w14:textId="77777777" w:rsidR="002D7535" w:rsidRPr="002D7535" w:rsidRDefault="002D7535" w:rsidP="002D7535">
      <w:pPr>
        <w:spacing w:after="0" w:line="240" w:lineRule="auto"/>
        <w:rPr>
          <w:rFonts w:cstheme="minorHAnsi"/>
          <w:sz w:val="24"/>
          <w:szCs w:val="24"/>
        </w:rPr>
      </w:pPr>
    </w:p>
    <w:p w14:paraId="6E8A4758" w14:textId="77777777" w:rsidR="002D7535" w:rsidRPr="002D7535" w:rsidRDefault="002D7535" w:rsidP="002D7535">
      <w:pPr>
        <w:spacing w:after="0" w:line="240" w:lineRule="auto"/>
        <w:rPr>
          <w:rFonts w:ascii="Calibri" w:eastAsia="Calibri" w:hAnsi="Calibri" w:cs="Calibri"/>
          <w:sz w:val="24"/>
          <w:szCs w:val="24"/>
        </w:rPr>
      </w:pPr>
      <w:r w:rsidRPr="002D7535">
        <w:rPr>
          <w:rFonts w:ascii="Calibri" w:eastAsia="Calibri" w:hAnsi="Calibri" w:cs="Calibri"/>
          <w:sz w:val="24"/>
          <w:szCs w:val="24"/>
        </w:rPr>
        <w:t>This was related to the difficulties with continuity. Within this population it was recognised that there often needed to be ongoing recruitment to groups and networks. Academics felt it useful to be open about this from the outset, explaining to public members that they expected some people to drop out due to illness, bereavement or other commitments, and that therefore it wouldn’t be a fixed group:</w:t>
      </w:r>
    </w:p>
    <w:p w14:paraId="49DFF494" w14:textId="77777777" w:rsidR="002D7535" w:rsidRPr="002D7535" w:rsidRDefault="002D7535" w:rsidP="002D7535">
      <w:pPr>
        <w:spacing w:after="0" w:line="240" w:lineRule="auto"/>
        <w:rPr>
          <w:rFonts w:ascii="Calibri" w:eastAsia="Calibri" w:hAnsi="Calibri" w:cs="Calibri"/>
          <w:sz w:val="24"/>
          <w:szCs w:val="24"/>
        </w:rPr>
      </w:pPr>
    </w:p>
    <w:p w14:paraId="2FB6A41D" w14:textId="77777777" w:rsidR="002D7535" w:rsidRPr="002D7535" w:rsidRDefault="002D7535" w:rsidP="002D7535">
      <w:pPr>
        <w:spacing w:after="0" w:line="240" w:lineRule="auto"/>
        <w:ind w:left="720"/>
        <w:rPr>
          <w:rFonts w:ascii="Calibri" w:eastAsia="Calibri" w:hAnsi="Calibri" w:cs="Calibri"/>
          <w:sz w:val="24"/>
          <w:szCs w:val="24"/>
        </w:rPr>
      </w:pPr>
      <w:r w:rsidRPr="002D7535">
        <w:rPr>
          <w:rFonts w:ascii="Calibri" w:eastAsia="Calibri" w:hAnsi="Calibri" w:cs="Calibri"/>
          <w:sz w:val="24"/>
          <w:szCs w:val="24"/>
        </w:rPr>
        <w:t>OK, so sustainability…a constant recruit, refresh, erm, so that it isn’t necessarily always a static group. So, I know from working, you know, I've been a chair for other people on other projects and sometimes they get a group of PPI people and they work with them all the way through the project and that’s it. Erm, but we've had to be open. So, we've had to say as people have joined us, just to be aware that, you know, we expect that some people will want to drop out because of illness or other commitments. You have that freedom as well and equally perhaps we will bring people on board at intervals during the group, erm, so kind of setting up the expectation from everybody from the beginning that it won’t be a kind of fixed group but it may evolve and change over time. (academic/clinician, 19)</w:t>
      </w:r>
    </w:p>
    <w:p w14:paraId="0CC2B7EB" w14:textId="77777777" w:rsidR="002D7535" w:rsidRPr="002D7535" w:rsidRDefault="002D7535" w:rsidP="002D7535">
      <w:pPr>
        <w:spacing w:after="0" w:line="240" w:lineRule="auto"/>
        <w:rPr>
          <w:rFonts w:ascii="Calibri" w:eastAsia="Calibri" w:hAnsi="Calibri" w:cs="Calibri"/>
          <w:sz w:val="24"/>
          <w:szCs w:val="24"/>
        </w:rPr>
      </w:pPr>
    </w:p>
    <w:p w14:paraId="25165B8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also recognised that building relationships again from scratch took resources. Therefore. some public members believed it was also important to work at maintaining the current relationships with public members:</w:t>
      </w:r>
    </w:p>
    <w:p w14:paraId="65C15959" w14:textId="77777777" w:rsidR="002D7535" w:rsidRPr="002D7535" w:rsidRDefault="002D7535" w:rsidP="002D7535">
      <w:pPr>
        <w:spacing w:after="0" w:line="240" w:lineRule="auto"/>
        <w:rPr>
          <w:rFonts w:cstheme="minorHAnsi"/>
          <w:sz w:val="24"/>
          <w:szCs w:val="24"/>
        </w:rPr>
      </w:pPr>
    </w:p>
    <w:p w14:paraId="458DA45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think there’s a lot of movement of people coming and going, and going and coming, where they need to work on a sustainable strategy and keep our PPI members, erm, involved and engaged rather than keep looking for new ones. How do we also maintain what we have? Cos it takes a lot of energy and resources to build relationships. (patient/carer, 1a)</w:t>
      </w:r>
    </w:p>
    <w:p w14:paraId="65E684DB"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hAnsi="Calibri" w:cs="Calibri"/>
          <w:sz w:val="24"/>
          <w:szCs w:val="24"/>
          <w:lang w:eastAsia="en-GB"/>
        </w:rPr>
      </w:pPr>
    </w:p>
    <w:p w14:paraId="5783AAEF"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hAnsi="Calibri" w:cs="Calibri"/>
          <w:sz w:val="24"/>
          <w:szCs w:val="24"/>
          <w:lang w:eastAsia="en-GB"/>
        </w:rPr>
      </w:pPr>
      <w:r w:rsidRPr="002D7535">
        <w:rPr>
          <w:rFonts w:ascii="Calibri" w:hAnsi="Calibri" w:cs="Calibri"/>
          <w:sz w:val="24"/>
          <w:szCs w:val="24"/>
          <w:lang w:eastAsia="en-GB"/>
        </w:rPr>
        <w:t>A broader issue concerned the sustainability of involvement within the sites overall. This mainly affected the coordinator roles, the involvement networks and involvement at an organisational level throughout the centres:</w:t>
      </w:r>
    </w:p>
    <w:p w14:paraId="714189CF"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p>
    <w:p w14:paraId="7A50B51E"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There's something about sustainability isn’t there, so this [coordinator role and accompanying involvement network] is unusual in that it’s got stable funding for five years </w:t>
      </w:r>
      <w:r w:rsidRPr="002D7535">
        <w:rPr>
          <w:rFonts w:ascii="Calibri" w:hAnsi="Calibri" w:cs="Calibri"/>
          <w:sz w:val="24"/>
          <w:szCs w:val="24"/>
          <w:lang w:eastAsia="en-GB"/>
        </w:rPr>
        <w:lastRenderedPageBreak/>
        <w:t>but after that date it’s not entirely clear. So, I think that public involvement needs sustainable funding doesn’t it, because it’s a long term relationship or it should be and there's a tendency just to kind of get a few people together for a study and then the study ends and then that’s it. Whereas what we’re trying to do here is set something up that’s more long term but you can’t do that unless it’s taken seriously by your organisation and your organisation is prepared to fund it (coordinator, 17)</w:t>
      </w:r>
    </w:p>
    <w:p w14:paraId="054147E6"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lang w:eastAsia="en-GB"/>
        </w:rPr>
      </w:pPr>
    </w:p>
    <w:p w14:paraId="346FE9B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ustainability could also have a disproportionate impact on marginalised groups or communities. For example, in one site there had been some work done previously on developing an involvement group of children and young people, however, this hadn’t been sustained.</w:t>
      </w:r>
    </w:p>
    <w:p w14:paraId="4466F7CA" w14:textId="77777777" w:rsidR="002D7535" w:rsidRPr="002D7535" w:rsidRDefault="002D7535" w:rsidP="002D7535">
      <w:pPr>
        <w:spacing w:after="0" w:line="240" w:lineRule="auto"/>
        <w:rPr>
          <w:rFonts w:cstheme="minorHAnsi"/>
          <w:sz w:val="24"/>
          <w:szCs w:val="24"/>
        </w:rPr>
      </w:pPr>
    </w:p>
    <w:p w14:paraId="3D3CCB16" w14:textId="5D74203B" w:rsidR="002D7535" w:rsidRPr="002D7535" w:rsidRDefault="00D03049" w:rsidP="002D7535">
      <w:pPr>
        <w:spacing w:after="0" w:line="240" w:lineRule="auto"/>
        <w:rPr>
          <w:rFonts w:ascii="Calibri" w:hAnsi="Calibri" w:cs="Calibri"/>
          <w:sz w:val="24"/>
          <w:szCs w:val="24"/>
          <w:lang w:eastAsia="en-GB"/>
        </w:rPr>
      </w:pPr>
      <w:bookmarkStart w:id="379" w:name="Diversity73"/>
      <w:bookmarkStart w:id="380" w:name="_Hlk138328461"/>
      <w:bookmarkEnd w:id="379"/>
      <w:r>
        <w:rPr>
          <w:rFonts w:cstheme="minorHAnsi"/>
          <w:b/>
          <w:bCs/>
          <w:sz w:val="24"/>
          <w:szCs w:val="24"/>
        </w:rPr>
        <w:t xml:space="preserve">7.3 </w:t>
      </w:r>
      <w:r w:rsidR="002D7535" w:rsidRPr="002D7535">
        <w:rPr>
          <w:rFonts w:cstheme="minorHAnsi"/>
          <w:b/>
          <w:bCs/>
          <w:sz w:val="24"/>
          <w:szCs w:val="24"/>
        </w:rPr>
        <w:t>Diversity and inclusion</w:t>
      </w:r>
      <w:r w:rsidR="002D7535" w:rsidRPr="002D7535">
        <w:rPr>
          <w:rFonts w:ascii="Calibri" w:hAnsi="Calibri" w:cs="Calibri"/>
          <w:b/>
          <w:bCs/>
          <w:sz w:val="24"/>
          <w:szCs w:val="24"/>
          <w:lang w:eastAsia="en-GB"/>
        </w:rPr>
        <w:t xml:space="preserve"> of public members</w:t>
      </w:r>
    </w:p>
    <w:bookmarkEnd w:id="380"/>
    <w:p w14:paraId="6047E880" w14:textId="77777777" w:rsidR="002D7535" w:rsidRPr="002D7535" w:rsidRDefault="002D7535" w:rsidP="002D7535">
      <w:pPr>
        <w:spacing w:after="0" w:line="240" w:lineRule="auto"/>
        <w:rPr>
          <w:rFonts w:ascii="Calibri" w:hAnsi="Calibri" w:cs="Calibri"/>
          <w:sz w:val="24"/>
          <w:szCs w:val="24"/>
          <w:lang w:eastAsia="en-GB"/>
        </w:rPr>
      </w:pPr>
    </w:p>
    <w:p w14:paraId="41AF6AB7" w14:textId="4E5BC588" w:rsidR="002D7535" w:rsidRPr="002D7535" w:rsidRDefault="00D03049" w:rsidP="002D7535">
      <w:pPr>
        <w:spacing w:after="0" w:line="240" w:lineRule="auto"/>
        <w:rPr>
          <w:rFonts w:ascii="Calibri" w:hAnsi="Calibri" w:cs="Calibri"/>
          <w:b/>
          <w:bCs/>
          <w:sz w:val="24"/>
          <w:szCs w:val="24"/>
          <w:lang w:eastAsia="en-GB"/>
        </w:rPr>
      </w:pPr>
      <w:bookmarkStart w:id="381" w:name="Introduction731"/>
      <w:bookmarkEnd w:id="381"/>
      <w:r>
        <w:rPr>
          <w:rFonts w:ascii="Calibri" w:hAnsi="Calibri" w:cs="Calibri"/>
          <w:b/>
          <w:bCs/>
          <w:sz w:val="24"/>
          <w:szCs w:val="24"/>
          <w:lang w:eastAsia="en-GB"/>
        </w:rPr>
        <w:t xml:space="preserve">7.3.1 </w:t>
      </w:r>
      <w:r w:rsidR="002D7535" w:rsidRPr="002D7535">
        <w:rPr>
          <w:rFonts w:ascii="Calibri" w:hAnsi="Calibri" w:cs="Calibri"/>
          <w:b/>
          <w:bCs/>
          <w:sz w:val="24"/>
          <w:szCs w:val="24"/>
          <w:lang w:eastAsia="en-GB"/>
        </w:rPr>
        <w:t>Introduction</w:t>
      </w:r>
    </w:p>
    <w:p w14:paraId="019DBDC2" w14:textId="77777777" w:rsidR="002D7535" w:rsidRPr="002D7535" w:rsidRDefault="002D7535" w:rsidP="002D7535">
      <w:pPr>
        <w:spacing w:after="0" w:line="240" w:lineRule="auto"/>
        <w:rPr>
          <w:rFonts w:ascii="Calibri" w:hAnsi="Calibri" w:cs="Calibri"/>
          <w:sz w:val="24"/>
          <w:szCs w:val="24"/>
          <w:lang w:eastAsia="en-GB"/>
        </w:rPr>
      </w:pPr>
    </w:p>
    <w:p w14:paraId="1B8575B3"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Issues pertaining to diversity and inclusion of public members featured strongly in both sites. Both outlined specific values and several goals or plans directly related to diversity and inclusion in their involvement strategies:</w:t>
      </w:r>
    </w:p>
    <w:p w14:paraId="6A010CAC" w14:textId="77777777" w:rsidR="002D7535" w:rsidRPr="002D7535" w:rsidRDefault="002D7535" w:rsidP="002D7535">
      <w:pPr>
        <w:spacing w:after="0" w:line="240" w:lineRule="auto"/>
        <w:rPr>
          <w:rFonts w:ascii="Calibri" w:hAnsi="Calibri" w:cs="Calibri"/>
          <w:sz w:val="24"/>
          <w:szCs w:val="24"/>
          <w:lang w:eastAsia="en-GB"/>
        </w:rPr>
      </w:pPr>
    </w:p>
    <w:p w14:paraId="4550141D" w14:textId="77777777" w:rsidR="002D7535" w:rsidRPr="002D7535" w:rsidRDefault="002D7535" w:rsidP="002D7535">
      <w:pPr>
        <w:numPr>
          <w:ilvl w:val="0"/>
          <w:numId w:val="71"/>
        </w:numPr>
        <w:spacing w:after="0" w:line="240" w:lineRule="auto"/>
        <w:contextualSpacing/>
        <w:rPr>
          <w:sz w:val="24"/>
          <w:szCs w:val="24"/>
          <w:lang w:val="en-US"/>
        </w:rPr>
      </w:pPr>
      <w:r w:rsidRPr="002D7535">
        <w:rPr>
          <w:sz w:val="24"/>
          <w:szCs w:val="24"/>
          <w:lang w:val="en-US"/>
        </w:rPr>
        <w:t>Agree a set of standard metrics for use across all research projects, including for measuring the extent of equality, diversity and inclusion in public involvement</w:t>
      </w:r>
    </w:p>
    <w:p w14:paraId="2C2074CD" w14:textId="77777777" w:rsidR="002D7535" w:rsidRPr="002D7535" w:rsidRDefault="002D7535" w:rsidP="002D7535">
      <w:pPr>
        <w:numPr>
          <w:ilvl w:val="0"/>
          <w:numId w:val="71"/>
        </w:numPr>
        <w:spacing w:after="0" w:line="240" w:lineRule="auto"/>
        <w:contextualSpacing/>
        <w:rPr>
          <w:sz w:val="24"/>
          <w:szCs w:val="24"/>
          <w:lang w:val="en-US"/>
        </w:rPr>
      </w:pPr>
      <w:r w:rsidRPr="002D7535">
        <w:rPr>
          <w:sz w:val="24"/>
          <w:szCs w:val="24"/>
          <w:lang w:val="en-US"/>
        </w:rPr>
        <w:t xml:space="preserve">Develop a grant application in response to the funding call from the NIHR Programme Development Grants Scheme: developing innovative, inclusive and diverse public partnerships  </w:t>
      </w:r>
    </w:p>
    <w:p w14:paraId="742DB543" w14:textId="77777777" w:rsidR="002D7535" w:rsidRPr="002D7535" w:rsidRDefault="002D7535" w:rsidP="002D7535">
      <w:pPr>
        <w:numPr>
          <w:ilvl w:val="0"/>
          <w:numId w:val="71"/>
        </w:numPr>
        <w:spacing w:after="0" w:line="240" w:lineRule="auto"/>
        <w:contextualSpacing/>
        <w:rPr>
          <w:sz w:val="24"/>
          <w:szCs w:val="24"/>
          <w:lang w:val="en-US"/>
        </w:rPr>
      </w:pPr>
      <w:r w:rsidRPr="002D7535">
        <w:rPr>
          <w:sz w:val="24"/>
          <w:szCs w:val="24"/>
          <w:lang w:val="en-US"/>
        </w:rPr>
        <w:t>Offer training in Plain English for researchers outside the TRANSFORM programme, and training in collaborative working for researchers and public contributors</w:t>
      </w:r>
    </w:p>
    <w:p w14:paraId="188FAE8C" w14:textId="77777777" w:rsidR="002D7535" w:rsidRPr="002D7535" w:rsidRDefault="002D7535" w:rsidP="002D7535">
      <w:pPr>
        <w:numPr>
          <w:ilvl w:val="0"/>
          <w:numId w:val="71"/>
        </w:numPr>
        <w:spacing w:after="0" w:line="240" w:lineRule="auto"/>
        <w:contextualSpacing/>
        <w:rPr>
          <w:rFonts w:cstheme="minorHAnsi"/>
          <w:sz w:val="24"/>
          <w:szCs w:val="24"/>
          <w:lang w:val="en-US"/>
        </w:rPr>
      </w:pPr>
      <w:r w:rsidRPr="002D7535">
        <w:rPr>
          <w:rFonts w:ascii="Calibri" w:hAnsi="Calibri" w:cs="Calibri"/>
          <w:color w:val="000000"/>
          <w:sz w:val="24"/>
          <w:szCs w:val="24"/>
          <w:shd w:val="clear" w:color="auto" w:fill="FFFFFF"/>
        </w:rPr>
        <w:t xml:space="preserve">Develop ways to involve the local </w:t>
      </w:r>
      <w:r w:rsidRPr="002D7535">
        <w:rPr>
          <w:rFonts w:cstheme="minorHAnsi"/>
          <w:color w:val="000000"/>
          <w:sz w:val="24"/>
          <w:szCs w:val="24"/>
          <w:shd w:val="clear" w:color="auto" w:fill="FFFFFF"/>
        </w:rPr>
        <w:t xml:space="preserve">community in setting our research agenda and priorities, with a view to reaching those who are normally under-represented in health and care research </w:t>
      </w:r>
      <w:r w:rsidRPr="002D7535">
        <w:rPr>
          <w:rFonts w:cstheme="minorHAnsi"/>
          <w:sz w:val="24"/>
          <w:szCs w:val="24"/>
        </w:rPr>
        <w:t>(Institute for Clinical and Applied Health Research, 2022, pp. 5-6).</w:t>
      </w:r>
    </w:p>
    <w:p w14:paraId="5B27F737" w14:textId="77777777" w:rsidR="002D7535" w:rsidRPr="002D7535" w:rsidRDefault="002D7535" w:rsidP="002D7535">
      <w:pPr>
        <w:spacing w:after="0" w:line="240" w:lineRule="auto"/>
        <w:rPr>
          <w:rFonts w:cstheme="minorHAnsi"/>
          <w:sz w:val="24"/>
          <w:szCs w:val="24"/>
          <w:lang w:eastAsia="en-GB"/>
        </w:rPr>
      </w:pPr>
    </w:p>
    <w:p w14:paraId="2743E853" w14:textId="77777777" w:rsidR="002D7535" w:rsidRPr="002D7535" w:rsidRDefault="002D7535" w:rsidP="002D7535">
      <w:pPr>
        <w:numPr>
          <w:ilvl w:val="0"/>
          <w:numId w:val="72"/>
        </w:numPr>
        <w:autoSpaceDE w:val="0"/>
        <w:autoSpaceDN w:val="0"/>
        <w:adjustRightInd w:val="0"/>
        <w:spacing w:after="0" w:line="240" w:lineRule="auto"/>
        <w:rPr>
          <w:rFonts w:cstheme="minorHAnsi"/>
          <w:color w:val="000000"/>
          <w:sz w:val="24"/>
          <w:szCs w:val="24"/>
        </w:rPr>
      </w:pPr>
      <w:r w:rsidRPr="002D7535">
        <w:rPr>
          <w:rFonts w:cstheme="minorHAnsi"/>
          <w:color w:val="000000"/>
          <w:sz w:val="24"/>
          <w:szCs w:val="24"/>
        </w:rPr>
        <w:t>Work with Equality, Diversity and Inclusion Executive Group to hold annual ‘Diversity Matters’ training for CSI staff</w:t>
      </w:r>
    </w:p>
    <w:p w14:paraId="73348ED7" w14:textId="77777777" w:rsidR="002D7535" w:rsidRPr="002D7535" w:rsidRDefault="002D7535" w:rsidP="002D7535">
      <w:pPr>
        <w:numPr>
          <w:ilvl w:val="0"/>
          <w:numId w:val="72"/>
        </w:numPr>
        <w:autoSpaceDE w:val="0"/>
        <w:autoSpaceDN w:val="0"/>
        <w:adjustRightInd w:val="0"/>
        <w:spacing w:after="0" w:line="240" w:lineRule="auto"/>
        <w:rPr>
          <w:rFonts w:cstheme="minorHAnsi"/>
          <w:color w:val="000000"/>
          <w:sz w:val="24"/>
          <w:szCs w:val="24"/>
        </w:rPr>
      </w:pPr>
      <w:r w:rsidRPr="002D7535">
        <w:rPr>
          <w:rFonts w:cstheme="minorHAnsi"/>
          <w:color w:val="000000"/>
          <w:sz w:val="24"/>
          <w:szCs w:val="24"/>
        </w:rPr>
        <w:t xml:space="preserve">Implement annual audit of characteristics/ experiences of current membership </w:t>
      </w:r>
    </w:p>
    <w:p w14:paraId="4258D461" w14:textId="77777777" w:rsidR="002D7535" w:rsidRPr="002D7535" w:rsidRDefault="002D7535" w:rsidP="002D7535">
      <w:pPr>
        <w:numPr>
          <w:ilvl w:val="0"/>
          <w:numId w:val="72"/>
        </w:numPr>
        <w:autoSpaceDE w:val="0"/>
        <w:autoSpaceDN w:val="0"/>
        <w:adjustRightInd w:val="0"/>
        <w:spacing w:after="0" w:line="240" w:lineRule="auto"/>
        <w:rPr>
          <w:rFonts w:cstheme="minorHAnsi"/>
          <w:color w:val="000000"/>
          <w:sz w:val="24"/>
          <w:szCs w:val="24"/>
        </w:rPr>
      </w:pPr>
      <w:r w:rsidRPr="002D7535">
        <w:rPr>
          <w:rFonts w:cstheme="minorHAnsi"/>
          <w:color w:val="000000"/>
          <w:sz w:val="24"/>
          <w:szCs w:val="24"/>
        </w:rPr>
        <w:t xml:space="preserve">From the annual audit, identify, recruit and retain public members within under-represented groups </w:t>
      </w:r>
    </w:p>
    <w:p w14:paraId="64D853E5" w14:textId="77777777" w:rsidR="002D7535" w:rsidRPr="002D7535" w:rsidRDefault="002D7535" w:rsidP="002D7535">
      <w:pPr>
        <w:numPr>
          <w:ilvl w:val="0"/>
          <w:numId w:val="72"/>
        </w:numPr>
        <w:autoSpaceDE w:val="0"/>
        <w:autoSpaceDN w:val="0"/>
        <w:adjustRightInd w:val="0"/>
        <w:spacing w:after="0" w:line="240" w:lineRule="auto"/>
        <w:rPr>
          <w:rFonts w:cstheme="minorHAnsi"/>
          <w:color w:val="000000"/>
          <w:sz w:val="24"/>
          <w:szCs w:val="24"/>
        </w:rPr>
      </w:pPr>
      <w:r w:rsidRPr="002D7535">
        <w:rPr>
          <w:rFonts w:cstheme="minorHAnsi"/>
          <w:color w:val="000000"/>
          <w:sz w:val="24"/>
          <w:szCs w:val="24"/>
        </w:rPr>
        <w:t>Identify opportunities to learn from other organisations about inclusive involvement (eg. using technology, costing for translators)</w:t>
      </w:r>
    </w:p>
    <w:p w14:paraId="5A175D0B" w14:textId="77777777" w:rsidR="002D7535" w:rsidRPr="002D7535" w:rsidRDefault="002D7535" w:rsidP="002D7535">
      <w:pPr>
        <w:numPr>
          <w:ilvl w:val="0"/>
          <w:numId w:val="72"/>
        </w:numPr>
        <w:autoSpaceDE w:val="0"/>
        <w:autoSpaceDN w:val="0"/>
        <w:adjustRightInd w:val="0"/>
        <w:spacing w:after="0" w:line="240" w:lineRule="auto"/>
        <w:rPr>
          <w:rFonts w:cstheme="minorHAnsi"/>
          <w:color w:val="000000"/>
          <w:sz w:val="24"/>
          <w:szCs w:val="24"/>
        </w:rPr>
      </w:pPr>
      <w:r w:rsidRPr="002D7535">
        <w:rPr>
          <w:rFonts w:cstheme="minorHAnsi"/>
          <w:color w:val="000000"/>
          <w:sz w:val="24"/>
          <w:szCs w:val="24"/>
        </w:rPr>
        <w:t xml:space="preserve">CSI staff training in plain English summaries </w:t>
      </w:r>
      <w:r w:rsidRPr="002D7535">
        <w:rPr>
          <w:rFonts w:cstheme="minorHAnsi"/>
          <w:sz w:val="24"/>
          <w:szCs w:val="24"/>
        </w:rPr>
        <w:t>(Cicely Saunders Institute of Palliative Care, Policy &amp; Rehabilitation, 2021, p. 4).</w:t>
      </w:r>
    </w:p>
    <w:p w14:paraId="4D595B91" w14:textId="77777777" w:rsidR="002D7535" w:rsidRPr="002D7535" w:rsidRDefault="002D7535" w:rsidP="002D7535">
      <w:pPr>
        <w:spacing w:after="0" w:line="240" w:lineRule="auto"/>
        <w:rPr>
          <w:rFonts w:ascii="Calibri" w:hAnsi="Calibri" w:cs="Calibri"/>
          <w:sz w:val="24"/>
          <w:szCs w:val="24"/>
          <w:lang w:eastAsia="en-GB"/>
        </w:rPr>
      </w:pPr>
    </w:p>
    <w:p w14:paraId="781AAB14" w14:textId="46E3970C" w:rsidR="002D7535" w:rsidRPr="002D7535" w:rsidRDefault="002D7535" w:rsidP="002D7535">
      <w:pPr>
        <w:spacing w:after="0" w:line="240" w:lineRule="auto"/>
        <w:rPr>
          <w:rFonts w:cstheme="minorHAnsi"/>
          <w:sz w:val="24"/>
          <w:szCs w:val="24"/>
        </w:rPr>
      </w:pPr>
      <w:r w:rsidRPr="002D7535">
        <w:rPr>
          <w:rFonts w:cstheme="minorHAnsi"/>
          <w:sz w:val="24"/>
          <w:szCs w:val="24"/>
        </w:rPr>
        <w:t>One of the coordinators had carried out considerable work related to diversity and inclusion including general community engagement, the recruitment of public members and the production of guidance and resources for both public members and researchers. They had also advised and supported academics on issues connected with diversity and inclusion, for both individual research studies and more widely throughout their centre. This work had culminated in them winning an award for Social Justice and Inclusion in Practice (</w:t>
      </w:r>
      <w:hyperlink w:anchor="Vignette4" w:history="1">
        <w:r w:rsidRPr="00282213">
          <w:rPr>
            <w:rStyle w:val="Hyperlink"/>
            <w:rFonts w:cstheme="minorHAnsi"/>
            <w:b/>
            <w:bCs/>
            <w:sz w:val="24"/>
            <w:szCs w:val="24"/>
          </w:rPr>
          <w:t>Vignette 4. Increasing diversity and inclusion</w:t>
        </w:r>
      </w:hyperlink>
      <w:r w:rsidRPr="002D7535">
        <w:rPr>
          <w:rFonts w:cstheme="minorHAnsi"/>
          <w:sz w:val="24"/>
          <w:szCs w:val="24"/>
        </w:rPr>
        <w:t>).</w:t>
      </w:r>
    </w:p>
    <w:p w14:paraId="32222390" w14:textId="77777777" w:rsidR="002D7535" w:rsidRPr="002D7535" w:rsidRDefault="002D7535" w:rsidP="002D7535">
      <w:pPr>
        <w:spacing w:after="0" w:line="240" w:lineRule="auto"/>
        <w:rPr>
          <w:rFonts w:cstheme="minorHAnsi"/>
          <w:sz w:val="24"/>
          <w:szCs w:val="24"/>
        </w:rPr>
      </w:pPr>
    </w:p>
    <w:p w14:paraId="62BB2A8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 range of issues related to diversity and inclusion were discussed by participants, including the recruitment and ongoing management of public members, and also issues specifically related to </w:t>
      </w:r>
      <w:r w:rsidRPr="002D7535">
        <w:rPr>
          <w:rFonts w:cstheme="minorHAnsi"/>
          <w:sz w:val="24"/>
          <w:szCs w:val="24"/>
        </w:rPr>
        <w:lastRenderedPageBreak/>
        <w:t xml:space="preserve">different groups or communities. </w:t>
      </w:r>
      <w:r w:rsidRPr="002D7535">
        <w:rPr>
          <w:rFonts w:ascii="Calibri" w:hAnsi="Calibri" w:cs="Calibri"/>
          <w:sz w:val="24"/>
          <w:szCs w:val="24"/>
          <w:lang w:eastAsia="en-GB"/>
        </w:rPr>
        <w:t>M</w:t>
      </w:r>
      <w:r w:rsidRPr="002D7535">
        <w:rPr>
          <w:rFonts w:cstheme="minorHAnsi"/>
          <w:sz w:val="24"/>
          <w:szCs w:val="24"/>
        </w:rPr>
        <w:t>any people, coordinators, academics and public members, believed that their centre needed to do more work to increase diversity and inclusion within their public involvement network, however realised that there were challenging barriers to overcome:</w:t>
      </w:r>
    </w:p>
    <w:p w14:paraId="415C1187" w14:textId="77777777" w:rsidR="002D7535" w:rsidRPr="002D7535" w:rsidRDefault="002D7535" w:rsidP="002D7535">
      <w:pPr>
        <w:spacing w:after="0" w:line="240" w:lineRule="auto"/>
        <w:rPr>
          <w:rFonts w:cstheme="minorHAnsi"/>
          <w:sz w:val="24"/>
          <w:szCs w:val="24"/>
        </w:rPr>
      </w:pPr>
    </w:p>
    <w:p w14:paraId="04194BA0" w14:textId="77777777" w:rsidR="002D7535" w:rsidRPr="002D7535" w:rsidRDefault="002D7535" w:rsidP="002D7535">
      <w:pPr>
        <w:spacing w:after="0" w:line="240" w:lineRule="auto"/>
        <w:ind w:left="720"/>
        <w:rPr>
          <w:rFonts w:eastAsia="Calibri" w:cstheme="minorHAnsi"/>
          <w:b/>
          <w:bCs/>
          <w:sz w:val="24"/>
          <w:szCs w:val="24"/>
        </w:rPr>
      </w:pPr>
      <w:r w:rsidRPr="002D7535">
        <w:rPr>
          <w:rFonts w:ascii="Calibri" w:hAnsi="Calibri" w:cs="Calibri"/>
          <w:sz w:val="24"/>
          <w:szCs w:val="24"/>
          <w:lang w:eastAsia="en-GB"/>
        </w:rPr>
        <w:t>I think that can be a very challenge, that can be challenging for organisations because there are the practical barriers at the patient and carer end…I think it’s trying for organisations to try and be supportive and as flexible and as diverse as possible in their outreach, erm, and as adaptive as possible when people respond and seek to become involved so that people can contribute to their best. (patient, 1b)</w:t>
      </w:r>
    </w:p>
    <w:p w14:paraId="5976FBF6" w14:textId="77777777" w:rsidR="002D7535" w:rsidRPr="002D7535" w:rsidRDefault="002D7535" w:rsidP="002D7535">
      <w:pPr>
        <w:spacing w:after="0" w:line="240" w:lineRule="auto"/>
        <w:rPr>
          <w:rFonts w:cstheme="minorHAnsi"/>
          <w:sz w:val="24"/>
          <w:szCs w:val="24"/>
        </w:rPr>
      </w:pPr>
    </w:p>
    <w:p w14:paraId="44ACE71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addition, some public members specifically became involved because they felt their community wasn’t well represented:</w:t>
      </w:r>
    </w:p>
    <w:p w14:paraId="382ACF60" w14:textId="77777777" w:rsidR="002D7535" w:rsidRPr="002D7535" w:rsidRDefault="002D7535" w:rsidP="002D7535">
      <w:pPr>
        <w:spacing w:after="0" w:line="240" w:lineRule="auto"/>
        <w:rPr>
          <w:rFonts w:cstheme="minorHAnsi"/>
          <w:sz w:val="24"/>
          <w:szCs w:val="24"/>
        </w:rPr>
      </w:pPr>
    </w:p>
    <w:p w14:paraId="5D62642C" w14:textId="77777777" w:rsidR="002D7535" w:rsidRPr="002D7535" w:rsidRDefault="002D7535" w:rsidP="002D7535">
      <w:pPr>
        <w:spacing w:after="0" w:line="240" w:lineRule="auto"/>
        <w:ind w:left="720"/>
        <w:rPr>
          <w:rFonts w:ascii="Calibri" w:hAnsi="Calibri" w:cs="Calibri"/>
          <w:bCs/>
          <w:sz w:val="24"/>
          <w:szCs w:val="24"/>
        </w:rPr>
      </w:pPr>
      <w:r w:rsidRPr="002D7535">
        <w:rPr>
          <w:rFonts w:ascii="Calibri" w:hAnsi="Calibri" w:cs="Calibri"/>
          <w:sz w:val="24"/>
          <w:szCs w:val="24"/>
        </w:rPr>
        <w:t xml:space="preserve">I thought it was interesting and personally I think it’s good for, erm, for research to encompass all kinds of people. Just the diversity of the, erm, of the UK. </w:t>
      </w:r>
      <w:r w:rsidRPr="002D7535">
        <w:rPr>
          <w:rFonts w:ascii="Calibri" w:hAnsi="Calibri" w:cs="Calibri"/>
          <w:bCs/>
          <w:sz w:val="24"/>
          <w:szCs w:val="24"/>
        </w:rPr>
        <w:t>I think it’s a good thing that it represents the people that live in the country, erm, from personal experience myself so I thought it would be good to get involved…The white doctors don’t know a lot about black people and all that so (laughs) I thought why not get involved and see what happens so yeah that’s why I decided to get involved. (public member, 16)</w:t>
      </w:r>
    </w:p>
    <w:p w14:paraId="22A9E512" w14:textId="77777777" w:rsidR="002D7535" w:rsidRPr="002D7535" w:rsidRDefault="002D7535" w:rsidP="002D7535">
      <w:pPr>
        <w:spacing w:after="0" w:line="240" w:lineRule="auto"/>
        <w:rPr>
          <w:rFonts w:cstheme="minorHAnsi"/>
          <w:sz w:val="24"/>
          <w:szCs w:val="24"/>
        </w:rPr>
      </w:pPr>
    </w:p>
    <w:p w14:paraId="6AC5AB65" w14:textId="74783AEC" w:rsidR="002D7535" w:rsidRPr="002D7535" w:rsidRDefault="00D03049" w:rsidP="002D7535">
      <w:pPr>
        <w:spacing w:after="0" w:line="240" w:lineRule="auto"/>
        <w:rPr>
          <w:rFonts w:cstheme="minorHAnsi"/>
          <w:b/>
          <w:bCs/>
          <w:sz w:val="24"/>
          <w:szCs w:val="24"/>
        </w:rPr>
      </w:pPr>
      <w:bookmarkStart w:id="382" w:name="Recruitment732"/>
      <w:bookmarkStart w:id="383" w:name="_Hlk138328476"/>
      <w:bookmarkEnd w:id="382"/>
      <w:r>
        <w:rPr>
          <w:rFonts w:cstheme="minorHAnsi"/>
          <w:b/>
          <w:bCs/>
          <w:sz w:val="24"/>
          <w:szCs w:val="24"/>
        </w:rPr>
        <w:t xml:space="preserve">7.3.2 </w:t>
      </w:r>
      <w:r w:rsidR="002D7535" w:rsidRPr="002D7535">
        <w:rPr>
          <w:rFonts w:cstheme="minorHAnsi"/>
          <w:b/>
          <w:bCs/>
          <w:sz w:val="24"/>
          <w:szCs w:val="24"/>
        </w:rPr>
        <w:t>Recruitment of diverse public members</w:t>
      </w:r>
    </w:p>
    <w:bookmarkEnd w:id="383"/>
    <w:p w14:paraId="3C4D22F3" w14:textId="77777777" w:rsidR="002D7535" w:rsidRPr="002D7535" w:rsidRDefault="002D7535" w:rsidP="002D7535">
      <w:pPr>
        <w:spacing w:after="0" w:line="240" w:lineRule="auto"/>
        <w:rPr>
          <w:rFonts w:cstheme="minorHAnsi"/>
          <w:sz w:val="24"/>
          <w:szCs w:val="24"/>
        </w:rPr>
      </w:pPr>
    </w:p>
    <w:p w14:paraId="7642956C" w14:textId="164D4FA1" w:rsidR="002D7535" w:rsidRPr="002D7535" w:rsidRDefault="002D7535" w:rsidP="002D7535">
      <w:pPr>
        <w:spacing w:after="0" w:line="240" w:lineRule="auto"/>
        <w:rPr>
          <w:rFonts w:cstheme="minorHAnsi"/>
          <w:sz w:val="24"/>
          <w:szCs w:val="24"/>
        </w:rPr>
      </w:pPr>
      <w:r w:rsidRPr="002D7535">
        <w:rPr>
          <w:rFonts w:cstheme="minorHAnsi"/>
          <w:sz w:val="24"/>
          <w:szCs w:val="24"/>
        </w:rPr>
        <w:t>When the involvement networks of both sites were initially established there was little diversity, however, this increased over time, as pro-active activities were undertaken to recruit a broader range of people, for example, both sites undertook outreach work. One had applied for specific funding from their local ARC to hold a community outreach event, as the ARC was particularly interested in supporting initiatives to diversify involvement groups (</w:t>
      </w:r>
      <w:hyperlink w:anchor="Vignette2" w:history="1">
        <w:r w:rsidRPr="00282213">
          <w:rPr>
            <w:rStyle w:val="Hyperlink"/>
            <w:rFonts w:cstheme="minorHAnsi"/>
            <w:b/>
            <w:bCs/>
            <w:sz w:val="24"/>
            <w:szCs w:val="24"/>
          </w:rPr>
          <w:t xml:space="preserve">Vignette 2. </w:t>
        </w:r>
        <w:r w:rsidRPr="00282213">
          <w:rPr>
            <w:rStyle w:val="Hyperlink"/>
            <w:b/>
            <w:bCs/>
            <w:sz w:val="24"/>
            <w:szCs w:val="24"/>
          </w:rPr>
          <w:t>Community outreach event</w:t>
        </w:r>
        <w:r w:rsidRPr="00282213">
          <w:rPr>
            <w:rStyle w:val="Hyperlink"/>
            <w:rFonts w:cstheme="minorHAnsi"/>
            <w:sz w:val="24"/>
            <w:szCs w:val="24"/>
          </w:rPr>
          <w:t>).</w:t>
        </w:r>
      </w:hyperlink>
      <w:r w:rsidRPr="002D7535">
        <w:rPr>
          <w:rFonts w:cstheme="minorHAnsi"/>
          <w:sz w:val="24"/>
          <w:szCs w:val="24"/>
        </w:rPr>
        <w:t xml:space="preserve"> The centre believed that increasing the diversity of their involvement network would help in widening the diversity of participants in their research studies. </w:t>
      </w:r>
    </w:p>
    <w:p w14:paraId="736B4592" w14:textId="77777777" w:rsidR="002D7535" w:rsidRPr="002D7535" w:rsidRDefault="002D7535" w:rsidP="002D7535">
      <w:pPr>
        <w:spacing w:after="0" w:line="240" w:lineRule="auto"/>
        <w:rPr>
          <w:rFonts w:cstheme="minorHAnsi"/>
          <w:sz w:val="24"/>
          <w:szCs w:val="24"/>
        </w:rPr>
      </w:pPr>
    </w:p>
    <w:p w14:paraId="7558DD42" w14:textId="7C40436B" w:rsidR="002D7535" w:rsidRPr="002D7535" w:rsidRDefault="002D7535" w:rsidP="002D7535">
      <w:pPr>
        <w:spacing w:after="0" w:line="240" w:lineRule="auto"/>
        <w:rPr>
          <w:rFonts w:cstheme="minorHAnsi"/>
          <w:sz w:val="24"/>
          <w:szCs w:val="24"/>
        </w:rPr>
      </w:pPr>
      <w:r w:rsidRPr="002D7535">
        <w:rPr>
          <w:rFonts w:cstheme="minorHAnsi"/>
          <w:sz w:val="24"/>
          <w:szCs w:val="24"/>
        </w:rPr>
        <w:t>The coordinator in the other centre had carried out a wide range of initiatives, one of the aims of which was to recruit a more diverse range of public members for their centre’s involvement network (</w:t>
      </w:r>
      <w:hyperlink w:anchor="Vignette4" w:history="1">
        <w:r w:rsidRPr="00282213">
          <w:rPr>
            <w:rStyle w:val="Hyperlink"/>
            <w:rFonts w:cstheme="minorHAnsi"/>
            <w:b/>
            <w:bCs/>
            <w:sz w:val="24"/>
            <w:szCs w:val="24"/>
          </w:rPr>
          <w:t>Vignette 4. Increasing diversity and inclusion</w:t>
        </w:r>
      </w:hyperlink>
      <w:r w:rsidRPr="002D7535">
        <w:rPr>
          <w:rFonts w:cstheme="minorHAnsi"/>
          <w:sz w:val="24"/>
          <w:szCs w:val="24"/>
        </w:rPr>
        <w:t>):</w:t>
      </w:r>
    </w:p>
    <w:p w14:paraId="6D2D2A7B" w14:textId="77777777" w:rsidR="002D7535" w:rsidRPr="002D7535" w:rsidRDefault="002D7535" w:rsidP="002D7535">
      <w:pPr>
        <w:spacing w:after="0" w:line="240" w:lineRule="auto"/>
        <w:rPr>
          <w:rFonts w:cstheme="minorHAnsi"/>
          <w:sz w:val="24"/>
          <w:szCs w:val="24"/>
        </w:rPr>
      </w:pPr>
    </w:p>
    <w:p w14:paraId="78C3941C"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34"/>
        <w:rPr>
          <w:rFonts w:ascii="Calibri" w:hAnsi="Calibri" w:cs="Calibri"/>
          <w:sz w:val="24"/>
          <w:szCs w:val="24"/>
          <w:lang w:eastAsia="en-GB"/>
        </w:rPr>
      </w:pPr>
      <w:r w:rsidRPr="002D7535">
        <w:rPr>
          <w:rFonts w:ascii="Calibri" w:hAnsi="Calibri" w:cs="Calibri"/>
          <w:sz w:val="24"/>
          <w:szCs w:val="24"/>
          <w:lang w:eastAsia="en-GB"/>
        </w:rPr>
        <w:t>There's a lot of poverty in [city], a lot of unemployment, there are big council estates, there are people who very rarely go into the city centre they're very kind of, I don’t know, geographically quite distinct areas of the city. And I just thought well, really the people who are kind of living with this, the people who are at higher risk of cancer, the people who are less likely to survive cancer, those are the people I want involved in this research (laughs). I'm not sure I've actually managed to get them involved yet…I would have thought with research, it’s just like outside of their experience, I would have thought for the majority of people. And if you actually want to do something about things that are affecting them, I don’t see how you can do it without actually speaking to them. (coordinator, 17)</w:t>
      </w:r>
    </w:p>
    <w:p w14:paraId="0215F7E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Organisations aimed at particular groups or communities had been contacted, including those providing services for racialised communities, autistic people, people with particular health conditions and those who had experienced domestic violence. Organisations with broader remits, such as the local CCG and local Healthwatch’s were also contacted. </w:t>
      </w:r>
    </w:p>
    <w:p w14:paraId="1FD3100A" w14:textId="77777777" w:rsidR="002D7535" w:rsidRPr="002D7535" w:rsidRDefault="002D7535" w:rsidP="002D7535">
      <w:pPr>
        <w:spacing w:after="0" w:line="240" w:lineRule="auto"/>
        <w:rPr>
          <w:rFonts w:cstheme="minorHAnsi"/>
          <w:sz w:val="24"/>
          <w:szCs w:val="24"/>
        </w:rPr>
      </w:pPr>
    </w:p>
    <w:p w14:paraId="7F1B03E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times additional recruitment was carried out for individual research studies specifically to increase the diversity of public members. For example, academics recruited public members to work on particular research studies but had then realised that the involvement group in the study wasn’t very diverse. They then approached the coordinator for advice, support and to recruit additional public members from the main involvement network. It was also recognised that having only one member involved in a study didn’t bring the diversity of perspectives that was often needed.</w:t>
      </w:r>
    </w:p>
    <w:p w14:paraId="4A72D06C" w14:textId="77777777" w:rsidR="002D7535" w:rsidRPr="002D7535" w:rsidRDefault="002D7535" w:rsidP="002D7535">
      <w:pPr>
        <w:spacing w:after="0" w:line="240" w:lineRule="auto"/>
        <w:rPr>
          <w:rFonts w:cstheme="minorHAnsi"/>
          <w:sz w:val="24"/>
          <w:szCs w:val="24"/>
        </w:rPr>
      </w:pPr>
    </w:p>
    <w:p w14:paraId="31B2AEF4"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few participants discussed the diversity of staff in their centre and how this could be useful for recruitment, especially through personal contacts:</w:t>
      </w:r>
    </w:p>
    <w:p w14:paraId="2EEE99D0" w14:textId="77777777" w:rsidR="002D7535" w:rsidRPr="002D7535" w:rsidRDefault="002D7535" w:rsidP="002D7535">
      <w:pPr>
        <w:spacing w:after="0" w:line="240" w:lineRule="auto"/>
        <w:rPr>
          <w:rFonts w:cstheme="minorHAnsi"/>
          <w:sz w:val="24"/>
          <w:szCs w:val="24"/>
        </w:rPr>
      </w:pPr>
    </w:p>
    <w:p w14:paraId="128F8BDE"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Another method, we've relied a lot on personal contacts and in some ways that can end up with a kind of a group that isn’t diverse but we’re quite lucky I think that we've got our research staff are quite ethnically diverse… it’s quite a nice example of what you can do if you've got a personal relationship into a kind of population that you're trying to reach. (coordinator, 17)</w:t>
      </w:r>
    </w:p>
    <w:p w14:paraId="27F58C2E" w14:textId="77777777" w:rsidR="002D7535" w:rsidRPr="002D7535" w:rsidRDefault="002D7535" w:rsidP="002D7535">
      <w:pPr>
        <w:spacing w:after="0" w:line="240" w:lineRule="auto"/>
        <w:rPr>
          <w:rFonts w:cstheme="minorHAnsi"/>
          <w:sz w:val="24"/>
          <w:szCs w:val="24"/>
        </w:rPr>
      </w:pPr>
    </w:p>
    <w:p w14:paraId="120F93F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However, recruitment of people from different backgrounds was thought to be difficult. Some participants felt that there were previously missed opportunities where they could have addressed issues such as the under-representation of certain communities. Several, public members in particular, spoke of how academia and the culture within their centre brought challenges related to diversity and inclusion:</w:t>
      </w:r>
    </w:p>
    <w:p w14:paraId="7AABF046" w14:textId="77777777" w:rsidR="002D7535" w:rsidRPr="002D7535" w:rsidRDefault="002D7535" w:rsidP="002D7535">
      <w:pPr>
        <w:spacing w:after="0" w:line="240" w:lineRule="auto"/>
        <w:ind w:left="720"/>
        <w:rPr>
          <w:rFonts w:ascii="Calibri" w:hAnsi="Calibri" w:cs="Calibri"/>
          <w:sz w:val="24"/>
          <w:szCs w:val="24"/>
          <w:lang w:eastAsia="en-GB"/>
        </w:rPr>
      </w:pPr>
    </w:p>
    <w:p w14:paraId="312D9834"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There's a lot of importance now on, erm, local areas, deprived areas where the whole community’s deprived, you know. When I say they're deprived, their voices are not heard properly, you know. All the researchers…they're in a small cocoon actually, they mix with likeminded people so they don’t get to the people, the people of society, you know. They are in a different world…sometimes I see about five or six consultants at very high level, they are doing some research project but they're all much higher than ordinary doctors so they have to meet little, you know, ordinary people in the society. (public member, 11)</w:t>
      </w:r>
    </w:p>
    <w:p w14:paraId="3D34D696" w14:textId="77777777" w:rsidR="002D7535" w:rsidRPr="002D7535" w:rsidRDefault="002D7535" w:rsidP="002D7535">
      <w:pPr>
        <w:spacing w:after="0" w:line="240" w:lineRule="auto"/>
        <w:rPr>
          <w:rFonts w:ascii="Calibri" w:hAnsi="Calibri" w:cs="Calibri"/>
          <w:sz w:val="24"/>
          <w:szCs w:val="24"/>
        </w:rPr>
      </w:pPr>
    </w:p>
    <w:p w14:paraId="2F190E3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nother public member commented on the importance of looking at why some people don’t get involved in order to increase diversity:</w:t>
      </w:r>
    </w:p>
    <w:p w14:paraId="6F42FFA9" w14:textId="77777777" w:rsidR="002D7535" w:rsidRPr="002D7535" w:rsidRDefault="002D7535" w:rsidP="002D7535">
      <w:pPr>
        <w:spacing w:after="0" w:line="240" w:lineRule="auto"/>
        <w:rPr>
          <w:rFonts w:cstheme="minorHAnsi"/>
          <w:sz w:val="24"/>
          <w:szCs w:val="24"/>
        </w:rPr>
      </w:pPr>
    </w:p>
    <w:p w14:paraId="7856F29F"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we need to be aware of different factors that contribute to why people don’t get involved. I think sometimes we focus too much on why people get involved and then we feel great we’re getting these things right but we’re attracting the same people but I think we need to start having the conversations why people don’t engage and that’s a good starting point. (patient/carer, 1a)</w:t>
      </w:r>
    </w:p>
    <w:p w14:paraId="3AA6C442" w14:textId="77777777" w:rsidR="002D7535" w:rsidRPr="002D7535" w:rsidRDefault="002D7535" w:rsidP="002D7535">
      <w:pPr>
        <w:spacing w:after="0" w:line="240" w:lineRule="auto"/>
        <w:rPr>
          <w:rFonts w:ascii="Calibri" w:hAnsi="Calibri" w:cs="Calibri"/>
          <w:sz w:val="24"/>
          <w:szCs w:val="24"/>
        </w:rPr>
      </w:pPr>
    </w:p>
    <w:p w14:paraId="2AC3F39E" w14:textId="5EEF9937" w:rsidR="002D7535" w:rsidRPr="002D7535" w:rsidRDefault="00D03049" w:rsidP="002D7535">
      <w:pPr>
        <w:spacing w:after="0" w:line="240" w:lineRule="auto"/>
        <w:rPr>
          <w:rFonts w:cstheme="minorHAnsi"/>
          <w:b/>
          <w:bCs/>
          <w:sz w:val="24"/>
          <w:szCs w:val="24"/>
        </w:rPr>
      </w:pPr>
      <w:bookmarkStart w:id="384" w:name="Monitoring733"/>
      <w:bookmarkStart w:id="385" w:name="_Hlk138328489"/>
      <w:bookmarkEnd w:id="384"/>
      <w:r>
        <w:rPr>
          <w:rFonts w:cstheme="minorHAnsi"/>
          <w:b/>
          <w:bCs/>
          <w:sz w:val="24"/>
          <w:szCs w:val="24"/>
        </w:rPr>
        <w:t xml:space="preserve">7.3.3 </w:t>
      </w:r>
      <w:r w:rsidR="002D7535" w:rsidRPr="002D7535">
        <w:rPr>
          <w:rFonts w:cstheme="minorHAnsi"/>
          <w:b/>
          <w:bCs/>
          <w:sz w:val="24"/>
          <w:szCs w:val="24"/>
        </w:rPr>
        <w:t>Monitoring diversity</w:t>
      </w:r>
    </w:p>
    <w:bookmarkEnd w:id="385"/>
    <w:p w14:paraId="3A65AD7F" w14:textId="77777777" w:rsidR="002D7535" w:rsidRPr="002D7535" w:rsidRDefault="002D7535" w:rsidP="002D7535">
      <w:pPr>
        <w:spacing w:after="0" w:line="240" w:lineRule="auto"/>
        <w:rPr>
          <w:rFonts w:cstheme="minorHAnsi"/>
          <w:sz w:val="24"/>
          <w:szCs w:val="24"/>
        </w:rPr>
      </w:pPr>
    </w:p>
    <w:p w14:paraId="69BDA45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Despite different engagement and recruitment activities, many participants still believed that there wasn’t sufficient diversity of public members within their centre. Some specifically stated they didn’t want to make assumptions; however, they believed that public members were mainly white, female, middle class, older and confident people. Their input was valued, however, it was not representative of the wider population where the centre was based:</w:t>
      </w:r>
    </w:p>
    <w:p w14:paraId="2B56C18D" w14:textId="77777777" w:rsidR="002D7535" w:rsidRPr="002D7535" w:rsidRDefault="002D7535" w:rsidP="002D7535">
      <w:pPr>
        <w:spacing w:after="0" w:line="240" w:lineRule="auto"/>
        <w:rPr>
          <w:rFonts w:cstheme="minorHAnsi"/>
          <w:sz w:val="24"/>
          <w:szCs w:val="24"/>
        </w:rPr>
      </w:pPr>
    </w:p>
    <w:p w14:paraId="3A4C022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lastRenderedPageBreak/>
        <w:t>I'm afraid it’s all still, you know, white middle class, you know, mainly women, erm, of a certain educational standard, it’s not good enough is it? I mean, you know, we are not representative. We represent our kind of little section and, er, yeah it’s not, it really isn’t good enough. (patient/carer, 8)</w:t>
      </w:r>
    </w:p>
    <w:p w14:paraId="10FC9540" w14:textId="77777777" w:rsidR="002D7535" w:rsidRPr="002D7535" w:rsidRDefault="002D7535" w:rsidP="002D7535">
      <w:pPr>
        <w:spacing w:after="0" w:line="240" w:lineRule="auto"/>
        <w:rPr>
          <w:rFonts w:cstheme="minorHAnsi"/>
          <w:sz w:val="24"/>
          <w:szCs w:val="24"/>
        </w:rPr>
      </w:pPr>
    </w:p>
    <w:p w14:paraId="44F6795D" w14:textId="626E84BE" w:rsidR="002D7535" w:rsidRPr="002D7535" w:rsidRDefault="002D7535" w:rsidP="002D7535">
      <w:pPr>
        <w:spacing w:after="0" w:line="240" w:lineRule="auto"/>
        <w:rPr>
          <w:rFonts w:cstheme="minorHAnsi"/>
          <w:sz w:val="24"/>
          <w:szCs w:val="24"/>
        </w:rPr>
      </w:pPr>
      <w:r w:rsidRPr="002D7535">
        <w:rPr>
          <w:rFonts w:cstheme="minorHAnsi"/>
          <w:sz w:val="24"/>
          <w:szCs w:val="24"/>
        </w:rPr>
        <w:t>One site had recently undertaken an audit of the demographic characteristics of the public members in their involvement network, asking questions related to</w:t>
      </w:r>
      <w:r w:rsidRPr="002D7535">
        <w:rPr>
          <w:sz w:val="24"/>
          <w:szCs w:val="24"/>
        </w:rPr>
        <w:t xml:space="preserve"> age, gender, ethnicity, disability (or impairment), long-term conditions, sexual orientation, region/spirituality, caring responsibilities, education and location </w:t>
      </w:r>
      <w:r w:rsidR="00C445FA">
        <w:rPr>
          <w:sz w:val="24"/>
          <w:szCs w:val="24"/>
        </w:rPr>
        <w:fldChar w:fldCharType="begin"/>
      </w:r>
      <w:r w:rsidR="00BC508B">
        <w:rPr>
          <w:sz w:val="24"/>
          <w:szCs w:val="24"/>
        </w:rPr>
        <w:instrText xml:space="preserve"> ADDIN EN.CITE &lt;EndNote&gt;&lt;Cite&gt;&lt;RecNum&gt;199436&lt;/RecNum&gt;&lt;DisplayText&gt;(CSI 2022b)&lt;/DisplayText&gt;&lt;record&gt;&lt;rec-number&gt;199436&lt;/rec-number&gt;&lt;foreign-keys&gt;&lt;key app="EN" db-id="eda99esr9arp52e20v2pftz4rp5s9x0evef5" timestamp="1677583147"&gt;199436&lt;/key&gt;&lt;/foreign-keys&gt;&lt;ref-type name="Report"&gt;27&lt;/ref-type&gt;&lt;contributors&gt;&lt;authors&gt;&lt;author&gt;CSI&lt;/author&gt;&lt;/authors&gt;&lt;tertiary-authors&gt;&lt;author&gt;King&amp;apos;s College London&lt;/author&gt;&lt;/tertiary-authors&gt;&lt;/contributors&gt;&lt;titles&gt;&lt;title&gt;Cicely Saunders Institute Community Outreach event report&lt;/title&gt;&lt;/titl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sz w:val="24"/>
          <w:szCs w:val="24"/>
        </w:rPr>
        <w:fldChar w:fldCharType="separate"/>
      </w:r>
      <w:r w:rsidR="00BC508B">
        <w:rPr>
          <w:noProof/>
          <w:sz w:val="24"/>
          <w:szCs w:val="24"/>
        </w:rPr>
        <w:t>(CSI 2022b)</w:t>
      </w:r>
      <w:r w:rsidR="00C445FA">
        <w:rPr>
          <w:sz w:val="24"/>
          <w:szCs w:val="24"/>
        </w:rPr>
        <w:fldChar w:fldCharType="end"/>
      </w:r>
      <w:r w:rsidRPr="002D7535">
        <w:rPr>
          <w:sz w:val="24"/>
          <w:szCs w:val="24"/>
        </w:rPr>
        <w:t>. The coordinator described the results and how it led to an increased emphasis on diversity and inclusion in their involvement strategy:</w:t>
      </w:r>
    </w:p>
    <w:p w14:paraId="3E9AB8B5" w14:textId="77777777" w:rsidR="002D7535" w:rsidRPr="002D7535" w:rsidRDefault="002D7535" w:rsidP="002D7535">
      <w:pPr>
        <w:spacing w:after="0" w:line="240" w:lineRule="auto"/>
        <w:rPr>
          <w:rFonts w:cstheme="minorHAnsi"/>
          <w:sz w:val="24"/>
          <w:szCs w:val="24"/>
        </w:rPr>
      </w:pPr>
    </w:p>
    <w:p w14:paraId="50ACBC03"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Calibri" w:hAnsi="Calibri" w:cs="Calibri"/>
          <w:sz w:val="24"/>
          <w:szCs w:val="24"/>
        </w:rPr>
      </w:pPr>
      <w:r w:rsidRPr="002D7535">
        <w:rPr>
          <w:rFonts w:ascii="Calibri" w:hAnsi="Calibri" w:cs="Calibri"/>
          <w:sz w:val="24"/>
          <w:szCs w:val="24"/>
        </w:rPr>
        <w:t>We recently did a sort of survey of our membership to work out what it looked like, erm, I mean you won’t be surprised to hear that the majority are older, erm, we have quite a lot of females and also majority white but we are kind of trying to increase our diversity in that group. So, that's one of our sort of strategic goals for the next year. Erm, not to say there isn’t any diversity at all but, you know, the majority. So yeah so, erm, that’s sort of one of our goals but a wide range of sort of experiences for sure in terms of illnesses that people have cared for, erm, and the ages of people that have been cared for too so, you know, you have children, some older adults and things like that. And so that that’s quite a broad range of experiences, it’s more sort of the personal characteristics of individuals. (coordinator, 15)</w:t>
      </w:r>
    </w:p>
    <w:p w14:paraId="0DB5AB24" w14:textId="5066AB60" w:rsidR="002D7535" w:rsidRPr="002D7535" w:rsidRDefault="00D03049" w:rsidP="002D7535">
      <w:pPr>
        <w:spacing w:after="0" w:line="240" w:lineRule="auto"/>
        <w:rPr>
          <w:rFonts w:cstheme="minorHAnsi"/>
          <w:b/>
          <w:bCs/>
          <w:sz w:val="24"/>
          <w:szCs w:val="24"/>
        </w:rPr>
      </w:pPr>
      <w:bookmarkStart w:id="386" w:name="Different734"/>
      <w:bookmarkStart w:id="387" w:name="_Hlk138328504"/>
      <w:bookmarkEnd w:id="386"/>
      <w:r>
        <w:rPr>
          <w:rFonts w:cstheme="minorHAnsi"/>
          <w:b/>
          <w:bCs/>
          <w:sz w:val="24"/>
          <w:szCs w:val="24"/>
        </w:rPr>
        <w:t xml:space="preserve">7.3.4 </w:t>
      </w:r>
      <w:r w:rsidR="002D7535" w:rsidRPr="002D7535">
        <w:rPr>
          <w:rFonts w:cstheme="minorHAnsi"/>
          <w:b/>
          <w:bCs/>
          <w:sz w:val="24"/>
          <w:szCs w:val="24"/>
        </w:rPr>
        <w:t>Different groups or communities</w:t>
      </w:r>
    </w:p>
    <w:bookmarkEnd w:id="387"/>
    <w:p w14:paraId="0D7334B6" w14:textId="77777777" w:rsidR="002D7535" w:rsidRPr="002D7535" w:rsidRDefault="002D7535" w:rsidP="002D7535">
      <w:pPr>
        <w:spacing w:after="0" w:line="240" w:lineRule="auto"/>
        <w:rPr>
          <w:rFonts w:cstheme="minorHAnsi"/>
          <w:sz w:val="24"/>
          <w:szCs w:val="24"/>
        </w:rPr>
      </w:pPr>
    </w:p>
    <w:p w14:paraId="17B9D92D" w14:textId="42E9A6FA" w:rsidR="002D7535" w:rsidRPr="002D7535" w:rsidRDefault="00D03049" w:rsidP="002D7535">
      <w:pPr>
        <w:spacing w:after="0" w:line="240" w:lineRule="auto"/>
        <w:rPr>
          <w:rFonts w:cstheme="minorHAnsi"/>
          <w:b/>
          <w:bCs/>
          <w:sz w:val="24"/>
          <w:szCs w:val="24"/>
        </w:rPr>
      </w:pPr>
      <w:bookmarkStart w:id="388" w:name="Introduction7341"/>
      <w:bookmarkEnd w:id="388"/>
      <w:r>
        <w:rPr>
          <w:rFonts w:cstheme="minorHAnsi"/>
          <w:b/>
          <w:bCs/>
          <w:sz w:val="24"/>
          <w:szCs w:val="24"/>
        </w:rPr>
        <w:t xml:space="preserve">7.3.4.1 </w:t>
      </w:r>
      <w:r w:rsidR="002D7535" w:rsidRPr="002D7535">
        <w:rPr>
          <w:rFonts w:cstheme="minorHAnsi"/>
          <w:b/>
          <w:bCs/>
          <w:sz w:val="24"/>
          <w:szCs w:val="24"/>
        </w:rPr>
        <w:t>Introduction</w:t>
      </w:r>
    </w:p>
    <w:p w14:paraId="4FCD4985" w14:textId="77777777" w:rsidR="002D7535" w:rsidRPr="002D7535" w:rsidRDefault="002D7535" w:rsidP="002D7535">
      <w:pPr>
        <w:spacing w:after="0" w:line="240" w:lineRule="auto"/>
        <w:rPr>
          <w:rFonts w:cstheme="minorHAnsi"/>
          <w:sz w:val="24"/>
          <w:szCs w:val="24"/>
        </w:rPr>
      </w:pPr>
    </w:p>
    <w:p w14:paraId="118A59A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diversity of public members in each centre was discussed in terms of the characteristics of different groups or communities, and included ethnicity, age, health condition or impairment, </w:t>
      </w:r>
      <w:bookmarkStart w:id="389" w:name="_Hlk137199239"/>
      <w:r w:rsidRPr="002D7535">
        <w:rPr>
          <w:rFonts w:cstheme="minorHAnsi"/>
          <w:sz w:val="24"/>
          <w:szCs w:val="24"/>
        </w:rPr>
        <w:t>socio-economic status</w:t>
      </w:r>
      <w:bookmarkEnd w:id="389"/>
      <w:r w:rsidRPr="002D7535">
        <w:rPr>
          <w:rFonts w:cstheme="minorHAnsi"/>
          <w:sz w:val="24"/>
          <w:szCs w:val="24"/>
        </w:rPr>
        <w:t xml:space="preserve">, education, carer status, experience in involvement and digital access. This led to implications for both the recruitment of public members and their ongoing management. </w:t>
      </w:r>
    </w:p>
    <w:p w14:paraId="039ED39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felt that different, more creative, approaches to involvement were needed when working with more diverse communities.</w:t>
      </w:r>
    </w:p>
    <w:p w14:paraId="7F28BD04" w14:textId="77777777" w:rsidR="002D7535" w:rsidRPr="002D7535" w:rsidRDefault="002D7535" w:rsidP="002D7535">
      <w:pPr>
        <w:spacing w:after="0" w:line="240" w:lineRule="auto"/>
        <w:rPr>
          <w:rFonts w:cstheme="minorHAnsi"/>
          <w:sz w:val="24"/>
          <w:szCs w:val="24"/>
        </w:rPr>
      </w:pPr>
    </w:p>
    <w:p w14:paraId="58E84F3E" w14:textId="346A3A57" w:rsidR="002D7535" w:rsidRPr="002D7535" w:rsidRDefault="002D7535" w:rsidP="002D7535">
      <w:pPr>
        <w:spacing w:after="0" w:line="240" w:lineRule="auto"/>
        <w:rPr>
          <w:sz w:val="24"/>
          <w:szCs w:val="24"/>
        </w:rPr>
      </w:pPr>
      <w:r w:rsidRPr="002D7535">
        <w:rPr>
          <w:rFonts w:cstheme="minorHAnsi"/>
          <w:sz w:val="24"/>
          <w:szCs w:val="24"/>
        </w:rPr>
        <w:t xml:space="preserve">One site had recently been awarded NIHR funding </w:t>
      </w:r>
      <w:r w:rsidRPr="002D7535">
        <w:rPr>
          <w:sz w:val="24"/>
          <w:szCs w:val="24"/>
        </w:rPr>
        <w:t xml:space="preserve">to address inequalities in palliative care research </w:t>
      </w:r>
      <w:r w:rsidR="00C445FA">
        <w:rPr>
          <w:sz w:val="24"/>
          <w:szCs w:val="24"/>
        </w:rPr>
        <w:fldChar w:fldCharType="begin"/>
      </w:r>
      <w:r w:rsidR="00C445FA">
        <w:rPr>
          <w:sz w:val="24"/>
          <w:szCs w:val="24"/>
        </w:rPr>
        <w:instrText xml:space="preserve"> ADDIN EN.CITE &lt;EndNote&gt;&lt;Cite&gt;&lt;RecNum&gt;199401&lt;/RecNum&gt;&lt;DisplayText&gt;(NIHR 2022c)&lt;/DisplayText&gt;&lt;record&gt;&lt;rec-number&gt;199401&lt;/rec-number&gt;&lt;foreign-keys&gt;&lt;key app="EN" db-id="eda99esr9arp52e20v2pftz4rp5s9x0evef5" timestamp="1659264932"&gt;199401&lt;/key&gt;&lt;/foreign-keys&gt;&lt;ref-type name="Web Page"&gt;12&lt;/ref-type&gt;&lt;contributors&gt;&lt;authors&gt;&lt;author&gt;NIHR&lt;/author&gt;&lt;/authors&gt;&lt;/contributors&gt;&lt;titles&gt;&lt;title&gt;The Yorkshire &amp;amp; Humber Palliative Care Research Network: Addressing Inequalities Across All Ages&lt;/title&gt;&lt;/titles&gt;&lt;number&gt;31 July 2022&lt;/number&gt;&lt;reprint-edition&gt;not in file&lt;/reprint-edition&gt;&lt;dates&gt;&lt;year&gt;2022&lt;/year&gt;&lt;/dates&gt;&lt;pub-location&gt;London&lt;/pub-location&gt;&lt;publisher&gt;NIHR&lt;/publisher&gt;&lt;urls&gt;&lt;related-urls&gt;&lt;url&gt;https://fundingawards.nihr.ac.uk/award/NIHR135115&lt;/url&gt;&lt;/related-urls&gt;&lt;/urls&gt;&lt;/record&gt;&lt;/Cite&gt;&lt;/EndNote&gt;</w:instrText>
      </w:r>
      <w:r w:rsidR="00C445FA">
        <w:rPr>
          <w:sz w:val="24"/>
          <w:szCs w:val="24"/>
        </w:rPr>
        <w:fldChar w:fldCharType="separate"/>
      </w:r>
      <w:r w:rsidR="00C445FA">
        <w:rPr>
          <w:noProof/>
          <w:sz w:val="24"/>
          <w:szCs w:val="24"/>
        </w:rPr>
        <w:t>(NIHR 2022c)</w:t>
      </w:r>
      <w:r w:rsidR="00C445FA">
        <w:rPr>
          <w:sz w:val="24"/>
          <w:szCs w:val="24"/>
        </w:rPr>
        <w:fldChar w:fldCharType="end"/>
      </w:r>
      <w:r w:rsidRPr="002D7535">
        <w:rPr>
          <w:sz w:val="24"/>
          <w:szCs w:val="24"/>
        </w:rPr>
        <w:t xml:space="preserve"> and was developing involvement with public members who were reflective of different communities:</w:t>
      </w:r>
    </w:p>
    <w:p w14:paraId="6334E30D" w14:textId="77777777" w:rsidR="002D7535" w:rsidRPr="002D7535" w:rsidRDefault="002D7535" w:rsidP="002D7535">
      <w:pPr>
        <w:spacing w:after="0" w:line="240" w:lineRule="auto"/>
        <w:rPr>
          <w:sz w:val="24"/>
          <w:szCs w:val="24"/>
        </w:rPr>
      </w:pPr>
    </w:p>
    <w:p w14:paraId="7EF74847"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One piece of work that we’re expanding, that we’re excited about, is our NIHR clinical lecturer [name] is going to be developing a whole stream around ethnicity and impact on access to palliative care services and as part of that she will have to be doing considerable PPI work. I'm just talking, just earlier on today, about looking at issues around gender, sexuality, ethnicity, culture – broadly in terms of palliative care, because it’s been a bit late to come to the table with that and that’s where I think we have to seek out these people to be PPI people that we might just have to work a bit harder to find. But if we don't we’ll not be able to do what we want to do. (academic/clinician, 6)</w:t>
      </w:r>
    </w:p>
    <w:p w14:paraId="6F9CD4D6" w14:textId="77777777" w:rsidR="002D7535" w:rsidRPr="002D7535" w:rsidRDefault="002D7535" w:rsidP="002D7535">
      <w:pPr>
        <w:spacing w:after="0" w:line="240" w:lineRule="auto"/>
        <w:rPr>
          <w:rFonts w:cstheme="minorHAnsi"/>
          <w:sz w:val="24"/>
          <w:szCs w:val="24"/>
        </w:rPr>
      </w:pPr>
    </w:p>
    <w:p w14:paraId="6E9DF81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other site had received a Faculty Innovation Fund award, partly to increase the diversity and inclusivity of the public members, which included the following objectives:</w:t>
      </w:r>
    </w:p>
    <w:p w14:paraId="3D44AA22" w14:textId="77777777" w:rsidR="002D7535" w:rsidRPr="002D7535" w:rsidRDefault="002D7535" w:rsidP="002D7535">
      <w:pPr>
        <w:spacing w:after="0" w:line="240" w:lineRule="auto"/>
        <w:rPr>
          <w:rFonts w:cstheme="minorHAnsi"/>
          <w:sz w:val="24"/>
          <w:szCs w:val="24"/>
        </w:rPr>
      </w:pPr>
    </w:p>
    <w:p w14:paraId="0E3FB159" w14:textId="77777777" w:rsidR="002D7535" w:rsidRPr="002D7535" w:rsidRDefault="002D7535" w:rsidP="002D7535">
      <w:pPr>
        <w:numPr>
          <w:ilvl w:val="0"/>
          <w:numId w:val="73"/>
        </w:numPr>
        <w:spacing w:after="0" w:line="240" w:lineRule="auto"/>
        <w:contextualSpacing/>
        <w:rPr>
          <w:sz w:val="24"/>
        </w:rPr>
      </w:pPr>
      <w:r w:rsidRPr="002D7535">
        <w:rPr>
          <w:sz w:val="24"/>
        </w:rPr>
        <w:lastRenderedPageBreak/>
        <w:t>Deliver a model for inclusive and equitable patient and public involvement and engagement for people affected by serious illness, targeting involvement by minority ethnic groups, and young people as priority underserved groups</w:t>
      </w:r>
    </w:p>
    <w:p w14:paraId="3C835263" w14:textId="7E752FB9" w:rsidR="002D7535" w:rsidRPr="002D7535" w:rsidRDefault="002D7535" w:rsidP="002D7535">
      <w:pPr>
        <w:numPr>
          <w:ilvl w:val="0"/>
          <w:numId w:val="73"/>
        </w:numPr>
        <w:spacing w:after="0" w:line="240" w:lineRule="auto"/>
        <w:contextualSpacing/>
        <w:rPr>
          <w:rFonts w:cstheme="minorHAnsi"/>
          <w:sz w:val="24"/>
          <w:szCs w:val="24"/>
        </w:rPr>
      </w:pPr>
      <w:r w:rsidRPr="002D7535">
        <w:rPr>
          <w:sz w:val="24"/>
        </w:rPr>
        <w:t xml:space="preserve">Build a Young People’s Advisory Group, collaboratively with other local groups and </w:t>
      </w:r>
      <w:bookmarkStart w:id="390" w:name="_Hlk137365263"/>
      <w:r w:rsidRPr="002D7535">
        <w:rPr>
          <w:sz w:val="24"/>
        </w:rPr>
        <w:t xml:space="preserve">organisations </w:t>
      </w:r>
      <w:r w:rsidR="00C445FA">
        <w:rPr>
          <w:sz w:val="24"/>
        </w:rPr>
        <w:fldChar w:fldCharType="begin"/>
      </w:r>
      <w:r w:rsidR="00C445FA">
        <w:rPr>
          <w:sz w:val="24"/>
        </w:rPr>
        <w:instrText xml:space="preserve"> ADDIN EN.CITE &lt;EndNote&gt;&lt;Cite&gt;&lt;RecNum&gt;199462&lt;/RecNum&gt;&lt;DisplayText&gt;(Evans 2022)&lt;/DisplayText&gt;&lt;record&gt;&lt;rec-number&gt;199462&lt;/rec-number&gt;&lt;foreign-keys&gt;&lt;key app="EN" db-id="eda99esr9arp52e20v2pftz4rp5s9x0evef5" timestamp="1686468980"&gt;199462&lt;/key&gt;&lt;/foreign-keys&gt;&lt;ref-type name="Report"&gt;27&lt;/ref-type&gt;&lt;contributors&gt;&lt;authors&gt;&lt;author&gt;Evans, C.&lt;/author&gt;&lt;/authors&gt;&lt;tertiary-authors&gt;&lt;author&gt;King&amp;apos;s College London&lt;/author&gt;&lt;/tertiary-authors&gt;&lt;/contributors&gt;&lt;titles&gt;&lt;title&gt;Equitable and inclusive Patient and Public Involvement and Engagement in research and teaching: Strategy development and implementation in the CSI and Faculty wide capacity building (Faculty Innovation Proposal)&lt;/title&gt;&lt;/titles&gt;&lt;reprint-edition&gt;in file&lt;/reprint-edition&gt;&lt;dates&gt;&lt;year&gt;2022&lt;/year&gt;&lt;/dates&gt;&lt;pub-location&gt;London&lt;/pub-location&gt;&lt;publisher&gt;Cicely Saunders Institute of Palliative Care, Policy &amp;amp; Rehabilitation, King&amp;apos;s College London&lt;/publisher&gt;&lt;urls&gt;&lt;/urls&gt;&lt;/record&gt;&lt;/Cite&gt;&lt;/EndNote&gt;</w:instrText>
      </w:r>
      <w:r w:rsidR="00C445FA">
        <w:rPr>
          <w:sz w:val="24"/>
        </w:rPr>
        <w:fldChar w:fldCharType="separate"/>
      </w:r>
      <w:r w:rsidR="00C445FA">
        <w:rPr>
          <w:noProof/>
          <w:sz w:val="24"/>
        </w:rPr>
        <w:t>(Evans 2022)</w:t>
      </w:r>
      <w:r w:rsidR="00C445FA">
        <w:rPr>
          <w:sz w:val="24"/>
        </w:rPr>
        <w:fldChar w:fldCharType="end"/>
      </w:r>
      <w:r w:rsidRPr="002D7535">
        <w:rPr>
          <w:sz w:val="24"/>
        </w:rPr>
        <w:t>.</w:t>
      </w:r>
      <w:bookmarkEnd w:id="390"/>
    </w:p>
    <w:p w14:paraId="14FC7C81" w14:textId="77777777" w:rsidR="002D7535" w:rsidRPr="002D7535" w:rsidRDefault="002D7535" w:rsidP="002D7535">
      <w:pPr>
        <w:spacing w:after="0" w:line="240" w:lineRule="auto"/>
        <w:rPr>
          <w:rFonts w:cstheme="minorHAnsi"/>
          <w:sz w:val="24"/>
          <w:szCs w:val="24"/>
        </w:rPr>
      </w:pPr>
    </w:p>
    <w:p w14:paraId="354120DA" w14:textId="1746EC93" w:rsidR="002D7535" w:rsidRPr="002D7535" w:rsidRDefault="00D03049" w:rsidP="002D7535">
      <w:pPr>
        <w:spacing w:after="0" w:line="240" w:lineRule="auto"/>
        <w:rPr>
          <w:rFonts w:cstheme="minorHAnsi"/>
          <w:b/>
          <w:bCs/>
          <w:sz w:val="24"/>
          <w:szCs w:val="24"/>
        </w:rPr>
      </w:pPr>
      <w:bookmarkStart w:id="391" w:name="Ethnicity7342"/>
      <w:bookmarkEnd w:id="391"/>
      <w:r>
        <w:rPr>
          <w:rFonts w:cstheme="minorHAnsi"/>
          <w:b/>
          <w:bCs/>
          <w:sz w:val="24"/>
          <w:szCs w:val="24"/>
        </w:rPr>
        <w:t xml:space="preserve">7.3.4.2 </w:t>
      </w:r>
      <w:r w:rsidR="002D7535" w:rsidRPr="002D7535">
        <w:rPr>
          <w:rFonts w:cstheme="minorHAnsi"/>
          <w:b/>
          <w:bCs/>
          <w:sz w:val="24"/>
          <w:szCs w:val="24"/>
        </w:rPr>
        <w:t>Ethnicity</w:t>
      </w:r>
    </w:p>
    <w:p w14:paraId="1E9629AF" w14:textId="77777777" w:rsidR="002D7535" w:rsidRPr="002D7535" w:rsidRDefault="002D7535" w:rsidP="002D7535">
      <w:pPr>
        <w:spacing w:after="0" w:line="240" w:lineRule="auto"/>
        <w:rPr>
          <w:rFonts w:cstheme="minorHAnsi"/>
          <w:sz w:val="24"/>
          <w:szCs w:val="24"/>
        </w:rPr>
      </w:pPr>
    </w:p>
    <w:p w14:paraId="01C9D3E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Ethnicity included issues connected with culture such as customs, religion and language. It was acknowledged that people from racialised communities were often under-represented as participants in research studies, therefore the recruitment of public members from racialised communities to undertake involvement was seen as a priority in order to assist with this. Some academics acknowledged that they worked in areas where, for example, there were large African or Asian communities, and were aware increasing ethnic diversity was important.</w:t>
      </w:r>
    </w:p>
    <w:p w14:paraId="36D3EB2A" w14:textId="77777777" w:rsidR="002D7535" w:rsidRPr="002D7535" w:rsidRDefault="002D7535" w:rsidP="002D7535">
      <w:pPr>
        <w:spacing w:after="0" w:line="240" w:lineRule="auto"/>
        <w:rPr>
          <w:rFonts w:cstheme="minorHAnsi"/>
          <w:sz w:val="24"/>
          <w:szCs w:val="24"/>
        </w:rPr>
      </w:pPr>
    </w:p>
    <w:p w14:paraId="7AF1695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ublic members had advised on recruitment strategies, both for people to become involved and to participate in studies. They had identified barriers and ways that could be used to encourage people to become more engaged. Approaching authority figures or community leaders was seen as a possible first step:</w:t>
      </w:r>
    </w:p>
    <w:p w14:paraId="1A6369EE" w14:textId="77777777" w:rsidR="002D7535" w:rsidRPr="002D7535" w:rsidRDefault="002D7535" w:rsidP="002D7535">
      <w:pPr>
        <w:spacing w:after="0" w:line="240" w:lineRule="auto"/>
        <w:rPr>
          <w:rFonts w:cstheme="minorHAnsi"/>
          <w:sz w:val="24"/>
          <w:szCs w:val="24"/>
        </w:rPr>
      </w:pPr>
    </w:p>
    <w:p w14:paraId="72E386D5"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You know, if you can get your community leaders on board, erm, it’s about validation isn’t it? if they think it’s a good thing then perhaps their communities will follow them…but, you know, so I think it’s about community leaders actually, perhaps doing more outreach work with them and getting them to understand what it’s about. (patient/carer, 8)</w:t>
      </w:r>
    </w:p>
    <w:p w14:paraId="1DB87C23" w14:textId="77777777" w:rsidR="002D7535" w:rsidRPr="002D7535" w:rsidRDefault="002D7535" w:rsidP="002D7535">
      <w:pPr>
        <w:spacing w:after="0" w:line="240" w:lineRule="auto"/>
        <w:rPr>
          <w:rFonts w:cstheme="minorHAnsi"/>
          <w:sz w:val="24"/>
          <w:szCs w:val="24"/>
        </w:rPr>
      </w:pPr>
    </w:p>
    <w:p w14:paraId="497F0DC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culture of different communities, including customs or traditions, was highly important. Different meanings of death and dying were held and different practices were carried out by different communities. For example, sometimes members of racialised communities relied upon or trusted God instead of accessing services, which could lead to significant deterioration in people’s health. Also, writing a will was considered by some to be preparation for death or an indication that the person wanted to die. One public member described the meaning that family and being a carer held in their religion and culture:</w:t>
      </w:r>
    </w:p>
    <w:p w14:paraId="2A405493" w14:textId="77777777" w:rsidR="002D7535" w:rsidRPr="002D7535" w:rsidRDefault="002D7535" w:rsidP="002D7535">
      <w:pPr>
        <w:spacing w:after="0" w:line="240" w:lineRule="auto"/>
        <w:rPr>
          <w:rFonts w:cstheme="minorHAnsi"/>
          <w:sz w:val="24"/>
          <w:szCs w:val="24"/>
        </w:rPr>
      </w:pPr>
    </w:p>
    <w:p w14:paraId="00F9579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Our culture is different, completely different from the European culture…I used to sometimes sleep in the hospital, in the chair, to nurse my mother if she was very ill…I served her and of course my father was alive as well so we used to look after both of them, my brother and I…So I can only speak from personal experience. You see that the Indians, I'm not saying all Indians, but Indian people have a different family connection, we serve our people…In the Hindu faith the parents are created and honoured before we worship God…So that is what I meant by the Indian culture because the nurses they're caring but they wouldn’t allow you into the ward before 2pm in the afternoon. I said ‘who’s going to look after my mother from 10 to 2? Not the nurses.’ So, I said ‘look I'm a Hindu’. I said ‘you have to honour my faith, I have to serve my mother when she's ill, this is my religious obligation to my parents’. So, I said to the hospital ‘I cannot break my faith’. So, they had to understand the Hindu culture as well. If you’ve got a Hindu lady who’s a patient you have to appreciate that I have to serve my mother. (patient/carer, 5)</w:t>
      </w:r>
    </w:p>
    <w:p w14:paraId="78A2A4BB" w14:textId="77777777" w:rsidR="002D7535" w:rsidRPr="002D7535" w:rsidRDefault="002D7535" w:rsidP="002D7535">
      <w:pPr>
        <w:spacing w:after="0" w:line="240" w:lineRule="auto"/>
        <w:rPr>
          <w:rFonts w:cstheme="minorHAnsi"/>
          <w:sz w:val="24"/>
          <w:szCs w:val="24"/>
        </w:rPr>
      </w:pPr>
    </w:p>
    <w:p w14:paraId="1296887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few public members explained how in some racialised communities very personal matters such as ill health wouldn’t be talked about as they were considered private:</w:t>
      </w:r>
    </w:p>
    <w:p w14:paraId="33FDAC86" w14:textId="77777777" w:rsidR="002D7535" w:rsidRPr="002D7535" w:rsidRDefault="002D7535" w:rsidP="002D7535">
      <w:pPr>
        <w:spacing w:after="0" w:line="240" w:lineRule="auto"/>
        <w:rPr>
          <w:rFonts w:cstheme="minorHAnsi"/>
          <w:sz w:val="24"/>
          <w:szCs w:val="24"/>
        </w:rPr>
      </w:pPr>
    </w:p>
    <w:p w14:paraId="25D0571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 xml:space="preserve">There's a taboo around, er, cancer. I mean it’s something you don't even talk about if you have cancer. So, I know that people from my community are affected by the problem that they are trying to solve even though I don't have cancer or have any family members, erm, with cancer. </w:t>
      </w:r>
      <w:r w:rsidRPr="002D7535">
        <w:rPr>
          <w:rFonts w:ascii="Calibri" w:hAnsi="Calibri" w:cs="Calibri"/>
          <w:sz w:val="24"/>
          <w:szCs w:val="24"/>
        </w:rPr>
        <w:t>But I know a lot of people from my community, erm, shy away from such things…I got involved because someone came to my church to talk about the group. In church you don't talk about it that way, they think God has failed you or something like that, so people just hide it and don't talk about it, erm, so I felt it was important to get involved and just hear, erm, opinions of whatever it was…</w:t>
      </w:r>
      <w:r w:rsidRPr="002D7535">
        <w:rPr>
          <w:rFonts w:ascii="Calibri" w:hAnsi="Calibri" w:cs="Calibri"/>
          <w:sz w:val="24"/>
          <w:szCs w:val="24"/>
          <w:lang w:eastAsia="en-GB"/>
        </w:rPr>
        <w:t xml:space="preserve">I mean sickness in general or ill health, erm, is something that we shy away from, we don't like to talk about and pretend as if it’s not there and bury our heads in the sand. </w:t>
      </w:r>
      <w:r w:rsidRPr="002D7535">
        <w:rPr>
          <w:rFonts w:ascii="Calibri" w:hAnsi="Calibri" w:cs="Calibri"/>
          <w:sz w:val="24"/>
          <w:szCs w:val="24"/>
        </w:rPr>
        <w:t>(public member, 16)</w:t>
      </w:r>
    </w:p>
    <w:p w14:paraId="44AAC37C" w14:textId="77777777" w:rsidR="002D7535" w:rsidRPr="002D7535" w:rsidRDefault="002D7535" w:rsidP="002D7535">
      <w:pPr>
        <w:spacing w:after="0" w:line="240" w:lineRule="auto"/>
        <w:rPr>
          <w:rFonts w:cstheme="minorHAnsi"/>
          <w:sz w:val="24"/>
          <w:szCs w:val="24"/>
        </w:rPr>
      </w:pPr>
    </w:p>
    <w:p w14:paraId="661A3E9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Other related matters, including palliative care service provision, were discussed. There was an awareness that members of racialised communities experienced significant barriers in accessing services and inequalities in service provision. Sometimes people were unaware that services, including hospices, existed. These factors led to some public members believing it was important to speak up on behalf of others:</w:t>
      </w:r>
    </w:p>
    <w:p w14:paraId="17E113AF" w14:textId="77777777" w:rsidR="002D7535" w:rsidRPr="002D7535" w:rsidRDefault="002D7535" w:rsidP="002D7535">
      <w:pPr>
        <w:spacing w:after="0" w:line="240" w:lineRule="auto"/>
        <w:rPr>
          <w:rFonts w:ascii="Calibri" w:hAnsi="Calibri" w:cs="Calibri"/>
          <w:lang w:eastAsia="en-GB"/>
        </w:rPr>
      </w:pPr>
    </w:p>
    <w:p w14:paraId="30BCE3B6"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t is very important to speak up for those communities because they don’t know, you know. If you asked them where the library, they will not know. If you ask them, other than GP surgery, they won’t know, because in this country there are a lot of outlets for getting medical help, you know, but they don’t know how to navigate and they don’t know how to access and, you know. So, er, I think that’s why because you can’t get help suddenly say, you know, they will always be suspicious as to ‘why me to get involved?’. (public member, 11)</w:t>
      </w:r>
    </w:p>
    <w:p w14:paraId="59788D5D" w14:textId="77777777" w:rsidR="002D7535" w:rsidRPr="002D7535" w:rsidRDefault="002D7535" w:rsidP="002D7535">
      <w:pPr>
        <w:spacing w:after="0" w:line="240" w:lineRule="auto"/>
        <w:rPr>
          <w:rFonts w:cstheme="minorHAnsi"/>
          <w:sz w:val="24"/>
          <w:szCs w:val="24"/>
        </w:rPr>
      </w:pPr>
    </w:p>
    <w:p w14:paraId="00D4173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re were ongoing impacts on involvement also. For example, one academic described how those public members from racialised communities could experience more challenges in meetings, for example, their views may be more likely to be ignored. Not being able to carry out involvement in one’s first language was also a barrier:</w:t>
      </w:r>
    </w:p>
    <w:p w14:paraId="638C023B" w14:textId="77777777" w:rsidR="002D7535" w:rsidRPr="002D7535" w:rsidRDefault="002D7535" w:rsidP="002D7535">
      <w:pPr>
        <w:spacing w:after="0" w:line="240" w:lineRule="auto"/>
        <w:rPr>
          <w:rFonts w:cstheme="minorHAnsi"/>
          <w:sz w:val="24"/>
          <w:szCs w:val="24"/>
        </w:rPr>
      </w:pPr>
    </w:p>
    <w:p w14:paraId="0D3E7C70"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Like, for example, my mum is a queen bee if you are doing things in her language, she could really contribute a lot but because she doesn’t speak English she can’t participate in a lot of PPI work. (patient/carer, 1a)</w:t>
      </w:r>
    </w:p>
    <w:p w14:paraId="31387BF3" w14:textId="77777777" w:rsidR="002D7535" w:rsidRPr="002D7535" w:rsidRDefault="002D7535" w:rsidP="002D7535">
      <w:pPr>
        <w:spacing w:after="0" w:line="240" w:lineRule="auto"/>
        <w:rPr>
          <w:rFonts w:ascii="Calibri" w:hAnsi="Calibri" w:cs="Calibri"/>
          <w:sz w:val="24"/>
          <w:szCs w:val="24"/>
          <w:lang w:eastAsia="en-GB"/>
        </w:rPr>
      </w:pPr>
    </w:p>
    <w:p w14:paraId="5EF7FA02"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There was a need to address issues related to how people could more easily become involved, including developing greater trust:</w:t>
      </w:r>
    </w:p>
    <w:p w14:paraId="6A3F0BAC" w14:textId="77777777" w:rsidR="002D7535" w:rsidRPr="002D7535" w:rsidRDefault="002D7535" w:rsidP="002D7535">
      <w:pPr>
        <w:spacing w:after="0" w:line="240" w:lineRule="auto"/>
        <w:rPr>
          <w:rFonts w:ascii="Calibri" w:hAnsi="Calibri" w:cs="Calibri"/>
          <w:sz w:val="24"/>
          <w:szCs w:val="24"/>
          <w:lang w:eastAsia="en-GB"/>
        </w:rPr>
      </w:pPr>
    </w:p>
    <w:p w14:paraId="0FAFA35F"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think, you know, we have to take some, er, proactive action to get them involved, we have to go and visit the communities and find out why they don’t and how can they participate, you know. Some of the things, once you get their inner, their faith and trust in you, then they will do it, they will participate. But we need more to get involved because they are the one who are representing a community. (public member, 11)</w:t>
      </w:r>
    </w:p>
    <w:p w14:paraId="601B3DD7" w14:textId="77777777" w:rsidR="002D7535" w:rsidRPr="002D7535" w:rsidRDefault="002D7535" w:rsidP="002D7535">
      <w:pPr>
        <w:spacing w:after="0" w:line="240" w:lineRule="auto"/>
        <w:ind w:left="720"/>
        <w:rPr>
          <w:rFonts w:ascii="Calibri" w:hAnsi="Calibri" w:cs="Calibri"/>
          <w:sz w:val="24"/>
          <w:szCs w:val="24"/>
          <w:lang w:eastAsia="en-GB"/>
        </w:rPr>
      </w:pPr>
    </w:p>
    <w:p w14:paraId="10204224" w14:textId="008B1D7D" w:rsidR="002D7535" w:rsidRPr="002D7535" w:rsidRDefault="00D03049" w:rsidP="002D7535">
      <w:pPr>
        <w:spacing w:after="0" w:line="240" w:lineRule="auto"/>
        <w:rPr>
          <w:rFonts w:cstheme="minorHAnsi"/>
          <w:b/>
          <w:bCs/>
          <w:sz w:val="24"/>
          <w:szCs w:val="24"/>
        </w:rPr>
      </w:pPr>
      <w:bookmarkStart w:id="392" w:name="Age7343"/>
      <w:bookmarkEnd w:id="392"/>
      <w:r>
        <w:rPr>
          <w:rFonts w:cstheme="minorHAnsi"/>
          <w:b/>
          <w:bCs/>
          <w:sz w:val="24"/>
          <w:szCs w:val="24"/>
        </w:rPr>
        <w:t xml:space="preserve">7.3.4.3 </w:t>
      </w:r>
      <w:r w:rsidR="002D7535" w:rsidRPr="002D7535">
        <w:rPr>
          <w:rFonts w:cstheme="minorHAnsi"/>
          <w:b/>
          <w:bCs/>
          <w:sz w:val="24"/>
          <w:szCs w:val="24"/>
        </w:rPr>
        <w:t>Age</w:t>
      </w:r>
    </w:p>
    <w:p w14:paraId="40961B2C" w14:textId="77777777" w:rsidR="002D7535" w:rsidRPr="002D7535" w:rsidRDefault="002D7535" w:rsidP="002D7535">
      <w:pPr>
        <w:spacing w:after="0" w:line="240" w:lineRule="auto"/>
        <w:rPr>
          <w:rFonts w:cstheme="minorHAnsi"/>
          <w:sz w:val="24"/>
          <w:szCs w:val="24"/>
        </w:rPr>
      </w:pPr>
    </w:p>
    <w:p w14:paraId="599D346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impact of age on those who became involved was also discussed. Children, young people and working age adults were all thought to be under-represented because they were more limited in what time they had available due to studying, working or caring for children:</w:t>
      </w:r>
    </w:p>
    <w:p w14:paraId="7EEF85CA" w14:textId="77777777" w:rsidR="002D7535" w:rsidRPr="002D7535" w:rsidRDefault="002D7535" w:rsidP="002D7535">
      <w:pPr>
        <w:spacing w:after="0" w:line="240" w:lineRule="auto"/>
        <w:rPr>
          <w:rFonts w:cstheme="minorHAnsi"/>
          <w:sz w:val="24"/>
          <w:szCs w:val="24"/>
        </w:rPr>
      </w:pPr>
    </w:p>
    <w:p w14:paraId="45EC8FB1"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They are older than I am [other public members] and, er, it looks like they are retired as well. I think it’s just because they are retired so it does seem like they have time to be involved in this type of thing. But then I'm a lot younger I have a young family I have, erm, (laughs) I have kids, like on Saturday I play ball with my kids, erm, so it’s I think that pressure is not necessarily because you are black or white, erm. So even amongst the white people you still may struggle to get younger people to get involved, er, because of the business that they get involved with, erm, but even within my community even older people because of the taboo that’s placed on sicknesses in general you still would struggle to get them to get involved. (public member, 16)</w:t>
      </w:r>
    </w:p>
    <w:p w14:paraId="1F515624" w14:textId="77777777" w:rsidR="002D7535" w:rsidRPr="002D7535" w:rsidRDefault="002D7535" w:rsidP="002D7535">
      <w:pPr>
        <w:spacing w:after="0" w:line="240" w:lineRule="auto"/>
        <w:rPr>
          <w:rFonts w:ascii="Calibri" w:hAnsi="Calibri" w:cs="Calibri"/>
          <w:sz w:val="24"/>
          <w:szCs w:val="24"/>
        </w:rPr>
      </w:pPr>
    </w:p>
    <w:p w14:paraId="0E625895"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One site in particular was keen to recruit more children and young people and were using recently awarded additional funding to establish a young people’s advisory group:</w:t>
      </w:r>
    </w:p>
    <w:p w14:paraId="6DECF3C3" w14:textId="77777777" w:rsidR="002D7535" w:rsidRPr="002D7535" w:rsidRDefault="002D7535" w:rsidP="002D7535">
      <w:pPr>
        <w:spacing w:after="0" w:line="240" w:lineRule="auto"/>
        <w:rPr>
          <w:rFonts w:ascii="Calibri" w:hAnsi="Calibri" w:cs="Calibri"/>
          <w:sz w:val="24"/>
          <w:szCs w:val="24"/>
        </w:rPr>
      </w:pPr>
    </w:p>
    <w:p w14:paraId="3650836A"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lang w:eastAsia="en-GB"/>
        </w:rPr>
        <w:t>So, we've had some work around children and young people, erm, but it wasn't sustained. So that sort of, you know, it’s those sorts of challenges that you have innovation but then we weren’t able to sustain that way of working with a children and young people’s group. So, we've just attracted a bit more money actually…We don't have any children and young people’s PPI, it’s all done on an ad hoc basis that they’ll, you know, go to, erm, a particular group within, you know, the sort of local area but there's no established children and young people’s public involvement group. (academic/ex-clinician, 12)</w:t>
      </w:r>
    </w:p>
    <w:p w14:paraId="49CE51D9" w14:textId="77777777" w:rsidR="002D7535" w:rsidRPr="002D7535" w:rsidRDefault="002D7535" w:rsidP="002D7535">
      <w:pPr>
        <w:spacing w:after="0" w:line="240" w:lineRule="auto"/>
        <w:rPr>
          <w:rFonts w:cstheme="minorHAnsi"/>
          <w:sz w:val="24"/>
          <w:szCs w:val="24"/>
        </w:rPr>
      </w:pPr>
    </w:p>
    <w:p w14:paraId="0B26D198" w14:textId="49FC3A85" w:rsidR="002D7535" w:rsidRPr="002D7535" w:rsidRDefault="00D03049" w:rsidP="002D7535">
      <w:pPr>
        <w:spacing w:after="0" w:line="240" w:lineRule="auto"/>
        <w:rPr>
          <w:rFonts w:cstheme="minorHAnsi"/>
          <w:b/>
          <w:bCs/>
          <w:sz w:val="24"/>
          <w:szCs w:val="24"/>
        </w:rPr>
      </w:pPr>
      <w:bookmarkStart w:id="393" w:name="Health7344"/>
      <w:bookmarkStart w:id="394" w:name="_Hlk138328532"/>
      <w:bookmarkEnd w:id="393"/>
      <w:r>
        <w:rPr>
          <w:rFonts w:cstheme="minorHAnsi"/>
          <w:b/>
          <w:bCs/>
          <w:sz w:val="24"/>
          <w:szCs w:val="24"/>
        </w:rPr>
        <w:t xml:space="preserve">7.3.4.4 </w:t>
      </w:r>
      <w:r w:rsidR="002D7535" w:rsidRPr="002D7535">
        <w:rPr>
          <w:rFonts w:cstheme="minorHAnsi"/>
          <w:b/>
          <w:bCs/>
          <w:sz w:val="24"/>
          <w:szCs w:val="24"/>
        </w:rPr>
        <w:t>Health condition or impairment</w:t>
      </w:r>
    </w:p>
    <w:bookmarkEnd w:id="394"/>
    <w:p w14:paraId="6B436CF0" w14:textId="77777777" w:rsidR="002D7535" w:rsidRPr="002D7535" w:rsidRDefault="002D7535" w:rsidP="002D7535">
      <w:pPr>
        <w:spacing w:after="0" w:line="240" w:lineRule="auto"/>
        <w:rPr>
          <w:rFonts w:cstheme="minorHAnsi"/>
          <w:sz w:val="24"/>
          <w:szCs w:val="24"/>
        </w:rPr>
      </w:pPr>
    </w:p>
    <w:p w14:paraId="14B7204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Different health conditions and impairments were mentioned, with cancer being the most prominent. Many participants believed public members with cancer were over-represented, and had been for some time.</w:t>
      </w:r>
    </w:p>
    <w:p w14:paraId="505E55FA" w14:textId="77777777" w:rsidR="002D7535" w:rsidRPr="002D7535" w:rsidRDefault="002D7535" w:rsidP="002D7535">
      <w:pPr>
        <w:spacing w:after="0" w:line="240" w:lineRule="auto"/>
        <w:rPr>
          <w:rFonts w:cstheme="minorHAnsi"/>
          <w:sz w:val="24"/>
          <w:szCs w:val="24"/>
        </w:rPr>
      </w:pPr>
    </w:p>
    <w:p w14:paraId="4E15404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health condition or impairment of public members could have an impact on involvement. It was suggested that those public members who were disabled could experience more difficulties when taking part in meetings, for example, meetings that started early in the morning may not be suitable for some with particular health conditions or who had to take medication: </w:t>
      </w:r>
    </w:p>
    <w:p w14:paraId="204F78DA" w14:textId="77777777" w:rsidR="002D7535" w:rsidRPr="002D7535" w:rsidRDefault="002D7535" w:rsidP="002D7535">
      <w:pPr>
        <w:spacing w:after="0" w:line="240" w:lineRule="auto"/>
        <w:rPr>
          <w:rFonts w:cstheme="minorHAnsi"/>
          <w:sz w:val="24"/>
          <w:szCs w:val="24"/>
        </w:rPr>
      </w:pPr>
    </w:p>
    <w:p w14:paraId="23DBF83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need a bit of structure in the morning and whatever, you know, so after about 11 o’clock I'm much more, you know…Because I've got to take my medication, my diabetes medication, blood pressure, erm, and all that sort of thing you see. Erm, you know, in the morning and mainly for arthritis so you know if you're in pain, erm, you can’t really focus these things. (patient/carer, 5)</w:t>
      </w:r>
    </w:p>
    <w:p w14:paraId="48CF5371" w14:textId="77777777" w:rsidR="002D7535" w:rsidRPr="002D7535" w:rsidRDefault="002D7535" w:rsidP="002D7535">
      <w:pPr>
        <w:spacing w:after="0" w:line="240" w:lineRule="auto"/>
        <w:rPr>
          <w:rFonts w:cstheme="minorHAnsi"/>
          <w:sz w:val="24"/>
          <w:szCs w:val="24"/>
        </w:rPr>
      </w:pPr>
    </w:p>
    <w:p w14:paraId="54C0E5A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dditional breaks may be needed in meetings for those with fatigue. Or additional time might be needed for people to develop trust with a replacement carer:</w:t>
      </w:r>
    </w:p>
    <w:p w14:paraId="07360139" w14:textId="77777777" w:rsidR="002D7535" w:rsidRPr="002D7535" w:rsidRDefault="002D7535" w:rsidP="002D7535">
      <w:pPr>
        <w:spacing w:after="0" w:line="240" w:lineRule="auto"/>
        <w:rPr>
          <w:rFonts w:ascii="Calibri" w:hAnsi="Calibri" w:cs="Calibri"/>
          <w:sz w:val="24"/>
          <w:szCs w:val="24"/>
          <w:lang w:eastAsia="en-GB"/>
        </w:rPr>
      </w:pPr>
    </w:p>
    <w:p w14:paraId="3DD98FDE"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You know, cos very difficult because and then the person you care for they need time to build rapport and they're not going to suddenly be able to deal with a stranger, especially when they’ve got mental health and physical conditions. So, I think one of the things I've learnt is that PPI now I understand why there's a lot of amazing people out there but don’t get engaged because of different multiple barriers. (patient/carer, 1a)</w:t>
      </w:r>
    </w:p>
    <w:p w14:paraId="5E711F46" w14:textId="77777777" w:rsidR="002D7535" w:rsidRPr="002D7535" w:rsidRDefault="002D7535" w:rsidP="002D7535">
      <w:pPr>
        <w:spacing w:after="0" w:line="240" w:lineRule="auto"/>
        <w:rPr>
          <w:rFonts w:cstheme="minorHAnsi"/>
          <w:sz w:val="24"/>
          <w:szCs w:val="24"/>
        </w:rPr>
      </w:pPr>
    </w:p>
    <w:p w14:paraId="34C9A24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Some participants also spoke of how their health condition could have an impact on their confidence:</w:t>
      </w:r>
    </w:p>
    <w:p w14:paraId="3663ACE7" w14:textId="77777777" w:rsidR="002D7535" w:rsidRPr="002D7535" w:rsidRDefault="002D7535" w:rsidP="002D7535">
      <w:pPr>
        <w:spacing w:after="0" w:line="240" w:lineRule="auto"/>
        <w:rPr>
          <w:rFonts w:cstheme="minorHAnsi"/>
          <w:sz w:val="24"/>
          <w:szCs w:val="24"/>
        </w:rPr>
      </w:pPr>
    </w:p>
    <w:p w14:paraId="28ECE05A"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was frightened, I was, er, quite shy but I'm not shy at all now but I think that when I, er, joined [centre] I think I'm representing all the other dyslexic people who are very shy. And, erm, you know, I just go out there and, erm, blunder through and so I think I'm giving a voice to all those patients who are, erm, who are shy coming forward.</w:t>
      </w:r>
      <w:r w:rsidRPr="002D7535">
        <w:rPr>
          <w:rFonts w:ascii="Calibri" w:hAnsi="Calibri" w:cs="Calibri"/>
          <w:lang w:eastAsia="en-GB"/>
        </w:rPr>
        <w:t xml:space="preserve"> </w:t>
      </w:r>
      <w:r w:rsidRPr="002D7535">
        <w:rPr>
          <w:rFonts w:ascii="Calibri" w:hAnsi="Calibri" w:cs="Calibri"/>
          <w:sz w:val="24"/>
          <w:szCs w:val="24"/>
        </w:rPr>
        <w:t>(patient, 1c)</w:t>
      </w:r>
    </w:p>
    <w:p w14:paraId="2267ACA5" w14:textId="77777777" w:rsidR="002D7535" w:rsidRPr="002D7535" w:rsidRDefault="002D7535" w:rsidP="002D7535">
      <w:pPr>
        <w:spacing w:after="0" w:line="240" w:lineRule="auto"/>
        <w:rPr>
          <w:rFonts w:cstheme="minorHAnsi"/>
          <w:sz w:val="24"/>
          <w:szCs w:val="24"/>
        </w:rPr>
      </w:pPr>
    </w:p>
    <w:p w14:paraId="7E570882" w14:textId="1624FCCF" w:rsidR="002D7535" w:rsidRPr="002D7535" w:rsidRDefault="00D03049" w:rsidP="002D7535">
      <w:pPr>
        <w:spacing w:after="0" w:line="240" w:lineRule="auto"/>
        <w:rPr>
          <w:rFonts w:cstheme="minorHAnsi"/>
          <w:b/>
          <w:bCs/>
          <w:sz w:val="24"/>
          <w:szCs w:val="24"/>
        </w:rPr>
      </w:pPr>
      <w:bookmarkStart w:id="395" w:name="Socio7345"/>
      <w:bookmarkStart w:id="396" w:name="_Hlk138328546"/>
      <w:bookmarkEnd w:id="395"/>
      <w:r>
        <w:rPr>
          <w:rFonts w:cstheme="minorHAnsi"/>
          <w:b/>
          <w:bCs/>
          <w:sz w:val="24"/>
          <w:szCs w:val="24"/>
        </w:rPr>
        <w:t xml:space="preserve">7.3.4.5 </w:t>
      </w:r>
      <w:r w:rsidR="002D7535" w:rsidRPr="002D7535">
        <w:rPr>
          <w:rFonts w:cstheme="minorHAnsi"/>
          <w:b/>
          <w:bCs/>
          <w:sz w:val="24"/>
          <w:szCs w:val="24"/>
        </w:rPr>
        <w:t>Socio-economic status</w:t>
      </w:r>
    </w:p>
    <w:bookmarkEnd w:id="396"/>
    <w:p w14:paraId="6BEE69DF" w14:textId="77777777" w:rsidR="002D7535" w:rsidRPr="002D7535" w:rsidRDefault="002D7535" w:rsidP="002D7535">
      <w:pPr>
        <w:spacing w:after="0" w:line="240" w:lineRule="auto"/>
        <w:rPr>
          <w:rFonts w:cstheme="minorHAnsi"/>
          <w:sz w:val="24"/>
          <w:szCs w:val="24"/>
        </w:rPr>
      </w:pPr>
    </w:p>
    <w:p w14:paraId="34607996"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ocio-economic status was mentioned by several participants, who acknowledged that this was sometimes an overlooked factor. Some recognised the more widespread difficulties that many people experienced nowadays, including those who hadn’t received much education or who were on low incomes; they believed people were: “just having to try and get by” and had little time or capacity for involvement (carer/public member, 9b). </w:t>
      </w:r>
    </w:p>
    <w:p w14:paraId="742546C8" w14:textId="77777777" w:rsidR="002D7535" w:rsidRPr="002D7535" w:rsidRDefault="002D7535" w:rsidP="002D7535">
      <w:pPr>
        <w:spacing w:after="0" w:line="240" w:lineRule="auto"/>
        <w:rPr>
          <w:rFonts w:cstheme="minorHAnsi"/>
          <w:sz w:val="24"/>
          <w:szCs w:val="24"/>
        </w:rPr>
      </w:pPr>
    </w:p>
    <w:p w14:paraId="551957F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Public members of lower or middle socio-economic status were sometimes thought to be under-represented. Some academics had worked with existing public members to increase diversity in this area:</w:t>
      </w:r>
    </w:p>
    <w:p w14:paraId="484FD154" w14:textId="77777777" w:rsidR="002D7535" w:rsidRPr="002D7535" w:rsidRDefault="002D7535" w:rsidP="002D7535">
      <w:pPr>
        <w:spacing w:after="0" w:line="240" w:lineRule="auto"/>
        <w:rPr>
          <w:rFonts w:cstheme="minorHAnsi"/>
          <w:sz w:val="24"/>
          <w:szCs w:val="24"/>
        </w:rPr>
      </w:pPr>
    </w:p>
    <w:p w14:paraId="391E6B5E" w14:textId="77777777" w:rsidR="002D7535" w:rsidRPr="002D7535" w:rsidRDefault="002D7535" w:rsidP="002D7535">
      <w:pPr>
        <w:spacing w:after="0" w:line="240" w:lineRule="auto"/>
        <w:ind w:left="720"/>
        <w:rPr>
          <w:rFonts w:cstheme="minorHAnsi"/>
          <w:sz w:val="24"/>
          <w:szCs w:val="24"/>
        </w:rPr>
      </w:pPr>
      <w:r w:rsidRPr="002D7535">
        <w:rPr>
          <w:rFonts w:ascii="Calibri" w:eastAsia="Calibri" w:hAnsi="Calibri" w:cs="Calibri"/>
          <w:sz w:val="24"/>
          <w:szCs w:val="24"/>
        </w:rPr>
        <w:t>They [public members] also challenged about socio-economic groups and interestingly there was people from the lower end of the scale so who would have been in the lower deciles, er, on whatever score you use and there were people who were very articulate from the upper ends, sort of educated higher socio-economic groups. But there weren’t that many people in the middle and that’s what they were challenging about so that’s interesting as well (laughs) because they were dead right, erm, that you need a bit of a spread. So yeah we got a spread after that. (academic/clinician, 19)</w:t>
      </w:r>
    </w:p>
    <w:p w14:paraId="5F09C58C" w14:textId="77777777" w:rsidR="002D7535" w:rsidRPr="002D7535" w:rsidRDefault="002D7535" w:rsidP="002D7535">
      <w:pPr>
        <w:spacing w:after="0" w:line="240" w:lineRule="auto"/>
        <w:rPr>
          <w:rFonts w:cstheme="minorHAnsi"/>
          <w:sz w:val="24"/>
          <w:szCs w:val="24"/>
        </w:rPr>
      </w:pPr>
    </w:p>
    <w:p w14:paraId="14EC61E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discussed how to make involvement accessible to public members of all socio-economic statuses. They acknowledged that articulate middle or upper class people were probably familiar with large meetings, but that this was partly dependant on people’s jobs:</w:t>
      </w:r>
    </w:p>
    <w:p w14:paraId="4B73BC4B" w14:textId="77777777" w:rsidR="002D7535" w:rsidRPr="002D7535" w:rsidRDefault="002D7535" w:rsidP="002D7535">
      <w:pPr>
        <w:spacing w:after="0" w:line="240" w:lineRule="auto"/>
        <w:rPr>
          <w:rFonts w:cstheme="minorHAnsi"/>
          <w:sz w:val="24"/>
          <w:szCs w:val="24"/>
        </w:rPr>
      </w:pPr>
    </w:p>
    <w:p w14:paraId="320B74FF"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am quite used to going to big meetings like that…you know, when I was working full time…so meetings and board meetings are somewhere I feel comfortable, and equally at the [name of organisation], so I wasn’t fazed by that. But if I were, if I wasn’t, you know, whose job had been something not like that, er, and I was coming along I might have felt quite I might have found the environment quite intimidating. (carer, 7)</w:t>
      </w:r>
    </w:p>
    <w:p w14:paraId="7C9415C0" w14:textId="77777777" w:rsidR="002D7535" w:rsidRPr="002D7535" w:rsidRDefault="002D7535" w:rsidP="002D7535">
      <w:pPr>
        <w:spacing w:after="0" w:line="240" w:lineRule="auto"/>
        <w:rPr>
          <w:rFonts w:cstheme="minorHAnsi"/>
          <w:sz w:val="24"/>
          <w:szCs w:val="24"/>
        </w:rPr>
      </w:pPr>
    </w:p>
    <w:p w14:paraId="58137304" w14:textId="65081169" w:rsidR="002D7535" w:rsidRPr="002D7535" w:rsidRDefault="00D03049" w:rsidP="002D7535">
      <w:pPr>
        <w:spacing w:after="0" w:line="240" w:lineRule="auto"/>
        <w:rPr>
          <w:rFonts w:cstheme="minorHAnsi"/>
          <w:b/>
          <w:bCs/>
          <w:sz w:val="24"/>
          <w:szCs w:val="24"/>
        </w:rPr>
      </w:pPr>
      <w:bookmarkStart w:id="397" w:name="Education7346"/>
      <w:bookmarkEnd w:id="397"/>
      <w:r>
        <w:rPr>
          <w:rFonts w:cstheme="minorHAnsi"/>
          <w:b/>
          <w:bCs/>
          <w:sz w:val="24"/>
          <w:szCs w:val="24"/>
        </w:rPr>
        <w:t xml:space="preserve">7.3.4.6 </w:t>
      </w:r>
      <w:r w:rsidR="002D7535" w:rsidRPr="002D7535">
        <w:rPr>
          <w:rFonts w:cstheme="minorHAnsi"/>
          <w:b/>
          <w:bCs/>
          <w:sz w:val="24"/>
          <w:szCs w:val="24"/>
        </w:rPr>
        <w:t>Education</w:t>
      </w:r>
    </w:p>
    <w:p w14:paraId="7D303B7D" w14:textId="77777777" w:rsidR="002D7535" w:rsidRPr="002D7535" w:rsidRDefault="002D7535" w:rsidP="002D7535">
      <w:pPr>
        <w:spacing w:after="0" w:line="240" w:lineRule="auto"/>
        <w:rPr>
          <w:rFonts w:cstheme="minorHAnsi"/>
          <w:b/>
          <w:bCs/>
          <w:sz w:val="24"/>
          <w:szCs w:val="24"/>
        </w:rPr>
      </w:pPr>
    </w:p>
    <w:p w14:paraId="3E671ED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Education was related to socio-economic status. It was recognised that public members with a range of educational experiences was useful:</w:t>
      </w:r>
    </w:p>
    <w:p w14:paraId="15174F2A" w14:textId="77777777" w:rsidR="002D7535" w:rsidRPr="002D7535" w:rsidRDefault="002D7535" w:rsidP="002D7535">
      <w:pPr>
        <w:spacing w:after="0" w:line="240" w:lineRule="auto"/>
        <w:rPr>
          <w:rFonts w:cstheme="minorHAnsi"/>
          <w:sz w:val="24"/>
          <w:szCs w:val="24"/>
        </w:rPr>
      </w:pPr>
    </w:p>
    <w:p w14:paraId="3A44BA0D"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I think people bring a different stance to the table. Erm, I maybe have a PhD but there are people that may not have a PhD but they have life experiences, erm, they’ve lived with someone who has cancer. They’ve seen things that went well and didn't go well. So, whether they are educated or not they bring a lot to the table when it comes to providing feedback on how things can improve in that aspect. (public member, 16)</w:t>
      </w:r>
    </w:p>
    <w:p w14:paraId="79A25C9C" w14:textId="77777777" w:rsidR="002D7535" w:rsidRPr="002D7535" w:rsidRDefault="002D7535" w:rsidP="002D7535">
      <w:pPr>
        <w:spacing w:after="0" w:line="240" w:lineRule="auto"/>
        <w:rPr>
          <w:rFonts w:cstheme="minorHAnsi"/>
          <w:b/>
          <w:bCs/>
          <w:sz w:val="24"/>
          <w:szCs w:val="24"/>
        </w:rPr>
      </w:pPr>
    </w:p>
    <w:p w14:paraId="64C7CF5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The venue for involvement events was important and education was one factor that could impact on the suitability of venues for public members:</w:t>
      </w:r>
    </w:p>
    <w:p w14:paraId="606A5AC7" w14:textId="77777777" w:rsidR="002D7535" w:rsidRPr="002D7535" w:rsidRDefault="002D7535" w:rsidP="002D7535">
      <w:pPr>
        <w:spacing w:after="0" w:line="240" w:lineRule="auto"/>
        <w:rPr>
          <w:rFonts w:cstheme="minorHAnsi"/>
          <w:sz w:val="24"/>
          <w:szCs w:val="24"/>
        </w:rPr>
      </w:pPr>
    </w:p>
    <w:p w14:paraId="6B296F23"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was amazed how many people, erm, would not go into a school, erm, if there were courses in the local school they wouldn’t go, but if we put them on in the village hall they would come. They just would not go back into school, er, er, terrible barriers have been built up. (public member, 9a)</w:t>
      </w:r>
    </w:p>
    <w:p w14:paraId="2F9992AB" w14:textId="77777777" w:rsidR="002D7535" w:rsidRPr="002D7535" w:rsidRDefault="002D7535" w:rsidP="002D7535">
      <w:pPr>
        <w:spacing w:after="0" w:line="240" w:lineRule="auto"/>
        <w:rPr>
          <w:rFonts w:cstheme="minorHAnsi"/>
          <w:sz w:val="24"/>
          <w:szCs w:val="24"/>
        </w:rPr>
      </w:pPr>
    </w:p>
    <w:p w14:paraId="319C74D3" w14:textId="240DFB3F" w:rsidR="002D7535" w:rsidRPr="002D7535" w:rsidRDefault="00D03049" w:rsidP="002D7535">
      <w:pPr>
        <w:spacing w:after="0" w:line="240" w:lineRule="auto"/>
        <w:rPr>
          <w:rFonts w:cstheme="minorHAnsi"/>
          <w:b/>
          <w:bCs/>
          <w:sz w:val="24"/>
          <w:szCs w:val="24"/>
        </w:rPr>
      </w:pPr>
      <w:bookmarkStart w:id="398" w:name="Carer7347"/>
      <w:bookmarkEnd w:id="398"/>
      <w:r>
        <w:rPr>
          <w:rFonts w:cstheme="minorHAnsi"/>
          <w:b/>
          <w:bCs/>
          <w:sz w:val="24"/>
          <w:szCs w:val="24"/>
        </w:rPr>
        <w:t xml:space="preserve">7.3.4.7 </w:t>
      </w:r>
      <w:r w:rsidR="002D7535" w:rsidRPr="002D7535">
        <w:rPr>
          <w:rFonts w:cstheme="minorHAnsi"/>
          <w:b/>
          <w:bCs/>
          <w:sz w:val="24"/>
          <w:szCs w:val="24"/>
        </w:rPr>
        <w:t>Carer status</w:t>
      </w:r>
    </w:p>
    <w:p w14:paraId="5A3AA029" w14:textId="77777777" w:rsidR="002D7535" w:rsidRPr="002D7535" w:rsidRDefault="002D7535" w:rsidP="002D7535">
      <w:pPr>
        <w:spacing w:after="0" w:line="240" w:lineRule="auto"/>
        <w:rPr>
          <w:rFonts w:cstheme="minorHAnsi"/>
          <w:sz w:val="24"/>
          <w:szCs w:val="24"/>
        </w:rPr>
      </w:pPr>
    </w:p>
    <w:p w14:paraId="161F391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veral public members who identified as carers spoke of how the role of carer held particular significance for them:</w:t>
      </w:r>
    </w:p>
    <w:p w14:paraId="46DEB672" w14:textId="77777777" w:rsidR="002D7535" w:rsidRPr="002D7535" w:rsidRDefault="002D7535" w:rsidP="002D7535">
      <w:pPr>
        <w:spacing w:after="0" w:line="240" w:lineRule="auto"/>
        <w:rPr>
          <w:rFonts w:cstheme="minorHAnsi"/>
          <w:sz w:val="24"/>
          <w:szCs w:val="24"/>
        </w:rPr>
      </w:pPr>
    </w:p>
    <w:p w14:paraId="690A13FF"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sz w:val="24"/>
          <w:szCs w:val="24"/>
        </w:rPr>
        <w:t>When you say what defines this person, you know, what is their main role in life, mine would be a carer you see. Er, it’s the foundation of my life it’s my greatest belief it’s my greatest, erm, sort of, erm, like almost, erm, calling, you know. I mean I seem to have been placed on earth just to be a carer for people. And I adore, erm, er, looking after my family you see making sure that they are comfortable, not just physically but if they are emotionally or mentally upset about something. I serve them so I that’s it’s my vocation so to speak. (patient/carer, 5)</w:t>
      </w:r>
    </w:p>
    <w:p w14:paraId="42ADFCA5" w14:textId="77777777" w:rsidR="002D7535" w:rsidRPr="002D7535" w:rsidRDefault="002D7535" w:rsidP="002D7535">
      <w:pPr>
        <w:spacing w:after="0" w:line="240" w:lineRule="auto"/>
        <w:ind w:left="720"/>
        <w:rPr>
          <w:rFonts w:cstheme="minorHAnsi"/>
          <w:sz w:val="24"/>
          <w:szCs w:val="24"/>
        </w:rPr>
      </w:pPr>
    </w:p>
    <w:p w14:paraId="27C22C1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Carers were believed to be under-represented and some participants felt more could be recruited, although it was acknowledged that this could be hard because of the demands on their time:</w:t>
      </w:r>
    </w:p>
    <w:p w14:paraId="5F21781E" w14:textId="77777777" w:rsidR="002D7535" w:rsidRPr="002D7535" w:rsidRDefault="002D7535" w:rsidP="002D7535">
      <w:pPr>
        <w:spacing w:after="0" w:line="240" w:lineRule="auto"/>
        <w:rPr>
          <w:rFonts w:cstheme="minorHAnsi"/>
          <w:sz w:val="24"/>
          <w:szCs w:val="24"/>
        </w:rPr>
      </w:pPr>
    </w:p>
    <w:p w14:paraId="2209FEFA" w14:textId="77777777" w:rsidR="002D7535" w:rsidRPr="002D7535" w:rsidRDefault="002D7535" w:rsidP="002D7535">
      <w:pPr>
        <w:spacing w:after="0" w:line="240" w:lineRule="auto"/>
        <w:ind w:left="720"/>
        <w:rPr>
          <w:rFonts w:ascii="Calibri" w:hAnsi="Calibri" w:cs="Calibri"/>
          <w:bCs/>
          <w:sz w:val="24"/>
          <w:szCs w:val="24"/>
        </w:rPr>
      </w:pPr>
      <w:r w:rsidRPr="002D7535">
        <w:rPr>
          <w:rFonts w:ascii="Calibri" w:hAnsi="Calibri" w:cs="Calibri"/>
          <w:sz w:val="24"/>
          <w:szCs w:val="24"/>
        </w:rPr>
        <w:t>With care givers, people who either have been</w:t>
      </w:r>
      <w:r w:rsidRPr="002D7535">
        <w:rPr>
          <w:rFonts w:ascii="Calibri" w:hAnsi="Calibri" w:cs="Calibri"/>
          <w:bCs/>
          <w:sz w:val="24"/>
          <w:szCs w:val="24"/>
        </w:rPr>
        <w:t xml:space="preserve"> or who are currently care giving, getting current care givers is quite hard because obviously they have their hands full often with the caring and it’s often only post that we find we can get them. (academic/clinician, 6)</w:t>
      </w:r>
    </w:p>
    <w:p w14:paraId="74877BC2" w14:textId="77777777" w:rsidR="002D7535" w:rsidRPr="002D7535" w:rsidRDefault="002D7535" w:rsidP="002D7535">
      <w:pPr>
        <w:spacing w:after="0" w:line="240" w:lineRule="auto"/>
        <w:ind w:left="720"/>
        <w:rPr>
          <w:rFonts w:ascii="Calibri" w:hAnsi="Calibri" w:cs="Calibri"/>
          <w:bCs/>
          <w:sz w:val="24"/>
          <w:szCs w:val="24"/>
        </w:rPr>
      </w:pPr>
    </w:p>
    <w:p w14:paraId="0CA3B17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s a result, some participants believed that carers often became involved when the person they were caring for had died or when some time had passed and they felt more ready to be involved. Some participants raised practical issues concerning the employment of replacement carers:</w:t>
      </w:r>
    </w:p>
    <w:p w14:paraId="7EDD1DE3" w14:textId="77777777" w:rsidR="002D7535" w:rsidRPr="002D7535" w:rsidRDefault="002D7535" w:rsidP="002D7535">
      <w:pPr>
        <w:spacing w:after="0" w:line="240" w:lineRule="auto"/>
        <w:rPr>
          <w:rFonts w:cstheme="minorHAnsi"/>
          <w:sz w:val="24"/>
          <w:szCs w:val="24"/>
        </w:rPr>
      </w:pPr>
    </w:p>
    <w:p w14:paraId="03D09BFC"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Sometimes things fall right in the middle of the day and for a carer it’s so difficult trying to arrange things. Cos, I’ll give you an example, like for me if something’s half a day or a day it’s a lot easier to get a carer booked in but if it’s an hour or two it’s so much more difficult to kind of negotiate what would be the financial worth. And then, when you’ve got, when you're caring for somebody who’s got language barriers, cultural barriers and then like caring agencies want a long term contract, where they come in regular, the same time every week and this kind of work you can’t offer that. (patient/carer, 1a)</w:t>
      </w:r>
    </w:p>
    <w:p w14:paraId="74FCB23D" w14:textId="77777777" w:rsidR="002D7535" w:rsidRPr="002D7535" w:rsidRDefault="002D7535" w:rsidP="002D7535">
      <w:pPr>
        <w:spacing w:after="0" w:line="240" w:lineRule="auto"/>
        <w:rPr>
          <w:rFonts w:cstheme="minorHAnsi"/>
          <w:sz w:val="24"/>
          <w:szCs w:val="24"/>
        </w:rPr>
      </w:pPr>
    </w:p>
    <w:p w14:paraId="1D4EC7FF" w14:textId="293FC2DB" w:rsidR="002D7535" w:rsidRPr="002D7535" w:rsidRDefault="00D03049" w:rsidP="002D7535">
      <w:pPr>
        <w:spacing w:after="0" w:line="240" w:lineRule="auto"/>
        <w:rPr>
          <w:rFonts w:cstheme="minorHAnsi"/>
          <w:b/>
          <w:bCs/>
          <w:sz w:val="24"/>
          <w:szCs w:val="24"/>
        </w:rPr>
      </w:pPr>
      <w:bookmarkStart w:id="399" w:name="Experience7348"/>
      <w:bookmarkStart w:id="400" w:name="_Hlk138328570"/>
      <w:bookmarkEnd w:id="399"/>
      <w:r>
        <w:rPr>
          <w:rFonts w:cstheme="minorHAnsi"/>
          <w:b/>
          <w:bCs/>
          <w:sz w:val="24"/>
          <w:szCs w:val="24"/>
        </w:rPr>
        <w:t xml:space="preserve">7.3.4.8 </w:t>
      </w:r>
      <w:r w:rsidR="002D7535" w:rsidRPr="002D7535">
        <w:rPr>
          <w:rFonts w:cstheme="minorHAnsi"/>
          <w:b/>
          <w:bCs/>
          <w:sz w:val="24"/>
          <w:szCs w:val="24"/>
        </w:rPr>
        <w:t>Experience in involvement</w:t>
      </w:r>
    </w:p>
    <w:bookmarkEnd w:id="400"/>
    <w:p w14:paraId="725B4299" w14:textId="77777777" w:rsidR="002D7535" w:rsidRPr="002D7535" w:rsidRDefault="002D7535" w:rsidP="002D7535">
      <w:pPr>
        <w:spacing w:after="0" w:line="240" w:lineRule="auto"/>
        <w:rPr>
          <w:rFonts w:cstheme="minorHAnsi"/>
          <w:sz w:val="24"/>
          <w:szCs w:val="24"/>
        </w:rPr>
      </w:pPr>
    </w:p>
    <w:p w14:paraId="3216D3E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discussed the differing levels of experience in involvement that public members had. A few expressed concerns that there were too many experienced public members involved:</w:t>
      </w:r>
    </w:p>
    <w:p w14:paraId="30CD1E1D" w14:textId="77777777" w:rsidR="002D7535" w:rsidRPr="002D7535" w:rsidRDefault="002D7535" w:rsidP="002D7535">
      <w:pPr>
        <w:spacing w:after="0" w:line="240" w:lineRule="auto"/>
        <w:rPr>
          <w:rFonts w:cstheme="minorHAnsi"/>
          <w:sz w:val="24"/>
          <w:szCs w:val="24"/>
        </w:rPr>
      </w:pPr>
    </w:p>
    <w:p w14:paraId="48091168"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 xml:space="preserve">If I, er, reflect a bit critically on, er, yeah, our current PPI groups I think I could say there's probably too many experienced members! (laughs) So, they're doing a great job, they’re holding us to account, they’re being incisive and critical and supportive, erm, but we’re not </w:t>
      </w:r>
      <w:r w:rsidRPr="002D7535">
        <w:rPr>
          <w:rFonts w:ascii="Calibri" w:hAnsi="Calibri" w:cs="Calibri"/>
          <w:sz w:val="24"/>
          <w:szCs w:val="24"/>
        </w:rPr>
        <w:lastRenderedPageBreak/>
        <w:t>kind of, but we’re not really growing new members if you see what I mean (laughs). (academic/ex-clinician, 3)</w:t>
      </w:r>
    </w:p>
    <w:p w14:paraId="1EED9894" w14:textId="77777777" w:rsidR="002D7535" w:rsidRPr="002D7535" w:rsidRDefault="002D7535" w:rsidP="002D7535">
      <w:pPr>
        <w:spacing w:after="0" w:line="240" w:lineRule="auto"/>
        <w:rPr>
          <w:rFonts w:cstheme="minorHAnsi"/>
          <w:sz w:val="24"/>
          <w:szCs w:val="24"/>
        </w:rPr>
      </w:pPr>
    </w:p>
    <w:p w14:paraId="1C03186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view was echoed by others, including public members, one of whom believed that ‘professional’ public members became involved in order to receive involvement payments. There was also a concern that these more experienced public members could sometimes be excluded as a result of such views:</w:t>
      </w:r>
    </w:p>
    <w:p w14:paraId="3DCC929E" w14:textId="77777777" w:rsidR="002D7535" w:rsidRPr="002D7535" w:rsidRDefault="002D7535" w:rsidP="002D7535">
      <w:pPr>
        <w:spacing w:after="0" w:line="240" w:lineRule="auto"/>
        <w:rPr>
          <w:rFonts w:cstheme="minorHAnsi"/>
          <w:sz w:val="24"/>
          <w:szCs w:val="24"/>
        </w:rPr>
      </w:pPr>
    </w:p>
    <w:p w14:paraId="6C2197C1"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I still sometimes am surprised how often I hear, not necessarily in our centre but just generally…how frequently I hear that kind of phrase like ‘oh, we don't want expert PPI members!’. That idea that as someone gains more experience in research as a public member that they are kind of losing value in a way, which I really struggle with personally. (academic, 13)</w:t>
      </w:r>
    </w:p>
    <w:p w14:paraId="5FC7B794" w14:textId="77777777" w:rsidR="002D7535" w:rsidRPr="002D7535" w:rsidRDefault="002D7535" w:rsidP="002D7535">
      <w:pPr>
        <w:spacing w:after="0" w:line="240" w:lineRule="auto"/>
        <w:ind w:left="720"/>
        <w:rPr>
          <w:rFonts w:cstheme="minorHAnsi"/>
          <w:sz w:val="24"/>
          <w:szCs w:val="24"/>
        </w:rPr>
      </w:pPr>
    </w:p>
    <w:p w14:paraId="0BDA9B56" w14:textId="77777777" w:rsidR="002D7535" w:rsidRPr="002D7535" w:rsidRDefault="002D7535" w:rsidP="002D7535">
      <w:pPr>
        <w:spacing w:after="0" w:line="240" w:lineRule="auto"/>
        <w:rPr>
          <w:rFonts w:ascii="Calibri" w:hAnsi="Calibri" w:cs="Calibri"/>
          <w:sz w:val="24"/>
          <w:szCs w:val="24"/>
          <w:lang w:eastAsia="en-GB"/>
        </w:rPr>
      </w:pPr>
      <w:r w:rsidRPr="002D7535">
        <w:rPr>
          <w:rFonts w:ascii="Calibri" w:hAnsi="Calibri" w:cs="Calibri"/>
          <w:sz w:val="24"/>
          <w:szCs w:val="24"/>
          <w:lang w:eastAsia="en-GB"/>
        </w:rPr>
        <w:t>To overcome these issues, it was considered important for people, usually academics, to reflect on their perceptions and to ascertain what was required from particular involvement roles. It would also be possible to include specific tasks in role descriptions such as requiring public members to be well networked and to bring the views of other public members beyond their own personal perspective, or to encourage and support the involvement of other less experienced public members.</w:t>
      </w:r>
    </w:p>
    <w:p w14:paraId="5C85DB4D" w14:textId="77777777" w:rsidR="002D7535" w:rsidRPr="002D7535" w:rsidRDefault="002D7535" w:rsidP="002D7535">
      <w:pPr>
        <w:spacing w:after="0" w:line="240" w:lineRule="auto"/>
        <w:rPr>
          <w:rFonts w:ascii="Calibri" w:hAnsi="Calibri" w:cs="Calibri"/>
          <w:sz w:val="24"/>
          <w:szCs w:val="24"/>
          <w:lang w:eastAsia="en-GB"/>
        </w:rPr>
      </w:pPr>
    </w:p>
    <w:p w14:paraId="163B077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Nevertheless, most participants felt there was a need for both more and less experienced public members. This would enable those with more experience to share skills and develop supportive relationships with those with less experience. It was also acknowledged, that for </w:t>
      </w:r>
      <w:r w:rsidRPr="002D7535">
        <w:rPr>
          <w:rFonts w:ascii="Calibri" w:hAnsi="Calibri" w:cs="Calibri"/>
          <w:sz w:val="24"/>
          <w:szCs w:val="24"/>
          <w:lang w:eastAsia="en-GB"/>
        </w:rPr>
        <w:t xml:space="preserve">some involvement activities it was important to work with different public members to suit the needs of the research study or involvement task. Some activities required public members who weren’t so immersed in the research world, for example, the reviewing of study documentation that needed to be in plain language with no research jargon. Others, including some studies with more complex methods, more unusual studies or leadership responsibilities, required public members with particular interests and skills. </w:t>
      </w:r>
      <w:r w:rsidRPr="002D7535">
        <w:rPr>
          <w:rFonts w:cstheme="minorHAnsi"/>
          <w:sz w:val="24"/>
          <w:szCs w:val="24"/>
        </w:rPr>
        <w:t>There was also a view that ‘expert’ public members may not be effective at sharing others’ perspectives:</w:t>
      </w:r>
    </w:p>
    <w:p w14:paraId="719B438A" w14:textId="77777777" w:rsidR="002D7535" w:rsidRPr="002D7535" w:rsidRDefault="002D7535" w:rsidP="002D7535">
      <w:pPr>
        <w:spacing w:after="0" w:line="240" w:lineRule="auto"/>
        <w:rPr>
          <w:rFonts w:cstheme="minorHAnsi"/>
          <w:sz w:val="24"/>
          <w:szCs w:val="24"/>
        </w:rPr>
      </w:pPr>
    </w:p>
    <w:p w14:paraId="6C7AEC02"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rPr>
        <w:t>I do worry about this issue of the expert. I think the experts have their role because they are experts and I think they're particularly good at taking on that leadership responsibility within your PPI group, but then nevertheless in terms of representatives and generalisability these people are often very comfortable speaking, they’re often very verbal. They don’t have any problem putting their position, they're often very good at arguing their case or debating. They're not necessarily very good at bringing out the experiences of others or the opinions of others where it might not match their own and how do we really make this the PPI experience generalisable? (academic/clinician, 6)</w:t>
      </w:r>
    </w:p>
    <w:p w14:paraId="42BCF1B4" w14:textId="77777777" w:rsidR="002D7535" w:rsidRPr="002D7535" w:rsidRDefault="002D7535" w:rsidP="002D7535">
      <w:pPr>
        <w:spacing w:after="0" w:line="240" w:lineRule="auto"/>
        <w:rPr>
          <w:rFonts w:cstheme="minorHAnsi"/>
          <w:sz w:val="24"/>
          <w:szCs w:val="24"/>
        </w:rPr>
      </w:pPr>
    </w:p>
    <w:p w14:paraId="65914C4C" w14:textId="59AEE3D4" w:rsidR="002D7535" w:rsidRPr="002D7535" w:rsidRDefault="00D03049" w:rsidP="002D7535">
      <w:pPr>
        <w:spacing w:after="0" w:line="240" w:lineRule="auto"/>
        <w:rPr>
          <w:rFonts w:cstheme="minorHAnsi"/>
          <w:b/>
          <w:bCs/>
          <w:sz w:val="24"/>
          <w:szCs w:val="24"/>
        </w:rPr>
      </w:pPr>
      <w:bookmarkStart w:id="401" w:name="Digital7349"/>
      <w:bookmarkEnd w:id="401"/>
      <w:r>
        <w:rPr>
          <w:rFonts w:cstheme="minorHAnsi"/>
          <w:b/>
          <w:bCs/>
          <w:sz w:val="24"/>
          <w:szCs w:val="24"/>
        </w:rPr>
        <w:t xml:space="preserve">7.3.4.9 </w:t>
      </w:r>
      <w:r w:rsidR="002D7535" w:rsidRPr="002D7535">
        <w:rPr>
          <w:rFonts w:cstheme="minorHAnsi"/>
          <w:b/>
          <w:bCs/>
          <w:sz w:val="24"/>
          <w:szCs w:val="24"/>
        </w:rPr>
        <w:t>Digital access</w:t>
      </w:r>
    </w:p>
    <w:p w14:paraId="1228EB82" w14:textId="77777777" w:rsidR="002D7535" w:rsidRPr="002D7535" w:rsidRDefault="002D7535" w:rsidP="002D7535">
      <w:pPr>
        <w:spacing w:after="0" w:line="240" w:lineRule="auto"/>
        <w:rPr>
          <w:rFonts w:cstheme="minorHAnsi"/>
          <w:sz w:val="24"/>
          <w:szCs w:val="24"/>
        </w:rPr>
      </w:pPr>
    </w:p>
    <w:p w14:paraId="46DFA34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ublic members didn’t have access to the internet or didn’t feel confident being online:</w:t>
      </w:r>
    </w:p>
    <w:p w14:paraId="0C87DED2" w14:textId="77777777" w:rsidR="002D7535" w:rsidRPr="002D7535" w:rsidRDefault="002D7535" w:rsidP="002D7535">
      <w:pPr>
        <w:spacing w:after="0" w:line="240" w:lineRule="auto"/>
        <w:rPr>
          <w:rFonts w:cstheme="minorHAnsi"/>
          <w:sz w:val="24"/>
          <w:szCs w:val="24"/>
        </w:rPr>
      </w:pPr>
    </w:p>
    <w:p w14:paraId="537BD3B6"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t xml:space="preserve">I don’t like virtual meetings and you know, also I'm not very good at technology. I'm very nervous of technology, very, erm, and I'm 75, you know, er, I like face to face meetings yeah. You see not everybody can do and this is the point I'm completely alone in the house…There were no computers or calculators in my day. You know, that there were no </w:t>
      </w:r>
      <w:r w:rsidRPr="002D7535">
        <w:rPr>
          <w:rFonts w:ascii="Calibri" w:hAnsi="Calibri" w:cs="Calibri"/>
          <w:sz w:val="24"/>
          <w:szCs w:val="24"/>
          <w:lang w:eastAsia="en-GB"/>
        </w:rPr>
        <w:lastRenderedPageBreak/>
        <w:t>calculators we had to do maths by writing. I'm quite frightened, you know, all the other people I don’t know whether they have anybody at home so if something was wrong on the zoom meeting, then I am stuck! (patient/carer, 5)</w:t>
      </w:r>
    </w:p>
    <w:p w14:paraId="5075DA83" w14:textId="77777777" w:rsidR="002D7535" w:rsidRPr="002D7535" w:rsidRDefault="002D7535" w:rsidP="002D7535">
      <w:pPr>
        <w:spacing w:after="0" w:line="240" w:lineRule="auto"/>
        <w:rPr>
          <w:rFonts w:cstheme="minorHAnsi"/>
          <w:sz w:val="24"/>
          <w:szCs w:val="24"/>
        </w:rPr>
      </w:pPr>
    </w:p>
    <w:p w14:paraId="544CB4EC"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 xml:space="preserve">Staff, notably coordinators, therefore also used more traditional ways for people to be involved, including face to face meetings, post or telephone. It was acknowledged that this was more time consuming, however, was important to enable access for more people. Some </w:t>
      </w:r>
      <w:r w:rsidRPr="002D7535">
        <w:rPr>
          <w:rFonts w:ascii="Calibri" w:hAnsi="Calibri" w:cs="Calibri"/>
          <w:sz w:val="24"/>
          <w:szCs w:val="24"/>
        </w:rPr>
        <w:t>academics also found that working online assisted in involving both a greater number and more diverse public members:</w:t>
      </w:r>
    </w:p>
    <w:p w14:paraId="1DC599B4" w14:textId="77777777" w:rsidR="002D7535" w:rsidRPr="002D7535" w:rsidRDefault="002D7535" w:rsidP="002D7535">
      <w:pPr>
        <w:spacing w:after="0" w:line="240" w:lineRule="auto"/>
        <w:rPr>
          <w:rFonts w:ascii="Calibri" w:hAnsi="Calibri" w:cs="Calibri"/>
          <w:sz w:val="24"/>
          <w:szCs w:val="24"/>
        </w:rPr>
      </w:pPr>
    </w:p>
    <w:p w14:paraId="40A64B4F" w14:textId="77777777" w:rsidR="002D7535" w:rsidRPr="002D7535" w:rsidRDefault="002D7535" w:rsidP="002D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alibri" w:hAnsi="Calibri" w:cs="Calibri"/>
          <w:sz w:val="24"/>
          <w:szCs w:val="24"/>
        </w:rPr>
      </w:pPr>
      <w:r w:rsidRPr="002D7535">
        <w:rPr>
          <w:rFonts w:ascii="Calibri" w:hAnsi="Calibri" w:cs="Calibri"/>
          <w:sz w:val="24"/>
          <w:szCs w:val="24"/>
        </w:rPr>
        <w:t>There were nine or ten people, erm, from across the country, so that’s a good thing about, that’s a positive thing that’s come from the pandemic because that’s enabled to not rely on physical presence (laughs) or physical locations for PPI. I think that was really useful for the workshop, erm, because it enabled us to involve, well I mean, you know, one or two of those people might have travelled but they were from across the country so, erm, I don't think we’d have got those nine or ten people if, er, we weren’t doing it online. (academic/ex-clinician, 3)</w:t>
      </w:r>
    </w:p>
    <w:p w14:paraId="46A3E306" w14:textId="77777777" w:rsidR="002D7535" w:rsidRPr="002D7535" w:rsidRDefault="002D7535" w:rsidP="002D7535">
      <w:pPr>
        <w:spacing w:after="0" w:line="240" w:lineRule="auto"/>
        <w:rPr>
          <w:rFonts w:cstheme="minorHAnsi"/>
          <w:sz w:val="24"/>
          <w:szCs w:val="24"/>
        </w:rPr>
      </w:pPr>
    </w:p>
    <w:p w14:paraId="18494868" w14:textId="44FCF962" w:rsidR="002D7535" w:rsidRPr="002D7535" w:rsidRDefault="00D03049" w:rsidP="002D7535">
      <w:pPr>
        <w:spacing w:after="0" w:line="240" w:lineRule="auto"/>
        <w:rPr>
          <w:rFonts w:cstheme="minorHAnsi"/>
          <w:b/>
          <w:bCs/>
          <w:sz w:val="24"/>
          <w:szCs w:val="24"/>
        </w:rPr>
      </w:pPr>
      <w:bookmarkStart w:id="402" w:name="Multiple735"/>
      <w:bookmarkEnd w:id="402"/>
      <w:r>
        <w:rPr>
          <w:rFonts w:cstheme="minorHAnsi"/>
          <w:b/>
          <w:bCs/>
          <w:sz w:val="24"/>
          <w:szCs w:val="24"/>
        </w:rPr>
        <w:t xml:space="preserve">7.3.5 </w:t>
      </w:r>
      <w:r w:rsidR="002D7535" w:rsidRPr="002D7535">
        <w:rPr>
          <w:rFonts w:cstheme="minorHAnsi"/>
          <w:b/>
          <w:bCs/>
          <w:sz w:val="24"/>
          <w:szCs w:val="24"/>
        </w:rPr>
        <w:t>Multiple roles</w:t>
      </w:r>
    </w:p>
    <w:p w14:paraId="4E6B6E7C" w14:textId="77777777" w:rsidR="002D7535" w:rsidRPr="002D7535" w:rsidRDefault="002D7535" w:rsidP="002D7535">
      <w:pPr>
        <w:spacing w:after="0" w:line="240" w:lineRule="auto"/>
        <w:rPr>
          <w:rFonts w:cstheme="minorHAnsi"/>
          <w:sz w:val="24"/>
          <w:szCs w:val="24"/>
        </w:rPr>
      </w:pPr>
    </w:p>
    <w:p w14:paraId="0A7A677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any participants spoke of the importance of clarity of roles within involvement, however some, both public members and academics, explained how roles could be blurred or how people could hold multiple roles:</w:t>
      </w:r>
    </w:p>
    <w:p w14:paraId="14DEE5BE" w14:textId="77777777" w:rsidR="002D7535" w:rsidRPr="002D7535" w:rsidRDefault="002D7535" w:rsidP="002D7535">
      <w:pPr>
        <w:spacing w:after="0" w:line="240" w:lineRule="auto"/>
        <w:rPr>
          <w:rFonts w:cstheme="minorHAnsi"/>
          <w:sz w:val="24"/>
          <w:szCs w:val="24"/>
        </w:rPr>
      </w:pPr>
    </w:p>
    <w:p w14:paraId="46206A63" w14:textId="77777777" w:rsidR="002D7535" w:rsidRPr="002D7535" w:rsidRDefault="002D7535" w:rsidP="002D7535">
      <w:pPr>
        <w:spacing w:after="0" w:line="240" w:lineRule="auto"/>
        <w:ind w:left="720"/>
        <w:rPr>
          <w:rFonts w:eastAsia="Calibri" w:cstheme="minorHAnsi"/>
          <w:sz w:val="24"/>
          <w:szCs w:val="24"/>
        </w:rPr>
      </w:pPr>
      <w:r w:rsidRPr="002D7535">
        <w:rPr>
          <w:rFonts w:eastAsia="Calibri" w:cstheme="minorHAnsi"/>
          <w:sz w:val="24"/>
          <w:szCs w:val="24"/>
        </w:rPr>
        <w:t>Another thing I would also say, which I'm becoming increasingly aware of, is the greyness, you know, we think of people as PPI people or researchers (laughs). But actually, there's a real grey overlap it’s not black and white. (academic/clinician, 19)</w:t>
      </w:r>
    </w:p>
    <w:p w14:paraId="649E32ED" w14:textId="77777777" w:rsidR="002D7535" w:rsidRPr="002D7535" w:rsidRDefault="002D7535" w:rsidP="002D7535">
      <w:pPr>
        <w:spacing w:after="0" w:line="240" w:lineRule="auto"/>
        <w:rPr>
          <w:rFonts w:cstheme="minorHAnsi"/>
          <w:sz w:val="24"/>
          <w:szCs w:val="24"/>
        </w:rPr>
      </w:pPr>
    </w:p>
    <w:p w14:paraId="24149B9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applied in several circumstances, for example, public members gaining experience in research and beginning to also see themselves as researchers:</w:t>
      </w:r>
    </w:p>
    <w:p w14:paraId="45A0F1FA" w14:textId="77777777" w:rsidR="002D7535" w:rsidRPr="002D7535" w:rsidRDefault="002D7535" w:rsidP="002D7535">
      <w:pPr>
        <w:spacing w:after="0" w:line="240" w:lineRule="auto"/>
        <w:rPr>
          <w:rFonts w:cstheme="minorHAnsi"/>
          <w:sz w:val="24"/>
          <w:szCs w:val="24"/>
        </w:rPr>
      </w:pPr>
    </w:p>
    <w:p w14:paraId="4A6FD7AA"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rPr>
        <w:t>Now I say ‘the other’ researchers and I think that’s because I see myself as a researcher now. I feel as if I've crossed over a line…erm, into being a qualitative researcher, you know, so that was wonderful. I'm still a PPI member and I've still got a PPI hat on but there are times when I'm giving input into the research itself which for me is really valuable. That may have a downside.  At times they may think, she's interfering here. (patient/carer, 18)</w:t>
      </w:r>
    </w:p>
    <w:p w14:paraId="3FB1786A" w14:textId="77777777" w:rsidR="002D7535" w:rsidRPr="002D7535" w:rsidRDefault="002D7535" w:rsidP="002D7535">
      <w:pPr>
        <w:spacing w:after="0" w:line="240" w:lineRule="auto"/>
        <w:rPr>
          <w:rFonts w:cstheme="minorHAnsi"/>
          <w:sz w:val="24"/>
          <w:szCs w:val="24"/>
        </w:rPr>
      </w:pPr>
    </w:p>
    <w:p w14:paraId="1665445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Multiple roles were thought to be particularly relevant to the area of palliative care, in that everyone has experience of death and dying, regardless of their role. A public member described this:</w:t>
      </w:r>
    </w:p>
    <w:p w14:paraId="45FA87AE" w14:textId="77777777" w:rsidR="002D7535" w:rsidRPr="002D7535" w:rsidRDefault="002D7535" w:rsidP="002D7535">
      <w:pPr>
        <w:spacing w:after="0" w:line="240" w:lineRule="auto"/>
        <w:rPr>
          <w:rFonts w:cstheme="minorHAnsi"/>
          <w:sz w:val="24"/>
          <w:szCs w:val="24"/>
        </w:rPr>
      </w:pPr>
    </w:p>
    <w:p w14:paraId="3733F727"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lang w:eastAsia="en-GB"/>
        </w:rPr>
        <w:t>At least with palliative care actually, we’re all going to die. And we’re all going to, you know, we’re all going to get there actually, erm, so you can almost use that argument that it’s more relevant for all of us we, you know, it’s a bit like Covid. You know, it affects everyone. Well, so does dying. Dying affects everybody (laughs). So, why would we not want to make it better so that when we get to that stage we can perhaps, erm, you know, have a better experience or even if it doesn’t work for us, our children or our grandchildren or, whoever it be? (patient/carer, 8)</w:t>
      </w:r>
    </w:p>
    <w:p w14:paraId="5F9D5DF2" w14:textId="77777777" w:rsidR="002D7535" w:rsidRPr="002D7535" w:rsidRDefault="002D7535" w:rsidP="002D7535">
      <w:pPr>
        <w:spacing w:after="0" w:line="240" w:lineRule="auto"/>
        <w:rPr>
          <w:rFonts w:cstheme="minorHAnsi"/>
          <w:sz w:val="24"/>
          <w:szCs w:val="24"/>
        </w:rPr>
      </w:pPr>
    </w:p>
    <w:p w14:paraId="3329F16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This was also recognised by academics, several of whom described having family members with various health conditions, giving them an understanding and direct experience of advanced illness or family dynamics in the context of illness or bereavement. One academic was keen to ensure that everyone’s lived experience was able to be used effectively within research:</w:t>
      </w:r>
    </w:p>
    <w:p w14:paraId="6B1E796B" w14:textId="77777777" w:rsidR="002D7535" w:rsidRPr="002D7535" w:rsidRDefault="002D7535" w:rsidP="002D7535">
      <w:pPr>
        <w:spacing w:after="0" w:line="240" w:lineRule="auto"/>
        <w:rPr>
          <w:rFonts w:cstheme="minorHAnsi"/>
          <w:sz w:val="24"/>
          <w:szCs w:val="24"/>
        </w:rPr>
      </w:pPr>
    </w:p>
    <w:p w14:paraId="0B24F3E3" w14:textId="77777777" w:rsidR="002D7535" w:rsidRPr="002D7535" w:rsidRDefault="002D7535" w:rsidP="002D7535">
      <w:pPr>
        <w:spacing w:after="0" w:line="240" w:lineRule="auto"/>
        <w:ind w:left="720"/>
        <w:rPr>
          <w:rFonts w:eastAsia="Calibri" w:cstheme="minorHAnsi"/>
          <w:sz w:val="24"/>
          <w:szCs w:val="24"/>
        </w:rPr>
      </w:pPr>
      <w:r w:rsidRPr="002D7535">
        <w:rPr>
          <w:rFonts w:eastAsia="Calibri" w:cstheme="minorHAnsi"/>
          <w:sz w:val="24"/>
          <w:szCs w:val="24"/>
        </w:rPr>
        <w:t>I think there's something really important to me about how we enable people, including researchers, to bring the components of the lived experience to the research in a way that’s really meaningful…We need to think more about how do we create a space that enables people to bring their own lived experience to make them better researchers and to help them deliver their research…That lived experience that we all have, that almost needs to be legitimised sometimes and to be allowed room to influence the creativity and the reflective part of research, and, you know, that more open space kind of thinking of research so I don't know how we do that and I have yet to sort of think on that very much but it’s definitely there on my radar. I think it’s important to have on the radar if you're thinking about the wider aspects of patient and public involvement. (academic/clinician, 19)</w:t>
      </w:r>
    </w:p>
    <w:p w14:paraId="23AD023D" w14:textId="77777777" w:rsidR="002D7535" w:rsidRPr="002D7535" w:rsidRDefault="002D7535" w:rsidP="002D7535">
      <w:pPr>
        <w:spacing w:after="0" w:line="240" w:lineRule="auto"/>
        <w:rPr>
          <w:rFonts w:cstheme="minorHAnsi"/>
          <w:b/>
          <w:bCs/>
          <w:sz w:val="24"/>
          <w:szCs w:val="24"/>
          <w:lang w:eastAsia="en-GB"/>
        </w:rPr>
      </w:pPr>
    </w:p>
    <w:p w14:paraId="3F3BAF88" w14:textId="7C6BE860" w:rsidR="002D7535" w:rsidRPr="002D7535" w:rsidRDefault="00D03049" w:rsidP="002D7535">
      <w:pPr>
        <w:spacing w:after="0" w:line="240" w:lineRule="auto"/>
        <w:rPr>
          <w:rFonts w:cstheme="minorHAnsi"/>
          <w:b/>
          <w:bCs/>
          <w:sz w:val="24"/>
          <w:szCs w:val="24"/>
          <w:lang w:eastAsia="en-GB"/>
        </w:rPr>
      </w:pPr>
      <w:bookmarkStart w:id="403" w:name="Differences74"/>
      <w:bookmarkEnd w:id="403"/>
      <w:r>
        <w:rPr>
          <w:rFonts w:cstheme="minorHAnsi"/>
          <w:b/>
          <w:bCs/>
          <w:sz w:val="24"/>
          <w:szCs w:val="24"/>
          <w:lang w:eastAsia="en-GB"/>
        </w:rPr>
        <w:t xml:space="preserve">7.4 </w:t>
      </w:r>
      <w:r w:rsidR="002D7535" w:rsidRPr="002D7535">
        <w:rPr>
          <w:rFonts w:cstheme="minorHAnsi"/>
          <w:b/>
          <w:bCs/>
          <w:sz w:val="24"/>
          <w:szCs w:val="24"/>
          <w:lang w:eastAsia="en-GB"/>
        </w:rPr>
        <w:t>Differences in involvement</w:t>
      </w:r>
    </w:p>
    <w:p w14:paraId="6FC9D848" w14:textId="77777777" w:rsidR="002D7535" w:rsidRPr="002D7535" w:rsidRDefault="002D7535" w:rsidP="002D7535">
      <w:pPr>
        <w:spacing w:after="0" w:line="240" w:lineRule="auto"/>
        <w:rPr>
          <w:rFonts w:cstheme="minorHAnsi"/>
          <w:b/>
          <w:bCs/>
          <w:sz w:val="24"/>
          <w:szCs w:val="24"/>
          <w:lang w:eastAsia="en-GB"/>
        </w:rPr>
      </w:pPr>
    </w:p>
    <w:p w14:paraId="2D7B473B" w14:textId="63C006B2" w:rsidR="002D7535" w:rsidRPr="002D7535" w:rsidRDefault="00D03049" w:rsidP="002D7535">
      <w:pPr>
        <w:spacing w:after="0" w:line="240" w:lineRule="auto"/>
        <w:rPr>
          <w:rFonts w:cstheme="minorHAnsi"/>
          <w:b/>
          <w:bCs/>
          <w:sz w:val="24"/>
          <w:szCs w:val="24"/>
        </w:rPr>
      </w:pPr>
      <w:bookmarkStart w:id="404" w:name="Introduction741"/>
      <w:bookmarkEnd w:id="404"/>
      <w:r>
        <w:rPr>
          <w:rFonts w:cstheme="minorHAnsi"/>
          <w:b/>
          <w:bCs/>
          <w:sz w:val="24"/>
          <w:szCs w:val="24"/>
        </w:rPr>
        <w:t xml:space="preserve">7.4.1 </w:t>
      </w:r>
      <w:r w:rsidR="002D7535" w:rsidRPr="002D7535">
        <w:rPr>
          <w:rFonts w:cstheme="minorHAnsi"/>
          <w:b/>
          <w:bCs/>
          <w:sz w:val="24"/>
          <w:szCs w:val="24"/>
        </w:rPr>
        <w:t>Introduction</w:t>
      </w:r>
    </w:p>
    <w:p w14:paraId="6D686CAF" w14:textId="77777777" w:rsidR="002D7535" w:rsidRPr="002D7535" w:rsidRDefault="002D7535" w:rsidP="002D7535">
      <w:pPr>
        <w:spacing w:after="0" w:line="240" w:lineRule="auto"/>
        <w:rPr>
          <w:rFonts w:cstheme="minorHAnsi"/>
          <w:sz w:val="24"/>
          <w:szCs w:val="24"/>
        </w:rPr>
      </w:pPr>
    </w:p>
    <w:p w14:paraId="5A1E760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differences between involvement in palliative care research and that in other areas of health and social care research were discussed by many participants. Involvement was thought to raise similar issues for academics as participation, in that both the recruitment and ongoing management of public members could be seen as more challenging, therefore participants sometimes discussed both.</w:t>
      </w:r>
    </w:p>
    <w:p w14:paraId="5DA1C4BA" w14:textId="77777777" w:rsidR="002D7535" w:rsidRPr="002D7535" w:rsidRDefault="002D7535" w:rsidP="002D7535">
      <w:pPr>
        <w:spacing w:after="0" w:line="240" w:lineRule="auto"/>
        <w:rPr>
          <w:rFonts w:cstheme="minorHAnsi"/>
          <w:sz w:val="24"/>
          <w:szCs w:val="24"/>
        </w:rPr>
      </w:pPr>
    </w:p>
    <w:p w14:paraId="2204EE8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differences were experienced between the different populations that could be involved in palliative care research. Palliative care was a broad area and not only included people at the end of life but also those experiencing chronic health conditions for whom death and dying wasn’t so immediate or significant but for which there was no cure and which could be described as life-limiting. It also included those public members who had no direct experience of palliative care services or even ill-health, but who had an interest in the area.</w:t>
      </w:r>
    </w:p>
    <w:p w14:paraId="323FC4E1" w14:textId="77777777" w:rsidR="002D7535" w:rsidRPr="002D7535" w:rsidRDefault="002D7535" w:rsidP="002D7535">
      <w:pPr>
        <w:spacing w:after="0" w:line="240" w:lineRule="auto"/>
        <w:rPr>
          <w:rFonts w:cstheme="minorHAnsi"/>
          <w:sz w:val="24"/>
          <w:szCs w:val="24"/>
        </w:rPr>
      </w:pPr>
    </w:p>
    <w:p w14:paraId="5370ADAD"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Within both sites participants raised several issues that they felt were either particularly associated with or more significant to involvement in palliative care research. These included a stigma associated with death and dying and a related unease in some cultures with discussing these issues, the ill-health of patients and the emotive and sensitive nature of palliative care. These were all felt to affect both the recruitment and ongoing management of public members, and also led to some professionals, researchers and clinicians, engaging in gatekeeping.</w:t>
      </w:r>
    </w:p>
    <w:p w14:paraId="24C399B2" w14:textId="77777777" w:rsidR="002D7535" w:rsidRPr="002D7535" w:rsidRDefault="002D7535" w:rsidP="002D7535">
      <w:pPr>
        <w:spacing w:after="0" w:line="240" w:lineRule="auto"/>
        <w:rPr>
          <w:rFonts w:cstheme="minorHAnsi"/>
          <w:sz w:val="24"/>
          <w:szCs w:val="24"/>
        </w:rPr>
      </w:pPr>
    </w:p>
    <w:p w14:paraId="7EEBFEF4" w14:textId="2A955DA3" w:rsidR="002D7535" w:rsidRPr="002D7535" w:rsidRDefault="00D03049" w:rsidP="002D7535">
      <w:pPr>
        <w:spacing w:after="0" w:line="240" w:lineRule="auto"/>
        <w:rPr>
          <w:rFonts w:ascii="Calibri" w:hAnsi="Calibri" w:cs="Calibri"/>
          <w:b/>
          <w:sz w:val="24"/>
          <w:szCs w:val="24"/>
        </w:rPr>
      </w:pPr>
      <w:bookmarkStart w:id="405" w:name="Stigma742"/>
      <w:bookmarkStart w:id="406" w:name="_Hlk138328624"/>
      <w:bookmarkEnd w:id="405"/>
      <w:r>
        <w:rPr>
          <w:rFonts w:ascii="Calibri" w:hAnsi="Calibri" w:cs="Calibri"/>
          <w:b/>
          <w:sz w:val="24"/>
          <w:szCs w:val="24"/>
        </w:rPr>
        <w:t xml:space="preserve">7.4.2 </w:t>
      </w:r>
      <w:r w:rsidR="002D7535" w:rsidRPr="002D7535">
        <w:rPr>
          <w:rFonts w:ascii="Calibri" w:hAnsi="Calibri" w:cs="Calibri"/>
          <w:b/>
          <w:sz w:val="24"/>
          <w:szCs w:val="24"/>
        </w:rPr>
        <w:t>Stigma and cultural differences</w:t>
      </w:r>
    </w:p>
    <w:bookmarkEnd w:id="406"/>
    <w:p w14:paraId="3EA0C6CF" w14:textId="77777777" w:rsidR="002D7535" w:rsidRPr="002D7535" w:rsidRDefault="002D7535" w:rsidP="002D7535">
      <w:pPr>
        <w:spacing w:after="0" w:line="240" w:lineRule="auto"/>
        <w:rPr>
          <w:rFonts w:ascii="Calibri" w:hAnsi="Calibri" w:cs="Calibri"/>
          <w:bCs/>
          <w:sz w:val="24"/>
          <w:szCs w:val="24"/>
          <w:lang w:eastAsia="en-GB"/>
        </w:rPr>
      </w:pPr>
    </w:p>
    <w:p w14:paraId="38F7C9E4" w14:textId="77777777" w:rsidR="002D7535" w:rsidRPr="002D7535" w:rsidRDefault="002D7535" w:rsidP="002D7535">
      <w:pPr>
        <w:spacing w:after="0" w:line="240" w:lineRule="auto"/>
        <w:rPr>
          <w:rFonts w:cstheme="minorHAnsi"/>
          <w:bCs/>
          <w:sz w:val="24"/>
          <w:szCs w:val="24"/>
        </w:rPr>
      </w:pPr>
      <w:r w:rsidRPr="002D7535">
        <w:rPr>
          <w:rFonts w:ascii="Calibri" w:hAnsi="Calibri" w:cs="Calibri"/>
          <w:bCs/>
          <w:sz w:val="24"/>
          <w:szCs w:val="24"/>
          <w:lang w:eastAsia="en-GB"/>
        </w:rPr>
        <w:t xml:space="preserve">Many participants felt that there was a stigma attached to palliative care and that the topic could therefore be off-putting. People may believe palliative care referred only to the end of life and they may not want to think about death or dying until they had to: “I think that goes back to us as a society dancing round the deathbed” (carer, 7). </w:t>
      </w:r>
      <w:r w:rsidRPr="002D7535">
        <w:rPr>
          <w:rFonts w:cstheme="minorHAnsi"/>
          <w:bCs/>
          <w:sz w:val="24"/>
          <w:szCs w:val="24"/>
        </w:rPr>
        <w:t>As a result, it could be hard to recruit people for involvement. Some participants suggested that it may be more effective to not mention the phrase palliative care at all, but to talk in terms of different health conditions:</w:t>
      </w:r>
    </w:p>
    <w:p w14:paraId="15090FBD" w14:textId="77777777" w:rsidR="002D7535" w:rsidRPr="002D7535" w:rsidRDefault="002D7535" w:rsidP="002D7535">
      <w:pPr>
        <w:spacing w:after="0" w:line="240" w:lineRule="auto"/>
        <w:rPr>
          <w:rFonts w:cstheme="minorHAnsi"/>
          <w:bCs/>
          <w:sz w:val="24"/>
          <w:szCs w:val="24"/>
        </w:rPr>
      </w:pPr>
    </w:p>
    <w:p w14:paraId="17AD8C52" w14:textId="77777777" w:rsidR="002D7535" w:rsidRPr="002D7535" w:rsidRDefault="002D7535" w:rsidP="002D7535">
      <w:pPr>
        <w:spacing w:after="0" w:line="240" w:lineRule="auto"/>
        <w:ind w:left="720"/>
        <w:rPr>
          <w:rFonts w:ascii="Calibri" w:hAnsi="Calibri" w:cs="Calibri"/>
          <w:sz w:val="24"/>
          <w:szCs w:val="24"/>
        </w:rPr>
      </w:pPr>
      <w:r w:rsidRPr="002D7535">
        <w:rPr>
          <w:rFonts w:ascii="Calibri" w:hAnsi="Calibri" w:cs="Calibri"/>
          <w:bCs/>
          <w:sz w:val="24"/>
          <w:szCs w:val="24"/>
          <w:lang w:eastAsia="en-GB"/>
        </w:rPr>
        <w:t>People who may be really relevant, great to have in our PPI groups who wouldn’t have otherwise, you know, have gotten engaged</w:t>
      </w:r>
      <w:r w:rsidRPr="002D7535">
        <w:rPr>
          <w:rFonts w:ascii="Calibri" w:hAnsi="Calibri" w:cs="Calibri"/>
          <w:bCs/>
          <w:sz w:val="24"/>
          <w:szCs w:val="24"/>
        </w:rPr>
        <w:t>, erm, if, er, you know, if we went there with a big palliative care banner (laughs) erm, there's a risk that it’s, you know, going to be putting people off…</w:t>
      </w:r>
      <w:r w:rsidRPr="002D7535">
        <w:rPr>
          <w:rFonts w:ascii="Calibri" w:hAnsi="Calibri" w:cs="Calibri"/>
          <w:sz w:val="24"/>
          <w:szCs w:val="24"/>
          <w:lang w:eastAsia="en-GB"/>
        </w:rPr>
        <w:t xml:space="preserve">My worry is that there would be very different understandings of what palliative care is and that may be off-putting. People may be thinking of it as only the last weeks of life whereas I think our, er, our conceptualisation or our definition of it is much broader than that. I suppose you don’t have to foreground or even use the term ‘palliative care’, it’s perhaps more about the experience of particular conditions, you know, such as breathlessness, erm, that we can use as a starting point. Perhaps I'm overegging the palliative care pudding, you know! If we start with where what people’s experiences are, that’s where you start with the PPI and so experiences of particular symptoms, for example, erm, without narrowing it down to any particular stage of life. </w:t>
      </w:r>
      <w:r w:rsidRPr="002D7535">
        <w:rPr>
          <w:rFonts w:ascii="Calibri" w:hAnsi="Calibri" w:cs="Calibri"/>
          <w:sz w:val="24"/>
          <w:szCs w:val="24"/>
        </w:rPr>
        <w:t>(academic/ex-clinician, 3)</w:t>
      </w:r>
    </w:p>
    <w:p w14:paraId="77ECE447" w14:textId="77777777" w:rsidR="002D7535" w:rsidRPr="002D7535" w:rsidRDefault="002D7535" w:rsidP="002D7535">
      <w:pPr>
        <w:spacing w:after="0" w:line="240" w:lineRule="auto"/>
        <w:ind w:left="720"/>
        <w:rPr>
          <w:rFonts w:cstheme="minorHAnsi"/>
          <w:bCs/>
          <w:sz w:val="24"/>
          <w:szCs w:val="24"/>
        </w:rPr>
      </w:pPr>
    </w:p>
    <w:p w14:paraId="55FE645D" w14:textId="77777777" w:rsidR="002D7535" w:rsidRPr="002D7535" w:rsidRDefault="002D7535" w:rsidP="002D7535">
      <w:pPr>
        <w:spacing w:after="0" w:line="240" w:lineRule="auto"/>
        <w:rPr>
          <w:rFonts w:ascii="Calibri" w:hAnsi="Calibri" w:cs="Calibri"/>
          <w:bCs/>
          <w:sz w:val="24"/>
          <w:szCs w:val="24"/>
          <w:lang w:eastAsia="en-GB"/>
        </w:rPr>
      </w:pPr>
      <w:r w:rsidRPr="002D7535">
        <w:rPr>
          <w:rFonts w:ascii="Calibri" w:hAnsi="Calibri" w:cs="Calibri"/>
          <w:bCs/>
          <w:sz w:val="24"/>
          <w:szCs w:val="24"/>
          <w:lang w:eastAsia="en-GB"/>
        </w:rPr>
        <w:t xml:space="preserve">There may also be cultural or religious reasons that impacted on people’s involvement. It was acknowledged that in some cultures death and dying held different meanings or perhaps wouldn’t be discussed at all. </w:t>
      </w:r>
    </w:p>
    <w:p w14:paraId="1B5D2545" w14:textId="77777777" w:rsidR="002D7535" w:rsidRPr="002D7535" w:rsidRDefault="002D7535" w:rsidP="002D7535">
      <w:pPr>
        <w:spacing w:after="0" w:line="240" w:lineRule="auto"/>
        <w:rPr>
          <w:rFonts w:cstheme="minorHAnsi"/>
          <w:sz w:val="24"/>
          <w:szCs w:val="24"/>
        </w:rPr>
      </w:pPr>
    </w:p>
    <w:p w14:paraId="5F6B879B" w14:textId="3F60C8D2" w:rsidR="002D7535" w:rsidRPr="002D7535" w:rsidRDefault="00D03049" w:rsidP="002D7535">
      <w:pPr>
        <w:spacing w:after="0" w:line="240" w:lineRule="auto"/>
        <w:rPr>
          <w:rFonts w:cstheme="minorHAnsi"/>
          <w:b/>
          <w:bCs/>
          <w:sz w:val="24"/>
          <w:szCs w:val="24"/>
        </w:rPr>
      </w:pPr>
      <w:bookmarkStart w:id="407" w:name="Illhealth743"/>
      <w:bookmarkStart w:id="408" w:name="_Hlk138328639"/>
      <w:bookmarkEnd w:id="407"/>
      <w:r>
        <w:rPr>
          <w:rFonts w:cstheme="minorHAnsi"/>
          <w:b/>
          <w:bCs/>
          <w:sz w:val="24"/>
          <w:szCs w:val="24"/>
        </w:rPr>
        <w:t xml:space="preserve">7.4.3 </w:t>
      </w:r>
      <w:r w:rsidR="002D7535" w:rsidRPr="002D7535">
        <w:rPr>
          <w:rFonts w:cstheme="minorHAnsi"/>
          <w:b/>
          <w:bCs/>
          <w:sz w:val="24"/>
          <w:szCs w:val="24"/>
        </w:rPr>
        <w:t>Ill-health</w:t>
      </w:r>
    </w:p>
    <w:bookmarkEnd w:id="408"/>
    <w:p w14:paraId="3B3E2059" w14:textId="77777777" w:rsidR="002D7535" w:rsidRPr="002D7535" w:rsidRDefault="002D7535" w:rsidP="002D7535">
      <w:pPr>
        <w:spacing w:after="0" w:line="240" w:lineRule="auto"/>
        <w:rPr>
          <w:rFonts w:cstheme="minorHAnsi"/>
          <w:sz w:val="24"/>
          <w:szCs w:val="24"/>
        </w:rPr>
      </w:pPr>
    </w:p>
    <w:p w14:paraId="596BC46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wo broad groups of patients were discussed – those who were at the end of life and others with chronic life-limiting health conditions such as breathlessness, dementia or some types of cancer. An academic described some of the differences between health conditions:</w:t>
      </w:r>
    </w:p>
    <w:p w14:paraId="165AADF7" w14:textId="77777777" w:rsidR="002D7535" w:rsidRPr="002D7535" w:rsidRDefault="002D7535" w:rsidP="002D7535">
      <w:pPr>
        <w:spacing w:after="0" w:line="240" w:lineRule="auto"/>
        <w:rPr>
          <w:rFonts w:cstheme="minorHAnsi"/>
          <w:sz w:val="24"/>
          <w:szCs w:val="24"/>
        </w:rPr>
      </w:pPr>
    </w:p>
    <w:p w14:paraId="2FD08A97"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The people that I know of that I involve in things, er, do have long term breathlessness but most of them have underlying issues that can go on for quite some time and so we’re not talking about the very end of life</w:t>
      </w:r>
      <w:r w:rsidRPr="002D7535">
        <w:rPr>
          <w:rFonts w:ascii="Calibri" w:hAnsi="Calibri" w:cs="Calibri"/>
          <w:sz w:val="24"/>
          <w:szCs w:val="24"/>
        </w:rPr>
        <w:t xml:space="preserve">, you know, erm, obviously if they, er, in general were suffering from something that would be likely that they would die pretty soon then then that would be a different context. </w:t>
      </w:r>
      <w:r w:rsidRPr="002D7535">
        <w:rPr>
          <w:rFonts w:ascii="Calibri" w:hAnsi="Calibri" w:cs="Calibri"/>
          <w:sz w:val="24"/>
          <w:szCs w:val="24"/>
          <w:lang w:eastAsia="en-GB"/>
        </w:rPr>
        <w:t xml:space="preserve">My context is palliative care but in the wider sense of looking after people’s symptoms over time kind of thing. So, </w:t>
      </w:r>
      <w:r w:rsidRPr="002D7535">
        <w:rPr>
          <w:rFonts w:ascii="Calibri" w:hAnsi="Calibri" w:cs="Calibri"/>
          <w:sz w:val="24"/>
          <w:szCs w:val="24"/>
        </w:rPr>
        <w:t>you know, they’re going to be around for a while but on the other hand they obviously have chronic illness and part of this chronic illness is that they get exacerbations that are, you know, maybe they need to go to hospital or maybe they just have to be at home. (academic, 4)</w:t>
      </w:r>
    </w:p>
    <w:p w14:paraId="6E617C9F" w14:textId="77777777" w:rsidR="002D7535" w:rsidRPr="002D7535" w:rsidRDefault="002D7535" w:rsidP="002D7535">
      <w:pPr>
        <w:spacing w:after="0" w:line="240" w:lineRule="auto"/>
        <w:rPr>
          <w:rFonts w:cstheme="minorHAnsi"/>
          <w:sz w:val="24"/>
          <w:szCs w:val="24"/>
        </w:rPr>
      </w:pPr>
    </w:p>
    <w:p w14:paraId="2CF6E1B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participants felt that involvement in palliative care research was different because of ill-health, regardless of whether people were at the end of life or living with a chronic condition:</w:t>
      </w:r>
    </w:p>
    <w:p w14:paraId="163CF595" w14:textId="77777777" w:rsidR="002D7535" w:rsidRPr="002D7535" w:rsidRDefault="002D7535" w:rsidP="002D7535">
      <w:pPr>
        <w:spacing w:after="0" w:line="240" w:lineRule="auto"/>
        <w:rPr>
          <w:rFonts w:cstheme="minorHAnsi"/>
          <w:sz w:val="24"/>
          <w:szCs w:val="24"/>
        </w:rPr>
      </w:pPr>
    </w:p>
    <w:p w14:paraId="3BA60409" w14:textId="77777777" w:rsidR="002D7535" w:rsidRPr="002D7535" w:rsidRDefault="002D7535" w:rsidP="002D7535">
      <w:pPr>
        <w:spacing w:after="0" w:line="240" w:lineRule="auto"/>
        <w:ind w:left="720"/>
        <w:rPr>
          <w:rFonts w:eastAsia="Calibri" w:cstheme="minorHAnsi"/>
          <w:sz w:val="24"/>
          <w:szCs w:val="24"/>
        </w:rPr>
      </w:pPr>
      <w:r w:rsidRPr="002D7535">
        <w:rPr>
          <w:rFonts w:ascii="Calibri" w:hAnsi="Calibri" w:cs="Calibri"/>
          <w:sz w:val="24"/>
          <w:szCs w:val="24"/>
        </w:rPr>
        <w:t xml:space="preserve">I think the other thing for us also, is that it’s quite different I think working with public members for who they are living with a progressive condition or they are a carer currently of a person living with a life-limiting life-threatening condition or they are a bereaved carer. </w:t>
      </w:r>
      <w:r w:rsidRPr="002D7535">
        <w:rPr>
          <w:rFonts w:ascii="Calibri" w:hAnsi="Calibri" w:cs="Calibri"/>
          <w:sz w:val="24"/>
          <w:szCs w:val="24"/>
          <w:lang w:eastAsia="en-GB"/>
        </w:rPr>
        <w:t>And I think that’s very different from, you know, working in other areas of health care where people are not having to manage life-limiting, life-threatening conditions. (academic/ex-clinician, 12)</w:t>
      </w:r>
    </w:p>
    <w:p w14:paraId="6AF59BDE" w14:textId="77777777" w:rsidR="002D7535" w:rsidRPr="002D7535" w:rsidRDefault="002D7535" w:rsidP="002D7535">
      <w:pPr>
        <w:spacing w:after="0" w:line="240" w:lineRule="auto"/>
        <w:rPr>
          <w:rFonts w:cstheme="minorHAnsi"/>
          <w:sz w:val="24"/>
          <w:szCs w:val="24"/>
        </w:rPr>
      </w:pPr>
    </w:p>
    <w:p w14:paraId="6B69823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t was thought to be harder to involve public members with certain health conditions due to the nature of their illness, treatment or if patients died. Bowel cancer was given as an example:</w:t>
      </w:r>
    </w:p>
    <w:p w14:paraId="49B66242" w14:textId="77777777" w:rsidR="002D7535" w:rsidRPr="002D7535" w:rsidRDefault="002D7535" w:rsidP="002D7535">
      <w:pPr>
        <w:spacing w:after="0" w:line="240" w:lineRule="auto"/>
        <w:rPr>
          <w:rFonts w:cstheme="minorHAnsi"/>
          <w:sz w:val="24"/>
          <w:szCs w:val="24"/>
        </w:rPr>
      </w:pPr>
    </w:p>
    <w:p w14:paraId="74E460CE" w14:textId="77777777" w:rsidR="002D7535" w:rsidRPr="002D7535" w:rsidRDefault="002D7535" w:rsidP="002D7535">
      <w:pPr>
        <w:spacing w:after="0" w:line="240" w:lineRule="auto"/>
        <w:ind w:left="720"/>
        <w:rPr>
          <w:rFonts w:ascii="Calibri" w:hAnsi="Calibri" w:cs="Calibri"/>
          <w:sz w:val="24"/>
          <w:szCs w:val="24"/>
          <w:lang w:eastAsia="en-GB"/>
        </w:rPr>
      </w:pPr>
      <w:r w:rsidRPr="002D7535">
        <w:rPr>
          <w:rFonts w:ascii="Calibri" w:hAnsi="Calibri" w:cs="Calibri"/>
          <w:sz w:val="24"/>
          <w:szCs w:val="24"/>
          <w:lang w:eastAsia="en-GB"/>
        </w:rPr>
        <w:lastRenderedPageBreak/>
        <w:t>When they need a bowel construction they're hideous and the last thing they want to do is talk about their vomiting to anybody. And then if they do recover, you've got a short window – they might go back into hospital for an obstruction or they're dead, so you've got a really narrow window to grab them but yet without their voice how on earth are we supposed to know? (academic/clinician, 6)</w:t>
      </w:r>
    </w:p>
    <w:p w14:paraId="7862AF13" w14:textId="77777777" w:rsidR="002D7535" w:rsidRPr="002D7535" w:rsidRDefault="002D7535" w:rsidP="002D7535">
      <w:pPr>
        <w:spacing w:after="0" w:line="240" w:lineRule="auto"/>
        <w:rPr>
          <w:rFonts w:cstheme="minorHAnsi"/>
          <w:sz w:val="24"/>
          <w:szCs w:val="24"/>
        </w:rPr>
      </w:pPr>
    </w:p>
    <w:p w14:paraId="7CE36FF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volvement with those patients at the end of life was also considered to be challenging, because there were similar restrictions in what could be asked of them. An academic observed that people’s use of palliative care services was usually different from other health services, providing limited opportunities for reflection:</w:t>
      </w:r>
    </w:p>
    <w:p w14:paraId="3C4C92D5" w14:textId="77777777" w:rsidR="002D7535" w:rsidRPr="002D7535" w:rsidRDefault="002D7535" w:rsidP="002D7535">
      <w:pPr>
        <w:spacing w:after="0" w:line="240" w:lineRule="auto"/>
        <w:rPr>
          <w:rFonts w:cstheme="minorHAnsi"/>
          <w:sz w:val="24"/>
          <w:szCs w:val="24"/>
        </w:rPr>
      </w:pPr>
    </w:p>
    <w:p w14:paraId="60A9BF55" w14:textId="77777777" w:rsidR="002D7535" w:rsidRPr="002D7535" w:rsidRDefault="002D7535" w:rsidP="002D7535">
      <w:pPr>
        <w:spacing w:after="0" w:line="240" w:lineRule="auto"/>
        <w:ind w:left="720"/>
        <w:rPr>
          <w:rFonts w:cstheme="minorHAnsi"/>
          <w:bCs/>
          <w:sz w:val="24"/>
          <w:szCs w:val="24"/>
        </w:rPr>
      </w:pPr>
      <w:r w:rsidRPr="002D7535">
        <w:rPr>
          <w:rFonts w:ascii="Calibri" w:hAnsi="Calibri" w:cs="Calibri"/>
          <w:bCs/>
          <w:sz w:val="24"/>
          <w:szCs w:val="24"/>
          <w:lang w:eastAsia="en-GB"/>
        </w:rPr>
        <w:t>People don't often leave palliative care services once they’ve accessed them and so it’s difficult to follow up from that point of view so I think it is different to, erm, you know, maybe somebody who had gone through something which required surgery and recovers and can reflect. Erm, so I do think it’s different, there's less opportunity for reflection, erm, like from that point of view. Erm, yeah and burden and capacity as well are also relevant. (academic, 14)</w:t>
      </w:r>
    </w:p>
    <w:p w14:paraId="6B1E046E" w14:textId="77777777" w:rsidR="002D7535" w:rsidRPr="002D7535" w:rsidRDefault="002D7535" w:rsidP="002D7535">
      <w:pPr>
        <w:spacing w:after="0" w:line="240" w:lineRule="auto"/>
        <w:rPr>
          <w:rFonts w:cstheme="minorHAnsi"/>
          <w:sz w:val="24"/>
          <w:szCs w:val="24"/>
        </w:rPr>
      </w:pPr>
    </w:p>
    <w:p w14:paraId="799CE705"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ome academics noted that because people could die whilst receiving palliative care then researchers weren’t able to hear the patients’ views directly and had to rely on carers, more so than in other areas of health and social research.</w:t>
      </w:r>
    </w:p>
    <w:p w14:paraId="13579CC9" w14:textId="77777777" w:rsidR="002D7535" w:rsidRPr="002D7535" w:rsidRDefault="002D7535" w:rsidP="002D7535">
      <w:pPr>
        <w:spacing w:after="0" w:line="240" w:lineRule="auto"/>
        <w:rPr>
          <w:rFonts w:cstheme="minorHAnsi"/>
          <w:sz w:val="24"/>
          <w:szCs w:val="24"/>
        </w:rPr>
      </w:pPr>
    </w:p>
    <w:p w14:paraId="23268923" w14:textId="5C17E076" w:rsidR="002D7535" w:rsidRPr="002D7535" w:rsidRDefault="00D03049" w:rsidP="002D7535">
      <w:pPr>
        <w:spacing w:after="0" w:line="240" w:lineRule="auto"/>
        <w:rPr>
          <w:rFonts w:cstheme="minorHAnsi"/>
          <w:b/>
          <w:sz w:val="24"/>
          <w:szCs w:val="24"/>
        </w:rPr>
      </w:pPr>
      <w:bookmarkStart w:id="409" w:name="Emotive744"/>
      <w:bookmarkStart w:id="410" w:name="_Hlk138328653"/>
      <w:bookmarkEnd w:id="409"/>
      <w:r>
        <w:rPr>
          <w:rFonts w:cstheme="minorHAnsi"/>
          <w:b/>
          <w:sz w:val="24"/>
          <w:szCs w:val="24"/>
        </w:rPr>
        <w:t xml:space="preserve">7.4.4 </w:t>
      </w:r>
      <w:r w:rsidR="002D7535" w:rsidRPr="002D7535">
        <w:rPr>
          <w:rFonts w:cstheme="minorHAnsi"/>
          <w:b/>
          <w:sz w:val="24"/>
          <w:szCs w:val="24"/>
        </w:rPr>
        <w:t>Emotive and sensitive issues</w:t>
      </w:r>
    </w:p>
    <w:bookmarkEnd w:id="410"/>
    <w:p w14:paraId="1867CD72" w14:textId="77777777" w:rsidR="002D7535" w:rsidRPr="002D7535" w:rsidRDefault="002D7535" w:rsidP="002D7535">
      <w:pPr>
        <w:spacing w:after="0" w:line="240" w:lineRule="auto"/>
        <w:rPr>
          <w:rFonts w:cstheme="minorHAnsi"/>
          <w:bCs/>
          <w:sz w:val="24"/>
          <w:szCs w:val="24"/>
        </w:rPr>
      </w:pPr>
    </w:p>
    <w:p w14:paraId="61415E10"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volvement in palliative care research could raise emotive and sensitive issues for everyone concerned, regardless of their experience in involvement:</w:t>
      </w:r>
    </w:p>
    <w:p w14:paraId="23C268E0" w14:textId="77777777" w:rsidR="002D7535" w:rsidRPr="002D7535" w:rsidRDefault="002D7535" w:rsidP="002D7535">
      <w:pPr>
        <w:spacing w:after="0" w:line="240" w:lineRule="auto"/>
        <w:rPr>
          <w:rFonts w:cstheme="minorHAnsi"/>
          <w:bCs/>
          <w:sz w:val="24"/>
          <w:szCs w:val="24"/>
        </w:rPr>
      </w:pPr>
    </w:p>
    <w:p w14:paraId="743E23C7"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lang w:eastAsia="en-GB"/>
        </w:rPr>
        <w:t>I have been very lucky but, you know, end of life is different from palliative care and, you know, we try and get that message across in in everything we do, erm, the end of life is very difficult. Even for me now it’s difficult talking about end of life because it’s so personal and the end was so traumatic, you know, so, erm, I’ve talked about it in mental health circles as well because that trauma and the counselling that I had to have to come to terms with losing my mother. Erm, Covid’s been difficult, so palliative care has again, it’s been a theme through Covid because not everyone’s recovered. (14)</w:t>
      </w:r>
    </w:p>
    <w:p w14:paraId="0EEF714C" w14:textId="77777777" w:rsidR="002D7535" w:rsidRPr="002D7535" w:rsidRDefault="002D7535" w:rsidP="002D7535">
      <w:pPr>
        <w:spacing w:after="0" w:line="240" w:lineRule="auto"/>
        <w:ind w:left="720"/>
        <w:rPr>
          <w:rFonts w:cstheme="minorHAnsi"/>
          <w:sz w:val="24"/>
          <w:szCs w:val="24"/>
          <w:lang w:eastAsia="en-GB"/>
        </w:rPr>
      </w:pPr>
    </w:p>
    <w:p w14:paraId="12DA2895" w14:textId="77777777" w:rsidR="002D7535" w:rsidRPr="002D7535" w:rsidRDefault="002D7535" w:rsidP="002D7535">
      <w:pPr>
        <w:spacing w:after="0" w:line="240" w:lineRule="auto"/>
        <w:rPr>
          <w:rFonts w:cstheme="minorHAnsi"/>
          <w:b/>
          <w:bCs/>
          <w:sz w:val="24"/>
          <w:szCs w:val="24"/>
          <w:lang w:eastAsia="en-GB"/>
        </w:rPr>
      </w:pPr>
      <w:r w:rsidRPr="002D7535">
        <w:rPr>
          <w:rFonts w:cstheme="minorHAnsi"/>
          <w:sz w:val="24"/>
          <w:szCs w:val="24"/>
          <w:lang w:eastAsia="en-GB"/>
        </w:rPr>
        <w:t>Academics were aware of this possible emotional toil, particularly for certain involvement activities, for example analysing interview transcripts, and were keen to manage involvement appropriately. They recognised the importance of supporting people appropriately and sensitively, sometimes using clinical skills from their experience in service provision. There was also a recognition that there were key events in people’s lives when emotions may be more acute and it was important not to ignore these events:</w:t>
      </w:r>
    </w:p>
    <w:p w14:paraId="5653A9E7" w14:textId="77777777" w:rsidR="002D7535" w:rsidRPr="002D7535" w:rsidRDefault="002D7535" w:rsidP="002D7535">
      <w:pPr>
        <w:spacing w:after="0" w:line="240" w:lineRule="auto"/>
        <w:rPr>
          <w:rFonts w:cstheme="minorHAnsi"/>
          <w:b/>
          <w:bCs/>
          <w:sz w:val="24"/>
          <w:szCs w:val="24"/>
          <w:lang w:eastAsia="en-GB"/>
        </w:rPr>
      </w:pPr>
    </w:p>
    <w:p w14:paraId="62A9F196"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rPr>
        <w:t>They are people who are all affected by life-limiting conditions, erm, and very often, you know, the carer, the person they’re caring for will die, erm, or the individual who’s participating is stepping down because they’ve had a disease progression or they’re unwell…W</w:t>
      </w:r>
      <w:r w:rsidRPr="002D7535">
        <w:rPr>
          <w:rFonts w:ascii="Calibri" w:hAnsi="Calibri" w:cs="Calibri"/>
          <w:sz w:val="24"/>
          <w:szCs w:val="24"/>
        </w:rPr>
        <w:t xml:space="preserve">ith those who are living with life-limiting conditions, you know, at points when they’ve had an exacerbation or they’ve deteriorated, again in acknowledging and supporting that and reaching out to them. You know, that might be an email it might be </w:t>
      </w:r>
      <w:r w:rsidRPr="002D7535">
        <w:rPr>
          <w:rFonts w:ascii="Calibri" w:hAnsi="Calibri" w:cs="Calibri"/>
          <w:sz w:val="24"/>
          <w:szCs w:val="24"/>
        </w:rPr>
        <w:lastRenderedPageBreak/>
        <w:t xml:space="preserve">sending some flowers, but it’s just in acknowledging, you know, that we’re thinking of you during this time. </w:t>
      </w:r>
      <w:r w:rsidRPr="002D7535">
        <w:rPr>
          <w:rFonts w:cstheme="minorHAnsi"/>
          <w:sz w:val="24"/>
          <w:szCs w:val="24"/>
        </w:rPr>
        <w:t>(academic/ex-clinician, 12)</w:t>
      </w:r>
    </w:p>
    <w:p w14:paraId="2CA5EC33" w14:textId="77777777" w:rsidR="002D7535" w:rsidRPr="002D7535" w:rsidRDefault="002D7535" w:rsidP="002D7535">
      <w:pPr>
        <w:spacing w:after="0" w:line="240" w:lineRule="auto"/>
        <w:rPr>
          <w:rFonts w:cstheme="minorHAnsi"/>
          <w:b/>
          <w:bCs/>
          <w:sz w:val="24"/>
          <w:szCs w:val="24"/>
          <w:lang w:eastAsia="en-GB"/>
        </w:rPr>
      </w:pPr>
    </w:p>
    <w:p w14:paraId="746318CC" w14:textId="77777777" w:rsidR="002D7535" w:rsidRPr="002D7535" w:rsidRDefault="002D7535" w:rsidP="002D7535">
      <w:pPr>
        <w:spacing w:after="0" w:line="240" w:lineRule="auto"/>
        <w:rPr>
          <w:rFonts w:cstheme="minorHAnsi"/>
          <w:sz w:val="24"/>
          <w:szCs w:val="24"/>
          <w:lang w:eastAsia="en-GB"/>
        </w:rPr>
      </w:pPr>
      <w:r w:rsidRPr="002D7535">
        <w:rPr>
          <w:rFonts w:cstheme="minorHAnsi"/>
          <w:sz w:val="24"/>
          <w:szCs w:val="24"/>
          <w:lang w:eastAsia="en-GB"/>
        </w:rPr>
        <w:t>The death of a public member could affect others who were involved also, particularly if they had been working together in a group. The emotional impact on different public members had to be managed, considering that some were carers or some may not have any direct experience of death and dying:</w:t>
      </w:r>
    </w:p>
    <w:p w14:paraId="18BB33C3" w14:textId="77777777" w:rsidR="002D7535" w:rsidRPr="002D7535" w:rsidRDefault="002D7535" w:rsidP="002D7535">
      <w:pPr>
        <w:spacing w:after="0" w:line="240" w:lineRule="auto"/>
        <w:rPr>
          <w:rFonts w:cstheme="minorHAnsi"/>
          <w:sz w:val="24"/>
          <w:szCs w:val="24"/>
          <w:lang w:eastAsia="en-GB"/>
        </w:rPr>
      </w:pPr>
    </w:p>
    <w:p w14:paraId="60BD77CF" w14:textId="77777777" w:rsidR="002D7535" w:rsidRPr="002D7535" w:rsidRDefault="002D7535" w:rsidP="002D7535">
      <w:pPr>
        <w:spacing w:after="0" w:line="240" w:lineRule="auto"/>
        <w:ind w:left="720"/>
        <w:rPr>
          <w:rFonts w:cstheme="minorHAnsi"/>
          <w:sz w:val="24"/>
          <w:szCs w:val="24"/>
          <w:lang w:eastAsia="en-GB"/>
        </w:rPr>
      </w:pPr>
      <w:r w:rsidRPr="002D7535">
        <w:rPr>
          <w:rFonts w:ascii="Calibri" w:eastAsia="Calibri" w:hAnsi="Calibri" w:cs="Calibri"/>
          <w:sz w:val="24"/>
          <w:szCs w:val="24"/>
        </w:rPr>
        <w:t>The other thing is that it often affects the group quite a lot, when they’ve been working closely in a group of seven or ten people or whatever it is and then one of those people dies. And bearing in mind it’s a mixture, because it’s sometimes it’s patients and families who have had caring roles in different ways or may currently have a caring role. And then it’s public as well, so the public might not have had direct experience, er, themselves or they might have had direct experience of advanced illness. But of course you've then got the emotional impact and I've actually experienced that a few times where it’s quite hard when we had one incidence in the programme where we had two people who died quite quickly…So it’s great to have them and they really shaped and contributed a lot, but then of course when those people are not there and the group has to think about ‘oh, we've lost them, they’ve died.’ (academic/clinician, 19)</w:t>
      </w:r>
    </w:p>
    <w:p w14:paraId="5FAA3456" w14:textId="77777777" w:rsidR="002D7535" w:rsidRPr="002D7535" w:rsidRDefault="002D7535" w:rsidP="002D7535">
      <w:pPr>
        <w:spacing w:after="0" w:line="240" w:lineRule="auto"/>
        <w:rPr>
          <w:rFonts w:cstheme="minorHAnsi"/>
          <w:sz w:val="24"/>
          <w:szCs w:val="24"/>
          <w:lang w:eastAsia="en-GB"/>
        </w:rPr>
      </w:pPr>
    </w:p>
    <w:p w14:paraId="1FA6B5EA" w14:textId="77777777" w:rsidR="002D7535" w:rsidRPr="002D7535" w:rsidRDefault="002D7535" w:rsidP="002D7535">
      <w:pPr>
        <w:spacing w:after="0" w:line="240" w:lineRule="auto"/>
        <w:rPr>
          <w:rFonts w:cstheme="minorHAnsi"/>
          <w:bCs/>
          <w:sz w:val="24"/>
          <w:szCs w:val="24"/>
        </w:rPr>
      </w:pPr>
      <w:r w:rsidRPr="002D7535">
        <w:rPr>
          <w:rFonts w:cstheme="minorHAnsi"/>
          <w:bCs/>
          <w:sz w:val="24"/>
          <w:szCs w:val="24"/>
        </w:rPr>
        <w:t>One academic observed that the emotive nature of palliative care could lead to the experiences of public members being heightened, perhaps more so than in involvement elsewhere:</w:t>
      </w:r>
    </w:p>
    <w:p w14:paraId="599D9059" w14:textId="77777777" w:rsidR="002D7535" w:rsidRPr="002D7535" w:rsidRDefault="002D7535" w:rsidP="002D7535">
      <w:pPr>
        <w:spacing w:after="0" w:line="240" w:lineRule="auto"/>
        <w:rPr>
          <w:rFonts w:cstheme="minorHAnsi"/>
          <w:bCs/>
          <w:sz w:val="24"/>
          <w:szCs w:val="24"/>
        </w:rPr>
      </w:pPr>
    </w:p>
    <w:p w14:paraId="0CB784F8" w14:textId="77777777" w:rsidR="002D7535" w:rsidRPr="002D7535" w:rsidRDefault="002D7535" w:rsidP="002D7535">
      <w:pPr>
        <w:spacing w:after="0" w:line="240" w:lineRule="auto"/>
        <w:ind w:left="720"/>
        <w:rPr>
          <w:rFonts w:cstheme="minorHAnsi"/>
          <w:sz w:val="24"/>
          <w:szCs w:val="24"/>
        </w:rPr>
      </w:pPr>
      <w:r w:rsidRPr="002D7535">
        <w:rPr>
          <w:rFonts w:cstheme="minorHAnsi"/>
          <w:sz w:val="24"/>
          <w:szCs w:val="24"/>
          <w:lang w:eastAsia="en-GB"/>
        </w:rPr>
        <w:t>Or people who've had such a fabulous time and, you know, they’re just there to say how wonderful it all is, you know, you actually want a really balanced approach there and approach them so I think that problem’s the same wherever you go with, perhaps there's something about the levels of distress you get around dying that perhaps heighten that. (academic/clinician, 6)</w:t>
      </w:r>
    </w:p>
    <w:p w14:paraId="7774E160" w14:textId="77777777" w:rsidR="002D7535" w:rsidRPr="002D7535" w:rsidRDefault="002D7535" w:rsidP="002D7535">
      <w:pPr>
        <w:spacing w:after="0" w:line="240" w:lineRule="auto"/>
        <w:rPr>
          <w:rFonts w:cstheme="minorHAnsi"/>
          <w:sz w:val="24"/>
          <w:szCs w:val="24"/>
          <w:lang w:eastAsia="en-GB"/>
        </w:rPr>
      </w:pPr>
    </w:p>
    <w:p w14:paraId="59F7246C" w14:textId="56869EDE" w:rsidR="002D7535" w:rsidRPr="002D7535" w:rsidRDefault="00D03049" w:rsidP="002D7535">
      <w:pPr>
        <w:spacing w:after="0" w:line="240" w:lineRule="auto"/>
        <w:rPr>
          <w:rFonts w:cstheme="minorHAnsi"/>
          <w:b/>
          <w:bCs/>
          <w:sz w:val="24"/>
          <w:szCs w:val="24"/>
          <w:lang w:eastAsia="en-GB"/>
        </w:rPr>
      </w:pPr>
      <w:bookmarkStart w:id="411" w:name="Recruitment745"/>
      <w:bookmarkStart w:id="412" w:name="_Hlk138328672"/>
      <w:bookmarkEnd w:id="411"/>
      <w:r>
        <w:rPr>
          <w:rFonts w:cstheme="minorHAnsi"/>
          <w:b/>
          <w:bCs/>
          <w:sz w:val="24"/>
          <w:szCs w:val="24"/>
          <w:lang w:eastAsia="en-GB"/>
        </w:rPr>
        <w:t xml:space="preserve">7.4.5 </w:t>
      </w:r>
      <w:r w:rsidR="002D7535" w:rsidRPr="002D7535">
        <w:rPr>
          <w:rFonts w:cstheme="minorHAnsi"/>
          <w:b/>
          <w:bCs/>
          <w:sz w:val="24"/>
          <w:szCs w:val="24"/>
          <w:lang w:eastAsia="en-GB"/>
        </w:rPr>
        <w:t>Recruitment and management of public members</w:t>
      </w:r>
    </w:p>
    <w:bookmarkEnd w:id="412"/>
    <w:p w14:paraId="793D2982" w14:textId="77777777" w:rsidR="002D7535" w:rsidRPr="002D7535" w:rsidRDefault="002D7535" w:rsidP="002D7535">
      <w:pPr>
        <w:spacing w:after="0" w:line="240" w:lineRule="auto"/>
        <w:rPr>
          <w:rFonts w:cstheme="minorHAnsi"/>
          <w:b/>
          <w:sz w:val="24"/>
          <w:szCs w:val="24"/>
          <w:lang w:eastAsia="en-GB"/>
        </w:rPr>
      </w:pPr>
    </w:p>
    <w:p w14:paraId="3A6E5E1B" w14:textId="77777777" w:rsidR="002D7535" w:rsidRPr="002D7535" w:rsidRDefault="002D7535" w:rsidP="002D7535">
      <w:pPr>
        <w:spacing w:after="0" w:line="240" w:lineRule="auto"/>
        <w:rPr>
          <w:rFonts w:cstheme="minorHAnsi"/>
          <w:bCs/>
          <w:sz w:val="24"/>
          <w:szCs w:val="24"/>
          <w:lang w:eastAsia="en-GB"/>
        </w:rPr>
      </w:pPr>
      <w:r w:rsidRPr="002D7535">
        <w:rPr>
          <w:rFonts w:cstheme="minorHAnsi"/>
          <w:bCs/>
          <w:sz w:val="24"/>
          <w:szCs w:val="24"/>
          <w:lang w:eastAsia="en-GB"/>
        </w:rPr>
        <w:t>The recruitment and management of public members was an ongoing issue and some stated it was more challenging in palliative care research. Recruitment often had to be constant, to allow for those public members who may become ill, unable to contribute or contribute very intermittently or who may die. It was therefore difficult to maintain a patient perspective:</w:t>
      </w:r>
    </w:p>
    <w:p w14:paraId="371D11A5" w14:textId="77777777" w:rsidR="002D7535" w:rsidRPr="002D7535" w:rsidRDefault="002D7535" w:rsidP="002D7535">
      <w:pPr>
        <w:spacing w:after="0" w:line="240" w:lineRule="auto"/>
        <w:rPr>
          <w:rFonts w:cstheme="minorHAnsi"/>
          <w:bCs/>
          <w:sz w:val="24"/>
          <w:szCs w:val="24"/>
          <w:lang w:eastAsia="en-GB"/>
        </w:rPr>
      </w:pPr>
    </w:p>
    <w:p w14:paraId="713AA6A1" w14:textId="77777777" w:rsidR="002D7535" w:rsidRPr="002D7535" w:rsidRDefault="002D7535" w:rsidP="002D7535">
      <w:pPr>
        <w:spacing w:after="0" w:line="240" w:lineRule="auto"/>
        <w:ind w:left="720"/>
        <w:rPr>
          <w:rFonts w:cstheme="minorHAnsi"/>
          <w:bCs/>
          <w:sz w:val="24"/>
          <w:szCs w:val="24"/>
          <w:lang w:eastAsia="en-GB"/>
        </w:rPr>
      </w:pPr>
      <w:r w:rsidRPr="002D7535">
        <w:rPr>
          <w:rFonts w:ascii="Calibri" w:eastAsia="Calibri" w:hAnsi="Calibri" w:cs="Calibri"/>
          <w:sz w:val="24"/>
          <w:szCs w:val="24"/>
        </w:rPr>
        <w:t>One is trying to maintain a patient view in there and a patient perspective because you have to keep recruiting people. If you say that people might be working with you three to six months, depending on how advanced their illness is. Sometimes I've worked with people for up to a couple of years but often you lose the patient voice because they're the people who are sick, erm, and so to maintain that voice because that’s the voice that’s most unheard, I think you have to actively recruit and you have to actively think about ways to keep that component of your kind of working with people. (academic/clinician, 19)</w:t>
      </w:r>
    </w:p>
    <w:p w14:paraId="72175776" w14:textId="77777777" w:rsidR="002D7535" w:rsidRPr="002D7535" w:rsidRDefault="002D7535" w:rsidP="002D7535">
      <w:pPr>
        <w:spacing w:after="0" w:line="240" w:lineRule="auto"/>
        <w:rPr>
          <w:rFonts w:cstheme="minorHAnsi"/>
          <w:bCs/>
          <w:sz w:val="24"/>
          <w:szCs w:val="24"/>
          <w:lang w:eastAsia="en-GB"/>
        </w:rPr>
      </w:pPr>
    </w:p>
    <w:p w14:paraId="04833624" w14:textId="77777777" w:rsidR="002D7535" w:rsidRPr="002D7535" w:rsidRDefault="002D7535" w:rsidP="002D7535">
      <w:pPr>
        <w:spacing w:after="0" w:line="240" w:lineRule="auto"/>
        <w:rPr>
          <w:rFonts w:cstheme="minorHAnsi"/>
          <w:sz w:val="24"/>
          <w:szCs w:val="24"/>
        </w:rPr>
      </w:pPr>
      <w:r w:rsidRPr="002D7535">
        <w:rPr>
          <w:rFonts w:ascii="Calibri" w:hAnsi="Calibri" w:cs="Calibri"/>
          <w:sz w:val="24"/>
          <w:szCs w:val="24"/>
          <w:lang w:eastAsia="en-GB"/>
        </w:rPr>
        <w:t xml:space="preserve">One academic described having backup plans if public members weren’t able to be involved. </w:t>
      </w:r>
      <w:r w:rsidRPr="002D7535">
        <w:rPr>
          <w:rFonts w:cstheme="minorHAnsi"/>
          <w:sz w:val="24"/>
          <w:szCs w:val="24"/>
        </w:rPr>
        <w:t xml:space="preserve">Other academics were unsure how much time was needed after a bereavement until it was felt to be acceptable to ask people to become involved. A few public members echoed this and were concerned that it could be intrusive to be asked about involvement and that people may have </w:t>
      </w:r>
      <w:r w:rsidRPr="002D7535">
        <w:rPr>
          <w:rFonts w:cstheme="minorHAnsi"/>
          <w:sz w:val="24"/>
          <w:szCs w:val="24"/>
        </w:rPr>
        <w:lastRenderedPageBreak/>
        <w:t>different priorities at that time. However, conversely, most public members, both patients and carers, felt it was ok to ask, provided this was done in an appropriate manner:</w:t>
      </w:r>
    </w:p>
    <w:p w14:paraId="38C0C8B0" w14:textId="77777777" w:rsidR="002D7535" w:rsidRPr="002D7535" w:rsidRDefault="002D7535" w:rsidP="002D7535">
      <w:pPr>
        <w:spacing w:after="0" w:line="240" w:lineRule="auto"/>
        <w:rPr>
          <w:rFonts w:cstheme="minorHAnsi"/>
          <w:bCs/>
          <w:sz w:val="24"/>
          <w:szCs w:val="24"/>
        </w:rPr>
      </w:pPr>
    </w:p>
    <w:p w14:paraId="56DFD7F6"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lang w:eastAsia="en-GB"/>
        </w:rPr>
        <w:t>Just ask people. I mean, I know for a fact that even when [partner] was, you know, on their death bed, erm, for as long as there was breath in their body they would have been very happy to get involved in and give feedback…And I would have supported them in that, erm, and I'm sure that we wouldn’t be the only ones. So, I think that might be a bit of presumption by health care professionals and researchers and I would just say ‘ask’ and make it clear make it absolutely clear that of course there's no obligation and it’s totally fine to say no. (carer, 7)</w:t>
      </w:r>
    </w:p>
    <w:p w14:paraId="646CD1E8" w14:textId="77777777" w:rsidR="002D7535" w:rsidRPr="002D7535" w:rsidRDefault="002D7535" w:rsidP="002D7535">
      <w:pPr>
        <w:spacing w:after="0" w:line="240" w:lineRule="auto"/>
        <w:rPr>
          <w:rFonts w:cstheme="minorHAnsi"/>
          <w:bCs/>
          <w:sz w:val="24"/>
          <w:szCs w:val="24"/>
        </w:rPr>
      </w:pPr>
    </w:p>
    <w:p w14:paraId="3DBD8D72" w14:textId="77777777" w:rsidR="002D7535" w:rsidRPr="002D7535" w:rsidRDefault="002D7535" w:rsidP="002D7535">
      <w:pPr>
        <w:spacing w:after="0" w:line="240" w:lineRule="auto"/>
        <w:rPr>
          <w:rFonts w:cstheme="minorHAnsi"/>
          <w:sz w:val="24"/>
          <w:szCs w:val="24"/>
          <w:lang w:eastAsia="en-GB"/>
        </w:rPr>
      </w:pPr>
      <w:r w:rsidRPr="002D7535">
        <w:rPr>
          <w:rFonts w:cstheme="minorHAnsi"/>
          <w:bCs/>
          <w:sz w:val="24"/>
          <w:szCs w:val="24"/>
        </w:rPr>
        <w:t xml:space="preserve">Gatekeeping was discussed by several participants, in particular by public members, who felt that </w:t>
      </w:r>
      <w:r w:rsidRPr="002D7535">
        <w:rPr>
          <w:rFonts w:cstheme="minorHAnsi"/>
          <w:sz w:val="24"/>
          <w:szCs w:val="24"/>
        </w:rPr>
        <w:t xml:space="preserve">both researchers and clinicians could make judgements and not offer opportunities for public members to either become involved or participate in research studies. </w:t>
      </w:r>
      <w:r w:rsidRPr="002D7535">
        <w:rPr>
          <w:rFonts w:cstheme="minorHAnsi"/>
          <w:sz w:val="24"/>
          <w:szCs w:val="24"/>
          <w:lang w:eastAsia="en-GB"/>
        </w:rPr>
        <w:t>This could happen for several reasons. Professionals could be scared or fearful to ask patients and carers, or they might assume patients were too ill or it was too much of a burden for them. Some felt that there had been a shift in involvement in other areas of health and social care, where it was no longer considered to be a burden on public members but that this was still needed in palliative care:</w:t>
      </w:r>
    </w:p>
    <w:p w14:paraId="2BE811ED" w14:textId="77777777" w:rsidR="002D7535" w:rsidRPr="002D7535" w:rsidRDefault="002D7535" w:rsidP="002D7535">
      <w:pPr>
        <w:spacing w:after="0" w:line="240" w:lineRule="auto"/>
        <w:rPr>
          <w:rFonts w:cstheme="minorHAnsi"/>
          <w:sz w:val="24"/>
          <w:szCs w:val="24"/>
          <w:lang w:eastAsia="en-GB"/>
        </w:rPr>
      </w:pPr>
    </w:p>
    <w:p w14:paraId="01047DD4" w14:textId="77777777" w:rsidR="002D7535" w:rsidRPr="002D7535" w:rsidRDefault="002D7535" w:rsidP="002D7535">
      <w:pPr>
        <w:spacing w:after="0" w:line="240" w:lineRule="auto"/>
        <w:ind w:left="720"/>
        <w:rPr>
          <w:rFonts w:cstheme="minorHAnsi"/>
          <w:sz w:val="24"/>
          <w:szCs w:val="24"/>
        </w:rPr>
      </w:pPr>
      <w:r w:rsidRPr="002D7535">
        <w:rPr>
          <w:rFonts w:ascii="Calibri" w:hAnsi="Calibri" w:cs="Calibri"/>
          <w:sz w:val="24"/>
          <w:szCs w:val="24"/>
          <w:lang w:eastAsia="en-GB"/>
        </w:rPr>
        <w:t>Still, I think there's a little bit of worry that it’s too much of a burden and actually it’s the opposite. So, I've got a wonderful example of my brilliant father in law…when he was 94 he was asked to get involved…What I really loved was the research nurses in [place name] actually kind of, erm, you know, realised that he was someone who would be willing to kind of contemplate getting involved in research. He actually signed up to three research trials and I love them for that, you know, I love the fact that they weren’t gatekeeping. They could have just looked at his notes and gone, ‘he's 94, you know, we’re not going to waste our time talking to this guy’! (patient/carer, 8)</w:t>
      </w:r>
    </w:p>
    <w:p w14:paraId="245BE17E" w14:textId="77777777" w:rsidR="002D7535" w:rsidRPr="002D7535" w:rsidRDefault="002D7535" w:rsidP="002D7535">
      <w:pPr>
        <w:spacing w:after="0" w:line="240" w:lineRule="auto"/>
        <w:rPr>
          <w:rFonts w:cstheme="minorHAnsi"/>
          <w:bCs/>
          <w:sz w:val="24"/>
          <w:szCs w:val="24"/>
        </w:rPr>
      </w:pPr>
    </w:p>
    <w:p w14:paraId="73E67072" w14:textId="77777777" w:rsidR="002D7535" w:rsidRPr="002D7535" w:rsidRDefault="002D7535" w:rsidP="002D7535">
      <w:pPr>
        <w:spacing w:after="0" w:line="240" w:lineRule="auto"/>
        <w:rPr>
          <w:rFonts w:cstheme="minorHAnsi"/>
          <w:bCs/>
          <w:sz w:val="24"/>
          <w:szCs w:val="24"/>
        </w:rPr>
      </w:pPr>
      <w:r w:rsidRPr="002D7535">
        <w:rPr>
          <w:rFonts w:cstheme="minorHAnsi"/>
          <w:bCs/>
          <w:sz w:val="24"/>
          <w:szCs w:val="24"/>
        </w:rPr>
        <w:t xml:space="preserve">The ongoing management of public members was also mentioned, often in connection with the practicalities of involvement, for example, the access or support requirements of public members or arrangements for meetings. Academics described adapting their involvement practices to work in flexible ways, often tailored to individual public members. </w:t>
      </w:r>
    </w:p>
    <w:p w14:paraId="6A74AA4E" w14:textId="77777777" w:rsidR="002D7535" w:rsidRPr="002D7535" w:rsidRDefault="002D7535" w:rsidP="002D7535">
      <w:pPr>
        <w:spacing w:after="0" w:line="240" w:lineRule="auto"/>
        <w:rPr>
          <w:rFonts w:cstheme="minorHAnsi"/>
          <w:bCs/>
          <w:sz w:val="24"/>
          <w:szCs w:val="24"/>
        </w:rPr>
      </w:pPr>
    </w:p>
    <w:p w14:paraId="18B64F53" w14:textId="77777777" w:rsidR="002D7535" w:rsidRPr="002D7535" w:rsidRDefault="002D7535" w:rsidP="002D7535">
      <w:pPr>
        <w:spacing w:after="0" w:line="240" w:lineRule="auto"/>
        <w:rPr>
          <w:rFonts w:cstheme="minorHAnsi"/>
          <w:sz w:val="24"/>
          <w:szCs w:val="24"/>
        </w:rPr>
      </w:pPr>
      <w:r w:rsidRPr="002D7535">
        <w:rPr>
          <w:rFonts w:cstheme="minorHAnsi"/>
          <w:bCs/>
          <w:sz w:val="24"/>
          <w:szCs w:val="24"/>
        </w:rPr>
        <w:t xml:space="preserve">Mixed views were provided about whether involvement in palliative care research was different from that in other areas of health and social care. </w:t>
      </w:r>
      <w:r w:rsidRPr="002D7535">
        <w:rPr>
          <w:rFonts w:cstheme="minorHAnsi"/>
          <w:sz w:val="24"/>
          <w:szCs w:val="24"/>
        </w:rPr>
        <w:t>However, overall, most participants believed that involvement in palliative care research was not significantly different from involvement in other areas of health and social research:</w:t>
      </w:r>
    </w:p>
    <w:p w14:paraId="250DE697" w14:textId="77777777" w:rsidR="002D7535" w:rsidRPr="002D7535" w:rsidRDefault="002D7535" w:rsidP="002D7535">
      <w:pPr>
        <w:spacing w:after="0" w:line="240" w:lineRule="auto"/>
        <w:rPr>
          <w:rFonts w:cstheme="minorHAnsi"/>
          <w:sz w:val="24"/>
          <w:szCs w:val="24"/>
        </w:rPr>
      </w:pPr>
    </w:p>
    <w:p w14:paraId="2153F49E" w14:textId="77777777" w:rsidR="002D7535" w:rsidRPr="002D7535" w:rsidRDefault="002D7535" w:rsidP="002D7535">
      <w:pPr>
        <w:spacing w:after="0" w:line="240" w:lineRule="auto"/>
        <w:ind w:left="720"/>
        <w:rPr>
          <w:rFonts w:cstheme="minorHAnsi"/>
          <w:sz w:val="24"/>
          <w:szCs w:val="24"/>
          <w:lang w:eastAsia="en-GB"/>
        </w:rPr>
      </w:pPr>
      <w:r w:rsidRPr="002D7535">
        <w:rPr>
          <w:rFonts w:cstheme="minorHAnsi"/>
          <w:sz w:val="24"/>
          <w:szCs w:val="24"/>
          <w:lang w:eastAsia="en-GB"/>
        </w:rPr>
        <w:t>People say ‘oh no, it’s much more difficult in palliative care’ – I don’t think it is. And I think actually, erm, people who want to be involved have all the same sorts of reasons whatever the topic and although there might be different sensitivities and things that you have to be aware of in palliative care, I don’t think they're necessarily any more challenging. (10b)</w:t>
      </w:r>
    </w:p>
    <w:p w14:paraId="2CDC08FF" w14:textId="77777777" w:rsidR="002D7535" w:rsidRPr="002D7535" w:rsidRDefault="002D7535" w:rsidP="002D7535">
      <w:pPr>
        <w:spacing w:after="0" w:line="240" w:lineRule="auto"/>
        <w:rPr>
          <w:rFonts w:cstheme="minorHAnsi"/>
          <w:sz w:val="24"/>
          <w:szCs w:val="24"/>
        </w:rPr>
      </w:pPr>
    </w:p>
    <w:p w14:paraId="1051EFF0" w14:textId="523F8BF1" w:rsidR="002D7535" w:rsidRDefault="002D7535" w:rsidP="002D7535">
      <w:pPr>
        <w:spacing w:after="0" w:line="240" w:lineRule="auto"/>
        <w:rPr>
          <w:rFonts w:ascii="Calibri" w:hAnsi="Calibri" w:cs="Calibri"/>
          <w:sz w:val="24"/>
          <w:szCs w:val="24"/>
          <w:lang w:eastAsia="en-GB"/>
        </w:rPr>
      </w:pPr>
      <w:r w:rsidRPr="002D7535">
        <w:rPr>
          <w:rFonts w:cstheme="minorHAnsi"/>
          <w:sz w:val="24"/>
          <w:szCs w:val="24"/>
        </w:rPr>
        <w:t>Furthermore, the point was made that if involvement in palliative care research wasn’t any different from other involvement, then it could be thought of as not being so challenging: “</w:t>
      </w:r>
      <w:r w:rsidRPr="002D7535">
        <w:rPr>
          <w:rFonts w:ascii="Calibri" w:hAnsi="Calibri" w:cs="Calibri"/>
          <w:sz w:val="24"/>
          <w:szCs w:val="24"/>
          <w:lang w:eastAsia="en-GB"/>
        </w:rPr>
        <w:t xml:space="preserve">because if you think it’s a special case and it needs a different way of getting patients involved then that’s more complicated” (patient/carer, 8). </w:t>
      </w:r>
    </w:p>
    <w:p w14:paraId="6AE87051" w14:textId="77777777" w:rsidR="002D7535" w:rsidRDefault="002D7535">
      <w:pPr>
        <w:rPr>
          <w:rFonts w:ascii="Calibri" w:hAnsi="Calibri" w:cs="Calibri"/>
          <w:sz w:val="24"/>
          <w:szCs w:val="24"/>
          <w:lang w:eastAsia="en-GB"/>
        </w:rPr>
      </w:pPr>
      <w:r>
        <w:rPr>
          <w:rFonts w:ascii="Calibri" w:hAnsi="Calibri" w:cs="Calibri"/>
          <w:sz w:val="24"/>
          <w:szCs w:val="24"/>
          <w:lang w:eastAsia="en-GB"/>
        </w:rPr>
        <w:br w:type="page"/>
      </w:r>
    </w:p>
    <w:p w14:paraId="3D04A8C3" w14:textId="77777777" w:rsidR="002D7535" w:rsidRDefault="002D7535" w:rsidP="002D7535">
      <w:pPr>
        <w:tabs>
          <w:tab w:val="left" w:pos="1418"/>
        </w:tabs>
        <w:spacing w:after="0" w:line="240" w:lineRule="auto"/>
        <w:rPr>
          <w:rFonts w:cstheme="minorHAnsi"/>
          <w:b/>
          <w:bCs/>
          <w:sz w:val="28"/>
          <w:szCs w:val="28"/>
        </w:rPr>
      </w:pPr>
      <w:bookmarkStart w:id="413" w:name="Part3"/>
      <w:bookmarkEnd w:id="413"/>
      <w:r>
        <w:rPr>
          <w:rFonts w:cstheme="minorHAnsi"/>
          <w:b/>
          <w:bCs/>
          <w:sz w:val="28"/>
          <w:szCs w:val="28"/>
        </w:rPr>
        <w:lastRenderedPageBreak/>
        <w:t>Part 3</w:t>
      </w:r>
      <w:r>
        <w:rPr>
          <w:rFonts w:cstheme="minorHAnsi"/>
          <w:b/>
          <w:bCs/>
          <w:sz w:val="28"/>
          <w:szCs w:val="28"/>
        </w:rPr>
        <w:tab/>
      </w:r>
      <w:r>
        <w:rPr>
          <w:rFonts w:cstheme="minorHAnsi"/>
          <w:b/>
          <w:bCs/>
          <w:sz w:val="28"/>
          <w:szCs w:val="28"/>
        </w:rPr>
        <w:tab/>
        <w:t>Discussion and conclusion</w:t>
      </w:r>
    </w:p>
    <w:p w14:paraId="6AB9C0A3" w14:textId="77777777" w:rsidR="002D7535" w:rsidRDefault="002D7535" w:rsidP="002D7535">
      <w:pPr>
        <w:spacing w:after="0" w:line="240" w:lineRule="auto"/>
        <w:rPr>
          <w:rFonts w:cstheme="minorHAnsi"/>
          <w:b/>
          <w:bCs/>
          <w:sz w:val="28"/>
          <w:szCs w:val="28"/>
        </w:rPr>
      </w:pPr>
    </w:p>
    <w:p w14:paraId="0AC81E57" w14:textId="76CB2790" w:rsidR="002D7535" w:rsidRPr="002D7535" w:rsidRDefault="002D7535" w:rsidP="002D7535">
      <w:pPr>
        <w:spacing w:after="0" w:line="240" w:lineRule="auto"/>
        <w:rPr>
          <w:rFonts w:cstheme="minorHAnsi"/>
          <w:b/>
          <w:bCs/>
          <w:sz w:val="28"/>
          <w:szCs w:val="28"/>
        </w:rPr>
      </w:pPr>
      <w:bookmarkStart w:id="414" w:name="Chapter8"/>
      <w:bookmarkEnd w:id="414"/>
      <w:r w:rsidRPr="002D7535">
        <w:rPr>
          <w:rFonts w:cstheme="minorHAnsi"/>
          <w:b/>
          <w:bCs/>
          <w:sz w:val="28"/>
          <w:szCs w:val="28"/>
        </w:rPr>
        <w:t>Chapter 8</w:t>
      </w:r>
      <w:r w:rsidRPr="002D7535">
        <w:rPr>
          <w:rFonts w:cstheme="minorHAnsi"/>
          <w:b/>
          <w:bCs/>
          <w:sz w:val="28"/>
          <w:szCs w:val="28"/>
        </w:rPr>
        <w:tab/>
        <w:t>Discussion</w:t>
      </w:r>
    </w:p>
    <w:p w14:paraId="3A409658" w14:textId="77777777" w:rsidR="002D7535" w:rsidRPr="002D7535" w:rsidRDefault="002D7535" w:rsidP="002D7535">
      <w:pPr>
        <w:spacing w:after="0" w:line="240" w:lineRule="auto"/>
        <w:rPr>
          <w:rFonts w:cstheme="minorHAnsi"/>
          <w:b/>
          <w:bCs/>
          <w:sz w:val="24"/>
          <w:szCs w:val="24"/>
        </w:rPr>
      </w:pPr>
    </w:p>
    <w:p w14:paraId="5AD48449" w14:textId="37FDB545" w:rsidR="002D7535" w:rsidRPr="002D7535" w:rsidRDefault="00D03049" w:rsidP="002D7535">
      <w:pPr>
        <w:spacing w:after="0" w:line="240" w:lineRule="auto"/>
        <w:rPr>
          <w:rFonts w:cstheme="minorHAnsi"/>
          <w:b/>
          <w:bCs/>
          <w:sz w:val="24"/>
          <w:szCs w:val="24"/>
        </w:rPr>
      </w:pPr>
      <w:bookmarkStart w:id="415" w:name="Introduction81"/>
      <w:bookmarkEnd w:id="415"/>
      <w:r>
        <w:rPr>
          <w:rFonts w:cstheme="minorHAnsi"/>
          <w:b/>
          <w:bCs/>
          <w:sz w:val="24"/>
          <w:szCs w:val="24"/>
        </w:rPr>
        <w:t xml:space="preserve">8.1 </w:t>
      </w:r>
      <w:r w:rsidR="002D7535" w:rsidRPr="002D7535">
        <w:rPr>
          <w:rFonts w:cstheme="minorHAnsi"/>
          <w:b/>
          <w:bCs/>
          <w:sz w:val="24"/>
          <w:szCs w:val="24"/>
        </w:rPr>
        <w:t>Introduction</w:t>
      </w:r>
    </w:p>
    <w:p w14:paraId="25E3C7F4" w14:textId="77777777" w:rsidR="002D7535" w:rsidRPr="002D7535" w:rsidRDefault="002D7535" w:rsidP="002D7535">
      <w:pPr>
        <w:spacing w:after="0" w:line="240" w:lineRule="auto"/>
        <w:rPr>
          <w:rFonts w:cstheme="minorHAnsi"/>
          <w:b/>
          <w:bCs/>
          <w:sz w:val="24"/>
          <w:szCs w:val="24"/>
        </w:rPr>
      </w:pPr>
    </w:p>
    <w:p w14:paraId="2E7A908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chapter discusses the key findings of this study; a multi-methods design comprised of two stages that explored public involvement in palliative care research. The stages were sequential, with findings from stage 1 informing stage 2, and subsequently, findings from both stages informing this chapter.</w:t>
      </w:r>
    </w:p>
    <w:p w14:paraId="2F07E11D" w14:textId="77777777" w:rsidR="002D7535" w:rsidRPr="002D7535" w:rsidRDefault="002D7535" w:rsidP="002D7535">
      <w:pPr>
        <w:spacing w:after="0" w:line="240" w:lineRule="auto"/>
        <w:rPr>
          <w:rFonts w:cstheme="minorHAnsi"/>
          <w:sz w:val="24"/>
          <w:szCs w:val="24"/>
        </w:rPr>
      </w:pPr>
    </w:p>
    <w:p w14:paraId="5C53ED5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tage 1, a literature review or Qualitative Evidence Synthesis (QES), systematically reviewed the evidence and had the following aims:</w:t>
      </w:r>
    </w:p>
    <w:p w14:paraId="1AC56B0B" w14:textId="77777777" w:rsidR="002D7535" w:rsidRPr="002D7535" w:rsidRDefault="002D7535" w:rsidP="002D7535">
      <w:pPr>
        <w:spacing w:after="0" w:line="240" w:lineRule="auto"/>
        <w:rPr>
          <w:rFonts w:cstheme="minorHAnsi"/>
          <w:sz w:val="24"/>
          <w:szCs w:val="24"/>
        </w:rPr>
      </w:pPr>
    </w:p>
    <w:p w14:paraId="22A83434" w14:textId="77777777" w:rsidR="002D7535" w:rsidRPr="002D7535" w:rsidRDefault="002D7535" w:rsidP="002D7535">
      <w:pPr>
        <w:numPr>
          <w:ilvl w:val="0"/>
          <w:numId w:val="30"/>
        </w:numPr>
        <w:spacing w:after="0" w:line="240" w:lineRule="auto"/>
        <w:contextualSpacing/>
        <w:rPr>
          <w:rFonts w:cstheme="minorHAnsi"/>
          <w:sz w:val="24"/>
          <w:szCs w:val="24"/>
        </w:rPr>
      </w:pPr>
      <w:r w:rsidRPr="002D7535">
        <w:rPr>
          <w:rFonts w:cstheme="minorHAnsi"/>
          <w:sz w:val="24"/>
          <w:szCs w:val="24"/>
        </w:rPr>
        <w:t>To identify facilitators and barriers for public involvement in palliative care research</w:t>
      </w:r>
    </w:p>
    <w:p w14:paraId="29E77301" w14:textId="77777777" w:rsidR="002D7535" w:rsidRPr="002D7535" w:rsidRDefault="002D7535" w:rsidP="002D7535">
      <w:pPr>
        <w:numPr>
          <w:ilvl w:val="0"/>
          <w:numId w:val="30"/>
        </w:numPr>
        <w:spacing w:after="0" w:line="240" w:lineRule="auto"/>
        <w:contextualSpacing/>
        <w:rPr>
          <w:rFonts w:cstheme="minorHAnsi"/>
          <w:sz w:val="24"/>
          <w:szCs w:val="24"/>
        </w:rPr>
      </w:pPr>
      <w:r w:rsidRPr="002D7535">
        <w:rPr>
          <w:rFonts w:cstheme="minorHAnsi"/>
          <w:sz w:val="24"/>
          <w:szCs w:val="24"/>
        </w:rPr>
        <w:t>To identify gaps in the evidence base that still needed to be addressed.</w:t>
      </w:r>
    </w:p>
    <w:p w14:paraId="2F33A51C" w14:textId="77777777" w:rsidR="002D7535" w:rsidRPr="002D7535" w:rsidRDefault="002D7535" w:rsidP="002D7535">
      <w:pPr>
        <w:spacing w:after="0" w:line="240" w:lineRule="auto"/>
        <w:rPr>
          <w:rFonts w:cstheme="minorHAnsi"/>
          <w:sz w:val="24"/>
          <w:szCs w:val="24"/>
        </w:rPr>
      </w:pPr>
    </w:p>
    <w:p w14:paraId="6B52026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tage 2 used a Case Study Approach (CSA) and focussed on two palliative care research centres or case study sites. These exemplars of involvement allowed for an in-depth exploration of the following research questions:</w:t>
      </w:r>
    </w:p>
    <w:p w14:paraId="44332473" w14:textId="77777777" w:rsidR="002D7535" w:rsidRPr="002D7535" w:rsidRDefault="002D7535" w:rsidP="002D7535">
      <w:pPr>
        <w:spacing w:after="0" w:line="240" w:lineRule="auto"/>
        <w:rPr>
          <w:rFonts w:cstheme="minorHAnsi"/>
          <w:sz w:val="24"/>
          <w:szCs w:val="24"/>
        </w:rPr>
      </w:pPr>
    </w:p>
    <w:p w14:paraId="790A3381" w14:textId="77777777" w:rsidR="002D7535" w:rsidRPr="002D7535" w:rsidRDefault="002D7535" w:rsidP="002D7535">
      <w:pPr>
        <w:numPr>
          <w:ilvl w:val="0"/>
          <w:numId w:val="26"/>
        </w:numPr>
        <w:spacing w:after="0" w:line="240" w:lineRule="auto"/>
        <w:contextualSpacing/>
        <w:rPr>
          <w:rFonts w:cstheme="minorHAnsi"/>
          <w:sz w:val="24"/>
          <w:szCs w:val="24"/>
          <w:u w:color="000000"/>
          <w:lang w:val="en-US" w:eastAsia="en-GB"/>
        </w:rPr>
      </w:pPr>
      <w:r w:rsidRPr="002D7535">
        <w:rPr>
          <w:rFonts w:cstheme="minorHAnsi"/>
          <w:sz w:val="24"/>
          <w:szCs w:val="24"/>
          <w:u w:color="000000"/>
          <w:lang w:val="en-US" w:eastAsia="en-GB"/>
        </w:rPr>
        <w:t xml:space="preserve">How can the effectiveness of public involvement in palliative care research be increased? </w:t>
      </w:r>
    </w:p>
    <w:p w14:paraId="1766D301" w14:textId="77777777" w:rsidR="002D7535" w:rsidRPr="002D7535" w:rsidRDefault="002D7535" w:rsidP="002D7535">
      <w:pPr>
        <w:numPr>
          <w:ilvl w:val="0"/>
          <w:numId w:val="23"/>
        </w:numPr>
        <w:spacing w:after="0" w:line="240" w:lineRule="auto"/>
        <w:contextualSpacing/>
        <w:rPr>
          <w:rFonts w:cstheme="minorHAnsi"/>
          <w:sz w:val="24"/>
          <w:szCs w:val="24"/>
          <w:u w:color="000000"/>
          <w:lang w:val="en-US" w:eastAsia="en-GB"/>
        </w:rPr>
      </w:pPr>
      <w:r w:rsidRPr="002D7535">
        <w:rPr>
          <w:rFonts w:cstheme="minorHAnsi"/>
          <w:sz w:val="24"/>
          <w:szCs w:val="24"/>
          <w:u w:color="000000"/>
          <w:lang w:val="en-US" w:eastAsia="en-GB"/>
        </w:rPr>
        <w:t>How have the themes arising from the review, in particular those identified as prominent, been addressed in the sites?</w:t>
      </w:r>
    </w:p>
    <w:p w14:paraId="5EB979A5" w14:textId="77777777" w:rsidR="002D7535" w:rsidRPr="002D7535" w:rsidRDefault="002D7535" w:rsidP="002D7535">
      <w:pPr>
        <w:spacing w:after="0" w:line="240" w:lineRule="auto"/>
        <w:rPr>
          <w:rFonts w:cstheme="minorHAnsi"/>
          <w:sz w:val="24"/>
          <w:szCs w:val="24"/>
        </w:rPr>
      </w:pPr>
    </w:p>
    <w:p w14:paraId="0C7C9632"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In this chapter, a brief summary of the key findings of both stages is provided. The integrated findings from both stages are then discussed and contextualised within the wider literature. The strengths and limitations of the study are outlined. Finally, the potential implications of the study for future research, policy and practice are presented.</w:t>
      </w:r>
    </w:p>
    <w:p w14:paraId="229ABB2E" w14:textId="77777777" w:rsidR="002D7535" w:rsidRPr="002D7535" w:rsidRDefault="002D7535" w:rsidP="002D7535">
      <w:pPr>
        <w:spacing w:after="0" w:line="240" w:lineRule="auto"/>
        <w:rPr>
          <w:rFonts w:cstheme="minorHAnsi"/>
          <w:b/>
          <w:bCs/>
          <w:sz w:val="24"/>
          <w:szCs w:val="24"/>
        </w:rPr>
      </w:pPr>
    </w:p>
    <w:p w14:paraId="250BA456" w14:textId="49523921" w:rsidR="002D7535" w:rsidRPr="002D7535" w:rsidRDefault="00D03049" w:rsidP="002D7535">
      <w:pPr>
        <w:spacing w:after="0" w:line="240" w:lineRule="auto"/>
        <w:rPr>
          <w:rFonts w:cstheme="minorHAnsi"/>
          <w:b/>
          <w:bCs/>
          <w:sz w:val="24"/>
          <w:szCs w:val="24"/>
        </w:rPr>
      </w:pPr>
      <w:bookmarkStart w:id="416" w:name="Summary82"/>
      <w:bookmarkEnd w:id="416"/>
      <w:r>
        <w:rPr>
          <w:rFonts w:cstheme="minorHAnsi"/>
          <w:b/>
          <w:bCs/>
          <w:sz w:val="24"/>
          <w:szCs w:val="24"/>
        </w:rPr>
        <w:t xml:space="preserve">8.2 </w:t>
      </w:r>
      <w:r w:rsidR="002D7535" w:rsidRPr="002D7535">
        <w:rPr>
          <w:rFonts w:cstheme="minorHAnsi"/>
          <w:b/>
          <w:bCs/>
          <w:sz w:val="24"/>
          <w:szCs w:val="24"/>
        </w:rPr>
        <w:t>Summary of findings</w:t>
      </w:r>
    </w:p>
    <w:p w14:paraId="4AAC3BCD" w14:textId="77777777" w:rsidR="002D7535" w:rsidRDefault="002D7535" w:rsidP="002D7535">
      <w:pPr>
        <w:spacing w:after="0" w:line="240" w:lineRule="auto"/>
        <w:rPr>
          <w:rFonts w:cstheme="minorHAnsi"/>
          <w:b/>
          <w:bCs/>
          <w:sz w:val="24"/>
          <w:szCs w:val="24"/>
        </w:rPr>
      </w:pPr>
    </w:p>
    <w:p w14:paraId="595FA8F4" w14:textId="5C0BCA97" w:rsidR="001B1520" w:rsidRDefault="00BF1871" w:rsidP="002D7535">
      <w:pPr>
        <w:spacing w:after="0" w:line="240" w:lineRule="auto"/>
        <w:rPr>
          <w:rFonts w:cstheme="minorHAnsi"/>
          <w:sz w:val="24"/>
          <w:szCs w:val="24"/>
        </w:rPr>
      </w:pPr>
      <w:r w:rsidRPr="00BF1871">
        <w:rPr>
          <w:rFonts w:cstheme="minorHAnsi"/>
          <w:sz w:val="24"/>
          <w:szCs w:val="24"/>
        </w:rPr>
        <w:t xml:space="preserve">This study provides </w:t>
      </w:r>
      <w:r>
        <w:rPr>
          <w:rFonts w:cstheme="minorHAnsi"/>
          <w:sz w:val="24"/>
          <w:szCs w:val="24"/>
        </w:rPr>
        <w:t>a contribution to knowledge as follows:</w:t>
      </w:r>
    </w:p>
    <w:p w14:paraId="6B6200A2" w14:textId="77777777" w:rsidR="00BF1871" w:rsidRDefault="00BF1871" w:rsidP="002D7535">
      <w:pPr>
        <w:spacing w:after="0" w:line="240" w:lineRule="auto"/>
        <w:rPr>
          <w:rFonts w:cstheme="minorHAnsi"/>
          <w:sz w:val="24"/>
          <w:szCs w:val="24"/>
        </w:rPr>
      </w:pPr>
    </w:p>
    <w:p w14:paraId="29B11A49" w14:textId="46869F1C" w:rsidR="00BF1871" w:rsidRDefault="00BF1871" w:rsidP="00BF1871">
      <w:pPr>
        <w:pStyle w:val="ListParagraph"/>
        <w:numPr>
          <w:ilvl w:val="0"/>
          <w:numId w:val="26"/>
        </w:numPr>
        <w:spacing w:after="0" w:line="240" w:lineRule="auto"/>
        <w:rPr>
          <w:rFonts w:cstheme="minorHAnsi"/>
          <w:sz w:val="24"/>
          <w:szCs w:val="24"/>
        </w:rPr>
      </w:pPr>
      <w:r>
        <w:rPr>
          <w:rFonts w:cstheme="minorHAnsi"/>
          <w:sz w:val="24"/>
          <w:szCs w:val="24"/>
        </w:rPr>
        <w:t>A comprehensive robust systematic review of the literature on involvement in palliative care research</w:t>
      </w:r>
    </w:p>
    <w:p w14:paraId="0B3A5FA3" w14:textId="363A368E" w:rsidR="00BF1871" w:rsidRDefault="00BF1871" w:rsidP="00BF1871">
      <w:pPr>
        <w:pStyle w:val="ListParagraph"/>
        <w:numPr>
          <w:ilvl w:val="0"/>
          <w:numId w:val="26"/>
        </w:numPr>
        <w:spacing w:after="0" w:line="240" w:lineRule="auto"/>
        <w:rPr>
          <w:rFonts w:cstheme="minorHAnsi"/>
          <w:sz w:val="24"/>
          <w:szCs w:val="24"/>
        </w:rPr>
      </w:pPr>
      <w:r>
        <w:rPr>
          <w:rFonts w:cstheme="minorHAnsi"/>
          <w:sz w:val="24"/>
          <w:szCs w:val="24"/>
        </w:rPr>
        <w:t>An in depth exploration of involvement in two palliative care research departments</w:t>
      </w:r>
    </w:p>
    <w:p w14:paraId="5F3DA74B" w14:textId="6C4A7AE3" w:rsidR="00BF1871" w:rsidRDefault="00BF1871" w:rsidP="00BF1871">
      <w:pPr>
        <w:pStyle w:val="ListParagraph"/>
        <w:numPr>
          <w:ilvl w:val="0"/>
          <w:numId w:val="26"/>
        </w:numPr>
        <w:spacing w:after="0" w:line="240" w:lineRule="auto"/>
        <w:rPr>
          <w:rFonts w:cstheme="minorHAnsi"/>
          <w:sz w:val="24"/>
          <w:szCs w:val="24"/>
        </w:rPr>
      </w:pPr>
      <w:r>
        <w:rPr>
          <w:rFonts w:cstheme="minorHAnsi"/>
          <w:sz w:val="24"/>
          <w:szCs w:val="24"/>
        </w:rPr>
        <w:t>Contribution to the evidence base on involvement, including the following:</w:t>
      </w:r>
    </w:p>
    <w:p w14:paraId="41AB652C" w14:textId="49F63131" w:rsidR="00BF1871" w:rsidRDefault="00BF1871" w:rsidP="00BF1871">
      <w:pPr>
        <w:pStyle w:val="ListParagraph"/>
        <w:numPr>
          <w:ilvl w:val="1"/>
          <w:numId w:val="26"/>
        </w:numPr>
        <w:spacing w:after="0" w:line="240" w:lineRule="auto"/>
        <w:rPr>
          <w:rFonts w:cstheme="minorHAnsi"/>
          <w:sz w:val="24"/>
          <w:szCs w:val="24"/>
        </w:rPr>
      </w:pPr>
      <w:r>
        <w:rPr>
          <w:rFonts w:cstheme="minorHAnsi"/>
          <w:sz w:val="24"/>
          <w:szCs w:val="24"/>
        </w:rPr>
        <w:t>An indication that involvement in palliative care research is challenging but not dissimilar to that in other health and social care research fields</w:t>
      </w:r>
    </w:p>
    <w:p w14:paraId="7F5CE642" w14:textId="01ED72ED" w:rsidR="00542664" w:rsidRDefault="00542664" w:rsidP="00542664">
      <w:pPr>
        <w:pStyle w:val="ListParagraph"/>
        <w:numPr>
          <w:ilvl w:val="1"/>
          <w:numId w:val="26"/>
        </w:numPr>
        <w:spacing w:after="0" w:line="240" w:lineRule="auto"/>
        <w:rPr>
          <w:rFonts w:cstheme="minorHAnsi"/>
          <w:sz w:val="24"/>
          <w:szCs w:val="24"/>
        </w:rPr>
      </w:pPr>
      <w:r>
        <w:rPr>
          <w:rFonts w:cstheme="minorHAnsi"/>
          <w:sz w:val="24"/>
          <w:szCs w:val="24"/>
        </w:rPr>
        <w:t>Identification of p</w:t>
      </w:r>
      <w:r w:rsidR="00BF1871">
        <w:rPr>
          <w:rFonts w:cstheme="minorHAnsi"/>
          <w:sz w:val="24"/>
          <w:szCs w:val="24"/>
        </w:rPr>
        <w:t xml:space="preserve">rominent themes </w:t>
      </w:r>
      <w:r>
        <w:rPr>
          <w:rFonts w:cstheme="minorHAnsi"/>
          <w:sz w:val="24"/>
          <w:szCs w:val="24"/>
        </w:rPr>
        <w:t>of values and principles, diversity and inclusion, relationships and emotions</w:t>
      </w:r>
    </w:p>
    <w:p w14:paraId="1D777A1D" w14:textId="7A1AA056" w:rsidR="00542664" w:rsidRDefault="00542664" w:rsidP="00542664">
      <w:pPr>
        <w:pStyle w:val="ListParagraph"/>
        <w:numPr>
          <w:ilvl w:val="1"/>
          <w:numId w:val="26"/>
        </w:numPr>
        <w:spacing w:after="0" w:line="240" w:lineRule="auto"/>
        <w:rPr>
          <w:rFonts w:cstheme="minorHAnsi"/>
          <w:sz w:val="24"/>
          <w:szCs w:val="24"/>
        </w:rPr>
      </w:pPr>
      <w:r>
        <w:rPr>
          <w:rFonts w:cstheme="minorHAnsi"/>
          <w:sz w:val="24"/>
          <w:szCs w:val="24"/>
        </w:rPr>
        <w:t>The importance of resources and infrastructure, including the role of an involvement coordinator, an involvement strategy and the culture within academia</w:t>
      </w:r>
    </w:p>
    <w:p w14:paraId="2FB27B72" w14:textId="651DFDE1" w:rsidR="00542664" w:rsidRDefault="00542664" w:rsidP="00542664">
      <w:pPr>
        <w:pStyle w:val="ListParagraph"/>
        <w:numPr>
          <w:ilvl w:val="1"/>
          <w:numId w:val="26"/>
        </w:numPr>
        <w:spacing w:after="0" w:line="240" w:lineRule="auto"/>
        <w:rPr>
          <w:rFonts w:cstheme="minorHAnsi"/>
          <w:sz w:val="24"/>
          <w:szCs w:val="24"/>
        </w:rPr>
      </w:pPr>
      <w:r>
        <w:rPr>
          <w:rFonts w:cstheme="minorHAnsi"/>
          <w:sz w:val="24"/>
          <w:szCs w:val="24"/>
        </w:rPr>
        <w:t>The need to develop organisational level involvement in particular.</w:t>
      </w:r>
    </w:p>
    <w:p w14:paraId="30894A32" w14:textId="77777777" w:rsidR="00542664" w:rsidRDefault="00542664" w:rsidP="00542664">
      <w:pPr>
        <w:spacing w:after="0" w:line="240" w:lineRule="auto"/>
        <w:rPr>
          <w:rFonts w:cstheme="minorHAnsi"/>
          <w:sz w:val="24"/>
          <w:szCs w:val="24"/>
        </w:rPr>
      </w:pPr>
    </w:p>
    <w:p w14:paraId="05C869F9" w14:textId="32B506FA" w:rsidR="00542664" w:rsidRPr="00542664" w:rsidRDefault="00542664" w:rsidP="00542664">
      <w:pPr>
        <w:spacing w:after="0" w:line="240" w:lineRule="auto"/>
        <w:rPr>
          <w:rFonts w:cstheme="minorHAnsi"/>
          <w:sz w:val="24"/>
          <w:szCs w:val="24"/>
        </w:rPr>
      </w:pPr>
      <w:r>
        <w:rPr>
          <w:rFonts w:cstheme="minorHAnsi"/>
          <w:sz w:val="24"/>
          <w:szCs w:val="24"/>
        </w:rPr>
        <w:t>These are discussed in further detail in the remainder of this chapter.</w:t>
      </w:r>
    </w:p>
    <w:p w14:paraId="6B8383DC" w14:textId="77777777" w:rsidR="00BF1871" w:rsidRDefault="00BF1871" w:rsidP="00BF1871">
      <w:pPr>
        <w:spacing w:after="0" w:line="240" w:lineRule="auto"/>
        <w:rPr>
          <w:rFonts w:cstheme="minorHAnsi"/>
          <w:sz w:val="24"/>
          <w:szCs w:val="24"/>
        </w:rPr>
      </w:pPr>
    </w:p>
    <w:p w14:paraId="4C7F0907" w14:textId="7D4D3011" w:rsidR="002D7535" w:rsidRPr="002D7535" w:rsidRDefault="00D03049" w:rsidP="002D7535">
      <w:pPr>
        <w:spacing w:after="0" w:line="240" w:lineRule="auto"/>
        <w:rPr>
          <w:rFonts w:cstheme="minorHAnsi"/>
          <w:b/>
          <w:bCs/>
          <w:sz w:val="24"/>
          <w:szCs w:val="24"/>
        </w:rPr>
      </w:pPr>
      <w:bookmarkStart w:id="417" w:name="Key821"/>
      <w:bookmarkEnd w:id="417"/>
      <w:r>
        <w:rPr>
          <w:rFonts w:cstheme="minorHAnsi"/>
          <w:b/>
          <w:bCs/>
          <w:sz w:val="24"/>
          <w:szCs w:val="24"/>
        </w:rPr>
        <w:lastRenderedPageBreak/>
        <w:t xml:space="preserve">8.2.1 </w:t>
      </w:r>
      <w:r w:rsidR="002D7535" w:rsidRPr="002D7535">
        <w:rPr>
          <w:rFonts w:cstheme="minorHAnsi"/>
          <w:b/>
          <w:bCs/>
          <w:sz w:val="24"/>
          <w:szCs w:val="24"/>
        </w:rPr>
        <w:t>Key findings of stage 1: Qualitative Evidence Synthesis</w:t>
      </w:r>
    </w:p>
    <w:p w14:paraId="408A3E6A" w14:textId="77777777" w:rsidR="002D7535" w:rsidRPr="002D7535" w:rsidRDefault="002D7535" w:rsidP="002D7535">
      <w:pPr>
        <w:spacing w:after="0" w:line="240" w:lineRule="auto"/>
        <w:rPr>
          <w:rFonts w:cstheme="minorHAnsi"/>
          <w:b/>
          <w:bCs/>
          <w:sz w:val="24"/>
          <w:szCs w:val="24"/>
        </w:rPr>
      </w:pPr>
    </w:p>
    <w:p w14:paraId="12893F6D" w14:textId="10856E72"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This was the first study to systematically review public involvement in palliative care research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25761&lt;/RecNum&gt;&lt;DisplayText&gt;(Chambers et al. 2019)&lt;/DisplayText&gt;&lt;record&gt;&lt;rec-number&gt;25761&lt;/rec-number&gt;&lt;foreign-keys&gt;&lt;key app="EN" db-id="eda99esr9arp52e20v2pftz4rp5s9x0evef5" timestamp="1570275598"&gt;25761&lt;/key&gt;&lt;key app="ENWeb" db-id=""&gt;0&lt;/key&gt;&lt;/foreign-keys&gt;&lt;ref-type name="Journal Article"&gt;17&lt;/ref-type&gt;&lt;contributors&gt;&lt;authors&gt;&lt;author&gt;Chambers, Eleni&lt;/author&gt;&lt;author&gt;Gardiner, Clare&lt;/author&gt;&lt;author&gt;Thompson, Jill&lt;/author&gt;&lt;author&gt;Seymour, Jane&lt;/author&gt;&lt;/authors&gt;&lt;/contributors&gt;&lt;titles&gt;&lt;title&gt;Patient and carer involvement in palliative care research: An integrative qualitative evidence synthesis review&lt;/title&gt;&lt;secondary-title&gt;Palliative Medicine&lt;/secondary-title&gt;&lt;/titles&gt;&lt;periodical&gt;&lt;full-title&gt;Palliative Medicine&lt;/full-title&gt;&lt;abbr-1&gt;Palliat Med&lt;/abbr-1&gt;&lt;/periodical&gt;&lt;pages&gt;969-984&lt;/pages&gt;&lt;volume&gt;33&lt;/volume&gt;&lt;number&gt;8&lt;/number&gt;&lt;reprint-edition&gt;not in file&lt;/reprint-edition&gt;&lt;dates&gt;&lt;year&gt;2019&lt;/year&gt;&lt;/dates&gt;&lt;isbn&gt;0269-2163&lt;/isbn&gt;&lt;urls&gt;&lt;related-urls&gt;&lt;url&gt;https://journals-sagepub-com.sheffield.idm.oclc.org/doi/full/10.1177/0269216319858247&lt;/url&gt;&lt;/related-urls&gt;&lt;/urls&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Chambers et al. 2019)</w:t>
      </w:r>
      <w:r w:rsidR="00C445FA">
        <w:rPr>
          <w:rFonts w:ascii="Calibri" w:hAnsi="Calibri" w:cs="Calibri"/>
          <w:sz w:val="24"/>
          <w:szCs w:val="24"/>
        </w:rPr>
        <w:fldChar w:fldCharType="end"/>
      </w:r>
      <w:r w:rsidRPr="002D7535">
        <w:rPr>
          <w:rFonts w:ascii="Calibri" w:hAnsi="Calibri" w:cs="Calibri"/>
          <w:sz w:val="24"/>
          <w:szCs w:val="24"/>
        </w:rPr>
        <w:t>.  Eight main themes were identified, that outlined facilitators and barriers for involvement in this area of research (</w:t>
      </w:r>
      <w:hyperlink w:anchor="Figure3" w:history="1">
        <w:r w:rsidRPr="00D67A12">
          <w:rPr>
            <w:rStyle w:val="Hyperlink"/>
            <w:rFonts w:ascii="Calibri" w:hAnsi="Calibri" w:cs="Calibri"/>
            <w:b/>
            <w:bCs/>
            <w:sz w:val="24"/>
            <w:szCs w:val="24"/>
          </w:rPr>
          <w:t xml:space="preserve">Figure 3. </w:t>
        </w:r>
        <w:r w:rsidRPr="00D67A12">
          <w:rPr>
            <w:rStyle w:val="Hyperlink"/>
            <w:rFonts w:cstheme="minorHAnsi"/>
            <w:b/>
            <w:bCs/>
            <w:sz w:val="24"/>
            <w:szCs w:val="24"/>
          </w:rPr>
          <w:t>Main</w:t>
        </w:r>
        <w:r w:rsidRPr="00D67A12">
          <w:rPr>
            <w:rStyle w:val="Hyperlink"/>
            <w:rFonts w:cstheme="minorHAnsi"/>
            <w:b/>
            <w:sz w:val="24"/>
            <w:szCs w:val="24"/>
          </w:rPr>
          <w:t xml:space="preserve"> analytical themes</w:t>
        </w:r>
      </w:hyperlink>
      <w:r w:rsidRPr="002D7535">
        <w:rPr>
          <w:rFonts w:cstheme="minorHAnsi"/>
          <w:bCs/>
          <w:sz w:val="24"/>
          <w:szCs w:val="24"/>
        </w:rPr>
        <w:t>)</w:t>
      </w:r>
      <w:r w:rsidRPr="002D7535">
        <w:rPr>
          <w:rFonts w:ascii="Calibri" w:hAnsi="Calibri" w:cs="Calibri"/>
          <w:bCs/>
          <w:sz w:val="24"/>
          <w:szCs w:val="24"/>
        </w:rPr>
        <w:t>:</w:t>
      </w:r>
    </w:p>
    <w:p w14:paraId="3653070C" w14:textId="77777777" w:rsidR="002D7535" w:rsidRPr="002D7535" w:rsidRDefault="002D7535" w:rsidP="002D7535">
      <w:pPr>
        <w:spacing w:after="0" w:line="240" w:lineRule="auto"/>
        <w:rPr>
          <w:rFonts w:ascii="Calibri" w:hAnsi="Calibri" w:cs="Calibri"/>
          <w:sz w:val="24"/>
          <w:szCs w:val="24"/>
        </w:rPr>
      </w:pPr>
    </w:p>
    <w:p w14:paraId="2A423805"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definitions and roles</w:t>
      </w:r>
    </w:p>
    <w:p w14:paraId="496BD76E"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values and principles</w:t>
      </w:r>
    </w:p>
    <w:p w14:paraId="493478F8"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organisations and culture</w:t>
      </w:r>
    </w:p>
    <w:p w14:paraId="7D118C0B"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training and support</w:t>
      </w:r>
    </w:p>
    <w:p w14:paraId="25368CEA"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networking and groups</w:t>
      </w:r>
    </w:p>
    <w:p w14:paraId="38C8BDDB"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perspectives and diversity</w:t>
      </w:r>
    </w:p>
    <w:p w14:paraId="08285407"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relationships and communication</w:t>
      </w:r>
    </w:p>
    <w:p w14:paraId="0E2C3F60"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emotions and impact.</w:t>
      </w:r>
    </w:p>
    <w:p w14:paraId="52880D81" w14:textId="77777777" w:rsidR="002D7535" w:rsidRPr="002D7535" w:rsidRDefault="002D7535" w:rsidP="002D7535">
      <w:pPr>
        <w:spacing w:after="0" w:line="240" w:lineRule="auto"/>
        <w:rPr>
          <w:rFonts w:cstheme="minorHAnsi"/>
          <w:b/>
          <w:bCs/>
          <w:sz w:val="24"/>
          <w:szCs w:val="24"/>
        </w:rPr>
      </w:pPr>
    </w:p>
    <w:p w14:paraId="487B0094" w14:textId="3F4A3935"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These are consistent with findings found elsewhere in the literature on involvement, both in the UK </w:t>
      </w:r>
      <w:r w:rsidR="00C445FA">
        <w:rPr>
          <w:rFonts w:ascii="Calibri" w:hAnsi="Calibri" w:cs="Calibri"/>
          <w:sz w:val="24"/>
          <w:szCs w:val="24"/>
        </w:rPr>
        <w:fldChar w:fldCharType="begin">
          <w:fldData xml:space="preserve">PEVuZE5vdGU+PENpdGU+PFJlY051bT4xNTYzNzwvUmVjTnVtPjxEaXNwbGF5VGV4dD4oV2lsc29u
IGV0IGFsLiAyMDE1OyBCYWxkd2luIGV0IGFsLiAyMDE4OyBLYXJsc3NvbiBldCBhbC4gMjAyMyk8
L0Rpc3BsYXlUZXh0PjxyZWNvcmQ+PHJlYy1udW1iZXI+MTU2Mzc8L3JlYy1udW1iZXI+PGZvcmVp
Z24ta2V5cz48a2V5IGFwcD0iRU4iIGRiLWlkPSJlZGE5OWVzcjlhcnA1MmUyMHYycGZ0ejRycDVz
OXgwZXZlZjUiIHRpbWVzdGFtcD0iMTUwMDcyNTM3NyI+MTU2Mzc8L2tleT48L2ZvcmVpZ24ta2V5
cz48cmVmLXR5cGUgbmFtZT0iUmVwb3J0Ij4yNzwvcmVmLXR5cGU+PGNvbnRyaWJ1dG9ycz48YXV0
aG9ycz48YXV0aG9yPldpbHNvbiwgUGF0cmljaWE8L2F1dGhvcj48YXV0aG9yPk1hdGhpZSwgRWxz
cGV0aDwvYXV0aG9yPjxhdXRob3I+S2VlbmFuLCBKdWxpYTwvYXV0aG9yPjxhdXRob3I+TWNOZWls
bHksIEVsYWluZTwvYXV0aG9yPjxhdXRob3I+R29vZG1hbiwgQ2xhaXJlPC9hdXRob3I+PGF1dGhv
cj5Ib3dlLCBBbWFuZGE8L2F1dGhvcj48YXV0aG9yPlBvbGFuZCwgRmlvbmE8L2F1dGhvcj48YXV0
aG9yPlN0YW5pc3pld3NrYSwgU29waGllPC9hdXRob3I+PGF1dGhvcj5LZW5kYWxsLCBTYWxseTwv
YXV0aG9yPjxhdXRob3I+TXVuZGF5LCBEaWFuZTwvYXV0aG9yPjwvYXV0aG9ycz48L2NvbnRyaWJ1
dG9ycz48dGl0bGVzPjx0aXRsZT5SZXNlQXJjaCB3aXRoIFBhdGllbnQgYW5kIFB1YmxpYyBpbnZP
bHZlbWVudDogYSBSZWFsaXNUIGV2YWx1YXRpb27igJN0aGUgUkFQUE9SVCBzdHVkeTwvdGl0bGU+
PC90aXRsZXM+PHJlcHJpbnQtZWRpdGlvbj5pbiBmaWxlPC9yZXByaW50LWVkaXRpb24+PGRhdGVz
Pjx5ZWFyPjIwMTU8L3llYXI+PC9kYXRlcz48cHViLWxvY2F0aW9uPkxvbmRvbjwvcHViLWxvY2F0
aW9uPjxwdWJsaXNoZXI+TklIUjwvcHVibGlzaGVyPjx1cmxzPjxyZWxhdGVkLXVybHM+PHVybD5o
dHRwOi8vZXVyb3BlcG1jLm9yZy9hYnN0cmFjdC9tZWQvMjYzNzgzMzI8L3VybD48L3JlbGF0ZWQt
dXJscz48L3VybHM+PHJlbW90ZS1kYXRhYmFzZS1wcm92aWRlcj5JTlY8L3JlbW90ZS1kYXRhYmFz
ZS1wcm92aWRlcj48L3JlY29yZD48L0NpdGU+PENpdGU+PFJlY051bT4yNTcyMDwvUmVjTnVtPjxy
ZWNvcmQ+PHJlYy1udW1iZXI+MjU3MjA8L3JlYy1udW1iZXI+PGZvcmVpZ24ta2V5cz48a2V5IGFw
cD0iRU4iIGRiLWlkPSJlZGE5OWVzcjlhcnA1MmUyMHYycGZ0ejRycDVzOXgwZXZlZjUiIHRpbWVz
dGFtcD0iMTU1NjYxOTA2NiI+MjU3MjA8L2tleT48L2ZvcmVpZ24ta2V5cz48cmVmLXR5cGUgbmFt
ZT0iSm91cm5hbCBBcnRpY2xlIj4xNzwvcmVmLXR5cGU+PGNvbnRyaWJ1dG9ycz48YXV0aG9ycz48
YXV0aG9yPkJhbGR3aW4sIEplbm5pZmVyIE48L2F1dGhvcj48YXV0aG9yPk5hcGllciwgU2FyYTwv
YXV0aG9yPjxhdXRob3I+TmV2aWxsZSwgU3RlcGhlbjwvYXV0aG9yPjxhdXRob3I+V3JpZ2h0LVN0
IENsYWlyLCBWYWxlcmllIEE8L2F1dGhvcj48L2F1dGhvcnM+PC9jb250cmlidXRvcnM+PHRpdGxl
cz48dGl0bGU+SW1wYWN0cyBvZiBvbGRlciBwZW9wbGXigJlzIHBhdGllbnQgYW5kIHB1YmxpYyBp
bnZvbHZlbWVudCBpbiBoZWFsdGggYW5kIHNvY2lhbCBjYXJlIHJlc2VhcmNoOiBhIHN5c3RlbWF0
aWMgcmV2aWV3PC90aXRsZT48c2Vjb25kYXJ5LXRpdGxlPkFnZSBhbmQgQWdlaW5nPC9zZWNvbmRh
cnktdGl0bGU+PC90aXRsZXM+PHBlcmlvZGljYWw+PGZ1bGwtdGl0bGU+QWdlIGFuZCBhZ2Vpbmc8
L2Z1bGwtdGl0bGU+PC9wZXJpb2RpY2FsPjxwYWdlcz44MDEtODA5PC9wYWdlcz48dm9sdW1lPjQ3
PC92b2x1bWU+PG51bWJlcj42PC9udW1iZXI+PHJlcHJpbnQtZWRpdGlvbj5pbiBmaWxlPC9yZXBy
aW50LWVkaXRpb24+PGRhdGVzPjx5ZWFyPjIwMTg8L3llYXI+PC9kYXRlcz48aXNibj4wMDAyLTA3
Mjk8L2lzYm4+PHVybHM+PHJlbGF0ZWQtdXJscz48dXJsPmh0dHBzOi8vYWNhZGVtaWMub3VwLmNv
bS9hZ2VpbmcvYXJ0aWNsZS1hYnN0cmFjdC80Ny82LzgwMS81MDQzNTM3PC91cmw+PC9yZWxhdGVk
LXVybHM+PC91cmxzPjwvcmVjb3JkPjwvQ2l0ZT48Q2l0ZT48UmVjTnVtPjE5OTQ2OTwvUmVjTnVt
PjxyZWNvcmQ+PHJlYy1udW1iZXI+MTk5NDY5PC9yZWMtbnVtYmVyPjxmb3JlaWduLWtleXM+PGtl
eSBhcHA9IkVOIiBkYi1pZD0iZWRhOTllc3I5YXJwNTJlMjB2MnBmdHo0cnA1czl4MGV2ZWY1IiB0
aW1lc3RhbXA9IjE2OTIwOTEwOTYiPjE5OTQ2OTwva2V5PjwvZm9yZWlnbi1rZXlzPjxyZWYtdHlw
ZSBuYW1lPSJKb3VybmFsIEFydGljbGUiPjE3PC9yZWYtdHlwZT48Y29udHJpYnV0b3JzPjxhdXRo
b3JzPjxhdXRob3I+S2FybHNzb24sIEFubmUgV2V0dGVyZ3JlbjwvYXV0aG9yPjxhdXRob3I+S3Jh
Z2gtU8O4cmVuc2VuLCBBbm5lPC9hdXRob3I+PGF1dGhvcj5Cw7hyZ2VzZW4sIEtpcnN0ZW48L2F1
dGhvcj48YXV0aG9yPkJlaHJlbnMsIEthcnN0ZW4gRXJpazwvYXV0aG9yPjxhdXRob3I+QW5kZXJz
ZW4sIFRvcmJlbjwvYXV0aG9yPjxhdXRob3I+S2lkaG9sbSwgTWFpa2VuIExhbmdob2ZmPC9hdXRo
b3I+PGF1dGhvcj5Sb3RobWFubiwgTWV0dGUgSnVlbDwvYXV0aG9yPjxhdXRob3I+S2V0ZWxhYXIs
IE1hcmpvbGlqbjwvYXV0aG9yPjxhdXRob3I+SmFuc3NlbnMsIEFzdHJpZDwvYXV0aG9yPjwvYXV0
aG9ycz48L2NvbnRyaWJ1dG9ycz48dGl0bGVzPjx0aXRsZT5Sb2xlcywgb3V0Y29tZXMsIGFuZCBl
bmFibGVycyB3aXRoaW4gcmVzZWFyY2ggcGFydG5lcnNoaXBzOiBBIHJhcGlkIHJldmlldyBvZiB0
aGUgbGl0ZXJhdHVyZSBvbiBwYXRpZW50IGFuZCBwdWJsaWMgaW52b2x2ZW1lbnQgYW5kIGVuZ2Fn
ZW1lbnQgaW4gaGVhbHRoIHJlc2VhcmNoPC90aXRsZT48c2Vjb25kYXJ5LXRpdGxlPlJlc2VhcmNo
IEludm9sdmVtZW50IGFuZCBFbmdhZ2VtZW50PC9zZWNvbmRhcnktdGl0bGU+PC90aXRsZXM+PHBl
cmlvZGljYWw+PGZ1bGwtdGl0bGU+UmVzZWFyY2ggSW52b2x2ZW1lbnQgYW5kIEVuZ2FnZW1lbnQ8
L2Z1bGwtdGl0bGU+PGFiYnItMT5SZXMgSW52b2x2IEVuZ2FnZW08L2FiYnItMT48L3BlcmlvZGlj
YWw+PHBhZ2VzPjEtMjc8L3BhZ2VzPjx2b2x1bWU+OTwvdm9sdW1lPjxudW1iZXI+MTwvbnVtYmVy
PjxyZXByaW50LWVkaXRpb24+bm90IGluIGZpbGU8L3JlcHJpbnQtZWRpdGlvbj48ZGF0ZXM+PHll
YXI+MjAyMzwveWVhcj48L2RhdGVzPjxpc2JuPjIwNTYtNzUyOTwvaXNibj48dXJscz48cmVsYXRl
ZC11cmxzPjx1cmw+aHR0cHM6Ly9yZXNlYXJjaGludm9sdmVtZW50LmJpb21lZGNlbnRyYWwuY29t
L2FydGljbGVzLzEwLjExODYvczQwOTAwLTAyMy0wMDQ0OC16PC91cmw+PC9yZWxhdGVkLXVybHM+
PC91cmxzPjwvcmVjb3JkPjwvQ2l0ZT48L0VuZE5vdGU+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TYzNzwvUmVjTnVtPjxEaXNwbGF5VGV4dD4oV2lsc29u
IGV0IGFsLiAyMDE1OyBCYWxkd2luIGV0IGFsLiAyMDE4OyBLYXJsc3NvbiBldCBhbC4gMjAyMyk8
L0Rpc3BsYXlUZXh0PjxyZWNvcmQ+PHJlYy1udW1iZXI+MTU2Mzc8L3JlYy1udW1iZXI+PGZvcmVp
Z24ta2V5cz48a2V5IGFwcD0iRU4iIGRiLWlkPSJlZGE5OWVzcjlhcnA1MmUyMHYycGZ0ejRycDVz
OXgwZXZlZjUiIHRpbWVzdGFtcD0iMTUwMDcyNTM3NyI+MTU2Mzc8L2tleT48L2ZvcmVpZ24ta2V5
cz48cmVmLXR5cGUgbmFtZT0iUmVwb3J0Ij4yNzwvcmVmLXR5cGU+PGNvbnRyaWJ1dG9ycz48YXV0
aG9ycz48YXV0aG9yPldpbHNvbiwgUGF0cmljaWE8L2F1dGhvcj48YXV0aG9yPk1hdGhpZSwgRWxz
cGV0aDwvYXV0aG9yPjxhdXRob3I+S2VlbmFuLCBKdWxpYTwvYXV0aG9yPjxhdXRob3I+TWNOZWls
bHksIEVsYWluZTwvYXV0aG9yPjxhdXRob3I+R29vZG1hbiwgQ2xhaXJlPC9hdXRob3I+PGF1dGhv
cj5Ib3dlLCBBbWFuZGE8L2F1dGhvcj48YXV0aG9yPlBvbGFuZCwgRmlvbmE8L2F1dGhvcj48YXV0
aG9yPlN0YW5pc3pld3NrYSwgU29waGllPC9hdXRob3I+PGF1dGhvcj5LZW5kYWxsLCBTYWxseTwv
YXV0aG9yPjxhdXRob3I+TXVuZGF5LCBEaWFuZTwvYXV0aG9yPjwvYXV0aG9ycz48L2NvbnRyaWJ1
dG9ycz48dGl0bGVzPjx0aXRsZT5SZXNlQXJjaCB3aXRoIFBhdGllbnQgYW5kIFB1YmxpYyBpbnZP
bHZlbWVudDogYSBSZWFsaXNUIGV2YWx1YXRpb27igJN0aGUgUkFQUE9SVCBzdHVkeTwvdGl0bGU+
PC90aXRsZXM+PHJlcHJpbnQtZWRpdGlvbj5pbiBmaWxlPC9yZXByaW50LWVkaXRpb24+PGRhdGVz
Pjx5ZWFyPjIwMTU8L3llYXI+PC9kYXRlcz48cHViLWxvY2F0aW9uPkxvbmRvbjwvcHViLWxvY2F0
aW9uPjxwdWJsaXNoZXI+TklIUjwvcHVibGlzaGVyPjx1cmxzPjxyZWxhdGVkLXVybHM+PHVybD5o
dHRwOi8vZXVyb3BlcG1jLm9yZy9hYnN0cmFjdC9tZWQvMjYzNzgzMzI8L3VybD48L3JlbGF0ZWQt
dXJscz48L3VybHM+PHJlbW90ZS1kYXRhYmFzZS1wcm92aWRlcj5JTlY8L3JlbW90ZS1kYXRhYmFz
ZS1wcm92aWRlcj48L3JlY29yZD48L0NpdGU+PENpdGU+PFJlY051bT4yNTcyMDwvUmVjTnVtPjxy
ZWNvcmQ+PHJlYy1udW1iZXI+MjU3MjA8L3JlYy1udW1iZXI+PGZvcmVpZ24ta2V5cz48a2V5IGFw
cD0iRU4iIGRiLWlkPSJlZGE5OWVzcjlhcnA1MmUyMHYycGZ0ejRycDVzOXgwZXZlZjUiIHRpbWVz
dGFtcD0iMTU1NjYxOTA2NiI+MjU3MjA8L2tleT48L2ZvcmVpZ24ta2V5cz48cmVmLXR5cGUgbmFt
ZT0iSm91cm5hbCBBcnRpY2xlIj4xNzwvcmVmLXR5cGU+PGNvbnRyaWJ1dG9ycz48YXV0aG9ycz48
YXV0aG9yPkJhbGR3aW4sIEplbm5pZmVyIE48L2F1dGhvcj48YXV0aG9yPk5hcGllciwgU2FyYTwv
YXV0aG9yPjxhdXRob3I+TmV2aWxsZSwgU3RlcGhlbjwvYXV0aG9yPjxhdXRob3I+V3JpZ2h0LVN0
IENsYWlyLCBWYWxlcmllIEE8L2F1dGhvcj48L2F1dGhvcnM+PC9jb250cmlidXRvcnM+PHRpdGxl
cz48dGl0bGU+SW1wYWN0cyBvZiBvbGRlciBwZW9wbGXigJlzIHBhdGllbnQgYW5kIHB1YmxpYyBp
bnZvbHZlbWVudCBpbiBoZWFsdGggYW5kIHNvY2lhbCBjYXJlIHJlc2VhcmNoOiBhIHN5c3RlbWF0
aWMgcmV2aWV3PC90aXRsZT48c2Vjb25kYXJ5LXRpdGxlPkFnZSBhbmQgQWdlaW5nPC9zZWNvbmRh
cnktdGl0bGU+PC90aXRsZXM+PHBlcmlvZGljYWw+PGZ1bGwtdGl0bGU+QWdlIGFuZCBhZ2Vpbmc8
L2Z1bGwtdGl0bGU+PC9wZXJpb2RpY2FsPjxwYWdlcz44MDEtODA5PC9wYWdlcz48dm9sdW1lPjQ3
PC92b2x1bWU+PG51bWJlcj42PC9udW1iZXI+PHJlcHJpbnQtZWRpdGlvbj5pbiBmaWxlPC9yZXBy
aW50LWVkaXRpb24+PGRhdGVzPjx5ZWFyPjIwMTg8L3llYXI+PC9kYXRlcz48aXNibj4wMDAyLTA3
Mjk8L2lzYm4+PHVybHM+PHJlbGF0ZWQtdXJscz48dXJsPmh0dHBzOi8vYWNhZGVtaWMub3VwLmNv
bS9hZ2VpbmcvYXJ0aWNsZS1hYnN0cmFjdC80Ny82LzgwMS81MDQzNTM3PC91cmw+PC9yZWxhdGVk
LXVybHM+PC91cmxzPjwvcmVjb3JkPjwvQ2l0ZT48Q2l0ZT48UmVjTnVtPjE5OTQ2OTwvUmVjTnVt
PjxyZWNvcmQ+PHJlYy1udW1iZXI+MTk5NDY5PC9yZWMtbnVtYmVyPjxmb3JlaWduLWtleXM+PGtl
eSBhcHA9IkVOIiBkYi1pZD0iZWRhOTllc3I5YXJwNTJlMjB2MnBmdHo0cnA1czl4MGV2ZWY1IiB0
aW1lc3RhbXA9IjE2OTIwOTEwOTYiPjE5OTQ2OTwva2V5PjwvZm9yZWlnbi1rZXlzPjxyZWYtdHlw
ZSBuYW1lPSJKb3VybmFsIEFydGljbGUiPjE3PC9yZWYtdHlwZT48Y29udHJpYnV0b3JzPjxhdXRo
b3JzPjxhdXRob3I+S2FybHNzb24sIEFubmUgV2V0dGVyZ3JlbjwvYXV0aG9yPjxhdXRob3I+S3Jh
Z2gtU8O4cmVuc2VuLCBBbm5lPC9hdXRob3I+PGF1dGhvcj5Cw7hyZ2VzZW4sIEtpcnN0ZW48L2F1
dGhvcj48YXV0aG9yPkJlaHJlbnMsIEthcnN0ZW4gRXJpazwvYXV0aG9yPjxhdXRob3I+QW5kZXJz
ZW4sIFRvcmJlbjwvYXV0aG9yPjxhdXRob3I+S2lkaG9sbSwgTWFpa2VuIExhbmdob2ZmPC9hdXRo
b3I+PGF1dGhvcj5Sb3RobWFubiwgTWV0dGUgSnVlbDwvYXV0aG9yPjxhdXRob3I+S2V0ZWxhYXIs
IE1hcmpvbGlqbjwvYXV0aG9yPjxhdXRob3I+SmFuc3NlbnMsIEFzdHJpZDwvYXV0aG9yPjwvYXV0
aG9ycz48L2NvbnRyaWJ1dG9ycz48dGl0bGVzPjx0aXRsZT5Sb2xlcywgb3V0Y29tZXMsIGFuZCBl
bmFibGVycyB3aXRoaW4gcmVzZWFyY2ggcGFydG5lcnNoaXBzOiBBIHJhcGlkIHJldmlldyBvZiB0
aGUgbGl0ZXJhdHVyZSBvbiBwYXRpZW50IGFuZCBwdWJsaWMgaW52b2x2ZW1lbnQgYW5kIGVuZ2Fn
ZW1lbnQgaW4gaGVhbHRoIHJlc2VhcmNoPC90aXRsZT48c2Vjb25kYXJ5LXRpdGxlPlJlc2VhcmNo
IEludm9sdmVtZW50IGFuZCBFbmdhZ2VtZW50PC9zZWNvbmRhcnktdGl0bGU+PC90aXRsZXM+PHBl
cmlvZGljYWw+PGZ1bGwtdGl0bGU+UmVzZWFyY2ggSW52b2x2ZW1lbnQgYW5kIEVuZ2FnZW1lbnQ8
L2Z1bGwtdGl0bGU+PGFiYnItMT5SZXMgSW52b2x2IEVuZ2FnZW08L2FiYnItMT48L3BlcmlvZGlj
YWw+PHBhZ2VzPjEtMjc8L3BhZ2VzPjx2b2x1bWU+OTwvdm9sdW1lPjxudW1iZXI+MTwvbnVtYmVy
PjxyZXByaW50LWVkaXRpb24+bm90IGluIGZpbGU8L3JlcHJpbnQtZWRpdGlvbj48ZGF0ZXM+PHll
YXI+MjAyMzwveWVhcj48L2RhdGVzPjxpc2JuPjIwNTYtNzUyOTwvaXNibj48dXJscz48cmVsYXRl
ZC11cmxzPjx1cmw+aHR0cHM6Ly9yZXNlYXJjaGludm9sdmVtZW50LmJpb21lZGNlbnRyYWwuY29t
L2FydGljbGVzLzEwLjExODYvczQwOTAwLTAyMy0wMDQ0OC16PC91cmw+PC9yZWxhdGVkLXVybHM+
PC91cmxzPjwvcmVjb3JkPjwvQ2l0ZT48L0VuZE5vdGU+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Wilson et al. 2015; Baldwin et al. 2018; Karlsson et al. 2023)</w:t>
      </w:r>
      <w:r w:rsidR="00C445FA">
        <w:rPr>
          <w:rFonts w:ascii="Calibri" w:hAnsi="Calibri" w:cs="Calibri"/>
          <w:sz w:val="24"/>
          <w:szCs w:val="24"/>
        </w:rPr>
        <w:fldChar w:fldCharType="end"/>
      </w:r>
      <w:r w:rsidRPr="002D7535">
        <w:rPr>
          <w:rFonts w:ascii="Calibri" w:hAnsi="Calibri" w:cs="Calibri"/>
          <w:sz w:val="24"/>
          <w:szCs w:val="24"/>
        </w:rPr>
        <w:t xml:space="preserve"> and internationally </w:t>
      </w:r>
      <w:r w:rsidR="00BC508B">
        <w:rPr>
          <w:rFonts w:ascii="Calibri" w:hAnsi="Calibri" w:cs="Calibri"/>
          <w:sz w:val="24"/>
          <w:szCs w:val="24"/>
        </w:rPr>
        <w:fldChar w:fldCharType="begin">
          <w:fldData xml:space="preserve">PEVuZE5vdGU+PENpdGU+PFJlY051bT4xNjg1MzwvUmVjTnVtPjxEaXNwbGF5VGV4dD4oTWFuYWZv
IGV0IGFsLiAyMDE4OyBIb2Vrc3RyYSBldCBhbC4gMjAyMDsgQXl0b24gZXQgYWwuIDIwMjIpPC9E
aXNwbGF5VGV4dD48cmVjb3JkPjxyZWMtbnVtYmVyPjE2ODUzPC9yZWMtbnVtYmVyPjxmb3JlaWdu
LWtleXM+PGtleSBhcHA9IkVOIiBkYi1pZD0iZWRhOTllc3I5YXJwNTJlMjB2MnBmdHo0cnA1czl4
MGV2ZWY1IiB0aW1lc3RhbXA9IjE1MzMzOTE0MDAiPjE2ODUzPC9rZXk+PC9mb3JlaWduLWtleXM+
PHJlZi10eXBlIG5hbWU9IkpvdXJuYWwgQXJ0aWNsZSI+MTc8L3JlZi10eXBlPjxjb250cmlidXRv
cnM+PGF1dGhvcnM+PGF1dGhvcj5NYW5hZm8sIEVsaXphYmV0aDwvYXV0aG9yPjxhdXRob3I+UGV0
ZXJtYW5uLCBMaXNhPC9hdXRob3I+PGF1dGhvcj5NYXNvbi1MYWksIFBpbmc8L2F1dGhvcj48YXV0
aG9yPlZhbmRhbGwtV2Fsa2VyLCBWaXJnbmlhPC9hdXRob3I+PC9hdXRob3JzPjwvY29udHJpYnV0
b3JzPjx0aXRsZXM+PHRpdGxlPlBhdGllbnQgZW5nYWdlbWVudCBpbiBDYW5hZGE6IGEgc2NvcGlu
ZyByZXZpZXcgb2YgdGhlIOKAmGhvd+KAmSBhbmQg4oCYd2hhdOKAmSBvZiBwYXRpZW50IGVuZ2Fn
ZW1lbnQgaW4gaGVhbHRoIHJlc2VhcmNoPC90aXRsZT48c2Vjb25kYXJ5LXRpdGxlPkhlYWx0aCBS
ZXNlYXJjaCBQb2xpY3kgYW5kIFN5c3RlbXM8L3NlY29uZGFyeS10aXRsZT48L3RpdGxlcz48cGVy
aW9kaWNhbD48ZnVsbC10aXRsZT5IZWFsdGggUmVzZWFyY2ggUG9saWN5IGFuZCBTeXN0ZW1zPC9m
dWxsLXRpdGxlPjxhYmJyLTE+SGVhbHRoIFJlcyBQb2xpY3kgU3lzdDwvYWJici0xPjwvcGVyaW9k
aWNhbD48cGFnZXM+NTwvcGFnZXM+PHZvbHVtZT4xNjwvdm9sdW1lPjxudW1iZXI+MTwvbnVtYmVy
PjxyZXByaW50LWVkaXRpb24+aW4gZmlsZTwvcmVwcmludC1lZGl0aW9uPjxkYXRlcz48eWVhcj4y
MDE4PC95ZWFyPjwvZGF0ZXM+PGlzYm4+MTQ3OC00NTA1PC9pc2JuPjx1cmxzPjxyZWxhdGVkLXVy
bHM+PHVybD5odHRwczovL2hlYWx0aC1wb2xpY3ktc3lzdGVtcy5iaW9tZWRjZW50cmFsLmNvbS9h
cnRpY2xlcy8xMC4xMTg2L3MxMjk2MS0wMTgtMDI4Mi00PC91cmw+PC9yZWxhdGVkLXVybHM+PC91
cmxzPjwvcmVjb3JkPjwvQ2l0ZT48Q2l0ZT48UmVjTnVtPjI1OTA3PC9SZWNOdW0+PHJlY29yZD48
cmVjLW51bWJlcj4yNTkwNzwvcmVjLW51bWJlcj48Zm9yZWlnbi1rZXlzPjxrZXkgYXBwPSJFTiIg
ZGItaWQ9ImVkYTk5ZXNyOWFycDUyZTIwdjJwZnR6NHJwNXM5eDBldmVmNSIgdGltZXN0YW1wPSIx
NjEyNzg3MDUzIj4yNTkwNzwva2V5PjwvZm9yZWlnbi1rZXlzPjxyZWYtdHlwZSBuYW1lPSJKb3Vy
bmFsIEFydGljbGUiPjE3PC9yZWYtdHlwZT48Y29udHJpYnV0b3JzPjxhdXRob3JzPjxhdXRob3I+
SG9la3N0cmEsIEYuPC9hdXRob3I+PGF1dGhvcj5NcmtsYXMsIEsuIEouPC9hdXRob3I+PGF1dGhv
cj5LaGFuLCBNLjwvYXV0aG9yPjxhdXRob3I+TWNLYXksIFIuIEMuPC9hdXRob3I+PGF1dGhvcj5W
aXMtRHVuYmFyLCBNLkFBUFMgUGhhcm1TY2lUZWNoPC9hdXRob3I+PGF1dGhvcj5TaWJsZXksIEsu
IE0uPC9hdXRob3I+PGF1dGhvcj5OZ3V5ZW4sIFQuPC9hdXRob3I+PGF1dGhvcj5HcmFoYW0sIEku
IEQuPC9hdXRob3I+PGF1dGhvcj5TQ0kgR3VpZGluZyBQcmluY2lwbGVzIENvbnNlbnN1cyBQYW5l
bDwvYXV0aG9yPjxhdXRob3I+R2FpbmZvcnRoLCBILiBMLjwvYXV0aG9yPjwvYXV0aG9ycz48L2Nv
bnRyaWJ1dG9ycz48dGl0bGVzPjx0aXRsZT5BIHJldmlldyBvZiByZXZpZXdzIG9uIHByaW5jaXBs
ZXMsIHN0cmF0ZWdpZXMsIG91dGNvbWVzIGFuZCBpbXBhY3RzIG9mIHJlc2VhcmNoIHBhcnRuZXJz
aGlwcyBhcHByb2FjaGVzOiBhIGZpcnN0IHN0ZXAgaW4gc3ludGhlc2lzaW5nIHRoZSByZXNlYXJj
aCBwYXJ0bmVyc2hpcCBsaXRlcmF0dXJlPC90aXRsZT48c2Vjb25kYXJ5LXRpdGxlPkhlYWx0aCBS
ZXNlYXJjaCBQb2xpY3kgYW5kIFN5c3RlbXM8L3NlY29uZGFyeS10aXRsZT48L3RpdGxlcz48cGVy
aW9kaWNhbD48ZnVsbC10aXRsZT5IZWFsdGggUmVzZWFyY2ggUG9saWN5IGFuZCBTeXN0ZW1zPC9m
dWxsLXRpdGxlPjxhYmJyLTE+SGVhbHRoIFJlcyBQb2xpY3kgU3lzdDwvYWJici0xPjwvcGVyaW9k
aWNhbD48cGFnZXM+MS0yMzwvcGFnZXM+PHZvbHVtZT4xODwvdm9sdW1lPjxyZXByaW50LWVkaXRp
b24+aW4gZmlsZTwvcmVwcmludC1lZGl0aW9uPjxkYXRlcz48eWVhcj4yMDIwPC95ZWFyPjwvZGF0
ZXM+PHVybHM+PHJlbGF0ZWQtdXJscz48dXJsPmh0dHBzOi8vaGVhbHRoLXBvbGljeS1zeXN0ZW1z
LmJpb21lZGNlbnRyYWwuY29tL2FydGljbGVzLzEwLjExODYvczEyOTYxLTAyMC0wNTQ0LTk8L3Vy
bD48L3JlbGF0ZWQtdXJscz48L3VybHM+PC9yZWNvcmQ+PC9DaXRlPjxDaXRlPjxSZWNOdW0+MTk5
NTAxPC9SZWNOdW0+PHJlY29yZD48cmVjLW51bWJlcj4xOTk1MDE8L3JlYy1udW1iZXI+PGZvcmVp
Z24ta2V5cz48a2V5IGFwcD0iRU4iIGRiLWlkPSJlZGE5OWVzcjlhcnA1MmUyMHYycGZ0ejRycDVz
OXgwZXZlZjUiIHRpbWVzdGFtcD0iMTY5OTk1NjA3OSI+MTk5NTAxPC9rZXk+PGtleSBhcHA9IkVO
V2ViIiBkYi1pZD0iIj4wPC9rZXk+PC9mb3JlaWduLWtleXM+PHJlZi10eXBlIG5hbWU9IkpvdXJu
YWwgQXJ0aWNsZSI+MTc8L3JlZi10eXBlPjxjb250cmlidXRvcnM+PGF1dGhvcnM+PGF1dGhvcj5B
eXRvbiwgRGFyc2hpbmk8L2F1dGhvcj48YXV0aG9yPkJyYWFmLCBTYW5kcmE8L2F1dGhvcj48YXV0
aG9yPkpvbmVzLCBBbmdlbGE8L2F1dGhvcj48YXV0aG9yPlRlZWRlLCBIZWxlbmE8L2F1dGhvcj48
YXV0aG9yPkdhcmRhbSwgTWFkZWxlaW5lPC9hdXRob3I+PGF1dGhvcj5CZXJnbWVpZXIsIEhlaWRp
PC9hdXRob3I+PGF1dGhvcj5Ta291dGVyaXMsIEhlbGVuPC9hdXRob3I+PC9hdXRob3JzPjwvY29u
dHJpYnV0b3JzPjx0aXRsZXM+PHRpdGxlPkJhcnJpZXJzIGFuZCBlbmFibGVycyB0byBjb25zdW1l
ciBhbmQgY29tbXVuaXR5IGludm9sdmVtZW50IGluIHJlc2VhcmNoIGFuZCBoZWFsdGhjYXJlIGlt
cHJvdmVtZW50OiBQZXJzcGVjdGl2ZXMgZnJvbSBjb25zdW1lciBvcmdhbmlzYXRpb25zLCBoZWFs
dGggc2VydmljZXMgYW5kIHJlc2VhcmNoZXJzIGluIE1lbGJvdXJuZSwgQXVzdHJhbGlhPC90aXRs
ZT48c2Vjb25kYXJ5LXRpdGxlPkhlYWx0aCAmYW1wOyBTb2NpYWwgQ2FyZSBpbiB0aGUgQ29tbXVu
aXR5PC9zZWNvbmRhcnktdGl0bGU+PC90aXRsZXM+PHBlcmlvZGljYWw+PGZ1bGwtdGl0bGU+SGVh
bHRoICZhbXA7IFNvY2lhbCBDYXJlIGluIHRoZSBDb21tdW5pdHk8L2Z1bGwtdGl0bGU+PC9wZXJp
b2RpY2FsPjxwYWdlcz5lMTA3OC1lMTA5MTwvcGFnZXM+PHZvbHVtZT4zMDwvdm9sdW1lPjxudW1i
ZXI+NDwvbnVtYmVyPjxyZXByaW50LWVkaXRpb24+bm90IGluIGZpbGU8L3JlcHJpbnQtZWRpdGlv
bj48ZGF0ZXM+PHllYXI+MjAyMjwveWVhcj48L2RhdGVzPjxpc2JuPjA5NjYtMDQxMDwvaXNibj48
dXJscz48cmVsYXRlZC11cmxzPjx1cmw+aHR0cHM6Ly9vbmxpbmVsaWJyYXJ5LndpbGV5LmNvbS9k
b2kvYWJzLzEwLjExMTEvaHNjLjEzNTE1PC91cmw+PC9yZWxhdGVkLXVybHM+PC91cmxzPjwvcmVj
b3JkPjwvQ2l0ZT48L0VuZE5vdGU+AG==
</w:fldData>
        </w:fldChar>
      </w:r>
      <w:r w:rsidR="00BC508B">
        <w:rPr>
          <w:rFonts w:ascii="Calibri" w:hAnsi="Calibri" w:cs="Calibri"/>
          <w:sz w:val="24"/>
          <w:szCs w:val="24"/>
        </w:rPr>
        <w:instrText xml:space="preserve"> ADDIN EN.CITE </w:instrText>
      </w:r>
      <w:r w:rsidR="00BC508B">
        <w:rPr>
          <w:rFonts w:ascii="Calibri" w:hAnsi="Calibri" w:cs="Calibri"/>
          <w:sz w:val="24"/>
          <w:szCs w:val="24"/>
        </w:rPr>
        <w:fldChar w:fldCharType="begin">
          <w:fldData xml:space="preserve">PEVuZE5vdGU+PENpdGU+PFJlY051bT4xNjg1MzwvUmVjTnVtPjxEaXNwbGF5VGV4dD4oTWFuYWZv
IGV0IGFsLiAyMDE4OyBIb2Vrc3RyYSBldCBhbC4gMjAyMDsgQXl0b24gZXQgYWwuIDIwMjIpPC9E
aXNwbGF5VGV4dD48cmVjb3JkPjxyZWMtbnVtYmVyPjE2ODUzPC9yZWMtbnVtYmVyPjxmb3JlaWdu
LWtleXM+PGtleSBhcHA9IkVOIiBkYi1pZD0iZWRhOTllc3I5YXJwNTJlMjB2MnBmdHo0cnA1czl4
MGV2ZWY1IiB0aW1lc3RhbXA9IjE1MzMzOTE0MDAiPjE2ODUzPC9rZXk+PC9mb3JlaWduLWtleXM+
PHJlZi10eXBlIG5hbWU9IkpvdXJuYWwgQXJ0aWNsZSI+MTc8L3JlZi10eXBlPjxjb250cmlidXRv
cnM+PGF1dGhvcnM+PGF1dGhvcj5NYW5hZm8sIEVsaXphYmV0aDwvYXV0aG9yPjxhdXRob3I+UGV0
ZXJtYW5uLCBMaXNhPC9hdXRob3I+PGF1dGhvcj5NYXNvbi1MYWksIFBpbmc8L2F1dGhvcj48YXV0
aG9yPlZhbmRhbGwtV2Fsa2VyLCBWaXJnbmlhPC9hdXRob3I+PC9hdXRob3JzPjwvY29udHJpYnV0
b3JzPjx0aXRsZXM+PHRpdGxlPlBhdGllbnQgZW5nYWdlbWVudCBpbiBDYW5hZGE6IGEgc2NvcGlu
ZyByZXZpZXcgb2YgdGhlIOKAmGhvd+KAmSBhbmQg4oCYd2hhdOKAmSBvZiBwYXRpZW50IGVuZ2Fn
ZW1lbnQgaW4gaGVhbHRoIHJlc2VhcmNoPC90aXRsZT48c2Vjb25kYXJ5LXRpdGxlPkhlYWx0aCBS
ZXNlYXJjaCBQb2xpY3kgYW5kIFN5c3RlbXM8L3NlY29uZGFyeS10aXRsZT48L3RpdGxlcz48cGVy
aW9kaWNhbD48ZnVsbC10aXRsZT5IZWFsdGggUmVzZWFyY2ggUG9saWN5IGFuZCBTeXN0ZW1zPC9m
dWxsLXRpdGxlPjxhYmJyLTE+SGVhbHRoIFJlcyBQb2xpY3kgU3lzdDwvYWJici0xPjwvcGVyaW9k
aWNhbD48cGFnZXM+NTwvcGFnZXM+PHZvbHVtZT4xNjwvdm9sdW1lPjxudW1iZXI+MTwvbnVtYmVy
PjxyZXByaW50LWVkaXRpb24+aW4gZmlsZTwvcmVwcmludC1lZGl0aW9uPjxkYXRlcz48eWVhcj4y
MDE4PC95ZWFyPjwvZGF0ZXM+PGlzYm4+MTQ3OC00NTA1PC9pc2JuPjx1cmxzPjxyZWxhdGVkLXVy
bHM+PHVybD5odHRwczovL2hlYWx0aC1wb2xpY3ktc3lzdGVtcy5iaW9tZWRjZW50cmFsLmNvbS9h
cnRpY2xlcy8xMC4xMTg2L3MxMjk2MS0wMTgtMDI4Mi00PC91cmw+PC9yZWxhdGVkLXVybHM+PC91
cmxzPjwvcmVjb3JkPjwvQ2l0ZT48Q2l0ZT48UmVjTnVtPjI1OTA3PC9SZWNOdW0+PHJlY29yZD48
cmVjLW51bWJlcj4yNTkwNzwvcmVjLW51bWJlcj48Zm9yZWlnbi1rZXlzPjxrZXkgYXBwPSJFTiIg
ZGItaWQ9ImVkYTk5ZXNyOWFycDUyZTIwdjJwZnR6NHJwNXM5eDBldmVmNSIgdGltZXN0YW1wPSIx
NjEyNzg3MDUzIj4yNTkwNzwva2V5PjwvZm9yZWlnbi1rZXlzPjxyZWYtdHlwZSBuYW1lPSJKb3Vy
bmFsIEFydGljbGUiPjE3PC9yZWYtdHlwZT48Y29udHJpYnV0b3JzPjxhdXRob3JzPjxhdXRob3I+
SG9la3N0cmEsIEYuPC9hdXRob3I+PGF1dGhvcj5NcmtsYXMsIEsuIEouPC9hdXRob3I+PGF1dGhv
cj5LaGFuLCBNLjwvYXV0aG9yPjxhdXRob3I+TWNLYXksIFIuIEMuPC9hdXRob3I+PGF1dGhvcj5W
aXMtRHVuYmFyLCBNLkFBUFMgUGhhcm1TY2lUZWNoPC9hdXRob3I+PGF1dGhvcj5TaWJsZXksIEsu
IE0uPC9hdXRob3I+PGF1dGhvcj5OZ3V5ZW4sIFQuPC9hdXRob3I+PGF1dGhvcj5HcmFoYW0sIEku
IEQuPC9hdXRob3I+PGF1dGhvcj5TQ0kgR3VpZGluZyBQcmluY2lwbGVzIENvbnNlbnN1cyBQYW5l
bDwvYXV0aG9yPjxhdXRob3I+R2FpbmZvcnRoLCBILiBMLjwvYXV0aG9yPjwvYXV0aG9ycz48L2Nv
bnRyaWJ1dG9ycz48dGl0bGVzPjx0aXRsZT5BIHJldmlldyBvZiByZXZpZXdzIG9uIHByaW5jaXBs
ZXMsIHN0cmF0ZWdpZXMsIG91dGNvbWVzIGFuZCBpbXBhY3RzIG9mIHJlc2VhcmNoIHBhcnRuZXJz
aGlwcyBhcHByb2FjaGVzOiBhIGZpcnN0IHN0ZXAgaW4gc3ludGhlc2lzaW5nIHRoZSByZXNlYXJj
aCBwYXJ0bmVyc2hpcCBsaXRlcmF0dXJlPC90aXRsZT48c2Vjb25kYXJ5LXRpdGxlPkhlYWx0aCBS
ZXNlYXJjaCBQb2xpY3kgYW5kIFN5c3RlbXM8L3NlY29uZGFyeS10aXRsZT48L3RpdGxlcz48cGVy
aW9kaWNhbD48ZnVsbC10aXRsZT5IZWFsdGggUmVzZWFyY2ggUG9saWN5IGFuZCBTeXN0ZW1zPC9m
dWxsLXRpdGxlPjxhYmJyLTE+SGVhbHRoIFJlcyBQb2xpY3kgU3lzdDwvYWJici0xPjwvcGVyaW9k
aWNhbD48cGFnZXM+MS0yMzwvcGFnZXM+PHZvbHVtZT4xODwvdm9sdW1lPjxyZXByaW50LWVkaXRp
b24+aW4gZmlsZTwvcmVwcmludC1lZGl0aW9uPjxkYXRlcz48eWVhcj4yMDIwPC95ZWFyPjwvZGF0
ZXM+PHVybHM+PHJlbGF0ZWQtdXJscz48dXJsPmh0dHBzOi8vaGVhbHRoLXBvbGljeS1zeXN0ZW1z
LmJpb21lZGNlbnRyYWwuY29tL2FydGljbGVzLzEwLjExODYvczEyOTYxLTAyMC0wNTQ0LTk8L3Vy
bD48L3JlbGF0ZWQtdXJscz48L3VybHM+PC9yZWNvcmQ+PC9DaXRlPjxDaXRlPjxSZWNOdW0+MTk5
NTAxPC9SZWNOdW0+PHJlY29yZD48cmVjLW51bWJlcj4xOTk1MDE8L3JlYy1udW1iZXI+PGZvcmVp
Z24ta2V5cz48a2V5IGFwcD0iRU4iIGRiLWlkPSJlZGE5OWVzcjlhcnA1MmUyMHYycGZ0ejRycDVz
OXgwZXZlZjUiIHRpbWVzdGFtcD0iMTY5OTk1NjA3OSI+MTk5NTAxPC9rZXk+PGtleSBhcHA9IkVO
V2ViIiBkYi1pZD0iIj4wPC9rZXk+PC9mb3JlaWduLWtleXM+PHJlZi10eXBlIG5hbWU9IkpvdXJu
YWwgQXJ0aWNsZSI+MTc8L3JlZi10eXBlPjxjb250cmlidXRvcnM+PGF1dGhvcnM+PGF1dGhvcj5B
eXRvbiwgRGFyc2hpbmk8L2F1dGhvcj48YXV0aG9yPkJyYWFmLCBTYW5kcmE8L2F1dGhvcj48YXV0
aG9yPkpvbmVzLCBBbmdlbGE8L2F1dGhvcj48YXV0aG9yPlRlZWRlLCBIZWxlbmE8L2F1dGhvcj48
YXV0aG9yPkdhcmRhbSwgTWFkZWxlaW5lPC9hdXRob3I+PGF1dGhvcj5CZXJnbWVpZXIsIEhlaWRp
PC9hdXRob3I+PGF1dGhvcj5Ta291dGVyaXMsIEhlbGVuPC9hdXRob3I+PC9hdXRob3JzPjwvY29u
dHJpYnV0b3JzPjx0aXRsZXM+PHRpdGxlPkJhcnJpZXJzIGFuZCBlbmFibGVycyB0byBjb25zdW1l
ciBhbmQgY29tbXVuaXR5IGludm9sdmVtZW50IGluIHJlc2VhcmNoIGFuZCBoZWFsdGhjYXJlIGlt
cHJvdmVtZW50OiBQZXJzcGVjdGl2ZXMgZnJvbSBjb25zdW1lciBvcmdhbmlzYXRpb25zLCBoZWFs
dGggc2VydmljZXMgYW5kIHJlc2VhcmNoZXJzIGluIE1lbGJvdXJuZSwgQXVzdHJhbGlhPC90aXRs
ZT48c2Vjb25kYXJ5LXRpdGxlPkhlYWx0aCAmYW1wOyBTb2NpYWwgQ2FyZSBpbiB0aGUgQ29tbXVu
aXR5PC9zZWNvbmRhcnktdGl0bGU+PC90aXRsZXM+PHBlcmlvZGljYWw+PGZ1bGwtdGl0bGU+SGVh
bHRoICZhbXA7IFNvY2lhbCBDYXJlIGluIHRoZSBDb21tdW5pdHk8L2Z1bGwtdGl0bGU+PC9wZXJp
b2RpY2FsPjxwYWdlcz5lMTA3OC1lMTA5MTwvcGFnZXM+PHZvbHVtZT4zMDwvdm9sdW1lPjxudW1i
ZXI+NDwvbnVtYmVyPjxyZXByaW50LWVkaXRpb24+bm90IGluIGZpbGU8L3JlcHJpbnQtZWRpdGlv
bj48ZGF0ZXM+PHllYXI+MjAyMjwveWVhcj48L2RhdGVzPjxpc2JuPjA5NjYtMDQxMDwvaXNibj48
dXJscz48cmVsYXRlZC11cmxzPjx1cmw+aHR0cHM6Ly9vbmxpbmVsaWJyYXJ5LndpbGV5LmNvbS9k
b2kvYWJzLzEwLjExMTEvaHNjLjEzNTE1PC91cmw+PC9yZWxhdGVkLXVybHM+PC91cmxzPjwvcmVj
b3JkPjwvQ2l0ZT48L0VuZE5vdGU+AG==
</w:fldData>
        </w:fldChar>
      </w:r>
      <w:r w:rsidR="00BC508B">
        <w:rPr>
          <w:rFonts w:ascii="Calibri" w:hAnsi="Calibri" w:cs="Calibri"/>
          <w:sz w:val="24"/>
          <w:szCs w:val="24"/>
        </w:rPr>
        <w:instrText xml:space="preserve"> ADDIN EN.CITE.DATA </w:instrText>
      </w:r>
      <w:r w:rsidR="00BC508B">
        <w:rPr>
          <w:rFonts w:ascii="Calibri" w:hAnsi="Calibri" w:cs="Calibri"/>
          <w:sz w:val="24"/>
          <w:szCs w:val="24"/>
        </w:rPr>
      </w:r>
      <w:r w:rsidR="00BC508B">
        <w:rPr>
          <w:rFonts w:ascii="Calibri" w:hAnsi="Calibri" w:cs="Calibri"/>
          <w:sz w:val="24"/>
          <w:szCs w:val="24"/>
        </w:rPr>
        <w:fldChar w:fldCharType="end"/>
      </w:r>
      <w:r w:rsidR="00BC508B">
        <w:rPr>
          <w:rFonts w:ascii="Calibri" w:hAnsi="Calibri" w:cs="Calibri"/>
          <w:sz w:val="24"/>
          <w:szCs w:val="24"/>
        </w:rPr>
      </w:r>
      <w:r w:rsidR="00BC508B">
        <w:rPr>
          <w:rFonts w:ascii="Calibri" w:hAnsi="Calibri" w:cs="Calibri"/>
          <w:sz w:val="24"/>
          <w:szCs w:val="24"/>
        </w:rPr>
        <w:fldChar w:fldCharType="separate"/>
      </w:r>
      <w:r w:rsidR="00BC508B">
        <w:rPr>
          <w:rFonts w:ascii="Calibri" w:hAnsi="Calibri" w:cs="Calibri"/>
          <w:noProof/>
          <w:sz w:val="24"/>
          <w:szCs w:val="24"/>
        </w:rPr>
        <w:t>(Manafo et al. 2018; Hoekstra et al. 2020; Ayton et al. 2022)</w:t>
      </w:r>
      <w:r w:rsidR="00BC508B">
        <w:rPr>
          <w:rFonts w:ascii="Calibri" w:hAnsi="Calibri" w:cs="Calibri"/>
          <w:sz w:val="24"/>
          <w:szCs w:val="24"/>
        </w:rPr>
        <w:fldChar w:fldCharType="end"/>
      </w:r>
      <w:r w:rsidR="003B217D" w:rsidRPr="002D7535">
        <w:rPr>
          <w:rFonts w:ascii="Calibri" w:hAnsi="Calibri" w:cs="Calibri"/>
          <w:sz w:val="24"/>
          <w:szCs w:val="24"/>
        </w:rPr>
        <w:t xml:space="preserve">. </w:t>
      </w:r>
      <w:r w:rsidRPr="002D7535">
        <w:rPr>
          <w:rFonts w:ascii="Calibri" w:hAnsi="Calibri" w:cs="Calibri"/>
          <w:sz w:val="24"/>
          <w:szCs w:val="24"/>
        </w:rPr>
        <w:t>However, despite the increasing emphasis on involvement in health and social care research, there has been little mention of public involvement in palliative care and related fields in this wider literature. In particular, there has been little consideration given to the additional complexities encountered when involving public members in palliative care research. These have been highlighted in the QES as prominent themes:</w:t>
      </w:r>
    </w:p>
    <w:p w14:paraId="31D20B21" w14:textId="77777777" w:rsidR="002D7535" w:rsidRPr="002D7535" w:rsidRDefault="002D7535" w:rsidP="002D7535">
      <w:pPr>
        <w:spacing w:after="0" w:line="240" w:lineRule="auto"/>
        <w:rPr>
          <w:rFonts w:ascii="Calibri" w:hAnsi="Calibri" w:cs="Calibri"/>
          <w:sz w:val="24"/>
          <w:szCs w:val="24"/>
        </w:rPr>
      </w:pPr>
    </w:p>
    <w:p w14:paraId="6201B0E6"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values and principles</w:t>
      </w:r>
    </w:p>
    <w:p w14:paraId="75EC656E"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perspectives and diversity</w:t>
      </w:r>
    </w:p>
    <w:p w14:paraId="08FC3329"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definitions and roles</w:t>
      </w:r>
    </w:p>
    <w:p w14:paraId="4E436BA8" w14:textId="77777777" w:rsidR="002D7535" w:rsidRPr="002D7535" w:rsidRDefault="002D7535" w:rsidP="002D7535">
      <w:pPr>
        <w:numPr>
          <w:ilvl w:val="0"/>
          <w:numId w:val="26"/>
        </w:numPr>
        <w:spacing w:after="0" w:line="240" w:lineRule="auto"/>
        <w:contextualSpacing/>
        <w:rPr>
          <w:rFonts w:ascii="Calibri" w:hAnsi="Calibri" w:cs="Calibri"/>
          <w:sz w:val="24"/>
          <w:szCs w:val="24"/>
        </w:rPr>
      </w:pPr>
      <w:r w:rsidRPr="002D7535">
        <w:rPr>
          <w:rFonts w:ascii="Calibri" w:hAnsi="Calibri" w:cs="Calibri"/>
          <w:sz w:val="24"/>
          <w:szCs w:val="24"/>
        </w:rPr>
        <w:t>emotions and impact.</w:t>
      </w:r>
    </w:p>
    <w:p w14:paraId="0B85FBFA" w14:textId="77777777" w:rsidR="002D7535" w:rsidRPr="002D7535" w:rsidRDefault="002D7535" w:rsidP="002D7535">
      <w:pPr>
        <w:spacing w:after="0" w:line="240" w:lineRule="auto"/>
        <w:rPr>
          <w:rFonts w:cstheme="minorHAnsi"/>
          <w:sz w:val="24"/>
          <w:szCs w:val="24"/>
        </w:rPr>
      </w:pPr>
    </w:p>
    <w:p w14:paraId="2E206789" w14:textId="4700ABBD"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Since the QES was published there has been an increase in the literature on involvement in palliative care research, including a specific call for increased public involvement from a leading palliative care journal </w:t>
      </w:r>
      <w:r w:rsidR="00C445FA">
        <w:rPr>
          <w:rFonts w:cstheme="minorHAnsi"/>
          <w:sz w:val="24"/>
          <w:szCs w:val="24"/>
        </w:rPr>
        <w:fldChar w:fldCharType="begin"/>
      </w:r>
      <w:r w:rsidR="00C445FA">
        <w:rPr>
          <w:rFonts w:cstheme="minorHAnsi"/>
          <w:sz w:val="24"/>
          <w:szCs w:val="24"/>
        </w:rPr>
        <w:instrText xml:space="preserve"> ADDIN EN.CITE &lt;EndNote&gt;&lt;Cite&gt;&lt;RecNum&gt;199513&lt;/RecNum&gt;&lt;DisplayText&gt;(van der Steen et al. 2022)&lt;/DisplayText&gt;&lt;record&gt;&lt;rec-number&gt;199513&lt;/rec-number&gt;&lt;foreign-keys&gt;&lt;key app="EN" db-id="eda99esr9arp52e20v2pftz4rp5s9x0evef5" timestamp="1701257494"&gt;199513&lt;/key&gt;&lt;key app="ENWeb" db-id=""&gt;0&lt;/key&gt;&lt;/foreign-keys&gt;&lt;ref-type name="Journal Article"&gt;17&lt;/ref-type&gt;&lt;contributors&gt;&lt;authors&gt;&lt;author&gt;van der Steen, Jenny T&lt;/author&gt;&lt;author&gt;Bloomer, Melissa J&lt;/author&gt;&lt;author&gt;Martins Pereira, Sandra&lt;/author&gt;&lt;/authors&gt;&lt;/contributors&gt;&lt;titles&gt;&lt;title&gt;The importance of methodology to palliative care research: A new article type for Palliative Medicine&lt;/title&gt;&lt;secondary-title&gt;Palliative Medicine&lt;/secondary-title&gt;&lt;/titles&gt;&lt;periodical&gt;&lt;full-title&gt;Palliative Medicine&lt;/full-title&gt;&lt;abbr-1&gt;Palliat Med&lt;/abbr-1&gt;&lt;/periodical&gt;&lt;pages&gt;4-6&lt;/pages&gt;&lt;volume&gt;36&lt;/volume&gt;&lt;number&gt;1&lt;/number&gt;&lt;reprint-edition&gt;in file&lt;/reprint-edition&gt;&lt;dates&gt;&lt;year&gt;2022&lt;/year&gt;&lt;/dates&gt;&lt;isbn&gt;0269-2163&lt;/isbn&gt;&lt;urls&gt;&lt;related-urls&gt;&lt;url&gt;https://journals.sagepub.com/doi/abs/10.1177/02692163211069566&lt;/url&gt;&lt;/related-urls&gt;&lt;/urls&gt;&lt;electronic-resource-num&gt;10.1177/02692163211069566&lt;/electronic-resource-num&gt;&lt;/record&gt;&lt;/Cite&gt;&lt;/EndNote&gt;</w:instrText>
      </w:r>
      <w:r w:rsidR="00C445FA">
        <w:rPr>
          <w:rFonts w:cstheme="minorHAnsi"/>
          <w:sz w:val="24"/>
          <w:szCs w:val="24"/>
        </w:rPr>
        <w:fldChar w:fldCharType="separate"/>
      </w:r>
      <w:r w:rsidR="00C445FA">
        <w:rPr>
          <w:rFonts w:cstheme="minorHAnsi"/>
          <w:noProof/>
          <w:sz w:val="24"/>
          <w:szCs w:val="24"/>
        </w:rPr>
        <w:t>(van der Steen et al. 2022)</w:t>
      </w:r>
      <w:r w:rsidR="00C445FA">
        <w:rPr>
          <w:rFonts w:cstheme="minorHAnsi"/>
          <w:sz w:val="24"/>
          <w:szCs w:val="24"/>
        </w:rPr>
        <w:fldChar w:fldCharType="end"/>
      </w:r>
      <w:r w:rsidRPr="002D7535">
        <w:rPr>
          <w:rFonts w:cstheme="minorHAnsi"/>
          <w:sz w:val="24"/>
          <w:szCs w:val="24"/>
        </w:rPr>
        <w:t xml:space="preserve">. This literature has largely focussed on involvement in individual research studies within palliative care broadly </w:t>
      </w:r>
      <w:r w:rsidR="00C445FA">
        <w:rPr>
          <w:rFonts w:cstheme="minorHAnsi"/>
          <w:sz w:val="24"/>
          <w:szCs w:val="24"/>
        </w:rPr>
        <w:fldChar w:fldCharType="begin">
          <w:fldData xml:space="preserve">PEVuZE5vdGU+PENpdGU+PFJlY051bT4yNTc3NjwvUmVjTnVtPjxEaXNwbGF5VGV4dD4oVmlyZHVu
IGV0IGFsLiAyMDE5OyBGcmVuY2ggYW5kIFJhbWFuIDIwMjE7IE1lbGNoaW9yIGV0IGFsLiAyMDIx
OyBCdXRsZXIgZXQgYWwuIDIwMjIpPC9EaXNwbGF5VGV4dD48cmVjb3JkPjxyZWMtbnVtYmVyPjI1
Nzc2PC9yZWMtbnVtYmVyPjxmb3JlaWduLWtleXM+PGtleSBhcHA9IkVOIiBkYi1pZD0iZWRhOTll
c3I5YXJwNTJlMjB2MnBmdHo0cnA1czl4MGV2ZWY1IiB0aW1lc3RhbXA9IjE1NzEyMzc3ODYiPjI1
Nzc2PC9rZXk+PGtleSBhcHA9IkVOV2ViIiBkYi1pZD0iIj4wPC9rZXk+PC9mb3JlaWduLWtleXM+
PHJlZi10eXBlIG5hbWU9IkpvdXJuYWwgQXJ0aWNsZSI+MTc8L3JlZi10eXBlPjxjb250cmlidXRv
cnM+PGF1dGhvcnM+PGF1dGhvcj5WaXJkdW4sIENsYXVkaWE8L2F1dGhvcj48YXV0aG9yPkx1Y2tl
dHQsIFRpbTwvYXV0aG9yPjxhdXRob3I+R2lsbW9yZSwgSW1lbGRhPC9hdXRob3I+PGF1dGhvcj5C
cmFzc2lsLCBNZWc8L2F1dGhvcj48YXV0aG9yPkxpbGlhbiwgUnV0aDwvYXV0aG9yPjxhdXRob3I+
TG9yZW56LCBLYXJsPC9hdXRob3I+PGF1dGhvcj5QaGlsbGlwcywgSmFuZTwvYXV0aG9yPjwvYXV0
aG9ycz48L2NvbnRyaWJ1dG9ycz48dGl0bGVzPjx0aXRsZT5JbnZvbHZpbmcgY29uc3VtZXJzIHdp
dGggcGFsbGlhdGl2ZSBjYXJlIG5lZWRzIGFuZCB0aGVpciBmYW1pbGllcyBpbiByZXNlYXJjaDog
QSBjYXNlIHN0dWR5PC90aXRsZT48c2Vjb25kYXJ5LXRpdGxlPkNvbGxlZ2lhbjwvc2Vjb25kYXJ5
LXRpdGxlPjwvdGl0bGVzPjxwZXJpb2RpY2FsPjxmdWxsLXRpdGxlPkNvbGxlZ2lhbjwvZnVsbC10
aXRsZT48L3BlcmlvZGljYWw+PHJlcHJpbnQtZWRpdGlvbj5pbiBmaWxlPC9yZXByaW50LWVkaXRp
b24+PGRhdGVzPjx5ZWFyPjIwMTk8L3llYXI+PC9kYXRlcz48aXNibj4xMzIyLTc2OTY8L2lzYm4+
PHVybHM+PHJlbGF0ZWQtdXJscz48dXJsPmh0dHBzOi8vd3d3LnNjaWVuY2VkaXJlY3QuY29tL3Nj
aWVuY2UvYXJ0aWNsZS9waWkvUzEzMjI3Njk2MTkzMDIwMDg8L3VybD48L3JlbGF0ZWQtdXJscz48
L3VybHM+PC9yZWNvcmQ+PC9DaXRlPjxDaXRlPjxSZWNOdW0+MjU5NzI8L1JlY051bT48cmVjb3Jk
PjxyZWMtbnVtYmVyPjI1OTcyPC9yZWMtbnVtYmVyPjxmb3JlaWduLWtleXM+PGtleSBhcHA9IkVO
IiBkYi1pZD0iZWRhOTllc3I5YXJwNTJlMjB2MnBmdHo0cnA1czl4MGV2ZWY1IiB0aW1lc3RhbXA9
IjE2MjIwMzIwNjciPjI1OTcyPC9rZXk+PC9mb3JlaWduLWtleXM+PHJlZi10eXBlIG5hbWU9Ikpv
dXJuYWwgQXJ0aWNsZSI+MTc8L3JlZi10eXBlPjxjb250cmlidXRvcnM+PGF1dGhvcnM+PGF1dGhv
cj5GcmVuY2gsIFQuPC9hdXRob3I+PGF1dGhvcj5SYW1hbiwgUy48L2F1dGhvcj48L2F1dGhvcnM+
PC9jb250cmlidXRvcnM+PHRpdGxlcz48dGl0bGU+RW5nYWdpbmcgUGVvcGxlIHdpdGggTGl2ZWQg
RXhwZXJpZW5jZSBpbiBDby1kZXNpZ24gb2YgRnV0dXJlIFBhbGxpYXRpdmUgQ2FyZSBTZXJ2aWNl
czwvdGl0bGU+PHNlY29uZGFyeS10aXRsZT5JbnRlcm5hdGlvbmFsIEpvdXJuYWwgb2YgUHVibGlj
IEFkbWluaXN0cmF0aW9uPC9zZWNvbmRhcnktdGl0bGU+PC90aXRsZXM+PHBlcmlvZGljYWw+PGZ1
bGwtdGl0bGU+SW50ZXJuYXRpb25hbCBKb3VybmFsIG9mIFB1YmxpYyBBZG1pbmlzdHJhdGlvbjwv
ZnVsbC10aXRsZT48L3BlcmlvZGljYWw+PHBhZ2VzPjc3OC03ODk8L3BhZ2VzPjx2b2x1bWU+NDQ8
L3ZvbHVtZT48bnVtYmVyPjk8L251bWJlcj48cmVwcmludC1lZGl0aW9uPmluIGZpbGU8L3JlcHJp
bnQtZWRpdGlvbj48ZGF0ZXM+PHllYXI+MjAyMTwveWVhcj48L2RhdGVzPjxpc2JuPjAxOTAtMDY5
MjwvaXNibj48dXJscz48cmVsYXRlZC11cmxzPjx1cmw+aHR0cHM6Ly93d3cudGFuZGZvbmxpbmUu
Y29tL2RvaS9mdWxsLzEwLjEwODAvMDE5MDA2OTIuMjAyMS4xOTIwNjEyP3Njcm9sbD10b3AmYW1w
O25lZWRBY2Nlc3M9dHJ1ZTwvdXJsPjwvcmVsYXRlZC11cmxzPjwvdXJscz48L3JlY29yZD48L0Np
dGU+PENpdGU+PFJlY051bT4xOTk0OTQ8L1JlY051bT48cmVjb3JkPjxyZWMtbnVtYmVyPjE5OTQ5
NDwvcmVjLW51bWJlcj48Zm9yZWlnbi1rZXlzPjxrZXkgYXBwPSJFTiIgZGItaWQ9ImVkYTk5ZXNy
OWFycDUyZTIwdjJwZnR6NHJwNXM5eDBldmVmNSIgdGltZXN0YW1wPSIxNjk5MjYzNTY3Ij4xOTk0
OTQ8L2tleT48L2ZvcmVpZ24ta2V5cz48cmVmLXR5cGUgbmFtZT0iSm91cm5hbCBBcnRpY2xlIj4x
NzwvcmVmLXR5cGU+PGNvbnRyaWJ1dG9ycz48YXV0aG9ycz48YXV0aG9yPk1lbGNoaW9yLCBJbmdl
PC9hdXRob3I+PGF1dGhvcj52YW4gZGVyIEhlaWpkZW4sIEFub3VrPC9hdXRob3I+PGF1dGhvcj5T
dG9mZmVycywgRXN0aGVyPC9hdXRob3I+PGF1dGhvcj5TdW50amVucywgRnJpdHM8L2F1dGhvcj48
YXV0aG9yPk1vc2VyLCBBbGJpbmU8L2F1dGhvcj48L2F1dGhvcnM+PC9jb250cmlidXRvcnM+PHRp
dGxlcz48dGl0bGU+UGF0aWVudCBhbmQgcHVibGljIGludm9sdmVtZW50IGN1bHR1cmVzIGFuZCB0
aGUgcGVyY2VpdmVkIGltcGFjdCBpbiB0aGUgdnVsbmVyYWJsZSBjb250ZXh0IG9mIHBhbGxpYXRp
dmUgY2FyZTogYSBxdWFsaXRhdGl2ZSBzdHVkeTwvdGl0bGU+PHNlY29uZGFyeS10aXRsZT5IZWFs
dGggRXhwZWN0YXRpb25zPC9zZWNvbmRhcnktdGl0bGU+PC90aXRsZXM+PHBlcmlvZGljYWw+PGZ1
bGwtdGl0bGU+SGVhbHRoIEV4cGVjdGF0aW9uczwvZnVsbC10aXRsZT48YWJici0xPkhlYWx0aCBF
eHBlY3Q8L2FiYnItMT48L3BlcmlvZGljYWw+PHBhZ2VzPjQ1Ni00Njc8L3BhZ2VzPjx2b2x1bWU+
MjQ8L3ZvbHVtZT48bnVtYmVyPjI8L251bWJlcj48cmVwcmludC1lZGl0aW9uPmluIGZpbGU8L3Jl
cHJpbnQtZWRpdGlvbj48ZGF0ZXM+PHllYXI+MjAyMTwveWVhcj48L2RhdGVzPjxpc2JuPjEzNjkt
NjUxMzwvaXNibj48dXJscz48cmVsYXRlZC11cmxzPjx1cmw+aHR0cHM6Ly9vbmxpbmVsaWJyYXJ5
LndpbGV5LmNvbS9kb2kvYWJzLzEwLjExMTEvaGV4LjEzMTg2PC91cmw+PC9yZWxhdGVkLXVybHM+
PC91cmxzPjwvcmVjb3JkPjwvQ2l0ZT48Q2l0ZT48UmVjTnVtPjE5OTUxMjwvUmVjTnVtPjxyZWNv
cmQ+PHJlYy1udW1iZXI+MTk5NTEyPC9yZWMtbnVtYmVyPjxmb3JlaWduLWtleXM+PGtleSBhcHA9
IkVOIiBkYi1pZD0iZWRhOTllc3I5YXJwNTJlMjB2MnBmdHo0cnA1czl4MGV2ZWY1IiB0aW1lc3Rh
bXA9IjE3MDEyNTcyMDAiPjE5OTUxMjwva2V5PjxrZXkgYXBwPSJFTldlYiIgZGItaWQ9IiI+MDwv
a2V5PjwvZm9yZWlnbi1rZXlzPjxyZWYtdHlwZSBuYW1lPSJKb3VybmFsIEFydGljbGUiPjE3PC9y
ZWYtdHlwZT48Y29udHJpYnV0b3JzPjxhdXRob3JzPjxhdXRob3I+QnV0bGVyLCBDbGFpcmU8L2F1
dGhvcj48YXV0aG9yPldpbHNvbiwgUGF0cmljaWE8L2F1dGhvcj48YXV0aG9yPkFicmFoYW1zb24s
IFZhbmVzc2E8L2F1dGhvcj48YXV0aG9yPk1pa2VseXRlLCBSYXNhPC9hdXRob3I+PGF1dGhvcj5H
YWdlLCBIZWF0aGVyPC9hdXRob3I+PGF1dGhvcj5XaWxsaWFtcywgUGV0ZXI8L2F1dGhvcj48YXV0
aG9yPkJyaWdkZW4sIENoYXJsb3R0ZTwvYXV0aG9yPjxhdXRob3I+U3dhc2gsIEJyb29rZTwvYXV0
aG9yPjxhdXRob3I+UmVlcy1Sb2JlcnRzLCBNZWxhbmllPC9hdXRob3I+PGF1dGhvcj5TaWxzYnVy
eSwgR3JhaGFtPC9hdXRob3I+PC9hdXRob3JzPjwvY29udHJpYnV0b3JzPjx0aXRsZXM+PHRpdGxl
Pk9wdGltdW0gbW9kZWxzIG9mIGhvc3BpY2UgYXQgaG9tZSBzZXJ2aWNlcyBmb3IgZW5kLW9mLWxp
ZmUgY2FyZSBpbiBFbmdsYW5kOiBhIHJlYWxpc3QtaW5mb3JtZWQgbWl4ZWQtbWV0aG9kcyBldmFs
dWF0aW9uPC90aXRsZT48c2Vjb25kYXJ5LXRpdGxlPkhlYWx0aCBhbmQgU29jaWFsIENhcmUgRGVs
aXZlcnkgUmVzZWFyY2g8L3NlY29uZGFyeS10aXRsZT48L3RpdGxlcz48cGVyaW9kaWNhbD48ZnVs
bC10aXRsZT5IZWFsdGggYW5kIFNvY2lhbCBDYXJlIERlbGl2ZXJ5IFJlc2VhcmNoPC9mdWxsLXRp
dGxlPjwvcGVyaW9kaWNhbD48cGFnZXM+MS0zNDY8L3BhZ2VzPjx2b2x1bWU+MTA8L3ZvbHVtZT48
bnVtYmVyPjI0PC9udW1iZXI+PHJlcHJpbnQtZWRpdGlvbj5ub3QgaW4gZmlsZTwvcmVwcmludC1l
ZGl0aW9uPjxkYXRlcz48eWVhcj4yMDIyPC95ZWFyPjwvZGF0ZXM+PHVybHM+PHJlbGF0ZWQtdXJs
cz48dXJsPmh0dHBzOi8vd3d3Lm5jYmkubmxtLm5paC5nb3YvYm9va3MvTkJLNTgzNjA3LzwvdXJs
PjwvcmVsYXRlZC11cmxzPjwvdXJscz48L3JlY29yZD48L0NpdGU+PC9FbmROb3RlPn==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yNTc3NjwvUmVjTnVtPjxEaXNwbGF5VGV4dD4oVmlyZHVu
IGV0IGFsLiAyMDE5OyBGcmVuY2ggYW5kIFJhbWFuIDIwMjE7IE1lbGNoaW9yIGV0IGFsLiAyMDIx
OyBCdXRsZXIgZXQgYWwuIDIwMjIpPC9EaXNwbGF5VGV4dD48cmVjb3JkPjxyZWMtbnVtYmVyPjI1
Nzc2PC9yZWMtbnVtYmVyPjxmb3JlaWduLWtleXM+PGtleSBhcHA9IkVOIiBkYi1pZD0iZWRhOTll
c3I5YXJwNTJlMjB2MnBmdHo0cnA1czl4MGV2ZWY1IiB0aW1lc3RhbXA9IjE1NzEyMzc3ODYiPjI1
Nzc2PC9rZXk+PGtleSBhcHA9IkVOV2ViIiBkYi1pZD0iIj4wPC9rZXk+PC9mb3JlaWduLWtleXM+
PHJlZi10eXBlIG5hbWU9IkpvdXJuYWwgQXJ0aWNsZSI+MTc8L3JlZi10eXBlPjxjb250cmlidXRv
cnM+PGF1dGhvcnM+PGF1dGhvcj5WaXJkdW4sIENsYXVkaWE8L2F1dGhvcj48YXV0aG9yPkx1Y2tl
dHQsIFRpbTwvYXV0aG9yPjxhdXRob3I+R2lsbW9yZSwgSW1lbGRhPC9hdXRob3I+PGF1dGhvcj5C
cmFzc2lsLCBNZWc8L2F1dGhvcj48YXV0aG9yPkxpbGlhbiwgUnV0aDwvYXV0aG9yPjxhdXRob3I+
TG9yZW56LCBLYXJsPC9hdXRob3I+PGF1dGhvcj5QaGlsbGlwcywgSmFuZTwvYXV0aG9yPjwvYXV0
aG9ycz48L2NvbnRyaWJ1dG9ycz48dGl0bGVzPjx0aXRsZT5JbnZvbHZpbmcgY29uc3VtZXJzIHdp
dGggcGFsbGlhdGl2ZSBjYXJlIG5lZWRzIGFuZCB0aGVpciBmYW1pbGllcyBpbiByZXNlYXJjaDog
QSBjYXNlIHN0dWR5PC90aXRsZT48c2Vjb25kYXJ5LXRpdGxlPkNvbGxlZ2lhbjwvc2Vjb25kYXJ5
LXRpdGxlPjwvdGl0bGVzPjxwZXJpb2RpY2FsPjxmdWxsLXRpdGxlPkNvbGxlZ2lhbjwvZnVsbC10
aXRsZT48L3BlcmlvZGljYWw+PHJlcHJpbnQtZWRpdGlvbj5pbiBmaWxlPC9yZXByaW50LWVkaXRp
b24+PGRhdGVzPjx5ZWFyPjIwMTk8L3llYXI+PC9kYXRlcz48aXNibj4xMzIyLTc2OTY8L2lzYm4+
PHVybHM+PHJlbGF0ZWQtdXJscz48dXJsPmh0dHBzOi8vd3d3LnNjaWVuY2VkaXJlY3QuY29tL3Nj
aWVuY2UvYXJ0aWNsZS9waWkvUzEzMjI3Njk2MTkzMDIwMDg8L3VybD48L3JlbGF0ZWQtdXJscz48
L3VybHM+PC9yZWNvcmQ+PC9DaXRlPjxDaXRlPjxSZWNOdW0+MjU5NzI8L1JlY051bT48cmVjb3Jk
PjxyZWMtbnVtYmVyPjI1OTcyPC9yZWMtbnVtYmVyPjxmb3JlaWduLWtleXM+PGtleSBhcHA9IkVO
IiBkYi1pZD0iZWRhOTllc3I5YXJwNTJlMjB2MnBmdHo0cnA1czl4MGV2ZWY1IiB0aW1lc3RhbXA9
IjE2MjIwMzIwNjciPjI1OTcyPC9rZXk+PC9mb3JlaWduLWtleXM+PHJlZi10eXBlIG5hbWU9Ikpv
dXJuYWwgQXJ0aWNsZSI+MTc8L3JlZi10eXBlPjxjb250cmlidXRvcnM+PGF1dGhvcnM+PGF1dGhv
cj5GcmVuY2gsIFQuPC9hdXRob3I+PGF1dGhvcj5SYW1hbiwgUy48L2F1dGhvcj48L2F1dGhvcnM+
PC9jb250cmlidXRvcnM+PHRpdGxlcz48dGl0bGU+RW5nYWdpbmcgUGVvcGxlIHdpdGggTGl2ZWQg
RXhwZXJpZW5jZSBpbiBDby1kZXNpZ24gb2YgRnV0dXJlIFBhbGxpYXRpdmUgQ2FyZSBTZXJ2aWNl
czwvdGl0bGU+PHNlY29uZGFyeS10aXRsZT5JbnRlcm5hdGlvbmFsIEpvdXJuYWwgb2YgUHVibGlj
IEFkbWluaXN0cmF0aW9uPC9zZWNvbmRhcnktdGl0bGU+PC90aXRsZXM+PHBlcmlvZGljYWw+PGZ1
bGwtdGl0bGU+SW50ZXJuYXRpb25hbCBKb3VybmFsIG9mIFB1YmxpYyBBZG1pbmlzdHJhdGlvbjwv
ZnVsbC10aXRsZT48L3BlcmlvZGljYWw+PHBhZ2VzPjc3OC03ODk8L3BhZ2VzPjx2b2x1bWU+NDQ8
L3ZvbHVtZT48bnVtYmVyPjk8L251bWJlcj48cmVwcmludC1lZGl0aW9uPmluIGZpbGU8L3JlcHJp
bnQtZWRpdGlvbj48ZGF0ZXM+PHllYXI+MjAyMTwveWVhcj48L2RhdGVzPjxpc2JuPjAxOTAtMDY5
MjwvaXNibj48dXJscz48cmVsYXRlZC11cmxzPjx1cmw+aHR0cHM6Ly93d3cudGFuZGZvbmxpbmUu
Y29tL2RvaS9mdWxsLzEwLjEwODAvMDE5MDA2OTIuMjAyMS4xOTIwNjEyP3Njcm9sbD10b3AmYW1w
O25lZWRBY2Nlc3M9dHJ1ZTwvdXJsPjwvcmVsYXRlZC11cmxzPjwvdXJscz48L3JlY29yZD48L0Np
dGU+PENpdGU+PFJlY051bT4xOTk0OTQ8L1JlY051bT48cmVjb3JkPjxyZWMtbnVtYmVyPjE5OTQ5
NDwvcmVjLW51bWJlcj48Zm9yZWlnbi1rZXlzPjxrZXkgYXBwPSJFTiIgZGItaWQ9ImVkYTk5ZXNy
OWFycDUyZTIwdjJwZnR6NHJwNXM5eDBldmVmNSIgdGltZXN0YW1wPSIxNjk5MjYzNTY3Ij4xOTk0
OTQ8L2tleT48L2ZvcmVpZ24ta2V5cz48cmVmLXR5cGUgbmFtZT0iSm91cm5hbCBBcnRpY2xlIj4x
NzwvcmVmLXR5cGU+PGNvbnRyaWJ1dG9ycz48YXV0aG9ycz48YXV0aG9yPk1lbGNoaW9yLCBJbmdl
PC9hdXRob3I+PGF1dGhvcj52YW4gZGVyIEhlaWpkZW4sIEFub3VrPC9hdXRob3I+PGF1dGhvcj5T
dG9mZmVycywgRXN0aGVyPC9hdXRob3I+PGF1dGhvcj5TdW50amVucywgRnJpdHM8L2F1dGhvcj48
YXV0aG9yPk1vc2VyLCBBbGJpbmU8L2F1dGhvcj48L2F1dGhvcnM+PC9jb250cmlidXRvcnM+PHRp
dGxlcz48dGl0bGU+UGF0aWVudCBhbmQgcHVibGljIGludm9sdmVtZW50IGN1bHR1cmVzIGFuZCB0
aGUgcGVyY2VpdmVkIGltcGFjdCBpbiB0aGUgdnVsbmVyYWJsZSBjb250ZXh0IG9mIHBhbGxpYXRp
dmUgY2FyZTogYSBxdWFsaXRhdGl2ZSBzdHVkeTwvdGl0bGU+PHNlY29uZGFyeS10aXRsZT5IZWFs
dGggRXhwZWN0YXRpb25zPC9zZWNvbmRhcnktdGl0bGU+PC90aXRsZXM+PHBlcmlvZGljYWw+PGZ1
bGwtdGl0bGU+SGVhbHRoIEV4cGVjdGF0aW9uczwvZnVsbC10aXRsZT48YWJici0xPkhlYWx0aCBF
eHBlY3Q8L2FiYnItMT48L3BlcmlvZGljYWw+PHBhZ2VzPjQ1Ni00Njc8L3BhZ2VzPjx2b2x1bWU+
MjQ8L3ZvbHVtZT48bnVtYmVyPjI8L251bWJlcj48cmVwcmludC1lZGl0aW9uPmluIGZpbGU8L3Jl
cHJpbnQtZWRpdGlvbj48ZGF0ZXM+PHllYXI+MjAyMTwveWVhcj48L2RhdGVzPjxpc2JuPjEzNjkt
NjUxMzwvaXNibj48dXJscz48cmVsYXRlZC11cmxzPjx1cmw+aHR0cHM6Ly9vbmxpbmVsaWJyYXJ5
LndpbGV5LmNvbS9kb2kvYWJzLzEwLjExMTEvaGV4LjEzMTg2PC91cmw+PC9yZWxhdGVkLXVybHM+
PC91cmxzPjwvcmVjb3JkPjwvQ2l0ZT48Q2l0ZT48UmVjTnVtPjE5OTUxMjwvUmVjTnVtPjxyZWNv
cmQ+PHJlYy1udW1iZXI+MTk5NTEyPC9yZWMtbnVtYmVyPjxmb3JlaWduLWtleXM+PGtleSBhcHA9
IkVOIiBkYi1pZD0iZWRhOTllc3I5YXJwNTJlMjB2MnBmdHo0cnA1czl4MGV2ZWY1IiB0aW1lc3Rh
bXA9IjE3MDEyNTcyMDAiPjE5OTUxMjwva2V5PjxrZXkgYXBwPSJFTldlYiIgZGItaWQ9IiI+MDwv
a2V5PjwvZm9yZWlnbi1rZXlzPjxyZWYtdHlwZSBuYW1lPSJKb3VybmFsIEFydGljbGUiPjE3PC9y
ZWYtdHlwZT48Y29udHJpYnV0b3JzPjxhdXRob3JzPjxhdXRob3I+QnV0bGVyLCBDbGFpcmU8L2F1
dGhvcj48YXV0aG9yPldpbHNvbiwgUGF0cmljaWE8L2F1dGhvcj48YXV0aG9yPkFicmFoYW1zb24s
IFZhbmVzc2E8L2F1dGhvcj48YXV0aG9yPk1pa2VseXRlLCBSYXNhPC9hdXRob3I+PGF1dGhvcj5H
YWdlLCBIZWF0aGVyPC9hdXRob3I+PGF1dGhvcj5XaWxsaWFtcywgUGV0ZXI8L2F1dGhvcj48YXV0
aG9yPkJyaWdkZW4sIENoYXJsb3R0ZTwvYXV0aG9yPjxhdXRob3I+U3dhc2gsIEJyb29rZTwvYXV0
aG9yPjxhdXRob3I+UmVlcy1Sb2JlcnRzLCBNZWxhbmllPC9hdXRob3I+PGF1dGhvcj5TaWxzYnVy
eSwgR3JhaGFtPC9hdXRob3I+PC9hdXRob3JzPjwvY29udHJpYnV0b3JzPjx0aXRsZXM+PHRpdGxl
Pk9wdGltdW0gbW9kZWxzIG9mIGhvc3BpY2UgYXQgaG9tZSBzZXJ2aWNlcyBmb3IgZW5kLW9mLWxp
ZmUgY2FyZSBpbiBFbmdsYW5kOiBhIHJlYWxpc3QtaW5mb3JtZWQgbWl4ZWQtbWV0aG9kcyBldmFs
dWF0aW9uPC90aXRsZT48c2Vjb25kYXJ5LXRpdGxlPkhlYWx0aCBhbmQgU29jaWFsIENhcmUgRGVs
aXZlcnkgUmVzZWFyY2g8L3NlY29uZGFyeS10aXRsZT48L3RpdGxlcz48cGVyaW9kaWNhbD48ZnVs
bC10aXRsZT5IZWFsdGggYW5kIFNvY2lhbCBDYXJlIERlbGl2ZXJ5IFJlc2VhcmNoPC9mdWxsLXRp
dGxlPjwvcGVyaW9kaWNhbD48cGFnZXM+MS0zNDY8L3BhZ2VzPjx2b2x1bWU+MTA8L3ZvbHVtZT48
bnVtYmVyPjI0PC9udW1iZXI+PHJlcHJpbnQtZWRpdGlvbj5ub3QgaW4gZmlsZTwvcmVwcmludC1l
ZGl0aW9uPjxkYXRlcz48eWVhcj4yMDIyPC95ZWFyPjwvZGF0ZXM+PHVybHM+PHJlbGF0ZWQtdXJs
cz48dXJsPmh0dHBzOi8vd3d3Lm5jYmkubmxtLm5paC5nb3YvYm9va3MvTkJLNTgzNjA3LzwvdXJs
PjwvcmVsYXRlZC11cmxzPjwvdXJscz48L3JlY29yZD48L0NpdGU+PC9FbmROb3RlPn==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Virdun et al. 2019; French and Raman 2021; Melchior et al. 2021; Butler et al. 2022)</w:t>
      </w:r>
      <w:r w:rsidR="00C445FA">
        <w:rPr>
          <w:rFonts w:cstheme="minorHAnsi"/>
          <w:sz w:val="24"/>
          <w:szCs w:val="24"/>
        </w:rPr>
        <w:fldChar w:fldCharType="end"/>
      </w:r>
      <w:r w:rsidRPr="002D7535">
        <w:rPr>
          <w:rFonts w:cstheme="minorHAnsi"/>
          <w:sz w:val="24"/>
          <w:szCs w:val="24"/>
        </w:rPr>
        <w:t xml:space="preserve"> or the involvement of those with specific health conditions, for example Parkinson’s </w:t>
      </w:r>
      <w:r w:rsidR="00C445FA">
        <w:rPr>
          <w:rFonts w:cstheme="minorHAnsi"/>
          <w:sz w:val="24"/>
          <w:szCs w:val="24"/>
        </w:rPr>
        <w:fldChar w:fldCharType="begin"/>
      </w:r>
      <w:r w:rsidR="00C445FA">
        <w:rPr>
          <w:rFonts w:cstheme="minorHAnsi"/>
          <w:sz w:val="24"/>
          <w:szCs w:val="24"/>
        </w:rPr>
        <w:instrText xml:space="preserve"> ADDIN EN.CITE &lt;EndNote&gt;&lt;Cite&gt;&lt;RecNum&gt;199387&lt;/RecNum&gt;&lt;DisplayText&gt;(Meinders et al. 2022)&lt;/DisplayText&gt;&lt;record&gt;&lt;rec-number&gt;199387&lt;/rec-number&gt;&lt;foreign-keys&gt;&lt;key app="EN" db-id="eda99esr9arp52e20v2pftz4rp5s9x0evef5" timestamp="1654857344"&gt;199387&lt;/key&gt;&lt;/foreign-keys&gt;&lt;ref-type name="Journal Article"&gt;17&lt;/ref-type&gt;&lt;contributors&gt;&lt;authors&gt;&lt;author&gt;Meinders, Marjan J.&lt;/author&gt;&lt;author&gt;Donnelly, Anne C.&lt;/author&gt;&lt;author&gt;Sheehan, Margaret&lt;/author&gt;&lt;author&gt;Bloem, Bastiaan R.&lt;/author&gt;&lt;/authors&gt;&lt;/contributors&gt;&lt;titles&gt;&lt;title&gt;Including People with Parkinson’s Disease in Clinical Study Design and Execution: A Call to Action&lt;/title&gt;&lt;secondary-title&gt;Journal of Parkinson&amp;apos;s Disease&lt;/secondary-title&gt;&lt;/titles&gt;&lt;periodical&gt;&lt;full-title&gt;Journal of Parkinson&amp;apos;s Disease&lt;/full-title&gt;&lt;/periodical&gt;&lt;pages&gt;1359-1363&lt;/pages&gt;&lt;volume&gt;12&lt;/volume&gt;&lt;reprint-edition&gt;in file&lt;/reprint-edition&gt;&lt;keywords&gt;&lt;keyword&gt;Patient participation&lt;/keyword&gt;&lt;keyword&gt;patient advocacy&lt;/keyword&gt;&lt;keyword&gt;patient preference&lt;/keyword&gt;&lt;keyword&gt;Parkinson’s disease&lt;/keyword&gt;&lt;/keywords&gt;&lt;dates&gt;&lt;year&gt;2022&lt;/year&gt;&lt;/dates&gt;&lt;publisher&gt;IOS Press&lt;/publisher&gt;&lt;isbn&gt;1877-718X&lt;/isbn&gt;&lt;urls&gt;&lt;/urls&gt;&lt;electronic-resource-num&gt;10.3233/JPD-223190&lt;/electronic-resource-num&gt;&lt;/record&gt;&lt;/Cite&gt;&lt;/EndNote&gt;</w:instrText>
      </w:r>
      <w:r w:rsidR="00C445FA">
        <w:rPr>
          <w:rFonts w:cstheme="minorHAnsi"/>
          <w:sz w:val="24"/>
          <w:szCs w:val="24"/>
        </w:rPr>
        <w:fldChar w:fldCharType="separate"/>
      </w:r>
      <w:r w:rsidR="00C445FA">
        <w:rPr>
          <w:rFonts w:cstheme="minorHAnsi"/>
          <w:noProof/>
          <w:sz w:val="24"/>
          <w:szCs w:val="24"/>
        </w:rPr>
        <w:t>(Meinders et al. 2022)</w:t>
      </w:r>
      <w:r w:rsidR="00C445FA">
        <w:rPr>
          <w:rFonts w:cstheme="minorHAnsi"/>
          <w:sz w:val="24"/>
          <w:szCs w:val="24"/>
        </w:rPr>
        <w:fldChar w:fldCharType="end"/>
      </w:r>
      <w:r w:rsidRPr="002D7535">
        <w:rPr>
          <w:rFonts w:cstheme="minorHAnsi"/>
          <w:sz w:val="24"/>
          <w:szCs w:val="24"/>
        </w:rPr>
        <w:t xml:space="preserve"> or dementia </w:t>
      </w:r>
      <w:r w:rsidR="00C445FA">
        <w:rPr>
          <w:rFonts w:cstheme="minorHAnsi"/>
          <w:sz w:val="24"/>
          <w:szCs w:val="24"/>
        </w:rPr>
        <w:fldChar w:fldCharType="begin"/>
      </w:r>
      <w:r w:rsidR="00C445FA">
        <w:rPr>
          <w:rFonts w:cstheme="minorHAnsi"/>
          <w:sz w:val="24"/>
          <w:szCs w:val="24"/>
        </w:rPr>
        <w:instrText xml:space="preserve"> ADDIN EN.CITE &lt;EndNote&gt;&lt;Cite&gt;&lt;RecNum&gt;25844&lt;/RecNum&gt;&lt;DisplayText&gt;(Williams et al. 2020)&lt;/DisplayText&gt;&lt;record&gt;&lt;rec-number&gt;25844&lt;/rec-number&gt;&lt;foreign-keys&gt;&lt;key app="EN" db-id="eda99esr9arp52e20v2pftz4rp5s9x0evef5" timestamp="1583847020"&gt;25844&lt;/key&gt;&lt;/foreign-keys&gt;&lt;ref-type name="Journal Article"&gt;17&lt;/ref-type&gt;&lt;contributors&gt;&lt;authors&gt;&lt;author&gt;Williams, V.&lt;/author&gt;&lt;author&gt;Webb, J.&lt;/author&gt;&lt;author&gt;Read, S.&lt;/author&gt;&lt;author&gt;James, R.&lt;/author&gt;&lt;author&gt;Davis, H.&lt;/author&gt;&lt;/authors&gt;&lt;/contributors&gt;&lt;titles&gt;&lt;title&gt;Future lived experience: inclusive research with people living with dementia&lt;/title&gt;&lt;secondary-title&gt;Qualitative Research&lt;/secondary-title&gt;&lt;/titles&gt;&lt;periodical&gt;&lt;full-title&gt;Qualitative Research&lt;/full-title&gt;&lt;/periodical&gt;&lt;pages&gt;1-20&lt;/pages&gt;&lt;reprint-edition&gt;in file&lt;/reprint-edition&gt;&lt;dates&gt;&lt;year&gt;2020&lt;/year&gt;&lt;/dates&gt;&lt;isbn&gt;1468-7941&lt;/isbn&gt;&lt;urls&gt;&lt;related-urls&gt;&lt;url&gt;https://journals.sagepub.com/doi/abs/10.1177/1468794119893608&lt;/url&gt;&lt;/related-urls&gt;&lt;/urls&gt;&lt;electronic-resource-num&gt;https://doi.org/10.1177/1468794119893608&lt;/electronic-resource-num&gt;&lt;/record&gt;&lt;/Cite&gt;&lt;/EndNote&gt;</w:instrText>
      </w:r>
      <w:r w:rsidR="00C445FA">
        <w:rPr>
          <w:rFonts w:cstheme="minorHAnsi"/>
          <w:sz w:val="24"/>
          <w:szCs w:val="24"/>
        </w:rPr>
        <w:fldChar w:fldCharType="separate"/>
      </w:r>
      <w:r w:rsidR="00C445FA">
        <w:rPr>
          <w:rFonts w:cstheme="minorHAnsi"/>
          <w:noProof/>
          <w:sz w:val="24"/>
          <w:szCs w:val="24"/>
        </w:rPr>
        <w:t>(Williams et al. 2020)</w:t>
      </w:r>
      <w:r w:rsidR="00C445FA">
        <w:rPr>
          <w:rFonts w:cstheme="minorHAnsi"/>
          <w:sz w:val="24"/>
          <w:szCs w:val="24"/>
        </w:rPr>
        <w:fldChar w:fldCharType="end"/>
      </w:r>
      <w:r w:rsidRPr="002D7535">
        <w:rPr>
          <w:rFonts w:cstheme="minorHAnsi"/>
          <w:sz w:val="24"/>
          <w:szCs w:val="24"/>
        </w:rPr>
        <w:t xml:space="preserve">, although two papers have also discussed the development of involvement in research centres </w:t>
      </w:r>
      <w:r w:rsidR="00C445FA">
        <w:rPr>
          <w:rFonts w:cstheme="minorHAnsi"/>
          <w:sz w:val="24"/>
          <w:szCs w:val="24"/>
        </w:rPr>
        <w:fldChar w:fldCharType="begin">
          <w:fldData xml:space="preserve">PEVuZE5vdGU+PENpdGU+PFJlY051bT4xOTk1MTA8L1JlY051bT48RGlzcGxheVRleHQ+KEZpdHpn
aWJib24gZXQgYWwuIDIwMjA7IEhlY2tlbCBldCBhbC4gMjAyMCk8L0Rpc3BsYXlUZXh0PjxyZWNv
cmQ+PHJlYy1udW1iZXI+MTk5NTEwPC9yZWMtbnVtYmVyPjxmb3JlaWduLWtleXM+PGtleSBhcHA9
IkVOIiBkYi1pZD0iZWRhOTllc3I5YXJwNTJlMjB2MnBmdHo0cnA1czl4MGV2ZWY1IiB0aW1lc3Rh
bXA9IjE3MDEyNTY1NTIiPjE5OTUxMDwva2V5PjxrZXkgYXBwPSJFTldlYiIgZGItaWQ9IiI+MDwv
a2V5PjwvZm9yZWlnbi1rZXlzPjxyZWYtdHlwZSBuYW1lPSJKb3VybmFsIEFydGljbGUiPjE3PC9y
ZWYtdHlwZT48Y29udHJpYnV0b3JzPjxhdXRob3JzPjxhdXRob3I+Rml0emdpYmJvbiwgSmltPC9h
dXRob3I+PGF1dGhvcj5DbGVhcnksIEthdGU8L2F1dGhvcj48YXV0aG9yPk5lbHNvbiwgQW5ubWFy
aWU8L2F1dGhvcj48L2F1dGhvcnM+PC9jb250cmlidXRvcnM+PHRpdGxlcz48dGl0bGU+VGhlIGRl
dmVsb3BtZW50IG9mIGEgc2NoZW1lIG9mIFB1YmxpYyAmYW1wOyBQYXRpZW50IEludm9sdmVtZW50
IChQUEkpIGluIHRoZSBXYWxlcyBDYW5jZXIgUmVzZWFyY2ggQ2VudHJlIChXQ1JDKSBhbmQgcmVm
bGVjdGlvbnMgb24gdGhlIHByb2Nlc3M8L3RpdGxlPjxzZWNvbmRhcnktdGl0bGU+UmVzZWFyY2gg
SW52b2x2ZW1lbnQgYW5kIEVuZ2FnZW1lbnQ8L3NlY29uZGFyeS10aXRsZT48L3RpdGxlcz48cGVy
aW9kaWNhbD48ZnVsbC10aXRsZT5SZXNlYXJjaCBJbnZvbHZlbWVudCBhbmQgRW5nYWdlbWVudDwv
ZnVsbC10aXRsZT48YWJici0xPlJlcyBJbnZvbHYgRW5nYWdlbTwvYWJici0xPjwvcGVyaW9kaWNh
bD48cGFnZXM+MS04PC9wYWdlcz48dm9sdW1lPjY8L3ZvbHVtZT48bnVtYmVyPjU1PC9udW1iZXI+
PHJlcHJpbnQtZWRpdGlvbj5ub3QgaW4gZmlsZTwvcmVwcmludC1lZGl0aW9uPjxkYXRlcz48eWVh
cj4yMDIwPC95ZWFyPjwvZGF0ZXM+PHVybHM+PHJlbGF0ZWQtdXJscz48dXJsPmh0dHBzOi8vcmVz
ZWFyY2hpbnZvbHZlbWVudC5iaW9tZWRjZW50cmFsLmNvbS9hcnRpY2xlcy8xMC4xMTg2L3M0MDkw
MC0wMjAtMDAyMjEtNjwvdXJsPjwvcmVsYXRlZC11cmxzPjwvdXJscz48ZWxlY3Ryb25pYy1yZXNv
dXJjZS1udW0+MTAuMTE4Ni9zNDA5MDAtMDIwLTAwMjIxLTY8L2VsZWN0cm9uaWMtcmVzb3VyY2Ut
bnVtPjwvcmVjb3JkPjwvQ2l0ZT48Q2l0ZT48UmVjTnVtPjE5OTUwOTwvUmVjTnVtPjxyZWNvcmQ+
PHJlYy1udW1iZXI+MTk5NTA5PC9yZWMtbnVtYmVyPjxmb3JlaWduLWtleXM+PGtleSBhcHA9IkVO
IiBkYi1pZD0iZWRhOTllc3I5YXJwNTJlMjB2MnBmdHo0cnA1czl4MGV2ZWY1IiB0aW1lc3RhbXA9
IjE3MDEyNTYyNTMiPjE5OTUwOTwva2V5PjxrZXkgYXBwPSJFTldlYiIgZGItaWQ9IiI+MDwva2V5
PjwvZm9yZWlnbi1rZXlzPjxyZWYtdHlwZSBuYW1lPSJKb3VybmFsIEFydGljbGUiPjE3PC9yZWYt
dHlwZT48Y29udHJpYnV0b3JzPjxhdXRob3JzPjxhdXRob3I+SGVja2VsLCBNYXJpYTwvYXV0aG9y
PjxhdXRob3I+TWVlc3RlcnMsIFNvcGhpZTwvYXV0aG9yPjxhdXRob3I+U2NoaWxkbWFubiwgRXZh
PC9hdXRob3I+PGF1dGhvcj5Pc3RnYXRoZSwgQ2hyaXN0b3BoPC9hdXRob3I+PC9hdXRob3JzPjwv
Y29udHJpYnV0b3JzPjx0aXRsZXM+PHRpdGxlPlBhdGllbnQgYW5kIHB1YmxpYyBpbnZvbHZlbWVu
dCAoUFBJKSBpbiBwYWxsaWF0aXZlIGNhcmUgcmVzZWFyY2g8L3RpdGxlPjxzZWNvbmRhcnktdGl0
bGU+WmVpdHNjaHJpZnQgZnVyIEV2aWRlbnosIEZvcnRiaWxkdW5nIHVuZCBRdWFsaXRhdCBpbSBH
ZXN1bmRoZWl0c3dlc2VuPC9zZWNvbmRhcnktdGl0bGU+PC90aXRsZXM+PHBlcmlvZGljYWw+PGZ1
bGwtdGl0bGU+WmVpdHNjaHJpZnQgZnVyIEV2aWRlbnosIEZvcnRiaWxkdW5nIHVuZCBRdWFsaXRh
dCBpbSBHZXN1bmRoZWl0c3dlc2VuPC9mdWxsLXRpdGxlPjwvcGVyaW9kaWNhbD48cGFnZXM+MTA3
LTExMzwvcGFnZXM+PHZvbHVtZT4xNTg8L3ZvbHVtZT48cmVwcmludC1lZGl0aW9uPm5vdCBpbiBm
aWxlPC9yZXByaW50LWVkaXRpb24+PGRhdGVzPjx5ZWFyPjIwMjA8L3llYXI+PC9kYXRlcz48dXJs
cz48cmVsYXRlZC11cmxzPjx1cmw+aHR0cHM6Ly9ldXJvcGVwbWMub3JnL2FydGljbGUvbWVkLzMz
MjI5MjUzPC91cmw+PC9yZWxhdGVkLXVybHM+PC91cmxzPjxlbGVjdHJvbmljLXJlc291cmNlLW51
bT4xMC4xMDE2L2ouemVmcS4yMDIwLjEwLjAwMjwvZWxlY3Ryb25pYy1yZXNvdXJjZS1udW0+PC9y
ZWNvcmQ+PC9DaXRlPjwvRW5kTm90ZT4A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1MTA8L1JlY051bT48RGlzcGxheVRleHQ+KEZpdHpn
aWJib24gZXQgYWwuIDIwMjA7IEhlY2tlbCBldCBhbC4gMjAyMCk8L0Rpc3BsYXlUZXh0PjxyZWNv
cmQ+PHJlYy1udW1iZXI+MTk5NTEwPC9yZWMtbnVtYmVyPjxmb3JlaWduLWtleXM+PGtleSBhcHA9
IkVOIiBkYi1pZD0iZWRhOTllc3I5YXJwNTJlMjB2MnBmdHo0cnA1czl4MGV2ZWY1IiB0aW1lc3Rh
bXA9IjE3MDEyNTY1NTIiPjE5OTUxMDwva2V5PjxrZXkgYXBwPSJFTldlYiIgZGItaWQ9IiI+MDwv
a2V5PjwvZm9yZWlnbi1rZXlzPjxyZWYtdHlwZSBuYW1lPSJKb3VybmFsIEFydGljbGUiPjE3PC9y
ZWYtdHlwZT48Y29udHJpYnV0b3JzPjxhdXRob3JzPjxhdXRob3I+Rml0emdpYmJvbiwgSmltPC9h
dXRob3I+PGF1dGhvcj5DbGVhcnksIEthdGU8L2F1dGhvcj48YXV0aG9yPk5lbHNvbiwgQW5ubWFy
aWU8L2F1dGhvcj48L2F1dGhvcnM+PC9jb250cmlidXRvcnM+PHRpdGxlcz48dGl0bGU+VGhlIGRl
dmVsb3BtZW50IG9mIGEgc2NoZW1lIG9mIFB1YmxpYyAmYW1wOyBQYXRpZW50IEludm9sdmVtZW50
IChQUEkpIGluIHRoZSBXYWxlcyBDYW5jZXIgUmVzZWFyY2ggQ2VudHJlIChXQ1JDKSBhbmQgcmVm
bGVjdGlvbnMgb24gdGhlIHByb2Nlc3M8L3RpdGxlPjxzZWNvbmRhcnktdGl0bGU+UmVzZWFyY2gg
SW52b2x2ZW1lbnQgYW5kIEVuZ2FnZW1lbnQ8L3NlY29uZGFyeS10aXRsZT48L3RpdGxlcz48cGVy
aW9kaWNhbD48ZnVsbC10aXRsZT5SZXNlYXJjaCBJbnZvbHZlbWVudCBhbmQgRW5nYWdlbWVudDwv
ZnVsbC10aXRsZT48YWJici0xPlJlcyBJbnZvbHYgRW5nYWdlbTwvYWJici0xPjwvcGVyaW9kaWNh
bD48cGFnZXM+MS04PC9wYWdlcz48dm9sdW1lPjY8L3ZvbHVtZT48bnVtYmVyPjU1PC9udW1iZXI+
PHJlcHJpbnQtZWRpdGlvbj5ub3QgaW4gZmlsZTwvcmVwcmludC1lZGl0aW9uPjxkYXRlcz48eWVh
cj4yMDIwPC95ZWFyPjwvZGF0ZXM+PHVybHM+PHJlbGF0ZWQtdXJscz48dXJsPmh0dHBzOi8vcmVz
ZWFyY2hpbnZvbHZlbWVudC5iaW9tZWRjZW50cmFsLmNvbS9hcnRpY2xlcy8xMC4xMTg2L3M0MDkw
MC0wMjAtMDAyMjEtNjwvdXJsPjwvcmVsYXRlZC11cmxzPjwvdXJscz48ZWxlY3Ryb25pYy1yZXNv
dXJjZS1udW0+MTAuMTE4Ni9zNDA5MDAtMDIwLTAwMjIxLTY8L2VsZWN0cm9uaWMtcmVzb3VyY2Ut
bnVtPjwvcmVjb3JkPjwvQ2l0ZT48Q2l0ZT48UmVjTnVtPjE5OTUwOTwvUmVjTnVtPjxyZWNvcmQ+
PHJlYy1udW1iZXI+MTk5NTA5PC9yZWMtbnVtYmVyPjxmb3JlaWduLWtleXM+PGtleSBhcHA9IkVO
IiBkYi1pZD0iZWRhOTllc3I5YXJwNTJlMjB2MnBmdHo0cnA1czl4MGV2ZWY1IiB0aW1lc3RhbXA9
IjE3MDEyNTYyNTMiPjE5OTUwOTwva2V5PjxrZXkgYXBwPSJFTldlYiIgZGItaWQ9IiI+MDwva2V5
PjwvZm9yZWlnbi1rZXlzPjxyZWYtdHlwZSBuYW1lPSJKb3VybmFsIEFydGljbGUiPjE3PC9yZWYt
dHlwZT48Y29udHJpYnV0b3JzPjxhdXRob3JzPjxhdXRob3I+SGVja2VsLCBNYXJpYTwvYXV0aG9y
PjxhdXRob3I+TWVlc3RlcnMsIFNvcGhpZTwvYXV0aG9yPjxhdXRob3I+U2NoaWxkbWFubiwgRXZh
PC9hdXRob3I+PGF1dGhvcj5Pc3RnYXRoZSwgQ2hyaXN0b3BoPC9hdXRob3I+PC9hdXRob3JzPjwv
Y29udHJpYnV0b3JzPjx0aXRsZXM+PHRpdGxlPlBhdGllbnQgYW5kIHB1YmxpYyBpbnZvbHZlbWVu
dCAoUFBJKSBpbiBwYWxsaWF0aXZlIGNhcmUgcmVzZWFyY2g8L3RpdGxlPjxzZWNvbmRhcnktdGl0
bGU+WmVpdHNjaHJpZnQgZnVyIEV2aWRlbnosIEZvcnRiaWxkdW5nIHVuZCBRdWFsaXRhdCBpbSBH
ZXN1bmRoZWl0c3dlc2VuPC9zZWNvbmRhcnktdGl0bGU+PC90aXRsZXM+PHBlcmlvZGljYWw+PGZ1
bGwtdGl0bGU+WmVpdHNjaHJpZnQgZnVyIEV2aWRlbnosIEZvcnRiaWxkdW5nIHVuZCBRdWFsaXRh
dCBpbSBHZXN1bmRoZWl0c3dlc2VuPC9mdWxsLXRpdGxlPjwvcGVyaW9kaWNhbD48cGFnZXM+MTA3
LTExMzwvcGFnZXM+PHZvbHVtZT4xNTg8L3ZvbHVtZT48cmVwcmludC1lZGl0aW9uPm5vdCBpbiBm
aWxlPC9yZXByaW50LWVkaXRpb24+PGRhdGVzPjx5ZWFyPjIwMjA8L3llYXI+PC9kYXRlcz48dXJs
cz48cmVsYXRlZC11cmxzPjx1cmw+aHR0cHM6Ly9ldXJvcGVwbWMub3JnL2FydGljbGUvbWVkLzMz
MjI5MjUzPC91cmw+PC9yZWxhdGVkLXVybHM+PC91cmxzPjxlbGVjdHJvbmljLXJlc291cmNlLW51
bT4xMC4xMDE2L2ouemVmcS4yMDIwLjEwLjAwMjwvZWxlY3Ryb25pYy1yZXNvdXJjZS1udW0+PC9y
ZWNvcmQ+PC9DaXRlPjwvRW5kTm90ZT4A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Fitzgibbon et al. 2020; Heckel et al. 2020)</w:t>
      </w:r>
      <w:r w:rsidR="00C445FA">
        <w:rPr>
          <w:rFonts w:cstheme="minorHAnsi"/>
          <w:sz w:val="24"/>
          <w:szCs w:val="24"/>
        </w:rPr>
        <w:fldChar w:fldCharType="end"/>
      </w:r>
      <w:r w:rsidRPr="002D7535">
        <w:rPr>
          <w:rFonts w:cstheme="minorHAnsi"/>
          <w:sz w:val="24"/>
          <w:szCs w:val="24"/>
        </w:rPr>
        <w:t xml:space="preserve">. Several reviews have also been undertaken </w:t>
      </w:r>
      <w:r w:rsidR="00C445FA">
        <w:rPr>
          <w:rFonts w:cstheme="minorHAnsi"/>
          <w:sz w:val="24"/>
          <w:szCs w:val="24"/>
        </w:rPr>
        <w:fldChar w:fldCharType="begin">
          <w:fldData xml:space="preserve">PEVuZE5vdGU+PENpdGU+PFJlY051bT4yNTg4MDwvUmVjTnVtPjxEaXNwbGF5VGV4dD4oU2Nob2x6
IGV0IGFsLiAyMDE5OyBMdWR3aWcgZXQgYWwuIDIwMjA7IFBhb2x1Y2NpIGV0IGFsLiAyMDIyOyBD
cm9va3MgZXQgYWwuIDIwMjMpPC9EaXNwbGF5VGV4dD48cmVjb3JkPjxyZWMtbnVtYmVyPjI1ODgw
PC9yZWMtbnVtYmVyPjxmb3JlaWduLWtleXM+PGtleSBhcHA9IkVOIiBkYi1pZD0iZWRhOTllc3I5
YXJwNTJlMjB2MnBmdHo0cnA1czl4MGV2ZWY1IiB0aW1lc3RhbXA9IjE2MDg5ODMzODciPjI1ODgw
PC9rZXk+PC9mb3JlaWduLWtleXM+PHJlZi10eXBlIG5hbWU9IkpvdXJuYWwgQXJ0aWNsZSI+MTc8
L3JlZi10eXBlPjxjb250cmlidXRvcnM+PGF1dGhvcnM+PGF1dGhvcj5MdWR3aWcsIEMuPC9hdXRo
b3I+PGF1dGhvcj5HcmFoYW0sIEkuIEQuPC9hdXRob3I+PGF1dGhvcj5HaWZmb3JkLCBXLjwvYXV0
aG9yPjxhdXRob3I+TGF2b2llLCBKLjwvYXV0aG9yPjxhdXRob3I+U3RhY2V5LCBELjwvYXV0aG9y
PjwvYXV0aG9ycz48L2NvbnRyaWJ1dG9ycz48dGl0bGVzPjx0aXRsZT5QYXJ0bmVyaW5nIHdpdGgg
ZnJhaWwgb3Igc2VyaW91c2x5IGlsbCBwYXRpZW50cyBpbiByZXNlYXJjaDogYSBzeXN0ZW1hdGlj
IHJldmlldzwvdGl0bGU+PHNlY29uZGFyeS10aXRsZT5SZXNlYXJjaCBJbnZvbHZlbWVudCBhbmQg
RW5nYWdlbWVudDwvc2Vjb25kYXJ5LXRpdGxlPjwvdGl0bGVzPjxwZXJpb2RpY2FsPjxmdWxsLXRp
dGxlPlJlc2VhcmNoIEludm9sdmVtZW50IGFuZCBFbmdhZ2VtZW50PC9mdWxsLXRpdGxlPjxhYmJy
LTE+UmVzIEludm9sdiBFbmdhZ2VtPC9hYmJyLTE+PC9wZXJpb2RpY2FsPjxwYWdlcz4xLTIyPC9w
YWdlcz48dm9sdW1lPjY8L3ZvbHVtZT48bnVtYmVyPjE8L251bWJlcj48cmVwcmludC1lZGl0aW9u
PmluIGZpbGU8L3JlcHJpbnQtZWRpdGlvbj48ZGF0ZXM+PHllYXI+MjAyMDwveWVhcj48L2RhdGVz
Pjxpc2JuPjIwNTYtNzUyOTwvaXNibj48dXJscz48cmVsYXRlZC11cmxzPjx1cmw+aHR0cHM6Ly9s
aW5rLnNwcmluZ2VyLmNvbS9hcnRpY2xlLzEwLjExODYvczQwOTAwLTAyMC0wMDIyNS0yPC91cmw+
PC9yZWxhdGVkLXVybHM+PC91cmxzPjwvcmVjb3JkPjwvQ2l0ZT48Q2l0ZT48UmVjTnVtPjE5OTUx
MTwvUmVjTnVtPjxyZWNvcmQ+PHJlYy1udW1iZXI+MTk5NTExPC9yZWMtbnVtYmVyPjxmb3JlaWdu
LWtleXM+PGtleSBhcHA9IkVOIiBkYi1pZD0iZWRhOTllc3I5YXJwNTJlMjB2MnBmdHo0cnA1czl4
MGV2ZWY1IiB0aW1lc3RhbXA9IjE3MDEyNTY5OTkiPjE5OTUxMTwva2V5PjxrZXkgYXBwPSJFTldl
YiIgZGItaWQ9IiI+MDwva2V5PjwvZm9yZWlnbi1rZXlzPjxyZWYtdHlwZSBuYW1lPSJKb3VybmFs
IEFydGljbGUiPjE3PC9yZWYtdHlwZT48Y29udHJpYnV0b3JzPjxhdXRob3JzPjxhdXRob3I+UGFv
bHVjY2ksIEFsZXNzYW5kcmE8L2F1dGhvcj48YXV0aG9yPk5pZWxzc2VuLCBJbmdyaWQ8L2F1dGhv
cj48YXV0aG9yPlRhbmcsIEthcmVuIEw8L2F1dGhvcj48YXV0aG9yPlNpbm5hcmFqYWgsIEF5bmhh
cmFuPC9hdXRob3I+PGF1dGhvcj5TaW1vbiwgSmVzc2ljYSBFPC9hdXRob3I+PGF1dGhvcj5TYW50
YW5hLCBNYXJpYSBKPC9hdXRob3I+PC9hdXRob3JzPjwvY29udHJpYnV0b3JzPjx0aXRsZXM+PHRp
dGxlPlRoZSBpbXBhY3RzIG9mIHBhcnRuZXJpbmcgd2l0aCBjYW5jZXIgcGF0aWVudHMgaW4gcGFs
bGlhdGl2ZSBjYXJlIHJlc2VhcmNoOiBhIHN5c3RlbWF0aWMgcmV2aWV3IGFuZCBtZXRhLXN5bnRo
ZXNpczwvdGl0bGU+PHNlY29uZGFyeS10aXRsZT5QYWxsaWF0aXZlIENhcmUgYW5kIFNvY2lhbCBQ
cmFjdGljZTwvc2Vjb25kYXJ5LXRpdGxlPjwvdGl0bGVzPjxwZXJpb2RpY2FsPjxmdWxsLXRpdGxl
PlBhbGxpYXRpdmUgQ2FyZSBhbmQgU29jaWFsIFByYWN0aWNlPC9mdWxsLXRpdGxlPjwvcGVyaW9k
aWNhbD48cGFnZXM+MjYzMjM1MjQyMjExMzE1ODE8L3BhZ2VzPjx2b2x1bWU+MTY8L3ZvbHVtZT48
cmVwcmludC1lZGl0aW9uPmluIGZpbGU8L3JlcHJpbnQtZWRpdGlvbj48ZGF0ZXM+PHllYXI+MjAy
MjwveWVhcj48L2RhdGVzPjxpc2JuPjI2MzItMzUyNDwvaXNibj48dXJscz48cmVsYXRlZC11cmxz
Pjx1cmw+aHR0cHM6Ly9qb3VybmFscy5zYWdlcHViLmNvbS9kb2kvYWJzLzEwLjExNzcvMjYzMjM1
MjQyMjExMzE1ODE8L3VybD48L3JlbGF0ZWQtdXJscz48L3VybHM+PGVsZWN0cm9uaWMtcmVzb3Vy
Y2UtbnVtPjEwLjExNzcvMjYzMjM1MjQyMjExMzE1ODE8L2VsZWN0cm9uaWMtcmVzb3VyY2UtbnVt
PjwvcmVjb3JkPjwvQ2l0ZT48Q2l0ZT48UmVjTnVtPjI1NzU4PC9SZWNOdW0+PHJlY29yZD48cmVj
LW51bWJlcj4yNTc1ODwvcmVjLW51bWJlcj48Zm9yZWlnbi1rZXlzPjxrZXkgYXBwPSJFTiIgZGIt
aWQ9ImVkYTk5ZXNyOWFycDUyZTIwdjJwZnR6NHJwNXM5eDBldmVmNSIgdGltZXN0YW1wPSIxNTcw
Mjc1NjcwIj4yNTc1ODwva2V5PjxrZXkgYXBwPSJFTldlYiIgZGItaWQ9IiI+MDwva2V5PjwvZm9y
ZWlnbi1rZXlzPjxyZWYtdHlwZSBuYW1lPSJKb3VybmFsIEFydGljbGUiPjE3PC9yZWYtdHlwZT48
Y29udHJpYnV0b3JzPjxhdXRob3JzPjxhdXRob3I+U2Nob2x6LCBCcmV0dDwvYXV0aG9yPjxhdXRo
b3I+QmV2YW4sIEFsYW48L2F1dGhvcj48YXV0aG9yPkdlb3Jnb3Vzb3BvdWxvdSwgRWthdmk8L2F1
dGhvcj48YXV0aG9yPkNvbGxpZXIsIEFpbGVlbjwvYXV0aG9yPjxhdXRob3I+TWl0Y2hlbGwsIElt
b2dlbjwvYXV0aG9yPjwvYXV0aG9ycz48L2NvbnRyaWJ1dG9ycz48dGl0bGVzPjx0aXRsZT5Db25z
dW1lciBhbmQgY2FyZXIgbGVhZGVyc2hpcCBpbiBwYWxsaWF0aXZlIGNhcmUgYWNhZGVtaWEgYW5k
IHByYWN0aWNlOiBBIHN5c3RlbWF0aWMgcmV2aWV3IHdpdGggbmFycmF0aXZlIHN5bnRoZXNpczwv
dGl0bGU+PHNlY29uZGFyeS10aXRsZT5QYWxsaWF0aXZlIE1lZGljaW5lPC9zZWNvbmRhcnktdGl0
bGU+PC90aXRsZXM+PHBlcmlvZGljYWw+PGZ1bGwtdGl0bGU+UGFsbGlhdGl2ZSBNZWRpY2luZTwv
ZnVsbC10aXRsZT48YWJici0xPlBhbGxpYXQgTWVkPC9hYmJyLTE+PC9wZXJpb2RpY2FsPjxwYWdl
cz45NTktOTY4PC9wYWdlcz48dm9sdW1lPjMzPC92b2x1bWU+PG51bWJlcj44PC9udW1iZXI+PHJl
cHJpbnQtZWRpdGlvbj5pbiBmaWxlPC9yZXByaW50LWVkaXRpb24+PGRhdGVzPjx5ZWFyPjIwMTk8
L3llYXI+PC9kYXRlcz48aXNibj4wMjY5LTIxNjM8L2lzYm4+PHVybHM+PHJlbGF0ZWQtdXJscz48
dXJsPmh0dHBzOi8vam91cm5hbHMtc2FnZXB1Yi1jb20uc2hlZmZpZWxkLmlkbS5vY2xjLm9yZy9k
b2kvZnVsbC8xMC4xMTc3LzAyNjkyMTYzMTk4NTQwMTI8L3VybD48L3JlbGF0ZWQtdXJscz48L3Vy
bHM+PC9yZWNvcmQ+PC9DaXRlPjxDaXRlPjxSZWNOdW0+MTk5NDk5PC9SZWNOdW0+PHJlY29yZD48
cmVjLW51bWJlcj4xOTk0OTk8L3JlYy1udW1iZXI+PGZvcmVpZ24ta2V5cz48a2V5IGFwcD0iRU4i
IGRiLWlkPSJlZGE5OWVzcjlhcnA1MmUyMHYycGZ0ejRycDVzOXgwZXZlZjUiIHRpbWVzdGFtcD0i
MTY5OTg4MjY5MyI+MTk5NDk5PC9rZXk+PGtleSBhcHA9IkVOV2ViIiBkYi1pZD0iIj4wPC9rZXk+
PC9mb3JlaWduLWtleXM+PHJlZi10eXBlIG5hbWU9IkpvdXJuYWwgQXJ0aWNsZSI+MTc8L3JlZi10
eXBlPjxjb250cmlidXRvcnM+PGF1dGhvcnM+PGF1dGhvcj5Dcm9va3MsIEEuPC9hdXRob3I+PGF1
dGhvcj5GbGVtbWluZyxLLjwvYXV0aG9yPjxhdXRob3I+U2h1bG1hbiwgQy48L2F1dGhvcj48YXV0
aG9yPkh1ZHNvbiwgQi48L2F1dGhvcj48L2F1dGhvcnM+PC9jb250cmlidXRvcnM+PHRpdGxlcz48
dGl0bGU+T3Bwb3J0dW5pdGllcyBhbmQgY2hhbGxlbmdlcyBpbiBpbnZvbHZpbmcgcGVvcGxlIHdp
dGggbGl2ZWQgZXhwZXJpZW5jZSBvZiBpbmNsdXNpb24gaGVhbHRoIGFzIGNvLXJlc2VhcmNoZXJz
IGluIHBhbGxpYXRpdmUgYW5kIGVuZCBvZiBsaWZlIHJlc2VhcmNoOiBhIHJhcGlkIHJldmlldyBh
bmQgdGhlbWF0aWMgc3ludGhlc2lzPC90aXRsZT48c2Vjb25kYXJ5LXRpdGxlPlJlc2VhcmNoIElu
dm9sdmVtZW50IGFuZCBFbmdhZ2VtZW50PC9zZWNvbmRhcnktdGl0bGU+PC90aXRsZXM+PHBlcmlv
ZGljYWw+PGZ1bGwtdGl0bGU+UmVzZWFyY2ggSW52b2x2ZW1lbnQgYW5kIEVuZ2FnZW1lbnQ8L2Z1
bGwtdGl0bGU+PGFiYnItMT5SZXMgSW52b2x2IEVuZ2FnZW08L2FiYnItMT48L3BlcmlvZGljYWw+
PHZvbHVtZT45PC92b2x1bWU+PG51bWJlcj4yNTwvbnVtYmVyPjxyZXByaW50LWVkaXRpb24+aW4g
ZmlsZTwvcmVwcmludC1lZGl0aW9uPjxkYXRlcz48eWVhcj4yMDIzPC95ZWFyPjwvZGF0ZXM+PHVy
bHM+PHJlbGF0ZWQtdXJscz48dXJsPmh0dHBzOi8vcmVzZWFyY2hpbnZvbHZlbWVudC5iaW9tZWRj
ZW50cmFsLmNvbS9hcnRpY2xlcy8xMC4xMTg2L3M0MDkwMC0wMjMtMDA0MzYtMzwvdXJsPjwvcmVs
YXRlZC11cmxzPjwvdXJscz48L3JlY29yZD48L0Np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yNTg4MDwvUmVjTnVtPjxEaXNwbGF5VGV4dD4oU2Nob2x6
IGV0IGFsLiAyMDE5OyBMdWR3aWcgZXQgYWwuIDIwMjA7IFBhb2x1Y2NpIGV0IGFsLiAyMDIyOyBD
cm9va3MgZXQgYWwuIDIwMjMpPC9EaXNwbGF5VGV4dD48cmVjb3JkPjxyZWMtbnVtYmVyPjI1ODgw
PC9yZWMtbnVtYmVyPjxmb3JlaWduLWtleXM+PGtleSBhcHA9IkVOIiBkYi1pZD0iZWRhOTllc3I5
YXJwNTJlMjB2MnBmdHo0cnA1czl4MGV2ZWY1IiB0aW1lc3RhbXA9IjE2MDg5ODMzODciPjI1ODgw
PC9rZXk+PC9mb3JlaWduLWtleXM+PHJlZi10eXBlIG5hbWU9IkpvdXJuYWwgQXJ0aWNsZSI+MTc8
L3JlZi10eXBlPjxjb250cmlidXRvcnM+PGF1dGhvcnM+PGF1dGhvcj5MdWR3aWcsIEMuPC9hdXRo
b3I+PGF1dGhvcj5HcmFoYW0sIEkuIEQuPC9hdXRob3I+PGF1dGhvcj5HaWZmb3JkLCBXLjwvYXV0
aG9yPjxhdXRob3I+TGF2b2llLCBKLjwvYXV0aG9yPjxhdXRob3I+U3RhY2V5LCBELjwvYXV0aG9y
PjwvYXV0aG9ycz48L2NvbnRyaWJ1dG9ycz48dGl0bGVzPjx0aXRsZT5QYXJ0bmVyaW5nIHdpdGgg
ZnJhaWwgb3Igc2VyaW91c2x5IGlsbCBwYXRpZW50cyBpbiByZXNlYXJjaDogYSBzeXN0ZW1hdGlj
IHJldmlldzwvdGl0bGU+PHNlY29uZGFyeS10aXRsZT5SZXNlYXJjaCBJbnZvbHZlbWVudCBhbmQg
RW5nYWdlbWVudDwvc2Vjb25kYXJ5LXRpdGxlPjwvdGl0bGVzPjxwZXJpb2RpY2FsPjxmdWxsLXRp
dGxlPlJlc2VhcmNoIEludm9sdmVtZW50IGFuZCBFbmdhZ2VtZW50PC9mdWxsLXRpdGxlPjxhYmJy
LTE+UmVzIEludm9sdiBFbmdhZ2VtPC9hYmJyLTE+PC9wZXJpb2RpY2FsPjxwYWdlcz4xLTIyPC9w
YWdlcz48dm9sdW1lPjY8L3ZvbHVtZT48bnVtYmVyPjE8L251bWJlcj48cmVwcmludC1lZGl0aW9u
PmluIGZpbGU8L3JlcHJpbnQtZWRpdGlvbj48ZGF0ZXM+PHllYXI+MjAyMDwveWVhcj48L2RhdGVz
Pjxpc2JuPjIwNTYtNzUyOTwvaXNibj48dXJscz48cmVsYXRlZC11cmxzPjx1cmw+aHR0cHM6Ly9s
aW5rLnNwcmluZ2VyLmNvbS9hcnRpY2xlLzEwLjExODYvczQwOTAwLTAyMC0wMDIyNS0yPC91cmw+
PC9yZWxhdGVkLXVybHM+PC91cmxzPjwvcmVjb3JkPjwvQ2l0ZT48Q2l0ZT48UmVjTnVtPjE5OTUx
MTwvUmVjTnVtPjxyZWNvcmQ+PHJlYy1udW1iZXI+MTk5NTExPC9yZWMtbnVtYmVyPjxmb3JlaWdu
LWtleXM+PGtleSBhcHA9IkVOIiBkYi1pZD0iZWRhOTllc3I5YXJwNTJlMjB2MnBmdHo0cnA1czl4
MGV2ZWY1IiB0aW1lc3RhbXA9IjE3MDEyNTY5OTkiPjE5OTUxMTwva2V5PjxrZXkgYXBwPSJFTldl
YiIgZGItaWQ9IiI+MDwva2V5PjwvZm9yZWlnbi1rZXlzPjxyZWYtdHlwZSBuYW1lPSJKb3VybmFs
IEFydGljbGUiPjE3PC9yZWYtdHlwZT48Y29udHJpYnV0b3JzPjxhdXRob3JzPjxhdXRob3I+UGFv
bHVjY2ksIEFsZXNzYW5kcmE8L2F1dGhvcj48YXV0aG9yPk5pZWxzc2VuLCBJbmdyaWQ8L2F1dGhv
cj48YXV0aG9yPlRhbmcsIEthcmVuIEw8L2F1dGhvcj48YXV0aG9yPlNpbm5hcmFqYWgsIEF5bmhh
cmFuPC9hdXRob3I+PGF1dGhvcj5TaW1vbiwgSmVzc2ljYSBFPC9hdXRob3I+PGF1dGhvcj5TYW50
YW5hLCBNYXJpYSBKPC9hdXRob3I+PC9hdXRob3JzPjwvY29udHJpYnV0b3JzPjx0aXRsZXM+PHRp
dGxlPlRoZSBpbXBhY3RzIG9mIHBhcnRuZXJpbmcgd2l0aCBjYW5jZXIgcGF0aWVudHMgaW4gcGFs
bGlhdGl2ZSBjYXJlIHJlc2VhcmNoOiBhIHN5c3RlbWF0aWMgcmV2aWV3IGFuZCBtZXRhLXN5bnRo
ZXNpczwvdGl0bGU+PHNlY29uZGFyeS10aXRsZT5QYWxsaWF0aXZlIENhcmUgYW5kIFNvY2lhbCBQ
cmFjdGljZTwvc2Vjb25kYXJ5LXRpdGxlPjwvdGl0bGVzPjxwZXJpb2RpY2FsPjxmdWxsLXRpdGxl
PlBhbGxpYXRpdmUgQ2FyZSBhbmQgU29jaWFsIFByYWN0aWNlPC9mdWxsLXRpdGxlPjwvcGVyaW9k
aWNhbD48cGFnZXM+MjYzMjM1MjQyMjExMzE1ODE8L3BhZ2VzPjx2b2x1bWU+MTY8L3ZvbHVtZT48
cmVwcmludC1lZGl0aW9uPmluIGZpbGU8L3JlcHJpbnQtZWRpdGlvbj48ZGF0ZXM+PHllYXI+MjAy
MjwveWVhcj48L2RhdGVzPjxpc2JuPjI2MzItMzUyNDwvaXNibj48dXJscz48cmVsYXRlZC11cmxz
Pjx1cmw+aHR0cHM6Ly9qb3VybmFscy5zYWdlcHViLmNvbS9kb2kvYWJzLzEwLjExNzcvMjYzMjM1
MjQyMjExMzE1ODE8L3VybD48L3JlbGF0ZWQtdXJscz48L3VybHM+PGVsZWN0cm9uaWMtcmVzb3Vy
Y2UtbnVtPjEwLjExNzcvMjYzMjM1MjQyMjExMzE1ODE8L2VsZWN0cm9uaWMtcmVzb3VyY2UtbnVt
PjwvcmVjb3JkPjwvQ2l0ZT48Q2l0ZT48UmVjTnVtPjI1NzU4PC9SZWNOdW0+PHJlY29yZD48cmVj
LW51bWJlcj4yNTc1ODwvcmVjLW51bWJlcj48Zm9yZWlnbi1rZXlzPjxrZXkgYXBwPSJFTiIgZGIt
aWQ9ImVkYTk5ZXNyOWFycDUyZTIwdjJwZnR6NHJwNXM5eDBldmVmNSIgdGltZXN0YW1wPSIxNTcw
Mjc1NjcwIj4yNTc1ODwva2V5PjxrZXkgYXBwPSJFTldlYiIgZGItaWQ9IiI+MDwva2V5PjwvZm9y
ZWlnbi1rZXlzPjxyZWYtdHlwZSBuYW1lPSJKb3VybmFsIEFydGljbGUiPjE3PC9yZWYtdHlwZT48
Y29udHJpYnV0b3JzPjxhdXRob3JzPjxhdXRob3I+U2Nob2x6LCBCcmV0dDwvYXV0aG9yPjxhdXRo
b3I+QmV2YW4sIEFsYW48L2F1dGhvcj48YXV0aG9yPkdlb3Jnb3Vzb3BvdWxvdSwgRWthdmk8L2F1
dGhvcj48YXV0aG9yPkNvbGxpZXIsIEFpbGVlbjwvYXV0aG9yPjxhdXRob3I+TWl0Y2hlbGwsIElt
b2dlbjwvYXV0aG9yPjwvYXV0aG9ycz48L2NvbnRyaWJ1dG9ycz48dGl0bGVzPjx0aXRsZT5Db25z
dW1lciBhbmQgY2FyZXIgbGVhZGVyc2hpcCBpbiBwYWxsaWF0aXZlIGNhcmUgYWNhZGVtaWEgYW5k
IHByYWN0aWNlOiBBIHN5c3RlbWF0aWMgcmV2aWV3IHdpdGggbmFycmF0aXZlIHN5bnRoZXNpczwv
dGl0bGU+PHNlY29uZGFyeS10aXRsZT5QYWxsaWF0aXZlIE1lZGljaW5lPC9zZWNvbmRhcnktdGl0
bGU+PC90aXRsZXM+PHBlcmlvZGljYWw+PGZ1bGwtdGl0bGU+UGFsbGlhdGl2ZSBNZWRpY2luZTwv
ZnVsbC10aXRsZT48YWJici0xPlBhbGxpYXQgTWVkPC9hYmJyLTE+PC9wZXJpb2RpY2FsPjxwYWdl
cz45NTktOTY4PC9wYWdlcz48dm9sdW1lPjMzPC92b2x1bWU+PG51bWJlcj44PC9udW1iZXI+PHJl
cHJpbnQtZWRpdGlvbj5pbiBmaWxlPC9yZXByaW50LWVkaXRpb24+PGRhdGVzPjx5ZWFyPjIwMTk8
L3llYXI+PC9kYXRlcz48aXNibj4wMjY5LTIxNjM8L2lzYm4+PHVybHM+PHJlbGF0ZWQtdXJscz48
dXJsPmh0dHBzOi8vam91cm5hbHMtc2FnZXB1Yi1jb20uc2hlZmZpZWxkLmlkbS5vY2xjLm9yZy9k
b2kvZnVsbC8xMC4xMTc3LzAyNjkyMTYzMTk4NTQwMTI8L3VybD48L3JlbGF0ZWQtdXJscz48L3Vy
bHM+PC9yZWNvcmQ+PC9DaXRlPjxDaXRlPjxSZWNOdW0+MTk5NDk5PC9SZWNOdW0+PHJlY29yZD48
cmVjLW51bWJlcj4xOTk0OTk8L3JlYy1udW1iZXI+PGZvcmVpZ24ta2V5cz48a2V5IGFwcD0iRU4i
IGRiLWlkPSJlZGE5OWVzcjlhcnA1MmUyMHYycGZ0ejRycDVzOXgwZXZlZjUiIHRpbWVzdGFtcD0i
MTY5OTg4MjY5MyI+MTk5NDk5PC9rZXk+PGtleSBhcHA9IkVOV2ViIiBkYi1pZD0iIj4wPC9rZXk+
PC9mb3JlaWduLWtleXM+PHJlZi10eXBlIG5hbWU9IkpvdXJuYWwgQXJ0aWNsZSI+MTc8L3JlZi10
eXBlPjxjb250cmlidXRvcnM+PGF1dGhvcnM+PGF1dGhvcj5Dcm9va3MsIEEuPC9hdXRob3I+PGF1
dGhvcj5GbGVtbWluZyxLLjwvYXV0aG9yPjxhdXRob3I+U2h1bG1hbiwgQy48L2F1dGhvcj48YXV0
aG9yPkh1ZHNvbiwgQi48L2F1dGhvcj48L2F1dGhvcnM+PC9jb250cmlidXRvcnM+PHRpdGxlcz48
dGl0bGU+T3Bwb3J0dW5pdGllcyBhbmQgY2hhbGxlbmdlcyBpbiBpbnZvbHZpbmcgcGVvcGxlIHdp
dGggbGl2ZWQgZXhwZXJpZW5jZSBvZiBpbmNsdXNpb24gaGVhbHRoIGFzIGNvLXJlc2VhcmNoZXJz
IGluIHBhbGxpYXRpdmUgYW5kIGVuZCBvZiBsaWZlIHJlc2VhcmNoOiBhIHJhcGlkIHJldmlldyBh
bmQgdGhlbWF0aWMgc3ludGhlc2lzPC90aXRsZT48c2Vjb25kYXJ5LXRpdGxlPlJlc2VhcmNoIElu
dm9sdmVtZW50IGFuZCBFbmdhZ2VtZW50PC9zZWNvbmRhcnktdGl0bGU+PC90aXRsZXM+PHBlcmlv
ZGljYWw+PGZ1bGwtdGl0bGU+UmVzZWFyY2ggSW52b2x2ZW1lbnQgYW5kIEVuZ2FnZW1lbnQ8L2Z1
bGwtdGl0bGU+PGFiYnItMT5SZXMgSW52b2x2IEVuZ2FnZW08L2FiYnItMT48L3BlcmlvZGljYWw+
PHZvbHVtZT45PC92b2x1bWU+PG51bWJlcj4yNTwvbnVtYmVyPjxyZXByaW50LWVkaXRpb24+aW4g
ZmlsZTwvcmVwcmludC1lZGl0aW9uPjxkYXRlcz48eWVhcj4yMDIzPC95ZWFyPjwvZGF0ZXM+PHVy
bHM+PHJlbGF0ZWQtdXJscz48dXJsPmh0dHBzOi8vcmVzZWFyY2hpbnZvbHZlbWVudC5iaW9tZWRj
ZW50cmFsLmNvbS9hcnRpY2xlcy8xMC4xMTg2L3M0MDkwMC0wMjMtMDA0MzYtMzwvdXJsPjwvcmVs
YXRlZC11cmxzPjwvdXJscz48L3JlY29yZD48L0Np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Scholz et al. 2019; Ludwig et al. 2020; Paolucci et al. 2022; Crooks et al. 2023)</w:t>
      </w:r>
      <w:r w:rsidR="00C445FA">
        <w:rPr>
          <w:rFonts w:cstheme="minorHAnsi"/>
          <w:sz w:val="24"/>
          <w:szCs w:val="24"/>
        </w:rPr>
        <w:fldChar w:fldCharType="end"/>
      </w:r>
      <w:r w:rsidRPr="002D7535">
        <w:rPr>
          <w:rFonts w:cstheme="minorHAnsi"/>
          <w:sz w:val="24"/>
          <w:szCs w:val="24"/>
        </w:rPr>
        <w:t xml:space="preserve">, however, the lack of evidence in this field is still being highlighted </w:t>
      </w:r>
      <w:r w:rsidR="00C445FA">
        <w:rPr>
          <w:rFonts w:cstheme="minorHAnsi"/>
          <w:sz w:val="24"/>
          <w:szCs w:val="24"/>
        </w:rPr>
        <w:fldChar w:fldCharType="begin">
          <w:fldData xml:space="preserve">PEVuZE5vdGU+PENpdGU+PFJlY051bT4xOTk1MTE8L1JlY051bT48RGlzcGxheVRleHQ+KFBhb2x1
Y2NpIGV0IGFsLiAyMDIyOyBDcm9va3MgZXQgYWwuIDIwMjMpPC9EaXNwbGF5VGV4dD48cmVjb3Jk
PjxyZWMtbnVtYmVyPjE5OTUxMTwvcmVjLW51bWJlcj48Zm9yZWlnbi1rZXlzPjxrZXkgYXBwPSJF
TiIgZGItaWQ9ImVkYTk5ZXNyOWFycDUyZTIwdjJwZnR6NHJwNXM5eDBldmVmNSIgdGltZXN0YW1w
PSIxNzAxMjU2OTk5Ij4xOTk1MTE8L2tleT48a2V5IGFwcD0iRU5XZWIiIGRiLWlkPSIiPjA8L2tl
eT48L2ZvcmVpZ24ta2V5cz48cmVmLXR5cGUgbmFtZT0iSm91cm5hbCBBcnRpY2xlIj4xNzwvcmVm
LXR5cGU+PGNvbnRyaWJ1dG9ycz48YXV0aG9ycz48YXV0aG9yPlBhb2x1Y2NpLCBBbGVzc2FuZHJh
PC9hdXRob3I+PGF1dGhvcj5OaWVsc3NlbiwgSW5ncmlkPC9hdXRob3I+PGF1dGhvcj5UYW5nLCBL
YXJlbiBMPC9hdXRob3I+PGF1dGhvcj5TaW5uYXJhamFoLCBBeW5oYXJhbjwvYXV0aG9yPjxhdXRo
b3I+U2ltb24sIEplc3NpY2EgRTwvYXV0aG9yPjxhdXRob3I+U2FudGFuYSwgTWFyaWEgSjwvYXV0
aG9yPjwvYXV0aG9ycz48L2NvbnRyaWJ1dG9ycz48dGl0bGVzPjx0aXRsZT5UaGUgaW1wYWN0cyBv
ZiBwYXJ0bmVyaW5nIHdpdGggY2FuY2VyIHBhdGllbnRzIGluIHBhbGxpYXRpdmUgY2FyZSByZXNl
YXJjaDogYSBzeXN0ZW1hdGljIHJldmlldyBhbmQgbWV0YS1zeW50aGVzaXM8L3RpdGxlPjxzZWNv
bmRhcnktdGl0bGU+UGFsbGlhdGl2ZSBDYXJlIGFuZCBTb2NpYWwgUHJhY3RpY2U8L3NlY29uZGFy
eS10aXRsZT48L3RpdGxlcz48cGVyaW9kaWNhbD48ZnVsbC10aXRsZT5QYWxsaWF0aXZlIENhcmUg
YW5kIFNvY2lhbCBQcmFjdGljZTwvZnVsbC10aXRsZT48L3BlcmlvZGljYWw+PHBhZ2VzPjI2MzIz
NTI0MjIxMTMxNTgxPC9wYWdlcz48dm9sdW1lPjE2PC92b2x1bWU+PHJlcHJpbnQtZWRpdGlvbj5p
biBmaWxlPC9yZXByaW50LWVkaXRpb24+PGRhdGVzPjx5ZWFyPjIwMjI8L3llYXI+PC9kYXRlcz48
aXNibj4yNjMyLTM1MjQ8L2lzYm4+PHVybHM+PHJlbGF0ZWQtdXJscz48dXJsPmh0dHBzOi8vam91
cm5hbHMuc2FnZXB1Yi5jb20vZG9pL2Ficy8xMC4xMTc3LzI2MzIzNTI0MjIxMTMxNTgxPC91cmw+
PC9yZWxhdGVkLXVybHM+PC91cmxzPjxlbGVjdHJvbmljLXJlc291cmNlLW51bT4xMC4xMTc3LzI2
MzIzNTI0MjIxMTMxNTgxPC9lbGVjdHJvbmljLXJlc291cmNlLW51bT48L3JlY29yZD48L0NpdGU+
PENpdGU+PFJlY051bT4xOTk0OTk8L1JlY051bT48cmVjb3JkPjxyZWMtbnVtYmVyPjE5OTQ5OTwv
cmVjLW51bWJlcj48Zm9yZWlnbi1rZXlzPjxrZXkgYXBwPSJFTiIgZGItaWQ9ImVkYTk5ZXNyOWFy
cDUyZTIwdjJwZnR6NHJwNXM5eDBldmVmNSIgdGltZXN0YW1wPSIxNjk5ODgyNjkzIj4xOTk0OTk8
L2tleT48a2V5IGFwcD0iRU5XZWIiIGRiLWlkPSIiPjA8L2tleT48L2ZvcmVpZ24ta2V5cz48cmVm
LXR5cGUgbmFtZT0iSm91cm5hbCBBcnRpY2xlIj4xNzwvcmVmLXR5cGU+PGNvbnRyaWJ1dG9ycz48
YXV0aG9ycz48YXV0aG9yPkNyb29rcywgQS48L2F1dGhvcj48YXV0aG9yPkZsZW1taW5nLEsuPC9h
dXRob3I+PGF1dGhvcj5TaHVsbWFuLCBDLjwvYXV0aG9yPjxhdXRob3I+SHVkc29uLCBCLjwvYXV0
aG9yPjwvYXV0aG9ycz48L2NvbnRyaWJ1dG9ycz48dGl0bGVzPjx0aXRsZT5PcHBvcnR1bml0aWVz
IGFuZCBjaGFsbGVuZ2VzIGluIGludm9sdmluZyBwZW9wbGUgd2l0aCBsaXZlZCBleHBlcmllbmNl
IG9mIGluY2x1c2lvbiBoZWFsdGggYXMgY28tcmVzZWFyY2hlcnMgaW4gcGFsbGlhdGl2ZSBhbmQg
ZW5kIG9mIGxpZmUgcmVzZWFyY2g6IGEgcmFwaWQgcmV2aWV3IGFuZCB0aGVtYXRpYyBzeW50aGVz
aXM8L3RpdGxlPjxzZWNvbmRhcnktdGl0bGU+UmVzZWFyY2ggSW52b2x2ZW1lbnQgYW5kIEVuZ2Fn
ZW1lbnQ8L3NlY29uZGFyeS10aXRsZT48L3RpdGxlcz48cGVyaW9kaWNhbD48ZnVsbC10aXRsZT5S
ZXNlYXJjaCBJbnZvbHZlbWVudCBhbmQgRW5nYWdlbWVudDwvZnVsbC10aXRsZT48YWJici0xPlJl
cyBJbnZvbHYgRW5nYWdlbTwvYWJici0xPjwvcGVyaW9kaWNhbD48dm9sdW1lPjk8L3ZvbHVtZT48
bnVtYmVyPjI1PC9udW1iZXI+PHJlcHJpbnQtZWRpdGlvbj5pbiBmaWxlPC9yZXByaW50LWVkaXRp
b24+PGRhdGVzPjx5ZWFyPjIwMjM8L3llYXI+PC9kYXRlcz48dXJscz48cmVsYXRlZC11cmxzPjx1
cmw+aHR0cHM6Ly9yZXNlYXJjaGludm9sdmVtZW50LmJpb21lZGNlbnRyYWwuY29tL2FydGljbGVz
LzEwLjExODYvczQwOTAwLTAyMy0wMDQzNi0zPC91cmw+PC9yZWxhdGVkLXVybHM+PC91cmxzPjwv
cmVjb3JkPjwvQ2l0ZT48L0VuZE5vdGU+AG==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1MTE8L1JlY051bT48RGlzcGxheVRleHQ+KFBhb2x1
Y2NpIGV0IGFsLiAyMDIyOyBDcm9va3MgZXQgYWwuIDIwMjMpPC9EaXNwbGF5VGV4dD48cmVjb3Jk
PjxyZWMtbnVtYmVyPjE5OTUxMTwvcmVjLW51bWJlcj48Zm9yZWlnbi1rZXlzPjxrZXkgYXBwPSJF
TiIgZGItaWQ9ImVkYTk5ZXNyOWFycDUyZTIwdjJwZnR6NHJwNXM5eDBldmVmNSIgdGltZXN0YW1w
PSIxNzAxMjU2OTk5Ij4xOTk1MTE8L2tleT48a2V5IGFwcD0iRU5XZWIiIGRiLWlkPSIiPjA8L2tl
eT48L2ZvcmVpZ24ta2V5cz48cmVmLXR5cGUgbmFtZT0iSm91cm5hbCBBcnRpY2xlIj4xNzwvcmVm
LXR5cGU+PGNvbnRyaWJ1dG9ycz48YXV0aG9ycz48YXV0aG9yPlBhb2x1Y2NpLCBBbGVzc2FuZHJh
PC9hdXRob3I+PGF1dGhvcj5OaWVsc3NlbiwgSW5ncmlkPC9hdXRob3I+PGF1dGhvcj5UYW5nLCBL
YXJlbiBMPC9hdXRob3I+PGF1dGhvcj5TaW5uYXJhamFoLCBBeW5oYXJhbjwvYXV0aG9yPjxhdXRo
b3I+U2ltb24sIEplc3NpY2EgRTwvYXV0aG9yPjxhdXRob3I+U2FudGFuYSwgTWFyaWEgSjwvYXV0
aG9yPjwvYXV0aG9ycz48L2NvbnRyaWJ1dG9ycz48dGl0bGVzPjx0aXRsZT5UaGUgaW1wYWN0cyBv
ZiBwYXJ0bmVyaW5nIHdpdGggY2FuY2VyIHBhdGllbnRzIGluIHBhbGxpYXRpdmUgY2FyZSByZXNl
YXJjaDogYSBzeXN0ZW1hdGljIHJldmlldyBhbmQgbWV0YS1zeW50aGVzaXM8L3RpdGxlPjxzZWNv
bmRhcnktdGl0bGU+UGFsbGlhdGl2ZSBDYXJlIGFuZCBTb2NpYWwgUHJhY3RpY2U8L3NlY29uZGFy
eS10aXRsZT48L3RpdGxlcz48cGVyaW9kaWNhbD48ZnVsbC10aXRsZT5QYWxsaWF0aXZlIENhcmUg
YW5kIFNvY2lhbCBQcmFjdGljZTwvZnVsbC10aXRsZT48L3BlcmlvZGljYWw+PHBhZ2VzPjI2MzIz
NTI0MjIxMTMxNTgxPC9wYWdlcz48dm9sdW1lPjE2PC92b2x1bWU+PHJlcHJpbnQtZWRpdGlvbj5p
biBmaWxlPC9yZXByaW50LWVkaXRpb24+PGRhdGVzPjx5ZWFyPjIwMjI8L3llYXI+PC9kYXRlcz48
aXNibj4yNjMyLTM1MjQ8L2lzYm4+PHVybHM+PHJlbGF0ZWQtdXJscz48dXJsPmh0dHBzOi8vam91
cm5hbHMuc2FnZXB1Yi5jb20vZG9pL2Ficy8xMC4xMTc3LzI2MzIzNTI0MjIxMTMxNTgxPC91cmw+
PC9yZWxhdGVkLXVybHM+PC91cmxzPjxlbGVjdHJvbmljLXJlc291cmNlLW51bT4xMC4xMTc3LzI2
MzIzNTI0MjIxMTMxNTgxPC9lbGVjdHJvbmljLXJlc291cmNlLW51bT48L3JlY29yZD48L0NpdGU+
PENpdGU+PFJlY051bT4xOTk0OTk8L1JlY051bT48cmVjb3JkPjxyZWMtbnVtYmVyPjE5OTQ5OTwv
cmVjLW51bWJlcj48Zm9yZWlnbi1rZXlzPjxrZXkgYXBwPSJFTiIgZGItaWQ9ImVkYTk5ZXNyOWFy
cDUyZTIwdjJwZnR6NHJwNXM5eDBldmVmNSIgdGltZXN0YW1wPSIxNjk5ODgyNjkzIj4xOTk0OTk8
L2tleT48a2V5IGFwcD0iRU5XZWIiIGRiLWlkPSIiPjA8L2tleT48L2ZvcmVpZ24ta2V5cz48cmVm
LXR5cGUgbmFtZT0iSm91cm5hbCBBcnRpY2xlIj4xNzwvcmVmLXR5cGU+PGNvbnRyaWJ1dG9ycz48
YXV0aG9ycz48YXV0aG9yPkNyb29rcywgQS48L2F1dGhvcj48YXV0aG9yPkZsZW1taW5nLEsuPC9h
dXRob3I+PGF1dGhvcj5TaHVsbWFuLCBDLjwvYXV0aG9yPjxhdXRob3I+SHVkc29uLCBCLjwvYXV0
aG9yPjwvYXV0aG9ycz48L2NvbnRyaWJ1dG9ycz48dGl0bGVzPjx0aXRsZT5PcHBvcnR1bml0aWVz
IGFuZCBjaGFsbGVuZ2VzIGluIGludm9sdmluZyBwZW9wbGUgd2l0aCBsaXZlZCBleHBlcmllbmNl
IG9mIGluY2x1c2lvbiBoZWFsdGggYXMgY28tcmVzZWFyY2hlcnMgaW4gcGFsbGlhdGl2ZSBhbmQg
ZW5kIG9mIGxpZmUgcmVzZWFyY2g6IGEgcmFwaWQgcmV2aWV3IGFuZCB0aGVtYXRpYyBzeW50aGVz
aXM8L3RpdGxlPjxzZWNvbmRhcnktdGl0bGU+UmVzZWFyY2ggSW52b2x2ZW1lbnQgYW5kIEVuZ2Fn
ZW1lbnQ8L3NlY29uZGFyeS10aXRsZT48L3RpdGxlcz48cGVyaW9kaWNhbD48ZnVsbC10aXRsZT5S
ZXNlYXJjaCBJbnZvbHZlbWVudCBhbmQgRW5nYWdlbWVudDwvZnVsbC10aXRsZT48YWJici0xPlJl
cyBJbnZvbHYgRW5nYWdlbTwvYWJici0xPjwvcGVyaW9kaWNhbD48dm9sdW1lPjk8L3ZvbHVtZT48
bnVtYmVyPjI1PC9udW1iZXI+PHJlcHJpbnQtZWRpdGlvbj5pbiBmaWxlPC9yZXByaW50LWVkaXRp
b24+PGRhdGVzPjx5ZWFyPjIwMjM8L3llYXI+PC9kYXRlcz48dXJscz48cmVsYXRlZC11cmxzPjx1
cmw+aHR0cHM6Ly9yZXNlYXJjaGludm9sdmVtZW50LmJpb21lZGNlbnRyYWwuY29tL2FydGljbGVz
LzEwLjExODYvczQwOTAwLTAyMy0wMDQzNi0zPC91cmw+PC9yZWxhdGVkLXVybHM+PC91cmxzPjwv
cmVjb3JkPjwvQ2l0ZT48L0VuZE5vdGU+AG==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Paolucci et al. 2022; Crooks et al. 2023)</w:t>
      </w:r>
      <w:r w:rsidR="00C445FA">
        <w:rPr>
          <w:rFonts w:cstheme="minorHAnsi"/>
          <w:sz w:val="24"/>
          <w:szCs w:val="24"/>
        </w:rPr>
        <w:fldChar w:fldCharType="end"/>
      </w:r>
      <w:r w:rsidRPr="002D7535">
        <w:rPr>
          <w:rFonts w:cstheme="minorHAnsi"/>
          <w:sz w:val="24"/>
          <w:szCs w:val="24"/>
        </w:rPr>
        <w:t>.</w:t>
      </w:r>
    </w:p>
    <w:p w14:paraId="2C30B1B6" w14:textId="77777777" w:rsidR="002D7535" w:rsidRPr="002D7535" w:rsidRDefault="002D7535" w:rsidP="002D7535">
      <w:pPr>
        <w:spacing w:after="0" w:line="240" w:lineRule="auto"/>
        <w:rPr>
          <w:rFonts w:cstheme="minorHAnsi"/>
          <w:b/>
          <w:bCs/>
          <w:sz w:val="24"/>
          <w:szCs w:val="24"/>
        </w:rPr>
      </w:pPr>
    </w:p>
    <w:p w14:paraId="631E5CC5" w14:textId="78E4A1ED" w:rsidR="002D7535" w:rsidRPr="002D7535" w:rsidRDefault="00D03049" w:rsidP="002D7535">
      <w:pPr>
        <w:spacing w:after="0" w:line="240" w:lineRule="auto"/>
        <w:rPr>
          <w:rFonts w:cstheme="minorHAnsi"/>
          <w:b/>
          <w:bCs/>
          <w:sz w:val="24"/>
          <w:szCs w:val="24"/>
        </w:rPr>
      </w:pPr>
      <w:bookmarkStart w:id="418" w:name="Key822"/>
      <w:bookmarkEnd w:id="418"/>
      <w:r>
        <w:rPr>
          <w:rFonts w:cstheme="minorHAnsi"/>
          <w:b/>
          <w:bCs/>
          <w:sz w:val="24"/>
          <w:szCs w:val="24"/>
        </w:rPr>
        <w:t xml:space="preserve">8.2.2 </w:t>
      </w:r>
      <w:r w:rsidR="002D7535" w:rsidRPr="002D7535">
        <w:rPr>
          <w:rFonts w:cstheme="minorHAnsi"/>
          <w:b/>
          <w:bCs/>
          <w:sz w:val="24"/>
          <w:szCs w:val="24"/>
        </w:rPr>
        <w:t>Key findings of stage 2: Case Study Approach</w:t>
      </w:r>
    </w:p>
    <w:p w14:paraId="1ED9E09D" w14:textId="77777777" w:rsidR="002D7535" w:rsidRPr="002D7535" w:rsidRDefault="002D7535" w:rsidP="002D7535">
      <w:pPr>
        <w:spacing w:after="0" w:line="240" w:lineRule="auto"/>
        <w:rPr>
          <w:rFonts w:cstheme="minorHAnsi"/>
          <w:sz w:val="24"/>
          <w:szCs w:val="24"/>
        </w:rPr>
      </w:pPr>
    </w:p>
    <w:p w14:paraId="278AA1DB" w14:textId="237D6880" w:rsidR="002D7535" w:rsidRPr="002D7535" w:rsidRDefault="002D7535" w:rsidP="002D7535">
      <w:pPr>
        <w:spacing w:after="0" w:line="240" w:lineRule="auto"/>
        <w:rPr>
          <w:rFonts w:cstheme="minorHAnsi"/>
          <w:sz w:val="24"/>
          <w:szCs w:val="24"/>
        </w:rPr>
      </w:pPr>
      <w:r w:rsidRPr="002D7535">
        <w:rPr>
          <w:rFonts w:cstheme="minorHAnsi"/>
          <w:sz w:val="24"/>
          <w:szCs w:val="24"/>
        </w:rPr>
        <w:t>The CSA explored the involvement that took place within the two case study sites and was presented in three main themes (</w:t>
      </w:r>
      <w:hyperlink w:anchor="Figure7" w:history="1">
        <w:r w:rsidRPr="00D67A12">
          <w:rPr>
            <w:rStyle w:val="Hyperlink"/>
            <w:rFonts w:cstheme="minorHAnsi"/>
            <w:b/>
            <w:bCs/>
            <w:sz w:val="24"/>
            <w:szCs w:val="24"/>
          </w:rPr>
          <w:t>Figure</w:t>
        </w:r>
        <w:r w:rsidRPr="00D67A12">
          <w:rPr>
            <w:rStyle w:val="Hyperlink"/>
            <w:rFonts w:cstheme="minorHAnsi"/>
            <w:sz w:val="24"/>
            <w:szCs w:val="24"/>
          </w:rPr>
          <w:t xml:space="preserve"> </w:t>
        </w:r>
        <w:r w:rsidRPr="00D67A12">
          <w:rPr>
            <w:rStyle w:val="Hyperlink"/>
            <w:rFonts w:cstheme="minorHAnsi"/>
            <w:b/>
            <w:bCs/>
            <w:sz w:val="24"/>
            <w:szCs w:val="24"/>
          </w:rPr>
          <w:t>7.</w:t>
        </w:r>
        <w:r w:rsidRPr="00D67A12">
          <w:rPr>
            <w:rStyle w:val="Hyperlink"/>
            <w:rFonts w:cstheme="minorHAnsi"/>
            <w:sz w:val="24"/>
            <w:szCs w:val="24"/>
          </w:rPr>
          <w:t xml:space="preserve"> </w:t>
        </w:r>
        <w:r w:rsidRPr="00D67A12">
          <w:rPr>
            <w:rStyle w:val="Hyperlink"/>
            <w:b/>
            <w:bCs/>
            <w:sz w:val="24"/>
            <w:szCs w:val="24"/>
          </w:rPr>
          <w:t>Mind map of final themes and subthemes</w:t>
        </w:r>
      </w:hyperlink>
      <w:r w:rsidRPr="002D7535">
        <w:rPr>
          <w:rFonts w:cstheme="minorHAnsi"/>
          <w:sz w:val="24"/>
          <w:szCs w:val="24"/>
        </w:rPr>
        <w:t>):</w:t>
      </w:r>
    </w:p>
    <w:p w14:paraId="0C701897" w14:textId="77777777" w:rsidR="002D7535" w:rsidRPr="002D7535" w:rsidRDefault="002D7535" w:rsidP="002D7535">
      <w:pPr>
        <w:spacing w:after="0" w:line="240" w:lineRule="auto"/>
        <w:rPr>
          <w:rFonts w:cstheme="minorHAnsi"/>
          <w:sz w:val="24"/>
          <w:szCs w:val="24"/>
        </w:rPr>
      </w:pPr>
    </w:p>
    <w:p w14:paraId="436C1E04" w14:textId="77777777" w:rsidR="002D7535" w:rsidRPr="002D7535" w:rsidRDefault="002D7535" w:rsidP="002D7535">
      <w:pPr>
        <w:numPr>
          <w:ilvl w:val="0"/>
          <w:numId w:val="27"/>
        </w:numPr>
        <w:spacing w:after="0" w:line="240" w:lineRule="auto"/>
        <w:contextualSpacing/>
        <w:rPr>
          <w:rFonts w:cstheme="minorHAnsi"/>
          <w:color w:val="000000" w:themeColor="text1"/>
          <w:sz w:val="24"/>
          <w:szCs w:val="24"/>
        </w:rPr>
      </w:pPr>
      <w:r w:rsidRPr="002D7535">
        <w:rPr>
          <w:rFonts w:cstheme="minorHAnsi"/>
          <w:color w:val="000000" w:themeColor="text1"/>
          <w:sz w:val="24"/>
          <w:szCs w:val="24"/>
        </w:rPr>
        <w:t xml:space="preserve">what involvement did the case study sites do? </w:t>
      </w:r>
    </w:p>
    <w:p w14:paraId="25C84C08" w14:textId="77777777" w:rsidR="002D7535" w:rsidRPr="002D7535" w:rsidRDefault="002D7535" w:rsidP="002D7535">
      <w:pPr>
        <w:numPr>
          <w:ilvl w:val="0"/>
          <w:numId w:val="27"/>
        </w:numPr>
        <w:spacing w:after="0" w:line="240" w:lineRule="auto"/>
        <w:contextualSpacing/>
        <w:rPr>
          <w:rFonts w:cstheme="minorHAnsi"/>
          <w:color w:val="000000" w:themeColor="text1"/>
          <w:sz w:val="24"/>
          <w:szCs w:val="24"/>
        </w:rPr>
      </w:pPr>
      <w:r w:rsidRPr="002D7535">
        <w:rPr>
          <w:rFonts w:cstheme="minorHAnsi"/>
          <w:color w:val="000000" w:themeColor="text1"/>
          <w:sz w:val="24"/>
          <w:szCs w:val="24"/>
        </w:rPr>
        <w:t>what enabled the case study sites to undertake effective involvement?</w:t>
      </w:r>
    </w:p>
    <w:p w14:paraId="10199AD0" w14:textId="77777777" w:rsidR="002D7535" w:rsidRPr="002D7535" w:rsidRDefault="002D7535" w:rsidP="002D7535">
      <w:pPr>
        <w:numPr>
          <w:ilvl w:val="0"/>
          <w:numId w:val="27"/>
        </w:numPr>
        <w:spacing w:after="0" w:line="240" w:lineRule="auto"/>
        <w:contextualSpacing/>
        <w:rPr>
          <w:color w:val="000000" w:themeColor="text1"/>
          <w:sz w:val="24"/>
          <w:szCs w:val="24"/>
        </w:rPr>
      </w:pPr>
      <w:r w:rsidRPr="002D7535">
        <w:rPr>
          <w:rFonts w:cstheme="minorHAnsi"/>
          <w:color w:val="000000" w:themeColor="text1"/>
          <w:sz w:val="24"/>
          <w:szCs w:val="24"/>
        </w:rPr>
        <w:t>what are the significant overarching themes for the case study sites?</w:t>
      </w:r>
    </w:p>
    <w:p w14:paraId="4154D11D" w14:textId="77777777" w:rsidR="002D7535" w:rsidRPr="002D7535" w:rsidRDefault="002D7535" w:rsidP="002D7535">
      <w:pPr>
        <w:spacing w:after="0" w:line="240" w:lineRule="auto"/>
        <w:rPr>
          <w:rFonts w:cstheme="minorHAnsi"/>
          <w:sz w:val="24"/>
          <w:szCs w:val="24"/>
        </w:rPr>
      </w:pPr>
    </w:p>
    <w:p w14:paraId="6DE71E2C"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lastRenderedPageBreak/>
        <w:t>The first theme described the involvement that both case study sites carried out at both an individual research study and organisational level, including the different approaches used. It also explored the associated tasks of the management of public members such as recruitment and training, and the impact and evaluation of involvement. The second theme presented the development of involvement within the sites and reported on those factors that enabled the sites to undertake effective involvement. This theme included the following sub-themes:</w:t>
      </w:r>
    </w:p>
    <w:p w14:paraId="567D799D" w14:textId="77777777" w:rsidR="002D7535" w:rsidRPr="002D7535" w:rsidRDefault="002D7535" w:rsidP="002D7535">
      <w:pPr>
        <w:spacing w:after="0" w:line="240" w:lineRule="auto"/>
        <w:rPr>
          <w:rFonts w:cstheme="minorHAnsi"/>
          <w:sz w:val="24"/>
          <w:szCs w:val="24"/>
        </w:rPr>
      </w:pPr>
    </w:p>
    <w:p w14:paraId="26AF7126" w14:textId="77777777" w:rsidR="002D7535" w:rsidRPr="002D7535" w:rsidRDefault="002D7535" w:rsidP="002D7535">
      <w:pPr>
        <w:numPr>
          <w:ilvl w:val="0"/>
          <w:numId w:val="83"/>
        </w:numPr>
        <w:spacing w:after="0" w:line="240" w:lineRule="auto"/>
        <w:contextualSpacing/>
        <w:rPr>
          <w:rFonts w:cstheme="minorHAnsi"/>
          <w:sz w:val="24"/>
          <w:szCs w:val="24"/>
        </w:rPr>
      </w:pPr>
      <w:r w:rsidRPr="002D7535">
        <w:rPr>
          <w:rFonts w:cstheme="minorHAnsi"/>
          <w:sz w:val="24"/>
          <w:szCs w:val="24"/>
        </w:rPr>
        <w:t>the development of involvement</w:t>
      </w:r>
    </w:p>
    <w:p w14:paraId="339494F9" w14:textId="77777777" w:rsidR="002D7535" w:rsidRPr="002D7535" w:rsidRDefault="002D7535" w:rsidP="002D7535">
      <w:pPr>
        <w:numPr>
          <w:ilvl w:val="0"/>
          <w:numId w:val="83"/>
        </w:numPr>
        <w:spacing w:after="0" w:line="240" w:lineRule="auto"/>
        <w:contextualSpacing/>
        <w:rPr>
          <w:rFonts w:cstheme="minorHAnsi"/>
          <w:sz w:val="24"/>
          <w:szCs w:val="24"/>
        </w:rPr>
      </w:pPr>
      <w:r w:rsidRPr="002D7535">
        <w:rPr>
          <w:rFonts w:cstheme="minorHAnsi"/>
          <w:sz w:val="24"/>
          <w:szCs w:val="24"/>
        </w:rPr>
        <w:t>external influences on involvement</w:t>
      </w:r>
    </w:p>
    <w:p w14:paraId="6623E9F3" w14:textId="77777777" w:rsidR="002D7535" w:rsidRPr="002D7535" w:rsidRDefault="002D7535" w:rsidP="002D7535">
      <w:pPr>
        <w:numPr>
          <w:ilvl w:val="0"/>
          <w:numId w:val="83"/>
        </w:numPr>
        <w:spacing w:after="0" w:line="240" w:lineRule="auto"/>
        <w:contextualSpacing/>
        <w:rPr>
          <w:rFonts w:cstheme="minorHAnsi"/>
          <w:sz w:val="24"/>
          <w:szCs w:val="24"/>
        </w:rPr>
      </w:pPr>
      <w:r w:rsidRPr="002D7535">
        <w:rPr>
          <w:rFonts w:cstheme="minorHAnsi"/>
          <w:sz w:val="24"/>
          <w:szCs w:val="24"/>
        </w:rPr>
        <w:t>experience of involvement elsewhere</w:t>
      </w:r>
    </w:p>
    <w:p w14:paraId="0AD2F2C9" w14:textId="77777777" w:rsidR="002D7535" w:rsidRPr="002D7535" w:rsidRDefault="002D7535" w:rsidP="002D7535">
      <w:pPr>
        <w:numPr>
          <w:ilvl w:val="0"/>
          <w:numId w:val="83"/>
        </w:numPr>
        <w:spacing w:after="0" w:line="240" w:lineRule="auto"/>
        <w:contextualSpacing/>
        <w:rPr>
          <w:rFonts w:cstheme="minorHAnsi"/>
          <w:sz w:val="24"/>
          <w:szCs w:val="24"/>
        </w:rPr>
      </w:pPr>
      <w:r w:rsidRPr="002D7535">
        <w:rPr>
          <w:rFonts w:cstheme="minorHAnsi"/>
          <w:sz w:val="24"/>
          <w:szCs w:val="24"/>
        </w:rPr>
        <w:t>resources and infrastructure</w:t>
      </w:r>
    </w:p>
    <w:p w14:paraId="59B8C4E3" w14:textId="77777777" w:rsidR="002D7535" w:rsidRPr="002D7535" w:rsidRDefault="002D7535" w:rsidP="002D7535">
      <w:pPr>
        <w:numPr>
          <w:ilvl w:val="0"/>
          <w:numId w:val="83"/>
        </w:numPr>
        <w:spacing w:after="0" w:line="240" w:lineRule="auto"/>
        <w:contextualSpacing/>
        <w:rPr>
          <w:rFonts w:cstheme="minorHAnsi"/>
          <w:sz w:val="24"/>
          <w:szCs w:val="24"/>
        </w:rPr>
      </w:pPr>
      <w:r w:rsidRPr="002D7535">
        <w:rPr>
          <w:rFonts w:cstheme="minorHAnsi"/>
          <w:sz w:val="24"/>
          <w:szCs w:val="24"/>
        </w:rPr>
        <w:t>academia and culture</w:t>
      </w:r>
    </w:p>
    <w:p w14:paraId="20661754" w14:textId="77777777" w:rsidR="002D7535" w:rsidRPr="002D7535" w:rsidRDefault="002D7535" w:rsidP="002D7535">
      <w:pPr>
        <w:numPr>
          <w:ilvl w:val="0"/>
          <w:numId w:val="83"/>
        </w:numPr>
        <w:spacing w:after="0" w:line="240" w:lineRule="auto"/>
        <w:contextualSpacing/>
        <w:rPr>
          <w:rFonts w:cstheme="minorHAnsi"/>
          <w:sz w:val="24"/>
          <w:szCs w:val="24"/>
        </w:rPr>
      </w:pPr>
      <w:r w:rsidRPr="002D7535">
        <w:rPr>
          <w:rFonts w:cstheme="minorHAnsi"/>
          <w:sz w:val="24"/>
          <w:szCs w:val="24"/>
        </w:rPr>
        <w:t>relationships and communication.</w:t>
      </w:r>
    </w:p>
    <w:p w14:paraId="0799A359" w14:textId="77777777" w:rsidR="002D7535" w:rsidRPr="002D7535" w:rsidRDefault="002D7535" w:rsidP="002D7535">
      <w:pPr>
        <w:spacing w:after="0" w:line="240" w:lineRule="auto"/>
        <w:rPr>
          <w:rFonts w:cstheme="minorHAnsi"/>
          <w:sz w:val="24"/>
          <w:szCs w:val="24"/>
        </w:rPr>
      </w:pPr>
    </w:p>
    <w:p w14:paraId="2C1C38CB"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final theme collated significant overarching themes that underpinned the other themes, and was comprised of the following sub-themes:</w:t>
      </w:r>
    </w:p>
    <w:p w14:paraId="51BB84B5" w14:textId="77777777" w:rsidR="002D7535" w:rsidRPr="002D7535" w:rsidRDefault="002D7535" w:rsidP="002D7535">
      <w:pPr>
        <w:spacing w:after="0" w:line="240" w:lineRule="auto"/>
        <w:rPr>
          <w:rFonts w:cstheme="minorHAnsi"/>
          <w:sz w:val="24"/>
          <w:szCs w:val="24"/>
        </w:rPr>
      </w:pPr>
    </w:p>
    <w:p w14:paraId="21DF001A" w14:textId="77777777" w:rsidR="002D7535" w:rsidRPr="002D7535" w:rsidRDefault="002D7535" w:rsidP="002D7535">
      <w:pPr>
        <w:numPr>
          <w:ilvl w:val="0"/>
          <w:numId w:val="82"/>
        </w:numPr>
        <w:spacing w:after="0" w:line="240" w:lineRule="auto"/>
        <w:contextualSpacing/>
        <w:rPr>
          <w:rFonts w:cstheme="minorHAnsi"/>
          <w:sz w:val="24"/>
          <w:szCs w:val="24"/>
        </w:rPr>
      </w:pPr>
      <w:r w:rsidRPr="002D7535">
        <w:rPr>
          <w:rFonts w:cstheme="minorHAnsi"/>
          <w:sz w:val="24"/>
          <w:szCs w:val="24"/>
        </w:rPr>
        <w:t>values and principles</w:t>
      </w:r>
    </w:p>
    <w:p w14:paraId="0313B1F3" w14:textId="77777777" w:rsidR="002D7535" w:rsidRPr="002D7535" w:rsidRDefault="002D7535" w:rsidP="002D7535">
      <w:pPr>
        <w:numPr>
          <w:ilvl w:val="0"/>
          <w:numId w:val="82"/>
        </w:numPr>
        <w:spacing w:after="0" w:line="240" w:lineRule="auto"/>
        <w:contextualSpacing/>
        <w:rPr>
          <w:rFonts w:cstheme="minorHAnsi"/>
          <w:sz w:val="24"/>
          <w:szCs w:val="24"/>
        </w:rPr>
      </w:pPr>
      <w:r w:rsidRPr="002D7535">
        <w:rPr>
          <w:rFonts w:cstheme="minorHAnsi"/>
          <w:sz w:val="24"/>
          <w:szCs w:val="24"/>
        </w:rPr>
        <w:t>diversity and inclusion of public members</w:t>
      </w:r>
    </w:p>
    <w:p w14:paraId="259E7C37" w14:textId="77777777" w:rsidR="002D7535" w:rsidRPr="002D7535" w:rsidRDefault="002D7535" w:rsidP="002D7535">
      <w:pPr>
        <w:numPr>
          <w:ilvl w:val="0"/>
          <w:numId w:val="82"/>
        </w:numPr>
        <w:spacing w:after="0" w:line="240" w:lineRule="auto"/>
        <w:contextualSpacing/>
        <w:rPr>
          <w:rFonts w:cstheme="minorHAnsi"/>
          <w:sz w:val="24"/>
          <w:szCs w:val="24"/>
        </w:rPr>
      </w:pPr>
      <w:r w:rsidRPr="002D7535">
        <w:rPr>
          <w:rFonts w:cstheme="minorHAnsi"/>
          <w:sz w:val="24"/>
          <w:szCs w:val="24"/>
        </w:rPr>
        <w:t>differences in involvement, compared to involvement in other areas of health and social care research.</w:t>
      </w:r>
    </w:p>
    <w:p w14:paraId="4C1001A7" w14:textId="77777777" w:rsidR="002D7535" w:rsidRPr="002D7535" w:rsidRDefault="002D7535" w:rsidP="002D7535">
      <w:pPr>
        <w:spacing w:after="0" w:line="240" w:lineRule="auto"/>
        <w:rPr>
          <w:rFonts w:cstheme="minorHAnsi"/>
          <w:sz w:val="24"/>
          <w:szCs w:val="24"/>
        </w:rPr>
      </w:pPr>
    </w:p>
    <w:p w14:paraId="1D1C52F0" w14:textId="2E4E686E"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Much of the wider literature on involvement in health and social care research has focused on particular aspects of involvement that have also been identified in this study, such as values </w:t>
      </w:r>
      <w:r w:rsidR="00C445FA">
        <w:rPr>
          <w:rFonts w:cstheme="minorHAnsi"/>
          <w:sz w:val="24"/>
          <w:szCs w:val="24"/>
        </w:rPr>
        <w:fldChar w:fldCharType="begin"/>
      </w:r>
      <w:r w:rsidR="00C445FA">
        <w:rPr>
          <w:rFonts w:cstheme="minorHAnsi"/>
          <w:sz w:val="24"/>
          <w:szCs w:val="24"/>
        </w:rPr>
        <w:instrText xml:space="preserve"> ADDIN EN.CITE &lt;EndNote&gt;&lt;Cite&gt;&lt;RecNum&gt;15161&lt;/RecNum&gt;&lt;DisplayText&gt;(Gradinger et al. 2015)&lt;/DisplayText&gt;&lt;record&gt;&lt;rec-number&gt;15161&lt;/rec-number&gt;&lt;foreign-keys&gt;&lt;key app="EN" db-id="eda99esr9arp52e20v2pftz4rp5s9x0evef5" timestamp="1483117294"&gt;15161&lt;/key&gt;&lt;/foreign-keys&gt;&lt;ref-type name="Journal Article"&gt;17&lt;/ref-type&gt;&lt;contributors&gt;&lt;authors&gt;&lt;author&gt;Gradinger, Felix&lt;/author&gt;&lt;author&gt;Britten, Nicky&lt;/author&gt;&lt;author&gt;Wyatt, Katrina&lt;/author&gt;&lt;author&gt;Froggatt, Katherine&lt;/author&gt;&lt;author&gt;Gibson, Andy&lt;/author&gt;&lt;author&gt;Jacoby, Ann&lt;/author&gt;&lt;author&gt;Lobban, Fiona&lt;/author&gt;&lt;author&gt;Mayes, Debbie&lt;/author&gt;&lt;author&gt;Snape, Dee&lt;/author&gt;&lt;author&gt;Rawcliffe, Tim&lt;/author&gt;&lt;/authors&gt;&lt;/contributors&gt;&lt;titles&gt;&lt;title&gt;Values associated with public involvement in health and social care research: a narrative review&lt;/title&gt;&lt;secondary-title&gt;Health Expectations&lt;/secondary-title&gt;&lt;/titles&gt;&lt;periodical&gt;&lt;full-title&gt;Health Expectations&lt;/full-title&gt;&lt;abbr-1&gt;Health Expect&lt;/abbr-1&gt;&lt;/periodical&gt;&lt;pages&gt;661-675&lt;/pages&gt;&lt;volume&gt;18&lt;/volume&gt;&lt;number&gt;5&lt;/number&gt;&lt;reprint-edition&gt;in file&lt;/reprint-edition&gt;&lt;dates&gt;&lt;year&gt;2015&lt;/year&gt;&lt;/dates&gt;&lt;isbn&gt;1369-7625&lt;/isbn&gt;&lt;urls&gt;&lt;/urls&gt;&lt;remote-database-provider&gt;Author&lt;/remote-database-provider&gt;&lt;/record&gt;&lt;/Cite&gt;&lt;/EndNote&gt;</w:instrText>
      </w:r>
      <w:r w:rsidR="00C445FA">
        <w:rPr>
          <w:rFonts w:cstheme="minorHAnsi"/>
          <w:sz w:val="24"/>
          <w:szCs w:val="24"/>
        </w:rPr>
        <w:fldChar w:fldCharType="separate"/>
      </w:r>
      <w:r w:rsidR="00C445FA">
        <w:rPr>
          <w:rFonts w:cstheme="minorHAnsi"/>
          <w:noProof/>
          <w:sz w:val="24"/>
          <w:szCs w:val="24"/>
        </w:rPr>
        <w:t>(Gradinger et al. 2015)</w:t>
      </w:r>
      <w:r w:rsidR="00C445FA">
        <w:rPr>
          <w:rFonts w:cstheme="minorHAnsi"/>
          <w:sz w:val="24"/>
          <w:szCs w:val="24"/>
        </w:rPr>
        <w:fldChar w:fldCharType="end"/>
      </w:r>
      <w:r w:rsidRPr="002D7535">
        <w:rPr>
          <w:rFonts w:cstheme="minorHAnsi"/>
          <w:sz w:val="24"/>
          <w:szCs w:val="24"/>
        </w:rPr>
        <w:t>, enablers</w:t>
      </w:r>
      <w:r w:rsidR="00354C25">
        <w:rPr>
          <w:rFonts w:cstheme="minorHAnsi"/>
          <w:sz w:val="24"/>
          <w:szCs w:val="24"/>
        </w:rPr>
        <w:t xml:space="preserve"> </w:t>
      </w:r>
      <w:r w:rsidR="00C445FA">
        <w:rPr>
          <w:rFonts w:cstheme="minorHAnsi"/>
          <w:sz w:val="24"/>
          <w:szCs w:val="24"/>
        </w:rPr>
        <w:fldChar w:fldCharType="begin"/>
      </w:r>
      <w:r w:rsidR="00C445FA">
        <w:rPr>
          <w:rFonts w:cstheme="minorHAnsi"/>
          <w:sz w:val="24"/>
          <w:szCs w:val="24"/>
        </w:rPr>
        <w:instrText xml:space="preserve"> ADDIN EN.CITE &lt;EndNote&gt;&lt;Cite&gt;&lt;RecNum&gt;199469&lt;/RecNum&gt;&lt;DisplayText&gt;(Karlsson et al. 2023)&lt;/DisplayText&gt;&lt;record&gt;&lt;rec-number&gt;199469&lt;/rec-number&gt;&lt;foreign-keys&gt;&lt;key app="EN" db-id="eda99esr9arp52e20v2pftz4rp5s9x0evef5" timestamp="1692091096"&gt;199469&lt;/key&gt;&lt;/foreign-keys&gt;&lt;ref-type name="Journal Article"&gt;17&lt;/ref-type&gt;&lt;contributors&gt;&lt;authors&gt;&lt;author&gt;Karlsson, Anne Wettergren&lt;/author&gt;&lt;author&gt;Kragh-Sørensen, Anne&lt;/author&gt;&lt;author&gt;Børgesen, Kirsten&lt;/author&gt;&lt;author&gt;Behrens, Karsten Erik&lt;/author&gt;&lt;author&gt;Andersen, Torben&lt;/author&gt;&lt;author&gt;Kidholm, Maiken Langhoff&lt;/author&gt;&lt;author&gt;Rothmann, Mette Juel&lt;/author&gt;&lt;author&gt;Ketelaar, Marjolijn&lt;/author&gt;&lt;author&gt;Janssens, Astrid&lt;/author&gt;&lt;/authors&gt;&lt;/contributors&gt;&lt;titles&gt;&lt;title&gt;Roles, outcomes, and enablers within research partnerships: A rapid review of the literature on patient and public involvement and engagement in health research&lt;/title&gt;&lt;secondary-title&gt;Research Involvement and Engagement&lt;/secondary-title&gt;&lt;/titles&gt;&lt;periodical&gt;&lt;full-title&gt;Research Involvement and Engagement&lt;/full-title&gt;&lt;abbr-1&gt;Res Involv Engagem&lt;/abbr-1&gt;&lt;/periodical&gt;&lt;pages&gt;1-27&lt;/pages&gt;&lt;volume&gt;9&lt;/volume&gt;&lt;number&gt;1&lt;/number&gt;&lt;reprint-edition&gt;not in file&lt;/reprint-edition&gt;&lt;dates&gt;&lt;year&gt;2023&lt;/year&gt;&lt;/dates&gt;&lt;isbn&gt;2056-7529&lt;/isbn&gt;&lt;urls&gt;&lt;related-urls&gt;&lt;url&gt;https://researchinvolvement.biomedcentral.com/articles/10.1186/s40900-023-00448-z&lt;/url&gt;&lt;/related-urls&gt;&lt;/urls&gt;&lt;/record&gt;&lt;/Cite&gt;&lt;/EndNote&gt;</w:instrText>
      </w:r>
      <w:r w:rsidR="00C445FA">
        <w:rPr>
          <w:rFonts w:cstheme="minorHAnsi"/>
          <w:sz w:val="24"/>
          <w:szCs w:val="24"/>
        </w:rPr>
        <w:fldChar w:fldCharType="separate"/>
      </w:r>
      <w:r w:rsidR="00C445FA">
        <w:rPr>
          <w:rFonts w:cstheme="minorHAnsi"/>
          <w:noProof/>
          <w:sz w:val="24"/>
          <w:szCs w:val="24"/>
        </w:rPr>
        <w:t>(Karlsson et al. 2023)</w:t>
      </w:r>
      <w:r w:rsidR="00C445FA">
        <w:rPr>
          <w:rFonts w:cstheme="minorHAnsi"/>
          <w:sz w:val="24"/>
          <w:szCs w:val="24"/>
        </w:rPr>
        <w:fldChar w:fldCharType="end"/>
      </w:r>
      <w:r w:rsidRPr="002D7535">
        <w:rPr>
          <w:rFonts w:cstheme="minorHAnsi"/>
          <w:sz w:val="24"/>
          <w:szCs w:val="24"/>
        </w:rPr>
        <w:t xml:space="preserve">, or barriers, drivers or impacts </w:t>
      </w:r>
      <w:r w:rsidR="00C445FA">
        <w:rPr>
          <w:rFonts w:cstheme="minorHAnsi"/>
          <w:sz w:val="24"/>
          <w:szCs w:val="24"/>
        </w:rPr>
        <w:fldChar w:fldCharType="begin"/>
      </w:r>
      <w:r w:rsidR="00C445FA">
        <w:rPr>
          <w:rFonts w:cstheme="minorHAnsi"/>
          <w:sz w:val="24"/>
          <w:szCs w:val="24"/>
        </w:rPr>
        <w:instrText xml:space="preserve"> ADDIN EN.CITE &lt;EndNote&gt;&lt;Cite&gt;&lt;RecNum&gt;15073&lt;/RecNum&gt;&lt;DisplayText&gt;(Snape et al. 2014a)&lt;/DisplayText&gt;&lt;record&gt;&lt;rec-number&gt;15073&lt;/rec-number&gt;&lt;foreign-keys&gt;&lt;key app="EN" db-id="eda99esr9arp52e20v2pftz4rp5s9x0evef5" timestamp="1469544513"&gt;15073&lt;/key&gt;&lt;key app="ENWeb" db-id=""&gt;0&lt;/key&gt;&lt;/foreign-keys&gt;&lt;ref-type name="Journal Article"&gt;17&lt;/ref-type&gt;&lt;contributors&gt;&lt;authors&gt;&lt;author&gt;Snape, Dee&lt;/author&gt;&lt;author&gt;Kirkham, Jamie&lt;/author&gt;&lt;author&gt;Britten, Nicky&lt;/author&gt;&lt;author&gt;Froggatt, Katherine&lt;/author&gt;&lt;author&gt;Gradinger, Felix&lt;/author&gt;&lt;author&gt;Lobban, Fiona&lt;/author&gt;&lt;author&gt;Popay, Jennie&lt;/author&gt;&lt;author&gt;Wyatt, Katrina&lt;/author&gt;&lt;author&gt;Jacoby, Ann&lt;/author&gt;&lt;/authors&gt;&lt;/contributors&gt;&lt;titles&gt;&lt;title&gt;Exploring perceived barriers, drivers, impacts and the need for evaluation of public involvement in health and social care research: a modified Delphi study&lt;/title&gt;&lt;secondary-title&gt;BMJ open&lt;/secondary-title&gt;&lt;/titles&gt;&lt;periodical&gt;&lt;full-title&gt;BMJ open&lt;/full-title&gt;&lt;abbr-1&gt;BMJ Open&lt;/abbr-1&gt;&lt;/periodical&gt;&lt;pages&gt;e004943&lt;/pages&gt;&lt;volume&gt;4&lt;/volume&gt;&lt;number&gt;6&lt;/number&gt;&lt;reprint-edition&gt;in file&lt;/reprint-edition&gt;&lt;dates&gt;&lt;year&gt;2014&lt;/year&gt;&lt;/dates&gt;&lt;isbn&gt;2044-6055&lt;/isbn&gt;&lt;urls&gt;&lt;related-urls&gt;&lt;url&gt;http://bmjopen.bmj.com/content/4/6/e004943&lt;/url&gt;&lt;/related-urls&gt;&lt;/urls&gt;&lt;remote-database-provider&gt;MD&lt;/remote-database-provider&gt;&lt;/record&gt;&lt;/Cite&gt;&lt;/EndNote&gt;</w:instrText>
      </w:r>
      <w:r w:rsidR="00C445FA">
        <w:rPr>
          <w:rFonts w:cstheme="minorHAnsi"/>
          <w:sz w:val="24"/>
          <w:szCs w:val="24"/>
        </w:rPr>
        <w:fldChar w:fldCharType="separate"/>
      </w:r>
      <w:r w:rsidR="00C445FA">
        <w:rPr>
          <w:rFonts w:cstheme="minorHAnsi"/>
          <w:noProof/>
          <w:sz w:val="24"/>
          <w:szCs w:val="24"/>
        </w:rPr>
        <w:t>(Snape et al. 2014a)</w:t>
      </w:r>
      <w:r w:rsidR="00C445FA">
        <w:rPr>
          <w:rFonts w:cstheme="minorHAnsi"/>
          <w:sz w:val="24"/>
          <w:szCs w:val="24"/>
        </w:rPr>
        <w:fldChar w:fldCharType="end"/>
      </w:r>
      <w:r w:rsidRPr="002D7535">
        <w:rPr>
          <w:rFonts w:cstheme="minorHAnsi"/>
          <w:sz w:val="24"/>
          <w:szCs w:val="24"/>
        </w:rPr>
        <w:t xml:space="preserve">. Other involvement literature has concentrated on particular populations, for example the involvement of people with learning disabilities </w:t>
      </w:r>
      <w:r w:rsidR="00C445FA">
        <w:rPr>
          <w:rFonts w:cstheme="minorHAnsi"/>
          <w:sz w:val="24"/>
          <w:szCs w:val="24"/>
        </w:rPr>
        <w:fldChar w:fldCharType="begin"/>
      </w:r>
      <w:r w:rsidR="00C445FA">
        <w:rPr>
          <w:rFonts w:cstheme="minorHAnsi"/>
          <w:sz w:val="24"/>
          <w:szCs w:val="24"/>
        </w:rPr>
        <w:instrText xml:space="preserve"> ADDIN EN.CITE &lt;EndNote&gt;&lt;Cite&gt;&lt;RecNum&gt;199468&lt;/RecNum&gt;&lt;DisplayText&gt;(Hewitt et al. 2023)&lt;/DisplayText&gt;&lt;record&gt;&lt;rec-number&gt;199468&lt;/rec-number&gt;&lt;foreign-keys&gt;&lt;key app="EN" db-id="eda99esr9arp52e20v2pftz4rp5s9x0evef5" timestamp="1692090855"&gt;199468&lt;/key&gt;&lt;/foreign-keys&gt;&lt;ref-type name="Journal Article"&gt;17&lt;/ref-type&gt;&lt;contributors&gt;&lt;authors&gt;&lt;author&gt;Hewitt, Olivia&lt;/author&gt;&lt;author&gt;Langdon, Peter E&lt;/author&gt;&lt;author&gt;Tapp, Katherine&lt;/author&gt;&lt;author&gt;Larkin, Michael&lt;/author&gt;&lt;/authors&gt;&lt;/contributors&gt;&lt;titles&gt;&lt;title&gt;A systematic review and narrative synthesis of inclusive health and social care research with people with intellectual disabilities: How are co‐researchers involved and what are their experiences?&lt;/title&gt;&lt;secondary-title&gt;Journal of Applied Research in Intellectual Disabilities&lt;/secondary-title&gt;&lt;/titles&gt;&lt;periodical&gt;&lt;full-title&gt;Journal of Applied Research in Intellectual Disabilities&lt;/full-title&gt;&lt;/periodical&gt;&lt;reprint-edition&gt;not in file&lt;/reprint-edition&gt;&lt;dates&gt;&lt;year&gt;2023&lt;/year&gt;&lt;/dates&gt;&lt;isbn&gt;1360-2322&lt;/isbn&gt;&lt;urls&gt;&lt;related-urls&gt;&lt;url&gt;https://onlinelibrary.wiley.com/doi/abs/10.1111/jar.13100&lt;/url&gt;&lt;/related-urls&gt;&lt;/urls&gt;&lt;/record&gt;&lt;/Cite&gt;&lt;/EndNote&gt;</w:instrText>
      </w:r>
      <w:r w:rsidR="00C445FA">
        <w:rPr>
          <w:rFonts w:cstheme="minorHAnsi"/>
          <w:sz w:val="24"/>
          <w:szCs w:val="24"/>
        </w:rPr>
        <w:fldChar w:fldCharType="separate"/>
      </w:r>
      <w:r w:rsidR="00C445FA">
        <w:rPr>
          <w:rFonts w:cstheme="minorHAnsi"/>
          <w:noProof/>
          <w:sz w:val="24"/>
          <w:szCs w:val="24"/>
        </w:rPr>
        <w:t>(Hewitt et al. 2023)</w:t>
      </w:r>
      <w:r w:rsidR="00C445FA">
        <w:rPr>
          <w:rFonts w:cstheme="minorHAnsi"/>
          <w:sz w:val="24"/>
          <w:szCs w:val="24"/>
        </w:rPr>
        <w:fldChar w:fldCharType="end"/>
      </w:r>
      <w:r w:rsidRPr="002D7535">
        <w:rPr>
          <w:rFonts w:cstheme="minorHAnsi"/>
          <w:sz w:val="24"/>
          <w:szCs w:val="24"/>
        </w:rPr>
        <w:t xml:space="preserve"> or people from ethnic minority groups </w:t>
      </w:r>
      <w:r w:rsidR="00C445FA">
        <w:rPr>
          <w:rFonts w:cstheme="minorHAnsi"/>
          <w:sz w:val="24"/>
          <w:szCs w:val="24"/>
        </w:rPr>
        <w:fldChar w:fldCharType="begin"/>
      </w:r>
      <w:r w:rsidR="00C445FA">
        <w:rPr>
          <w:rFonts w:cstheme="minorHAnsi"/>
          <w:sz w:val="24"/>
          <w:szCs w:val="24"/>
        </w:rPr>
        <w:instrText xml:space="preserve"> ADDIN EN.CITE &lt;EndNote&gt;&lt;Cite&gt;&lt;RecNum&gt;16591&lt;/RecNum&gt;&lt;DisplayText&gt;(Dawson et al. 2017)&lt;/DisplayText&gt;&lt;record&gt;&lt;rec-number&gt;16591&lt;/rec-number&gt;&lt;foreign-keys&gt;&lt;key app="EN" db-id="eda99esr9arp52e20v2pftz4rp5s9x0evef5" timestamp="1510221637"&gt;16591&lt;/key&gt;&lt;/foreign-keys&gt;&lt;ref-type name="Journal Article"&gt;17&lt;/ref-type&gt;&lt;contributors&gt;&lt;authors&gt;&lt;author&gt;Dawson, Shoba&lt;/author&gt;&lt;author&gt;Campbell, Stephen M&lt;/author&gt;&lt;author&gt;Giles, Sally J&lt;/author&gt;&lt;author&gt;Morris, Rebecca L&lt;/author&gt;&lt;author&gt;Cheraghi‐Sohi, Sudeh&lt;/author&gt;&lt;/authors&gt;&lt;/contributors&gt;&lt;titles&gt;&lt;title&gt;Black and minority ethnic group involvement in health and social care research: A systematic review&lt;/title&gt;&lt;secondary-title&gt;Health Expectations&lt;/secondary-title&gt;&lt;/titles&gt;&lt;periodical&gt;&lt;full-title&gt;Health Expectations&lt;/full-title&gt;&lt;abbr-1&gt;Health Expect&lt;/abbr-1&gt;&lt;/periodical&gt;&lt;reprint-edition&gt;not in file&lt;/reprint-edition&gt;&lt;dates&gt;&lt;year&gt;2017&lt;/year&gt;&lt;/dates&gt;&lt;isbn&gt;1369-7625&lt;/isbn&gt;&lt;urls&gt;&lt;related-urls&gt;&lt;url&gt;http://onlinelibrary.wiley.com/doi/10.1111/hex.12597/full&lt;/url&gt;&lt;/related-urls&gt;&lt;/urls&gt;&lt;/record&gt;&lt;/Cite&gt;&lt;/EndNote&gt;</w:instrText>
      </w:r>
      <w:r w:rsidR="00C445FA">
        <w:rPr>
          <w:rFonts w:cstheme="minorHAnsi"/>
          <w:sz w:val="24"/>
          <w:szCs w:val="24"/>
        </w:rPr>
        <w:fldChar w:fldCharType="separate"/>
      </w:r>
      <w:r w:rsidR="00C445FA">
        <w:rPr>
          <w:rFonts w:cstheme="minorHAnsi"/>
          <w:noProof/>
          <w:sz w:val="24"/>
          <w:szCs w:val="24"/>
        </w:rPr>
        <w:t>(Dawson et al. 2017)</w:t>
      </w:r>
      <w:r w:rsidR="00C445FA">
        <w:rPr>
          <w:rFonts w:cstheme="minorHAnsi"/>
          <w:sz w:val="24"/>
          <w:szCs w:val="24"/>
        </w:rPr>
        <w:fldChar w:fldCharType="end"/>
      </w:r>
      <w:r w:rsidRPr="002D7535">
        <w:rPr>
          <w:rFonts w:cstheme="minorHAnsi"/>
          <w:sz w:val="24"/>
          <w:szCs w:val="24"/>
        </w:rPr>
        <w:t xml:space="preserve">. However, there have been few examples of in-depth comprehensive explorations of involvement of entire research centres that this study provides </w:t>
      </w:r>
      <w:r w:rsidR="00C445FA">
        <w:rPr>
          <w:rFonts w:cstheme="minorHAnsi"/>
          <w:sz w:val="24"/>
          <w:szCs w:val="24"/>
        </w:rPr>
        <w:fldChar w:fldCharType="begin">
          <w:fldData xml:space="preserve">PEVuZE5vdGU+PENpdGU+PFJlY051bT4xNTYzNzwvUmVjTnVtPjxEaXNwbGF5VGV4dD4oQ2FydGVy
IGV0IGFsLiAyMDEzOyBXaWxzb24gZXQgYWwuIDIwMTU7IFdhcmQgZXQgYWwuIDIwMjApPC9EaXNw
bGF5VGV4dD48cmVjb3JkPjxyZWMtbnVtYmVyPjE1NjM3PC9yZWMtbnVtYmVyPjxmb3JlaWduLWtl
eXM+PGtleSBhcHA9IkVOIiBkYi1pZD0iZWRhOTllc3I5YXJwNTJlMjB2MnBmdHo0cnA1czl4MGV2
ZWY1IiB0aW1lc3RhbXA9IjE1MDA3MjUzNzciPjE1NjM3PC9rZXk+PC9mb3JlaWduLWtleXM+PHJl
Zi10eXBlIG5hbWU9IlJlcG9ydCI+Mjc8L3JlZi10eXBlPjxjb250cmlidXRvcnM+PGF1dGhvcnM+
PGF1dGhvcj5XaWxzb24sIFBhdHJpY2lhPC9hdXRob3I+PGF1dGhvcj5NYXRoaWUsIEVsc3BldGg8
L2F1dGhvcj48YXV0aG9yPktlZW5hbiwgSnVsaWE8L2F1dGhvcj48YXV0aG9yPk1jTmVpbGx5LCBF
bGFpbmU8L2F1dGhvcj48YXV0aG9yPkdvb2RtYW4sIENsYWlyZTwvYXV0aG9yPjxhdXRob3I+SG93
ZSwgQW1hbmRhPC9hdXRob3I+PGF1dGhvcj5Qb2xhbmQsIEZpb25hPC9hdXRob3I+PGF1dGhvcj5T
dGFuaXN6ZXdza2EsIFNvcGhpZTwvYXV0aG9yPjxhdXRob3I+S2VuZGFsbCwgU2FsbHk8L2F1dGhv
cj48YXV0aG9yPk11bmRheSwgRGlhbmU8L2F1dGhvcj48L2F1dGhvcnM+PC9jb250cmlidXRvcnM+
PHRpdGxlcz48dGl0bGU+UmVzZUFyY2ggd2l0aCBQYXRpZW50IGFuZCBQdWJsaWMgaW52T2x2ZW1l
bnQ6IGEgUmVhbGlzVCBldmFsdWF0aW9u4oCTdGhlIFJBUFBPUlQgc3R1ZHk8L3RpdGxlPjwvdGl0
bGVzPjxyZXByaW50LWVkaXRpb24+aW4gZmlsZTwvcmVwcmludC1lZGl0aW9uPjxkYXRlcz48eWVh
cj4yMDE1PC95ZWFyPjwvZGF0ZXM+PHB1Yi1sb2NhdGlvbj5Mb25kb248L3B1Yi1sb2NhdGlvbj48
cHVibGlzaGVyPk5JSFI8L3B1Ymxpc2hlcj48dXJscz48cmVsYXRlZC11cmxzPjx1cmw+aHR0cDov
L2V1cm9wZXBtYy5vcmcvYWJzdHJhY3QvbWVkLzI2Mzc4MzMyPC91cmw+PC9yZWxhdGVkLXVybHM+
PC91cmxzPjxyZW1vdGUtZGF0YWJhc2UtcHJvdmlkZXI+SU5WPC9yZW1vdGUtZGF0YWJhc2UtcHJv
dmlkZXI+PC9yZWNvcmQ+PC9DaXRlPjxDaXRlPjxSZWNOdW0+MTk5NDkzPC9SZWNOdW0+PHJlY29y
ZD48cmVjLW51bWJlcj4xOTk0OTM8L3JlYy1udW1iZXI+PGZvcmVpZ24ta2V5cz48a2V5IGFwcD0i
RU4iIGRiLWlkPSJlZGE5OWVzcjlhcnA1MmUyMHYycGZ0ejRycDVzOXgwZXZlZjUiIHRpbWVzdGFt
cD0iMTY5OTE4NTY3MyI+MTk5NDkzPC9rZXk+PC9mb3JlaWduLWtleXM+PHJlZi10eXBlIG5hbWU9
IkpvdXJuYWwgQXJ0aWNsZSI+MTc8L3JlZi10eXBlPjxjb250cmlidXRvcnM+PGF1dGhvcnM+PGF1
dGhvcj5DYXJ0ZXIsIFBhbSBKPC9hdXRob3I+PGF1dGhvcj5SaG9kZXMsIENhcm9sPC9hdXRob3I+
PGF1dGhvcj5CZWVjaCwgUm9nZXI8L2F1dGhvcj48YXV0aG9yPkR6aWVkemljLCBLcnlzaWE8L2F1
dGhvcj48YXV0aG9yPkh1Z2hlcywgUmhpYW48L2F1dGhvcj48YXV0aG9yPkJsYWNrYnVybiwgU3Rl
dmVuPC9hdXRob3I+PGF1dGhvcj5PbmcsIEJpZSBOaW88L2F1dGhvcj48L2F1dGhvcnM+PC9jb250
cmlidXRvcnM+PHRpdGxlcz48dGl0bGU+U3VzdGFpbmluZyBwYXRpZW50IGFuZCBwdWJsaWMgaW52
b2x2ZW1lbnQgaW4gcmVzZWFyY2g6IGEgY2FzZSBzdHVkeSBvZiBhIHJlc2VhcmNoIGNlbnRyZTwv
dGl0bGU+PHNlY29uZGFyeS10aXRsZT5Kb3VybmFsIG9mIENhcmUgU2VydmljZXMgTWFuYWdlbWVu
dDwvc2Vjb25kYXJ5LXRpdGxlPjwvdGl0bGVzPjxwZXJpb2RpY2FsPjxmdWxsLXRpdGxlPkpvdXJu
YWwgb2YgQ2FyZSBTZXJ2aWNlcyBNYW5hZ2VtZW50PC9mdWxsLXRpdGxlPjwvcGVyaW9kaWNhbD48
cGFnZXM+MTQ2LTE1NDwvcGFnZXM+PHZvbHVtZT43PC92b2x1bWU+PG51bWJlcj40PC9udW1iZXI+
PHJlcHJpbnQtZWRpdGlvbj5ub3QgaW4gZmlsZTwvcmVwcmludC1lZGl0aW9uPjxkYXRlcz48eWVh
cj4yMDEzPC95ZWFyPjwvZGF0ZXM+PHVybHM+PHJlbGF0ZWQtdXJscz48dXJsPmh0dHBzOi8vbGVp
Y2VzdGVyLmZpZ3NoYXJlLmNvbS9hcnRpY2xlcy9qb3VybmFsX2NvbnRyaWJ1dGlvbi9TdXN0YWlu
aW5nX3BhdGllbnRfYW5kX3B1YmxpY19pbnZvbHZlbWVudF9pbl9yZXNlYXJjaF9hX2Nhc2Vfc3R1
ZHlfb2ZfYV9yZXNlYXJjaF9jZW50cmVfLzEwMTI1MzY4PC91cmw+PC9yZWxhdGVkLXVybHM+PC91
cmxzPjwvcmVjb3JkPjwvQ2l0ZT48Q2l0ZT48UmVjTnVtPjE5OTQ5NTwvUmVjTnVtPjxyZWNvcmQ+
PHJlYy1udW1iZXI+MTk5NDk1PC9yZWMtbnVtYmVyPjxmb3JlaWduLWtleXM+PGtleSBhcHA9IkVO
IiBkYi1pZD0iZWRhOTllc3I5YXJwNTJlMjB2MnBmdHo0cnA1czl4MGV2ZWY1IiB0aW1lc3RhbXA9
IjE2OTkzNTU3MTQiPjE5OTQ5NTwva2V5PjwvZm9yZWlnbi1rZXlzPjxyZWYtdHlwZSBuYW1lPSJK
b3VybmFsIEFydGljbGUiPjE3PC9yZWYtdHlwZT48Y29udHJpYnV0b3JzPjxhdXRob3JzPjxhdXRo
b3I+V2FyZCwgRmlvbmE8L2F1dGhvcj48YXV0aG9yPlBvcGF5LCBKZW5uaWU8L2F1dGhvcj48YXV0
aG9yPlBvcnJvY2hl4oCQRXNjdWRlcm8sIEFuYTwvYXV0aG9yPjxhdXRob3I+QWtlanUsIERvcmNh
czwvYXV0aG9yPjxhdXRob3I+QWhtZWQsIFNhaXFhPC9hdXRob3I+PGF1dGhvcj5DbG9rZSwgSmFu
ZTwvYXV0aG9yPjxhdXRob3I+S2hhbiwgS29zZXI8L2F1dGhvcj48YXV0aG9yPkhhc3NhbiwgU2hh
aW1hPC9hdXRob3I+PGF1dGhvcj5LaGVkbWF0aeKAkE1vcmFzYWUsIEVzbWFlaWw8L2F1dGhvcj48
L2F1dGhvcnM+PC9jb250cmlidXRvcnM+PHRpdGxlcz48dGl0bGU+TWFpbnN0cmVhbWluZyBwdWJs
aWMgaW52b2x2ZW1lbnQgaW4gYSBjb21wbGV4IHJlc2VhcmNoIGNvbGxhYm9yYXRpb246IGEgdGhl
b3J54oCQaW5mb3JtZWQgZXZhbHVhdGlvbjwvdGl0bGU+PHNlY29uZGFyeS10aXRsZT5IZWFsdGgg
RXhwZWN0YXRpb25zPC9zZWNvbmRhcnktdGl0bGU+PC90aXRsZXM+PHBlcmlvZGljYWw+PGZ1bGwt
dGl0bGU+SGVhbHRoIEV4cGVjdGF0aW9uczwvZnVsbC10aXRsZT48YWJici0xPkhlYWx0aCBFeHBl
Y3Q8L2FiYnItMT48L3BlcmlvZGljYWw+PHBhZ2VzPjkxMC05MTg8L3BhZ2VzPjx2b2x1bWU+MjM8
L3ZvbHVtZT48bnVtYmVyPjQ8L251bWJlcj48cmVwcmludC1lZGl0aW9uPm5vdCBpbiBmaWxlPC9y
ZXByaW50LWVkaXRpb24+PGRhdGVzPjx5ZWFyPjIwMjA8L3llYXI+PC9kYXRlcz48aXNibj4xMzY5
LTY1MTM8L2lzYm4+PHVybHM+PHJlbGF0ZWQtdXJscz48dXJsPmh0dHBzOi8vb25saW5lbGlicmFy
eS53aWxleS5jb20vZG9pL2Ficy8xMC4xMTExL2hleC4xMzA3MDwvdXJsPjwvcmVsYXRlZC11cmxz
PjwvdXJscz48L3JlY29yZD48L0Np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TYzNzwvUmVjTnVtPjxEaXNwbGF5VGV4dD4oQ2FydGVy
IGV0IGFsLiAyMDEzOyBXaWxzb24gZXQgYWwuIDIwMTU7IFdhcmQgZXQgYWwuIDIwMjApPC9EaXNw
bGF5VGV4dD48cmVjb3JkPjxyZWMtbnVtYmVyPjE1NjM3PC9yZWMtbnVtYmVyPjxmb3JlaWduLWtl
eXM+PGtleSBhcHA9IkVOIiBkYi1pZD0iZWRhOTllc3I5YXJwNTJlMjB2MnBmdHo0cnA1czl4MGV2
ZWY1IiB0aW1lc3RhbXA9IjE1MDA3MjUzNzciPjE1NjM3PC9rZXk+PC9mb3JlaWduLWtleXM+PHJl
Zi10eXBlIG5hbWU9IlJlcG9ydCI+Mjc8L3JlZi10eXBlPjxjb250cmlidXRvcnM+PGF1dGhvcnM+
PGF1dGhvcj5XaWxzb24sIFBhdHJpY2lhPC9hdXRob3I+PGF1dGhvcj5NYXRoaWUsIEVsc3BldGg8
L2F1dGhvcj48YXV0aG9yPktlZW5hbiwgSnVsaWE8L2F1dGhvcj48YXV0aG9yPk1jTmVpbGx5LCBF
bGFpbmU8L2F1dGhvcj48YXV0aG9yPkdvb2RtYW4sIENsYWlyZTwvYXV0aG9yPjxhdXRob3I+SG93
ZSwgQW1hbmRhPC9hdXRob3I+PGF1dGhvcj5Qb2xhbmQsIEZpb25hPC9hdXRob3I+PGF1dGhvcj5T
dGFuaXN6ZXdza2EsIFNvcGhpZTwvYXV0aG9yPjxhdXRob3I+S2VuZGFsbCwgU2FsbHk8L2F1dGhv
cj48YXV0aG9yPk11bmRheSwgRGlhbmU8L2F1dGhvcj48L2F1dGhvcnM+PC9jb250cmlidXRvcnM+
PHRpdGxlcz48dGl0bGU+UmVzZUFyY2ggd2l0aCBQYXRpZW50IGFuZCBQdWJsaWMgaW52T2x2ZW1l
bnQ6IGEgUmVhbGlzVCBldmFsdWF0aW9u4oCTdGhlIFJBUFBPUlQgc3R1ZHk8L3RpdGxlPjwvdGl0
bGVzPjxyZXByaW50LWVkaXRpb24+aW4gZmlsZTwvcmVwcmludC1lZGl0aW9uPjxkYXRlcz48eWVh
cj4yMDE1PC95ZWFyPjwvZGF0ZXM+PHB1Yi1sb2NhdGlvbj5Mb25kb248L3B1Yi1sb2NhdGlvbj48
cHVibGlzaGVyPk5JSFI8L3B1Ymxpc2hlcj48dXJscz48cmVsYXRlZC11cmxzPjx1cmw+aHR0cDov
L2V1cm9wZXBtYy5vcmcvYWJzdHJhY3QvbWVkLzI2Mzc4MzMyPC91cmw+PC9yZWxhdGVkLXVybHM+
PC91cmxzPjxyZW1vdGUtZGF0YWJhc2UtcHJvdmlkZXI+SU5WPC9yZW1vdGUtZGF0YWJhc2UtcHJv
dmlkZXI+PC9yZWNvcmQ+PC9DaXRlPjxDaXRlPjxSZWNOdW0+MTk5NDkzPC9SZWNOdW0+PHJlY29y
ZD48cmVjLW51bWJlcj4xOTk0OTM8L3JlYy1udW1iZXI+PGZvcmVpZ24ta2V5cz48a2V5IGFwcD0i
RU4iIGRiLWlkPSJlZGE5OWVzcjlhcnA1MmUyMHYycGZ0ejRycDVzOXgwZXZlZjUiIHRpbWVzdGFt
cD0iMTY5OTE4NTY3MyI+MTk5NDkzPC9rZXk+PC9mb3JlaWduLWtleXM+PHJlZi10eXBlIG5hbWU9
IkpvdXJuYWwgQXJ0aWNsZSI+MTc8L3JlZi10eXBlPjxjb250cmlidXRvcnM+PGF1dGhvcnM+PGF1
dGhvcj5DYXJ0ZXIsIFBhbSBKPC9hdXRob3I+PGF1dGhvcj5SaG9kZXMsIENhcm9sPC9hdXRob3I+
PGF1dGhvcj5CZWVjaCwgUm9nZXI8L2F1dGhvcj48YXV0aG9yPkR6aWVkemljLCBLcnlzaWE8L2F1
dGhvcj48YXV0aG9yPkh1Z2hlcywgUmhpYW48L2F1dGhvcj48YXV0aG9yPkJsYWNrYnVybiwgU3Rl
dmVuPC9hdXRob3I+PGF1dGhvcj5PbmcsIEJpZSBOaW88L2F1dGhvcj48L2F1dGhvcnM+PC9jb250
cmlidXRvcnM+PHRpdGxlcz48dGl0bGU+U3VzdGFpbmluZyBwYXRpZW50IGFuZCBwdWJsaWMgaW52
b2x2ZW1lbnQgaW4gcmVzZWFyY2g6IGEgY2FzZSBzdHVkeSBvZiBhIHJlc2VhcmNoIGNlbnRyZTwv
dGl0bGU+PHNlY29uZGFyeS10aXRsZT5Kb3VybmFsIG9mIENhcmUgU2VydmljZXMgTWFuYWdlbWVu
dDwvc2Vjb25kYXJ5LXRpdGxlPjwvdGl0bGVzPjxwZXJpb2RpY2FsPjxmdWxsLXRpdGxlPkpvdXJu
YWwgb2YgQ2FyZSBTZXJ2aWNlcyBNYW5hZ2VtZW50PC9mdWxsLXRpdGxlPjwvcGVyaW9kaWNhbD48
cGFnZXM+MTQ2LTE1NDwvcGFnZXM+PHZvbHVtZT43PC92b2x1bWU+PG51bWJlcj40PC9udW1iZXI+
PHJlcHJpbnQtZWRpdGlvbj5ub3QgaW4gZmlsZTwvcmVwcmludC1lZGl0aW9uPjxkYXRlcz48eWVh
cj4yMDEzPC95ZWFyPjwvZGF0ZXM+PHVybHM+PHJlbGF0ZWQtdXJscz48dXJsPmh0dHBzOi8vbGVp
Y2VzdGVyLmZpZ3NoYXJlLmNvbS9hcnRpY2xlcy9qb3VybmFsX2NvbnRyaWJ1dGlvbi9TdXN0YWlu
aW5nX3BhdGllbnRfYW5kX3B1YmxpY19pbnZvbHZlbWVudF9pbl9yZXNlYXJjaF9hX2Nhc2Vfc3R1
ZHlfb2ZfYV9yZXNlYXJjaF9jZW50cmVfLzEwMTI1MzY4PC91cmw+PC9yZWxhdGVkLXVybHM+PC91
cmxzPjwvcmVjb3JkPjwvQ2l0ZT48Q2l0ZT48UmVjTnVtPjE5OTQ5NTwvUmVjTnVtPjxyZWNvcmQ+
PHJlYy1udW1iZXI+MTk5NDk1PC9yZWMtbnVtYmVyPjxmb3JlaWduLWtleXM+PGtleSBhcHA9IkVO
IiBkYi1pZD0iZWRhOTllc3I5YXJwNTJlMjB2MnBmdHo0cnA1czl4MGV2ZWY1IiB0aW1lc3RhbXA9
IjE2OTkzNTU3MTQiPjE5OTQ5NTwva2V5PjwvZm9yZWlnbi1rZXlzPjxyZWYtdHlwZSBuYW1lPSJK
b3VybmFsIEFydGljbGUiPjE3PC9yZWYtdHlwZT48Y29udHJpYnV0b3JzPjxhdXRob3JzPjxhdXRo
b3I+V2FyZCwgRmlvbmE8L2F1dGhvcj48YXV0aG9yPlBvcGF5LCBKZW5uaWU8L2F1dGhvcj48YXV0
aG9yPlBvcnJvY2hl4oCQRXNjdWRlcm8sIEFuYTwvYXV0aG9yPjxhdXRob3I+QWtlanUsIERvcmNh
czwvYXV0aG9yPjxhdXRob3I+QWhtZWQsIFNhaXFhPC9hdXRob3I+PGF1dGhvcj5DbG9rZSwgSmFu
ZTwvYXV0aG9yPjxhdXRob3I+S2hhbiwgS29zZXI8L2F1dGhvcj48YXV0aG9yPkhhc3NhbiwgU2hh
aW1hPC9hdXRob3I+PGF1dGhvcj5LaGVkbWF0aeKAkE1vcmFzYWUsIEVzbWFlaWw8L2F1dGhvcj48
L2F1dGhvcnM+PC9jb250cmlidXRvcnM+PHRpdGxlcz48dGl0bGU+TWFpbnN0cmVhbWluZyBwdWJs
aWMgaW52b2x2ZW1lbnQgaW4gYSBjb21wbGV4IHJlc2VhcmNoIGNvbGxhYm9yYXRpb246IGEgdGhl
b3J54oCQaW5mb3JtZWQgZXZhbHVhdGlvbjwvdGl0bGU+PHNlY29uZGFyeS10aXRsZT5IZWFsdGgg
RXhwZWN0YXRpb25zPC9zZWNvbmRhcnktdGl0bGU+PC90aXRsZXM+PHBlcmlvZGljYWw+PGZ1bGwt
dGl0bGU+SGVhbHRoIEV4cGVjdGF0aW9uczwvZnVsbC10aXRsZT48YWJici0xPkhlYWx0aCBFeHBl
Y3Q8L2FiYnItMT48L3BlcmlvZGljYWw+PHBhZ2VzPjkxMC05MTg8L3BhZ2VzPjx2b2x1bWU+MjM8
L3ZvbHVtZT48bnVtYmVyPjQ8L251bWJlcj48cmVwcmludC1lZGl0aW9uPm5vdCBpbiBmaWxlPC9y
ZXByaW50LWVkaXRpb24+PGRhdGVzPjx5ZWFyPjIwMjA8L3llYXI+PC9kYXRlcz48aXNibj4xMzY5
LTY1MTM8L2lzYm4+PHVybHM+PHJlbGF0ZWQtdXJscz48dXJsPmh0dHBzOi8vb25saW5lbGlicmFy
eS53aWxleS5jb20vZG9pL2Ficy8xMC4xMTExL2hleC4xMzA3MDwvdXJsPjwvcmVsYXRlZC11cmxz
PjwvdXJscz48L3JlY29yZD48L0Np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Carter et al. 2013; Wilson et al. 2015; Ward et al. 2020)</w:t>
      </w:r>
      <w:r w:rsidR="00C445FA">
        <w:rPr>
          <w:rFonts w:cstheme="minorHAnsi"/>
          <w:sz w:val="24"/>
          <w:szCs w:val="24"/>
        </w:rPr>
        <w:fldChar w:fldCharType="end"/>
      </w:r>
      <w:r w:rsidRPr="002D7535">
        <w:rPr>
          <w:rFonts w:cstheme="minorHAnsi"/>
          <w:sz w:val="24"/>
          <w:szCs w:val="24"/>
        </w:rPr>
        <w:t>, and to date none in the field of involvement in palliative care research.</w:t>
      </w:r>
    </w:p>
    <w:p w14:paraId="62A690E9" w14:textId="77777777" w:rsidR="002D7535" w:rsidRPr="002D7535" w:rsidRDefault="002D7535" w:rsidP="002D7535">
      <w:pPr>
        <w:spacing w:after="0" w:line="240" w:lineRule="auto"/>
        <w:rPr>
          <w:rFonts w:cstheme="minorHAnsi"/>
          <w:sz w:val="24"/>
          <w:szCs w:val="24"/>
        </w:rPr>
      </w:pPr>
    </w:p>
    <w:p w14:paraId="2B121EAD" w14:textId="6F73DE28" w:rsidR="002D7535" w:rsidRPr="002D7535" w:rsidRDefault="00D03049" w:rsidP="002D7535">
      <w:pPr>
        <w:spacing w:after="0" w:line="240" w:lineRule="auto"/>
        <w:rPr>
          <w:rFonts w:cstheme="minorHAnsi"/>
          <w:b/>
          <w:bCs/>
          <w:sz w:val="24"/>
          <w:szCs w:val="24"/>
        </w:rPr>
      </w:pPr>
      <w:bookmarkStart w:id="419" w:name="Discussion83"/>
      <w:bookmarkEnd w:id="419"/>
      <w:r>
        <w:rPr>
          <w:rFonts w:cstheme="minorHAnsi"/>
          <w:b/>
          <w:bCs/>
          <w:sz w:val="24"/>
          <w:szCs w:val="24"/>
        </w:rPr>
        <w:t xml:space="preserve">8.3 </w:t>
      </w:r>
      <w:r w:rsidR="002D7535" w:rsidRPr="002D7535">
        <w:rPr>
          <w:rFonts w:cstheme="minorHAnsi"/>
          <w:b/>
          <w:bCs/>
          <w:sz w:val="24"/>
          <w:szCs w:val="24"/>
        </w:rPr>
        <w:t>Discussion of integrated findings</w:t>
      </w:r>
    </w:p>
    <w:p w14:paraId="712F9921" w14:textId="77777777" w:rsidR="002D7535" w:rsidRPr="002D7535" w:rsidRDefault="002D7535" w:rsidP="002D7535">
      <w:pPr>
        <w:spacing w:after="0" w:line="240" w:lineRule="auto"/>
        <w:rPr>
          <w:rFonts w:cstheme="minorHAnsi"/>
          <w:b/>
          <w:bCs/>
          <w:sz w:val="24"/>
          <w:szCs w:val="24"/>
        </w:rPr>
      </w:pPr>
    </w:p>
    <w:p w14:paraId="4A126F5D" w14:textId="2BB83B28" w:rsidR="002D7535" w:rsidRPr="002D7535" w:rsidRDefault="00D03049" w:rsidP="002D7535">
      <w:pPr>
        <w:spacing w:after="0" w:line="240" w:lineRule="auto"/>
        <w:rPr>
          <w:rFonts w:cstheme="minorHAnsi"/>
          <w:b/>
          <w:bCs/>
          <w:color w:val="000000" w:themeColor="text1"/>
          <w:sz w:val="24"/>
          <w:szCs w:val="24"/>
        </w:rPr>
      </w:pPr>
      <w:bookmarkStart w:id="420" w:name="What831"/>
      <w:bookmarkEnd w:id="420"/>
      <w:r>
        <w:rPr>
          <w:rFonts w:cstheme="minorHAnsi"/>
          <w:b/>
          <w:bCs/>
          <w:color w:val="000000" w:themeColor="text1"/>
          <w:sz w:val="24"/>
          <w:szCs w:val="24"/>
        </w:rPr>
        <w:t xml:space="preserve">8.3.1 </w:t>
      </w:r>
      <w:r w:rsidR="002D7535" w:rsidRPr="002D7535">
        <w:rPr>
          <w:rFonts w:cstheme="minorHAnsi"/>
          <w:b/>
          <w:bCs/>
          <w:color w:val="000000" w:themeColor="text1"/>
          <w:sz w:val="24"/>
          <w:szCs w:val="24"/>
        </w:rPr>
        <w:t>What involvement is undertaken in palliative care research?</w:t>
      </w:r>
    </w:p>
    <w:p w14:paraId="40471DAC" w14:textId="77777777" w:rsidR="002D7535" w:rsidRPr="002D7535" w:rsidRDefault="002D7535" w:rsidP="002D7535">
      <w:pPr>
        <w:spacing w:after="0" w:line="240" w:lineRule="auto"/>
        <w:rPr>
          <w:rFonts w:cstheme="minorHAnsi"/>
          <w:b/>
          <w:bCs/>
          <w:color w:val="000000" w:themeColor="text1"/>
          <w:sz w:val="24"/>
          <w:szCs w:val="24"/>
        </w:rPr>
      </w:pPr>
    </w:p>
    <w:p w14:paraId="034A35FE" w14:textId="123E0C75" w:rsidR="002D7535" w:rsidRPr="002D7535" w:rsidRDefault="002D7535" w:rsidP="002D7535">
      <w:pPr>
        <w:spacing w:after="0" w:line="240" w:lineRule="auto"/>
        <w:rPr>
          <w:rFonts w:ascii="Calibri" w:hAnsi="Calibri" w:cs="Calibri"/>
          <w:sz w:val="24"/>
          <w:szCs w:val="24"/>
        </w:rPr>
      </w:pPr>
      <w:r w:rsidRPr="002D7535">
        <w:rPr>
          <w:rFonts w:cstheme="minorHAnsi"/>
          <w:color w:val="000000" w:themeColor="text1"/>
          <w:sz w:val="24"/>
          <w:szCs w:val="24"/>
        </w:rPr>
        <w:t>The QES identified involvement approaches used that were predominantly consultative in nature. A few initiatives were found that were more collaborative, however, co-production tended to feature as an element within these only.</w:t>
      </w:r>
      <w:r w:rsidRPr="002D7535">
        <w:rPr>
          <w:rFonts w:ascii="Calibri" w:hAnsi="Calibri" w:cs="Calibri"/>
          <w:sz w:val="24"/>
          <w:szCs w:val="24"/>
        </w:rPr>
        <w:t xml:space="preserve"> No studies or other involvement activities were identified as user-led or user-controlled </w:t>
      </w:r>
      <w:r w:rsidR="00C445FA">
        <w:rPr>
          <w:rFonts w:ascii="Calibri" w:hAnsi="Calibri" w:cs="Calibri"/>
          <w:sz w:val="24"/>
          <w:szCs w:val="24"/>
        </w:rPr>
        <w:fldChar w:fldCharType="begin">
          <w:fldData xml:space="preserve">PEVuZE5vdGU+PENpdGU+PFJlY051bT42NjcxPC9SZWNOdW0+PERpc3BsYXlUZXh0PihJTlZPTFZF
IDIwMTJhOyBIaWNrZXkgZXQgYWwuIDIwMTgpPC9EaXNwbGF5VGV4dD48cmVjb3JkPjxyZWMtbnVt
YmVyPjY2NzE8L3JlYy1udW1iZXI+PGZvcmVpZ24ta2V5cz48a2V5IGFwcD0iRU4iIGRiLWlkPSJl
ZGE5OWVzcjlhcnA1MmUyMHYycGZ0ejRycDVzOXgwZXZlZjUiIHRpbWVzdGFtcD0iMTQ2NjA3OTEy
NiI+NjY3MTwva2V5PjwvZm9yZWlnbi1rZXlzPjxyZWYtdHlwZSBuYW1lPSJSZXBvcnQiPjI3PC9y
ZWYtdHlwZT48Y29udHJpYnV0b3JzPjxhdXRob3JzPjxhdXRob3I+SU5WT0xWRTwvYXV0aG9yPjwv
YXV0aG9ycz48dGVydGlhcnktYXV0aG9ycz48YXV0aG9yPklOVk9MVkU8L2F1dGhvcj48YXV0aG9y
Pk5JSFI8L2F1dGhvcj48L3RlcnRpYXJ5LWF1dGhvcnM+PC9jb250cmlidXRvcnM+PHRpdGxlcz48
dGl0bGU+QnJpZWZpbmcgbm90ZXMgZm9yIHJlc2VhcmNoZXJzOiBpbnZvbHZpbmcgdGhlIHB1Ymxp
YyBpbiBOSFMsIHB1YmxpYyBoZWFsdGggYW5kIHNvY2lhbCBjYXJlIHJlc2VhcmNoPC90aXRsZT48
L3RpdGxlcz48cGFnZXM+MS01MjwvcGFnZXM+PHJlcHJpbnQtZWRpdGlvbj5ub3QgaW4gZmlsZTwv
cmVwcmludC1lZGl0aW9uPjxrZXl3b3Jkcz48a2V5d29yZD5QdWJsaWMgSGVhbHRoPC9rZXl3b3Jk
PjxrZXl3b3JkPkhlYWx0aDwva2V5d29yZD48a2V5d29yZD5oZWFsdGggYW5kIHNvY2lhbCBjYXJl
PC9rZXl3b3JkPjxrZXl3b3JkPlNvY2lhbCBDYXJlPC9rZXl3b3JkPjxrZXl3b3JkPmNhcmU8L2tl
eXdvcmQ+PGtleXdvcmQ+UmVzZWFyY2g8L2tleXdvcmQ+PC9rZXl3b3Jkcz48ZGF0ZXM+PHllYXI+
MjAxMjwveWVhcj48L2RhdGVzPjxwdWItbG9jYXRpb24+U291dGhhbXB0b248L3B1Yi1sb2NhdGlv
bj48cHVibGlzaGVyPklOVk9MVkU8L3B1Ymxpc2hlcj48bGFiZWw+MTE5MlI8L2xhYmVsPjx1cmxz
PjxyZWxhdGVkLXVybHM+PHVybD48c3R5bGUgZmFjZT0idW5kZXJsaW5lIiBmb250PSJkZWZhdWx0
IiBzaXplPSIxMDAlIj5odHRwOi8vd3d3Lmludm8ub3JnLnVrL3dwLWNvbnRlbnQvdXBsb2Fkcy8y
MDEyLzA0L0lOVk9MVkVCcmllZmluZ05vdGVzQXByMjAxMi5wZGY8L3N0eWxlPjwvdXJsPjwvcmVs
YXRlZC11cmxzPjwvdXJscz48L3JlY29yZD48L0NpdGU+PENpdGU+PFJlY051bT4xNjczMTwvUmVj
TnVtPjxyZWNvcmQ+PHJlYy1udW1iZXI+MTY3MzE8L3JlYy1udW1iZXI+PGZvcmVpZ24ta2V5cz48
a2V5IGFwcD0iRU4iIGRiLWlkPSJlZGE5OWVzcjlhcnA1MmUyMHYycGZ0ejRycDVzOXgwZXZlZjUi
IHRpbWVzdGFtcD0iMTUyMTExNDgxMCI+MTY3MzE8L2tleT48a2V5IGFwcD0iRU5XZWIiIGRiLWlk
PSIiPjA8L2tleT48L2ZvcmVpZ24ta2V5cz48cmVmLXR5cGUgbmFtZT0iUmVwb3J0Ij4yNzwvcmVm
LXR5cGU+PGNvbnRyaWJ1dG9ycz48YXV0aG9ycz48YXV0aG9yPkhpY2tleSwgRy48L2F1dGhvcj48
YXV0aG9yPkJyZWFybGV5LCBTLjwvYXV0aG9yPjxhdXRob3I+Q29sZGhhbSwgVC48L2F1dGhvcj48
YXV0aG9yPkRlbmVncmksIFMuPC9hdXRob3I+PGF1dGhvcj5HcmVlbiwgRy48L2F1dGhvcj48YXV0
aG9yPlN0YW5pc3pld3NrYSwgUy48L2F1dGhvcj48YXV0aG9yPlRlbWJvLCBELjwvYXV0aG9yPjxh
dXRob3I+VG9yb2ssIEsuPC9hdXRob3I+PGF1dGhvcj5UdXJuZXIsIEsuPC9hdXRob3I+PC9hdXRo
b3JzPjx0ZXJ0aWFyeS1hdXRob3JzPjxhdXRob3I+SU5WT0xWRTwvYXV0aG9yPjwvdGVydGlhcnkt
YXV0aG9ycz48L2NvbnRyaWJ1dG9ycz48dGl0bGVzPjx0aXRsZT5HdWlkYW5jZSBvbiBjby1wcm9k
dWNpbmcgYSByZXNlYXJjaCBwcm9qZWN0PC90aXRsZT48L3RpdGxlcz48cmVwcmludC1lZGl0aW9u
PmluIGZpbGU8L3JlcHJpbnQtZWRpdGlvbj48ZGF0ZXM+PHllYXI+MjAxODwveWVhcj48L2RhdGVz
PjxwdWItbG9jYXRpb24+U291dGhhbXB0b248L3B1Yi1sb2NhdGlvbj48cHVibGlzaGVyPklOVk9M
VkU8L3B1Ymxpc2hlcj48dXJscz48cmVsYXRlZC11cmxzPjx1cmw+aHR0cDovL3d3dy5pbnZvLm9y
Zy51ay9wb3N0dHlwZXB1YmxpY2F0aW9uL2d1aWRhbmNlLW9uLWNvLXByb2R1Y2luZy1hLXJlc2Vh
cmNoLXByb2plY3QvPC91cmw+PC9yZWxhdGVkLXVybHM+PC91cmxzPjwvcmVjb3JkPjwvQ2l0ZT48
L0VuZE5vdGU+AG==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2NjcxPC9SZWNOdW0+PERpc3BsYXlUZXh0PihJTlZPTFZF
IDIwMTJhOyBIaWNrZXkgZXQgYWwuIDIwMTgpPC9EaXNwbGF5VGV4dD48cmVjb3JkPjxyZWMtbnVt
YmVyPjY2NzE8L3JlYy1udW1iZXI+PGZvcmVpZ24ta2V5cz48a2V5IGFwcD0iRU4iIGRiLWlkPSJl
ZGE5OWVzcjlhcnA1MmUyMHYycGZ0ejRycDVzOXgwZXZlZjUiIHRpbWVzdGFtcD0iMTQ2NjA3OTEy
NiI+NjY3MTwva2V5PjwvZm9yZWlnbi1rZXlzPjxyZWYtdHlwZSBuYW1lPSJSZXBvcnQiPjI3PC9y
ZWYtdHlwZT48Y29udHJpYnV0b3JzPjxhdXRob3JzPjxhdXRob3I+SU5WT0xWRTwvYXV0aG9yPjwv
YXV0aG9ycz48dGVydGlhcnktYXV0aG9ycz48YXV0aG9yPklOVk9MVkU8L2F1dGhvcj48YXV0aG9y
Pk5JSFI8L2F1dGhvcj48L3RlcnRpYXJ5LWF1dGhvcnM+PC9jb250cmlidXRvcnM+PHRpdGxlcz48
dGl0bGU+QnJpZWZpbmcgbm90ZXMgZm9yIHJlc2VhcmNoZXJzOiBpbnZvbHZpbmcgdGhlIHB1Ymxp
YyBpbiBOSFMsIHB1YmxpYyBoZWFsdGggYW5kIHNvY2lhbCBjYXJlIHJlc2VhcmNoPC90aXRsZT48
L3RpdGxlcz48cGFnZXM+MS01MjwvcGFnZXM+PHJlcHJpbnQtZWRpdGlvbj5ub3QgaW4gZmlsZTwv
cmVwcmludC1lZGl0aW9uPjxrZXl3b3Jkcz48a2V5d29yZD5QdWJsaWMgSGVhbHRoPC9rZXl3b3Jk
PjxrZXl3b3JkPkhlYWx0aDwva2V5d29yZD48a2V5d29yZD5oZWFsdGggYW5kIHNvY2lhbCBjYXJl
PC9rZXl3b3JkPjxrZXl3b3JkPlNvY2lhbCBDYXJlPC9rZXl3b3JkPjxrZXl3b3JkPmNhcmU8L2tl
eXdvcmQ+PGtleXdvcmQ+UmVzZWFyY2g8L2tleXdvcmQ+PC9rZXl3b3Jkcz48ZGF0ZXM+PHllYXI+
MjAxMjwveWVhcj48L2RhdGVzPjxwdWItbG9jYXRpb24+U291dGhhbXB0b248L3B1Yi1sb2NhdGlv
bj48cHVibGlzaGVyPklOVk9MVkU8L3B1Ymxpc2hlcj48bGFiZWw+MTE5MlI8L2xhYmVsPjx1cmxz
PjxyZWxhdGVkLXVybHM+PHVybD48c3R5bGUgZmFjZT0idW5kZXJsaW5lIiBmb250PSJkZWZhdWx0
IiBzaXplPSIxMDAlIj5odHRwOi8vd3d3Lmludm8ub3JnLnVrL3dwLWNvbnRlbnQvdXBsb2Fkcy8y
MDEyLzA0L0lOVk9MVkVCcmllZmluZ05vdGVzQXByMjAxMi5wZGY8L3N0eWxlPjwvdXJsPjwvcmVs
YXRlZC11cmxzPjwvdXJscz48L3JlY29yZD48L0NpdGU+PENpdGU+PFJlY051bT4xNjczMTwvUmVj
TnVtPjxyZWNvcmQ+PHJlYy1udW1iZXI+MTY3MzE8L3JlYy1udW1iZXI+PGZvcmVpZ24ta2V5cz48
a2V5IGFwcD0iRU4iIGRiLWlkPSJlZGE5OWVzcjlhcnA1MmUyMHYycGZ0ejRycDVzOXgwZXZlZjUi
IHRpbWVzdGFtcD0iMTUyMTExNDgxMCI+MTY3MzE8L2tleT48a2V5IGFwcD0iRU5XZWIiIGRiLWlk
PSIiPjA8L2tleT48L2ZvcmVpZ24ta2V5cz48cmVmLXR5cGUgbmFtZT0iUmVwb3J0Ij4yNzwvcmVm
LXR5cGU+PGNvbnRyaWJ1dG9ycz48YXV0aG9ycz48YXV0aG9yPkhpY2tleSwgRy48L2F1dGhvcj48
YXV0aG9yPkJyZWFybGV5LCBTLjwvYXV0aG9yPjxhdXRob3I+Q29sZGhhbSwgVC48L2F1dGhvcj48
YXV0aG9yPkRlbmVncmksIFMuPC9hdXRob3I+PGF1dGhvcj5HcmVlbiwgRy48L2F1dGhvcj48YXV0
aG9yPlN0YW5pc3pld3NrYSwgUy48L2F1dGhvcj48YXV0aG9yPlRlbWJvLCBELjwvYXV0aG9yPjxh
dXRob3I+VG9yb2ssIEsuPC9hdXRob3I+PGF1dGhvcj5UdXJuZXIsIEsuPC9hdXRob3I+PC9hdXRo
b3JzPjx0ZXJ0aWFyeS1hdXRob3JzPjxhdXRob3I+SU5WT0xWRTwvYXV0aG9yPjwvdGVydGlhcnkt
YXV0aG9ycz48L2NvbnRyaWJ1dG9ycz48dGl0bGVzPjx0aXRsZT5HdWlkYW5jZSBvbiBjby1wcm9k
dWNpbmcgYSByZXNlYXJjaCBwcm9qZWN0PC90aXRsZT48L3RpdGxlcz48cmVwcmludC1lZGl0aW9u
PmluIGZpbGU8L3JlcHJpbnQtZWRpdGlvbj48ZGF0ZXM+PHllYXI+MjAxODwveWVhcj48L2RhdGVz
PjxwdWItbG9jYXRpb24+U291dGhhbXB0b248L3B1Yi1sb2NhdGlvbj48cHVibGlzaGVyPklOVk9M
VkU8L3B1Ymxpc2hlcj48dXJscz48cmVsYXRlZC11cmxzPjx1cmw+aHR0cDovL3d3dy5pbnZvLm9y
Zy51ay9wb3N0dHlwZXB1YmxpY2F0aW9uL2d1aWRhbmNlLW9uLWNvLXByb2R1Y2luZy1hLXJlc2Vh
cmNoLXByb2plY3QvPC91cmw+PC9yZWxhdGVkLXVybHM+PC91cmxzPjwvcmVjb3JkPjwvQ2l0ZT48
L0VuZE5vdGU+AG==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INVOLVE 2012a; Hickey et al. 2018)</w:t>
      </w:r>
      <w:r w:rsidR="00C445FA">
        <w:rPr>
          <w:rFonts w:ascii="Calibri" w:hAnsi="Calibri" w:cs="Calibri"/>
          <w:sz w:val="24"/>
          <w:szCs w:val="24"/>
        </w:rPr>
        <w:fldChar w:fldCharType="end"/>
      </w:r>
      <w:r w:rsidRPr="002D7535">
        <w:rPr>
          <w:rFonts w:ascii="Calibri" w:hAnsi="Calibri" w:cs="Calibri"/>
          <w:sz w:val="24"/>
          <w:szCs w:val="24"/>
        </w:rPr>
        <w:t xml:space="preserve">, either within the QES or the case study sites. The case study sites were starting to develop more collaborative ways of working and both sites provided examples of co-production, in both individual research studies and wider organisational involvement activities </w:t>
      </w:r>
      <w:r w:rsidRPr="002D7535">
        <w:rPr>
          <w:rFonts w:cstheme="minorHAnsi"/>
          <w:sz w:val="24"/>
          <w:szCs w:val="24"/>
        </w:rPr>
        <w:t>(</w:t>
      </w:r>
      <w:hyperlink w:anchor="Vignette1" w:history="1">
        <w:r w:rsidRPr="00D67A12">
          <w:rPr>
            <w:rStyle w:val="Hyperlink"/>
            <w:rFonts w:cstheme="minorHAnsi"/>
            <w:b/>
            <w:bCs/>
            <w:sz w:val="24"/>
            <w:szCs w:val="24"/>
          </w:rPr>
          <w:t>Vignette 1. Co-producing an involvement strategy</w:t>
        </w:r>
      </w:hyperlink>
      <w:r w:rsidRPr="002D7535">
        <w:rPr>
          <w:rFonts w:cstheme="minorHAnsi"/>
          <w:sz w:val="24"/>
          <w:szCs w:val="24"/>
        </w:rPr>
        <w:t xml:space="preserve">), however, </w:t>
      </w:r>
      <w:r w:rsidRPr="002D7535">
        <w:rPr>
          <w:rFonts w:ascii="Calibri" w:hAnsi="Calibri" w:cs="Calibri"/>
          <w:sz w:val="24"/>
          <w:szCs w:val="24"/>
        </w:rPr>
        <w:t xml:space="preserve">this wasn’t consistent and despite the widespread enthusiasm for co-production, only a minority of participants had direct experience of such an approach. This is currently typical of involvement within health and social care research as a whole </w:t>
      </w:r>
      <w:r w:rsidR="00C445FA">
        <w:rPr>
          <w:rFonts w:ascii="Calibri" w:hAnsi="Calibri" w:cs="Calibri"/>
          <w:sz w:val="24"/>
          <w:szCs w:val="24"/>
        </w:rPr>
        <w:fldChar w:fldCharType="begin">
          <w:fldData xml:space="preserve">PEVuZE5vdGU+PENpdGU+PFJlY051bT4xOTk0ODQ8L1JlY051bT48RGlzcGxheVRleHQ+KFNtaXRo
IGV0IGFsLiAyMDIyOyBLYXJsc3NvbiBldCBhbC4gMjAyMyk8L0Rpc3BsYXlUZXh0PjxyZWNvcmQ+
PHJlYy1udW1iZXI+MTk5NDg0PC9yZWMtbnVtYmVyPjxmb3JlaWduLWtleXM+PGtleSBhcHA9IkVO
IiBkYi1pZD0iZWRhOTllc3I5YXJwNTJlMjB2MnBmdHo0cnA1czl4MGV2ZWY1IiB0aW1lc3RhbXA9
IjE2OTY5MzQxODUiPjE5OTQ4NDwva2V5PjwvZm9yZWlnbi1rZXlzPjxyZWYtdHlwZSBuYW1lPSJK
b3VybmFsIEFydGljbGUiPjE3PC9yZWYtdHlwZT48Y29udHJpYnV0b3JzPjxhdXRob3JzPjxhdXRo
b3I+U21pdGgsIEhlbGVuPC9hdXRob3I+PGF1dGhvcj5CdWR3b3J0aCwgTHVrZTwvYXV0aG9yPjxh
dXRob3I+R3JpbmRleSwgQ2hsb2U8L2F1dGhvcj48YXV0aG9yPkhhZ3VlLCBJc2FiZWw8L2F1dGhv
cj48YXV0aG9yPkhhbWVyLCBOYXRhbGllPC9hdXRob3I+PGF1dGhvcj5LaXNsb3YsIFJvbWFuPC9h
dXRob3I+PGF1dGhvcj5WYW4gRGVyIEdyYWFmLCBQZXRlcjwvYXV0aG9yPjxhdXRob3I+TGFuZ2xl
eSwgSm9lPC9hdXRob3I+PC9hdXRob3JzPjwvY29udHJpYnV0b3JzPjx0aXRsZXM+PHRpdGxlPkNv
LXByb2R1Y3Rpb24gcHJhY3RpY2UgYW5kIGZ1dHVyZSByZXNlYXJjaCBwcmlvcml0aWVzIGluIFVu
aXRlZCBLaW5nZG9tLWZ1bmRlZCBhcHBsaWVkIGhlYWx0aCByZXNlYXJjaDogYSBzY29waW5nIHJl
dmlldzwvdGl0bGU+PHNlY29uZGFyeS10aXRsZT5IZWFsdGggUmVzZWFyY2ggUG9saWN5IGFuZCBT
eXN0ZW1zPC9zZWNvbmRhcnktdGl0bGU+PC90aXRsZXM+PHBlcmlvZGljYWw+PGZ1bGwtdGl0bGU+
SGVhbHRoIFJlc2VhcmNoIFBvbGljeSBhbmQgU3lzdGVtczwvZnVsbC10aXRsZT48YWJici0xPkhl
YWx0aCBSZXMgUG9saWN5IFN5c3Q8L2FiYnItMT48L3BlcmlvZGljYWw+PHBhZ2VzPjEtNDM8L3Bh
Z2VzPjx2b2x1bWU+MjA8L3ZvbHVtZT48bnVtYmVyPjE8L251bWJlcj48cmVwcmludC1lZGl0aW9u
Pm5vdCBpbiBmaWxlPC9yZXByaW50LWVkaXRpb24+PGRhdGVzPjx5ZWFyPjIwMjI8L3llYXI+PC9k
YXRlcz48aXNibj4xNDc4LTQ1MDU8L2lzYm4+PHVybHM+PHJlbGF0ZWQtdXJscz48dXJsPmh0dHBz
Oi8vaGVhbHRoLXBvbGljeS1zeXN0ZW1zLmJpb21lZGNlbnRyYWwuY29tL2FydGljbGVzLzEwLjEx
ODYvczEyOTYxLTAyMi0wMDgzOC14PC91cmw+PC9yZWxhdGVkLXVybHM+PC91cmxzPjwvcmVjb3Jk
PjwvQ2l0ZT48Q2l0ZT48UmVjTnVtPjE5OTQ2OTwvUmVjTnVtPjxyZWNvcmQ+PHJlYy1udW1iZXI+
MTk5NDY5PC9yZWMtbnVtYmVyPjxmb3JlaWduLWtleXM+PGtleSBhcHA9IkVOIiBkYi1pZD0iZWRh
OTllc3I5YXJwNTJlMjB2MnBmdHo0cnA1czl4MGV2ZWY1IiB0aW1lc3RhbXA9IjE2OTIwOTEwOTYi
PjE5OTQ2OTwva2V5PjwvZm9yZWlnbi1rZXlzPjxyZWYtdHlwZSBuYW1lPSJKb3VybmFsIEFydGlj
bGUiPjE3PC9yZWYtdHlwZT48Y29udHJpYnV0b3JzPjxhdXRob3JzPjxhdXRob3I+S2FybHNzb24s
IEFubmUgV2V0dGVyZ3JlbjwvYXV0aG9yPjxhdXRob3I+S3JhZ2gtU8O4cmVuc2VuLCBBbm5lPC9h
dXRob3I+PGF1dGhvcj5Cw7hyZ2VzZW4sIEtpcnN0ZW48L2F1dGhvcj48YXV0aG9yPkJlaHJlbnMs
IEthcnN0ZW4gRXJpazwvYXV0aG9yPjxhdXRob3I+QW5kZXJzZW4sIFRvcmJlbjwvYXV0aG9yPjxh
dXRob3I+S2lkaG9sbSwgTWFpa2VuIExhbmdob2ZmPC9hdXRob3I+PGF1dGhvcj5Sb3RobWFubiwg
TWV0dGUgSnVlbDwvYXV0aG9yPjxhdXRob3I+S2V0ZWxhYXIsIE1hcmpvbGlqbjwvYXV0aG9yPjxh
dXRob3I+SmFuc3NlbnMsIEFzdHJpZDwvYXV0aG9yPjwvYXV0aG9ycz48L2NvbnRyaWJ1dG9ycz48
dGl0bGVzPjx0aXRsZT5Sb2xlcywgb3V0Y29tZXMsIGFuZCBlbmFibGVycyB3aXRoaW4gcmVzZWFy
Y2ggcGFydG5lcnNoaXBzOiBBIHJhcGlkIHJldmlldyBvZiB0aGUgbGl0ZXJhdHVyZSBvbiBwYXRp
ZW50IGFuZCBwdWJsaWMgaW52b2x2ZW1lbnQgYW5kIGVuZ2FnZW1lbnQgaW4gaGVhbHRoIHJlc2Vh
cmNoPC90aXRsZT48c2Vjb25kYXJ5LXRpdGxlPlJlc2VhcmNoIEludm9sdmVtZW50IGFuZCBFbmdh
Z2VtZW50PC9zZWNvbmRhcnktdGl0bGU+PC90aXRsZXM+PHBlcmlvZGljYWw+PGZ1bGwtdGl0bGU+
UmVzZWFyY2ggSW52b2x2ZW1lbnQgYW5kIEVuZ2FnZW1lbnQ8L2Z1bGwtdGl0bGU+PGFiYnItMT5S
ZXMgSW52b2x2IEVuZ2FnZW08L2FiYnItMT48L3BlcmlvZGljYWw+PHBhZ2VzPjEtMjc8L3BhZ2Vz
Pjx2b2x1bWU+OTwvdm9sdW1lPjxudW1iZXI+MTwvbnVtYmVyPjxyZXByaW50LWVkaXRpb24+bm90
IGluIGZpbGU8L3JlcHJpbnQtZWRpdGlvbj48ZGF0ZXM+PHllYXI+MjAyMzwveWVhcj48L2RhdGVz
Pjxpc2JuPjIwNTYtNzUyOTwvaXNibj48dXJscz48cmVsYXRlZC11cmxzPjx1cmw+aHR0cHM6Ly9y
ZXNlYXJjaGludm9sdmVtZW50LmJpb21lZGNlbnRyYWwuY29tL2FydGljbGVzLzEwLjExODYvczQw
OTAwLTAyMy0wMDQ0OC16PC91cmw+PC9yZWxhdGVkLXVybHM+PC91cmxzPjwvcmVjb3JkPjwvQ2l0
ZT48L0VuZE5vdGU+AG==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OTk0ODQ8L1JlY051bT48RGlzcGxheVRleHQ+KFNtaXRo
IGV0IGFsLiAyMDIyOyBLYXJsc3NvbiBldCBhbC4gMjAyMyk8L0Rpc3BsYXlUZXh0PjxyZWNvcmQ+
PHJlYy1udW1iZXI+MTk5NDg0PC9yZWMtbnVtYmVyPjxmb3JlaWduLWtleXM+PGtleSBhcHA9IkVO
IiBkYi1pZD0iZWRhOTllc3I5YXJwNTJlMjB2MnBmdHo0cnA1czl4MGV2ZWY1IiB0aW1lc3RhbXA9
IjE2OTY5MzQxODUiPjE5OTQ4NDwva2V5PjwvZm9yZWlnbi1rZXlzPjxyZWYtdHlwZSBuYW1lPSJK
b3VybmFsIEFydGljbGUiPjE3PC9yZWYtdHlwZT48Y29udHJpYnV0b3JzPjxhdXRob3JzPjxhdXRo
b3I+U21pdGgsIEhlbGVuPC9hdXRob3I+PGF1dGhvcj5CdWR3b3J0aCwgTHVrZTwvYXV0aG9yPjxh
dXRob3I+R3JpbmRleSwgQ2hsb2U8L2F1dGhvcj48YXV0aG9yPkhhZ3VlLCBJc2FiZWw8L2F1dGhv
cj48YXV0aG9yPkhhbWVyLCBOYXRhbGllPC9hdXRob3I+PGF1dGhvcj5LaXNsb3YsIFJvbWFuPC9h
dXRob3I+PGF1dGhvcj5WYW4gRGVyIEdyYWFmLCBQZXRlcjwvYXV0aG9yPjxhdXRob3I+TGFuZ2xl
eSwgSm9lPC9hdXRob3I+PC9hdXRob3JzPjwvY29udHJpYnV0b3JzPjx0aXRsZXM+PHRpdGxlPkNv
LXByb2R1Y3Rpb24gcHJhY3RpY2UgYW5kIGZ1dHVyZSByZXNlYXJjaCBwcmlvcml0aWVzIGluIFVu
aXRlZCBLaW5nZG9tLWZ1bmRlZCBhcHBsaWVkIGhlYWx0aCByZXNlYXJjaDogYSBzY29waW5nIHJl
dmlldzwvdGl0bGU+PHNlY29uZGFyeS10aXRsZT5IZWFsdGggUmVzZWFyY2ggUG9saWN5IGFuZCBT
eXN0ZW1zPC9zZWNvbmRhcnktdGl0bGU+PC90aXRsZXM+PHBlcmlvZGljYWw+PGZ1bGwtdGl0bGU+
SGVhbHRoIFJlc2VhcmNoIFBvbGljeSBhbmQgU3lzdGVtczwvZnVsbC10aXRsZT48YWJici0xPkhl
YWx0aCBSZXMgUG9saWN5IFN5c3Q8L2FiYnItMT48L3BlcmlvZGljYWw+PHBhZ2VzPjEtNDM8L3Bh
Z2VzPjx2b2x1bWU+MjA8L3ZvbHVtZT48bnVtYmVyPjE8L251bWJlcj48cmVwcmludC1lZGl0aW9u
Pm5vdCBpbiBmaWxlPC9yZXByaW50LWVkaXRpb24+PGRhdGVzPjx5ZWFyPjIwMjI8L3llYXI+PC9k
YXRlcz48aXNibj4xNDc4LTQ1MDU8L2lzYm4+PHVybHM+PHJlbGF0ZWQtdXJscz48dXJsPmh0dHBz
Oi8vaGVhbHRoLXBvbGljeS1zeXN0ZW1zLmJpb21lZGNlbnRyYWwuY29tL2FydGljbGVzLzEwLjEx
ODYvczEyOTYxLTAyMi0wMDgzOC14PC91cmw+PC9yZWxhdGVkLXVybHM+PC91cmxzPjwvcmVjb3Jk
PjwvQ2l0ZT48Q2l0ZT48UmVjTnVtPjE5OTQ2OTwvUmVjTnVtPjxyZWNvcmQ+PHJlYy1udW1iZXI+
MTk5NDY5PC9yZWMtbnVtYmVyPjxmb3JlaWduLWtleXM+PGtleSBhcHA9IkVOIiBkYi1pZD0iZWRh
OTllc3I5YXJwNTJlMjB2MnBmdHo0cnA1czl4MGV2ZWY1IiB0aW1lc3RhbXA9IjE2OTIwOTEwOTYi
PjE5OTQ2OTwva2V5PjwvZm9yZWlnbi1rZXlzPjxyZWYtdHlwZSBuYW1lPSJKb3VybmFsIEFydGlj
bGUiPjE3PC9yZWYtdHlwZT48Y29udHJpYnV0b3JzPjxhdXRob3JzPjxhdXRob3I+S2FybHNzb24s
IEFubmUgV2V0dGVyZ3JlbjwvYXV0aG9yPjxhdXRob3I+S3JhZ2gtU8O4cmVuc2VuLCBBbm5lPC9h
dXRob3I+PGF1dGhvcj5Cw7hyZ2VzZW4sIEtpcnN0ZW48L2F1dGhvcj48YXV0aG9yPkJlaHJlbnMs
IEthcnN0ZW4gRXJpazwvYXV0aG9yPjxhdXRob3I+QW5kZXJzZW4sIFRvcmJlbjwvYXV0aG9yPjxh
dXRob3I+S2lkaG9sbSwgTWFpa2VuIExhbmdob2ZmPC9hdXRob3I+PGF1dGhvcj5Sb3RobWFubiwg
TWV0dGUgSnVlbDwvYXV0aG9yPjxhdXRob3I+S2V0ZWxhYXIsIE1hcmpvbGlqbjwvYXV0aG9yPjxh
dXRob3I+SmFuc3NlbnMsIEFzdHJpZDwvYXV0aG9yPjwvYXV0aG9ycz48L2NvbnRyaWJ1dG9ycz48
dGl0bGVzPjx0aXRsZT5Sb2xlcywgb3V0Y29tZXMsIGFuZCBlbmFibGVycyB3aXRoaW4gcmVzZWFy
Y2ggcGFydG5lcnNoaXBzOiBBIHJhcGlkIHJldmlldyBvZiB0aGUgbGl0ZXJhdHVyZSBvbiBwYXRp
ZW50IGFuZCBwdWJsaWMgaW52b2x2ZW1lbnQgYW5kIGVuZ2FnZW1lbnQgaW4gaGVhbHRoIHJlc2Vh
cmNoPC90aXRsZT48c2Vjb25kYXJ5LXRpdGxlPlJlc2VhcmNoIEludm9sdmVtZW50IGFuZCBFbmdh
Z2VtZW50PC9zZWNvbmRhcnktdGl0bGU+PC90aXRsZXM+PHBlcmlvZGljYWw+PGZ1bGwtdGl0bGU+
UmVzZWFyY2ggSW52b2x2ZW1lbnQgYW5kIEVuZ2FnZW1lbnQ8L2Z1bGwtdGl0bGU+PGFiYnItMT5S
ZXMgSW52b2x2IEVuZ2FnZW08L2FiYnItMT48L3BlcmlvZGljYWw+PHBhZ2VzPjEtMjc8L3BhZ2Vz
Pjx2b2x1bWU+OTwvdm9sdW1lPjxudW1iZXI+MTwvbnVtYmVyPjxyZXByaW50LWVkaXRpb24+bm90
IGluIGZpbGU8L3JlcHJpbnQtZWRpdGlvbj48ZGF0ZXM+PHllYXI+MjAyMzwveWVhcj48L2RhdGVz
Pjxpc2JuPjIwNTYtNzUyOTwvaXNibj48dXJscz48cmVsYXRlZC11cmxzPjx1cmw+aHR0cHM6Ly9y
ZXNlYXJjaGludm9sdmVtZW50LmJpb21lZGNlbnRyYWwuY29tL2FydGljbGVzLzEwLjExODYvczQw
OTAwLTAyMy0wMDQ0OC16PC91cmw+PC9yZWxhdGVkLXVybHM+PC91cmxzPjwvcmVjb3JkPjwvQ2l0
ZT48L0VuZE5vdGU+AG==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Smith et al. 2022; Karlsson et al. 2023)</w:t>
      </w:r>
      <w:r w:rsidR="00C445FA">
        <w:rPr>
          <w:rFonts w:ascii="Calibri" w:hAnsi="Calibri" w:cs="Calibri"/>
          <w:sz w:val="24"/>
          <w:szCs w:val="24"/>
        </w:rPr>
        <w:fldChar w:fldCharType="end"/>
      </w:r>
      <w:r w:rsidRPr="002D7535">
        <w:rPr>
          <w:rFonts w:ascii="Calibri" w:hAnsi="Calibri" w:cs="Calibri"/>
          <w:sz w:val="24"/>
          <w:szCs w:val="24"/>
        </w:rPr>
        <w:t xml:space="preserve"> and also illustrates the additional complexities associated with involvement in this field, in particular when compared to more well established areas of involvement in research such as mental health or disability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6768&lt;/RecNum&gt;&lt;DisplayText&gt;(Nind 2014; Wilson et al. 2018)&lt;/DisplayText&gt;&lt;record&gt;&lt;rec-number&gt;16768&lt;/rec-number&gt;&lt;foreign-keys&gt;&lt;key app="EN" db-id="eda99esr9arp52e20v2pftz4rp5s9x0evef5" timestamp="1525346893"&gt;16768&lt;/key&gt;&lt;key app="ENWeb" db-id=""&gt;0&lt;/key&gt;&lt;/foreign-keys&gt;&lt;ref-type name="Journal Article"&gt;17&lt;/ref-type&gt;&lt;contributors&gt;&lt;authors&gt;&lt;author&gt;Wilson, Patricia&lt;/author&gt;&lt;author&gt;Mathie, Elspeth&lt;/author&gt;&lt;author&gt;Poland, Fiona&lt;/author&gt;&lt;author&gt;Keenan, Julia&lt;/author&gt;&lt;author&gt;Howe, Amanda&lt;/author&gt;&lt;author&gt;Munday, Diane&lt;/author&gt;&lt;author&gt;Kendall, Sally&lt;/author&gt;&lt;author&gt;Cowe, Marion&lt;/author&gt;&lt;author&gt;Staniszewska, Sophie&lt;/author&gt;&lt;author&gt;Goodman, Claire&lt;/author&gt;&lt;/authors&gt;&lt;/contributors&gt;&lt;titles&gt;&lt;title&gt;How embedded is public involvement in mainstream health research in England a decade after policy implementation? A realist evaluation&lt;/title&gt;&lt;secondary-title&gt;Journal of health services research &amp;amp; policy&lt;/secondary-title&gt;&lt;/titles&gt;&lt;periodical&gt;&lt;full-title&gt;Journal of Health Services Research &amp;amp; Policy&lt;/full-title&gt;&lt;/periodical&gt;&lt;pages&gt;98-106&lt;/pages&gt;&lt;volume&gt;23&lt;/volume&gt;&lt;number&gt;2&lt;/number&gt;&lt;reprint-edition&gt;in file&lt;/reprint-edition&gt;&lt;dates&gt;&lt;year&gt;2018&lt;/year&gt;&lt;/dates&gt;&lt;isbn&gt;1355-8196&lt;/isbn&gt;&lt;urls&gt;&lt;related-urls&gt;&lt;url&gt;http://journals.sagepub.com/doi/abs/10.1177/1355819617750688&lt;/url&gt;&lt;/related-urls&gt;&lt;/urls&gt;&lt;/record&gt;&lt;/Cite&gt;&lt;Cite&gt;&lt;RecNum&gt;16873&lt;/RecNum&gt;&lt;record&gt;&lt;rec-number&gt;16873&lt;/rec-number&gt;&lt;foreign-keys&gt;&lt;key app="EN" db-id="eda99esr9arp52e20v2pftz4rp5s9x0evef5" timestamp="1536075001"&gt;16873&lt;/key&gt;&lt;/foreign-keys&gt;&lt;ref-type name="Book"&gt;6&lt;/ref-type&gt;&lt;contributors&gt;&lt;authors&gt;&lt;author&gt;Melanie Nind&lt;/author&gt;&lt;/authors&gt;&lt;/contributors&gt;&lt;titles&gt;&lt;title&gt;What is Inclusive Research?&lt;/title&gt;&lt;/titles&gt;&lt;reprint-edition&gt;in file&lt;/reprint-edition&gt;&lt;dates&gt;&lt;year&gt;2014&lt;/year&gt;&lt;/dates&gt;&lt;pub-location&gt;London&lt;/pub-location&gt;&lt;publisher&gt;Bloomsbury&lt;/publisher&gt;&lt;urls&gt;&lt;related-urls&gt;&lt;url&gt;https://www.bloomsbury.com/uk/what-is-inclusive-research-9781849668118/&lt;/url&gt;&lt;/related-urls&gt;&lt;/urls&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Nind 2014; Wilson et al. 2018)</w:t>
      </w:r>
      <w:r w:rsidR="00C445FA">
        <w:rPr>
          <w:rFonts w:ascii="Calibri" w:hAnsi="Calibri" w:cs="Calibri"/>
          <w:sz w:val="24"/>
          <w:szCs w:val="24"/>
        </w:rPr>
        <w:fldChar w:fldCharType="end"/>
      </w:r>
      <w:r w:rsidRPr="002D7535">
        <w:rPr>
          <w:rFonts w:ascii="Calibri" w:hAnsi="Calibri" w:cs="Calibri"/>
          <w:sz w:val="24"/>
          <w:szCs w:val="24"/>
        </w:rPr>
        <w:t>.</w:t>
      </w:r>
    </w:p>
    <w:p w14:paraId="5105F0F8" w14:textId="77777777" w:rsidR="002D7535" w:rsidRPr="002D7535" w:rsidRDefault="002D7535" w:rsidP="002D7535">
      <w:pPr>
        <w:spacing w:after="0" w:line="240" w:lineRule="auto"/>
        <w:rPr>
          <w:rFonts w:ascii="Calibri" w:hAnsi="Calibri" w:cs="Calibri"/>
          <w:sz w:val="24"/>
          <w:szCs w:val="24"/>
        </w:rPr>
      </w:pPr>
    </w:p>
    <w:p w14:paraId="6BFA2D90" w14:textId="7350DE40"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The impact of involvement was a prominent theme in both the QES and CSA. Within the CSA in particular, a diverse range of impacts were found, related to individual research studies, the research centres more broadly, public members, academics and others. This is in line with other health and social care research, where the importance of evaluating the impact of involvement has grown in prominence in recent years </w:t>
      </w:r>
      <w:r w:rsidR="00C445FA">
        <w:rPr>
          <w:rFonts w:ascii="Calibri" w:hAnsi="Calibri" w:cs="Calibri"/>
          <w:sz w:val="24"/>
          <w:szCs w:val="24"/>
        </w:rPr>
        <w:fldChar w:fldCharType="begin">
          <w:fldData xml:space="preserve">PEVuZE5vdGU+PENpdGU+PFJlY051bT4yNTg1NzwvUmVjTnVtPjxEaXNwbGF5VGV4dD4oSG9la3N0
cmEgZXQgYWwuIDIwMjA7IFJ1c3NlbGwgZXQgYWwuIDIwMjApPC9EaXNwbGF5VGV4dD48cmVjb3Jk
PjxyZWMtbnVtYmVyPjI1ODU3PC9yZWMtbnVtYmVyPjxmb3JlaWduLWtleXM+PGtleSBhcHA9IkVO
IiBkYi1pZD0iZWRhOTllc3I5YXJwNTJlMjB2MnBmdHo0cnA1czl4MGV2ZWY1IiB0aW1lc3RhbXA9
IjE2MDU4ODM1MjAiPjI1ODU3PC9rZXk+PC9mb3JlaWduLWtleXM+PHJlZi10eXBlIG5hbWU9Ikpv
dXJuYWwgQXJ0aWNsZSI+MTc8L3JlZi10eXBlPjxjb250cmlidXRvcnM+PGF1dGhvcnM+PGF1dGhv
cj5SdXNzZWxsLCBKLjwvYXV0aG9yPjxhdXRob3I+RnVkZ2UsIE4uPC9hdXRob3I+PGF1dGhvcj5H
cmVlbmhhbGdoLCBULjwvYXV0aG9yPjwvYXV0aG9ycz48L2NvbnRyaWJ1dG9ycz48dGl0bGVzPjx0
aXRsZT5UaGUgaW1wYWN0IG9mIHB1YmxpYyBpbnZvbHZlbWVudCBpbiBoZWFsdGggcmVzZWFyY2g6
IHdoYXQgYXJlIHdlIG1lYXN1cmluZz8gV2h5IGFyZSB3ZSBtZWFzdXJpbmcgaXQ/IFNob3VsZCB3
ZSBzdG9wIG1lYXN1cmluZyBpdD88L3RpdGxlPjxzZWNvbmRhcnktdGl0bGU+UmVzZWFyY2ggSW52
b2x2ZW1lbnQgYW5kIEVuZ2FnZW1lbnQ8L3NlY29uZGFyeS10aXRsZT48L3RpdGxlcz48cGVyaW9k
aWNhbD48ZnVsbC10aXRsZT5SZXNlYXJjaCBJbnZvbHZlbWVudCBhbmQgRW5nYWdlbWVudDwvZnVs
bC10aXRsZT48YWJici0xPlJlcyBJbnZvbHYgRW5nYWdlbTwvYWJici0xPjwvcGVyaW9kaWNhbD48
cGFnZXM+MS04PC9wYWdlcz48dm9sdW1lPjY8L3ZvbHVtZT48cmVwcmludC1lZGl0aW9uPmluIGZp
bGU8L3JlcHJpbnQtZWRpdGlvbj48ZGF0ZXM+PHllYXI+MjAyMDwveWVhcj48L2RhdGVzPjxpc2Ju
PjIwNTYtNzUyOTwvaXNibj48dXJscz48cmVsYXRlZC11cmxzPjx1cmw+aHR0cHM6Ly9yZXNlYXJj
aGludm9sdmVtZW50LmJpb21lZGNlbnRyYWwuY29tL2FydGljbGVzLzEwLjExODYvczQwOTAwLTAy
MC0wMDIzOS13PC91cmw+PC9yZWxhdGVkLXVybHM+PC91cmxzPjwvcmVjb3JkPjwvQ2l0ZT48Q2l0
ZT48UmVjTnVtPjI1OTA3PC9SZWNOdW0+PHJlY29yZD48cmVjLW51bWJlcj4yNTkwNzwvcmVjLW51
bWJlcj48Zm9yZWlnbi1rZXlzPjxrZXkgYXBwPSJFTiIgZGItaWQ9ImVkYTk5ZXNyOWFycDUyZTIw
djJwZnR6NHJwNXM5eDBldmVmNSIgdGltZXN0YW1wPSIxNjEyNzg3MDUzIj4yNTkwNzwva2V5Pjwv
Zm9yZWlnbi1rZXlzPjxyZWYtdHlwZSBuYW1lPSJKb3VybmFsIEFydGljbGUiPjE3PC9yZWYtdHlw
ZT48Y29udHJpYnV0b3JzPjxhdXRob3JzPjxhdXRob3I+SG9la3N0cmEsIEYuPC9hdXRob3I+PGF1
dGhvcj5NcmtsYXMsIEsuIEouPC9hdXRob3I+PGF1dGhvcj5LaGFuLCBNLjwvYXV0aG9yPjxhdXRo
b3I+TWNLYXksIFIuIEMuPC9hdXRob3I+PGF1dGhvcj5WaXMtRHVuYmFyLCBNLkFBUFMgUGhhcm1T
Y2lUZWNoPC9hdXRob3I+PGF1dGhvcj5TaWJsZXksIEsuIE0uPC9hdXRob3I+PGF1dGhvcj5OZ3V5
ZW4sIFQuPC9hdXRob3I+PGF1dGhvcj5HcmFoYW0sIEkuIEQuPC9hdXRob3I+PGF1dGhvcj5TQ0kg
R3VpZGluZyBQcmluY2lwbGVzIENvbnNlbnN1cyBQYW5lbDwvYXV0aG9yPjxhdXRob3I+R2FpbmZv
cnRoLCBILiBMLjwvYXV0aG9yPjwvYXV0aG9ycz48L2NvbnRyaWJ1dG9ycz48dGl0bGVzPjx0aXRs
ZT5BIHJldmlldyBvZiByZXZpZXdzIG9uIHByaW5jaXBsZXMsIHN0cmF0ZWdpZXMsIG91dGNvbWVz
IGFuZCBpbXBhY3RzIG9mIHJlc2VhcmNoIHBhcnRuZXJzaGlwcyBhcHByb2FjaGVzOiBhIGZpcnN0
IHN0ZXAgaW4gc3ludGhlc2lzaW5nIHRoZSByZXNlYXJjaCBwYXJ0bmVyc2hpcCBsaXRlcmF0dXJl
PC90aXRsZT48c2Vjb25kYXJ5LXRpdGxlPkhlYWx0aCBSZXNlYXJjaCBQb2xpY3kgYW5kIFN5c3Rl
bXM8L3NlY29uZGFyeS10aXRsZT48L3RpdGxlcz48cGVyaW9kaWNhbD48ZnVsbC10aXRsZT5IZWFs
dGggUmVzZWFyY2ggUG9saWN5IGFuZCBTeXN0ZW1zPC9mdWxsLXRpdGxlPjxhYmJyLTE+SGVhbHRo
IFJlcyBQb2xpY3kgU3lzdDwvYWJici0xPjwvcGVyaW9kaWNhbD48cGFnZXM+MS0yMzwvcGFnZXM+
PHZvbHVtZT4xODwvdm9sdW1lPjxyZXByaW50LWVkaXRpb24+aW4gZmlsZTwvcmVwcmludC1lZGl0
aW9uPjxkYXRlcz48eWVhcj4yMDIwPC95ZWFyPjwvZGF0ZXM+PHVybHM+PHJlbGF0ZWQtdXJscz48
dXJsPmh0dHBzOi8vaGVhbHRoLXBvbGljeS1zeXN0ZW1zLmJpb21lZGNlbnRyYWwuY29tL2FydGlj
bGVzLzEwLjExODYvczEyOTYxLTAyMC0wNTQ0LTk8L3VybD48L3JlbGF0ZWQtdXJscz48L3VybHM+
PC9yZWNvcmQ+PC9DaXRlPjwvRW5kTm90ZT4A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yNTg1NzwvUmVjTnVtPjxEaXNwbGF5VGV4dD4oSG9la3N0
cmEgZXQgYWwuIDIwMjA7IFJ1c3NlbGwgZXQgYWwuIDIwMjApPC9EaXNwbGF5VGV4dD48cmVjb3Jk
PjxyZWMtbnVtYmVyPjI1ODU3PC9yZWMtbnVtYmVyPjxmb3JlaWduLWtleXM+PGtleSBhcHA9IkVO
IiBkYi1pZD0iZWRhOTllc3I5YXJwNTJlMjB2MnBmdHo0cnA1czl4MGV2ZWY1IiB0aW1lc3RhbXA9
IjE2MDU4ODM1MjAiPjI1ODU3PC9rZXk+PC9mb3JlaWduLWtleXM+PHJlZi10eXBlIG5hbWU9Ikpv
dXJuYWwgQXJ0aWNsZSI+MTc8L3JlZi10eXBlPjxjb250cmlidXRvcnM+PGF1dGhvcnM+PGF1dGhv
cj5SdXNzZWxsLCBKLjwvYXV0aG9yPjxhdXRob3I+RnVkZ2UsIE4uPC9hdXRob3I+PGF1dGhvcj5H
cmVlbmhhbGdoLCBULjwvYXV0aG9yPjwvYXV0aG9ycz48L2NvbnRyaWJ1dG9ycz48dGl0bGVzPjx0
aXRsZT5UaGUgaW1wYWN0IG9mIHB1YmxpYyBpbnZvbHZlbWVudCBpbiBoZWFsdGggcmVzZWFyY2g6
IHdoYXQgYXJlIHdlIG1lYXN1cmluZz8gV2h5IGFyZSB3ZSBtZWFzdXJpbmcgaXQ/IFNob3VsZCB3
ZSBzdG9wIG1lYXN1cmluZyBpdD88L3RpdGxlPjxzZWNvbmRhcnktdGl0bGU+UmVzZWFyY2ggSW52
b2x2ZW1lbnQgYW5kIEVuZ2FnZW1lbnQ8L3NlY29uZGFyeS10aXRsZT48L3RpdGxlcz48cGVyaW9k
aWNhbD48ZnVsbC10aXRsZT5SZXNlYXJjaCBJbnZvbHZlbWVudCBhbmQgRW5nYWdlbWVudDwvZnVs
bC10aXRsZT48YWJici0xPlJlcyBJbnZvbHYgRW5nYWdlbTwvYWJici0xPjwvcGVyaW9kaWNhbD48
cGFnZXM+MS04PC9wYWdlcz48dm9sdW1lPjY8L3ZvbHVtZT48cmVwcmludC1lZGl0aW9uPmluIGZp
bGU8L3JlcHJpbnQtZWRpdGlvbj48ZGF0ZXM+PHllYXI+MjAyMDwveWVhcj48L2RhdGVzPjxpc2Ju
PjIwNTYtNzUyOTwvaXNibj48dXJscz48cmVsYXRlZC11cmxzPjx1cmw+aHR0cHM6Ly9yZXNlYXJj
aGludm9sdmVtZW50LmJpb21lZGNlbnRyYWwuY29tL2FydGljbGVzLzEwLjExODYvczQwOTAwLTAy
MC0wMDIzOS13PC91cmw+PC9yZWxhdGVkLXVybHM+PC91cmxzPjwvcmVjb3JkPjwvQ2l0ZT48Q2l0
ZT48UmVjTnVtPjI1OTA3PC9SZWNOdW0+PHJlY29yZD48cmVjLW51bWJlcj4yNTkwNzwvcmVjLW51
bWJlcj48Zm9yZWlnbi1rZXlzPjxrZXkgYXBwPSJFTiIgZGItaWQ9ImVkYTk5ZXNyOWFycDUyZTIw
djJwZnR6NHJwNXM5eDBldmVmNSIgdGltZXN0YW1wPSIxNjEyNzg3MDUzIj4yNTkwNzwva2V5Pjwv
Zm9yZWlnbi1rZXlzPjxyZWYtdHlwZSBuYW1lPSJKb3VybmFsIEFydGljbGUiPjE3PC9yZWYtdHlw
ZT48Y29udHJpYnV0b3JzPjxhdXRob3JzPjxhdXRob3I+SG9la3N0cmEsIEYuPC9hdXRob3I+PGF1
dGhvcj5NcmtsYXMsIEsuIEouPC9hdXRob3I+PGF1dGhvcj5LaGFuLCBNLjwvYXV0aG9yPjxhdXRo
b3I+TWNLYXksIFIuIEMuPC9hdXRob3I+PGF1dGhvcj5WaXMtRHVuYmFyLCBNLkFBUFMgUGhhcm1T
Y2lUZWNoPC9hdXRob3I+PGF1dGhvcj5TaWJsZXksIEsuIE0uPC9hdXRob3I+PGF1dGhvcj5OZ3V5
ZW4sIFQuPC9hdXRob3I+PGF1dGhvcj5HcmFoYW0sIEkuIEQuPC9hdXRob3I+PGF1dGhvcj5TQ0kg
R3VpZGluZyBQcmluY2lwbGVzIENvbnNlbnN1cyBQYW5lbDwvYXV0aG9yPjxhdXRob3I+R2FpbmZv
cnRoLCBILiBMLjwvYXV0aG9yPjwvYXV0aG9ycz48L2NvbnRyaWJ1dG9ycz48dGl0bGVzPjx0aXRs
ZT5BIHJldmlldyBvZiByZXZpZXdzIG9uIHByaW5jaXBsZXMsIHN0cmF0ZWdpZXMsIG91dGNvbWVz
IGFuZCBpbXBhY3RzIG9mIHJlc2VhcmNoIHBhcnRuZXJzaGlwcyBhcHByb2FjaGVzOiBhIGZpcnN0
IHN0ZXAgaW4gc3ludGhlc2lzaW5nIHRoZSByZXNlYXJjaCBwYXJ0bmVyc2hpcCBsaXRlcmF0dXJl
PC90aXRsZT48c2Vjb25kYXJ5LXRpdGxlPkhlYWx0aCBSZXNlYXJjaCBQb2xpY3kgYW5kIFN5c3Rl
bXM8L3NlY29uZGFyeS10aXRsZT48L3RpdGxlcz48cGVyaW9kaWNhbD48ZnVsbC10aXRsZT5IZWFs
dGggUmVzZWFyY2ggUG9saWN5IGFuZCBTeXN0ZW1zPC9mdWxsLXRpdGxlPjxhYmJyLTE+SGVhbHRo
IFJlcyBQb2xpY3kgU3lzdDwvYWJici0xPjwvcGVyaW9kaWNhbD48cGFnZXM+MS0yMzwvcGFnZXM+
PHZvbHVtZT4xODwvdm9sdW1lPjxyZXByaW50LWVkaXRpb24+aW4gZmlsZTwvcmVwcmludC1lZGl0
aW9uPjxkYXRlcz48eWVhcj4yMDIwPC95ZWFyPjwvZGF0ZXM+PHVybHM+PHJlbGF0ZWQtdXJscz48
dXJsPmh0dHBzOi8vaGVhbHRoLXBvbGljeS1zeXN0ZW1zLmJpb21lZGNlbnRyYWwuY29tL2FydGlj
bGVzLzEwLjExODYvczEyOTYxLTAyMC0wNTQ0LTk8L3VybD48L3JlbGF0ZWQtdXJscz48L3VybHM+
PC9yZWNvcmQ+PC9DaXRlPjwvRW5kTm90ZT4A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Hoekstra et al. 2020; Russell et al. 2020)</w:t>
      </w:r>
      <w:r w:rsidR="00C445FA">
        <w:rPr>
          <w:rFonts w:ascii="Calibri" w:hAnsi="Calibri" w:cs="Calibri"/>
          <w:sz w:val="24"/>
          <w:szCs w:val="24"/>
        </w:rPr>
        <w:fldChar w:fldCharType="end"/>
      </w:r>
      <w:r w:rsidRPr="002D7535">
        <w:rPr>
          <w:rFonts w:ascii="Calibri" w:hAnsi="Calibri" w:cs="Calibri"/>
          <w:sz w:val="24"/>
          <w:szCs w:val="24"/>
        </w:rPr>
        <w:t xml:space="preserve"> and where tools such as </w:t>
      </w:r>
      <w:r w:rsidRPr="002D7535">
        <w:rPr>
          <w:rFonts w:eastAsia="Times New Roman" w:cstheme="minorHAnsi"/>
          <w:sz w:val="24"/>
          <w:szCs w:val="24"/>
          <w:lang w:eastAsia="en-GB"/>
        </w:rPr>
        <w:t xml:space="preserve">PIRIT </w:t>
      </w:r>
      <w:r w:rsidR="00C445FA">
        <w:rPr>
          <w:rFonts w:eastAsia="Times New Roman" w:cstheme="minorHAnsi"/>
          <w:sz w:val="24"/>
          <w:szCs w:val="24"/>
          <w:lang w:eastAsia="en-GB"/>
        </w:rPr>
        <w:fldChar w:fldCharType="begin"/>
      </w:r>
      <w:r w:rsidR="00BC508B">
        <w:rPr>
          <w:rFonts w:eastAsia="Times New Roman" w:cstheme="minorHAnsi"/>
          <w:sz w:val="24"/>
          <w:szCs w:val="24"/>
          <w:lang w:eastAsia="en-GB"/>
        </w:rPr>
        <w:instrText xml:space="preserve"> ADDIN EN.CITE &lt;EndNote&gt;&lt;Cite&gt;&lt;RecNum&gt;199517&lt;/RecNum&gt;&lt;DisplayText&gt;(Marie Curie Research Centre and Wales Cancer Research Centre 2023)&lt;/DisplayText&gt;&lt;record&gt;&lt;rec-number&gt;199517&lt;/rec-number&gt;&lt;foreign-keys&gt;&lt;key app="EN" db-id="eda99esr9arp52e20v2pftz4rp5s9x0evef5" timestamp="1701425214"&gt;199517&lt;/key&gt;&lt;/foreign-keys&gt;&lt;ref-type name="Web Page"&gt;12&lt;/ref-type&gt;&lt;contributors&gt;&lt;authors&gt;&lt;author&gt;Marie Curie Research Centre,&lt;/author&gt;&lt;author&gt;Wales Cancer Research Centre,&lt;/author&gt;&lt;/authors&gt;&lt;/contributors&gt;&lt;titles&gt;&lt;title&gt;Public Involvement in Research Impact Toolkit (PIRIT)&lt;/title&gt;&lt;/titles&gt;&lt;number&gt;1 December 2023&lt;/number&gt;&lt;reprint-edition&gt;not in file&lt;/reprint-edition&gt;&lt;dates&gt;&lt;year&gt;2023&lt;/year&gt;&lt;/dates&gt;&lt;pub-location&gt;Wales&lt;/pub-location&gt;&lt;publisher&gt;Marie Curie Research Centre&lt;/publisher&gt;&lt;urls&gt;&lt;related-urls&gt;&lt;url&gt;https://www.cardiff.ac.uk/marie-curie-research-centre/patient-and-public-involvement/public-involvement-in-research-impact-toolkit-pirit&lt;/url&gt;&lt;/related-urls&gt;&lt;/urls&gt;&lt;/record&gt;&lt;/Cite&gt;&lt;/EndNote&gt;</w:instrText>
      </w:r>
      <w:r w:rsidR="00C445FA">
        <w:rPr>
          <w:rFonts w:eastAsia="Times New Roman" w:cstheme="minorHAnsi"/>
          <w:sz w:val="24"/>
          <w:szCs w:val="24"/>
          <w:lang w:eastAsia="en-GB"/>
        </w:rPr>
        <w:fldChar w:fldCharType="separate"/>
      </w:r>
      <w:r w:rsidR="00BC508B">
        <w:rPr>
          <w:rFonts w:eastAsia="Times New Roman" w:cstheme="minorHAnsi"/>
          <w:noProof/>
          <w:sz w:val="24"/>
          <w:szCs w:val="24"/>
          <w:lang w:eastAsia="en-GB"/>
        </w:rPr>
        <w:t>(Marie Curie Research Centre and Wales Cancer Research Centre 2023)</w:t>
      </w:r>
      <w:r w:rsidR="00C445FA">
        <w:rPr>
          <w:rFonts w:eastAsia="Times New Roman" w:cstheme="minorHAnsi"/>
          <w:sz w:val="24"/>
          <w:szCs w:val="24"/>
          <w:lang w:eastAsia="en-GB"/>
        </w:rPr>
        <w:fldChar w:fldCharType="end"/>
      </w:r>
      <w:r w:rsidRPr="002D7535">
        <w:rPr>
          <w:rFonts w:eastAsia="Times New Roman" w:cstheme="minorHAnsi"/>
          <w:sz w:val="24"/>
          <w:szCs w:val="24"/>
          <w:lang w:eastAsia="en-GB"/>
        </w:rPr>
        <w:t xml:space="preserve">, PiiAF </w:t>
      </w:r>
      <w:r w:rsidR="00C445FA">
        <w:rPr>
          <w:rFonts w:eastAsia="Times New Roman" w:cstheme="minorHAnsi"/>
          <w:sz w:val="24"/>
          <w:szCs w:val="24"/>
          <w:lang w:eastAsia="en-GB"/>
        </w:rPr>
        <w:fldChar w:fldCharType="begin"/>
      </w:r>
      <w:r w:rsidR="00BC508B">
        <w:rPr>
          <w:rFonts w:eastAsia="Times New Roman" w:cstheme="minorHAnsi"/>
          <w:sz w:val="24"/>
          <w:szCs w:val="24"/>
          <w:lang w:eastAsia="en-GB"/>
        </w:rPr>
        <w:instrText xml:space="preserve"> ADDIN EN.CITE &lt;EndNote&gt;&lt;Cite&gt;&lt;RecNum&gt;15700&lt;/RecNum&gt;&lt;DisplayText&gt;(Lancaster University et al. 2013)&lt;/DisplayText&gt;&lt;record&gt;&lt;rec-number&gt;15700&lt;/rec-number&gt;&lt;foreign-keys&gt;&lt;key app="EN" db-id="eda99esr9arp52e20v2pftz4rp5s9x0evef5" timestamp="1501151289"&gt;15700&lt;/key&gt;&lt;/foreign-keys&gt;&lt;ref-type name="Web Page"&gt;12&lt;/ref-type&gt;&lt;contributors&gt;&lt;authors&gt;&lt;author&gt;Lancaster University,&lt;/author&gt;&lt;author&gt;University of Liverpool,&lt;/author&gt;&lt;author&gt;Mental Health Research Network,&lt;/author&gt;&lt;author&gt;Medicines for Children Research Network,&lt;/author&gt;&lt;author&gt;University of Exeter,&lt;/author&gt;&lt;/authors&gt;&lt;/contributors&gt;&lt;titles&gt;&lt;title&gt;Public Involvement Impact Assessment Framework (PiiAF)&lt;/title&gt;&lt;/titles&gt;&lt;number&gt;1 December 2023&lt;/number&gt;&lt;reprint-edition&gt;not in file&lt;/reprint-edition&gt;&lt;dates&gt;&lt;year&gt;2013&lt;/year&gt;&lt;/dates&gt;&lt;pub-location&gt;Universities of Lancaster, Liverpool and Exeter.&lt;/pub-location&gt;&lt;publisher&gt;PiiAF Study Group&lt;/publisher&gt;&lt;urls&gt;&lt;related-urls&gt;&lt;url&gt;http://piiaf.org.uk/&lt;/url&gt;&lt;/related-urls&gt;&lt;/urls&gt;&lt;/record&gt;&lt;/Cite&gt;&lt;/EndNote&gt;</w:instrText>
      </w:r>
      <w:r w:rsidR="00C445FA">
        <w:rPr>
          <w:rFonts w:eastAsia="Times New Roman" w:cstheme="minorHAnsi"/>
          <w:sz w:val="24"/>
          <w:szCs w:val="24"/>
          <w:lang w:eastAsia="en-GB"/>
        </w:rPr>
        <w:fldChar w:fldCharType="separate"/>
      </w:r>
      <w:r w:rsidR="00BC508B">
        <w:rPr>
          <w:rFonts w:eastAsia="Times New Roman" w:cstheme="minorHAnsi"/>
          <w:noProof/>
          <w:sz w:val="24"/>
          <w:szCs w:val="24"/>
          <w:lang w:eastAsia="en-GB"/>
        </w:rPr>
        <w:t>(Lancaster University et al. 2013)</w:t>
      </w:r>
      <w:r w:rsidR="00C445FA">
        <w:rPr>
          <w:rFonts w:eastAsia="Times New Roman" w:cstheme="minorHAnsi"/>
          <w:sz w:val="24"/>
          <w:szCs w:val="24"/>
          <w:lang w:eastAsia="en-GB"/>
        </w:rPr>
        <w:fldChar w:fldCharType="end"/>
      </w:r>
      <w:r w:rsidRPr="002D7535">
        <w:rPr>
          <w:rFonts w:eastAsia="Times New Roman" w:cstheme="minorHAnsi"/>
          <w:sz w:val="24"/>
          <w:szCs w:val="24"/>
          <w:lang w:eastAsia="en-GB"/>
        </w:rPr>
        <w:t xml:space="preserve"> or the PPI Impact log </w:t>
      </w:r>
      <w:r w:rsidR="00C445FA">
        <w:rPr>
          <w:rFonts w:eastAsia="Times New Roman" w:cstheme="minorHAnsi"/>
          <w:sz w:val="24"/>
          <w:szCs w:val="24"/>
          <w:lang w:eastAsia="en-GB"/>
        </w:rPr>
        <w:fldChar w:fldCharType="begin"/>
      </w:r>
      <w:r w:rsidR="00BC508B">
        <w:rPr>
          <w:rFonts w:eastAsia="Times New Roman" w:cstheme="minorHAnsi"/>
          <w:sz w:val="24"/>
          <w:szCs w:val="24"/>
          <w:lang w:eastAsia="en-GB"/>
        </w:rPr>
        <w:instrText xml:space="preserve"> ADDIN EN.CITE &lt;EndNote&gt;&lt;Cite&gt;&lt;RecNum&gt;199518&lt;/RecNum&gt;&lt;DisplayText&gt;(People in Health West of England 2023)&lt;/DisplayText&gt;&lt;record&gt;&lt;rec-number&gt;199518&lt;/rec-number&gt;&lt;foreign-keys&gt;&lt;key app="EN" db-id="eda99esr9arp52e20v2pftz4rp5s9x0evef5" timestamp="1701425422"&gt;199518&lt;/key&gt;&lt;/foreign-keys&gt;&lt;ref-type name="Web Page"&gt;12&lt;/ref-type&gt;&lt;contributors&gt;&lt;authors&gt;&lt;author&gt;People in Health West of England,&lt;/author&gt;&lt;/authors&gt;&lt;/contributors&gt;&lt;titles&gt;&lt;title&gt;PPI impact log&lt;/title&gt;&lt;/titles&gt;&lt;number&gt;1 December 2023&lt;/number&gt;&lt;reprint-edition&gt;not in file&lt;/reprint-edition&gt;&lt;dates&gt;&lt;year&gt;2023&lt;/year&gt;&lt;/dates&gt;&lt;pub-location&gt;England&lt;/pub-location&gt;&lt;publisher&gt;People in Health West of England&lt;/publisher&gt;&lt;urls&gt;&lt;related-urls&gt;&lt;url&gt;https://arc-w.nihr.ac.uk/news/capturing-the-impact-of-public-involvement-the-ppi-impact-log/&lt;/url&gt;&lt;/related-urls&gt;&lt;/urls&gt;&lt;/record&gt;&lt;/Cite&gt;&lt;/EndNote&gt;</w:instrText>
      </w:r>
      <w:r w:rsidR="00C445FA">
        <w:rPr>
          <w:rFonts w:eastAsia="Times New Roman" w:cstheme="minorHAnsi"/>
          <w:sz w:val="24"/>
          <w:szCs w:val="24"/>
          <w:lang w:eastAsia="en-GB"/>
        </w:rPr>
        <w:fldChar w:fldCharType="separate"/>
      </w:r>
      <w:r w:rsidR="00BC508B">
        <w:rPr>
          <w:rFonts w:eastAsia="Times New Roman" w:cstheme="minorHAnsi"/>
          <w:noProof/>
          <w:sz w:val="24"/>
          <w:szCs w:val="24"/>
          <w:lang w:eastAsia="en-GB"/>
        </w:rPr>
        <w:t>(People in Health West of England 2023)</w:t>
      </w:r>
      <w:r w:rsidR="00C445FA">
        <w:rPr>
          <w:rFonts w:eastAsia="Times New Roman" w:cstheme="minorHAnsi"/>
          <w:sz w:val="24"/>
          <w:szCs w:val="24"/>
          <w:lang w:eastAsia="en-GB"/>
        </w:rPr>
        <w:fldChar w:fldCharType="end"/>
      </w:r>
      <w:r w:rsidRPr="002D7535">
        <w:rPr>
          <w:rFonts w:eastAsia="Times New Roman" w:cstheme="minorHAnsi"/>
          <w:sz w:val="24"/>
          <w:szCs w:val="24"/>
          <w:lang w:eastAsia="en-GB"/>
        </w:rPr>
        <w:t xml:space="preserve"> have been</w:t>
      </w:r>
      <w:r w:rsidRPr="002D7535">
        <w:rPr>
          <w:rFonts w:cstheme="minorHAnsi"/>
          <w:sz w:val="24"/>
          <w:szCs w:val="24"/>
        </w:rPr>
        <w:t xml:space="preserve"> used. Interestingly, neither case study site had used these resources, preferring instead to use their own evaluation methods or t</w:t>
      </w:r>
      <w:r w:rsidRPr="002D7535">
        <w:rPr>
          <w:rFonts w:ascii="Calibri" w:hAnsi="Calibri" w:cs="Calibri"/>
          <w:sz w:val="24"/>
          <w:szCs w:val="24"/>
        </w:rPr>
        <w:t xml:space="preserve">he </w:t>
      </w:r>
      <w:r w:rsidRPr="002D7535">
        <w:rPr>
          <w:rFonts w:eastAsia="Times New Roman" w:cstheme="minorHAnsi"/>
          <w:sz w:val="24"/>
          <w:szCs w:val="24"/>
          <w:lang w:eastAsia="en-GB"/>
        </w:rPr>
        <w:t xml:space="preserve">UK Standards for Public Involvement </w:t>
      </w:r>
      <w:r w:rsidR="00C445FA">
        <w:rPr>
          <w:rFonts w:cstheme="minorHAnsi"/>
          <w:sz w:val="24"/>
          <w:szCs w:val="24"/>
        </w:rPr>
        <w:fldChar w:fldCharType="begin"/>
      </w:r>
      <w:r w:rsidR="00BC508B">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cstheme="minorHAnsi"/>
          <w:sz w:val="24"/>
          <w:szCs w:val="24"/>
        </w:rPr>
        <w:fldChar w:fldCharType="separate"/>
      </w:r>
      <w:r w:rsidR="00BC508B">
        <w:rPr>
          <w:rFonts w:cstheme="minorHAnsi"/>
          <w:noProof/>
          <w:sz w:val="24"/>
          <w:szCs w:val="24"/>
        </w:rPr>
        <w:t>(NIHR et al. 2019)</w:t>
      </w:r>
      <w:r w:rsidR="00C445FA">
        <w:rPr>
          <w:rFonts w:cstheme="minorHAnsi"/>
          <w:sz w:val="24"/>
          <w:szCs w:val="24"/>
        </w:rPr>
        <w:fldChar w:fldCharType="end"/>
      </w:r>
      <w:r w:rsidRPr="002D7535">
        <w:rPr>
          <w:rFonts w:cstheme="minorHAnsi"/>
          <w:sz w:val="24"/>
          <w:szCs w:val="24"/>
        </w:rPr>
        <w:t>.</w:t>
      </w:r>
    </w:p>
    <w:p w14:paraId="77B2EB7D" w14:textId="77777777" w:rsidR="002D7535" w:rsidRPr="002D7535" w:rsidRDefault="002D7535" w:rsidP="002D7535">
      <w:pPr>
        <w:spacing w:after="0" w:line="240" w:lineRule="auto"/>
        <w:rPr>
          <w:rFonts w:ascii="Calibri" w:hAnsi="Calibri" w:cs="Calibri"/>
          <w:sz w:val="24"/>
          <w:szCs w:val="24"/>
        </w:rPr>
      </w:pPr>
    </w:p>
    <w:p w14:paraId="2601161E" w14:textId="576D6EBA"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The majority of papers reviewed in the QES pertained to involvement at an individual research study level and, as expected, involvement at this level within both case study sites was mainly strong throughout the research cycle, with a wide range of approaches to involvement described. These included a limited amount of more innovative or creative activities, such as an online forum or the use of art (</w:t>
      </w:r>
      <w:hyperlink w:anchor="Vignette3" w:history="1">
        <w:r w:rsidRPr="00282213">
          <w:rPr>
            <w:rStyle w:val="Hyperlink"/>
            <w:rFonts w:ascii="Calibri" w:hAnsi="Calibri" w:cs="Calibri"/>
            <w:b/>
            <w:bCs/>
            <w:sz w:val="24"/>
            <w:szCs w:val="24"/>
          </w:rPr>
          <w:t xml:space="preserve">Vignette 3. </w:t>
        </w:r>
        <w:r w:rsidRPr="00282213">
          <w:rPr>
            <w:rStyle w:val="Hyperlink"/>
            <w:b/>
            <w:bCs/>
            <w:sz w:val="24"/>
            <w:szCs w:val="24"/>
          </w:rPr>
          <w:t>Bringing Breathlessness into View</w:t>
        </w:r>
      </w:hyperlink>
      <w:r w:rsidRPr="002D7535">
        <w:rPr>
          <w:rFonts w:ascii="Calibri" w:hAnsi="Calibri" w:cs="Calibri"/>
          <w:sz w:val="24"/>
          <w:szCs w:val="24"/>
        </w:rPr>
        <w:t xml:space="preserve">). The value of using innovative approaches in involvement is slowly becoming more widespread </w:t>
      </w:r>
      <w:r w:rsidR="00C445FA">
        <w:rPr>
          <w:rFonts w:ascii="Calibri" w:hAnsi="Calibri" w:cs="Calibri"/>
          <w:sz w:val="24"/>
          <w:szCs w:val="24"/>
        </w:rPr>
        <w:fldChar w:fldCharType="begin">
          <w:fldData xml:space="preserve">PEVuZE5vdGU+PENpdGU+PFJlY051bT4xOTk0ODc8L1JlY051bT48RGlzcGxheVRleHQ+KEZyYXNl
ciBhbmQgQWwgU2F5YWggMjAxMTsgRWNjbGVzIGV0IGFsLiAyMDE4OyBCcm9vbWZpZWxkIGV0IGFs
LiAyMDIxKTwvRGlzcGxheVRleHQ+PHJlY29yZD48cmVjLW51bWJlcj4xOTk0ODc8L3JlYy1udW1i
ZXI+PGZvcmVpZ24ta2V5cz48a2V5IGFwcD0iRU4iIGRiLWlkPSJlZGE5OWVzcjlhcnA1MmUyMHYy
cGZ0ejRycDVzOXgwZXZlZjUiIHRpbWVzdGFtcD0iMTY5NzM2OTk3NCI+MTk5NDg3PC9rZXk+PC9m
b3JlaWduLWtleXM+PHJlZi10eXBlIG5hbWU9IkpvdXJuYWwgQXJ0aWNsZSI+MTc8L3JlZi10eXBl
Pjxjb250cmlidXRvcnM+PGF1dGhvcnM+PGF1dGhvcj5GcmFzZXIsIEtpbWJlcmx5IERpYW5lPC9h
dXRob3I+PGF1dGhvcj5BbCBTYXlhaCwgRmF0aW1hPC9hdXRob3I+PC9hdXRob3JzPjwvY29udHJp
YnV0b3JzPjx0aXRsZXM+PHRpdGxlPkFydHMtYmFzZWQgbWV0aG9kcyBpbiBoZWFsdGggcmVzZWFy
Y2g6IEEgc3lzdGVtYXRpYyByZXZpZXcgb2YgdGhlIGxpdGVyYXR1cmU8L3RpdGxlPjxzZWNvbmRh
cnktdGl0bGU+QXJ0cyAmYW1wOyBIZWFsdGg8L3NlY29uZGFyeS10aXRsZT48L3RpdGxlcz48cGVy
aW9kaWNhbD48ZnVsbC10aXRsZT5BcnRzICZhbXA7IEhlYWx0aDwvZnVsbC10aXRsZT48L3Blcmlv
ZGljYWw+PHBhZ2VzPjExMC0xNDU8L3BhZ2VzPjx2b2x1bWU+Mzwvdm9sdW1lPjxudW1iZXI+Mjwv
bnVtYmVyPjxyZXByaW50LWVkaXRpb24+bm90IGluIGZpbGU8L3JlcHJpbnQtZWRpdGlvbj48ZGF0
ZXM+PHllYXI+MjAxMTwveWVhcj48L2RhdGVzPjxpc2JuPjE3NTMtMzAxNTwvaXNibj48dXJscz48
cmVsYXRlZC11cmxzPjx1cmw+aHR0cHM6Ly93d3cudGFuZGZvbmxpbmUuY29tL2RvaS9hYnMvMTAu
MTA4MC8xNzUzMzAxNS4yMDExLjU2MTM1NzwvdXJsPjwvcmVsYXRlZC11cmxzPjwvdXJscz48L3Jl
Y29yZD48L0NpdGU+PENpdGU+PFJlY051bT4xOTk0ODg8L1JlY051bT48cmVjb3JkPjxyZWMtbnVt
YmVyPjE5OTQ4ODwvcmVjLW51bWJlcj48Zm9yZWlnbi1rZXlzPjxrZXkgYXBwPSJFTiIgZGItaWQ9
ImVkYTk5ZXNyOWFycDUyZTIwdjJwZnR6NHJwNXM5eDBldmVmNSIgdGltZXN0YW1wPSIxNjk3Mzcw
MjY1Ij4xOTk0ODg8L2tleT48L2ZvcmVpZ24ta2V5cz48cmVmLXR5cGUgbmFtZT0iSm91cm5hbCBB
cnRpY2xlIj4xNzwvcmVmLXR5cGU+PGNvbnRyaWJ1dG9ycz48YXV0aG9ycz48YXV0aG9yPkJyb29t
ZmllbGQsIEthdGhlcmluZTwvYXV0aG9yPjxhdXRob3I+Q3JhaWcsIENsYWlyZTwvYXV0aG9yPjxh
dXRob3I+U21pdGgsIFNhcmFoPC9hdXRob3I+PGF1dGhvcj5Kb25lcywgR2VvcmdpbmE8L2F1dGhv
cj48YXV0aG9yPkp1ZGdlLCBTaW1vbjwvYXV0aG9yPjxhdXRob3I+U2FnZSwgS2FyZW48L2F1dGhv
cj48L2F1dGhvcnM+PC9jb250cmlidXRvcnM+PHRpdGxlcz48dGl0bGU+Q3JlYXRpdml0eSBpbiBw
dWJsaWMgaW52b2x2ZW1lbnQ6IHN1cHBvcnRpbmcgYXV0aGVudGljIGNvbGxhYm9yYXRpb24gYW5k
IGluY2x1c2l2ZSByZXNlYXJjaCB3aXRoIHNlbGRvbSBoZWFyZCB2b2ljZXM8L3RpdGxlPjxzZWNv
bmRhcnktdGl0bGU+UmVzZWFyY2ggSW52b2x2ZW1lbnQgYW5kIEVuZ2FnZW1lbnQ8L3NlY29uZGFy
eS10aXRsZT48L3RpdGxlcz48cGVyaW9kaWNhbD48ZnVsbC10aXRsZT5SZXNlYXJjaCBJbnZvbHZl
bWVudCBhbmQgRW5nYWdlbWVudDwvZnVsbC10aXRsZT48YWJici0xPlJlcyBJbnZvbHYgRW5nYWdl
bTwvYWJici0xPjwvcGVyaW9kaWNhbD48cGFnZXM+MS0xNDwvcGFnZXM+PHZvbHVtZT43PC92b2x1
bWU+PG51bWJlcj4xPC9udW1iZXI+PHJlcHJpbnQtZWRpdGlvbj5ub3QgaW4gZmlsZTwvcmVwcmlu
dC1lZGl0aW9uPjxkYXRlcz48eWVhcj4yMDIxPC95ZWFyPjwvZGF0ZXM+PHVybHM+PHJlbGF0ZWQt
dXJscz48dXJsPmh0dHBzOi8vbGluay5zcHJpbmdlci5jb20vYXJ0aWNsZS8xMC4xMTg2L3M0MDkw
MC0wMjEtMDAyNjAtNzwvdXJsPjwvcmVsYXRlZC11cmxzPjwvdXJscz48L3JlY29yZD48L0NpdGU+
PENpdGU+PFJlY051bT4xNjkwODwvUmVjTnVtPjxyZWNvcmQ+PHJlYy1udW1iZXI+MTY5MDg8L3Jl
Yy1udW1iZXI+PGZvcmVpZ24ta2V5cz48a2V5IGFwcD0iRU4iIGRiLWlkPSJlZGE5OWVzcjlhcnA1
MmUyMHYycGZ0ejRycDVzOXgwZXZlZjUiIHRpbWVzdGFtcD0iMTU0NDI2NzExMyI+MTY5MDg8L2tl
eT48a2V5IGFwcD0iRU5XZWIiIGRiLWlkPSIiPjA8L2tleT48L2ZvcmVpZ24ta2V5cz48cmVmLXR5
cGUgbmFtZT0iSm91cm5hbCBBcnRpY2xlIj4xNzwvcmVmLXR5cGU+PGNvbnRyaWJ1dG9ycz48YXV0
aG9ycz48YXV0aG9yPkVjY2xlcywgQWJpPC9hdXRob3I+PGF1dGhvcj5CcnljZSwgQ2Fyb2w8L2F1
dGhvcj48YXV0aG9yPlR1cmssIEFtYWRlYTwvYXV0aG9yPjxhdXRob3I+QXRoZXJ0b24sIEhlbGVu
PC9hdXRob3I+PC9hdXRob3JzPjwvY29udHJpYnV0b3JzPjx0aXRsZXM+PHRpdGxlPlBhdGllbnQg
YW5kIHB1YmxpYyBpbnZvbHZlbWVudCBtb2JpbGUgd29ya3Nob3Bz4oCTY29udmVuaWVudCBpbnZv
bHZlbWVudCBmb3IgdGhlIHVuLXVzdWFsIHN1c3BlY3RzPC90aXRsZT48c2Vjb25kYXJ5LXRpdGxl
PlJlc2VhcmNoIEludm9sdmVtZW50IGFuZCBFbmdhZ2VtZW50PC9zZWNvbmRhcnktdGl0bGU+PC90
aXRsZXM+PHBlcmlvZGljYWw+PGZ1bGwtdGl0bGU+UmVzZWFyY2ggSW52b2x2ZW1lbnQgYW5kIEVu
Z2FnZW1lbnQ8L2Z1bGwtdGl0bGU+PGFiYnItMT5SZXMgSW52b2x2IEVuZ2FnZW08L2FiYnItMT48
L3BlcmlvZGljYWw+PHBhZ2VzPjEtNzwvcGFnZXM+PHZvbHVtZT40PC92b2x1bWU+PG51bWJlcj4z
ODwvbnVtYmVyPjxyZXByaW50LWVkaXRpb24+aW4gZmlsZTwvcmVwcmludC1lZGl0aW9uPjxkYXRl
cz48eWVhcj4yMDE4PC95ZWFyPjwvZGF0ZXM+PGlzYm4+MjA1Ni03NTI5PC9pc2JuPjx1cmxzPjxy
ZWxhdGVkLXVybHM+PHVybD5odHRwczovL3Jlc2VhcmNoaW52b2x2ZW1lbnQuYmlvbWVkY2VudHJh
bC5jb20vYXJ0aWNsZXMvMTAuMTE4Ni9zNDA5MDAtMDE4LTAxMjMtMTwvdXJsPjwvcmVsYXRlZC11
cmxzPjwvdXJscz48L3JlY29yZD48L0NpdGU+PC9FbmROb3RlPgB=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OTk0ODc8L1JlY051bT48RGlzcGxheVRleHQ+KEZyYXNl
ciBhbmQgQWwgU2F5YWggMjAxMTsgRWNjbGVzIGV0IGFsLiAyMDE4OyBCcm9vbWZpZWxkIGV0IGFs
LiAyMDIxKTwvRGlzcGxheVRleHQ+PHJlY29yZD48cmVjLW51bWJlcj4xOTk0ODc8L3JlYy1udW1i
ZXI+PGZvcmVpZ24ta2V5cz48a2V5IGFwcD0iRU4iIGRiLWlkPSJlZGE5OWVzcjlhcnA1MmUyMHYy
cGZ0ejRycDVzOXgwZXZlZjUiIHRpbWVzdGFtcD0iMTY5NzM2OTk3NCI+MTk5NDg3PC9rZXk+PC9m
b3JlaWduLWtleXM+PHJlZi10eXBlIG5hbWU9IkpvdXJuYWwgQXJ0aWNsZSI+MTc8L3JlZi10eXBl
Pjxjb250cmlidXRvcnM+PGF1dGhvcnM+PGF1dGhvcj5GcmFzZXIsIEtpbWJlcmx5IERpYW5lPC9h
dXRob3I+PGF1dGhvcj5BbCBTYXlhaCwgRmF0aW1hPC9hdXRob3I+PC9hdXRob3JzPjwvY29udHJp
YnV0b3JzPjx0aXRsZXM+PHRpdGxlPkFydHMtYmFzZWQgbWV0aG9kcyBpbiBoZWFsdGggcmVzZWFy
Y2g6IEEgc3lzdGVtYXRpYyByZXZpZXcgb2YgdGhlIGxpdGVyYXR1cmU8L3RpdGxlPjxzZWNvbmRh
cnktdGl0bGU+QXJ0cyAmYW1wOyBIZWFsdGg8L3NlY29uZGFyeS10aXRsZT48L3RpdGxlcz48cGVy
aW9kaWNhbD48ZnVsbC10aXRsZT5BcnRzICZhbXA7IEhlYWx0aDwvZnVsbC10aXRsZT48L3Blcmlv
ZGljYWw+PHBhZ2VzPjExMC0xNDU8L3BhZ2VzPjx2b2x1bWU+Mzwvdm9sdW1lPjxudW1iZXI+Mjwv
bnVtYmVyPjxyZXByaW50LWVkaXRpb24+bm90IGluIGZpbGU8L3JlcHJpbnQtZWRpdGlvbj48ZGF0
ZXM+PHllYXI+MjAxMTwveWVhcj48L2RhdGVzPjxpc2JuPjE3NTMtMzAxNTwvaXNibj48dXJscz48
cmVsYXRlZC11cmxzPjx1cmw+aHR0cHM6Ly93d3cudGFuZGZvbmxpbmUuY29tL2RvaS9hYnMvMTAu
MTA4MC8xNzUzMzAxNS4yMDExLjU2MTM1NzwvdXJsPjwvcmVsYXRlZC11cmxzPjwvdXJscz48L3Jl
Y29yZD48L0NpdGU+PENpdGU+PFJlY051bT4xOTk0ODg8L1JlY051bT48cmVjb3JkPjxyZWMtbnVt
YmVyPjE5OTQ4ODwvcmVjLW51bWJlcj48Zm9yZWlnbi1rZXlzPjxrZXkgYXBwPSJFTiIgZGItaWQ9
ImVkYTk5ZXNyOWFycDUyZTIwdjJwZnR6NHJwNXM5eDBldmVmNSIgdGltZXN0YW1wPSIxNjk3Mzcw
MjY1Ij4xOTk0ODg8L2tleT48L2ZvcmVpZ24ta2V5cz48cmVmLXR5cGUgbmFtZT0iSm91cm5hbCBB
cnRpY2xlIj4xNzwvcmVmLXR5cGU+PGNvbnRyaWJ1dG9ycz48YXV0aG9ycz48YXV0aG9yPkJyb29t
ZmllbGQsIEthdGhlcmluZTwvYXV0aG9yPjxhdXRob3I+Q3JhaWcsIENsYWlyZTwvYXV0aG9yPjxh
dXRob3I+U21pdGgsIFNhcmFoPC9hdXRob3I+PGF1dGhvcj5Kb25lcywgR2VvcmdpbmE8L2F1dGhv
cj48YXV0aG9yPkp1ZGdlLCBTaW1vbjwvYXV0aG9yPjxhdXRob3I+U2FnZSwgS2FyZW48L2F1dGhv
cj48L2F1dGhvcnM+PC9jb250cmlidXRvcnM+PHRpdGxlcz48dGl0bGU+Q3JlYXRpdml0eSBpbiBw
dWJsaWMgaW52b2x2ZW1lbnQ6IHN1cHBvcnRpbmcgYXV0aGVudGljIGNvbGxhYm9yYXRpb24gYW5k
IGluY2x1c2l2ZSByZXNlYXJjaCB3aXRoIHNlbGRvbSBoZWFyZCB2b2ljZXM8L3RpdGxlPjxzZWNv
bmRhcnktdGl0bGU+UmVzZWFyY2ggSW52b2x2ZW1lbnQgYW5kIEVuZ2FnZW1lbnQ8L3NlY29uZGFy
eS10aXRsZT48L3RpdGxlcz48cGVyaW9kaWNhbD48ZnVsbC10aXRsZT5SZXNlYXJjaCBJbnZvbHZl
bWVudCBhbmQgRW5nYWdlbWVudDwvZnVsbC10aXRsZT48YWJici0xPlJlcyBJbnZvbHYgRW5nYWdl
bTwvYWJici0xPjwvcGVyaW9kaWNhbD48cGFnZXM+MS0xNDwvcGFnZXM+PHZvbHVtZT43PC92b2x1
bWU+PG51bWJlcj4xPC9udW1iZXI+PHJlcHJpbnQtZWRpdGlvbj5ub3QgaW4gZmlsZTwvcmVwcmlu
dC1lZGl0aW9uPjxkYXRlcz48eWVhcj4yMDIxPC95ZWFyPjwvZGF0ZXM+PHVybHM+PHJlbGF0ZWQt
dXJscz48dXJsPmh0dHBzOi8vbGluay5zcHJpbmdlci5jb20vYXJ0aWNsZS8xMC4xMTg2L3M0MDkw
MC0wMjEtMDAyNjAtNzwvdXJsPjwvcmVsYXRlZC11cmxzPjwvdXJscz48L3JlY29yZD48L0NpdGU+
PENpdGU+PFJlY051bT4xNjkwODwvUmVjTnVtPjxyZWNvcmQ+PHJlYy1udW1iZXI+MTY5MDg8L3Jl
Yy1udW1iZXI+PGZvcmVpZ24ta2V5cz48a2V5IGFwcD0iRU4iIGRiLWlkPSJlZGE5OWVzcjlhcnA1
MmUyMHYycGZ0ejRycDVzOXgwZXZlZjUiIHRpbWVzdGFtcD0iMTU0NDI2NzExMyI+MTY5MDg8L2tl
eT48a2V5IGFwcD0iRU5XZWIiIGRiLWlkPSIiPjA8L2tleT48L2ZvcmVpZ24ta2V5cz48cmVmLXR5
cGUgbmFtZT0iSm91cm5hbCBBcnRpY2xlIj4xNzwvcmVmLXR5cGU+PGNvbnRyaWJ1dG9ycz48YXV0
aG9ycz48YXV0aG9yPkVjY2xlcywgQWJpPC9hdXRob3I+PGF1dGhvcj5CcnljZSwgQ2Fyb2w8L2F1
dGhvcj48YXV0aG9yPlR1cmssIEFtYWRlYTwvYXV0aG9yPjxhdXRob3I+QXRoZXJ0b24sIEhlbGVu
PC9hdXRob3I+PC9hdXRob3JzPjwvY29udHJpYnV0b3JzPjx0aXRsZXM+PHRpdGxlPlBhdGllbnQg
YW5kIHB1YmxpYyBpbnZvbHZlbWVudCBtb2JpbGUgd29ya3Nob3Bz4oCTY29udmVuaWVudCBpbnZv
bHZlbWVudCBmb3IgdGhlIHVuLXVzdWFsIHN1c3BlY3RzPC90aXRsZT48c2Vjb25kYXJ5LXRpdGxl
PlJlc2VhcmNoIEludm9sdmVtZW50IGFuZCBFbmdhZ2VtZW50PC9zZWNvbmRhcnktdGl0bGU+PC90
aXRsZXM+PHBlcmlvZGljYWw+PGZ1bGwtdGl0bGU+UmVzZWFyY2ggSW52b2x2ZW1lbnQgYW5kIEVu
Z2FnZW1lbnQ8L2Z1bGwtdGl0bGU+PGFiYnItMT5SZXMgSW52b2x2IEVuZ2FnZW08L2FiYnItMT48
L3BlcmlvZGljYWw+PHBhZ2VzPjEtNzwvcGFnZXM+PHZvbHVtZT40PC92b2x1bWU+PG51bWJlcj4z
ODwvbnVtYmVyPjxyZXByaW50LWVkaXRpb24+aW4gZmlsZTwvcmVwcmludC1lZGl0aW9uPjxkYXRl
cz48eWVhcj4yMDE4PC95ZWFyPjwvZGF0ZXM+PGlzYm4+MjA1Ni03NTI5PC9pc2JuPjx1cmxzPjxy
ZWxhdGVkLXVybHM+PHVybD5odHRwczovL3Jlc2VhcmNoaW52b2x2ZW1lbnQuYmlvbWVkY2VudHJh
bC5jb20vYXJ0aWNsZXMvMTAuMTE4Ni9zNDA5MDAtMDE4LTAxMjMtMTwvdXJsPjwvcmVsYXRlZC11
cmxzPjwvdXJscz48L3JlY29yZD48L0NpdGU+PC9FbmROb3RlPgB=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Fraser and Al Sayah 2011; Eccles et al. 2018; Broomfield et al. 2021)</w:t>
      </w:r>
      <w:r w:rsidR="00C445FA">
        <w:rPr>
          <w:rFonts w:ascii="Calibri" w:hAnsi="Calibri" w:cs="Calibri"/>
          <w:sz w:val="24"/>
          <w:szCs w:val="24"/>
        </w:rPr>
        <w:fldChar w:fldCharType="end"/>
      </w:r>
      <w:r w:rsidRPr="002D7535">
        <w:rPr>
          <w:rFonts w:ascii="Calibri" w:hAnsi="Calibri" w:cs="Calibri"/>
          <w:sz w:val="24"/>
          <w:szCs w:val="24"/>
        </w:rPr>
        <w:t xml:space="preserve">, including within palliative care research </w:t>
      </w:r>
      <w:r w:rsidR="00C445FA">
        <w:rPr>
          <w:rFonts w:ascii="Calibri" w:hAnsi="Calibri" w:cs="Calibri"/>
          <w:sz w:val="24"/>
          <w:szCs w:val="24"/>
        </w:rPr>
        <w:fldChar w:fldCharType="begin">
          <w:fldData xml:space="preserve">PEVuZE5vdGU+PENpdGU+PFJlY051bT4xNjc2NDwvUmVjTnVtPjxEaXNwbGF5VGV4dD4oQmF0ZXMg
ZXQgYWwuIDIwMTg7IEhpbGwgZXQgYWwuIDIwMTg7IEdhcmRpbmVyIDIwMjMpPC9EaXNwbGF5VGV4
dD48cmVjb3JkPjxyZWMtbnVtYmVyPjE2NzY0PC9yZWMtbnVtYmVyPjxmb3JlaWduLWtleXM+PGtl
eSBhcHA9IkVOIiBkYi1pZD0iZWRhOTllc3I5YXJwNTJlMjB2MnBmdHo0cnA1czl4MGV2ZWY1IiB0
aW1lc3RhbXA9IjE1MjUyNjc1MTMiPjE2NzY0PC9rZXk+PGtleSBhcHA9IkVOV2ViIiBkYi1pZD0i
Ij4wPC9rZXk+PC9mb3JlaWduLWtleXM+PHJlZi10eXBlIG5hbWU9IkpvdXJuYWwgQXJ0aWNsZSI+
MTc8L3JlZi10eXBlPjxjb250cmlidXRvcnM+PGF1dGhvcnM+PGF1dGhvcj5CYXRlcywgTWF5YSBK
YW5lPC9hdXRob3I+PGF1dGhvcj5BcmRyZXksIEphbmU8L2F1dGhvcj48YXV0aG9yPk1waHdhdGl3
YSwgVHJlemE8L2F1dGhvcj48YXV0aG9yPlNxdWlyZSwgU3RlcGhlbiBCZXJ0ZWw8L2F1dGhvcj48
YXV0aG9yPk5pZXNzZW4sIExvdWlzIFdpbGxlbTwvYXV0aG9yPjwvYXV0aG9ycz48L2NvbnRyaWJ1
dG9ycz48dGl0bGVzPjx0aXRsZT5FbmhhbmNlZCBwYXRpZW50IHJlc2VhcmNoIHBhcnRpY2lwYXRp
b246IGEgUGhvdG92b2ljZSBzdHVkeSBpbiBCbGFudHlyZSBNYWxhd2k8L3RpdGxlPjxzZWNvbmRh
cnktdGl0bGU+Qk1KIFN1cHBvcnRpdmUgJmFtcDsgUGFsbGlhdGl2ZSBDYXJlPC9zZWNvbmRhcnkt
dGl0bGU+PC90aXRsZXM+PHBlcmlvZGljYWw+PGZ1bGwtdGl0bGU+Qk1KIFN1cHBvcnRpdmUgJmFt
cDsgUGFsbGlhdGl2ZSBDYXJlPC9mdWxsLXRpdGxlPjxhYmJyLTE+Qk1KIFN1cHBvcnQgUGFsbGlh
dCBDYXJlPC9hYmJyLTE+PC9wZXJpb2RpY2FsPjxwYWdlcz4xNzEtMTc0PC9wYWdlcz48bnVtYmVy
Pjg8L251bWJlcj48cmVwcmludC1lZGl0aW9uPmluIGZpbGU8L3JlcHJpbnQtZWRpdGlvbj48ZGF0
ZXM+PHllYXI+MjAxODwveWVhcj48L2RhdGVzPjxpc2JuPjIwNDUtNDM1WDwvaXNibj48dXJscz48
cmVsYXRlZC11cmxzPjx1cmw+aHR0cDovL3NwY2FyZS5ibWouY29tL2NvbnRlbnQvZWFybHkvMjAx
OC8wMi8wMS9ibWpzcGNhcmUtMjAxNy0wMDE0MzkuYWJzdHJhY3Q8L3VybD48L3JlbGF0ZWQtdXJs
cz48L3VybHM+PC9yZWNvcmQ+PC9DaXRlPjxDaXRlPjxSZWNOdW0+MTk5NDg5PC9SZWNOdW0+PHJl
Y29yZD48cmVjLW51bWJlcj4xOTk0ODk8L3JlYy1udW1iZXI+PGZvcmVpZ24ta2V5cz48a2V5IGFw
cD0iRU4iIGRiLWlkPSJlZGE5OWVzcjlhcnA1MmUyMHYycGZ0ejRycDVzOXgwZXZlZjUiIHRpbWVz
dGFtcD0iMTY5NzM3MDY4NCI+MTk5NDg5PC9rZXk+PC9mb3JlaWduLWtleXM+PHJlZi10eXBlIG5h
bWU9IkNvbmZlcmVuY2UgUGFwZXIiPjQ3PC9yZWYtdHlwZT48Y29udHJpYnV0b3JzPjxhdXRob3Jz
PjxhdXRob3I+R2FyZGluZXIsIEMuPC9hdXRob3I+PC9hdXRob3JzPjwvY29udHJpYnV0b3JzPjx0
aXRsZXM+PHRpdGxlPlBhbGxpYXRpdmUgY2FyZSBpbiBtZXNvdGhlbGlvbWE6IGNyZWF0aXZlIGRp
c3NlbWluYXRpb24gb2YgYSBtaXhlZC1tZXRob2Qgc3R1ZHk8L3RpdGxlPjxzZWNvbmRhcnktdGl0
bGU+VGhlIFBhbGxpYXRpdmUgQ2FyZSBDb25ncmVzcywgU3VzdGFpbmluZyBFYWNoIE90aGVyLCBH
cm93aW5nIFRvZ2V0aGVyPC9zZWNvbmRhcnktdGl0bGU+PC90aXRsZXM+PHJlcHJpbnQtZWRpdGlv
bj5ub3QgaW4gZmlsZTwvcmVwcmludC1lZGl0aW9uPjxkYXRlcz48eWVhcj4yMDIzPC95ZWFyPjxw
dWItZGF0ZXM+PGRhdGU+MTYtMTcgTWFyY2ggMjAyMzwvZGF0ZT48L3B1Yi1kYXRlcz48L2RhdGVz
PjxwdWItbG9jYXRpb24+RWRpbmJ1cmdoLCBTY290bGFuZDwvcHViLWxvY2F0aW9uPjx1cmxzPjxy
ZWxhdGVkLXVybHM+PHVybD5odHRwczovL3NwY2FyZS5ibWouY29tL2NvbnRlbnQvMTMvU3VwcGxf
My9BNzQuMS5hYnN0cmFjdDwvdXJsPjwvcmVsYXRlZC11cmxzPjwvdXJscz48L3JlY29yZD48L0Np
dGU+PENpdGU+PFJlY051bT4xNjkxMTwvUmVjTnVtPjxyZWNvcmQ+PHJlYy1udW1iZXI+MTY5MTE8
L3JlYy1udW1iZXI+PGZvcmVpZ24ta2V5cz48a2V5IGFwcD0iRU4iIGRiLWlkPSJlZGE5OWVzcjlh
cnA1MmUyMHYycGZ0ejRycDVzOXgwZXZlZjUiIHRpbWVzdGFtcD0iMTU0NDI2NzA0NSI+MTY5MTE8
L2tleT48a2V5IGFwcD0iRU5XZWIiIGRiLWlkPSIiPjA8L2tleT48L2ZvcmVpZ24ta2V5cz48cmVm
LXR5cGUgbmFtZT0iSm91cm5hbCBBcnRpY2xlIj4xNzwvcmVmLXR5cGU+PGNvbnRyaWJ1dG9ycz48
YXV0aG9ycz48YXV0aG9yPkhpbGwsIEthdGU8L2F1dGhvcj48YXV0aG9yPlBvcnRtYW4sIE1hZ3M8
L2F1dGhvcj48YXV0aG9yPlRhYmksIFpzdXpzYW5uYTwvYXV0aG9yPjwvYXV0aG9ycz48L2NvbnRy
aWJ1dG9ycz48dGl0bGVzPjx0aXRsZT5NZWV0IHRoZSByZXNlYXJjaGVyczogYW4gYWx0ZXJuYXRp
dmUgbWV0aG9kIG9mIGVuZ2FnaW5nIHBhdGllbnRzIHdpdGggcmVzZWFyY2ggaW4gbWVzb3RoZWxp
b21hPC90aXRsZT48c2Vjb25kYXJ5LXRpdGxlPlJlc2VhcmNoIEludm9sdmVtZW50IGFuZCBFbmdh
Z2VtZW50PC9zZWNvbmRhcnktdGl0bGU+PC90aXRsZXM+PHBlcmlvZGljYWw+PGZ1bGwtdGl0bGU+
UmVzZWFyY2ggSW52b2x2ZW1lbnQgYW5kIEVuZ2FnZW1lbnQ8L2Z1bGwtdGl0bGU+PGFiYnItMT5S
ZXMgSW52b2x2IEVuZ2FnZW08L2FiYnItMT48L3BlcmlvZGljYWw+PHBhZ2VzPjEtOTwvcGFnZXM+
PHZvbHVtZT40PC92b2x1bWU+PG51bWJlcj4zMzwvbnVtYmVyPjxyZXByaW50LWVkaXRpb24+aW4g
ZmlsZTwvcmVwcmludC1lZGl0aW9uPjxkYXRlcz48eWVhcj4yMDE4PC95ZWFyPjwvZGF0ZXM+PGlz
Ym4+MjA1Ni03NTI5PC9pc2JuPjx1cmxzPjxyZWxhdGVkLXVybHM+PHVybD5odHRwczovL3Jlc2Vh
cmNoaW52b2x2ZW1lbnQuYmlvbWVkY2VudHJhbC5jb20vYXJ0aWNsZXMvMTAuMTE4Ni9zNDA5MDAt
MDE4LTAxMTkteDwvdXJsPjwvcmVsYXRlZC11cmxzPjwvdXJscz48L3JlY29yZD48L0NpdGU+PC9F
bmROb3RlPn==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Njc2NDwvUmVjTnVtPjxEaXNwbGF5VGV4dD4oQmF0ZXMg
ZXQgYWwuIDIwMTg7IEhpbGwgZXQgYWwuIDIwMTg7IEdhcmRpbmVyIDIwMjMpPC9EaXNwbGF5VGV4
dD48cmVjb3JkPjxyZWMtbnVtYmVyPjE2NzY0PC9yZWMtbnVtYmVyPjxmb3JlaWduLWtleXM+PGtl
eSBhcHA9IkVOIiBkYi1pZD0iZWRhOTllc3I5YXJwNTJlMjB2MnBmdHo0cnA1czl4MGV2ZWY1IiB0
aW1lc3RhbXA9IjE1MjUyNjc1MTMiPjE2NzY0PC9rZXk+PGtleSBhcHA9IkVOV2ViIiBkYi1pZD0i
Ij4wPC9rZXk+PC9mb3JlaWduLWtleXM+PHJlZi10eXBlIG5hbWU9IkpvdXJuYWwgQXJ0aWNsZSI+
MTc8L3JlZi10eXBlPjxjb250cmlidXRvcnM+PGF1dGhvcnM+PGF1dGhvcj5CYXRlcywgTWF5YSBK
YW5lPC9hdXRob3I+PGF1dGhvcj5BcmRyZXksIEphbmU8L2F1dGhvcj48YXV0aG9yPk1waHdhdGl3
YSwgVHJlemE8L2F1dGhvcj48YXV0aG9yPlNxdWlyZSwgU3RlcGhlbiBCZXJ0ZWw8L2F1dGhvcj48
YXV0aG9yPk5pZXNzZW4sIExvdWlzIFdpbGxlbTwvYXV0aG9yPjwvYXV0aG9ycz48L2NvbnRyaWJ1
dG9ycz48dGl0bGVzPjx0aXRsZT5FbmhhbmNlZCBwYXRpZW50IHJlc2VhcmNoIHBhcnRpY2lwYXRp
b246IGEgUGhvdG92b2ljZSBzdHVkeSBpbiBCbGFudHlyZSBNYWxhd2k8L3RpdGxlPjxzZWNvbmRh
cnktdGl0bGU+Qk1KIFN1cHBvcnRpdmUgJmFtcDsgUGFsbGlhdGl2ZSBDYXJlPC9zZWNvbmRhcnkt
dGl0bGU+PC90aXRsZXM+PHBlcmlvZGljYWw+PGZ1bGwtdGl0bGU+Qk1KIFN1cHBvcnRpdmUgJmFt
cDsgUGFsbGlhdGl2ZSBDYXJlPC9mdWxsLXRpdGxlPjxhYmJyLTE+Qk1KIFN1cHBvcnQgUGFsbGlh
dCBDYXJlPC9hYmJyLTE+PC9wZXJpb2RpY2FsPjxwYWdlcz4xNzEtMTc0PC9wYWdlcz48bnVtYmVy
Pjg8L251bWJlcj48cmVwcmludC1lZGl0aW9uPmluIGZpbGU8L3JlcHJpbnQtZWRpdGlvbj48ZGF0
ZXM+PHllYXI+MjAxODwveWVhcj48L2RhdGVzPjxpc2JuPjIwNDUtNDM1WDwvaXNibj48dXJscz48
cmVsYXRlZC11cmxzPjx1cmw+aHR0cDovL3NwY2FyZS5ibWouY29tL2NvbnRlbnQvZWFybHkvMjAx
OC8wMi8wMS9ibWpzcGNhcmUtMjAxNy0wMDE0MzkuYWJzdHJhY3Q8L3VybD48L3JlbGF0ZWQtdXJs
cz48L3VybHM+PC9yZWNvcmQ+PC9DaXRlPjxDaXRlPjxSZWNOdW0+MTk5NDg5PC9SZWNOdW0+PHJl
Y29yZD48cmVjLW51bWJlcj4xOTk0ODk8L3JlYy1udW1iZXI+PGZvcmVpZ24ta2V5cz48a2V5IGFw
cD0iRU4iIGRiLWlkPSJlZGE5OWVzcjlhcnA1MmUyMHYycGZ0ejRycDVzOXgwZXZlZjUiIHRpbWVz
dGFtcD0iMTY5NzM3MDY4NCI+MTk5NDg5PC9rZXk+PC9mb3JlaWduLWtleXM+PHJlZi10eXBlIG5h
bWU9IkNvbmZlcmVuY2UgUGFwZXIiPjQ3PC9yZWYtdHlwZT48Y29udHJpYnV0b3JzPjxhdXRob3Jz
PjxhdXRob3I+R2FyZGluZXIsIEMuPC9hdXRob3I+PC9hdXRob3JzPjwvY29udHJpYnV0b3JzPjx0
aXRsZXM+PHRpdGxlPlBhbGxpYXRpdmUgY2FyZSBpbiBtZXNvdGhlbGlvbWE6IGNyZWF0aXZlIGRp
c3NlbWluYXRpb24gb2YgYSBtaXhlZC1tZXRob2Qgc3R1ZHk8L3RpdGxlPjxzZWNvbmRhcnktdGl0
bGU+VGhlIFBhbGxpYXRpdmUgQ2FyZSBDb25ncmVzcywgU3VzdGFpbmluZyBFYWNoIE90aGVyLCBH
cm93aW5nIFRvZ2V0aGVyPC9zZWNvbmRhcnktdGl0bGU+PC90aXRsZXM+PHJlcHJpbnQtZWRpdGlv
bj5ub3QgaW4gZmlsZTwvcmVwcmludC1lZGl0aW9uPjxkYXRlcz48eWVhcj4yMDIzPC95ZWFyPjxw
dWItZGF0ZXM+PGRhdGU+MTYtMTcgTWFyY2ggMjAyMzwvZGF0ZT48L3B1Yi1kYXRlcz48L2RhdGVz
PjxwdWItbG9jYXRpb24+RWRpbmJ1cmdoLCBTY290bGFuZDwvcHViLWxvY2F0aW9uPjx1cmxzPjxy
ZWxhdGVkLXVybHM+PHVybD5odHRwczovL3NwY2FyZS5ibWouY29tL2NvbnRlbnQvMTMvU3VwcGxf
My9BNzQuMS5hYnN0cmFjdDwvdXJsPjwvcmVsYXRlZC11cmxzPjwvdXJscz48L3JlY29yZD48L0Np
dGU+PENpdGU+PFJlY051bT4xNjkxMTwvUmVjTnVtPjxyZWNvcmQ+PHJlYy1udW1iZXI+MTY5MTE8
L3JlYy1udW1iZXI+PGZvcmVpZ24ta2V5cz48a2V5IGFwcD0iRU4iIGRiLWlkPSJlZGE5OWVzcjlh
cnA1MmUyMHYycGZ0ejRycDVzOXgwZXZlZjUiIHRpbWVzdGFtcD0iMTU0NDI2NzA0NSI+MTY5MTE8
L2tleT48a2V5IGFwcD0iRU5XZWIiIGRiLWlkPSIiPjA8L2tleT48L2ZvcmVpZ24ta2V5cz48cmVm
LXR5cGUgbmFtZT0iSm91cm5hbCBBcnRpY2xlIj4xNzwvcmVmLXR5cGU+PGNvbnRyaWJ1dG9ycz48
YXV0aG9ycz48YXV0aG9yPkhpbGwsIEthdGU8L2F1dGhvcj48YXV0aG9yPlBvcnRtYW4sIE1hZ3M8
L2F1dGhvcj48YXV0aG9yPlRhYmksIFpzdXpzYW5uYTwvYXV0aG9yPjwvYXV0aG9ycz48L2NvbnRy
aWJ1dG9ycz48dGl0bGVzPjx0aXRsZT5NZWV0IHRoZSByZXNlYXJjaGVyczogYW4gYWx0ZXJuYXRp
dmUgbWV0aG9kIG9mIGVuZ2FnaW5nIHBhdGllbnRzIHdpdGggcmVzZWFyY2ggaW4gbWVzb3RoZWxp
b21hPC90aXRsZT48c2Vjb25kYXJ5LXRpdGxlPlJlc2VhcmNoIEludm9sdmVtZW50IGFuZCBFbmdh
Z2VtZW50PC9zZWNvbmRhcnktdGl0bGU+PC90aXRsZXM+PHBlcmlvZGljYWw+PGZ1bGwtdGl0bGU+
UmVzZWFyY2ggSW52b2x2ZW1lbnQgYW5kIEVuZ2FnZW1lbnQ8L2Z1bGwtdGl0bGU+PGFiYnItMT5S
ZXMgSW52b2x2IEVuZ2FnZW08L2FiYnItMT48L3BlcmlvZGljYWw+PHBhZ2VzPjEtOTwvcGFnZXM+
PHZvbHVtZT40PC92b2x1bWU+PG51bWJlcj4zMzwvbnVtYmVyPjxyZXByaW50LWVkaXRpb24+aW4g
ZmlsZTwvcmVwcmludC1lZGl0aW9uPjxkYXRlcz48eWVhcj4yMDE4PC95ZWFyPjwvZGF0ZXM+PGlz
Ym4+MjA1Ni03NTI5PC9pc2JuPjx1cmxzPjxyZWxhdGVkLXVybHM+PHVybD5odHRwczovL3Jlc2Vh
cmNoaW52b2x2ZW1lbnQuYmlvbWVkY2VudHJhbC5jb20vYXJ0aWNsZXMvMTAuMTE4Ni9zNDA5MDAt
MDE4LTAxMTkteDwvdXJsPjwvcmVsYXRlZC11cmxzPjwvdXJscz48L3JlY29yZD48L0NpdGU+PC9F
bmROb3RlPn==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Bates et al. 2018; Hill et al. 2018; Gardiner 2023)</w:t>
      </w:r>
      <w:r w:rsidR="00C445FA">
        <w:rPr>
          <w:rFonts w:ascii="Calibri" w:hAnsi="Calibri" w:cs="Calibri"/>
          <w:sz w:val="24"/>
          <w:szCs w:val="24"/>
        </w:rPr>
        <w:fldChar w:fldCharType="end"/>
      </w:r>
      <w:r w:rsidRPr="002D7535">
        <w:rPr>
          <w:rFonts w:ascii="Calibri" w:hAnsi="Calibri" w:cs="Calibri"/>
          <w:sz w:val="24"/>
          <w:szCs w:val="24"/>
        </w:rPr>
        <w:t xml:space="preserve"> and has been shown to enable a more diverse range of public members to become involved. However, in some stages of the research cycle, notably when identifying and prioritising research, involvement was lacking, as has been found elsewhere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99516&lt;/RecNum&gt;&lt;DisplayText&gt;(Hasson et al. 2020)&lt;/DisplayText&gt;&lt;record&gt;&lt;rec-number&gt;199516&lt;/rec-number&gt;&lt;foreign-keys&gt;&lt;key app="EN" db-id="eda99esr9arp52e20v2pftz4rp5s9x0evef5" timestamp="1701258151"&gt;199516&lt;/key&gt;&lt;key app="ENWeb" db-id=""&gt;0&lt;/key&gt;&lt;/foreign-keys&gt;&lt;ref-type name="Journal Article"&gt;17&lt;/ref-type&gt;&lt;contributors&gt;&lt;authors&gt;&lt;author&gt;Hasson, Felicity&lt;/author&gt;&lt;author&gt;Nicholson, Emma&lt;/author&gt;&lt;author&gt;Muldrew, Deborah&lt;/author&gt;&lt;author&gt;Bamidele, Olufikayo&lt;/author&gt;&lt;author&gt;Payne, Sheila&lt;/author&gt;&lt;author&gt;McIlfatrick, Sonja&lt;/author&gt;&lt;/authors&gt;&lt;/contributors&gt;&lt;titles&gt;&lt;title&gt;International palliative care research priorities: A systematic review&lt;/title&gt;&lt;secondary-title&gt;BMC Palliative Care&lt;/secondary-title&gt;&lt;/titles&gt;&lt;periodical&gt;&lt;full-title&gt;BMC Palliative Care&lt;/full-title&gt;&lt;abbr-1&gt;BMC Palliat Care&lt;/abbr-1&gt;&lt;/periodical&gt;&lt;volume&gt;19&lt;/volume&gt;&lt;number&gt;16&lt;/number&gt;&lt;reprint-edition&gt;not in file&lt;/reprint-edition&gt;&lt;dates&gt;&lt;year&gt;2020&lt;/year&gt;&lt;pub-dates&gt;&lt;date&gt;2020/02/03&lt;/date&gt;&lt;/pub-dates&gt;&lt;/dates&gt;&lt;isbn&gt;1472-684X&lt;/isbn&gt;&lt;urls&gt;&lt;related-urls&gt;&lt;url&gt;https://link.springer.com/article/10.1186/s12904-020-0520-8&lt;/url&gt;&lt;/related-urls&gt;&lt;/urls&gt;&lt;electronic-resource-num&gt;10.1186/s12904-020-0520-8&lt;/electronic-resource-num&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Hasson et al. 2020)</w:t>
      </w:r>
      <w:r w:rsidR="00C445FA">
        <w:rPr>
          <w:rFonts w:ascii="Calibri" w:hAnsi="Calibri" w:cs="Calibri"/>
          <w:sz w:val="24"/>
          <w:szCs w:val="24"/>
        </w:rPr>
        <w:fldChar w:fldCharType="end"/>
      </w:r>
      <w:r w:rsidRPr="002D7535">
        <w:rPr>
          <w:rFonts w:ascii="Calibri" w:hAnsi="Calibri" w:cs="Calibri"/>
          <w:sz w:val="24"/>
          <w:szCs w:val="24"/>
        </w:rPr>
        <w:t>.</w:t>
      </w:r>
    </w:p>
    <w:p w14:paraId="12BA528B" w14:textId="77777777" w:rsidR="002D7535" w:rsidRPr="002D7535" w:rsidRDefault="002D7535" w:rsidP="002D7535">
      <w:pPr>
        <w:spacing w:after="0" w:line="240" w:lineRule="auto"/>
        <w:rPr>
          <w:rFonts w:ascii="Calibri" w:hAnsi="Calibri" w:cs="Calibri"/>
          <w:sz w:val="24"/>
          <w:szCs w:val="24"/>
        </w:rPr>
      </w:pPr>
    </w:p>
    <w:p w14:paraId="10FD6994" w14:textId="6E20EB1D" w:rsidR="002D7535" w:rsidRPr="002D7535" w:rsidRDefault="002D7535" w:rsidP="002D7535">
      <w:pPr>
        <w:spacing w:after="0" w:line="240" w:lineRule="auto"/>
        <w:rPr>
          <w:rFonts w:cstheme="minorHAnsi"/>
          <w:sz w:val="24"/>
          <w:szCs w:val="24"/>
        </w:rPr>
      </w:pPr>
      <w:r w:rsidRPr="002D7535">
        <w:rPr>
          <w:rFonts w:ascii="Calibri" w:hAnsi="Calibri" w:cs="Calibri"/>
          <w:sz w:val="24"/>
          <w:szCs w:val="24"/>
        </w:rPr>
        <w:t xml:space="preserve">In contrast, involvement at an </w:t>
      </w:r>
      <w:r w:rsidRPr="002D7535">
        <w:rPr>
          <w:rFonts w:cstheme="minorHAnsi"/>
          <w:sz w:val="24"/>
          <w:szCs w:val="24"/>
        </w:rPr>
        <w:t xml:space="preserve">organisational level was less prominent across both sites and included a lack of involvement within governance in particular. Despite involvement in governance being identified as one of the six key </w:t>
      </w:r>
      <w:r w:rsidRPr="002D7535">
        <w:rPr>
          <w:rFonts w:eastAsia="Times New Roman" w:cstheme="minorHAnsi"/>
          <w:sz w:val="24"/>
          <w:szCs w:val="24"/>
          <w:lang w:eastAsia="en-GB"/>
        </w:rPr>
        <w:t xml:space="preserve">UK Standards for Public Involvement </w:t>
      </w:r>
      <w:r w:rsidR="00C445FA">
        <w:rPr>
          <w:rFonts w:cstheme="minorHAnsi"/>
          <w:sz w:val="24"/>
          <w:szCs w:val="24"/>
        </w:rPr>
        <w:fldChar w:fldCharType="begin"/>
      </w:r>
      <w:r w:rsidR="00BC508B">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00C445FA">
        <w:rPr>
          <w:rFonts w:cstheme="minorHAnsi"/>
          <w:sz w:val="24"/>
          <w:szCs w:val="24"/>
        </w:rPr>
        <w:fldChar w:fldCharType="separate"/>
      </w:r>
      <w:r w:rsidR="00BC508B">
        <w:rPr>
          <w:rFonts w:cstheme="minorHAnsi"/>
          <w:noProof/>
          <w:sz w:val="24"/>
          <w:szCs w:val="24"/>
        </w:rPr>
        <w:t>(NIHR et al. 2019)</w:t>
      </w:r>
      <w:r w:rsidR="00C445FA">
        <w:rPr>
          <w:rFonts w:cstheme="minorHAnsi"/>
          <w:sz w:val="24"/>
          <w:szCs w:val="24"/>
        </w:rPr>
        <w:fldChar w:fldCharType="end"/>
      </w:r>
      <w:r w:rsidRPr="002D7535">
        <w:rPr>
          <w:rFonts w:cstheme="minorHAnsi"/>
          <w:sz w:val="24"/>
          <w:szCs w:val="24"/>
        </w:rPr>
        <w:t xml:space="preserve">, there is a scarcity of literature on organisational level involvement in health and social care research and it is therefore hard to make comparisons with involvement elsewhere </w:t>
      </w:r>
      <w:r w:rsidR="00C445FA">
        <w:rPr>
          <w:rFonts w:cstheme="minorHAnsi"/>
          <w:sz w:val="24"/>
          <w:szCs w:val="24"/>
        </w:rPr>
        <w:fldChar w:fldCharType="begin">
          <w:fldData xml:space="preserve">PEVuZE5vdGU+PENpdGU+PFJlY051bT4xOTk0ODQ8L1JlY051bT48RGlzcGxheVRleHQ+KFdhcmQg
ZXQgYWwuIDIwMjA7IFNtaXRoIGV0IGFsLiAyMDIyOyBBbGJlcnQgZXQgYWwuIDIwMjMpPC9EaXNw
bGF5VGV4dD48cmVjb3JkPjxyZWMtbnVtYmVyPjE5OTQ4NDwvcmVjLW51bWJlcj48Zm9yZWlnbi1r
ZXlzPjxrZXkgYXBwPSJFTiIgZGItaWQ9ImVkYTk5ZXNyOWFycDUyZTIwdjJwZnR6NHJwNXM5eDBl
dmVmNSIgdGltZXN0YW1wPSIxNjk2OTM0MTg1Ij4xOTk0ODQ8L2tleT48L2ZvcmVpZ24ta2V5cz48
cmVmLXR5cGUgbmFtZT0iSm91cm5hbCBBcnRpY2xlIj4xNzwvcmVmLXR5cGU+PGNvbnRyaWJ1dG9y
cz48YXV0aG9ycz48YXV0aG9yPlNtaXRoLCBIZWxlbjwvYXV0aG9yPjxhdXRob3I+QnVkd29ydGgs
IEx1a2U8L2F1dGhvcj48YXV0aG9yPkdyaW5kZXksIENobG9lPC9hdXRob3I+PGF1dGhvcj5IYWd1
ZSwgSXNhYmVsPC9hdXRob3I+PGF1dGhvcj5IYW1lciwgTmF0YWxpZTwvYXV0aG9yPjxhdXRob3I+
S2lzbG92LCBSb21hbjwvYXV0aG9yPjxhdXRob3I+VmFuIERlciBHcmFhZiwgUGV0ZXI8L2F1dGhv
cj48YXV0aG9yPkxhbmdsZXksIEpvZTwvYXV0aG9yPjwvYXV0aG9ycz48L2NvbnRyaWJ1dG9ycz48
dGl0bGVzPjx0aXRsZT5Dby1wcm9kdWN0aW9uIHByYWN0aWNlIGFuZCBmdXR1cmUgcmVzZWFyY2gg
cHJpb3JpdGllcyBpbiBVbml0ZWQgS2luZ2RvbS1mdW5kZWQgYXBwbGllZCBoZWFsdGggcmVzZWFy
Y2g6IGEgc2NvcGluZyByZXZpZXc8L3RpdGxlPjxzZWNvbmRhcnktdGl0bGU+SGVhbHRoIFJlc2Vh
cmNoIFBvbGljeSBhbmQgU3lzdGVtczwvc2Vjb25kYXJ5LXRpdGxlPjwvdGl0bGVzPjxwZXJpb2Rp
Y2FsPjxmdWxsLXRpdGxlPkhlYWx0aCBSZXNlYXJjaCBQb2xpY3kgYW5kIFN5c3RlbXM8L2Z1bGwt
dGl0bGU+PGFiYnItMT5IZWFsdGggUmVzIFBvbGljeSBTeXN0PC9hYmJyLTE+PC9wZXJpb2RpY2Fs
PjxwYWdlcz4xLTQzPC9wYWdlcz48dm9sdW1lPjIwPC92b2x1bWU+PG51bWJlcj4xPC9udW1iZXI+
PHJlcHJpbnQtZWRpdGlvbj5ub3QgaW4gZmlsZTwvcmVwcmludC1lZGl0aW9uPjxkYXRlcz48eWVh
cj4yMDIyPC95ZWFyPjwvZGF0ZXM+PGlzYm4+MTQ3OC00NTA1PC9pc2JuPjx1cmxzPjxyZWxhdGVk
LXVybHM+PHVybD5odHRwczovL2hlYWx0aC1wb2xpY3ktc3lzdGVtcy5iaW9tZWRjZW50cmFsLmNv
bS9hcnRpY2xlcy8xMC4xMTg2L3MxMjk2MS0wMjItMDA4MzgteDwvdXJsPjwvcmVsYXRlZC11cmxz
PjwvdXJscz48L3JlY29yZD48L0NpdGU+PENpdGU+PFJlY051bT4xOTk0ODU8L1JlY051bT48cmVj
b3JkPjxyZWMtbnVtYmVyPjE5OTQ4NTwvcmVjLW51bWJlcj48Zm9yZWlnbi1rZXlzPjxrZXkgYXBw
PSJFTiIgZGItaWQ9ImVkYTk5ZXNyOWFycDUyZTIwdjJwZnR6NHJwNXM5eDBldmVmNSIgdGltZXN0
YW1wPSIxNjk3MTAzOTk5Ij4xOTk0ODU8L2tleT48L2ZvcmVpZ24ta2V5cz48cmVmLXR5cGUgbmFt
ZT0iSm91cm5hbCBBcnRpY2xlIj4xNzwvcmVmLXR5cGU+PGNvbnRyaWJ1dG9ycz48YXV0aG9ycz48
YXV0aG9yPkFsYmVydCwgQWxleGFuZHJhPC9hdXRob3I+PGF1dGhvcj5Jc2xhbSwgU2hhaGlkPC9h
dXRob3I+PGF1dGhvcj5IYWtsYXksIE11a2k8L2F1dGhvcj48YXV0aG9yPk1jRWFjaGFuLCBSb3Nl
bWFyeSBSQzwvYXV0aG9yPjwvYXV0aG9ycz48L2NvbnRyaWJ1dG9ycz48dGl0bGVzPjx0aXRsZT5O
b3RoaW5nIGFib3V0IHVzIHdpdGhvdXQgdXM6IEEgY2/igJBwcm9kdWN0aW9uIHN0cmF0ZWd5IGZv
ciBjb21tdW5pdGllcywgcmVzZWFyY2hlcnMgYW5kIHN0YWtlaG9sZGVycyB0byBpZGVudGlmeSB3
YXlzIG9mIGltcHJvdmluZyBoZWFsdGggYW5kIHJlZHVjaW5nIGluZXF1YWxpdGllczwvdGl0bGU+
PHNlY29uZGFyeS10aXRsZT5IZWFsdGggRXhwZWN0YXRpb25zPC9zZWNvbmRhcnktdGl0bGU+PC90
aXRsZXM+PHBlcmlvZGljYWw+PGZ1bGwtdGl0bGU+SGVhbHRoIEV4cGVjdGF0aW9uczwvZnVsbC10
aXRsZT48YWJici0xPkhlYWx0aCBFeHBlY3Q8L2FiYnItMT48L3BlcmlvZGljYWw+PHBhZ2VzPjgz
Ni04NDY8L3BhZ2VzPjx2b2x1bWU+MjY8L3ZvbHVtZT48bnVtYmVyPjI8L251bWJlcj48cmVwcmlu
dC1lZGl0aW9uPm5vdCBpbiBmaWxlPC9yZXByaW50LWVkaXRpb24+PGRhdGVzPjx5ZWFyPjIwMjM8
L3llYXI+PC9kYXRlcz48aXNibj4xMzY5LTY1MTM8L2lzYm4+PHVybHM+PHJlbGF0ZWQtdXJscz48
dXJsPmh0dHBzOi8vb25saW5lbGlicmFyeS53aWxleS5jb20vZG9pL2Ficy8xMC4xMTExL2hleC4x
MzcwOTwvdXJsPjwvcmVsYXRlZC11cmxzPjwvdXJscz48L3JlY29yZD48L0NpdGU+PENpdGU+PFJl
Y051bT4xOTk0OTU8L1JlY051bT48cmVjb3JkPjxyZWMtbnVtYmVyPjE5OTQ5NTwvcmVjLW51bWJl
cj48Zm9yZWlnbi1rZXlzPjxrZXkgYXBwPSJFTiIgZGItaWQ9ImVkYTk5ZXNyOWFycDUyZTIwdjJw
ZnR6NHJwNXM5eDBldmVmNSIgdGltZXN0YW1wPSIxNjk5MzU1NzE0Ij4xOTk0OTU8L2tleT48L2Zv
cmVpZ24ta2V5cz48cmVmLXR5cGUgbmFtZT0iSm91cm5hbCBBcnRpY2xlIj4xNzwvcmVmLXR5cGU+
PGNvbnRyaWJ1dG9ycz48YXV0aG9ycz48YXV0aG9yPldhcmQsIEZpb25hPC9hdXRob3I+PGF1dGhv
cj5Qb3BheSwgSmVubmllPC9hdXRob3I+PGF1dGhvcj5Qb3Jyb2NoZeKAkEVzY3VkZXJvLCBBbmE8
L2F1dGhvcj48YXV0aG9yPkFrZWp1LCBEb3JjYXM8L2F1dGhvcj48YXV0aG9yPkFobWVkLCBTYWlx
YTwvYXV0aG9yPjxhdXRob3I+Q2xva2UsIEphbmU8L2F1dGhvcj48YXV0aG9yPktoYW4sIEtvc2Vy
PC9hdXRob3I+PGF1dGhvcj5IYXNzYW4sIFNoYWltYTwvYXV0aG9yPjxhdXRob3I+S2hlZG1hdGni
gJBNb3Jhc2FlLCBFc21hZWlsPC9hdXRob3I+PC9hdXRob3JzPjwvY29udHJpYnV0b3JzPjx0aXRs
ZXM+PHRpdGxlPk1haW5zdHJlYW1pbmcgcHVibGljIGludm9sdmVtZW50IGluIGEgY29tcGxleCBy
ZXNlYXJjaCBjb2xsYWJvcmF0aW9uOiBhIHRoZW9yeeKAkGluZm9ybWVkIGV2YWx1YXRpb248L3Rp
dGxlPjxzZWNvbmRhcnktdGl0bGU+SGVhbHRoIEV4cGVjdGF0aW9uczwvc2Vjb25kYXJ5LXRpdGxl
PjwvdGl0bGVzPjxwZXJpb2RpY2FsPjxmdWxsLXRpdGxlPkhlYWx0aCBFeHBlY3RhdGlvbnM8L2Z1
bGwtdGl0bGU+PGFiYnItMT5IZWFsdGggRXhwZWN0PC9hYmJyLTE+PC9wZXJpb2RpY2FsPjxwYWdl
cz45MTAtOTE4PC9wYWdlcz48dm9sdW1lPjIzPC92b2x1bWU+PG51bWJlcj40PC9udW1iZXI+PHJl
cHJpbnQtZWRpdGlvbj5ub3QgaW4gZmlsZTwvcmVwcmludC1lZGl0aW9uPjxkYXRlcz48eWVhcj4y
MDIwPC95ZWFyPjwvZGF0ZXM+PGlzYm4+MTM2OS02NTEzPC9pc2JuPjx1cmxzPjxyZWxhdGVkLXVy
bHM+PHVybD5odHRwczovL29ubGluZWxpYnJhcnkud2lsZXkuY29tL2RvaS9hYnMvMTAuMTExMS9o
ZXguMTMwNzA8L3VybD48L3JlbGF0ZWQtdXJscz48L3VybHM+PC9yZWNvcmQ+PC9DaXRlPjwvRW5k
Tm90ZT5=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0ODQ8L1JlY051bT48RGlzcGxheVRleHQ+KFdhcmQg
ZXQgYWwuIDIwMjA7IFNtaXRoIGV0IGFsLiAyMDIyOyBBbGJlcnQgZXQgYWwuIDIwMjMpPC9EaXNw
bGF5VGV4dD48cmVjb3JkPjxyZWMtbnVtYmVyPjE5OTQ4NDwvcmVjLW51bWJlcj48Zm9yZWlnbi1r
ZXlzPjxrZXkgYXBwPSJFTiIgZGItaWQ9ImVkYTk5ZXNyOWFycDUyZTIwdjJwZnR6NHJwNXM5eDBl
dmVmNSIgdGltZXN0YW1wPSIxNjk2OTM0MTg1Ij4xOTk0ODQ8L2tleT48L2ZvcmVpZ24ta2V5cz48
cmVmLXR5cGUgbmFtZT0iSm91cm5hbCBBcnRpY2xlIj4xNzwvcmVmLXR5cGU+PGNvbnRyaWJ1dG9y
cz48YXV0aG9ycz48YXV0aG9yPlNtaXRoLCBIZWxlbjwvYXV0aG9yPjxhdXRob3I+QnVkd29ydGgs
IEx1a2U8L2F1dGhvcj48YXV0aG9yPkdyaW5kZXksIENobG9lPC9hdXRob3I+PGF1dGhvcj5IYWd1
ZSwgSXNhYmVsPC9hdXRob3I+PGF1dGhvcj5IYW1lciwgTmF0YWxpZTwvYXV0aG9yPjxhdXRob3I+
S2lzbG92LCBSb21hbjwvYXV0aG9yPjxhdXRob3I+VmFuIERlciBHcmFhZiwgUGV0ZXI8L2F1dGhv
cj48YXV0aG9yPkxhbmdsZXksIEpvZTwvYXV0aG9yPjwvYXV0aG9ycz48L2NvbnRyaWJ1dG9ycz48
dGl0bGVzPjx0aXRsZT5Dby1wcm9kdWN0aW9uIHByYWN0aWNlIGFuZCBmdXR1cmUgcmVzZWFyY2gg
cHJpb3JpdGllcyBpbiBVbml0ZWQgS2luZ2RvbS1mdW5kZWQgYXBwbGllZCBoZWFsdGggcmVzZWFy
Y2g6IGEgc2NvcGluZyByZXZpZXc8L3RpdGxlPjxzZWNvbmRhcnktdGl0bGU+SGVhbHRoIFJlc2Vh
cmNoIFBvbGljeSBhbmQgU3lzdGVtczwvc2Vjb25kYXJ5LXRpdGxlPjwvdGl0bGVzPjxwZXJpb2Rp
Y2FsPjxmdWxsLXRpdGxlPkhlYWx0aCBSZXNlYXJjaCBQb2xpY3kgYW5kIFN5c3RlbXM8L2Z1bGwt
dGl0bGU+PGFiYnItMT5IZWFsdGggUmVzIFBvbGljeSBTeXN0PC9hYmJyLTE+PC9wZXJpb2RpY2Fs
PjxwYWdlcz4xLTQzPC9wYWdlcz48dm9sdW1lPjIwPC92b2x1bWU+PG51bWJlcj4xPC9udW1iZXI+
PHJlcHJpbnQtZWRpdGlvbj5ub3QgaW4gZmlsZTwvcmVwcmludC1lZGl0aW9uPjxkYXRlcz48eWVh
cj4yMDIyPC95ZWFyPjwvZGF0ZXM+PGlzYm4+MTQ3OC00NTA1PC9pc2JuPjx1cmxzPjxyZWxhdGVk
LXVybHM+PHVybD5odHRwczovL2hlYWx0aC1wb2xpY3ktc3lzdGVtcy5iaW9tZWRjZW50cmFsLmNv
bS9hcnRpY2xlcy8xMC4xMTg2L3MxMjk2MS0wMjItMDA4MzgteDwvdXJsPjwvcmVsYXRlZC11cmxz
PjwvdXJscz48L3JlY29yZD48L0NpdGU+PENpdGU+PFJlY051bT4xOTk0ODU8L1JlY051bT48cmVj
b3JkPjxyZWMtbnVtYmVyPjE5OTQ4NTwvcmVjLW51bWJlcj48Zm9yZWlnbi1rZXlzPjxrZXkgYXBw
PSJFTiIgZGItaWQ9ImVkYTk5ZXNyOWFycDUyZTIwdjJwZnR6NHJwNXM5eDBldmVmNSIgdGltZXN0
YW1wPSIxNjk3MTAzOTk5Ij4xOTk0ODU8L2tleT48L2ZvcmVpZ24ta2V5cz48cmVmLXR5cGUgbmFt
ZT0iSm91cm5hbCBBcnRpY2xlIj4xNzwvcmVmLXR5cGU+PGNvbnRyaWJ1dG9ycz48YXV0aG9ycz48
YXV0aG9yPkFsYmVydCwgQWxleGFuZHJhPC9hdXRob3I+PGF1dGhvcj5Jc2xhbSwgU2hhaGlkPC9h
dXRob3I+PGF1dGhvcj5IYWtsYXksIE11a2k8L2F1dGhvcj48YXV0aG9yPk1jRWFjaGFuLCBSb3Nl
bWFyeSBSQzwvYXV0aG9yPjwvYXV0aG9ycz48L2NvbnRyaWJ1dG9ycz48dGl0bGVzPjx0aXRsZT5O
b3RoaW5nIGFib3V0IHVzIHdpdGhvdXQgdXM6IEEgY2/igJBwcm9kdWN0aW9uIHN0cmF0ZWd5IGZv
ciBjb21tdW5pdGllcywgcmVzZWFyY2hlcnMgYW5kIHN0YWtlaG9sZGVycyB0byBpZGVudGlmeSB3
YXlzIG9mIGltcHJvdmluZyBoZWFsdGggYW5kIHJlZHVjaW5nIGluZXF1YWxpdGllczwvdGl0bGU+
PHNlY29uZGFyeS10aXRsZT5IZWFsdGggRXhwZWN0YXRpb25zPC9zZWNvbmRhcnktdGl0bGU+PC90
aXRsZXM+PHBlcmlvZGljYWw+PGZ1bGwtdGl0bGU+SGVhbHRoIEV4cGVjdGF0aW9uczwvZnVsbC10
aXRsZT48YWJici0xPkhlYWx0aCBFeHBlY3Q8L2FiYnItMT48L3BlcmlvZGljYWw+PHBhZ2VzPjgz
Ni04NDY8L3BhZ2VzPjx2b2x1bWU+MjY8L3ZvbHVtZT48bnVtYmVyPjI8L251bWJlcj48cmVwcmlu
dC1lZGl0aW9uPm5vdCBpbiBmaWxlPC9yZXByaW50LWVkaXRpb24+PGRhdGVzPjx5ZWFyPjIwMjM8
L3llYXI+PC9kYXRlcz48aXNibj4xMzY5LTY1MTM8L2lzYm4+PHVybHM+PHJlbGF0ZWQtdXJscz48
dXJsPmh0dHBzOi8vb25saW5lbGlicmFyeS53aWxleS5jb20vZG9pL2Ficy8xMC4xMTExL2hleC4x
MzcwOTwvdXJsPjwvcmVsYXRlZC11cmxzPjwvdXJscz48L3JlY29yZD48L0NpdGU+PENpdGU+PFJl
Y051bT4xOTk0OTU8L1JlY051bT48cmVjb3JkPjxyZWMtbnVtYmVyPjE5OTQ5NTwvcmVjLW51bWJl
cj48Zm9yZWlnbi1rZXlzPjxrZXkgYXBwPSJFTiIgZGItaWQ9ImVkYTk5ZXNyOWFycDUyZTIwdjJw
ZnR6NHJwNXM5eDBldmVmNSIgdGltZXN0YW1wPSIxNjk5MzU1NzE0Ij4xOTk0OTU8L2tleT48L2Zv
cmVpZ24ta2V5cz48cmVmLXR5cGUgbmFtZT0iSm91cm5hbCBBcnRpY2xlIj4xNzwvcmVmLXR5cGU+
PGNvbnRyaWJ1dG9ycz48YXV0aG9ycz48YXV0aG9yPldhcmQsIEZpb25hPC9hdXRob3I+PGF1dGhv
cj5Qb3BheSwgSmVubmllPC9hdXRob3I+PGF1dGhvcj5Qb3Jyb2NoZeKAkEVzY3VkZXJvLCBBbmE8
L2F1dGhvcj48YXV0aG9yPkFrZWp1LCBEb3JjYXM8L2F1dGhvcj48YXV0aG9yPkFobWVkLCBTYWlx
YTwvYXV0aG9yPjxhdXRob3I+Q2xva2UsIEphbmU8L2F1dGhvcj48YXV0aG9yPktoYW4sIEtvc2Vy
PC9hdXRob3I+PGF1dGhvcj5IYXNzYW4sIFNoYWltYTwvYXV0aG9yPjxhdXRob3I+S2hlZG1hdGni
gJBNb3Jhc2FlLCBFc21hZWlsPC9hdXRob3I+PC9hdXRob3JzPjwvY29udHJpYnV0b3JzPjx0aXRs
ZXM+PHRpdGxlPk1haW5zdHJlYW1pbmcgcHVibGljIGludm9sdmVtZW50IGluIGEgY29tcGxleCBy
ZXNlYXJjaCBjb2xsYWJvcmF0aW9uOiBhIHRoZW9yeeKAkGluZm9ybWVkIGV2YWx1YXRpb248L3Rp
dGxlPjxzZWNvbmRhcnktdGl0bGU+SGVhbHRoIEV4cGVjdGF0aW9uczwvc2Vjb25kYXJ5LXRpdGxl
PjwvdGl0bGVzPjxwZXJpb2RpY2FsPjxmdWxsLXRpdGxlPkhlYWx0aCBFeHBlY3RhdGlvbnM8L2Z1
bGwtdGl0bGU+PGFiYnItMT5IZWFsdGggRXhwZWN0PC9hYmJyLTE+PC9wZXJpb2RpY2FsPjxwYWdl
cz45MTAtOTE4PC9wYWdlcz48dm9sdW1lPjIzPC92b2x1bWU+PG51bWJlcj40PC9udW1iZXI+PHJl
cHJpbnQtZWRpdGlvbj5ub3QgaW4gZmlsZTwvcmVwcmludC1lZGl0aW9uPjxkYXRlcz48eWVhcj4y
MDIwPC95ZWFyPjwvZGF0ZXM+PGlzYm4+MTM2OS02NTEzPC9pc2JuPjx1cmxzPjxyZWxhdGVkLXVy
bHM+PHVybD5odHRwczovL29ubGluZWxpYnJhcnkud2lsZXkuY29tL2RvaS9hYnMvMTAuMTExMS9o
ZXguMTMwNzA8L3VybD48L3JlbGF0ZWQtdXJscz48L3VybHM+PC9yZWNvcmQ+PC9DaXRlPjwvRW5k
Tm90ZT5=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Ward et al. 2020; Smith et al. 2022; Albert et al. 2023)</w:t>
      </w:r>
      <w:r w:rsidR="00C445FA">
        <w:rPr>
          <w:rFonts w:cstheme="minorHAnsi"/>
          <w:sz w:val="24"/>
          <w:szCs w:val="24"/>
        </w:rPr>
        <w:fldChar w:fldCharType="end"/>
      </w:r>
      <w:r w:rsidRPr="002D7535">
        <w:rPr>
          <w:rFonts w:cstheme="minorHAnsi"/>
          <w:sz w:val="24"/>
          <w:szCs w:val="24"/>
        </w:rPr>
        <w:t>. However, it is suggested that involvement at an organisational level throughout university departments is not common within either the UK or internationally and that, as in the case study sites, it usually occurs subsequent to involvement at the research study level. This study therefore contributes a novel more substantial understanding of involvement initiatives at this level.</w:t>
      </w:r>
    </w:p>
    <w:p w14:paraId="64C80664" w14:textId="77777777" w:rsidR="002D7535" w:rsidRPr="002D7535" w:rsidRDefault="002D7535" w:rsidP="002D7535">
      <w:pPr>
        <w:spacing w:after="0" w:line="240" w:lineRule="auto"/>
        <w:rPr>
          <w:rFonts w:cstheme="minorHAnsi"/>
          <w:sz w:val="24"/>
          <w:szCs w:val="24"/>
        </w:rPr>
      </w:pPr>
    </w:p>
    <w:p w14:paraId="68AA09EF" w14:textId="62468395" w:rsidR="002D7535" w:rsidRPr="002D7535" w:rsidRDefault="00D03049" w:rsidP="002D7535">
      <w:pPr>
        <w:spacing w:after="0" w:line="240" w:lineRule="auto"/>
        <w:rPr>
          <w:rFonts w:ascii="Calibri" w:hAnsi="Calibri" w:cs="Calibri"/>
          <w:b/>
          <w:bCs/>
          <w:sz w:val="24"/>
          <w:szCs w:val="24"/>
        </w:rPr>
      </w:pPr>
      <w:bookmarkStart w:id="421" w:name="What832"/>
      <w:bookmarkEnd w:id="421"/>
      <w:r>
        <w:rPr>
          <w:rFonts w:ascii="Calibri" w:hAnsi="Calibri" w:cs="Calibri"/>
          <w:b/>
          <w:bCs/>
          <w:sz w:val="24"/>
          <w:szCs w:val="24"/>
        </w:rPr>
        <w:t xml:space="preserve">8.3.2 </w:t>
      </w:r>
      <w:r w:rsidR="002D7535" w:rsidRPr="002D7535">
        <w:rPr>
          <w:rFonts w:ascii="Calibri" w:hAnsi="Calibri" w:cs="Calibri"/>
          <w:b/>
          <w:bCs/>
          <w:sz w:val="24"/>
          <w:szCs w:val="24"/>
        </w:rPr>
        <w:t>What enables effective involvement in palliative care research?</w:t>
      </w:r>
    </w:p>
    <w:p w14:paraId="5E4C0D55" w14:textId="77777777" w:rsidR="002D7535" w:rsidRPr="002D7535" w:rsidRDefault="002D7535" w:rsidP="002D7535">
      <w:pPr>
        <w:spacing w:after="0" w:line="240" w:lineRule="auto"/>
        <w:rPr>
          <w:rFonts w:ascii="Calibri" w:hAnsi="Calibri" w:cs="Calibri"/>
          <w:b/>
          <w:bCs/>
          <w:sz w:val="24"/>
          <w:szCs w:val="24"/>
        </w:rPr>
      </w:pPr>
    </w:p>
    <w:p w14:paraId="26A86B38" w14:textId="492C9E9F"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Both the QES and the CSA identified a broad range of factors that enable effective involvement in palliative care research. In the wider literature on involvement in health and social care research, these are typically described as facilitators, enablers or conversely, barriers, and include factors such as resources, culture and communication. Many of these factors have been widely discussed in the literature, however not specifically in relation to involvement in palliative care research </w:t>
      </w:r>
      <w:r w:rsidR="00C445FA">
        <w:rPr>
          <w:rFonts w:ascii="Calibri" w:hAnsi="Calibri" w:cs="Calibri"/>
          <w:sz w:val="24"/>
          <w:szCs w:val="24"/>
        </w:rPr>
        <w:fldChar w:fldCharType="begin">
          <w:fldData xml:space="preserve">PEVuZE5vdGU+PENpdGU+PFJlY051bT4xOTk0Njk8L1JlY051bT48RGlzcGxheVRleHQ+KFNuYXBl
IGV0IGFsLiAyMDE0YTsgV2lsc29uIGV0IGFsLiAyMDE1OyBLYXJsc3NvbiBldCBhbC4gMjAyMyk8
L0Rpc3BsYXlUZXh0PjxyZWNvcmQ+PHJlYy1udW1iZXI+MTk5NDY5PC9yZWMtbnVtYmVyPjxmb3Jl
aWduLWtleXM+PGtleSBhcHA9IkVOIiBkYi1pZD0iZWRhOTllc3I5YXJwNTJlMjB2MnBmdHo0cnA1
czl4MGV2ZWY1IiB0aW1lc3RhbXA9IjE2OTIwOTEwOTYiPjE5OTQ2OTwva2V5PjwvZm9yZWlnbi1r
ZXlzPjxyZWYtdHlwZSBuYW1lPSJKb3VybmFsIEFydGljbGUiPjE3PC9yZWYtdHlwZT48Y29udHJp
YnV0b3JzPjxhdXRob3JzPjxhdXRob3I+S2FybHNzb24sIEFubmUgV2V0dGVyZ3JlbjwvYXV0aG9y
PjxhdXRob3I+S3JhZ2gtU8O4cmVuc2VuLCBBbm5lPC9hdXRob3I+PGF1dGhvcj5Cw7hyZ2VzZW4s
IEtpcnN0ZW48L2F1dGhvcj48YXV0aG9yPkJlaHJlbnMsIEthcnN0ZW4gRXJpazwvYXV0aG9yPjxh
dXRob3I+QW5kZXJzZW4sIFRvcmJlbjwvYXV0aG9yPjxhdXRob3I+S2lkaG9sbSwgTWFpa2VuIExh
bmdob2ZmPC9hdXRob3I+PGF1dGhvcj5Sb3RobWFubiwgTWV0dGUgSnVlbDwvYXV0aG9yPjxhdXRo
b3I+S2V0ZWxhYXIsIE1hcmpvbGlqbjwvYXV0aG9yPjxhdXRob3I+SmFuc3NlbnMsIEFzdHJpZDwv
YXV0aG9yPjwvYXV0aG9ycz48L2NvbnRyaWJ1dG9ycz48dGl0bGVzPjx0aXRsZT5Sb2xlcywgb3V0
Y29tZXMsIGFuZCBlbmFibGVycyB3aXRoaW4gcmVzZWFyY2ggcGFydG5lcnNoaXBzOiBBIHJhcGlk
IHJldmlldyBvZiB0aGUgbGl0ZXJhdHVyZSBvbiBwYXRpZW50IGFuZCBwdWJsaWMgaW52b2x2ZW1l
bnQgYW5kIGVuZ2FnZW1lbnQgaW4gaGVhbHRoIHJlc2VhcmNoPC90aXRsZT48c2Vjb25kYXJ5LXRp
dGxlPlJlc2VhcmNoIEludm9sdmVtZW50IGFuZCBFbmdhZ2VtZW50PC9zZWNvbmRhcnktdGl0bGU+
PC90aXRsZXM+PHBlcmlvZGljYWw+PGZ1bGwtdGl0bGU+UmVzZWFyY2ggSW52b2x2ZW1lbnQgYW5k
IEVuZ2FnZW1lbnQ8L2Z1bGwtdGl0bGU+PGFiYnItMT5SZXMgSW52b2x2IEVuZ2FnZW08L2FiYnIt
MT48L3BlcmlvZGljYWw+PHBhZ2VzPjEtMjc8L3BhZ2VzPjx2b2x1bWU+OTwvdm9sdW1lPjxudW1i
ZXI+MTwvbnVtYmVyPjxyZXByaW50LWVkaXRpb24+bm90IGluIGZpbGU8L3JlcHJpbnQtZWRpdGlv
bj48ZGF0ZXM+PHllYXI+MjAyMzwveWVhcj48L2RhdGVzPjxpc2JuPjIwNTYtNzUyOTwvaXNibj48
dXJscz48cmVsYXRlZC11cmxzPjx1cmw+aHR0cHM6Ly9yZXNlYXJjaGludm9sdmVtZW50LmJpb21l
ZGNlbnRyYWwuY29tL2FydGljbGVzLzEwLjExODYvczQwOTAwLTAyMy0wMDQ0OC16PC91cmw+PC9y
ZWxhdGVkLXVybHM+PC91cmxzPjwvcmVjb3JkPjwvQ2l0ZT48Q2l0ZT48UmVjTnVtPjE1MDczPC9S
ZWNOdW0+PHJlY29yZD48cmVjLW51bWJlcj4xNTA3MzwvcmVjLW51bWJlcj48Zm9yZWlnbi1rZXlz
PjxrZXkgYXBwPSJFTiIgZGItaWQ9ImVkYTk5ZXNyOWFycDUyZTIwdjJwZnR6NHJwNXM5eDBldmVm
NSIgdGltZXN0YW1wPSIxNDY5NTQ0NTEzIj4xNTA3Mzwva2V5PjxrZXkgYXBwPSJFTldlYiIgZGIt
aWQ9IiI+MDwva2V5PjwvZm9yZWlnbi1rZXlzPjxyZWYtdHlwZSBuYW1lPSJKb3VybmFsIEFydGlj
bGUiPjE3PC9yZWYtdHlwZT48Y29udHJpYnV0b3JzPjxhdXRob3JzPjxhdXRob3I+U25hcGUsIERl
ZTwvYXV0aG9yPjxhdXRob3I+S2lya2hhbSwgSmFtaWU8L2F1dGhvcj48YXV0aG9yPkJyaXR0ZW4s
IE5pY2t5PC9hdXRob3I+PGF1dGhvcj5Gcm9nZ2F0dCwgS2F0aGVyaW5lPC9hdXRob3I+PGF1dGhv
cj5HcmFkaW5nZXIsIEZlbGl4PC9hdXRob3I+PGF1dGhvcj5Mb2JiYW4sIEZpb25hPC9hdXRob3I+
PGF1dGhvcj5Qb3BheSwgSmVubmllPC9hdXRob3I+PGF1dGhvcj5XeWF0dCwgS2F0cmluYTwvYXV0
aG9yPjxhdXRob3I+SmFjb2J5LCBBbm48L2F1dGhvcj48L2F1dGhvcnM+PC9jb250cmlidXRvcnM+
PHRpdGxlcz48dGl0bGU+RXhwbG9yaW5nIHBlcmNlaXZlZCBiYXJyaWVycywgZHJpdmVycywgaW1w
YWN0cyBhbmQgdGhlIG5lZWQgZm9yIGV2YWx1YXRpb24gb2YgcHVibGljIGludm9sdmVtZW50IGlu
IGhlYWx0aCBhbmQgc29jaWFsIGNhcmUgcmVzZWFyY2g6IGEgbW9kaWZpZWQgRGVscGhpIHN0dWR5
PC90aXRsZT48c2Vjb25kYXJ5LXRpdGxlPkJNSiBvcGVuPC9zZWNvbmRhcnktdGl0bGU+PC90aXRs
ZXM+PHBlcmlvZGljYWw+PGZ1bGwtdGl0bGU+Qk1KIG9wZW48L2Z1bGwtdGl0bGU+PGFiYnItMT5C
TUogT3BlbjwvYWJici0xPjwvcGVyaW9kaWNhbD48cGFnZXM+ZTAwNDk0MzwvcGFnZXM+PHZvbHVt
ZT40PC92b2x1bWU+PG51bWJlcj42PC9udW1iZXI+PHJlcHJpbnQtZWRpdGlvbj5pbiBmaWxlPC9y
ZXByaW50LWVkaXRpb24+PGRhdGVzPjx5ZWFyPjIwMTQ8L3llYXI+PC9kYXRlcz48aXNibj4yMDQ0
LTYwNTU8L2lzYm4+PHVybHM+PHJlbGF0ZWQtdXJscz48dXJsPmh0dHA6Ly9ibWpvcGVuLmJtai5j
b20vY29udGVudC80LzYvZTAwNDk0MzwvdXJsPjwvcmVsYXRlZC11cmxzPjwvdXJscz48cmVtb3Rl
LWRhdGFiYXNlLXByb3ZpZGVyPk1EPC9yZW1vdGUtZGF0YWJhc2UtcHJvdmlkZXI+PC9yZWNvcmQ+
PC9DaXRlPjxDaXRlPjxSZWNOdW0+MTU2Mzc8L1JlY051bT48cmVjb3JkPjxyZWMtbnVtYmVyPjE1
NjM3PC9yZWMtbnVtYmVyPjxmb3JlaWduLWtleXM+PGtleSBhcHA9IkVOIiBkYi1pZD0iZWRhOTll
c3I5YXJwNTJlMjB2MnBmdHo0cnA1czl4MGV2ZWY1IiB0aW1lc3RhbXA9IjE1MDA3MjUzNzciPjE1
NjM3PC9rZXk+PC9mb3JlaWduLWtleXM+PHJlZi10eXBlIG5hbWU9IlJlcG9ydCI+Mjc8L3JlZi10
eXBlPjxjb250cmlidXRvcnM+PGF1dGhvcnM+PGF1dGhvcj5XaWxzb24sIFBhdHJpY2lhPC9hdXRo
b3I+PGF1dGhvcj5NYXRoaWUsIEVsc3BldGg8L2F1dGhvcj48YXV0aG9yPktlZW5hbiwgSnVsaWE8
L2F1dGhvcj48YXV0aG9yPk1jTmVpbGx5LCBFbGFpbmU8L2F1dGhvcj48YXV0aG9yPkdvb2RtYW4s
IENsYWlyZTwvYXV0aG9yPjxhdXRob3I+SG93ZSwgQW1hbmRhPC9hdXRob3I+PGF1dGhvcj5Qb2xh
bmQsIEZpb25hPC9hdXRob3I+PGF1dGhvcj5TdGFuaXN6ZXdza2EsIFNvcGhpZTwvYXV0aG9yPjxh
dXRob3I+S2VuZGFsbCwgU2FsbHk8L2F1dGhvcj48YXV0aG9yPk11bmRheSwgRGlhbmU8L2F1dGhv
cj48L2F1dGhvcnM+PC9jb250cmlidXRvcnM+PHRpdGxlcz48dGl0bGU+UmVzZUFyY2ggd2l0aCBQ
YXRpZW50IGFuZCBQdWJsaWMgaW52T2x2ZW1lbnQ6IGEgUmVhbGlzVCBldmFsdWF0aW9u4oCTdGhl
IFJBUFBPUlQgc3R1ZHk8L3RpdGxlPjwvdGl0bGVzPjxyZXByaW50LWVkaXRpb24+aW4gZmlsZTwv
cmVwcmludC1lZGl0aW9uPjxkYXRlcz48eWVhcj4yMDE1PC95ZWFyPjwvZGF0ZXM+PHB1Yi1sb2Nh
dGlvbj5Mb25kb248L3B1Yi1sb2NhdGlvbj48cHVibGlzaGVyPk5JSFI8L3B1Ymxpc2hlcj48dXJs
cz48cmVsYXRlZC11cmxzPjx1cmw+aHR0cDovL2V1cm9wZXBtYy5vcmcvYWJzdHJhY3QvbWVkLzI2
Mzc4MzMyPC91cmw+PC9yZWxhdGVkLXVybHM+PC91cmxzPjxyZW1vdGUtZGF0YWJhc2UtcHJvdmlk
ZXI+SU5WPC9yZW1vdGUtZGF0YWJhc2UtcHJvdmlkZXI+PC9yZWNvcmQ+PC9DaXRlPjwvRW5kTm90
ZT5=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OTk0Njk8L1JlY051bT48RGlzcGxheVRleHQ+KFNuYXBl
IGV0IGFsLiAyMDE0YTsgV2lsc29uIGV0IGFsLiAyMDE1OyBLYXJsc3NvbiBldCBhbC4gMjAyMyk8
L0Rpc3BsYXlUZXh0PjxyZWNvcmQ+PHJlYy1udW1iZXI+MTk5NDY5PC9yZWMtbnVtYmVyPjxmb3Jl
aWduLWtleXM+PGtleSBhcHA9IkVOIiBkYi1pZD0iZWRhOTllc3I5YXJwNTJlMjB2MnBmdHo0cnA1
czl4MGV2ZWY1IiB0aW1lc3RhbXA9IjE2OTIwOTEwOTYiPjE5OTQ2OTwva2V5PjwvZm9yZWlnbi1r
ZXlzPjxyZWYtdHlwZSBuYW1lPSJKb3VybmFsIEFydGljbGUiPjE3PC9yZWYtdHlwZT48Y29udHJp
YnV0b3JzPjxhdXRob3JzPjxhdXRob3I+S2FybHNzb24sIEFubmUgV2V0dGVyZ3JlbjwvYXV0aG9y
PjxhdXRob3I+S3JhZ2gtU8O4cmVuc2VuLCBBbm5lPC9hdXRob3I+PGF1dGhvcj5Cw7hyZ2VzZW4s
IEtpcnN0ZW48L2F1dGhvcj48YXV0aG9yPkJlaHJlbnMsIEthcnN0ZW4gRXJpazwvYXV0aG9yPjxh
dXRob3I+QW5kZXJzZW4sIFRvcmJlbjwvYXV0aG9yPjxhdXRob3I+S2lkaG9sbSwgTWFpa2VuIExh
bmdob2ZmPC9hdXRob3I+PGF1dGhvcj5Sb3RobWFubiwgTWV0dGUgSnVlbDwvYXV0aG9yPjxhdXRo
b3I+S2V0ZWxhYXIsIE1hcmpvbGlqbjwvYXV0aG9yPjxhdXRob3I+SmFuc3NlbnMsIEFzdHJpZDwv
YXV0aG9yPjwvYXV0aG9ycz48L2NvbnRyaWJ1dG9ycz48dGl0bGVzPjx0aXRsZT5Sb2xlcywgb3V0
Y29tZXMsIGFuZCBlbmFibGVycyB3aXRoaW4gcmVzZWFyY2ggcGFydG5lcnNoaXBzOiBBIHJhcGlk
IHJldmlldyBvZiB0aGUgbGl0ZXJhdHVyZSBvbiBwYXRpZW50IGFuZCBwdWJsaWMgaW52b2x2ZW1l
bnQgYW5kIGVuZ2FnZW1lbnQgaW4gaGVhbHRoIHJlc2VhcmNoPC90aXRsZT48c2Vjb25kYXJ5LXRp
dGxlPlJlc2VhcmNoIEludm9sdmVtZW50IGFuZCBFbmdhZ2VtZW50PC9zZWNvbmRhcnktdGl0bGU+
PC90aXRsZXM+PHBlcmlvZGljYWw+PGZ1bGwtdGl0bGU+UmVzZWFyY2ggSW52b2x2ZW1lbnQgYW5k
IEVuZ2FnZW1lbnQ8L2Z1bGwtdGl0bGU+PGFiYnItMT5SZXMgSW52b2x2IEVuZ2FnZW08L2FiYnIt
MT48L3BlcmlvZGljYWw+PHBhZ2VzPjEtMjc8L3BhZ2VzPjx2b2x1bWU+OTwvdm9sdW1lPjxudW1i
ZXI+MTwvbnVtYmVyPjxyZXByaW50LWVkaXRpb24+bm90IGluIGZpbGU8L3JlcHJpbnQtZWRpdGlv
bj48ZGF0ZXM+PHllYXI+MjAyMzwveWVhcj48L2RhdGVzPjxpc2JuPjIwNTYtNzUyOTwvaXNibj48
dXJscz48cmVsYXRlZC11cmxzPjx1cmw+aHR0cHM6Ly9yZXNlYXJjaGludm9sdmVtZW50LmJpb21l
ZGNlbnRyYWwuY29tL2FydGljbGVzLzEwLjExODYvczQwOTAwLTAyMy0wMDQ0OC16PC91cmw+PC9y
ZWxhdGVkLXVybHM+PC91cmxzPjwvcmVjb3JkPjwvQ2l0ZT48Q2l0ZT48UmVjTnVtPjE1MDczPC9S
ZWNOdW0+PHJlY29yZD48cmVjLW51bWJlcj4xNTA3MzwvcmVjLW51bWJlcj48Zm9yZWlnbi1rZXlz
PjxrZXkgYXBwPSJFTiIgZGItaWQ9ImVkYTk5ZXNyOWFycDUyZTIwdjJwZnR6NHJwNXM5eDBldmVm
NSIgdGltZXN0YW1wPSIxNDY5NTQ0NTEzIj4xNTA3Mzwva2V5PjxrZXkgYXBwPSJFTldlYiIgZGIt
aWQ9IiI+MDwva2V5PjwvZm9yZWlnbi1rZXlzPjxyZWYtdHlwZSBuYW1lPSJKb3VybmFsIEFydGlj
bGUiPjE3PC9yZWYtdHlwZT48Y29udHJpYnV0b3JzPjxhdXRob3JzPjxhdXRob3I+U25hcGUsIERl
ZTwvYXV0aG9yPjxhdXRob3I+S2lya2hhbSwgSmFtaWU8L2F1dGhvcj48YXV0aG9yPkJyaXR0ZW4s
IE5pY2t5PC9hdXRob3I+PGF1dGhvcj5Gcm9nZ2F0dCwgS2F0aGVyaW5lPC9hdXRob3I+PGF1dGhv
cj5HcmFkaW5nZXIsIEZlbGl4PC9hdXRob3I+PGF1dGhvcj5Mb2JiYW4sIEZpb25hPC9hdXRob3I+
PGF1dGhvcj5Qb3BheSwgSmVubmllPC9hdXRob3I+PGF1dGhvcj5XeWF0dCwgS2F0cmluYTwvYXV0
aG9yPjxhdXRob3I+SmFjb2J5LCBBbm48L2F1dGhvcj48L2F1dGhvcnM+PC9jb250cmlidXRvcnM+
PHRpdGxlcz48dGl0bGU+RXhwbG9yaW5nIHBlcmNlaXZlZCBiYXJyaWVycywgZHJpdmVycywgaW1w
YWN0cyBhbmQgdGhlIG5lZWQgZm9yIGV2YWx1YXRpb24gb2YgcHVibGljIGludm9sdmVtZW50IGlu
IGhlYWx0aCBhbmQgc29jaWFsIGNhcmUgcmVzZWFyY2g6IGEgbW9kaWZpZWQgRGVscGhpIHN0dWR5
PC90aXRsZT48c2Vjb25kYXJ5LXRpdGxlPkJNSiBvcGVuPC9zZWNvbmRhcnktdGl0bGU+PC90aXRs
ZXM+PHBlcmlvZGljYWw+PGZ1bGwtdGl0bGU+Qk1KIG9wZW48L2Z1bGwtdGl0bGU+PGFiYnItMT5C
TUogT3BlbjwvYWJici0xPjwvcGVyaW9kaWNhbD48cGFnZXM+ZTAwNDk0MzwvcGFnZXM+PHZvbHVt
ZT40PC92b2x1bWU+PG51bWJlcj42PC9udW1iZXI+PHJlcHJpbnQtZWRpdGlvbj5pbiBmaWxlPC9y
ZXByaW50LWVkaXRpb24+PGRhdGVzPjx5ZWFyPjIwMTQ8L3llYXI+PC9kYXRlcz48aXNibj4yMDQ0
LTYwNTU8L2lzYm4+PHVybHM+PHJlbGF0ZWQtdXJscz48dXJsPmh0dHA6Ly9ibWpvcGVuLmJtai5j
b20vY29udGVudC80LzYvZTAwNDk0MzwvdXJsPjwvcmVsYXRlZC11cmxzPjwvdXJscz48cmVtb3Rl
LWRhdGFiYXNlLXByb3ZpZGVyPk1EPC9yZW1vdGUtZGF0YWJhc2UtcHJvdmlkZXI+PC9yZWNvcmQ+
PC9DaXRlPjxDaXRlPjxSZWNOdW0+MTU2Mzc8L1JlY051bT48cmVjb3JkPjxyZWMtbnVtYmVyPjE1
NjM3PC9yZWMtbnVtYmVyPjxmb3JlaWduLWtleXM+PGtleSBhcHA9IkVOIiBkYi1pZD0iZWRhOTll
c3I5YXJwNTJlMjB2MnBmdHo0cnA1czl4MGV2ZWY1IiB0aW1lc3RhbXA9IjE1MDA3MjUzNzciPjE1
NjM3PC9rZXk+PC9mb3JlaWduLWtleXM+PHJlZi10eXBlIG5hbWU9IlJlcG9ydCI+Mjc8L3JlZi10
eXBlPjxjb250cmlidXRvcnM+PGF1dGhvcnM+PGF1dGhvcj5XaWxzb24sIFBhdHJpY2lhPC9hdXRo
b3I+PGF1dGhvcj5NYXRoaWUsIEVsc3BldGg8L2F1dGhvcj48YXV0aG9yPktlZW5hbiwgSnVsaWE8
L2F1dGhvcj48YXV0aG9yPk1jTmVpbGx5LCBFbGFpbmU8L2F1dGhvcj48YXV0aG9yPkdvb2RtYW4s
IENsYWlyZTwvYXV0aG9yPjxhdXRob3I+SG93ZSwgQW1hbmRhPC9hdXRob3I+PGF1dGhvcj5Qb2xh
bmQsIEZpb25hPC9hdXRob3I+PGF1dGhvcj5TdGFuaXN6ZXdza2EsIFNvcGhpZTwvYXV0aG9yPjxh
dXRob3I+S2VuZGFsbCwgU2FsbHk8L2F1dGhvcj48YXV0aG9yPk11bmRheSwgRGlhbmU8L2F1dGhv
cj48L2F1dGhvcnM+PC9jb250cmlidXRvcnM+PHRpdGxlcz48dGl0bGU+UmVzZUFyY2ggd2l0aCBQ
YXRpZW50IGFuZCBQdWJsaWMgaW52T2x2ZW1lbnQ6IGEgUmVhbGlzVCBldmFsdWF0aW9u4oCTdGhl
IFJBUFBPUlQgc3R1ZHk8L3RpdGxlPjwvdGl0bGVzPjxyZXByaW50LWVkaXRpb24+aW4gZmlsZTwv
cmVwcmludC1lZGl0aW9uPjxkYXRlcz48eWVhcj4yMDE1PC95ZWFyPjwvZGF0ZXM+PHB1Yi1sb2Nh
dGlvbj5Mb25kb248L3B1Yi1sb2NhdGlvbj48cHVibGlzaGVyPk5JSFI8L3B1Ymxpc2hlcj48dXJs
cz48cmVsYXRlZC11cmxzPjx1cmw+aHR0cDovL2V1cm9wZXBtYy5vcmcvYWJzdHJhY3QvbWVkLzI2
Mzc4MzMyPC91cmw+PC9yZWxhdGVkLXVybHM+PC91cmxzPjxyZW1vdGUtZGF0YWJhc2UtcHJvdmlk
ZXI+SU5WPC9yZW1vdGUtZGF0YWJhc2UtcHJvdmlkZXI+PC9yZWNvcmQ+PC9DaXRlPjwvRW5kTm90
ZT5=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Snape et al. 2014a; Wilson et al. 2015; Karlsson et al. 2023)</w:t>
      </w:r>
      <w:r w:rsidR="00C445FA">
        <w:rPr>
          <w:rFonts w:ascii="Calibri" w:hAnsi="Calibri" w:cs="Calibri"/>
          <w:sz w:val="24"/>
          <w:szCs w:val="24"/>
        </w:rPr>
        <w:fldChar w:fldCharType="end"/>
      </w:r>
      <w:r w:rsidRPr="002D7535">
        <w:rPr>
          <w:rFonts w:ascii="Calibri" w:hAnsi="Calibri" w:cs="Calibri"/>
          <w:sz w:val="24"/>
          <w:szCs w:val="24"/>
        </w:rPr>
        <w:t>.</w:t>
      </w:r>
    </w:p>
    <w:p w14:paraId="2626080E" w14:textId="77777777" w:rsidR="002D7535" w:rsidRPr="002D7535" w:rsidRDefault="002D7535" w:rsidP="002D7535">
      <w:pPr>
        <w:spacing w:after="0" w:line="240" w:lineRule="auto"/>
        <w:rPr>
          <w:rFonts w:ascii="Calibri" w:hAnsi="Calibri" w:cs="Calibri"/>
          <w:sz w:val="24"/>
          <w:szCs w:val="24"/>
        </w:rPr>
      </w:pPr>
    </w:p>
    <w:p w14:paraId="1C0FCA38" w14:textId="46EBC026"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Although the two stages of this study identified similar factors, the QES highlighted individual factors such as the attitudes of professionals, whereas the CSA allowed an opportunity to identify and explore broader organisational factors that had a significant influence on involvement within both sites. Organisational factors are not so widely discussed in the existing literature but were important in advancing involvement throughout both case study sites. </w:t>
      </w:r>
      <w:bookmarkStart w:id="422" w:name="_Hlk166143024"/>
      <w:r w:rsidRPr="002D7535">
        <w:rPr>
          <w:rFonts w:ascii="Calibri" w:hAnsi="Calibri" w:cs="Calibri"/>
          <w:sz w:val="24"/>
          <w:szCs w:val="24"/>
        </w:rPr>
        <w:t xml:space="preserve">These integrated findings </w:t>
      </w:r>
      <w:r w:rsidRPr="002D7535">
        <w:rPr>
          <w:rFonts w:ascii="Calibri" w:hAnsi="Calibri" w:cs="Calibri"/>
          <w:sz w:val="24"/>
          <w:szCs w:val="24"/>
        </w:rPr>
        <w:lastRenderedPageBreak/>
        <w:t xml:space="preserve">show that there is a need to consider a combination of both individual and organisational factors, and to therefore use a holistic or whole system approach when exploring involvement. However, as previously stated, there is a lack of evidence in this respect, with few in-depth comprehensive explorations of involvement in palliative care research centres as this study provides </w:t>
      </w:r>
      <w:r w:rsidR="00C445FA">
        <w:rPr>
          <w:rFonts w:ascii="Calibri" w:hAnsi="Calibri" w:cs="Calibri"/>
          <w:sz w:val="24"/>
          <w:szCs w:val="24"/>
        </w:rPr>
        <w:fldChar w:fldCharType="begin">
          <w:fldData xml:space="preserve">PEVuZE5vdGU+PENpdGU+PFJlY051bT4xOTk1MDk8L1JlY051bT48RGlzcGxheVRleHQ+KEZpdHpn
aWJib24gZXQgYWwuIDIwMjA7IEhlY2tlbCBldCBhbC4gMjAyMCk8L0Rpc3BsYXlUZXh0PjxyZWNv
cmQ+PHJlYy1udW1iZXI+MTk5NTA5PC9yZWMtbnVtYmVyPjxmb3JlaWduLWtleXM+PGtleSBhcHA9
IkVOIiBkYi1pZD0iZWRhOTllc3I5YXJwNTJlMjB2MnBmdHo0cnA1czl4MGV2ZWY1IiB0aW1lc3Rh
bXA9IjE3MDEyNTYyNTMiPjE5OTUwOTwva2V5PjxrZXkgYXBwPSJFTldlYiIgZGItaWQ9IiI+MDwv
a2V5PjwvZm9yZWlnbi1rZXlzPjxyZWYtdHlwZSBuYW1lPSJKb3VybmFsIEFydGljbGUiPjE3PC9y
ZWYtdHlwZT48Y29udHJpYnV0b3JzPjxhdXRob3JzPjxhdXRob3I+SGVja2VsLCBNYXJpYTwvYXV0
aG9yPjxhdXRob3I+TWVlc3RlcnMsIFNvcGhpZTwvYXV0aG9yPjxhdXRob3I+U2NoaWxkbWFubiwg
RXZhPC9hdXRob3I+PGF1dGhvcj5Pc3RnYXRoZSwgQ2hyaXN0b3BoPC9hdXRob3I+PC9hdXRob3Jz
PjwvY29udHJpYnV0b3JzPjx0aXRsZXM+PHRpdGxlPlBhdGllbnQgYW5kIHB1YmxpYyBpbnZvbHZl
bWVudCAoUFBJKSBpbiBwYWxsaWF0aXZlIGNhcmUgcmVzZWFyY2g8L3RpdGxlPjxzZWNvbmRhcnkt
dGl0bGU+WmVpdHNjaHJpZnQgZnVyIEV2aWRlbnosIEZvcnRiaWxkdW5nIHVuZCBRdWFsaXRhdCBp
bSBHZXN1bmRoZWl0c3dlc2VuPC9zZWNvbmRhcnktdGl0bGU+PC90aXRsZXM+PHBlcmlvZGljYWw+
PGZ1bGwtdGl0bGU+WmVpdHNjaHJpZnQgZnVyIEV2aWRlbnosIEZvcnRiaWxkdW5nIHVuZCBRdWFs
aXRhdCBpbSBHZXN1bmRoZWl0c3dlc2VuPC9mdWxsLXRpdGxlPjwvcGVyaW9kaWNhbD48cGFnZXM+
MTA3LTExMzwvcGFnZXM+PHZvbHVtZT4xNTg8L3ZvbHVtZT48cmVwcmludC1lZGl0aW9uPm5vdCBp
biBmaWxlPC9yZXByaW50LWVkaXRpb24+PGRhdGVzPjx5ZWFyPjIwMjA8L3llYXI+PC9kYXRlcz48
dXJscz48cmVsYXRlZC11cmxzPjx1cmw+aHR0cHM6Ly9ldXJvcGVwbWMub3JnL2FydGljbGUvbWVk
LzMzMjI5MjUzPC91cmw+PC9yZWxhdGVkLXVybHM+PC91cmxzPjxlbGVjdHJvbmljLXJlc291cmNl
LW51bT4xMC4xMDE2L2ouemVmcS4yMDIwLjEwLjAwMjwvZWxlY3Ryb25pYy1yZXNvdXJjZS1udW0+
PC9yZWNvcmQ+PC9DaXRlPjxDaXRlPjxSZWNOdW0+MTk5NTEwPC9SZWNOdW0+PHJlY29yZD48cmVj
LW51bWJlcj4xOTk1MTA8L3JlYy1udW1iZXI+PGZvcmVpZ24ta2V5cz48a2V5IGFwcD0iRU4iIGRi
LWlkPSJlZGE5OWVzcjlhcnA1MmUyMHYycGZ0ejRycDVzOXgwZXZlZjUiIHRpbWVzdGFtcD0iMTcw
MTI1NjU1MiI+MTk5NTEwPC9rZXk+PGtleSBhcHA9IkVOV2ViIiBkYi1pZD0iIj4wPC9rZXk+PC9m
b3JlaWduLWtleXM+PHJlZi10eXBlIG5hbWU9IkpvdXJuYWwgQXJ0aWNsZSI+MTc8L3JlZi10eXBl
Pjxjb250cmlidXRvcnM+PGF1dGhvcnM+PGF1dGhvcj5GaXR6Z2liYm9uLCBKaW08L2F1dGhvcj48
YXV0aG9yPkNsZWFyeSwgS2F0ZTwvYXV0aG9yPjxhdXRob3I+TmVsc29uLCBBbm5tYXJpZTwvYXV0
aG9yPjwvYXV0aG9ycz48L2NvbnRyaWJ1dG9ycz48dGl0bGVzPjx0aXRsZT5UaGUgZGV2ZWxvcG1l
bnQgb2YgYSBzY2hlbWUgb2YgUHVibGljICZhbXA7IFBhdGllbnQgSW52b2x2ZW1lbnQgKFBQSSkg
aW4gdGhlIFdhbGVzIENhbmNlciBSZXNlYXJjaCBDZW50cmUgKFdDUkMpIGFuZCByZWZsZWN0aW9u
cyBvbiB0aGUgcHJvY2VzczwvdGl0bGU+PHNlY29uZGFyeS10aXRsZT5SZXNlYXJjaCBJbnZvbHZl
bWVudCBhbmQgRW5nYWdlbWVudDwvc2Vjb25kYXJ5LXRpdGxlPjwvdGl0bGVzPjxwZXJpb2RpY2Fs
PjxmdWxsLXRpdGxlPlJlc2VhcmNoIEludm9sdmVtZW50IGFuZCBFbmdhZ2VtZW50PC9mdWxsLXRp
dGxlPjxhYmJyLTE+UmVzIEludm9sdiBFbmdhZ2VtPC9hYmJyLTE+PC9wZXJpb2RpY2FsPjxwYWdl
cz4xLTg8L3BhZ2VzPjx2b2x1bWU+Njwvdm9sdW1lPjxudW1iZXI+NTU8L251bWJlcj48cmVwcmlu
dC1lZGl0aW9uPm5vdCBpbiBmaWxlPC9yZXByaW50LWVkaXRpb24+PGRhdGVzPjx5ZWFyPjIwMjA8
L3llYXI+PC9kYXRlcz48dXJscz48cmVsYXRlZC11cmxzPjx1cmw+aHR0cHM6Ly9yZXNlYXJjaGlu
dm9sdmVtZW50LmJpb21lZGNlbnRyYWwuY29tL2FydGljbGVzLzEwLjExODYvczQwOTAwLTAyMC0w
MDIyMS02PC91cmw+PC9yZWxhdGVkLXVybHM+PC91cmxzPjxlbGVjdHJvbmljLXJlc291cmNlLW51
bT4xMC4xMTg2L3M0MDkwMC0wMjAtMDAyMjEtNjwvZWxlY3Ryb25pYy1yZXNvdXJjZS1udW0+PC9y
ZWNvcmQ+PC9DaXRlPjwvRW5kTm90ZT4A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OTk1MDk8L1JlY051bT48RGlzcGxheVRleHQ+KEZpdHpn
aWJib24gZXQgYWwuIDIwMjA7IEhlY2tlbCBldCBhbC4gMjAyMCk8L0Rpc3BsYXlUZXh0PjxyZWNv
cmQ+PHJlYy1udW1iZXI+MTk5NTA5PC9yZWMtbnVtYmVyPjxmb3JlaWduLWtleXM+PGtleSBhcHA9
IkVOIiBkYi1pZD0iZWRhOTllc3I5YXJwNTJlMjB2MnBmdHo0cnA1czl4MGV2ZWY1IiB0aW1lc3Rh
bXA9IjE3MDEyNTYyNTMiPjE5OTUwOTwva2V5PjxrZXkgYXBwPSJFTldlYiIgZGItaWQ9IiI+MDwv
a2V5PjwvZm9yZWlnbi1rZXlzPjxyZWYtdHlwZSBuYW1lPSJKb3VybmFsIEFydGljbGUiPjE3PC9y
ZWYtdHlwZT48Y29udHJpYnV0b3JzPjxhdXRob3JzPjxhdXRob3I+SGVja2VsLCBNYXJpYTwvYXV0
aG9yPjxhdXRob3I+TWVlc3RlcnMsIFNvcGhpZTwvYXV0aG9yPjxhdXRob3I+U2NoaWxkbWFubiwg
RXZhPC9hdXRob3I+PGF1dGhvcj5Pc3RnYXRoZSwgQ2hyaXN0b3BoPC9hdXRob3I+PC9hdXRob3Jz
PjwvY29udHJpYnV0b3JzPjx0aXRsZXM+PHRpdGxlPlBhdGllbnQgYW5kIHB1YmxpYyBpbnZvbHZl
bWVudCAoUFBJKSBpbiBwYWxsaWF0aXZlIGNhcmUgcmVzZWFyY2g8L3RpdGxlPjxzZWNvbmRhcnkt
dGl0bGU+WmVpdHNjaHJpZnQgZnVyIEV2aWRlbnosIEZvcnRiaWxkdW5nIHVuZCBRdWFsaXRhdCBp
bSBHZXN1bmRoZWl0c3dlc2VuPC9zZWNvbmRhcnktdGl0bGU+PC90aXRsZXM+PHBlcmlvZGljYWw+
PGZ1bGwtdGl0bGU+WmVpdHNjaHJpZnQgZnVyIEV2aWRlbnosIEZvcnRiaWxkdW5nIHVuZCBRdWFs
aXRhdCBpbSBHZXN1bmRoZWl0c3dlc2VuPC9mdWxsLXRpdGxlPjwvcGVyaW9kaWNhbD48cGFnZXM+
MTA3LTExMzwvcGFnZXM+PHZvbHVtZT4xNTg8L3ZvbHVtZT48cmVwcmludC1lZGl0aW9uPm5vdCBp
biBmaWxlPC9yZXByaW50LWVkaXRpb24+PGRhdGVzPjx5ZWFyPjIwMjA8L3llYXI+PC9kYXRlcz48
dXJscz48cmVsYXRlZC11cmxzPjx1cmw+aHR0cHM6Ly9ldXJvcGVwbWMub3JnL2FydGljbGUvbWVk
LzMzMjI5MjUzPC91cmw+PC9yZWxhdGVkLXVybHM+PC91cmxzPjxlbGVjdHJvbmljLXJlc291cmNl
LW51bT4xMC4xMDE2L2ouemVmcS4yMDIwLjEwLjAwMjwvZWxlY3Ryb25pYy1yZXNvdXJjZS1udW0+
PC9yZWNvcmQ+PC9DaXRlPjxDaXRlPjxSZWNOdW0+MTk5NTEwPC9SZWNOdW0+PHJlY29yZD48cmVj
LW51bWJlcj4xOTk1MTA8L3JlYy1udW1iZXI+PGZvcmVpZ24ta2V5cz48a2V5IGFwcD0iRU4iIGRi
LWlkPSJlZGE5OWVzcjlhcnA1MmUyMHYycGZ0ejRycDVzOXgwZXZlZjUiIHRpbWVzdGFtcD0iMTcw
MTI1NjU1MiI+MTk5NTEwPC9rZXk+PGtleSBhcHA9IkVOV2ViIiBkYi1pZD0iIj4wPC9rZXk+PC9m
b3JlaWduLWtleXM+PHJlZi10eXBlIG5hbWU9IkpvdXJuYWwgQXJ0aWNsZSI+MTc8L3JlZi10eXBl
Pjxjb250cmlidXRvcnM+PGF1dGhvcnM+PGF1dGhvcj5GaXR6Z2liYm9uLCBKaW08L2F1dGhvcj48
YXV0aG9yPkNsZWFyeSwgS2F0ZTwvYXV0aG9yPjxhdXRob3I+TmVsc29uLCBBbm5tYXJpZTwvYXV0
aG9yPjwvYXV0aG9ycz48L2NvbnRyaWJ1dG9ycz48dGl0bGVzPjx0aXRsZT5UaGUgZGV2ZWxvcG1l
bnQgb2YgYSBzY2hlbWUgb2YgUHVibGljICZhbXA7IFBhdGllbnQgSW52b2x2ZW1lbnQgKFBQSSkg
aW4gdGhlIFdhbGVzIENhbmNlciBSZXNlYXJjaCBDZW50cmUgKFdDUkMpIGFuZCByZWZsZWN0aW9u
cyBvbiB0aGUgcHJvY2VzczwvdGl0bGU+PHNlY29uZGFyeS10aXRsZT5SZXNlYXJjaCBJbnZvbHZl
bWVudCBhbmQgRW5nYWdlbWVudDwvc2Vjb25kYXJ5LXRpdGxlPjwvdGl0bGVzPjxwZXJpb2RpY2Fs
PjxmdWxsLXRpdGxlPlJlc2VhcmNoIEludm9sdmVtZW50IGFuZCBFbmdhZ2VtZW50PC9mdWxsLXRp
dGxlPjxhYmJyLTE+UmVzIEludm9sdiBFbmdhZ2VtPC9hYmJyLTE+PC9wZXJpb2RpY2FsPjxwYWdl
cz4xLTg8L3BhZ2VzPjx2b2x1bWU+Njwvdm9sdW1lPjxudW1iZXI+NTU8L251bWJlcj48cmVwcmlu
dC1lZGl0aW9uPm5vdCBpbiBmaWxlPC9yZXByaW50LWVkaXRpb24+PGRhdGVzPjx5ZWFyPjIwMjA8
L3llYXI+PC9kYXRlcz48dXJscz48cmVsYXRlZC11cmxzPjx1cmw+aHR0cHM6Ly9yZXNlYXJjaGlu
dm9sdmVtZW50LmJpb21lZGNlbnRyYWwuY29tL2FydGljbGVzLzEwLjExODYvczQwOTAwLTAyMC0w
MDIyMS02PC91cmw+PC9yZWxhdGVkLXVybHM+PC91cmxzPjxlbGVjdHJvbmljLXJlc291cmNlLW51
bT4xMC4xMTg2L3M0MDkwMC0wMjAtMDAyMjEtNjwvZWxlY3Ryb25pYy1yZXNvdXJjZS1udW0+PC9y
ZWNvcmQ+PC9DaXRlPjwvRW5kTm90ZT4A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Fitzgibbon et al. 2020; Heckel et al. 2020)</w:t>
      </w:r>
      <w:r w:rsidR="00C445FA">
        <w:rPr>
          <w:rFonts w:ascii="Calibri" w:hAnsi="Calibri" w:cs="Calibri"/>
          <w:sz w:val="24"/>
          <w:szCs w:val="24"/>
        </w:rPr>
        <w:fldChar w:fldCharType="end"/>
      </w:r>
      <w:r w:rsidRPr="002D7535">
        <w:rPr>
          <w:rFonts w:cstheme="minorHAnsi"/>
          <w:sz w:val="24"/>
          <w:szCs w:val="24"/>
        </w:rPr>
        <w:t>.</w:t>
      </w:r>
    </w:p>
    <w:bookmarkEnd w:id="422"/>
    <w:p w14:paraId="24CD849C" w14:textId="77777777" w:rsidR="002D7535" w:rsidRPr="002D7535" w:rsidRDefault="002D7535" w:rsidP="002D7535">
      <w:pPr>
        <w:spacing w:after="0" w:line="240" w:lineRule="auto"/>
        <w:rPr>
          <w:rFonts w:ascii="Calibri" w:hAnsi="Calibri" w:cs="Calibri"/>
          <w:sz w:val="24"/>
          <w:szCs w:val="24"/>
        </w:rPr>
      </w:pPr>
    </w:p>
    <w:p w14:paraId="7B652C56"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Within both case study sites, the progress of involvement occurred in a natural organic manner, with the longer established site further advanced, as expected. The simple passage of time allowed the sites to develop their involvement practices, often with the skills and confidence of individuals within the sites, both academics and public members, developing simultaneously. In addition, many participants were able to identify key initiatives or events that also progressed involvement, for example, the development of a strategic involvement group to oversee involvement or the employment of an involvement coordinator. </w:t>
      </w:r>
    </w:p>
    <w:p w14:paraId="7362CD02" w14:textId="77777777" w:rsidR="002D7535" w:rsidRPr="002D7535" w:rsidRDefault="002D7535" w:rsidP="002D7535">
      <w:pPr>
        <w:spacing w:after="0" w:line="240" w:lineRule="auto"/>
        <w:rPr>
          <w:rFonts w:ascii="Calibri" w:hAnsi="Calibri" w:cs="Calibri"/>
          <w:sz w:val="24"/>
          <w:szCs w:val="24"/>
        </w:rPr>
      </w:pPr>
    </w:p>
    <w:p w14:paraId="305FC9FA" w14:textId="131EA9AF"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Most participants, both public members and academics, had gained experience of involvement in other research or service provision settings, and brought valuable skills and experience to the case study sites. In particular, several academics from both case study sites had clinical experience in palliative care service provision settings, where they gained an understanding of the wider context of palliative care and developed transferable skills, notably communication skills such as listening, developing trust and establishing a rapport. Although relationship building skills are important for all areas of involvement </w:t>
      </w:r>
      <w:r w:rsidR="00C445FA">
        <w:rPr>
          <w:rFonts w:cstheme="minorHAnsi"/>
          <w:sz w:val="24"/>
          <w:szCs w:val="24"/>
        </w:rPr>
        <w:fldChar w:fldCharType="begin">
          <w:fldData xml:space="preserve">PEVuZE5vdGU+PENpdGU+PFJlY051bT4xOTk0OTA8L1JlY051bT48RGlzcGxheVRleHQ+KFBlYXJj
ZSAyMDIxOyBNY1ZleSBldCBhbC4gMjAyMyk8L0Rpc3BsYXlUZXh0PjxyZWNvcmQ+PHJlYy1udW1i
ZXI+MTk5NDkwPC9yZWMtbnVtYmVyPjxmb3JlaWduLWtleXM+PGtleSBhcHA9IkVOIiBkYi1pZD0i
ZWRhOTllc3I5YXJwNTJlMjB2MnBmdHo0cnA1czl4MGV2ZWY1IiB0aW1lc3RhbXA9IjE2OTkwMDQ1
NTIiPjE5OTQ5MDwva2V5PjwvZm9yZWlnbi1rZXlzPjxyZWYtdHlwZSBuYW1lPSJKb3VybmFsIEFy
dGljbGUiPjE3PC9yZWYtdHlwZT48Y29udHJpYnV0b3JzPjxhdXRob3JzPjxhdXRob3I+UGVhcmNl
LCBDYXJvbGluZTwvYXV0aG9yPjwvYXV0aG9ycz48L2NvbnRyaWJ1dG9ycz48dGl0bGVzPjx0aXRs
ZT5UaGUgY29tcGxleGl0aWVzIG9mIGRldmVsb3BpbmcgZXF1YWwgcmVsYXRpb25zaGlwcyBpbiBw
YXRpZW50IGFuZCBwdWJsaWMgaW52b2x2ZW1lbnQgaW4gaGVhbHRoIHJlc2VhcmNoPC90aXRsZT48
c2Vjb25kYXJ5LXRpdGxlPlNvY2lhbCBUaGVvcnkgJmFtcDsgSGVhbHRoPC9zZWNvbmRhcnktdGl0
bGU+PC90aXRsZXM+PHBlcmlvZGljYWw+PGZ1bGwtdGl0bGU+U29jaWFsIFRoZW9yeSAmYW1wOyBI
ZWFsdGg8L2Z1bGwtdGl0bGU+PC9wZXJpb2RpY2FsPjxwYWdlcz4zNjItMzc5PC9wYWdlcz48dm9s
dW1lPjE5PC92b2x1bWU+PHJlcHJpbnQtZWRpdGlvbj5ub3QgaW4gZmlsZTwvcmVwcmludC1lZGl0
aW9uPjxkYXRlcz48eWVhcj4yMDIxPC95ZWFyPjwvZGF0ZXM+PGlzYm4+MTQ3Ny04MjExPC9pc2Ju
Pjx1cmxzPjxyZWxhdGVkLXVybHM+PHVybD5odHRwczovL2xpbmsuc3ByaW5nZXIuY29tL2FydGlj
bGUvMTAuMTA1Ny9zNDEyODUtMDIwLTAwMTQyLTA8L3VybD48L3JlbGF0ZWQtdXJscz48L3VybHM+
PC9yZWNvcmQ+PC9DaXRlPjxDaXRlPjxSZWNOdW0+MTk5NDkyPC9SZWNOdW0+PHJlY29yZD48cmVj
LW51bWJlcj4xOTk0OTI8L3JlYy1udW1iZXI+PGZvcmVpZ24ta2V5cz48a2V5IGFwcD0iRU4iIGRi
LWlkPSJlZGE5OWVzcjlhcnA1MmUyMHYycGZ0ejRycDVzOXgwZXZlZjUiIHRpbWVzdGFtcD0iMTY5
OTAxMDA5NyI+MTk5NDkyPC9rZXk+PC9mb3JlaWduLWtleXM+PHJlZi10eXBlIG5hbWU9IkpvdXJu
YWwgQXJ0aWNsZSI+MTc8L3JlZi10eXBlPjxjb250cmlidXRvcnM+PGF1dGhvcnM+PGF1dGhvcj5N
Y1ZleSwgTHlubjwvYXV0aG9yPjxhdXRob3I+RnJvc3QsIFRpbmE8L2F1dGhvcj48YXV0aG9yPklz
c2EsIEJhc21hPC9hdXRob3I+PGF1dGhvcj5EYXZpc29uLCBFdmE8L2F1dGhvcj48YXV0aG9yPkFi
ZHVsa2FkZXIsIEphbWlsPC9hdXRob3I+PGF1dGhvcj5SYW5kZWxsLCBSZWJlY2NhPC9hdXRob3I+
PGF1dGhvcj5BbHZhcmFkbywgTmF0YXNoYTwvYXV0aG9yPjxhdXRob3I+WmFtYW4sIEhhZGFyPC9h
dXRob3I+PGF1dGhvcj5IYXJkaWtlciwgTmljaG9sYXM8L2F1dGhvcj48YXV0aG9yPkNoZW9uZywg
Vi1MaW48L2F1dGhvcj48L2F1dGhvcnM+PC9jb250cmlidXRvcnM+PHRpdGxlcz48dGl0bGU+V29y
a2luZyB0b2dldGhlcjogcmVmbGVjdGlvbnMgb24gaG93IHRvIG1ha2UgcHVibGljIGludm9sdmVt
ZW50IGluIHJlc2VhcmNoIHdvcms8L3RpdGxlPjxzZWNvbmRhcnktdGl0bGU+UmVzZWFyY2ggSW52
b2x2ZW1lbnQgYW5kIEVuZ2FnZW1lbnQ8L3NlY29uZGFyeS10aXRsZT48L3RpdGxlcz48cGVyaW9k
aWNhbD48ZnVsbC10aXRsZT5SZXNlYXJjaCBJbnZvbHZlbWVudCBhbmQgRW5nYWdlbWVudDwvZnVs
bC10aXRsZT48YWJici0xPlJlcyBJbnZvbHYgRW5nYWdlbTwvYWJici0xPjwvcGVyaW9kaWNhbD48
cGFnZXM+MTQ8L3BhZ2VzPjx2b2x1bWU+OTwvdm9sdW1lPjxudW1iZXI+MTwvbnVtYmVyPjxyZXBy
aW50LWVkaXRpb24+bm90IGluIGZpbGU8L3JlcHJpbnQtZWRpdGlvbj48ZGF0ZXM+PHllYXI+MjAy
MzwveWVhcj48L2RhdGVzPjxpc2JuPjIwNTYtNzUyOTwvaXNibj48dXJscz48cmVsYXRlZC11cmxz
Pjx1cmw+aHR0cHM6Ly9saW5rLnNwcmluZ2VyLmNvbS9hcnRpY2xlLzEwLjExODYvczQwOTAwLTAy
My0wMDQyNy00PC91cmw+PC9yZWxhdGVkLXVybHM+PC91cmxzPjwvcmVjb3JkPjwvQ2l0ZT48L0Vu
ZE5vdGU+AG==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0OTA8L1JlY051bT48RGlzcGxheVRleHQ+KFBlYXJj
ZSAyMDIxOyBNY1ZleSBldCBhbC4gMjAyMyk8L0Rpc3BsYXlUZXh0PjxyZWNvcmQ+PHJlYy1udW1i
ZXI+MTk5NDkwPC9yZWMtbnVtYmVyPjxmb3JlaWduLWtleXM+PGtleSBhcHA9IkVOIiBkYi1pZD0i
ZWRhOTllc3I5YXJwNTJlMjB2MnBmdHo0cnA1czl4MGV2ZWY1IiB0aW1lc3RhbXA9IjE2OTkwMDQ1
NTIiPjE5OTQ5MDwva2V5PjwvZm9yZWlnbi1rZXlzPjxyZWYtdHlwZSBuYW1lPSJKb3VybmFsIEFy
dGljbGUiPjE3PC9yZWYtdHlwZT48Y29udHJpYnV0b3JzPjxhdXRob3JzPjxhdXRob3I+UGVhcmNl
LCBDYXJvbGluZTwvYXV0aG9yPjwvYXV0aG9ycz48L2NvbnRyaWJ1dG9ycz48dGl0bGVzPjx0aXRs
ZT5UaGUgY29tcGxleGl0aWVzIG9mIGRldmVsb3BpbmcgZXF1YWwgcmVsYXRpb25zaGlwcyBpbiBw
YXRpZW50IGFuZCBwdWJsaWMgaW52b2x2ZW1lbnQgaW4gaGVhbHRoIHJlc2VhcmNoPC90aXRsZT48
c2Vjb25kYXJ5LXRpdGxlPlNvY2lhbCBUaGVvcnkgJmFtcDsgSGVhbHRoPC9zZWNvbmRhcnktdGl0
bGU+PC90aXRsZXM+PHBlcmlvZGljYWw+PGZ1bGwtdGl0bGU+U29jaWFsIFRoZW9yeSAmYW1wOyBI
ZWFsdGg8L2Z1bGwtdGl0bGU+PC9wZXJpb2RpY2FsPjxwYWdlcz4zNjItMzc5PC9wYWdlcz48dm9s
dW1lPjE5PC92b2x1bWU+PHJlcHJpbnQtZWRpdGlvbj5ub3QgaW4gZmlsZTwvcmVwcmludC1lZGl0
aW9uPjxkYXRlcz48eWVhcj4yMDIxPC95ZWFyPjwvZGF0ZXM+PGlzYm4+MTQ3Ny04MjExPC9pc2Ju
Pjx1cmxzPjxyZWxhdGVkLXVybHM+PHVybD5odHRwczovL2xpbmsuc3ByaW5nZXIuY29tL2FydGlj
bGUvMTAuMTA1Ny9zNDEyODUtMDIwLTAwMTQyLTA8L3VybD48L3JlbGF0ZWQtdXJscz48L3VybHM+
PC9yZWNvcmQ+PC9DaXRlPjxDaXRlPjxSZWNOdW0+MTk5NDkyPC9SZWNOdW0+PHJlY29yZD48cmVj
LW51bWJlcj4xOTk0OTI8L3JlYy1udW1iZXI+PGZvcmVpZ24ta2V5cz48a2V5IGFwcD0iRU4iIGRi
LWlkPSJlZGE5OWVzcjlhcnA1MmUyMHYycGZ0ejRycDVzOXgwZXZlZjUiIHRpbWVzdGFtcD0iMTY5
OTAxMDA5NyI+MTk5NDkyPC9rZXk+PC9mb3JlaWduLWtleXM+PHJlZi10eXBlIG5hbWU9IkpvdXJu
YWwgQXJ0aWNsZSI+MTc8L3JlZi10eXBlPjxjb250cmlidXRvcnM+PGF1dGhvcnM+PGF1dGhvcj5N
Y1ZleSwgTHlubjwvYXV0aG9yPjxhdXRob3I+RnJvc3QsIFRpbmE8L2F1dGhvcj48YXV0aG9yPklz
c2EsIEJhc21hPC9hdXRob3I+PGF1dGhvcj5EYXZpc29uLCBFdmE8L2F1dGhvcj48YXV0aG9yPkFi
ZHVsa2FkZXIsIEphbWlsPC9hdXRob3I+PGF1dGhvcj5SYW5kZWxsLCBSZWJlY2NhPC9hdXRob3I+
PGF1dGhvcj5BbHZhcmFkbywgTmF0YXNoYTwvYXV0aG9yPjxhdXRob3I+WmFtYW4sIEhhZGFyPC9h
dXRob3I+PGF1dGhvcj5IYXJkaWtlciwgTmljaG9sYXM8L2F1dGhvcj48YXV0aG9yPkNoZW9uZywg
Vi1MaW48L2F1dGhvcj48L2F1dGhvcnM+PC9jb250cmlidXRvcnM+PHRpdGxlcz48dGl0bGU+V29y
a2luZyB0b2dldGhlcjogcmVmbGVjdGlvbnMgb24gaG93IHRvIG1ha2UgcHVibGljIGludm9sdmVt
ZW50IGluIHJlc2VhcmNoIHdvcms8L3RpdGxlPjxzZWNvbmRhcnktdGl0bGU+UmVzZWFyY2ggSW52
b2x2ZW1lbnQgYW5kIEVuZ2FnZW1lbnQ8L3NlY29uZGFyeS10aXRsZT48L3RpdGxlcz48cGVyaW9k
aWNhbD48ZnVsbC10aXRsZT5SZXNlYXJjaCBJbnZvbHZlbWVudCBhbmQgRW5nYWdlbWVudDwvZnVs
bC10aXRsZT48YWJici0xPlJlcyBJbnZvbHYgRW5nYWdlbTwvYWJici0xPjwvcGVyaW9kaWNhbD48
cGFnZXM+MTQ8L3BhZ2VzPjx2b2x1bWU+OTwvdm9sdW1lPjxudW1iZXI+MTwvbnVtYmVyPjxyZXBy
aW50LWVkaXRpb24+bm90IGluIGZpbGU8L3JlcHJpbnQtZWRpdGlvbj48ZGF0ZXM+PHllYXI+MjAy
MzwveWVhcj48L2RhdGVzPjxpc2JuPjIwNTYtNzUyOTwvaXNibj48dXJscz48cmVsYXRlZC11cmxz
Pjx1cmw+aHR0cHM6Ly9saW5rLnNwcmluZ2VyLmNvbS9hcnRpY2xlLzEwLjExODYvczQwOTAwLTAy
My0wMDQyNy00PC91cmw+PC9yZWxhdGVkLXVybHM+PC91cmxzPjwvcmVjb3JkPjwvQ2l0ZT48L0Vu
ZE5vdGU+AG==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Pearce 2021; McVey et al. 2023)</w:t>
      </w:r>
      <w:r w:rsidR="00C445FA">
        <w:rPr>
          <w:rFonts w:cstheme="minorHAnsi"/>
          <w:sz w:val="24"/>
          <w:szCs w:val="24"/>
        </w:rPr>
        <w:fldChar w:fldCharType="end"/>
      </w:r>
      <w:r w:rsidRPr="002D7535">
        <w:rPr>
          <w:rFonts w:cstheme="minorHAnsi"/>
          <w:sz w:val="24"/>
          <w:szCs w:val="24"/>
        </w:rPr>
        <w:t xml:space="preserve">, they can be considered to be more significant in this context because of the sensitive and emotive nature of palliative care. Clinical skills were also mentioned with regard to working collaboratively with patients and carers. Both the QES and CSA highlighted the importance of a partnership approach when working in palliative care service provision, also emphasised as important for involvement. </w:t>
      </w:r>
    </w:p>
    <w:p w14:paraId="65D44639" w14:textId="77777777" w:rsidR="002D7535" w:rsidRPr="002D7535" w:rsidRDefault="002D7535" w:rsidP="002D7535">
      <w:pPr>
        <w:spacing w:after="0" w:line="240" w:lineRule="auto"/>
        <w:rPr>
          <w:rFonts w:ascii="Calibri" w:hAnsi="Calibri" w:cs="Calibri"/>
          <w:sz w:val="24"/>
          <w:szCs w:val="24"/>
        </w:rPr>
      </w:pPr>
    </w:p>
    <w:p w14:paraId="1B96E0B6" w14:textId="161D421E"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As in other areas of health and social care research, resources and infrastructure, including staff, were important in facilitating effective involvement. However, many such resources relate to organisational level initiatives, which both case study sites found harder to resource. A clear example of this difficulty is illustrated by the role of an involvement coordinator, which many participants in both sites highlighted as extremely important in enabling effective involvement. This is in line with the existing wider literature where such a role is considered to be significant in both developing and sustaining involvement </w:t>
      </w:r>
      <w:r w:rsidR="00C445FA">
        <w:rPr>
          <w:rFonts w:cstheme="minorHAnsi"/>
          <w:sz w:val="24"/>
          <w:szCs w:val="24"/>
        </w:rPr>
        <w:fldChar w:fldCharType="begin">
          <w:fldData xml:space="preserve">PEVuZE5vdGU+PENpdGU+PFJlY051bT4xNTYzNzwvUmVjTnVtPjxEaXNwbGF5VGV4dD4oQ2FydGVy
IGV0IGFsLiAyMDEzOyBXaWxzb24gZXQgYWwuIDIwMTU7IEJsYWNrYnVybiBldCBhbC4gMjAxOCk8
L0Rpc3BsYXlUZXh0PjxyZWNvcmQ+PHJlYy1udW1iZXI+MTU2Mzc8L3JlYy1udW1iZXI+PGZvcmVp
Z24ta2V5cz48a2V5IGFwcD0iRU4iIGRiLWlkPSJlZGE5OWVzcjlhcnA1MmUyMHYycGZ0ejRycDVz
OXgwZXZlZjUiIHRpbWVzdGFtcD0iMTUwMDcyNTM3NyI+MTU2Mzc8L2tleT48L2ZvcmVpZ24ta2V5
cz48cmVmLXR5cGUgbmFtZT0iUmVwb3J0Ij4yNzwvcmVmLXR5cGU+PGNvbnRyaWJ1dG9ycz48YXV0
aG9ycz48YXV0aG9yPldpbHNvbiwgUGF0cmljaWE8L2F1dGhvcj48YXV0aG9yPk1hdGhpZSwgRWxz
cGV0aDwvYXV0aG9yPjxhdXRob3I+S2VlbmFuLCBKdWxpYTwvYXV0aG9yPjxhdXRob3I+TWNOZWls
bHksIEVsYWluZTwvYXV0aG9yPjxhdXRob3I+R29vZG1hbiwgQ2xhaXJlPC9hdXRob3I+PGF1dGhv
cj5Ib3dlLCBBbWFuZGE8L2F1dGhvcj48YXV0aG9yPlBvbGFuZCwgRmlvbmE8L2F1dGhvcj48YXV0
aG9yPlN0YW5pc3pld3NrYSwgU29waGllPC9hdXRob3I+PGF1dGhvcj5LZW5kYWxsLCBTYWxseTwv
YXV0aG9yPjxhdXRob3I+TXVuZGF5LCBEaWFuZTwvYXV0aG9yPjwvYXV0aG9ycz48L2NvbnRyaWJ1
dG9ycz48dGl0bGVzPjx0aXRsZT5SZXNlQXJjaCB3aXRoIFBhdGllbnQgYW5kIFB1YmxpYyBpbnZP
bHZlbWVudDogYSBSZWFsaXNUIGV2YWx1YXRpb27igJN0aGUgUkFQUE9SVCBzdHVkeTwvdGl0bGU+
PC90aXRsZXM+PHJlcHJpbnQtZWRpdGlvbj5pbiBmaWxlPC9yZXByaW50LWVkaXRpb24+PGRhdGVz
Pjx5ZWFyPjIwMTU8L3llYXI+PC9kYXRlcz48cHViLWxvY2F0aW9uPkxvbmRvbjwvcHViLWxvY2F0
aW9uPjxwdWJsaXNoZXI+TklIUjwvcHVibGlzaGVyPjx1cmxzPjxyZWxhdGVkLXVybHM+PHVybD5o
dHRwOi8vZXVyb3BlcG1jLm9yZy9hYnN0cmFjdC9tZWQvMjYzNzgzMzI8L3VybD48L3JlbGF0ZWQt
dXJscz48L3VybHM+PHJlbW90ZS1kYXRhYmFzZS1wcm92aWRlcj5JTlY8L3JlbW90ZS1kYXRhYmFz
ZS1wcm92aWRlcj48L3JlY29yZD48L0NpdGU+PENpdGU+PFJlY051bT4yNTcxNjwvUmVjTnVtPjxy
ZWNvcmQ+PHJlYy1udW1iZXI+MjU3MTY8L3JlYy1udW1iZXI+PGZvcmVpZ24ta2V5cz48a2V5IGFw
cD0iRU4iIGRiLWlkPSJlZGE5OWVzcjlhcnA1MmUyMHYycGZ0ejRycDVzOXgwZXZlZjUiIHRpbWVz
dGFtcD0iMTU1NTQxODYyMiI+MjU3MTY8L2tleT48L2ZvcmVpZ24ta2V5cz48cmVmLXR5cGUgbmFt
ZT0iSm91cm5hbCBBcnRpY2xlIj4xNzwvcmVmLXR5cGU+PGNvbnRyaWJ1dG9ycz48YXV0aG9ycz48
YXV0aG9yPkJsYWNrYnVybiwgU3RldmVuPC9hdXRob3I+PGF1dGhvcj5NY0xhY2hsYW4sIFNhcmFo
PC9hdXRob3I+PGF1dGhvcj5Kb3dldHQsIFN1ZTwvYXV0aG9yPjxhdXRob3I+S2luZ2hvcm4sIFBo
aWxpcDwvYXV0aG9yPjxhdXRob3I+R2lsbCwgUGFyYW1qaXQ8L2F1dGhvcj48YXV0aG9yPkhpZ2dp
bmJvdHRvbSwgQWRlbGU8L2F1dGhvcj48YXV0aG9yPlJob2RlcywgQ2Fyb2w8L2F1dGhvcj48YXV0
aG9yPlN0ZXZlbnNvbiwgRmlvbmE8L2F1dGhvcj48YXV0aG9yPkppbmtzLCBDbGFyZTwvYXV0aG9y
PjwvYXV0aG9ycz48L2NvbnRyaWJ1dG9ycz48dGl0bGVzPjx0aXRsZT5UaGUgZXh0ZW50LCBxdWFs
aXR5IGFuZCBpbXBhY3Qgb2YgcGF0aWVudCBhbmQgcHVibGljIGludm9sdmVtZW50IGluIHByaW1h
cnkgY2FyZSByZXNlYXJjaDogYSBtaXhlZCBtZXRob2RzIHN0dWR5PC90aXRsZT48c2Vjb25kYXJ5
LXRpdGxlPlJlc2VhcmNoIEludm9sdmVtZW50IGFuZCBFbmdhZ2VtZW50PC9zZWNvbmRhcnktdGl0
bGU+PC90aXRsZXM+PHBlcmlvZGljYWw+PGZ1bGwtdGl0bGU+UmVzZWFyY2ggSW52b2x2ZW1lbnQg
YW5kIEVuZ2FnZW1lbnQ8L2Z1bGwtdGl0bGU+PGFiYnItMT5SZXMgSW52b2x2IEVuZ2FnZW08L2Fi
YnItMT48L3BlcmlvZGljYWw+PHBhZ2VzPjEtMTg8L3BhZ2VzPjx2b2x1bWU+NDwvdm9sdW1lPjxu
dW1iZXI+MTY8L251bWJlcj48cmVwcmludC1lZGl0aW9uPmluIGZpbGU8L3JlcHJpbnQtZWRpdGlv
bj48ZGF0ZXM+PHllYXI+MjAxODwveWVhcj48L2RhdGVzPjxpc2JuPjIwNTYtNzUyOTwvaXNibj48
dXJscz48cmVsYXRlZC11cmxzPjx1cmw+aHR0cHM6Ly9yZXNlYXJjaGludm9sdmVtZW50LmJpb21l
ZGNlbnRyYWwuY29tL2FydGljbGVzLzEwLjExODYvczQwOTAwLTAxOC0wMTAwLTg8L3VybD48L3Jl
bGF0ZWQtdXJscz48L3VybHM+PC9yZWNvcmQ+PC9DaXRlPjxDaXRlPjxSZWNOdW0+MTk5NDkzPC9S
ZWNOdW0+PHJlY29yZD48cmVjLW51bWJlcj4xOTk0OTM8L3JlYy1udW1iZXI+PGZvcmVpZ24ta2V5
cz48a2V5IGFwcD0iRU4iIGRiLWlkPSJlZGE5OWVzcjlhcnA1MmUyMHYycGZ0ejRycDVzOXgwZXZl
ZjUiIHRpbWVzdGFtcD0iMTY5OTE4NTY3MyI+MTk5NDkzPC9rZXk+PC9mb3JlaWduLWtleXM+PHJl
Zi10eXBlIG5hbWU9IkpvdXJuYWwgQXJ0aWNsZSI+MTc8L3JlZi10eXBlPjxjb250cmlidXRvcnM+
PGF1dGhvcnM+PGF1dGhvcj5DYXJ0ZXIsIFBhbSBKPC9hdXRob3I+PGF1dGhvcj5SaG9kZXMsIENh
cm9sPC9hdXRob3I+PGF1dGhvcj5CZWVjaCwgUm9nZXI8L2F1dGhvcj48YXV0aG9yPkR6aWVkemlj
LCBLcnlzaWE8L2F1dGhvcj48YXV0aG9yPkh1Z2hlcywgUmhpYW48L2F1dGhvcj48YXV0aG9yPkJs
YWNrYnVybiwgU3RldmVuPC9hdXRob3I+PGF1dGhvcj5PbmcsIEJpZSBOaW88L2F1dGhvcj48L2F1
dGhvcnM+PC9jb250cmlidXRvcnM+PHRpdGxlcz48dGl0bGU+U3VzdGFpbmluZyBwYXRpZW50IGFu
ZCBwdWJsaWMgaW52b2x2ZW1lbnQgaW4gcmVzZWFyY2g6IGEgY2FzZSBzdHVkeSBvZiBhIHJlc2Vh
cmNoIGNlbnRyZTwvdGl0bGU+PHNlY29uZGFyeS10aXRsZT5Kb3VybmFsIG9mIENhcmUgU2Vydmlj
ZXMgTWFuYWdlbWVudDwvc2Vjb25kYXJ5LXRpdGxlPjwvdGl0bGVzPjxwZXJpb2RpY2FsPjxmdWxs
LXRpdGxlPkpvdXJuYWwgb2YgQ2FyZSBTZXJ2aWNlcyBNYW5hZ2VtZW50PC9mdWxsLXRpdGxlPjwv
cGVyaW9kaWNhbD48cGFnZXM+MTQ2LTE1NDwvcGFnZXM+PHZvbHVtZT43PC92b2x1bWU+PG51bWJl
cj40PC9udW1iZXI+PHJlcHJpbnQtZWRpdGlvbj5ub3QgaW4gZmlsZTwvcmVwcmludC1lZGl0aW9u
PjxkYXRlcz48eWVhcj4yMDEzPC95ZWFyPjwvZGF0ZXM+PHVybHM+PHJlbGF0ZWQtdXJscz48dXJs
Pmh0dHBzOi8vbGVpY2VzdGVyLmZpZ3NoYXJlLmNvbS9hcnRpY2xlcy9qb3VybmFsX2NvbnRyaWJ1
dGlvbi9TdXN0YWluaW5nX3BhdGllbnRfYW5kX3B1YmxpY19pbnZvbHZlbWVudF9pbl9yZXNlYXJj
aF9hX2Nhc2Vfc3R1ZHlfb2ZfYV9yZXNlYXJjaF9jZW50cmVfLzEwMTI1MzY4PC91cmw+PC9yZWxh
dGVkLXVybHM+PC91cmxzPjwvcmVjb3JkPjwvQ2l0ZT48L0VuZE5vdGU+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TYzNzwvUmVjTnVtPjxEaXNwbGF5VGV4dD4oQ2FydGVy
IGV0IGFsLiAyMDEzOyBXaWxzb24gZXQgYWwuIDIwMTU7IEJsYWNrYnVybiBldCBhbC4gMjAxOCk8
L0Rpc3BsYXlUZXh0PjxyZWNvcmQ+PHJlYy1udW1iZXI+MTU2Mzc8L3JlYy1udW1iZXI+PGZvcmVp
Z24ta2V5cz48a2V5IGFwcD0iRU4iIGRiLWlkPSJlZGE5OWVzcjlhcnA1MmUyMHYycGZ0ejRycDVz
OXgwZXZlZjUiIHRpbWVzdGFtcD0iMTUwMDcyNTM3NyI+MTU2Mzc8L2tleT48L2ZvcmVpZ24ta2V5
cz48cmVmLXR5cGUgbmFtZT0iUmVwb3J0Ij4yNzwvcmVmLXR5cGU+PGNvbnRyaWJ1dG9ycz48YXV0
aG9ycz48YXV0aG9yPldpbHNvbiwgUGF0cmljaWE8L2F1dGhvcj48YXV0aG9yPk1hdGhpZSwgRWxz
cGV0aDwvYXV0aG9yPjxhdXRob3I+S2VlbmFuLCBKdWxpYTwvYXV0aG9yPjxhdXRob3I+TWNOZWls
bHksIEVsYWluZTwvYXV0aG9yPjxhdXRob3I+R29vZG1hbiwgQ2xhaXJlPC9hdXRob3I+PGF1dGhv
cj5Ib3dlLCBBbWFuZGE8L2F1dGhvcj48YXV0aG9yPlBvbGFuZCwgRmlvbmE8L2F1dGhvcj48YXV0
aG9yPlN0YW5pc3pld3NrYSwgU29waGllPC9hdXRob3I+PGF1dGhvcj5LZW5kYWxsLCBTYWxseTwv
YXV0aG9yPjxhdXRob3I+TXVuZGF5LCBEaWFuZTwvYXV0aG9yPjwvYXV0aG9ycz48L2NvbnRyaWJ1
dG9ycz48dGl0bGVzPjx0aXRsZT5SZXNlQXJjaCB3aXRoIFBhdGllbnQgYW5kIFB1YmxpYyBpbnZP
bHZlbWVudDogYSBSZWFsaXNUIGV2YWx1YXRpb27igJN0aGUgUkFQUE9SVCBzdHVkeTwvdGl0bGU+
PC90aXRsZXM+PHJlcHJpbnQtZWRpdGlvbj5pbiBmaWxlPC9yZXByaW50LWVkaXRpb24+PGRhdGVz
Pjx5ZWFyPjIwMTU8L3llYXI+PC9kYXRlcz48cHViLWxvY2F0aW9uPkxvbmRvbjwvcHViLWxvY2F0
aW9uPjxwdWJsaXNoZXI+TklIUjwvcHVibGlzaGVyPjx1cmxzPjxyZWxhdGVkLXVybHM+PHVybD5o
dHRwOi8vZXVyb3BlcG1jLm9yZy9hYnN0cmFjdC9tZWQvMjYzNzgzMzI8L3VybD48L3JlbGF0ZWQt
dXJscz48L3VybHM+PHJlbW90ZS1kYXRhYmFzZS1wcm92aWRlcj5JTlY8L3JlbW90ZS1kYXRhYmFz
ZS1wcm92aWRlcj48L3JlY29yZD48L0NpdGU+PENpdGU+PFJlY051bT4yNTcxNjwvUmVjTnVtPjxy
ZWNvcmQ+PHJlYy1udW1iZXI+MjU3MTY8L3JlYy1udW1iZXI+PGZvcmVpZ24ta2V5cz48a2V5IGFw
cD0iRU4iIGRiLWlkPSJlZGE5OWVzcjlhcnA1MmUyMHYycGZ0ejRycDVzOXgwZXZlZjUiIHRpbWVz
dGFtcD0iMTU1NTQxODYyMiI+MjU3MTY8L2tleT48L2ZvcmVpZ24ta2V5cz48cmVmLXR5cGUgbmFt
ZT0iSm91cm5hbCBBcnRpY2xlIj4xNzwvcmVmLXR5cGU+PGNvbnRyaWJ1dG9ycz48YXV0aG9ycz48
YXV0aG9yPkJsYWNrYnVybiwgU3RldmVuPC9hdXRob3I+PGF1dGhvcj5NY0xhY2hsYW4sIFNhcmFo
PC9hdXRob3I+PGF1dGhvcj5Kb3dldHQsIFN1ZTwvYXV0aG9yPjxhdXRob3I+S2luZ2hvcm4sIFBo
aWxpcDwvYXV0aG9yPjxhdXRob3I+R2lsbCwgUGFyYW1qaXQ8L2F1dGhvcj48YXV0aG9yPkhpZ2dp
bmJvdHRvbSwgQWRlbGU8L2F1dGhvcj48YXV0aG9yPlJob2RlcywgQ2Fyb2w8L2F1dGhvcj48YXV0
aG9yPlN0ZXZlbnNvbiwgRmlvbmE8L2F1dGhvcj48YXV0aG9yPkppbmtzLCBDbGFyZTwvYXV0aG9y
PjwvYXV0aG9ycz48L2NvbnRyaWJ1dG9ycz48dGl0bGVzPjx0aXRsZT5UaGUgZXh0ZW50LCBxdWFs
aXR5IGFuZCBpbXBhY3Qgb2YgcGF0aWVudCBhbmQgcHVibGljIGludm9sdmVtZW50IGluIHByaW1h
cnkgY2FyZSByZXNlYXJjaDogYSBtaXhlZCBtZXRob2RzIHN0dWR5PC90aXRsZT48c2Vjb25kYXJ5
LXRpdGxlPlJlc2VhcmNoIEludm9sdmVtZW50IGFuZCBFbmdhZ2VtZW50PC9zZWNvbmRhcnktdGl0
bGU+PC90aXRsZXM+PHBlcmlvZGljYWw+PGZ1bGwtdGl0bGU+UmVzZWFyY2ggSW52b2x2ZW1lbnQg
YW5kIEVuZ2FnZW1lbnQ8L2Z1bGwtdGl0bGU+PGFiYnItMT5SZXMgSW52b2x2IEVuZ2FnZW08L2Fi
YnItMT48L3BlcmlvZGljYWw+PHBhZ2VzPjEtMTg8L3BhZ2VzPjx2b2x1bWU+NDwvdm9sdW1lPjxu
dW1iZXI+MTY8L251bWJlcj48cmVwcmludC1lZGl0aW9uPmluIGZpbGU8L3JlcHJpbnQtZWRpdGlv
bj48ZGF0ZXM+PHllYXI+MjAxODwveWVhcj48L2RhdGVzPjxpc2JuPjIwNTYtNzUyOTwvaXNibj48
dXJscz48cmVsYXRlZC11cmxzPjx1cmw+aHR0cHM6Ly9yZXNlYXJjaGludm9sdmVtZW50LmJpb21l
ZGNlbnRyYWwuY29tL2FydGljbGVzLzEwLjExODYvczQwOTAwLTAxOC0wMTAwLTg8L3VybD48L3Jl
bGF0ZWQtdXJscz48L3VybHM+PC9yZWNvcmQ+PC9DaXRlPjxDaXRlPjxSZWNOdW0+MTk5NDkzPC9S
ZWNOdW0+PHJlY29yZD48cmVjLW51bWJlcj4xOTk0OTM8L3JlYy1udW1iZXI+PGZvcmVpZ24ta2V5
cz48a2V5IGFwcD0iRU4iIGRiLWlkPSJlZGE5OWVzcjlhcnA1MmUyMHYycGZ0ejRycDVzOXgwZXZl
ZjUiIHRpbWVzdGFtcD0iMTY5OTE4NTY3MyI+MTk5NDkzPC9rZXk+PC9mb3JlaWduLWtleXM+PHJl
Zi10eXBlIG5hbWU9IkpvdXJuYWwgQXJ0aWNsZSI+MTc8L3JlZi10eXBlPjxjb250cmlidXRvcnM+
PGF1dGhvcnM+PGF1dGhvcj5DYXJ0ZXIsIFBhbSBKPC9hdXRob3I+PGF1dGhvcj5SaG9kZXMsIENh
cm9sPC9hdXRob3I+PGF1dGhvcj5CZWVjaCwgUm9nZXI8L2F1dGhvcj48YXV0aG9yPkR6aWVkemlj
LCBLcnlzaWE8L2F1dGhvcj48YXV0aG9yPkh1Z2hlcywgUmhpYW48L2F1dGhvcj48YXV0aG9yPkJs
YWNrYnVybiwgU3RldmVuPC9hdXRob3I+PGF1dGhvcj5PbmcsIEJpZSBOaW88L2F1dGhvcj48L2F1
dGhvcnM+PC9jb250cmlidXRvcnM+PHRpdGxlcz48dGl0bGU+U3VzdGFpbmluZyBwYXRpZW50IGFu
ZCBwdWJsaWMgaW52b2x2ZW1lbnQgaW4gcmVzZWFyY2g6IGEgY2FzZSBzdHVkeSBvZiBhIHJlc2Vh
cmNoIGNlbnRyZTwvdGl0bGU+PHNlY29uZGFyeS10aXRsZT5Kb3VybmFsIG9mIENhcmUgU2Vydmlj
ZXMgTWFuYWdlbWVudDwvc2Vjb25kYXJ5LXRpdGxlPjwvdGl0bGVzPjxwZXJpb2RpY2FsPjxmdWxs
LXRpdGxlPkpvdXJuYWwgb2YgQ2FyZSBTZXJ2aWNlcyBNYW5hZ2VtZW50PC9mdWxsLXRpdGxlPjwv
cGVyaW9kaWNhbD48cGFnZXM+MTQ2LTE1NDwvcGFnZXM+PHZvbHVtZT43PC92b2x1bWU+PG51bWJl
cj40PC9udW1iZXI+PHJlcHJpbnQtZWRpdGlvbj5ub3QgaW4gZmlsZTwvcmVwcmludC1lZGl0aW9u
PjxkYXRlcz48eWVhcj4yMDEzPC95ZWFyPjwvZGF0ZXM+PHVybHM+PHJlbGF0ZWQtdXJscz48dXJs
Pmh0dHBzOi8vbGVpY2VzdGVyLmZpZ3NoYXJlLmNvbS9hcnRpY2xlcy9qb3VybmFsX2NvbnRyaWJ1
dGlvbi9TdXN0YWluaW5nX3BhdGllbnRfYW5kX3B1YmxpY19pbnZvbHZlbWVudF9pbl9yZXNlYXJj
aF9hX2Nhc2Vfc3R1ZHlfb2ZfYV9yZXNlYXJjaF9jZW50cmVfLzEwMTI1MzY4PC91cmw+PC9yZWxh
dGVkLXVybHM+PC91cmxzPjwvcmVjb3JkPjwvQ2l0ZT48L0VuZE5vdGU+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Carter et al. 2013; Wilson et al. 2015; Blackburn et al. 2018)</w:t>
      </w:r>
      <w:r w:rsidR="00C445FA">
        <w:rPr>
          <w:rFonts w:cstheme="minorHAnsi"/>
          <w:sz w:val="24"/>
          <w:szCs w:val="24"/>
        </w:rPr>
        <w:fldChar w:fldCharType="end"/>
      </w:r>
      <w:r w:rsidRPr="002D7535">
        <w:rPr>
          <w:rFonts w:cstheme="minorHAnsi"/>
          <w:sz w:val="24"/>
          <w:szCs w:val="24"/>
        </w:rPr>
        <w:t>. However, within the QES there was no mention of a similar role, and it is unclear how many such posts exist within academia, in particular in the field of palliative care research, partly it is assumed because of the difficulties in funding such a role. One of the case study sites had developed a more sustainable structure whereby individual research grants included a percentage of the core involvement costs, to enable the coordinator role and other organisational level activities to be funded on an ongoing basis. However, there is little funding or other resources to further such developments, with external funders focussing almost entirely on research study level involvement only. This short term focus creates challenges for longer term strategic planning, including maintaining relationships and continuity.</w:t>
      </w:r>
    </w:p>
    <w:p w14:paraId="06375E18" w14:textId="77777777" w:rsidR="002D7535" w:rsidRPr="002D7535" w:rsidRDefault="002D7535" w:rsidP="002D7535">
      <w:pPr>
        <w:spacing w:after="0" w:line="240" w:lineRule="auto"/>
        <w:rPr>
          <w:rFonts w:cstheme="minorHAnsi"/>
          <w:sz w:val="24"/>
          <w:szCs w:val="24"/>
        </w:rPr>
      </w:pPr>
    </w:p>
    <w:p w14:paraId="15216622" w14:textId="41C1E9DF"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addition to the dedicated specialist support for involvement that a coordinator role provides, it also needs to be stressed that involvement should be expected to be everyone’s responsibility – this can be considered as implicit within a positive culture of involvement. In relation to this, both sites had developed infrastructure which promoted an involvement culture and proactively encouraged greater collaborative working and a shared responsibility for involvement. This infrastructure included the strategic involvement groups, involvement strategies and the group or </w:t>
      </w:r>
      <w:r w:rsidRPr="002D7535">
        <w:rPr>
          <w:rFonts w:cstheme="minorHAnsi"/>
          <w:sz w:val="24"/>
          <w:szCs w:val="24"/>
        </w:rPr>
        <w:lastRenderedPageBreak/>
        <w:t xml:space="preserve">network of public members within each site. Within the sites, the strategic involvement groups provided an opportunity for different staff and public members to work together on involvement initiatives and the involvement strategies assisted with developing a shared vision and ownership, as found useful elsewhere </w:t>
      </w:r>
      <w:r w:rsidR="00C445FA">
        <w:rPr>
          <w:rFonts w:cstheme="minorHAnsi"/>
          <w:sz w:val="24"/>
          <w:szCs w:val="24"/>
        </w:rPr>
        <w:fldChar w:fldCharType="begin">
          <w:fldData xml:space="preserve">PEVuZE5vdGU+PENpdGU+PFJlY051bT4xNTYzNzwvUmVjTnVtPjxEaXNwbGF5VGV4dD4oQ2FydGVy
IGV0IGFsLiAyMDEzOyBXaWxzb24gZXQgYWwuIDIwMTU7IFdhcmQgZXQgYWwuIDIwMjApPC9EaXNw
bGF5VGV4dD48cmVjb3JkPjxyZWMtbnVtYmVyPjE1NjM3PC9yZWMtbnVtYmVyPjxmb3JlaWduLWtl
eXM+PGtleSBhcHA9IkVOIiBkYi1pZD0iZWRhOTllc3I5YXJwNTJlMjB2MnBmdHo0cnA1czl4MGV2
ZWY1IiB0aW1lc3RhbXA9IjE1MDA3MjUzNzciPjE1NjM3PC9rZXk+PC9mb3JlaWduLWtleXM+PHJl
Zi10eXBlIG5hbWU9IlJlcG9ydCI+Mjc8L3JlZi10eXBlPjxjb250cmlidXRvcnM+PGF1dGhvcnM+
PGF1dGhvcj5XaWxzb24sIFBhdHJpY2lhPC9hdXRob3I+PGF1dGhvcj5NYXRoaWUsIEVsc3BldGg8
L2F1dGhvcj48YXV0aG9yPktlZW5hbiwgSnVsaWE8L2F1dGhvcj48YXV0aG9yPk1jTmVpbGx5LCBF
bGFpbmU8L2F1dGhvcj48YXV0aG9yPkdvb2RtYW4sIENsYWlyZTwvYXV0aG9yPjxhdXRob3I+SG93
ZSwgQW1hbmRhPC9hdXRob3I+PGF1dGhvcj5Qb2xhbmQsIEZpb25hPC9hdXRob3I+PGF1dGhvcj5T
dGFuaXN6ZXdza2EsIFNvcGhpZTwvYXV0aG9yPjxhdXRob3I+S2VuZGFsbCwgU2FsbHk8L2F1dGhv
cj48YXV0aG9yPk11bmRheSwgRGlhbmU8L2F1dGhvcj48L2F1dGhvcnM+PC9jb250cmlidXRvcnM+
PHRpdGxlcz48dGl0bGU+UmVzZUFyY2ggd2l0aCBQYXRpZW50IGFuZCBQdWJsaWMgaW52T2x2ZW1l
bnQ6IGEgUmVhbGlzVCBldmFsdWF0aW9u4oCTdGhlIFJBUFBPUlQgc3R1ZHk8L3RpdGxlPjwvdGl0
bGVzPjxyZXByaW50LWVkaXRpb24+aW4gZmlsZTwvcmVwcmludC1lZGl0aW9uPjxkYXRlcz48eWVh
cj4yMDE1PC95ZWFyPjwvZGF0ZXM+PHB1Yi1sb2NhdGlvbj5Mb25kb248L3B1Yi1sb2NhdGlvbj48
cHVibGlzaGVyPk5JSFI8L3B1Ymxpc2hlcj48dXJscz48cmVsYXRlZC11cmxzPjx1cmw+aHR0cDov
L2V1cm9wZXBtYy5vcmcvYWJzdHJhY3QvbWVkLzI2Mzc4MzMyPC91cmw+PC9yZWxhdGVkLXVybHM+
PC91cmxzPjxyZW1vdGUtZGF0YWJhc2UtcHJvdmlkZXI+SU5WPC9yZW1vdGUtZGF0YWJhc2UtcHJv
dmlkZXI+PC9yZWNvcmQ+PC9DaXRlPjxDaXRlPjxSZWNOdW0+MTk5NDk1PC9SZWNOdW0+PHJlY29y
ZD48cmVjLW51bWJlcj4xOTk0OTU8L3JlYy1udW1iZXI+PGZvcmVpZ24ta2V5cz48a2V5IGFwcD0i
RU4iIGRiLWlkPSJlZGE5OWVzcjlhcnA1MmUyMHYycGZ0ejRycDVzOXgwZXZlZjUiIHRpbWVzdGFt
cD0iMTY5OTM1NTcxNCI+MTk5NDk1PC9rZXk+PC9mb3JlaWduLWtleXM+PHJlZi10eXBlIG5hbWU9
IkpvdXJuYWwgQXJ0aWNsZSI+MTc8L3JlZi10eXBlPjxjb250cmlidXRvcnM+PGF1dGhvcnM+PGF1
dGhvcj5XYXJkLCBGaW9uYTwvYXV0aG9yPjxhdXRob3I+UG9wYXksIEplbm5pZTwvYXV0aG9yPjxh
dXRob3I+UG9ycm9jaGXigJBFc2N1ZGVybywgQW5hPC9hdXRob3I+PGF1dGhvcj5Ba2VqdSwgRG9y
Y2FzPC9hdXRob3I+PGF1dGhvcj5BaG1lZCwgU2FpcWE8L2F1dGhvcj48YXV0aG9yPkNsb2tlLCBK
YW5lPC9hdXRob3I+PGF1dGhvcj5LaGFuLCBLb3NlcjwvYXV0aG9yPjxhdXRob3I+SGFzc2FuLCBT
aGFpbWE8L2F1dGhvcj48YXV0aG9yPktoZWRtYXRp4oCQTW9yYXNhZSwgRXNtYWVpbDwvYXV0aG9y
PjwvYXV0aG9ycz48L2NvbnRyaWJ1dG9ycz48dGl0bGVzPjx0aXRsZT5NYWluc3RyZWFtaW5nIHB1
YmxpYyBpbnZvbHZlbWVudCBpbiBhIGNvbXBsZXggcmVzZWFyY2ggY29sbGFib3JhdGlvbjogYSB0
aGVvcnnigJBpbmZvcm1lZCBldmFsdWF0aW9uPC90aXRsZT48c2Vjb25kYXJ5LXRpdGxlPkhlYWx0
aCBFeHBlY3RhdGlvbnM8L3NlY29uZGFyeS10aXRsZT48L3RpdGxlcz48cGVyaW9kaWNhbD48ZnVs
bC10aXRsZT5IZWFsdGggRXhwZWN0YXRpb25zPC9mdWxsLXRpdGxlPjxhYmJyLTE+SGVhbHRoIEV4
cGVjdDwvYWJici0xPjwvcGVyaW9kaWNhbD48cGFnZXM+OTEwLTkxODwvcGFnZXM+PHZvbHVtZT4y
Mzwvdm9sdW1lPjxudW1iZXI+NDwvbnVtYmVyPjxyZXByaW50LWVkaXRpb24+bm90IGluIGZpbGU8
L3JlcHJpbnQtZWRpdGlvbj48ZGF0ZXM+PHllYXI+MjAyMDwveWVhcj48L2RhdGVzPjxpc2JuPjEz
NjktNjUxMzwvaXNibj48dXJscz48cmVsYXRlZC11cmxzPjx1cmw+aHR0cHM6Ly9vbmxpbmVsaWJy
YXJ5LndpbGV5LmNvbS9kb2kvYWJzLzEwLjExMTEvaGV4LjEzMDcwPC91cmw+PC9yZWxhdGVkLXVy
bHM+PC91cmxzPjwvcmVjb3JkPjwvQ2l0ZT48Q2l0ZT48UmVjTnVtPjE5OTQ5MzwvUmVjTnVtPjxy
ZWNvcmQ+PHJlYy1udW1iZXI+MTk5NDkzPC9yZWMtbnVtYmVyPjxmb3JlaWduLWtleXM+PGtleSBh
cHA9IkVOIiBkYi1pZD0iZWRhOTllc3I5YXJwNTJlMjB2MnBmdHo0cnA1czl4MGV2ZWY1IiB0aW1l
c3RhbXA9IjE2OTkxODU2NzMiPjE5OTQ5Mzwva2V5PjwvZm9yZWlnbi1rZXlzPjxyZWYtdHlwZSBu
YW1lPSJKb3VybmFsIEFydGljbGUiPjE3PC9yZWYtdHlwZT48Y29udHJpYnV0b3JzPjxhdXRob3Jz
PjxhdXRob3I+Q2FydGVyLCBQYW0gSjwvYXV0aG9yPjxhdXRob3I+UmhvZGVzLCBDYXJvbDwvYXV0
aG9yPjxhdXRob3I+QmVlY2gsIFJvZ2VyPC9hdXRob3I+PGF1dGhvcj5EemllZHppYywgS3J5c2lh
PC9hdXRob3I+PGF1dGhvcj5IdWdoZXMsIFJoaWFuPC9hdXRob3I+PGF1dGhvcj5CbGFja2J1cm4s
IFN0ZXZlbjwvYXV0aG9yPjxhdXRob3I+T25nLCBCaWUgTmlvPC9hdXRob3I+PC9hdXRob3JzPjwv
Y29udHJpYnV0b3JzPjx0aXRsZXM+PHRpdGxlPlN1c3RhaW5pbmcgcGF0aWVudCBhbmQgcHVibGlj
IGludm9sdmVtZW50IGluIHJlc2VhcmNoOiBhIGNhc2Ugc3R1ZHkgb2YgYSByZXNlYXJjaCBjZW50
cmU8L3RpdGxlPjxzZWNvbmRhcnktdGl0bGU+Sm91cm5hbCBvZiBDYXJlIFNlcnZpY2VzIE1hbmFn
ZW1lbnQ8L3NlY29uZGFyeS10aXRsZT48L3RpdGxlcz48cGVyaW9kaWNhbD48ZnVsbC10aXRsZT5K
b3VybmFsIG9mIENhcmUgU2VydmljZXMgTWFuYWdlbWVudDwvZnVsbC10aXRsZT48L3BlcmlvZGlj
YWw+PHBhZ2VzPjE0Ni0xNTQ8L3BhZ2VzPjx2b2x1bWU+Nzwvdm9sdW1lPjxudW1iZXI+NDwvbnVt
YmVyPjxyZXByaW50LWVkaXRpb24+bm90IGluIGZpbGU8L3JlcHJpbnQtZWRpdGlvbj48ZGF0ZXM+
PHllYXI+MjAxMzwveWVhcj48L2RhdGVzPjx1cmxzPjxyZWxhdGVkLXVybHM+PHVybD5odHRwczov
L2xlaWNlc3Rlci5maWdzaGFyZS5jb20vYXJ0aWNsZXMvam91cm5hbF9jb250cmlidXRpb24vU3Vz
dGFpbmluZ19wYXRpZW50X2FuZF9wdWJsaWNfaW52b2x2ZW1lbnRfaW5fcmVzZWFyY2hfYV9jYXNl
X3N0dWR5X29mX2FfcmVzZWFyY2hfY2VudHJlXy8xMDEyNTM2ODwvdXJsPjwvcmVsYXRlZC11cmxz
PjwvdXJscz48L3JlY29yZD48L0Np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TYzNzwvUmVjTnVtPjxEaXNwbGF5VGV4dD4oQ2FydGVy
IGV0IGFsLiAyMDEzOyBXaWxzb24gZXQgYWwuIDIwMTU7IFdhcmQgZXQgYWwuIDIwMjApPC9EaXNw
bGF5VGV4dD48cmVjb3JkPjxyZWMtbnVtYmVyPjE1NjM3PC9yZWMtbnVtYmVyPjxmb3JlaWduLWtl
eXM+PGtleSBhcHA9IkVOIiBkYi1pZD0iZWRhOTllc3I5YXJwNTJlMjB2MnBmdHo0cnA1czl4MGV2
ZWY1IiB0aW1lc3RhbXA9IjE1MDA3MjUzNzciPjE1NjM3PC9rZXk+PC9mb3JlaWduLWtleXM+PHJl
Zi10eXBlIG5hbWU9IlJlcG9ydCI+Mjc8L3JlZi10eXBlPjxjb250cmlidXRvcnM+PGF1dGhvcnM+
PGF1dGhvcj5XaWxzb24sIFBhdHJpY2lhPC9hdXRob3I+PGF1dGhvcj5NYXRoaWUsIEVsc3BldGg8
L2F1dGhvcj48YXV0aG9yPktlZW5hbiwgSnVsaWE8L2F1dGhvcj48YXV0aG9yPk1jTmVpbGx5LCBF
bGFpbmU8L2F1dGhvcj48YXV0aG9yPkdvb2RtYW4sIENsYWlyZTwvYXV0aG9yPjxhdXRob3I+SG93
ZSwgQW1hbmRhPC9hdXRob3I+PGF1dGhvcj5Qb2xhbmQsIEZpb25hPC9hdXRob3I+PGF1dGhvcj5T
dGFuaXN6ZXdza2EsIFNvcGhpZTwvYXV0aG9yPjxhdXRob3I+S2VuZGFsbCwgU2FsbHk8L2F1dGhv
cj48YXV0aG9yPk11bmRheSwgRGlhbmU8L2F1dGhvcj48L2F1dGhvcnM+PC9jb250cmlidXRvcnM+
PHRpdGxlcz48dGl0bGU+UmVzZUFyY2ggd2l0aCBQYXRpZW50IGFuZCBQdWJsaWMgaW52T2x2ZW1l
bnQ6IGEgUmVhbGlzVCBldmFsdWF0aW9u4oCTdGhlIFJBUFBPUlQgc3R1ZHk8L3RpdGxlPjwvdGl0
bGVzPjxyZXByaW50LWVkaXRpb24+aW4gZmlsZTwvcmVwcmludC1lZGl0aW9uPjxkYXRlcz48eWVh
cj4yMDE1PC95ZWFyPjwvZGF0ZXM+PHB1Yi1sb2NhdGlvbj5Mb25kb248L3B1Yi1sb2NhdGlvbj48
cHVibGlzaGVyPk5JSFI8L3B1Ymxpc2hlcj48dXJscz48cmVsYXRlZC11cmxzPjx1cmw+aHR0cDov
L2V1cm9wZXBtYy5vcmcvYWJzdHJhY3QvbWVkLzI2Mzc4MzMyPC91cmw+PC9yZWxhdGVkLXVybHM+
PC91cmxzPjxyZW1vdGUtZGF0YWJhc2UtcHJvdmlkZXI+SU5WPC9yZW1vdGUtZGF0YWJhc2UtcHJv
dmlkZXI+PC9yZWNvcmQ+PC9DaXRlPjxDaXRlPjxSZWNOdW0+MTk5NDk1PC9SZWNOdW0+PHJlY29y
ZD48cmVjLW51bWJlcj4xOTk0OTU8L3JlYy1udW1iZXI+PGZvcmVpZ24ta2V5cz48a2V5IGFwcD0i
RU4iIGRiLWlkPSJlZGE5OWVzcjlhcnA1MmUyMHYycGZ0ejRycDVzOXgwZXZlZjUiIHRpbWVzdGFt
cD0iMTY5OTM1NTcxNCI+MTk5NDk1PC9rZXk+PC9mb3JlaWduLWtleXM+PHJlZi10eXBlIG5hbWU9
IkpvdXJuYWwgQXJ0aWNsZSI+MTc8L3JlZi10eXBlPjxjb250cmlidXRvcnM+PGF1dGhvcnM+PGF1
dGhvcj5XYXJkLCBGaW9uYTwvYXV0aG9yPjxhdXRob3I+UG9wYXksIEplbm5pZTwvYXV0aG9yPjxh
dXRob3I+UG9ycm9jaGXigJBFc2N1ZGVybywgQW5hPC9hdXRob3I+PGF1dGhvcj5Ba2VqdSwgRG9y
Y2FzPC9hdXRob3I+PGF1dGhvcj5BaG1lZCwgU2FpcWE8L2F1dGhvcj48YXV0aG9yPkNsb2tlLCBK
YW5lPC9hdXRob3I+PGF1dGhvcj5LaGFuLCBLb3NlcjwvYXV0aG9yPjxhdXRob3I+SGFzc2FuLCBT
aGFpbWE8L2F1dGhvcj48YXV0aG9yPktoZWRtYXRp4oCQTW9yYXNhZSwgRXNtYWVpbDwvYXV0aG9y
PjwvYXV0aG9ycz48L2NvbnRyaWJ1dG9ycz48dGl0bGVzPjx0aXRsZT5NYWluc3RyZWFtaW5nIHB1
YmxpYyBpbnZvbHZlbWVudCBpbiBhIGNvbXBsZXggcmVzZWFyY2ggY29sbGFib3JhdGlvbjogYSB0
aGVvcnnigJBpbmZvcm1lZCBldmFsdWF0aW9uPC90aXRsZT48c2Vjb25kYXJ5LXRpdGxlPkhlYWx0
aCBFeHBlY3RhdGlvbnM8L3NlY29uZGFyeS10aXRsZT48L3RpdGxlcz48cGVyaW9kaWNhbD48ZnVs
bC10aXRsZT5IZWFsdGggRXhwZWN0YXRpb25zPC9mdWxsLXRpdGxlPjxhYmJyLTE+SGVhbHRoIEV4
cGVjdDwvYWJici0xPjwvcGVyaW9kaWNhbD48cGFnZXM+OTEwLTkxODwvcGFnZXM+PHZvbHVtZT4y
Mzwvdm9sdW1lPjxudW1iZXI+NDwvbnVtYmVyPjxyZXByaW50LWVkaXRpb24+bm90IGluIGZpbGU8
L3JlcHJpbnQtZWRpdGlvbj48ZGF0ZXM+PHllYXI+MjAyMDwveWVhcj48L2RhdGVzPjxpc2JuPjEz
NjktNjUxMzwvaXNibj48dXJscz48cmVsYXRlZC11cmxzPjx1cmw+aHR0cHM6Ly9vbmxpbmVsaWJy
YXJ5LndpbGV5LmNvbS9kb2kvYWJzLzEwLjExMTEvaGV4LjEzMDcwPC91cmw+PC9yZWxhdGVkLXVy
bHM+PC91cmxzPjwvcmVjb3JkPjwvQ2l0ZT48Q2l0ZT48UmVjTnVtPjE5OTQ5MzwvUmVjTnVtPjxy
ZWNvcmQ+PHJlYy1udW1iZXI+MTk5NDkzPC9yZWMtbnVtYmVyPjxmb3JlaWduLWtleXM+PGtleSBh
cHA9IkVOIiBkYi1pZD0iZWRhOTllc3I5YXJwNTJlMjB2MnBmdHo0cnA1czl4MGV2ZWY1IiB0aW1l
c3RhbXA9IjE2OTkxODU2NzMiPjE5OTQ5Mzwva2V5PjwvZm9yZWlnbi1rZXlzPjxyZWYtdHlwZSBu
YW1lPSJKb3VybmFsIEFydGljbGUiPjE3PC9yZWYtdHlwZT48Y29udHJpYnV0b3JzPjxhdXRob3Jz
PjxhdXRob3I+Q2FydGVyLCBQYW0gSjwvYXV0aG9yPjxhdXRob3I+UmhvZGVzLCBDYXJvbDwvYXV0
aG9yPjxhdXRob3I+QmVlY2gsIFJvZ2VyPC9hdXRob3I+PGF1dGhvcj5EemllZHppYywgS3J5c2lh
PC9hdXRob3I+PGF1dGhvcj5IdWdoZXMsIFJoaWFuPC9hdXRob3I+PGF1dGhvcj5CbGFja2J1cm4s
IFN0ZXZlbjwvYXV0aG9yPjxhdXRob3I+T25nLCBCaWUgTmlvPC9hdXRob3I+PC9hdXRob3JzPjwv
Y29udHJpYnV0b3JzPjx0aXRsZXM+PHRpdGxlPlN1c3RhaW5pbmcgcGF0aWVudCBhbmQgcHVibGlj
IGludm9sdmVtZW50IGluIHJlc2VhcmNoOiBhIGNhc2Ugc3R1ZHkgb2YgYSByZXNlYXJjaCBjZW50
cmU8L3RpdGxlPjxzZWNvbmRhcnktdGl0bGU+Sm91cm5hbCBvZiBDYXJlIFNlcnZpY2VzIE1hbmFn
ZW1lbnQ8L3NlY29uZGFyeS10aXRsZT48L3RpdGxlcz48cGVyaW9kaWNhbD48ZnVsbC10aXRsZT5K
b3VybmFsIG9mIENhcmUgU2VydmljZXMgTWFuYWdlbWVudDwvZnVsbC10aXRsZT48L3BlcmlvZGlj
YWw+PHBhZ2VzPjE0Ni0xNTQ8L3BhZ2VzPjx2b2x1bWU+Nzwvdm9sdW1lPjxudW1iZXI+NDwvbnVt
YmVyPjxyZXByaW50LWVkaXRpb24+bm90IGluIGZpbGU8L3JlcHJpbnQtZWRpdGlvbj48ZGF0ZXM+
PHllYXI+MjAxMzwveWVhcj48L2RhdGVzPjx1cmxzPjxyZWxhdGVkLXVybHM+PHVybD5odHRwczov
L2xlaWNlc3Rlci5maWdzaGFyZS5jb20vYXJ0aWNsZXMvam91cm5hbF9jb250cmlidXRpb24vU3Vz
dGFpbmluZ19wYXRpZW50X2FuZF9wdWJsaWNfaW52b2x2ZW1lbnRfaW5fcmVzZWFyY2hfYV9jYXNl
X3N0dWR5X29mX2FfcmVzZWFyY2hfY2VudHJlXy8xMDEyNTM2ODwvdXJsPjwvcmVsYXRlZC11cmxz
PjwvdXJscz48L3JlY29yZD48L0Np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Carter et al. 2013; Wilson et al. 2015; Ward et al. 2020)</w:t>
      </w:r>
      <w:r w:rsidR="00C445FA">
        <w:rPr>
          <w:rFonts w:cstheme="minorHAnsi"/>
          <w:sz w:val="24"/>
          <w:szCs w:val="24"/>
        </w:rPr>
        <w:fldChar w:fldCharType="end"/>
      </w:r>
      <w:r w:rsidRPr="002D7535">
        <w:rPr>
          <w:rFonts w:cstheme="minorHAnsi"/>
          <w:sz w:val="24"/>
          <w:szCs w:val="24"/>
        </w:rPr>
        <w:t xml:space="preserve">. However, in practice it is difficult to achieve this, as there can be both different understandings of involvement and different levels of buy-in from staff, as was also found in both the QES and the wider literature </w:t>
      </w:r>
      <w:r w:rsidR="00C445FA">
        <w:rPr>
          <w:rFonts w:cstheme="minorHAnsi"/>
          <w:sz w:val="24"/>
          <w:szCs w:val="24"/>
        </w:rPr>
        <w:fldChar w:fldCharType="begin">
          <w:fldData xml:space="preserve">PEVuZE5vdGU+PENpdGU+PFJlY051bT4xOTk0OTU8L1JlY051bT48RGlzcGxheVRleHQ+KFRob21w
c29uIGV0IGFsLiAyMDA5OyBCb3lsYW4gZXQgYWwuIDIwMTk7IFdhcmQgZXQgYWwuIDIwMjApPC9E
aXNwbGF5VGV4dD48cmVjb3JkPjxyZWMtbnVtYmVyPjE5OTQ5NTwvcmVjLW51bWJlcj48Zm9yZWln
bi1rZXlzPjxrZXkgYXBwPSJFTiIgZGItaWQ9ImVkYTk5ZXNyOWFycDUyZTIwdjJwZnR6NHJwNXM5
eDBldmVmNSIgdGltZXN0YW1wPSIxNjk5MzU1NzE0Ij4xOTk0OTU8L2tleT48L2ZvcmVpZ24ta2V5
cz48cmVmLXR5cGUgbmFtZT0iSm91cm5hbCBBcnRpY2xlIj4xNzwvcmVmLXR5cGU+PGNvbnRyaWJ1
dG9ycz48YXV0aG9ycz48YXV0aG9yPldhcmQsIEZpb25hPC9hdXRob3I+PGF1dGhvcj5Qb3BheSwg
SmVubmllPC9hdXRob3I+PGF1dGhvcj5Qb3Jyb2NoZeKAkEVzY3VkZXJvLCBBbmE8L2F1dGhvcj48
YXV0aG9yPkFrZWp1LCBEb3JjYXM8L2F1dGhvcj48YXV0aG9yPkFobWVkLCBTYWlxYTwvYXV0aG9y
PjxhdXRob3I+Q2xva2UsIEphbmU8L2F1dGhvcj48YXV0aG9yPktoYW4sIEtvc2VyPC9hdXRob3I+
PGF1dGhvcj5IYXNzYW4sIFNoYWltYTwvYXV0aG9yPjxhdXRob3I+S2hlZG1hdGnigJBNb3Jhc2Fl
LCBFc21hZWlsPC9hdXRob3I+PC9hdXRob3JzPjwvY29udHJpYnV0b3JzPjx0aXRsZXM+PHRpdGxl
Pk1haW5zdHJlYW1pbmcgcHVibGljIGludm9sdmVtZW50IGluIGEgY29tcGxleCByZXNlYXJjaCBj
b2xsYWJvcmF0aW9uOiBhIHRoZW9yeeKAkGluZm9ybWVkIGV2YWx1YXRpb248L3RpdGxlPjxzZWNv
bmRhcnktdGl0bGU+SGVhbHRoIEV4cGVjdGF0aW9uczwvc2Vjb25kYXJ5LXRpdGxlPjwvdGl0bGVz
PjxwZXJpb2RpY2FsPjxmdWxsLXRpdGxlPkhlYWx0aCBFeHBlY3RhdGlvbnM8L2Z1bGwtdGl0bGU+
PGFiYnItMT5IZWFsdGggRXhwZWN0PC9hYmJyLTE+PC9wZXJpb2RpY2FsPjxwYWdlcz45MTAtOTE4
PC9wYWdlcz48dm9sdW1lPjIzPC92b2x1bWU+PG51bWJlcj40PC9udW1iZXI+PHJlcHJpbnQtZWRp
dGlvbj5ub3QgaW4gZmlsZTwvcmVwcmludC1lZGl0aW9uPjxkYXRlcz48eWVhcj4yMDIwPC95ZWFy
PjwvZGF0ZXM+PGlzYm4+MTM2OS02NTEzPC9pc2JuPjx1cmxzPjxyZWxhdGVkLXVybHM+PHVybD5o
dHRwczovL29ubGluZWxpYnJhcnkud2lsZXkuY29tL2RvaS9hYnMvMTAuMTExMS9oZXguMTMwNzA8
L3VybD48L3JlbGF0ZWQtdXJscz48L3VybHM+PC9yZWNvcmQ+PC9DaXRlPjxDaXRlPjxSZWNOdW0+
MjU3Njk8L1JlY051bT48cmVjb3JkPjxyZWMtbnVtYmVyPjI1NzY5PC9yZWMtbnVtYmVyPjxmb3Jl
aWduLWtleXM+PGtleSBhcHA9IkVOIiBkYi1pZD0iZWRhOTllc3I5YXJwNTJlMjB2MnBmdHo0cnA1
czl4MGV2ZWY1IiB0aW1lc3RhbXA9IjE1NzA4MTAwODMiPjI1NzY5PC9rZXk+PGtleSBhcHA9IkVO
V2ViIiBkYi1pZD0iIj4wPC9rZXk+PC9mb3JlaWduLWtleXM+PHJlZi10eXBlIG5hbWU9IkpvdXJu
YWwgQXJ0aWNsZSI+MTc8L3JlZi10eXBlPjxjb250cmlidXRvcnM+PGF1dGhvcnM+PGF1dGhvcj5C
b3lsYW4sIEFubmXigJBNYXJpZTwvYXV0aG9yPjxhdXRob3I+TG9jb2NrLCBMb3Vpc2U8L2F1dGhv
cj48YXV0aG9yPlRob21zb24sIFJpY2hhcmQ8L2F1dGhvcj48YXV0aG9yPlN0YW5pc3pld3NrYSwg
U29waGllPC9hdXRob3I+PC9hdXRob3JzPjwvY29udHJpYnV0b3JzPjx0aXRsZXM+PHRpdGxlPuKA
nEFib3V0IHNpeHR5IHBlciBjZW50IEkgd2FudCB0byBkbyBpdOKAnTogSGVhbHRoIHJlc2VhcmNo
ZXJz4oCZIGF0dGl0dWRlcyB0bywgYW5kIGV4cGVyaWVuY2VzIG9mLCBwYXRpZW50IGFuZCBwdWJs
aWMgaW52b2x2ZW1lbnQgKFBQSSnigJRBIHF1YWxpdGF0aXZlIGludGVydmlldyBzdHVkeTwvdGl0
bGU+PHNlY29uZGFyeS10aXRsZT5IZWFsdGggRXhwZWN0YXRpb25zPC9zZWNvbmRhcnktdGl0bGU+
PC90aXRsZXM+PHBlcmlvZGljYWw+PGZ1bGwtdGl0bGU+SGVhbHRoIEV4cGVjdGF0aW9uczwvZnVs
bC10aXRsZT48YWJici0xPkhlYWx0aCBFeHBlY3Q8L2FiYnItMT48L3BlcmlvZGljYWw+PHBhZ2Vz
PjEtMTA8L3BhZ2VzPjx2b2x1bWU+MjI8L3ZvbHVtZT48bnVtYmVyPjQ8L251bWJlcj48cmVwcmlu
dC1lZGl0aW9uPmluIGZpbGU8L3JlcHJpbnQtZWRpdGlvbj48ZGF0ZXM+PHllYXI+MjAxOTwveWVh
cj48L2RhdGVzPjxpc2JuPjEzNjktNjUxMzwvaXNibj48dXJscz48cmVsYXRlZC11cmxzPjx1cmw+
aHR0cHM6Ly9vbmxpbmVsaWJyYXJ5LndpbGV5LmNvbS9kb2kvYWJzLzEwLjExMTEvaGV4LjEyODgz
PC91cmw+PC9yZWxhdGVkLXVybHM+PC91cmxzPjwvcmVjb3JkPjwvQ2l0ZT48Q2l0ZT48UmVjTnVt
PjcxODk8L1JlY051bT48cmVjb3JkPjxyZWMtbnVtYmVyPjcxODk8L3JlYy1udW1iZXI+PGZvcmVp
Z24ta2V5cz48a2V5IGFwcD0iRU4iIGRiLWlkPSJlZGE5OWVzcjlhcnA1MmUyMHYycGZ0ejRycDVz
OXgwZXZlZjUiIHRpbWVzdGFtcD0iMTQ2NjA3OTEyNiI+NzE4OTwva2V5PjwvZm9yZWlnbi1rZXlz
PjxyZWYtdHlwZSBuYW1lPSJKb3VybmFsIEFydGljbGUiPjE3PC9yZWYtdHlwZT48Y29udHJpYnV0
b3JzPjxhdXRob3JzPjxhdXRob3I+VGhvbXBzb24sIEouPC9hdXRob3I+PGF1dGhvcj5CYXJiZXIs
IFIuPC9hdXRob3I+PGF1dGhvcj5XYXJkLCBQLlIuPC9hdXRob3I+PGF1dGhvcj5Cb290ZSwgSi5E
LjwvYXV0aG9yPjxhdXRob3I+Q29vcGVyLCBDLkwuPC9hdXRob3I+PGF1dGhvcj5Bcm1pdGFnZSwg
Qy5KLjwvYXV0aG9yPjxhdXRob3I+Sm9uZXMsIEcuPC9hdXRob3I+PC9hdXRob3JzPjwvY29udHJp
YnV0b3JzPjxhdXRoLWFkZHJlc3M+U2Nob29sIG9mIEhlYWx0aCBhbmQgUmVsYXRlZCBSZXNlYXJj
aCwgVW5pdmVyc2l0eSBvZiBTaGVmZmllbGQsIFNoZWZmaWVsZCwgVUsuIGppbGwudGhvbXBzb25A
c2hlZmZpZWxkLmFjLnVrPC9hdXRoLWFkZHJlc3M+PHRpdGxlcz48dGl0bGU+SGVhbHRoIHJlc2Vh
cmNoZXJzJmFwb3M7IGF0dGl0dWRlcyB0b3dhcmRzIHB1YmxpYyBpbnZvbHZlbWVudCBpbiBoZWFs
dGggcmVzZWFyY2g8L3RpdGxlPjxzZWNvbmRhcnktdGl0bGU+SGVhbHRoIEV4cGVjdDwvc2Vjb25k
YXJ5LXRpdGxlPjwvdGl0bGVzPjxwZXJpb2RpY2FsPjxmdWxsLXRpdGxlPkhlYWx0aCBleHBlY3Rh
dGlvbnMgOiBhbiBpbnRlcm5hdGlvbmFsIGpvdXJuYWwgb2YgcHVibGljcGFydGljaXBhdGlvbiBp
biBoZWFsdGggY2FyZSBhbmQgaGVhbHRoIHBvbGljeTwvZnVsbC10aXRsZT48YWJici0xPkhlYWx0
aCBFeHBlY3Q8L2FiYnItMT48L3BlcmlvZGljYWw+PHBhZ2VzPjIwOS0yMjA8L3BhZ2VzPjx2b2x1
bWU+MTI8L3ZvbHVtZT48bnVtYmVyPjI8L251bWJlcj48cmVwcmludC1lZGl0aW9uPmluIGZpbGU8
L3JlcHJpbnQtZWRpdGlvbj48a2V5d29yZHM+PGtleXdvcmQ+QXR0aXR1ZGU8L2tleXdvcmQ+PGtl
eXdvcmQ+Q29uc3VtZXIgUGFydGljaXBhdGlvbjwva2V5d29yZD48a2V5d29yZD5GZW1hbGU8L2tl
eXdvcmQ+PGtleXdvcmQ+R3JlYXQgQnJpdGFpbjwva2V5d29yZD48a2V5d29yZD5IZWFsdGg8L2tl
eXdvcmQ+PGtleXdvcmQ+SGVhbHRoIFNlcnZpY2VzIFJlc2VhcmNoPC9rZXl3b3JkPjxrZXl3b3Jk
Pkh1bWFuczwva2V5d29yZD48a2V5d29yZD5JbnRlcnZpZXdzPC9rZXl3b3JkPjxrZXl3b3JkPklu
dGVydmlld3MgYXMgVG9waWM8L2tleXdvcmQ+PGtleXdvcmQ+aW52b2x2ZW1lbnQ8L2tleXdvcmQ+
PGtleXdvcmQ+am91cm5hbDwva2V5d29yZD48a2V5d29yZD5NYWxlPC9rZXl3b3JkPjxrZXl3b3Jk
PnBvbGljeTwva2V5d29yZD48a2V5d29yZD5wb2xpdGljYWw8L2tleXdvcmQ+PGtleXdvcmQ+cHN5
Y2hvbG9neTwva2V5d29yZD48a2V5d29yZD5xdWFsaXRhdGl2ZTwva2V5d29yZD48a2V5d29yZD5R
dWFsaXRhdGl2ZSBSZXNlYXJjaDwva2V5d29yZD48a2V5d29yZD5SZXNlYXJjaDwva2V5d29yZD48
a2V5d29yZD5SZXNlYXJjaCBEZXNpZ248L2tleXdvcmQ+PGtleXdvcmQ+UmVzZWFyY2ggUGVyc29u
bmVsPC9rZXl3b3JkPjxrZXl3b3JkPlNoZWZmaWVsZDwva2V5d29yZD48a2V5d29yZD5UZWxlcGhv
bmU8L2tleXdvcmQ+PGtleXdvcmQ+VW5pdmVyc2l0aWVzPC9rZXl3b3JkPjxrZXl3b3JkPldvcmtp
bmc8L2tleXdvcmQ+PC9rZXl3b3Jkcz48ZGF0ZXM+PHllYXI+MjAwOTwveWVhcj48cHViLWRhdGVz
PjxkYXRlPjYvMjAwOTwvZGF0ZT48L3B1Yi1kYXRlcz48L2RhdGVzPjxsYWJlbD4xMDgwUjwvbGFi
ZWw+PHVybHM+PHJlbGF0ZWQtdXJscz48dXJsPjxzdHlsZSBmYWNlPSJ1bmRlcmxpbmUiIGZvbnQ9
ImRlZmF1bHQiIHNpemU9IjEwMCUiPmh0dHA6Ly93d3czLmludGVyc2NpZW5jZS53aWxleS5jb20v
Y2dpLWJpbi9mdWxsdGV4dC8xMjIzNTE5OTIvSFRNTFNUQVJUPC9zdHlsZT48L3VybD48L3JlbGF0
ZWQtdXJscz48L3VybHM+PC9yZWNvcmQ+PC9DaXRlPjwvRW5kTm90ZT5=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0OTU8L1JlY051bT48RGlzcGxheVRleHQ+KFRob21w
c29uIGV0IGFsLiAyMDA5OyBCb3lsYW4gZXQgYWwuIDIwMTk7IFdhcmQgZXQgYWwuIDIwMjApPC9E
aXNwbGF5VGV4dD48cmVjb3JkPjxyZWMtbnVtYmVyPjE5OTQ5NTwvcmVjLW51bWJlcj48Zm9yZWln
bi1rZXlzPjxrZXkgYXBwPSJFTiIgZGItaWQ9ImVkYTk5ZXNyOWFycDUyZTIwdjJwZnR6NHJwNXM5
eDBldmVmNSIgdGltZXN0YW1wPSIxNjk5MzU1NzE0Ij4xOTk0OTU8L2tleT48L2ZvcmVpZ24ta2V5
cz48cmVmLXR5cGUgbmFtZT0iSm91cm5hbCBBcnRpY2xlIj4xNzwvcmVmLXR5cGU+PGNvbnRyaWJ1
dG9ycz48YXV0aG9ycz48YXV0aG9yPldhcmQsIEZpb25hPC9hdXRob3I+PGF1dGhvcj5Qb3BheSwg
SmVubmllPC9hdXRob3I+PGF1dGhvcj5Qb3Jyb2NoZeKAkEVzY3VkZXJvLCBBbmE8L2F1dGhvcj48
YXV0aG9yPkFrZWp1LCBEb3JjYXM8L2F1dGhvcj48YXV0aG9yPkFobWVkLCBTYWlxYTwvYXV0aG9y
PjxhdXRob3I+Q2xva2UsIEphbmU8L2F1dGhvcj48YXV0aG9yPktoYW4sIEtvc2VyPC9hdXRob3I+
PGF1dGhvcj5IYXNzYW4sIFNoYWltYTwvYXV0aG9yPjxhdXRob3I+S2hlZG1hdGnigJBNb3Jhc2Fl
LCBFc21hZWlsPC9hdXRob3I+PC9hdXRob3JzPjwvY29udHJpYnV0b3JzPjx0aXRsZXM+PHRpdGxl
Pk1haW5zdHJlYW1pbmcgcHVibGljIGludm9sdmVtZW50IGluIGEgY29tcGxleCByZXNlYXJjaCBj
b2xsYWJvcmF0aW9uOiBhIHRoZW9yeeKAkGluZm9ybWVkIGV2YWx1YXRpb248L3RpdGxlPjxzZWNv
bmRhcnktdGl0bGU+SGVhbHRoIEV4cGVjdGF0aW9uczwvc2Vjb25kYXJ5LXRpdGxlPjwvdGl0bGVz
PjxwZXJpb2RpY2FsPjxmdWxsLXRpdGxlPkhlYWx0aCBFeHBlY3RhdGlvbnM8L2Z1bGwtdGl0bGU+
PGFiYnItMT5IZWFsdGggRXhwZWN0PC9hYmJyLTE+PC9wZXJpb2RpY2FsPjxwYWdlcz45MTAtOTE4
PC9wYWdlcz48dm9sdW1lPjIzPC92b2x1bWU+PG51bWJlcj40PC9udW1iZXI+PHJlcHJpbnQtZWRp
dGlvbj5ub3QgaW4gZmlsZTwvcmVwcmludC1lZGl0aW9uPjxkYXRlcz48eWVhcj4yMDIwPC95ZWFy
PjwvZGF0ZXM+PGlzYm4+MTM2OS02NTEzPC9pc2JuPjx1cmxzPjxyZWxhdGVkLXVybHM+PHVybD5o
dHRwczovL29ubGluZWxpYnJhcnkud2lsZXkuY29tL2RvaS9hYnMvMTAuMTExMS9oZXguMTMwNzA8
L3VybD48L3JlbGF0ZWQtdXJscz48L3VybHM+PC9yZWNvcmQ+PC9DaXRlPjxDaXRlPjxSZWNOdW0+
MjU3Njk8L1JlY051bT48cmVjb3JkPjxyZWMtbnVtYmVyPjI1NzY5PC9yZWMtbnVtYmVyPjxmb3Jl
aWduLWtleXM+PGtleSBhcHA9IkVOIiBkYi1pZD0iZWRhOTllc3I5YXJwNTJlMjB2MnBmdHo0cnA1
czl4MGV2ZWY1IiB0aW1lc3RhbXA9IjE1NzA4MTAwODMiPjI1NzY5PC9rZXk+PGtleSBhcHA9IkVO
V2ViIiBkYi1pZD0iIj4wPC9rZXk+PC9mb3JlaWduLWtleXM+PHJlZi10eXBlIG5hbWU9IkpvdXJu
YWwgQXJ0aWNsZSI+MTc8L3JlZi10eXBlPjxjb250cmlidXRvcnM+PGF1dGhvcnM+PGF1dGhvcj5C
b3lsYW4sIEFubmXigJBNYXJpZTwvYXV0aG9yPjxhdXRob3I+TG9jb2NrLCBMb3Vpc2U8L2F1dGhv
cj48YXV0aG9yPlRob21zb24sIFJpY2hhcmQ8L2F1dGhvcj48YXV0aG9yPlN0YW5pc3pld3NrYSwg
U29waGllPC9hdXRob3I+PC9hdXRob3JzPjwvY29udHJpYnV0b3JzPjx0aXRsZXM+PHRpdGxlPuKA
nEFib3V0IHNpeHR5IHBlciBjZW50IEkgd2FudCB0byBkbyBpdOKAnTogSGVhbHRoIHJlc2VhcmNo
ZXJz4oCZIGF0dGl0dWRlcyB0bywgYW5kIGV4cGVyaWVuY2VzIG9mLCBwYXRpZW50IGFuZCBwdWJs
aWMgaW52b2x2ZW1lbnQgKFBQSSnigJRBIHF1YWxpdGF0aXZlIGludGVydmlldyBzdHVkeTwvdGl0
bGU+PHNlY29uZGFyeS10aXRsZT5IZWFsdGggRXhwZWN0YXRpb25zPC9zZWNvbmRhcnktdGl0bGU+
PC90aXRsZXM+PHBlcmlvZGljYWw+PGZ1bGwtdGl0bGU+SGVhbHRoIEV4cGVjdGF0aW9uczwvZnVs
bC10aXRsZT48YWJici0xPkhlYWx0aCBFeHBlY3Q8L2FiYnItMT48L3BlcmlvZGljYWw+PHBhZ2Vz
PjEtMTA8L3BhZ2VzPjx2b2x1bWU+MjI8L3ZvbHVtZT48bnVtYmVyPjQ8L251bWJlcj48cmVwcmlu
dC1lZGl0aW9uPmluIGZpbGU8L3JlcHJpbnQtZWRpdGlvbj48ZGF0ZXM+PHllYXI+MjAxOTwveWVh
cj48L2RhdGVzPjxpc2JuPjEzNjktNjUxMzwvaXNibj48dXJscz48cmVsYXRlZC11cmxzPjx1cmw+
aHR0cHM6Ly9vbmxpbmVsaWJyYXJ5LndpbGV5LmNvbS9kb2kvYWJzLzEwLjExMTEvaGV4LjEyODgz
PC91cmw+PC9yZWxhdGVkLXVybHM+PC91cmxzPjwvcmVjb3JkPjwvQ2l0ZT48Q2l0ZT48UmVjTnVt
PjcxODk8L1JlY051bT48cmVjb3JkPjxyZWMtbnVtYmVyPjcxODk8L3JlYy1udW1iZXI+PGZvcmVp
Z24ta2V5cz48a2V5IGFwcD0iRU4iIGRiLWlkPSJlZGE5OWVzcjlhcnA1MmUyMHYycGZ0ejRycDVz
OXgwZXZlZjUiIHRpbWVzdGFtcD0iMTQ2NjA3OTEyNiI+NzE4OTwva2V5PjwvZm9yZWlnbi1rZXlz
PjxyZWYtdHlwZSBuYW1lPSJKb3VybmFsIEFydGljbGUiPjE3PC9yZWYtdHlwZT48Y29udHJpYnV0
b3JzPjxhdXRob3JzPjxhdXRob3I+VGhvbXBzb24sIEouPC9hdXRob3I+PGF1dGhvcj5CYXJiZXIs
IFIuPC9hdXRob3I+PGF1dGhvcj5XYXJkLCBQLlIuPC9hdXRob3I+PGF1dGhvcj5Cb290ZSwgSi5E
LjwvYXV0aG9yPjxhdXRob3I+Q29vcGVyLCBDLkwuPC9hdXRob3I+PGF1dGhvcj5Bcm1pdGFnZSwg
Qy5KLjwvYXV0aG9yPjxhdXRob3I+Sm9uZXMsIEcuPC9hdXRob3I+PC9hdXRob3JzPjwvY29udHJp
YnV0b3JzPjxhdXRoLWFkZHJlc3M+U2Nob29sIG9mIEhlYWx0aCBhbmQgUmVsYXRlZCBSZXNlYXJj
aCwgVW5pdmVyc2l0eSBvZiBTaGVmZmllbGQsIFNoZWZmaWVsZCwgVUsuIGppbGwudGhvbXBzb25A
c2hlZmZpZWxkLmFjLnVrPC9hdXRoLWFkZHJlc3M+PHRpdGxlcz48dGl0bGU+SGVhbHRoIHJlc2Vh
cmNoZXJzJmFwb3M7IGF0dGl0dWRlcyB0b3dhcmRzIHB1YmxpYyBpbnZvbHZlbWVudCBpbiBoZWFs
dGggcmVzZWFyY2g8L3RpdGxlPjxzZWNvbmRhcnktdGl0bGU+SGVhbHRoIEV4cGVjdDwvc2Vjb25k
YXJ5LXRpdGxlPjwvdGl0bGVzPjxwZXJpb2RpY2FsPjxmdWxsLXRpdGxlPkhlYWx0aCBleHBlY3Rh
dGlvbnMgOiBhbiBpbnRlcm5hdGlvbmFsIGpvdXJuYWwgb2YgcHVibGljcGFydGljaXBhdGlvbiBp
biBoZWFsdGggY2FyZSBhbmQgaGVhbHRoIHBvbGljeTwvZnVsbC10aXRsZT48YWJici0xPkhlYWx0
aCBFeHBlY3Q8L2FiYnItMT48L3BlcmlvZGljYWw+PHBhZ2VzPjIwOS0yMjA8L3BhZ2VzPjx2b2x1
bWU+MTI8L3ZvbHVtZT48bnVtYmVyPjI8L251bWJlcj48cmVwcmludC1lZGl0aW9uPmluIGZpbGU8
L3JlcHJpbnQtZWRpdGlvbj48a2V5d29yZHM+PGtleXdvcmQ+QXR0aXR1ZGU8L2tleXdvcmQ+PGtl
eXdvcmQ+Q29uc3VtZXIgUGFydGljaXBhdGlvbjwva2V5d29yZD48a2V5d29yZD5GZW1hbGU8L2tl
eXdvcmQ+PGtleXdvcmQ+R3JlYXQgQnJpdGFpbjwva2V5d29yZD48a2V5d29yZD5IZWFsdGg8L2tl
eXdvcmQ+PGtleXdvcmQ+SGVhbHRoIFNlcnZpY2VzIFJlc2VhcmNoPC9rZXl3b3JkPjxrZXl3b3Jk
Pkh1bWFuczwva2V5d29yZD48a2V5d29yZD5JbnRlcnZpZXdzPC9rZXl3b3JkPjxrZXl3b3JkPklu
dGVydmlld3MgYXMgVG9waWM8L2tleXdvcmQ+PGtleXdvcmQ+aW52b2x2ZW1lbnQ8L2tleXdvcmQ+
PGtleXdvcmQ+am91cm5hbDwva2V5d29yZD48a2V5d29yZD5NYWxlPC9rZXl3b3JkPjxrZXl3b3Jk
PnBvbGljeTwva2V5d29yZD48a2V5d29yZD5wb2xpdGljYWw8L2tleXdvcmQ+PGtleXdvcmQ+cHN5
Y2hvbG9neTwva2V5d29yZD48a2V5d29yZD5xdWFsaXRhdGl2ZTwva2V5d29yZD48a2V5d29yZD5R
dWFsaXRhdGl2ZSBSZXNlYXJjaDwva2V5d29yZD48a2V5d29yZD5SZXNlYXJjaDwva2V5d29yZD48
a2V5d29yZD5SZXNlYXJjaCBEZXNpZ248L2tleXdvcmQ+PGtleXdvcmQ+UmVzZWFyY2ggUGVyc29u
bmVsPC9rZXl3b3JkPjxrZXl3b3JkPlNoZWZmaWVsZDwva2V5d29yZD48a2V5d29yZD5UZWxlcGhv
bmU8L2tleXdvcmQ+PGtleXdvcmQ+VW5pdmVyc2l0aWVzPC9rZXl3b3JkPjxrZXl3b3JkPldvcmtp
bmc8L2tleXdvcmQ+PC9rZXl3b3Jkcz48ZGF0ZXM+PHllYXI+MjAwOTwveWVhcj48cHViLWRhdGVz
PjxkYXRlPjYvMjAwOTwvZGF0ZT48L3B1Yi1kYXRlcz48L2RhdGVzPjxsYWJlbD4xMDgwUjwvbGFi
ZWw+PHVybHM+PHJlbGF0ZWQtdXJscz48dXJsPjxzdHlsZSBmYWNlPSJ1bmRlcmxpbmUiIGZvbnQ9
ImRlZmF1bHQiIHNpemU9IjEwMCUiPmh0dHA6Ly93d3czLmludGVyc2NpZW5jZS53aWxleS5jb20v
Y2dpLWJpbi9mdWxsdGV4dC8xMjIzNTE5OTIvSFRNTFNUQVJUPC9zdHlsZT48L3VybD48L3JlbGF0
ZWQtdXJscz48L3VybHM+PC9yZWNvcmQ+PC9DaXRlPjwvRW5kTm90ZT5=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Thompson et al. 2009; Boylan et al. 2019; Ward et al. 2020)</w:t>
      </w:r>
      <w:r w:rsidR="00C445FA">
        <w:rPr>
          <w:rFonts w:cstheme="minorHAnsi"/>
          <w:sz w:val="24"/>
          <w:szCs w:val="24"/>
        </w:rPr>
        <w:fldChar w:fldCharType="end"/>
      </w:r>
      <w:r w:rsidRPr="002D7535">
        <w:rPr>
          <w:rFonts w:cstheme="minorHAnsi"/>
          <w:sz w:val="24"/>
          <w:szCs w:val="24"/>
        </w:rPr>
        <w:t xml:space="preserve">. </w:t>
      </w:r>
    </w:p>
    <w:p w14:paraId="3D57EEA8" w14:textId="77777777" w:rsidR="002D7535" w:rsidRPr="002D7535" w:rsidRDefault="002D7535" w:rsidP="002D7535">
      <w:pPr>
        <w:spacing w:after="0" w:line="240" w:lineRule="auto"/>
        <w:rPr>
          <w:rFonts w:cstheme="minorHAnsi"/>
          <w:sz w:val="24"/>
          <w:szCs w:val="24"/>
        </w:rPr>
      </w:pPr>
    </w:p>
    <w:p w14:paraId="716B87BB" w14:textId="0DD15516"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is study indicates that academia is a setting not conducive to effective involvement, particularly when compared to palliative care service provision or other settings in health and social care such as the voluntary and community sector. Even when values and principles are explicitly outlined, as in the involvement strategies and other documents of both case study sites, enabling a positive culture of involvement in this setting is challenging and participants from both sites acknowledged that they often relied upon a natural or intuitive approach to developing the culture in their centre. The QES and literature concerning involvement in other areas of health and social care research suggest that greater use could be made of the enablers identified in this study, including the influence of senior staff and those at governance level </w:t>
      </w:r>
      <w:r w:rsidR="00C445FA">
        <w:rPr>
          <w:rFonts w:cstheme="minorHAnsi"/>
          <w:sz w:val="24"/>
          <w:szCs w:val="24"/>
        </w:rPr>
        <w:fldChar w:fldCharType="begin">
          <w:fldData xml:space="preserve">PEVuZE5vdGU+PENpdGU+PFJlY051bT4yNTc2OTwvUmVjTnVtPjxEaXNwbGF5VGV4dD4oQm95bGFu
IGV0IGFsLiAyMDE5OyBXYXJkIGV0IGFsLiAyMDIwKTwvRGlzcGxheVRleHQ+PHJlY29yZD48cmVj
LW51bWJlcj4yNTc2OTwvcmVjLW51bWJlcj48Zm9yZWlnbi1rZXlzPjxrZXkgYXBwPSJFTiIgZGIt
aWQ9ImVkYTk5ZXNyOWFycDUyZTIwdjJwZnR6NHJwNXM5eDBldmVmNSIgdGltZXN0YW1wPSIxNTcw
ODEwMDgzIj4yNTc2OTwva2V5PjxrZXkgYXBwPSJFTldlYiIgZGItaWQ9IiI+MDwva2V5PjwvZm9y
ZWlnbi1rZXlzPjxyZWYtdHlwZSBuYW1lPSJKb3VybmFsIEFydGljbGUiPjE3PC9yZWYtdHlwZT48
Y29udHJpYnV0b3JzPjxhdXRob3JzPjxhdXRob3I+Qm95bGFuLCBBbm5l4oCQTWFyaWU8L2F1dGhv
cj48YXV0aG9yPkxvY29jaywgTG91aXNlPC9hdXRob3I+PGF1dGhvcj5UaG9tc29uLCBSaWNoYXJk
PC9hdXRob3I+PGF1dGhvcj5TdGFuaXN6ZXdza2EsIFNvcGhpZTwvYXV0aG9yPjwvYXV0aG9ycz48
L2NvbnRyaWJ1dG9ycz48dGl0bGVzPjx0aXRsZT7igJxBYm91dCBzaXh0eSBwZXIgY2VudCBJIHdh
bnQgdG8gZG8gaXTigJ06IEhlYWx0aCByZXNlYXJjaGVyc+KAmSBhdHRpdHVkZXMgdG8sIGFuZCBl
eHBlcmllbmNlcyBvZiwgcGF0aWVudCBhbmQgcHVibGljIGludm9sdmVtZW50IChQUEkp4oCUQSBx
dWFsaXRhdGl2ZSBpbnRlcnZpZXcgc3R1ZHk8L3RpdGxlPjxzZWNvbmRhcnktdGl0bGU+SGVhbHRo
IEV4cGVjdGF0aW9uczwvc2Vjb25kYXJ5LXRpdGxlPjwvdGl0bGVzPjxwZXJpb2RpY2FsPjxmdWxs
LXRpdGxlPkhlYWx0aCBFeHBlY3RhdGlvbnM8L2Z1bGwtdGl0bGU+PGFiYnItMT5IZWFsdGggRXhw
ZWN0PC9hYmJyLTE+PC9wZXJpb2RpY2FsPjxwYWdlcz4xLTEwPC9wYWdlcz48dm9sdW1lPjIyPC92
b2x1bWU+PG51bWJlcj40PC9udW1iZXI+PHJlcHJpbnQtZWRpdGlvbj5pbiBmaWxlPC9yZXByaW50
LWVkaXRpb24+PGRhdGVzPjx5ZWFyPjIwMTk8L3llYXI+PC9kYXRlcz48aXNibj4xMzY5LTY1MTM8
L2lzYm4+PHVybHM+PHJlbGF0ZWQtdXJscz48dXJsPmh0dHBzOi8vb25saW5lbGlicmFyeS53aWxl
eS5jb20vZG9pL2Ficy8xMC4xMTExL2hleC4xMjg4MzwvdXJsPjwvcmVsYXRlZC11cmxzPjwvdXJs
cz48L3JlY29yZD48L0NpdGU+PENpdGU+PFJlY051bT4xOTk0OTU8L1JlY051bT48cmVjb3JkPjxy
ZWMtbnVtYmVyPjE5OTQ5NTwvcmVjLW51bWJlcj48Zm9yZWlnbi1rZXlzPjxrZXkgYXBwPSJFTiIg
ZGItaWQ9ImVkYTk5ZXNyOWFycDUyZTIwdjJwZnR6NHJwNXM5eDBldmVmNSIgdGltZXN0YW1wPSIx
Njk5MzU1NzE0Ij4xOTk0OTU8L2tleT48L2ZvcmVpZ24ta2V5cz48cmVmLXR5cGUgbmFtZT0iSm91
cm5hbCBBcnRpY2xlIj4xNzwvcmVmLXR5cGU+PGNvbnRyaWJ1dG9ycz48YXV0aG9ycz48YXV0aG9y
PldhcmQsIEZpb25hPC9hdXRob3I+PGF1dGhvcj5Qb3BheSwgSmVubmllPC9hdXRob3I+PGF1dGhv
cj5Qb3Jyb2NoZeKAkEVzY3VkZXJvLCBBbmE8L2F1dGhvcj48YXV0aG9yPkFrZWp1LCBEb3JjYXM8
L2F1dGhvcj48YXV0aG9yPkFobWVkLCBTYWlxYTwvYXV0aG9yPjxhdXRob3I+Q2xva2UsIEphbmU8
L2F1dGhvcj48YXV0aG9yPktoYW4sIEtvc2VyPC9hdXRob3I+PGF1dGhvcj5IYXNzYW4sIFNoYWlt
YTwvYXV0aG9yPjxhdXRob3I+S2hlZG1hdGnigJBNb3Jhc2FlLCBFc21hZWlsPC9hdXRob3I+PC9h
dXRob3JzPjwvY29udHJpYnV0b3JzPjx0aXRsZXM+PHRpdGxlPk1haW5zdHJlYW1pbmcgcHVibGlj
IGludm9sdmVtZW50IGluIGEgY29tcGxleCByZXNlYXJjaCBjb2xsYWJvcmF0aW9uOiBhIHRoZW9y
eeKAkGluZm9ybWVkIGV2YWx1YXRpb248L3RpdGxlPjxzZWNvbmRhcnktdGl0bGU+SGVhbHRoIEV4
cGVjdGF0aW9uczwvc2Vjb25kYXJ5LXRpdGxlPjwvdGl0bGVzPjxwZXJpb2RpY2FsPjxmdWxsLXRp
dGxlPkhlYWx0aCBFeHBlY3RhdGlvbnM8L2Z1bGwtdGl0bGU+PGFiYnItMT5IZWFsdGggRXhwZWN0
PC9hYmJyLTE+PC9wZXJpb2RpY2FsPjxwYWdlcz45MTAtOTE4PC9wYWdlcz48dm9sdW1lPjIzPC92
b2x1bWU+PG51bWJlcj40PC9udW1iZXI+PHJlcHJpbnQtZWRpdGlvbj5ub3QgaW4gZmlsZTwvcmVw
cmludC1lZGl0aW9uPjxkYXRlcz48eWVhcj4yMDIwPC95ZWFyPjwvZGF0ZXM+PGlzYm4+MTM2OS02
NTEzPC9pc2JuPjx1cmxzPjxyZWxhdGVkLXVybHM+PHVybD5odHRwczovL29ubGluZWxpYnJhcnku
d2lsZXkuY29tL2RvaS9hYnMvMTAuMTExMS9oZXguMTMwNzA8L3VybD48L3JlbGF0ZWQtdXJscz48
L3VybHM+PC9yZWNvcmQ+PC9DaXRlPjwvRW5kTm90ZT5=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yNTc2OTwvUmVjTnVtPjxEaXNwbGF5VGV4dD4oQm95bGFu
IGV0IGFsLiAyMDE5OyBXYXJkIGV0IGFsLiAyMDIwKTwvRGlzcGxheVRleHQ+PHJlY29yZD48cmVj
LW51bWJlcj4yNTc2OTwvcmVjLW51bWJlcj48Zm9yZWlnbi1rZXlzPjxrZXkgYXBwPSJFTiIgZGIt
aWQ9ImVkYTk5ZXNyOWFycDUyZTIwdjJwZnR6NHJwNXM5eDBldmVmNSIgdGltZXN0YW1wPSIxNTcw
ODEwMDgzIj4yNTc2OTwva2V5PjxrZXkgYXBwPSJFTldlYiIgZGItaWQ9IiI+MDwva2V5PjwvZm9y
ZWlnbi1rZXlzPjxyZWYtdHlwZSBuYW1lPSJKb3VybmFsIEFydGljbGUiPjE3PC9yZWYtdHlwZT48
Y29udHJpYnV0b3JzPjxhdXRob3JzPjxhdXRob3I+Qm95bGFuLCBBbm5l4oCQTWFyaWU8L2F1dGhv
cj48YXV0aG9yPkxvY29jaywgTG91aXNlPC9hdXRob3I+PGF1dGhvcj5UaG9tc29uLCBSaWNoYXJk
PC9hdXRob3I+PGF1dGhvcj5TdGFuaXN6ZXdza2EsIFNvcGhpZTwvYXV0aG9yPjwvYXV0aG9ycz48
L2NvbnRyaWJ1dG9ycz48dGl0bGVzPjx0aXRsZT7igJxBYm91dCBzaXh0eSBwZXIgY2VudCBJIHdh
bnQgdG8gZG8gaXTigJ06IEhlYWx0aCByZXNlYXJjaGVyc+KAmSBhdHRpdHVkZXMgdG8sIGFuZCBl
eHBlcmllbmNlcyBvZiwgcGF0aWVudCBhbmQgcHVibGljIGludm9sdmVtZW50IChQUEkp4oCUQSBx
dWFsaXRhdGl2ZSBpbnRlcnZpZXcgc3R1ZHk8L3RpdGxlPjxzZWNvbmRhcnktdGl0bGU+SGVhbHRo
IEV4cGVjdGF0aW9uczwvc2Vjb25kYXJ5LXRpdGxlPjwvdGl0bGVzPjxwZXJpb2RpY2FsPjxmdWxs
LXRpdGxlPkhlYWx0aCBFeHBlY3RhdGlvbnM8L2Z1bGwtdGl0bGU+PGFiYnItMT5IZWFsdGggRXhw
ZWN0PC9hYmJyLTE+PC9wZXJpb2RpY2FsPjxwYWdlcz4xLTEwPC9wYWdlcz48dm9sdW1lPjIyPC92
b2x1bWU+PG51bWJlcj40PC9udW1iZXI+PHJlcHJpbnQtZWRpdGlvbj5pbiBmaWxlPC9yZXByaW50
LWVkaXRpb24+PGRhdGVzPjx5ZWFyPjIwMTk8L3llYXI+PC9kYXRlcz48aXNibj4xMzY5LTY1MTM8
L2lzYm4+PHVybHM+PHJlbGF0ZWQtdXJscz48dXJsPmh0dHBzOi8vb25saW5lbGlicmFyeS53aWxl
eS5jb20vZG9pL2Ficy8xMC4xMTExL2hleC4xMjg4MzwvdXJsPjwvcmVsYXRlZC11cmxzPjwvdXJs
cz48L3JlY29yZD48L0NpdGU+PENpdGU+PFJlY051bT4xOTk0OTU8L1JlY051bT48cmVjb3JkPjxy
ZWMtbnVtYmVyPjE5OTQ5NTwvcmVjLW51bWJlcj48Zm9yZWlnbi1rZXlzPjxrZXkgYXBwPSJFTiIg
ZGItaWQ9ImVkYTk5ZXNyOWFycDUyZTIwdjJwZnR6NHJwNXM5eDBldmVmNSIgdGltZXN0YW1wPSIx
Njk5MzU1NzE0Ij4xOTk0OTU8L2tleT48L2ZvcmVpZ24ta2V5cz48cmVmLXR5cGUgbmFtZT0iSm91
cm5hbCBBcnRpY2xlIj4xNzwvcmVmLXR5cGU+PGNvbnRyaWJ1dG9ycz48YXV0aG9ycz48YXV0aG9y
PldhcmQsIEZpb25hPC9hdXRob3I+PGF1dGhvcj5Qb3BheSwgSmVubmllPC9hdXRob3I+PGF1dGhv
cj5Qb3Jyb2NoZeKAkEVzY3VkZXJvLCBBbmE8L2F1dGhvcj48YXV0aG9yPkFrZWp1LCBEb3JjYXM8
L2F1dGhvcj48YXV0aG9yPkFobWVkLCBTYWlxYTwvYXV0aG9yPjxhdXRob3I+Q2xva2UsIEphbmU8
L2F1dGhvcj48YXV0aG9yPktoYW4sIEtvc2VyPC9hdXRob3I+PGF1dGhvcj5IYXNzYW4sIFNoYWlt
YTwvYXV0aG9yPjxhdXRob3I+S2hlZG1hdGnigJBNb3Jhc2FlLCBFc21hZWlsPC9hdXRob3I+PC9h
dXRob3JzPjwvY29udHJpYnV0b3JzPjx0aXRsZXM+PHRpdGxlPk1haW5zdHJlYW1pbmcgcHVibGlj
IGludm9sdmVtZW50IGluIGEgY29tcGxleCByZXNlYXJjaCBjb2xsYWJvcmF0aW9uOiBhIHRoZW9y
eeKAkGluZm9ybWVkIGV2YWx1YXRpb248L3RpdGxlPjxzZWNvbmRhcnktdGl0bGU+SGVhbHRoIEV4
cGVjdGF0aW9uczwvc2Vjb25kYXJ5LXRpdGxlPjwvdGl0bGVzPjxwZXJpb2RpY2FsPjxmdWxsLXRp
dGxlPkhlYWx0aCBFeHBlY3RhdGlvbnM8L2Z1bGwtdGl0bGU+PGFiYnItMT5IZWFsdGggRXhwZWN0
PC9hYmJyLTE+PC9wZXJpb2RpY2FsPjxwYWdlcz45MTAtOTE4PC9wYWdlcz48dm9sdW1lPjIzPC92
b2x1bWU+PG51bWJlcj40PC9udW1iZXI+PHJlcHJpbnQtZWRpdGlvbj5ub3QgaW4gZmlsZTwvcmVw
cmludC1lZGl0aW9uPjxkYXRlcz48eWVhcj4yMDIwPC95ZWFyPjwvZGF0ZXM+PGlzYm4+MTM2OS02
NTEzPC9pc2JuPjx1cmxzPjxyZWxhdGVkLXVybHM+PHVybD5odHRwczovL29ubGluZWxpYnJhcnku
d2lsZXkuY29tL2RvaS9hYnMvMTAuMTExMS9oZXguMTMwNzA8L3VybD48L3JlbGF0ZWQtdXJscz48
L3VybHM+PC9yZWNvcmQ+PC9DaXRlPjwvRW5kTm90ZT5=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Boylan et al. 2019; Ward et al. 2020)</w:t>
      </w:r>
      <w:r w:rsidR="00C445FA">
        <w:rPr>
          <w:rFonts w:cstheme="minorHAnsi"/>
          <w:sz w:val="24"/>
          <w:szCs w:val="24"/>
        </w:rPr>
        <w:fldChar w:fldCharType="end"/>
      </w:r>
      <w:r w:rsidRPr="002D7535">
        <w:rPr>
          <w:rFonts w:cstheme="minorHAnsi"/>
          <w:sz w:val="24"/>
          <w:szCs w:val="24"/>
        </w:rPr>
        <w:t>.</w:t>
      </w:r>
    </w:p>
    <w:p w14:paraId="454315EE" w14:textId="77777777" w:rsidR="002D7535" w:rsidRPr="002D7535" w:rsidRDefault="002D7535" w:rsidP="002D7535">
      <w:pPr>
        <w:spacing w:after="0" w:line="240" w:lineRule="auto"/>
        <w:rPr>
          <w:rFonts w:cstheme="minorHAnsi"/>
          <w:sz w:val="24"/>
          <w:szCs w:val="24"/>
        </w:rPr>
      </w:pPr>
    </w:p>
    <w:p w14:paraId="39AD352F" w14:textId="2C9B9F40" w:rsidR="002D7535" w:rsidRPr="002D7535" w:rsidRDefault="00D03049" w:rsidP="002D7535">
      <w:pPr>
        <w:spacing w:after="0" w:line="240" w:lineRule="auto"/>
        <w:rPr>
          <w:rFonts w:ascii="Calibri" w:hAnsi="Calibri" w:cs="Calibri"/>
          <w:b/>
          <w:bCs/>
          <w:sz w:val="24"/>
          <w:szCs w:val="24"/>
        </w:rPr>
      </w:pPr>
      <w:bookmarkStart w:id="423" w:name="What833"/>
      <w:bookmarkEnd w:id="423"/>
      <w:r>
        <w:rPr>
          <w:rFonts w:ascii="Calibri" w:hAnsi="Calibri" w:cs="Calibri"/>
          <w:b/>
          <w:bCs/>
          <w:sz w:val="24"/>
          <w:szCs w:val="24"/>
        </w:rPr>
        <w:t xml:space="preserve">8.3.3 </w:t>
      </w:r>
      <w:r w:rsidR="002D7535" w:rsidRPr="002D7535">
        <w:rPr>
          <w:rFonts w:ascii="Calibri" w:hAnsi="Calibri" w:cs="Calibri"/>
          <w:b/>
          <w:bCs/>
          <w:sz w:val="24"/>
          <w:szCs w:val="24"/>
        </w:rPr>
        <w:t>What are the significant overarching themes for involvement in palliative care research?</w:t>
      </w:r>
    </w:p>
    <w:p w14:paraId="44DE313A" w14:textId="77777777" w:rsidR="002D7535" w:rsidRPr="002D7535" w:rsidRDefault="002D7535" w:rsidP="002D7535">
      <w:pPr>
        <w:spacing w:after="0" w:line="240" w:lineRule="auto"/>
        <w:rPr>
          <w:rFonts w:ascii="Calibri" w:hAnsi="Calibri" w:cs="Calibri"/>
          <w:sz w:val="24"/>
          <w:szCs w:val="24"/>
        </w:rPr>
      </w:pPr>
    </w:p>
    <w:p w14:paraId="1B136027"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QES and CSA identified strikingly similar prominent or overarching themes, notably values and principles, and diversity and inclusion. The differences between involvement in palliative care research and other areas of health and social care research were also highlighted although within the CSA most participants felt that there weren’t significant differences. There are, however, factors that impact on involvement in palliative care research that make it more challenging, including ill-health and the management of what can be emotive and sensitive issues.</w:t>
      </w:r>
    </w:p>
    <w:p w14:paraId="515C8917" w14:textId="77777777" w:rsidR="002D7535" w:rsidRPr="002D7535" w:rsidRDefault="002D7535" w:rsidP="002D7535">
      <w:pPr>
        <w:spacing w:after="0" w:line="240" w:lineRule="auto"/>
        <w:rPr>
          <w:rFonts w:cstheme="minorHAnsi"/>
          <w:sz w:val="24"/>
          <w:szCs w:val="24"/>
        </w:rPr>
      </w:pPr>
    </w:p>
    <w:p w14:paraId="660417C9"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values and principles identified for effective involvement were found to be similar to those within palliative care service provision, and include a patient or family centred philosophy and the importance of working collaboratively. These were found to feature more strongly in the case study site whose resources and infrastructure were focussed solely on palliative care research. However, it is hard to say how influential this was as other differences were also relevant, including the length of time the centres had been established and the sustainability of the coordinator role.</w:t>
      </w:r>
    </w:p>
    <w:p w14:paraId="46117175" w14:textId="77777777" w:rsidR="002D7535" w:rsidRPr="002D7535" w:rsidRDefault="002D7535" w:rsidP="002D7535">
      <w:pPr>
        <w:spacing w:after="0" w:line="240" w:lineRule="auto"/>
        <w:rPr>
          <w:rFonts w:cstheme="minorHAnsi"/>
          <w:sz w:val="24"/>
          <w:szCs w:val="24"/>
        </w:rPr>
      </w:pPr>
    </w:p>
    <w:p w14:paraId="263A5D83" w14:textId="3D5C2370" w:rsidR="002D7535" w:rsidRPr="007F5539" w:rsidRDefault="002D7535" w:rsidP="007F5539">
      <w:pPr>
        <w:spacing w:after="0" w:line="240" w:lineRule="auto"/>
        <w:rPr>
          <w:rFonts w:cstheme="minorHAnsi"/>
          <w:sz w:val="24"/>
          <w:szCs w:val="24"/>
        </w:rPr>
      </w:pPr>
      <w:r w:rsidRPr="002D7535">
        <w:rPr>
          <w:rFonts w:cstheme="minorHAnsi"/>
          <w:sz w:val="24"/>
          <w:szCs w:val="24"/>
        </w:rPr>
        <w:t xml:space="preserve">The impacts of power were emphasised in both the QES and CSA, partly because it was considered challenging to address power imbalances in the setting of academia. This and related themes of autonomy, rights and perceived vulnerability have been well-evidenced in the literature </w:t>
      </w:r>
      <w:r w:rsidR="00C445FA">
        <w:rPr>
          <w:rFonts w:cstheme="minorHAnsi"/>
          <w:sz w:val="24"/>
          <w:szCs w:val="24"/>
        </w:rPr>
        <w:fldChar w:fldCharType="begin">
          <w:fldData xml:space="preserve">PEVuZE5vdGU+PENpdGU+PFJlY051bT4xNTE2MTwvUmVjTnVtPjxEaXNwbGF5VGV4dD4oU25hcGUg
ZXQgYWwuIDIwMTRiOyBHcmFkaW5nZXIgZXQgYWwuIDIwMTU7IFBlYXJjZSAyMDIxKTwvRGlzcGxh
eVRleHQ+PHJlY29yZD48cmVjLW51bWJlcj4xNTE2MTwvcmVjLW51bWJlcj48Zm9yZWlnbi1rZXlz
PjxrZXkgYXBwPSJFTiIgZGItaWQ9ImVkYTk5ZXNyOWFycDUyZTIwdjJwZnR6NHJwNXM5eDBldmVm
NSIgdGltZXN0YW1wPSIxNDgzMTE3Mjk0Ij4xNTE2MTwva2V5PjwvZm9yZWlnbi1rZXlzPjxyZWYt
dHlwZSBuYW1lPSJKb3VybmFsIEFydGljbGUiPjE3PC9yZWYtdHlwZT48Y29udHJpYnV0b3JzPjxh
dXRob3JzPjxhdXRob3I+R3JhZGluZ2VyLCBGZWxpeDwvYXV0aG9yPjxhdXRob3I+QnJpdHRlbiwg
Tmlja3k8L2F1dGhvcj48YXV0aG9yPld5YXR0LCBLYXRyaW5hPC9hdXRob3I+PGF1dGhvcj5Gcm9n
Z2F0dCwgS2F0aGVyaW5lPC9hdXRob3I+PGF1dGhvcj5HaWJzb24sIEFuZHk8L2F1dGhvcj48YXV0
aG9yPkphY29ieSwgQW5uPC9hdXRob3I+PGF1dGhvcj5Mb2JiYW4sIEZpb25hPC9hdXRob3I+PGF1
dGhvcj5NYXllcywgRGViYmllPC9hdXRob3I+PGF1dGhvcj5TbmFwZSwgRGVlPC9hdXRob3I+PGF1
dGhvcj5SYXdjbGlmZmUsIFRpbTwvYXV0aG9yPjwvYXV0aG9ycz48L2NvbnRyaWJ1dG9ycz48dGl0
bGVzPjx0aXRsZT5WYWx1ZXMgYXNzb2NpYXRlZCB3aXRoIHB1YmxpYyBpbnZvbHZlbWVudCBpbiBo
ZWFsdGggYW5kIHNvY2lhbCBjYXJlIHJlc2VhcmNoOiBhIG5hcnJhdGl2ZSByZXZpZXc8L3RpdGxl
PjxzZWNvbmRhcnktdGl0bGU+SGVhbHRoIEV4cGVjdGF0aW9uczwvc2Vjb25kYXJ5LXRpdGxlPjwv
dGl0bGVzPjxwZXJpb2RpY2FsPjxmdWxsLXRpdGxlPkhlYWx0aCBFeHBlY3RhdGlvbnM8L2Z1bGwt
dGl0bGU+PGFiYnItMT5IZWFsdGggRXhwZWN0PC9hYmJyLTE+PC9wZXJpb2RpY2FsPjxwYWdlcz42
NjEtNjc1PC9wYWdlcz48dm9sdW1lPjE4PC92b2x1bWU+PG51bWJlcj41PC9udW1iZXI+PHJlcHJp
bnQtZWRpdGlvbj5pbiBmaWxlPC9yZXByaW50LWVkaXRpb24+PGRhdGVzPjx5ZWFyPjIwMTU8L3ll
YXI+PC9kYXRlcz48aXNibj4xMzY5LTc2MjU8L2lzYm4+PHVybHM+PC91cmxzPjxyZW1vdGUtZGF0
YWJhc2UtcHJvdmlkZXI+QXV0aG9yPC9yZW1vdGUtZGF0YWJhc2UtcHJvdmlkZXI+PC9yZWNvcmQ+
PC9DaXRlPjxDaXRlPjxSZWNOdW0+MTY1NTk8L1JlY051bT48cmVjb3JkPjxyZWMtbnVtYmVyPjE2
NTU5PC9yZWMtbnVtYmVyPjxmb3JlaWduLWtleXM+PGtleSBhcHA9IkVOIiBkYi1pZD0iZWRhOTll
c3I5YXJwNTJlMjB2MnBmdHo0cnA1czl4MGV2ZWY1IiB0aW1lc3RhbXA9IjE1MDcyNzkxMjkiPjE2
NTU5PC9rZXk+PC9mb3JlaWduLWtleXM+PHJlZi10eXBlIG5hbWU9IkpvdXJuYWwgQXJ0aWNsZSI+
MTc8L3JlZi10eXBlPjxjb250cmlidXRvcnM+PGF1dGhvcnM+PGF1dGhvcj5TbmFwZSwgRGVlPC9h
dXRob3I+PGF1dGhvcj5LaXJraGFtLCBKYW1pZTwvYXV0aG9yPjxhdXRob3I+UHJlc3RvbiwgSmVu
bnk8L2F1dGhvcj48YXV0aG9yPlBvcGF5LCBKZW5uaWU8L2F1dGhvcj48YXV0aG9yPkJyaXR0ZW4s
IE5pY2t5PC9hdXRob3I+PGF1dGhvcj5Db2xsaW5zLCBNaWNoZWxsZTwvYXV0aG9yPjxhdXRob3I+
RnJvZ2dhdHQsIEthdGhlcmluZTwvYXV0aG9yPjxhdXRob3I+R2lic29uLCBBbmR5PC9hdXRob3I+
PGF1dGhvcj5Mb2JiYW4sIEZpb25hPC9hdXRob3I+PGF1dGhvcj5XeWF0dCwgS2F0cmluYTwvYXV0
aG9yPjwvYXV0aG9ycz48L2NvbnRyaWJ1dG9ycz48dGl0bGVzPjx0aXRsZT5FeHBsb3JpbmcgYXJl
YXMgb2YgY29uc2Vuc3VzIGFuZCBjb25mbGljdCBhcm91bmQgdmFsdWVzIHVuZGVycGlubmluZyBw
dWJsaWMgaW52b2x2ZW1lbnQgaW4gaGVhbHRoIGFuZCBzb2NpYWwgY2FyZSByZXNlYXJjaDogYSBt
b2RpZmllZCBEZWxwaGkgc3R1ZHk8L3RpdGxlPjxzZWNvbmRhcnktdGl0bGU+Qk1KIG9wZW48L3Nl
Y29uZGFyeS10aXRsZT48L3RpdGxlcz48cGVyaW9kaWNhbD48ZnVsbC10aXRsZT5CTUogb3Blbjwv
ZnVsbC10aXRsZT48YWJici0xPkJNSiBPcGVuPC9hYmJyLTE+PC9wZXJpb2RpY2FsPjxwYWdlcz5l
MDA0MjE3PC9wYWdlcz48dm9sdW1lPjQ8L3ZvbHVtZT48bnVtYmVyPjE8L251bWJlcj48cmVwcmlu
dC1lZGl0aW9uPmluIGZpbGU8L3JlcHJpbnQtZWRpdGlvbj48ZGF0ZXM+PHllYXI+MjAxNDwveWVh
cj48L2RhdGVzPjxpc2JuPjIwNDQtNjA1NTwvaXNibj48dXJscz48cmVsYXRlZC11cmxzPjx1cmw+
aHR0cDovL2Jtam9wZW4uYm1qLmNvbS9jb250ZW50LzQvMS9lMDA0MjE3LnNob3J0PC91cmw+PC9y
ZWxhdGVkLXVybHM+PC91cmxzPjxyZW1vdGUtZGF0YWJhc2UtcHJvdmlkZXI+QXV0aG9yPC9yZW1v
dGUtZGF0YWJhc2UtcHJvdmlkZXI+PC9yZWNvcmQ+PC9DaXRlPjxDaXRlPjxSZWNOdW0+MTk5NDkw
PC9SZWNOdW0+PHJlY29yZD48cmVjLW51bWJlcj4xOTk0OTA8L3JlYy1udW1iZXI+PGZvcmVpZ24t
a2V5cz48a2V5IGFwcD0iRU4iIGRiLWlkPSJlZGE5OWVzcjlhcnA1MmUyMHYycGZ0ejRycDVzOXgw
ZXZlZjUiIHRpbWVzdGFtcD0iMTY5OTAwNDU1MiI+MTk5NDkwPC9rZXk+PC9mb3JlaWduLWtleXM+
PHJlZi10eXBlIG5hbWU9IkpvdXJuYWwgQXJ0aWNsZSI+MTc8L3JlZi10eXBlPjxjb250cmlidXRv
cnM+PGF1dGhvcnM+PGF1dGhvcj5QZWFyY2UsIENhcm9saW5lPC9hdXRob3I+PC9hdXRob3JzPjwv
Y29udHJpYnV0b3JzPjx0aXRsZXM+PHRpdGxlPlRoZSBjb21wbGV4aXRpZXMgb2YgZGV2ZWxvcGlu
ZyBlcXVhbCByZWxhdGlvbnNoaXBzIGluIHBhdGllbnQgYW5kIHB1YmxpYyBpbnZvbHZlbWVudCBp
biBoZWFsdGggcmVzZWFyY2g8L3RpdGxlPjxzZWNvbmRhcnktdGl0bGU+U29jaWFsIFRoZW9yeSAm
YW1wOyBIZWFsdGg8L3NlY29uZGFyeS10aXRsZT48L3RpdGxlcz48cGVyaW9kaWNhbD48ZnVsbC10
aXRsZT5Tb2NpYWwgVGhlb3J5ICZhbXA7IEhlYWx0aDwvZnVsbC10aXRsZT48L3BlcmlvZGljYWw+
PHBhZ2VzPjM2Mi0zNzk8L3BhZ2VzPjx2b2x1bWU+MTk8L3ZvbHVtZT48cmVwcmludC1lZGl0aW9u
Pm5vdCBpbiBmaWxlPC9yZXByaW50LWVkaXRpb24+PGRhdGVzPjx5ZWFyPjIwMjE8L3llYXI+PC9k
YXRlcz48aXNibj4xNDc3LTgyMTE8L2lzYm4+PHVybHM+PHJlbGF0ZWQtdXJscz48dXJsPmh0dHBz
Oi8vbGluay5zcHJpbmdlci5jb20vYXJ0aWNsZS8xMC4xMDU3L3M0MTI4NS0wMjAtMDAxNDItMDwv
dXJsPjwvcmVsYXRlZC11cmxzPjwvdXJscz48L3JlY29yZD48L0Np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TE2MTwvUmVjTnVtPjxEaXNwbGF5VGV4dD4oU25hcGUg
ZXQgYWwuIDIwMTRiOyBHcmFkaW5nZXIgZXQgYWwuIDIwMTU7IFBlYXJjZSAyMDIxKTwvRGlzcGxh
eVRleHQ+PHJlY29yZD48cmVjLW51bWJlcj4xNTE2MTwvcmVjLW51bWJlcj48Zm9yZWlnbi1rZXlz
PjxrZXkgYXBwPSJFTiIgZGItaWQ9ImVkYTk5ZXNyOWFycDUyZTIwdjJwZnR6NHJwNXM5eDBldmVm
NSIgdGltZXN0YW1wPSIxNDgzMTE3Mjk0Ij4xNTE2MTwva2V5PjwvZm9yZWlnbi1rZXlzPjxyZWYt
dHlwZSBuYW1lPSJKb3VybmFsIEFydGljbGUiPjE3PC9yZWYtdHlwZT48Y29udHJpYnV0b3JzPjxh
dXRob3JzPjxhdXRob3I+R3JhZGluZ2VyLCBGZWxpeDwvYXV0aG9yPjxhdXRob3I+QnJpdHRlbiwg
Tmlja3k8L2F1dGhvcj48YXV0aG9yPld5YXR0LCBLYXRyaW5hPC9hdXRob3I+PGF1dGhvcj5Gcm9n
Z2F0dCwgS2F0aGVyaW5lPC9hdXRob3I+PGF1dGhvcj5HaWJzb24sIEFuZHk8L2F1dGhvcj48YXV0
aG9yPkphY29ieSwgQW5uPC9hdXRob3I+PGF1dGhvcj5Mb2JiYW4sIEZpb25hPC9hdXRob3I+PGF1
dGhvcj5NYXllcywgRGViYmllPC9hdXRob3I+PGF1dGhvcj5TbmFwZSwgRGVlPC9hdXRob3I+PGF1
dGhvcj5SYXdjbGlmZmUsIFRpbTwvYXV0aG9yPjwvYXV0aG9ycz48L2NvbnRyaWJ1dG9ycz48dGl0
bGVzPjx0aXRsZT5WYWx1ZXMgYXNzb2NpYXRlZCB3aXRoIHB1YmxpYyBpbnZvbHZlbWVudCBpbiBo
ZWFsdGggYW5kIHNvY2lhbCBjYXJlIHJlc2VhcmNoOiBhIG5hcnJhdGl2ZSByZXZpZXc8L3RpdGxl
PjxzZWNvbmRhcnktdGl0bGU+SGVhbHRoIEV4cGVjdGF0aW9uczwvc2Vjb25kYXJ5LXRpdGxlPjwv
dGl0bGVzPjxwZXJpb2RpY2FsPjxmdWxsLXRpdGxlPkhlYWx0aCBFeHBlY3RhdGlvbnM8L2Z1bGwt
dGl0bGU+PGFiYnItMT5IZWFsdGggRXhwZWN0PC9hYmJyLTE+PC9wZXJpb2RpY2FsPjxwYWdlcz42
NjEtNjc1PC9wYWdlcz48dm9sdW1lPjE4PC92b2x1bWU+PG51bWJlcj41PC9udW1iZXI+PHJlcHJp
bnQtZWRpdGlvbj5pbiBmaWxlPC9yZXByaW50LWVkaXRpb24+PGRhdGVzPjx5ZWFyPjIwMTU8L3ll
YXI+PC9kYXRlcz48aXNibj4xMzY5LTc2MjU8L2lzYm4+PHVybHM+PC91cmxzPjxyZW1vdGUtZGF0
YWJhc2UtcHJvdmlkZXI+QXV0aG9yPC9yZW1vdGUtZGF0YWJhc2UtcHJvdmlkZXI+PC9yZWNvcmQ+
PC9DaXRlPjxDaXRlPjxSZWNOdW0+MTY1NTk8L1JlY051bT48cmVjb3JkPjxyZWMtbnVtYmVyPjE2
NTU5PC9yZWMtbnVtYmVyPjxmb3JlaWduLWtleXM+PGtleSBhcHA9IkVOIiBkYi1pZD0iZWRhOTll
c3I5YXJwNTJlMjB2MnBmdHo0cnA1czl4MGV2ZWY1IiB0aW1lc3RhbXA9IjE1MDcyNzkxMjkiPjE2
NTU5PC9rZXk+PC9mb3JlaWduLWtleXM+PHJlZi10eXBlIG5hbWU9IkpvdXJuYWwgQXJ0aWNsZSI+
MTc8L3JlZi10eXBlPjxjb250cmlidXRvcnM+PGF1dGhvcnM+PGF1dGhvcj5TbmFwZSwgRGVlPC9h
dXRob3I+PGF1dGhvcj5LaXJraGFtLCBKYW1pZTwvYXV0aG9yPjxhdXRob3I+UHJlc3RvbiwgSmVu
bnk8L2F1dGhvcj48YXV0aG9yPlBvcGF5LCBKZW5uaWU8L2F1dGhvcj48YXV0aG9yPkJyaXR0ZW4s
IE5pY2t5PC9hdXRob3I+PGF1dGhvcj5Db2xsaW5zLCBNaWNoZWxsZTwvYXV0aG9yPjxhdXRob3I+
RnJvZ2dhdHQsIEthdGhlcmluZTwvYXV0aG9yPjxhdXRob3I+R2lic29uLCBBbmR5PC9hdXRob3I+
PGF1dGhvcj5Mb2JiYW4sIEZpb25hPC9hdXRob3I+PGF1dGhvcj5XeWF0dCwgS2F0cmluYTwvYXV0
aG9yPjwvYXV0aG9ycz48L2NvbnRyaWJ1dG9ycz48dGl0bGVzPjx0aXRsZT5FeHBsb3JpbmcgYXJl
YXMgb2YgY29uc2Vuc3VzIGFuZCBjb25mbGljdCBhcm91bmQgdmFsdWVzIHVuZGVycGlubmluZyBw
dWJsaWMgaW52b2x2ZW1lbnQgaW4gaGVhbHRoIGFuZCBzb2NpYWwgY2FyZSByZXNlYXJjaDogYSBt
b2RpZmllZCBEZWxwaGkgc3R1ZHk8L3RpdGxlPjxzZWNvbmRhcnktdGl0bGU+Qk1KIG9wZW48L3Nl
Y29uZGFyeS10aXRsZT48L3RpdGxlcz48cGVyaW9kaWNhbD48ZnVsbC10aXRsZT5CTUogb3Blbjwv
ZnVsbC10aXRsZT48YWJici0xPkJNSiBPcGVuPC9hYmJyLTE+PC9wZXJpb2RpY2FsPjxwYWdlcz5l
MDA0MjE3PC9wYWdlcz48dm9sdW1lPjQ8L3ZvbHVtZT48bnVtYmVyPjE8L251bWJlcj48cmVwcmlu
dC1lZGl0aW9uPmluIGZpbGU8L3JlcHJpbnQtZWRpdGlvbj48ZGF0ZXM+PHllYXI+MjAxNDwveWVh
cj48L2RhdGVzPjxpc2JuPjIwNDQtNjA1NTwvaXNibj48dXJscz48cmVsYXRlZC11cmxzPjx1cmw+
aHR0cDovL2Jtam9wZW4uYm1qLmNvbS9jb250ZW50LzQvMS9lMDA0MjE3LnNob3J0PC91cmw+PC9y
ZWxhdGVkLXVybHM+PC91cmxzPjxyZW1vdGUtZGF0YWJhc2UtcHJvdmlkZXI+QXV0aG9yPC9yZW1v
dGUtZGF0YWJhc2UtcHJvdmlkZXI+PC9yZWNvcmQ+PC9DaXRlPjxDaXRlPjxSZWNOdW0+MTk5NDkw
PC9SZWNOdW0+PHJlY29yZD48cmVjLW51bWJlcj4xOTk0OTA8L3JlYy1udW1iZXI+PGZvcmVpZ24t
a2V5cz48a2V5IGFwcD0iRU4iIGRiLWlkPSJlZGE5OWVzcjlhcnA1MmUyMHYycGZ0ejRycDVzOXgw
ZXZlZjUiIHRpbWVzdGFtcD0iMTY5OTAwNDU1MiI+MTk5NDkwPC9rZXk+PC9mb3JlaWduLWtleXM+
PHJlZi10eXBlIG5hbWU9IkpvdXJuYWwgQXJ0aWNsZSI+MTc8L3JlZi10eXBlPjxjb250cmlidXRv
cnM+PGF1dGhvcnM+PGF1dGhvcj5QZWFyY2UsIENhcm9saW5lPC9hdXRob3I+PC9hdXRob3JzPjwv
Y29udHJpYnV0b3JzPjx0aXRsZXM+PHRpdGxlPlRoZSBjb21wbGV4aXRpZXMgb2YgZGV2ZWxvcGlu
ZyBlcXVhbCByZWxhdGlvbnNoaXBzIGluIHBhdGllbnQgYW5kIHB1YmxpYyBpbnZvbHZlbWVudCBp
biBoZWFsdGggcmVzZWFyY2g8L3RpdGxlPjxzZWNvbmRhcnktdGl0bGU+U29jaWFsIFRoZW9yeSAm
YW1wOyBIZWFsdGg8L3NlY29uZGFyeS10aXRsZT48L3RpdGxlcz48cGVyaW9kaWNhbD48ZnVsbC10
aXRsZT5Tb2NpYWwgVGhlb3J5ICZhbXA7IEhlYWx0aDwvZnVsbC10aXRsZT48L3BlcmlvZGljYWw+
PHBhZ2VzPjM2Mi0zNzk8L3BhZ2VzPjx2b2x1bWU+MTk8L3ZvbHVtZT48cmVwcmludC1lZGl0aW9u
Pm5vdCBpbiBmaWxlPC9yZXByaW50LWVkaXRpb24+PGRhdGVzPjx5ZWFyPjIwMjE8L3llYXI+PC9k
YXRlcz48aXNibj4xNDc3LTgyMTE8L2lzYm4+PHVybHM+PHJlbGF0ZWQtdXJscz48dXJsPmh0dHBz
Oi8vbGluay5zcHJpbmdlci5jb20vYXJ0aWNsZS8xMC4xMDU3L3M0MTI4NS0wMjAtMDAxNDItMDwv
dXJsPjwvcmVsYXRlZC11cmxzPjwvdXJscz48L3JlY29yZD48L0Np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Snape et al. 2014b; Gradinger et al. 2015; Pearce 2021)</w:t>
      </w:r>
      <w:r w:rsidR="00C445FA">
        <w:rPr>
          <w:rFonts w:cstheme="minorHAnsi"/>
          <w:sz w:val="24"/>
          <w:szCs w:val="24"/>
        </w:rPr>
        <w:fldChar w:fldCharType="end"/>
      </w:r>
      <w:r w:rsidRPr="002D7535">
        <w:rPr>
          <w:rFonts w:cstheme="minorHAnsi"/>
          <w:sz w:val="24"/>
          <w:szCs w:val="24"/>
        </w:rPr>
        <w:t xml:space="preserve">, but again, with little reference to involvement in palliative care research. In the CSA, particular marginalised communities were mentioned, including people with learning disabilities or children and young people, where paternalistic practices such as gatekeeping can still be seen </w:t>
      </w:r>
      <w:r w:rsidR="00C445FA">
        <w:rPr>
          <w:rFonts w:cstheme="minorHAnsi"/>
          <w:sz w:val="24"/>
          <w:szCs w:val="24"/>
        </w:rPr>
        <w:fldChar w:fldCharType="begin">
          <w:fldData xml:space="preserve">PEVuZE5vdGU+PENpdGU+PFJlY051bT4xOTk0Njg8L1JlY051bT48RGlzcGxheVRleHQ+KFJvdW5j
ZWZpZWxkLVN3YWxlcyBldCBhbC4gMjAyMTsgSGV3aXR0IGV0IGFsLiAyMDIzKTwvRGlzcGxheVRl
eHQ+PHJlY29yZD48cmVjLW51bWJlcj4xOTk0Njg8L3JlYy1udW1iZXI+PGZvcmVpZ24ta2V5cz48
a2V5IGFwcD0iRU4iIGRiLWlkPSJlZGE5OWVzcjlhcnA1MmUyMHYycGZ0ejRycDVzOXgwZXZlZjUi
IHRpbWVzdGFtcD0iMTY5MjA5MDg1NSI+MTk5NDY4PC9rZXk+PC9mb3JlaWduLWtleXM+PHJlZi10
eXBlIG5hbWU9IkpvdXJuYWwgQXJ0aWNsZSI+MTc8L3JlZi10eXBlPjxjb250cmlidXRvcnM+PGF1
dGhvcnM+PGF1dGhvcj5IZXdpdHQsIE9saXZpYTwvYXV0aG9yPjxhdXRob3I+TGFuZ2RvbiwgUGV0
ZXIgRTwvYXV0aG9yPjxhdXRob3I+VGFwcCwgS2F0aGVyaW5lPC9hdXRob3I+PGF1dGhvcj5MYXJr
aW4sIE1pY2hhZWw8L2F1dGhvcj48L2F1dGhvcnM+PC9jb250cmlidXRvcnM+PHRpdGxlcz48dGl0
bGU+QSBzeXN0ZW1hdGljIHJldmlldyBhbmQgbmFycmF0aXZlIHN5bnRoZXNpcyBvZiBpbmNsdXNp
dmUgaGVhbHRoIGFuZCBzb2NpYWwgY2FyZSByZXNlYXJjaCB3aXRoIHBlb3BsZSB3aXRoIGludGVs
bGVjdHVhbCBkaXNhYmlsaXRpZXM6IEhvdyBhcmUgY2/igJByZXNlYXJjaGVycyBpbnZvbHZlZCBh
bmQgd2hhdCBhcmUgdGhlaXIgZXhwZXJpZW5jZXM/PC90aXRsZT48c2Vjb25kYXJ5LXRpdGxlPkpv
dXJuYWwgb2YgQXBwbGllZCBSZXNlYXJjaCBpbiBJbnRlbGxlY3R1YWwgRGlzYWJpbGl0aWVzPC9z
ZWNvbmRhcnktdGl0bGU+PC90aXRsZXM+PHBlcmlvZGljYWw+PGZ1bGwtdGl0bGU+Sm91cm5hbCBv
ZiBBcHBsaWVkIFJlc2VhcmNoIGluIEludGVsbGVjdHVhbCBEaXNhYmlsaXRpZXM8L2Z1bGwtdGl0
bGU+PC9wZXJpb2RpY2FsPjxyZXByaW50LWVkaXRpb24+bm90IGluIGZpbGU8L3JlcHJpbnQtZWRp
dGlvbj48ZGF0ZXM+PHllYXI+MjAyMzwveWVhcj48L2RhdGVzPjxpc2JuPjEzNjAtMjMyMjwvaXNi
bj48dXJscz48cmVsYXRlZC11cmxzPjx1cmw+aHR0cHM6Ly9vbmxpbmVsaWJyYXJ5LndpbGV5LmNv
bS9kb2kvYWJzLzEwLjExMTEvamFyLjEzMTAwPC91cmw+PC9yZWxhdGVkLXVybHM+PC91cmxzPjwv
cmVjb3JkPjwvQ2l0ZT48Q2l0ZT48UmVjTnVtPjE5OTUwNDwvUmVjTnVtPjxyZWNvcmQ+PHJlYy1u
dW1iZXI+MTk5NTA0PC9yZWMtbnVtYmVyPjxmb3JlaWduLWtleXM+PGtleSBhcHA9IkVOIiBkYi1p
ZD0iZWRhOTllc3I5YXJwNTJlMjB2MnBmdHo0cnA1czl4MGV2ZWY1IiB0aW1lc3RhbXA9IjE3MDA1
NjE1ODQiPjE5OTUwNDwva2V5PjxrZXkgYXBwPSJFTldlYiIgZGItaWQ9IiI+MDwva2V5PjwvZm9y
ZWlnbi1rZXlzPjxyZWYtdHlwZSBuYW1lPSJKb3VybmFsIEFydGljbGUiPjE3PC9yZWYtdHlwZT48
Y29udHJpYnV0b3JzPjxhdXRob3JzPjxhdXRob3I+Um91bmNlZmllbGQtU3dhbGVzLCBBbGlzb248
L2F1dGhvcj48YXV0aG9yPkhhcnJpcywgSmFuZTwvYXV0aG9yPjxhdXRob3I+Q2FydGVyLCBCZXJu
aWU8L2F1dGhvcj48YXV0aG9yPkJyYXksIEx1Y3k8L2F1dGhvcj48YXV0aG9yPkJld2xleSwgVG9u
aTwvYXV0aG9yPjxhdXRob3I+TWFydGluLCBSYWNoYWVsPC9hdXRob3I+PC9hdXRob3JzPjwvY29u
dHJpYnV0b3JzPjx0aXRsZXM+PHRpdGxlPkNoaWxkcmVuIGFuZCB5b3VuZyBwZW9wbGXigJlzIGNv
bnRyaWJ1dGlvbnMgdG8gcHVibGljIGludm9sdmVtZW50IGFuZCBlbmdhZ2VtZW50IGFjdGl2aXRp
ZXMgaW4gaGVhbHRoLXJlbGF0ZWQgcmVzZWFyY2g6IEEgc2NvcGluZyByZXZpZXc8L3RpdGxlPjxz
ZWNvbmRhcnktdGl0bGU+UGxvUyBvbmU8L3NlY29uZGFyeS10aXRsZT48L3RpdGxlcz48cGVyaW9k
aWNhbD48ZnVsbC10aXRsZT5QTG9TIE9uZTwvZnVsbC10aXRsZT48YWJici0xPlBsb1Mgb25lPC9h
YmJyLTE+PC9wZXJpb2RpY2FsPjxwYWdlcz5lMDI1Mjc3NDwvcGFnZXM+PHZvbHVtZT4xNjwvdm9s
dW1lPjxudW1iZXI+NjwvbnVtYmVyPjxyZXByaW50LWVkaXRpb24+bm90IGluIGZpbGU8L3JlcHJp
bnQtZWRpdGlvbj48ZGF0ZXM+PHllYXI+MjAyMTwveWVhcj48L2RhdGVzPjxpc2JuPjE5MzItNjIw
MzwvaXNibj48dXJscz48cmVsYXRlZC11cmxzPjx1cmw+aHR0cHM6Ly9qb3VybmFscy5wbG9zLm9y
Zy9wbG9zb25lL2FydGljbGU/aWQ9MTAuMTM3MS9qb3VybmFsLnBvbmUuMDI1Mjc3NDwvdXJsPjwv
cmVsYXRlZC11cmxzPjwvdXJscz48L3JlY29yZD48L0NpdGU+PC9FbmROb3RlPgB=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0Njg8L1JlY051bT48RGlzcGxheVRleHQ+KFJvdW5j
ZWZpZWxkLVN3YWxlcyBldCBhbC4gMjAyMTsgSGV3aXR0IGV0IGFsLiAyMDIzKTwvRGlzcGxheVRl
eHQ+PHJlY29yZD48cmVjLW51bWJlcj4xOTk0Njg8L3JlYy1udW1iZXI+PGZvcmVpZ24ta2V5cz48
a2V5IGFwcD0iRU4iIGRiLWlkPSJlZGE5OWVzcjlhcnA1MmUyMHYycGZ0ejRycDVzOXgwZXZlZjUi
IHRpbWVzdGFtcD0iMTY5MjA5MDg1NSI+MTk5NDY4PC9rZXk+PC9mb3JlaWduLWtleXM+PHJlZi10
eXBlIG5hbWU9IkpvdXJuYWwgQXJ0aWNsZSI+MTc8L3JlZi10eXBlPjxjb250cmlidXRvcnM+PGF1
dGhvcnM+PGF1dGhvcj5IZXdpdHQsIE9saXZpYTwvYXV0aG9yPjxhdXRob3I+TGFuZ2RvbiwgUGV0
ZXIgRTwvYXV0aG9yPjxhdXRob3I+VGFwcCwgS2F0aGVyaW5lPC9hdXRob3I+PGF1dGhvcj5MYXJr
aW4sIE1pY2hhZWw8L2F1dGhvcj48L2F1dGhvcnM+PC9jb250cmlidXRvcnM+PHRpdGxlcz48dGl0
bGU+QSBzeXN0ZW1hdGljIHJldmlldyBhbmQgbmFycmF0aXZlIHN5bnRoZXNpcyBvZiBpbmNsdXNp
dmUgaGVhbHRoIGFuZCBzb2NpYWwgY2FyZSByZXNlYXJjaCB3aXRoIHBlb3BsZSB3aXRoIGludGVs
bGVjdHVhbCBkaXNhYmlsaXRpZXM6IEhvdyBhcmUgY2/igJByZXNlYXJjaGVycyBpbnZvbHZlZCBh
bmQgd2hhdCBhcmUgdGhlaXIgZXhwZXJpZW5jZXM/PC90aXRsZT48c2Vjb25kYXJ5LXRpdGxlPkpv
dXJuYWwgb2YgQXBwbGllZCBSZXNlYXJjaCBpbiBJbnRlbGxlY3R1YWwgRGlzYWJpbGl0aWVzPC9z
ZWNvbmRhcnktdGl0bGU+PC90aXRsZXM+PHBlcmlvZGljYWw+PGZ1bGwtdGl0bGU+Sm91cm5hbCBv
ZiBBcHBsaWVkIFJlc2VhcmNoIGluIEludGVsbGVjdHVhbCBEaXNhYmlsaXRpZXM8L2Z1bGwtdGl0
bGU+PC9wZXJpb2RpY2FsPjxyZXByaW50LWVkaXRpb24+bm90IGluIGZpbGU8L3JlcHJpbnQtZWRp
dGlvbj48ZGF0ZXM+PHllYXI+MjAyMzwveWVhcj48L2RhdGVzPjxpc2JuPjEzNjAtMjMyMjwvaXNi
bj48dXJscz48cmVsYXRlZC11cmxzPjx1cmw+aHR0cHM6Ly9vbmxpbmVsaWJyYXJ5LndpbGV5LmNv
bS9kb2kvYWJzLzEwLjExMTEvamFyLjEzMTAwPC91cmw+PC9yZWxhdGVkLXVybHM+PC91cmxzPjwv
cmVjb3JkPjwvQ2l0ZT48Q2l0ZT48UmVjTnVtPjE5OTUwNDwvUmVjTnVtPjxyZWNvcmQ+PHJlYy1u
dW1iZXI+MTk5NTA0PC9yZWMtbnVtYmVyPjxmb3JlaWduLWtleXM+PGtleSBhcHA9IkVOIiBkYi1p
ZD0iZWRhOTllc3I5YXJwNTJlMjB2MnBmdHo0cnA1czl4MGV2ZWY1IiB0aW1lc3RhbXA9IjE3MDA1
NjE1ODQiPjE5OTUwNDwva2V5PjxrZXkgYXBwPSJFTldlYiIgZGItaWQ9IiI+MDwva2V5PjwvZm9y
ZWlnbi1rZXlzPjxyZWYtdHlwZSBuYW1lPSJKb3VybmFsIEFydGljbGUiPjE3PC9yZWYtdHlwZT48
Y29udHJpYnV0b3JzPjxhdXRob3JzPjxhdXRob3I+Um91bmNlZmllbGQtU3dhbGVzLCBBbGlzb248
L2F1dGhvcj48YXV0aG9yPkhhcnJpcywgSmFuZTwvYXV0aG9yPjxhdXRob3I+Q2FydGVyLCBCZXJu
aWU8L2F1dGhvcj48YXV0aG9yPkJyYXksIEx1Y3k8L2F1dGhvcj48YXV0aG9yPkJld2xleSwgVG9u
aTwvYXV0aG9yPjxhdXRob3I+TWFydGluLCBSYWNoYWVsPC9hdXRob3I+PC9hdXRob3JzPjwvY29u
dHJpYnV0b3JzPjx0aXRsZXM+PHRpdGxlPkNoaWxkcmVuIGFuZCB5b3VuZyBwZW9wbGXigJlzIGNv
bnRyaWJ1dGlvbnMgdG8gcHVibGljIGludm9sdmVtZW50IGFuZCBlbmdhZ2VtZW50IGFjdGl2aXRp
ZXMgaW4gaGVhbHRoLXJlbGF0ZWQgcmVzZWFyY2g6IEEgc2NvcGluZyByZXZpZXc8L3RpdGxlPjxz
ZWNvbmRhcnktdGl0bGU+UGxvUyBvbmU8L3NlY29uZGFyeS10aXRsZT48L3RpdGxlcz48cGVyaW9k
aWNhbD48ZnVsbC10aXRsZT5QTG9TIE9uZTwvZnVsbC10aXRsZT48YWJici0xPlBsb1Mgb25lPC9h
YmJyLTE+PC9wZXJpb2RpY2FsPjxwYWdlcz5lMDI1Mjc3NDwvcGFnZXM+PHZvbHVtZT4xNjwvdm9s
dW1lPjxudW1iZXI+NjwvbnVtYmVyPjxyZXByaW50LWVkaXRpb24+bm90IGluIGZpbGU8L3JlcHJp
bnQtZWRpdGlvbj48ZGF0ZXM+PHllYXI+MjAyMTwveWVhcj48L2RhdGVzPjxpc2JuPjE5MzItNjIw
MzwvaXNibj48dXJscz48cmVsYXRlZC11cmxzPjx1cmw+aHR0cHM6Ly9qb3VybmFscy5wbG9zLm9y
Zy9wbG9zb25lL2FydGljbGU/aWQ9MTAuMTM3MS9qb3VybmFsLnBvbmUuMDI1Mjc3NDwvdXJsPjwv
cmVsYXRlZC11cmxzPjwvdXJscz48L3JlY29yZD48L0NpdGU+PC9FbmROb3RlPgB=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Rouncefield-Swales et al. 2021; Hewitt et al. 2023)</w:t>
      </w:r>
      <w:r w:rsidR="00C445FA">
        <w:rPr>
          <w:rFonts w:cstheme="minorHAnsi"/>
          <w:sz w:val="24"/>
          <w:szCs w:val="24"/>
        </w:rPr>
        <w:fldChar w:fldCharType="end"/>
      </w:r>
      <w:r w:rsidRPr="002D7535">
        <w:rPr>
          <w:rFonts w:cstheme="minorHAnsi"/>
          <w:sz w:val="24"/>
          <w:szCs w:val="24"/>
        </w:rPr>
        <w:t xml:space="preserve">. This can be likened to the involvement of public members in palliative care research, where assumptions can be made, myths perpetuated and the autonomy of public members denied because professionals, both clinicians and researchers, perceive public members associated with palliative care to be vulnerable. Professionals can therefore be overly concerned about overburdening people, for example, because of their ill-health or caring responsibilities. This was acknowledged by public members and researchers from both case study sites, with the majority of participants believing that public members should be treated as equals and allowed to make their </w:t>
      </w:r>
      <w:r w:rsidRPr="002D7535">
        <w:rPr>
          <w:rFonts w:cstheme="minorHAnsi"/>
          <w:sz w:val="24"/>
          <w:szCs w:val="24"/>
        </w:rPr>
        <w:lastRenderedPageBreak/>
        <w:t xml:space="preserve">own choices about their involvement but that such involvement should be carried out in ethically conscious ways. This </w:t>
      </w:r>
      <w:r w:rsidRPr="007F5539">
        <w:rPr>
          <w:rFonts w:cstheme="minorHAnsi"/>
          <w:sz w:val="24"/>
          <w:szCs w:val="24"/>
        </w:rPr>
        <w:t xml:space="preserve">challenging balance has been recognised in the literature although rarely explored in detail </w:t>
      </w:r>
      <w:r w:rsidR="00C445FA" w:rsidRPr="007F5539">
        <w:rPr>
          <w:rFonts w:cstheme="minorHAnsi"/>
          <w:sz w:val="24"/>
          <w:szCs w:val="24"/>
        </w:rPr>
        <w:fldChar w:fldCharType="begin">
          <w:fldData xml:space="preserve">PEVuZE5vdGU+PENpdGU+PFJlY051bT4xNTU3MjwvUmVjTnVtPjxEaXNwbGF5VGV4dD4oUGFuZHlh
LVdvb2QgZXQgYWwuIDIwMTc7IEZyZW5jaCBhbmQgUmFtYW4gMjAyMTsgTHVkd2lnIDIwMjEpPC9E
aXNwbGF5VGV4dD48cmVjb3JkPjxyZWMtbnVtYmVyPjE1NTcyPC9yZWMtbnVtYmVyPjxmb3JlaWdu
LWtleXM+PGtleSBhcHA9IkVOIiBkYi1pZD0iZWRhOTllc3I5YXJwNTJlMjB2MnBmdHo0cnA1czl4
MGV2ZWY1IiB0aW1lc3RhbXA9IjE0OTgzMDQxNDEiPjE1NTcyPC9rZXk+PC9mb3JlaWduLWtleXM+
PHJlZi10eXBlIG5hbWU9IkpvdXJuYWwgQXJ0aWNsZSI+MTc8L3JlZi10eXBlPjxjb250cmlidXRv
cnM+PGF1dGhvcnM+PGF1dGhvcj5QYW5keWEtV29vZCwgUmFrc2hhPC9hdXRob3I+PGF1dGhvcj5C
YXJyb24sIER1bmNhbiBTPC9hdXRob3I+PGF1dGhvcj5FbGxpb3R0LCBKaW08L2F1dGhvcj48L2F1
dGhvcnM+PC9jb250cmlidXRvcnM+PHRpdGxlcz48dGl0bGU+QSBmcmFtZXdvcmsgZm9yIHB1Ymxp
YyBpbnZvbHZlbWVudCBhdCB0aGUgZGVzaWduIHN0YWdlIG9mIE5IUyBoZWFsdGggYW5kIHNvY2lh
bCBjYXJlIHJlc2VhcmNoOiB0aW1lIHRvIGRldmVsb3AgZXRoaWNhbGx5IGNvbnNjaW91cyBzdGFu
ZGFyZHM8L3RpdGxlPjxzZWNvbmRhcnktdGl0bGU+UmVzZWFyY2ggSW52b2x2ZW1lbnQgYW5kIEVu
Z2FnZW1lbnQ8L3NlY29uZGFyeS10aXRsZT48L3RpdGxlcz48cGVyaW9kaWNhbD48ZnVsbC10aXRs
ZT5SZXNlYXJjaCBJbnZvbHZlbWVudCBhbmQgRW5nYWdlbWVudDwvZnVsbC10aXRsZT48YWJici0x
PlJlcyBJbnZvbHYgRW5nYWdlbTwvYWJici0xPjwvcGVyaW9kaWNhbD48cGFnZXM+NjwvcGFnZXM+
PHZvbHVtZT4zPC92b2x1bWU+PG51bWJlcj4xPC9udW1iZXI+PHJlcHJpbnQtZWRpdGlvbj5pbiBm
aWxlPC9yZXByaW50LWVkaXRpb24+PGRhdGVzPjx5ZWFyPjIwMTc8L3llYXI+PC9kYXRlcz48aXNi
bj4yMDU2LTc1Mjk8L2lzYm4+PHVybHM+PHJlbGF0ZWQtdXJscz48dXJsPmh0dHBzOi8vcmVzZWFy
Y2hpbnZvbHZlbWVudC5iaW9tZWRjZW50cmFsLmNvbS9hcnRpY2xlcy8xMC4xMTg2L3M0MDkwMC0w
MTctMDA1OC15PC91cmw+PC9yZWxhdGVkLXVybHM+PC91cmxzPjwvcmVjb3JkPjwvQ2l0ZT48Q2l0
ZT48UmVjTnVtPjI1OTcyPC9SZWNOdW0+PHJlY29yZD48cmVjLW51bWJlcj4yNTk3MjwvcmVjLW51
bWJlcj48Zm9yZWlnbi1rZXlzPjxrZXkgYXBwPSJFTiIgZGItaWQ9ImVkYTk5ZXNyOWFycDUyZTIw
djJwZnR6NHJwNXM5eDBldmVmNSIgdGltZXN0YW1wPSIxNjIyMDMyMDY3Ij4yNTk3Mjwva2V5Pjwv
Zm9yZWlnbi1rZXlzPjxyZWYtdHlwZSBuYW1lPSJKb3VybmFsIEFydGljbGUiPjE3PC9yZWYtdHlw
ZT48Y29udHJpYnV0b3JzPjxhdXRob3JzPjxhdXRob3I+RnJlbmNoLCBULjwvYXV0aG9yPjxhdXRo
b3I+UmFtYW4sIFMuPC9hdXRob3I+PC9hdXRob3JzPjwvY29udHJpYnV0b3JzPjx0aXRsZXM+PHRp
dGxlPkVuZ2FnaW5nIFBlb3BsZSB3aXRoIExpdmVkIEV4cGVyaWVuY2UgaW4gQ28tZGVzaWduIG9m
IEZ1dHVyZSBQYWxsaWF0aXZlIENhcmUgU2VydmljZXM8L3RpdGxlPjxzZWNvbmRhcnktdGl0bGU+
SW50ZXJuYXRpb25hbCBKb3VybmFsIG9mIFB1YmxpYyBBZG1pbmlzdHJhdGlvbjwvc2Vjb25kYXJ5
LXRpdGxlPjwvdGl0bGVzPjxwZXJpb2RpY2FsPjxmdWxsLXRpdGxlPkludGVybmF0aW9uYWwgSm91
cm5hbCBvZiBQdWJsaWMgQWRtaW5pc3RyYXRpb248L2Z1bGwtdGl0bGU+PC9wZXJpb2RpY2FsPjxw
YWdlcz43NzgtNzg5PC9wYWdlcz48dm9sdW1lPjQ0PC92b2x1bWU+PG51bWJlcj45PC9udW1iZXI+
PHJlcHJpbnQtZWRpdGlvbj5pbiBmaWxlPC9yZXByaW50LWVkaXRpb24+PGRhdGVzPjx5ZWFyPjIw
MjE8L3llYXI+PC9kYXRlcz48aXNibj4wMTkwLTA2OTI8L2lzYm4+PHVybHM+PHJlbGF0ZWQtdXJs
cz48dXJsPmh0dHBzOi8vd3d3LnRhbmRmb25saW5lLmNvbS9kb2kvZnVsbC8xMC4xMDgwLzAxOTAw
NjkyLjIwMjEuMTkyMDYxMj9zY3JvbGw9dG9wJmFtcDtuZWVkQWNjZXNzPXRydWU8L3VybD48L3Jl
bGF0ZWQtdXJscz48L3VybHM+PC9yZWNvcmQ+PC9DaXRlPjxDaXRlPjxSZWNOdW0+MjU4ODU8L1Jl
Y051bT48cmVjb3JkPjxyZWMtbnVtYmVyPjI1ODg1PC9yZWMtbnVtYmVyPjxmb3JlaWduLWtleXM+
PGtleSBhcHA9IkVOIiBkYi1pZD0iZWRhOTllc3I5YXJwNTJlMjB2MnBmdHo0cnA1czl4MGV2ZWY1
IiB0aW1lc3RhbXA9IjE2MTIzNTcwMDMiPjI1ODg1PC9rZXk+PC9mb3JlaWduLWtleXM+PHJlZi10
eXBlIG5hbWU9IkpvdXJuYWwgQXJ0aWNsZSI+MTc8L3JlZi10eXBlPjxjb250cmlidXRvcnM+PGF1
dGhvcnM+PGF1dGhvcj5MdWR3aWcsIEMuLCBHcmFoYW0sIEkuRC4sIExhdm9pZSwgSi4gZXQgYWwu
PC9hdXRob3I+PC9hdXRob3JzPjwvY29udHJpYnV0b3JzPjx0aXRsZXM+PHRpdGxlPkV0aGljYWwg
Y29uc2lkZXJhdGlvbnMgZm9yIGVuZ2FnaW5nIGZyYWlsIGFuZCBzZXJpb3VzbHkgaWxsIHBhdGll
bnRzIGFzIHBhcnRuZXJzIGluIHJlc2VhcmNoOiBzdWItYW5hbHlzaXMgb2YgYSBzeXN0ZW1hdGlj
IHJldmlldzwvdGl0bGU+PHNlY29uZGFyeS10aXRsZT5SZXNlYXJjaCBJbnZvbHZlbWVudCBhbmQg
RW5nYWdlbWVudCB2b2x1bWU8L3NlY29uZGFyeS10aXRsZT48L3RpdGxlcz48cGVyaW9kaWNhbD48
ZnVsbC10aXRsZT5SZXNlYXJjaCBJbnZvbHZlbWVudCBhbmQgRW5nYWdlbWVudCB2b2x1bWU8L2Z1
bGwtdGl0bGU+PC9wZXJpb2RpY2FsPjxwYWdlcz4xMjwvcGFnZXM+PHZvbHVtZT43PC92b2x1bWU+
PG51bWJlcj44PC9udW1iZXI+PHJlcHJpbnQtZWRpdGlvbj5pbiBmaWxlPC9yZXByaW50LWVkaXRp
b24+PGRhdGVzPjx5ZWFyPjIwMjE8L3llYXI+PC9kYXRlcz48dXJscz48cmVsYXRlZC11cmxzPjx1
cmw+aHR0cHM6Ly9yZXNlYXJjaGludm9sdmVtZW50LmJpb21lZGNlbnRyYWwuY29tL2FydGljbGVz
LzEwLjExODYvczQwOTAwLTAyMS0wMDI1NC01I2NpdGVhczwvdXJsPjwvcmVsYXRlZC11cmxzPjwv
dXJscz48ZWxlY3Ryb25pYy1yZXNvdXJjZS1udW0+aHR0cHM6Ly9kb2kub3JnLzEwLjExODYvczQw
OTAwLTAyMS0wMDI1NC01PC9lbGVjdHJvbmljLXJlc291cmNlLW51bT48L3JlY29yZD48L0NpdGU+
PC9FbmROb3RlPgB=
</w:fldData>
        </w:fldChar>
      </w:r>
      <w:r w:rsidR="00C445FA" w:rsidRPr="007F5539">
        <w:rPr>
          <w:rFonts w:cstheme="minorHAnsi"/>
          <w:sz w:val="24"/>
          <w:szCs w:val="24"/>
        </w:rPr>
        <w:instrText xml:space="preserve"> ADDIN EN.CITE </w:instrText>
      </w:r>
      <w:r w:rsidR="00C445FA" w:rsidRPr="007F5539">
        <w:rPr>
          <w:rFonts w:cstheme="minorHAnsi"/>
          <w:sz w:val="24"/>
          <w:szCs w:val="24"/>
        </w:rPr>
        <w:fldChar w:fldCharType="begin">
          <w:fldData xml:space="preserve">PEVuZE5vdGU+PENpdGU+PFJlY051bT4xNTU3MjwvUmVjTnVtPjxEaXNwbGF5VGV4dD4oUGFuZHlh
LVdvb2QgZXQgYWwuIDIwMTc7IEZyZW5jaCBhbmQgUmFtYW4gMjAyMTsgTHVkd2lnIDIwMjEpPC9E
aXNwbGF5VGV4dD48cmVjb3JkPjxyZWMtbnVtYmVyPjE1NTcyPC9yZWMtbnVtYmVyPjxmb3JlaWdu
LWtleXM+PGtleSBhcHA9IkVOIiBkYi1pZD0iZWRhOTllc3I5YXJwNTJlMjB2MnBmdHo0cnA1czl4
MGV2ZWY1IiB0aW1lc3RhbXA9IjE0OTgzMDQxNDEiPjE1NTcyPC9rZXk+PC9mb3JlaWduLWtleXM+
PHJlZi10eXBlIG5hbWU9IkpvdXJuYWwgQXJ0aWNsZSI+MTc8L3JlZi10eXBlPjxjb250cmlidXRv
cnM+PGF1dGhvcnM+PGF1dGhvcj5QYW5keWEtV29vZCwgUmFrc2hhPC9hdXRob3I+PGF1dGhvcj5C
YXJyb24sIER1bmNhbiBTPC9hdXRob3I+PGF1dGhvcj5FbGxpb3R0LCBKaW08L2F1dGhvcj48L2F1
dGhvcnM+PC9jb250cmlidXRvcnM+PHRpdGxlcz48dGl0bGU+QSBmcmFtZXdvcmsgZm9yIHB1Ymxp
YyBpbnZvbHZlbWVudCBhdCB0aGUgZGVzaWduIHN0YWdlIG9mIE5IUyBoZWFsdGggYW5kIHNvY2lh
bCBjYXJlIHJlc2VhcmNoOiB0aW1lIHRvIGRldmVsb3AgZXRoaWNhbGx5IGNvbnNjaW91cyBzdGFu
ZGFyZHM8L3RpdGxlPjxzZWNvbmRhcnktdGl0bGU+UmVzZWFyY2ggSW52b2x2ZW1lbnQgYW5kIEVu
Z2FnZW1lbnQ8L3NlY29uZGFyeS10aXRsZT48L3RpdGxlcz48cGVyaW9kaWNhbD48ZnVsbC10aXRs
ZT5SZXNlYXJjaCBJbnZvbHZlbWVudCBhbmQgRW5nYWdlbWVudDwvZnVsbC10aXRsZT48YWJici0x
PlJlcyBJbnZvbHYgRW5nYWdlbTwvYWJici0xPjwvcGVyaW9kaWNhbD48cGFnZXM+NjwvcGFnZXM+
PHZvbHVtZT4zPC92b2x1bWU+PG51bWJlcj4xPC9udW1iZXI+PHJlcHJpbnQtZWRpdGlvbj5pbiBm
aWxlPC9yZXByaW50LWVkaXRpb24+PGRhdGVzPjx5ZWFyPjIwMTc8L3llYXI+PC9kYXRlcz48aXNi
bj4yMDU2LTc1Mjk8L2lzYm4+PHVybHM+PHJlbGF0ZWQtdXJscz48dXJsPmh0dHBzOi8vcmVzZWFy
Y2hpbnZvbHZlbWVudC5iaW9tZWRjZW50cmFsLmNvbS9hcnRpY2xlcy8xMC4xMTg2L3M0MDkwMC0w
MTctMDA1OC15PC91cmw+PC9yZWxhdGVkLXVybHM+PC91cmxzPjwvcmVjb3JkPjwvQ2l0ZT48Q2l0
ZT48UmVjTnVtPjI1OTcyPC9SZWNOdW0+PHJlY29yZD48cmVjLW51bWJlcj4yNTk3MjwvcmVjLW51
bWJlcj48Zm9yZWlnbi1rZXlzPjxrZXkgYXBwPSJFTiIgZGItaWQ9ImVkYTk5ZXNyOWFycDUyZTIw
djJwZnR6NHJwNXM5eDBldmVmNSIgdGltZXN0YW1wPSIxNjIyMDMyMDY3Ij4yNTk3Mjwva2V5Pjwv
Zm9yZWlnbi1rZXlzPjxyZWYtdHlwZSBuYW1lPSJKb3VybmFsIEFydGljbGUiPjE3PC9yZWYtdHlw
ZT48Y29udHJpYnV0b3JzPjxhdXRob3JzPjxhdXRob3I+RnJlbmNoLCBULjwvYXV0aG9yPjxhdXRo
b3I+UmFtYW4sIFMuPC9hdXRob3I+PC9hdXRob3JzPjwvY29udHJpYnV0b3JzPjx0aXRsZXM+PHRp
dGxlPkVuZ2FnaW5nIFBlb3BsZSB3aXRoIExpdmVkIEV4cGVyaWVuY2UgaW4gQ28tZGVzaWduIG9m
IEZ1dHVyZSBQYWxsaWF0aXZlIENhcmUgU2VydmljZXM8L3RpdGxlPjxzZWNvbmRhcnktdGl0bGU+
SW50ZXJuYXRpb25hbCBKb3VybmFsIG9mIFB1YmxpYyBBZG1pbmlzdHJhdGlvbjwvc2Vjb25kYXJ5
LXRpdGxlPjwvdGl0bGVzPjxwZXJpb2RpY2FsPjxmdWxsLXRpdGxlPkludGVybmF0aW9uYWwgSm91
cm5hbCBvZiBQdWJsaWMgQWRtaW5pc3RyYXRpb248L2Z1bGwtdGl0bGU+PC9wZXJpb2RpY2FsPjxw
YWdlcz43NzgtNzg5PC9wYWdlcz48dm9sdW1lPjQ0PC92b2x1bWU+PG51bWJlcj45PC9udW1iZXI+
PHJlcHJpbnQtZWRpdGlvbj5pbiBmaWxlPC9yZXByaW50LWVkaXRpb24+PGRhdGVzPjx5ZWFyPjIw
MjE8L3llYXI+PC9kYXRlcz48aXNibj4wMTkwLTA2OTI8L2lzYm4+PHVybHM+PHJlbGF0ZWQtdXJs
cz48dXJsPmh0dHBzOi8vd3d3LnRhbmRmb25saW5lLmNvbS9kb2kvZnVsbC8xMC4xMDgwLzAxOTAw
NjkyLjIwMjEuMTkyMDYxMj9zY3JvbGw9dG9wJmFtcDtuZWVkQWNjZXNzPXRydWU8L3VybD48L3Jl
bGF0ZWQtdXJscz48L3VybHM+PC9yZWNvcmQ+PC9DaXRlPjxDaXRlPjxSZWNOdW0+MjU4ODU8L1Jl
Y051bT48cmVjb3JkPjxyZWMtbnVtYmVyPjI1ODg1PC9yZWMtbnVtYmVyPjxmb3JlaWduLWtleXM+
PGtleSBhcHA9IkVOIiBkYi1pZD0iZWRhOTllc3I5YXJwNTJlMjB2MnBmdHo0cnA1czl4MGV2ZWY1
IiB0aW1lc3RhbXA9IjE2MTIzNTcwMDMiPjI1ODg1PC9rZXk+PC9mb3JlaWduLWtleXM+PHJlZi10
eXBlIG5hbWU9IkpvdXJuYWwgQXJ0aWNsZSI+MTc8L3JlZi10eXBlPjxjb250cmlidXRvcnM+PGF1
dGhvcnM+PGF1dGhvcj5MdWR3aWcsIEMuLCBHcmFoYW0sIEkuRC4sIExhdm9pZSwgSi4gZXQgYWwu
PC9hdXRob3I+PC9hdXRob3JzPjwvY29udHJpYnV0b3JzPjx0aXRsZXM+PHRpdGxlPkV0aGljYWwg
Y29uc2lkZXJhdGlvbnMgZm9yIGVuZ2FnaW5nIGZyYWlsIGFuZCBzZXJpb3VzbHkgaWxsIHBhdGll
bnRzIGFzIHBhcnRuZXJzIGluIHJlc2VhcmNoOiBzdWItYW5hbHlzaXMgb2YgYSBzeXN0ZW1hdGlj
IHJldmlldzwvdGl0bGU+PHNlY29uZGFyeS10aXRsZT5SZXNlYXJjaCBJbnZvbHZlbWVudCBhbmQg
RW5nYWdlbWVudCB2b2x1bWU8L3NlY29uZGFyeS10aXRsZT48L3RpdGxlcz48cGVyaW9kaWNhbD48
ZnVsbC10aXRsZT5SZXNlYXJjaCBJbnZvbHZlbWVudCBhbmQgRW5nYWdlbWVudCB2b2x1bWU8L2Z1
bGwtdGl0bGU+PC9wZXJpb2RpY2FsPjxwYWdlcz4xMjwvcGFnZXM+PHZvbHVtZT43PC92b2x1bWU+
PG51bWJlcj44PC9udW1iZXI+PHJlcHJpbnQtZWRpdGlvbj5pbiBmaWxlPC9yZXByaW50LWVkaXRp
b24+PGRhdGVzPjx5ZWFyPjIwMjE8L3llYXI+PC9kYXRlcz48dXJscz48cmVsYXRlZC11cmxzPjx1
cmw+aHR0cHM6Ly9yZXNlYXJjaGludm9sdmVtZW50LmJpb21lZGNlbnRyYWwuY29tL2FydGljbGVz
LzEwLjExODYvczQwOTAwLTAyMS0wMDI1NC01I2NpdGVhczwvdXJsPjwvcmVsYXRlZC11cmxzPjwv
dXJscz48ZWxlY3Ryb25pYy1yZXNvdXJjZS1udW0+aHR0cHM6Ly9kb2kub3JnLzEwLjExODYvczQw
OTAwLTAyMS0wMDI1NC01PC9lbGVjdHJvbmljLXJlc291cmNlLW51bT48L3JlY29yZD48L0NpdGU+
PC9FbmROb3RlPgB=
</w:fldData>
        </w:fldChar>
      </w:r>
      <w:r w:rsidR="00C445FA" w:rsidRPr="007F5539">
        <w:rPr>
          <w:rFonts w:cstheme="minorHAnsi"/>
          <w:sz w:val="24"/>
          <w:szCs w:val="24"/>
        </w:rPr>
        <w:instrText xml:space="preserve"> ADDIN EN.CITE.DATA </w:instrText>
      </w:r>
      <w:r w:rsidR="00C445FA" w:rsidRPr="007F5539">
        <w:rPr>
          <w:rFonts w:cstheme="minorHAnsi"/>
          <w:sz w:val="24"/>
          <w:szCs w:val="24"/>
        </w:rPr>
      </w:r>
      <w:r w:rsidR="00C445FA" w:rsidRPr="007F5539">
        <w:rPr>
          <w:rFonts w:cstheme="minorHAnsi"/>
          <w:sz w:val="24"/>
          <w:szCs w:val="24"/>
        </w:rPr>
        <w:fldChar w:fldCharType="end"/>
      </w:r>
      <w:r w:rsidR="00C445FA" w:rsidRPr="007F5539">
        <w:rPr>
          <w:rFonts w:cstheme="minorHAnsi"/>
          <w:sz w:val="24"/>
          <w:szCs w:val="24"/>
        </w:rPr>
      </w:r>
      <w:r w:rsidR="00C445FA" w:rsidRPr="007F5539">
        <w:rPr>
          <w:rFonts w:cstheme="minorHAnsi"/>
          <w:sz w:val="24"/>
          <w:szCs w:val="24"/>
        </w:rPr>
        <w:fldChar w:fldCharType="separate"/>
      </w:r>
      <w:r w:rsidR="00C445FA" w:rsidRPr="007F5539">
        <w:rPr>
          <w:rFonts w:cstheme="minorHAnsi"/>
          <w:noProof/>
          <w:sz w:val="24"/>
          <w:szCs w:val="24"/>
        </w:rPr>
        <w:t>(Pandya-Wood et al. 2017; French and Raman 2021; Ludwig 2021)</w:t>
      </w:r>
      <w:r w:rsidR="00C445FA" w:rsidRPr="007F5539">
        <w:rPr>
          <w:rFonts w:cstheme="minorHAnsi"/>
          <w:sz w:val="24"/>
          <w:szCs w:val="24"/>
        </w:rPr>
        <w:fldChar w:fldCharType="end"/>
      </w:r>
      <w:r w:rsidRPr="007F5539">
        <w:rPr>
          <w:rFonts w:cstheme="minorHAnsi"/>
          <w:sz w:val="24"/>
          <w:szCs w:val="24"/>
        </w:rPr>
        <w:t>.</w:t>
      </w:r>
    </w:p>
    <w:p w14:paraId="2822336C" w14:textId="77777777" w:rsidR="002D7535" w:rsidRPr="007F5539" w:rsidRDefault="002D7535" w:rsidP="007F5539">
      <w:pPr>
        <w:spacing w:after="0" w:line="240" w:lineRule="auto"/>
        <w:rPr>
          <w:rFonts w:cstheme="minorHAnsi"/>
          <w:sz w:val="24"/>
          <w:szCs w:val="24"/>
        </w:rPr>
      </w:pPr>
    </w:p>
    <w:p w14:paraId="44F18326" w14:textId="77777777" w:rsidR="00DC6720" w:rsidRPr="007F5539" w:rsidRDefault="00DC6720" w:rsidP="007F5539">
      <w:pPr>
        <w:spacing w:after="0" w:line="240" w:lineRule="auto"/>
        <w:rPr>
          <w:rFonts w:cstheme="minorHAnsi"/>
          <w:sz w:val="24"/>
          <w:szCs w:val="24"/>
        </w:rPr>
      </w:pPr>
      <w:r w:rsidRPr="007F5539">
        <w:rPr>
          <w:rFonts w:cstheme="minorHAnsi"/>
          <w:sz w:val="24"/>
          <w:szCs w:val="24"/>
        </w:rPr>
        <w:t xml:space="preserve">Power is of course implicit throughout all social interactions, including those explored in this study. However, power is not a particular focus here because there are other intrinsically interesting factors, both individual and organisational, that are explored using the holistic nature of the case study approach. Moreover, power has not been a specific focus in the involvement field in recent years, with little mention in significant documents such as the UK Standards for Public Involvement or strategic documents by key agencies such as the NIHR or Health Research Authority (Breaking Boundaries Review Team 2015; </w:t>
      </w:r>
      <w:r w:rsidRPr="007F5539">
        <w:rPr>
          <w:rFonts w:cstheme="minorHAnsi"/>
          <w:sz w:val="24"/>
          <w:szCs w:val="24"/>
        </w:rPr>
        <w:fldChar w:fldCharType="begin"/>
      </w:r>
      <w:r w:rsidRPr="007F5539">
        <w:rPr>
          <w:rFonts w:cstheme="minorHAnsi"/>
          <w:sz w:val="24"/>
          <w:szCs w:val="24"/>
        </w:rPr>
        <w:instrText xml:space="preserve"> ADDIN EN.CITE &lt;EndNote&gt;&lt;Cite&gt;&lt;RecNum&gt;16817&lt;/RecNum&gt;&lt;DisplayText&gt;(NIHR et al. 2019)&lt;/DisplayText&gt;&lt;record&gt;&lt;rec-number&gt;16817&lt;/rec-number&gt;&lt;foreign-keys&gt;&lt;key app="EN" db-id="eda99esr9arp52e20v2pftz4rp5s9x0evef5" timestamp="1530893505"&gt;16817&lt;/key&gt;&lt;key app="ENWeb" db-id=""&gt;0&lt;/key&gt;&lt;/foreign-keys&gt;&lt;ref-type name="Report"&gt;27&lt;/ref-type&gt;&lt;contributors&gt;&lt;authors&gt;&lt;author&gt;NIHR,&lt;/author&gt;&lt;author&gt;Chief Scientist Office,&lt;/author&gt;&lt;author&gt;Health and Care Research Wales,&lt;/author&gt;&lt;author&gt;Public Health Agency,&lt;/author&gt;&lt;/authors&gt;&lt;tertiary-authors&gt;&lt;author&gt;NIHR&lt;/author&gt;&lt;/tertiary-authors&gt;&lt;/contributors&gt;&lt;titles&gt;&lt;title&gt;UK Standards for Public Involvement&lt;/title&gt;&lt;/titles&gt;&lt;reprint-edition&gt;in file&lt;/reprint-edition&gt;&lt;dates&gt;&lt;year&gt;2019&lt;/year&gt;&lt;/dates&gt;&lt;pub-location&gt;London&lt;/pub-location&gt;&lt;publisher&gt;UK Public Involvement Standards Development Partnership&lt;/publisher&gt;&lt;urls&gt;&lt;related-urls&gt;&lt;url&gt;https://sites.google.com/nihr.ac.uk/pi-standards/home&lt;/url&gt;&lt;/related-urls&gt;&lt;/urls&gt;&lt;/record&gt;&lt;/Cite&gt;&lt;/EndNote&gt;</w:instrText>
      </w:r>
      <w:r w:rsidRPr="007F5539">
        <w:rPr>
          <w:rFonts w:cstheme="minorHAnsi"/>
          <w:sz w:val="24"/>
          <w:szCs w:val="24"/>
        </w:rPr>
        <w:fldChar w:fldCharType="separate"/>
      </w:r>
      <w:r w:rsidRPr="007F5539">
        <w:rPr>
          <w:rFonts w:cstheme="minorHAnsi"/>
          <w:noProof/>
          <w:sz w:val="24"/>
          <w:szCs w:val="24"/>
        </w:rPr>
        <w:t>NIHR et al. 2019; HRA 2022)</w:t>
      </w:r>
      <w:r w:rsidRPr="007F5539">
        <w:rPr>
          <w:rFonts w:cstheme="minorHAnsi"/>
          <w:sz w:val="24"/>
          <w:szCs w:val="24"/>
        </w:rPr>
        <w:fldChar w:fldCharType="end"/>
      </w:r>
      <w:r w:rsidRPr="007F5539">
        <w:rPr>
          <w:rFonts w:cstheme="minorHAnsi"/>
          <w:sz w:val="24"/>
          <w:szCs w:val="24"/>
        </w:rPr>
        <w:t>.</w:t>
      </w:r>
    </w:p>
    <w:p w14:paraId="00413049" w14:textId="77777777" w:rsidR="00DC6720" w:rsidRPr="007F5539" w:rsidRDefault="00DC6720" w:rsidP="007F5539">
      <w:pPr>
        <w:spacing w:after="0" w:line="240" w:lineRule="auto"/>
        <w:rPr>
          <w:rFonts w:cstheme="minorHAnsi"/>
          <w:sz w:val="24"/>
          <w:szCs w:val="24"/>
        </w:rPr>
      </w:pPr>
    </w:p>
    <w:p w14:paraId="5FE60E13" w14:textId="0E9400EF" w:rsidR="00DC6720" w:rsidRPr="007F5539" w:rsidRDefault="00DC6720" w:rsidP="007F5539">
      <w:pPr>
        <w:spacing w:after="0" w:line="240" w:lineRule="auto"/>
        <w:rPr>
          <w:rFonts w:cs="Calibri"/>
          <w:sz w:val="24"/>
          <w:szCs w:val="24"/>
        </w:rPr>
      </w:pPr>
      <w:r w:rsidRPr="007F5539">
        <w:rPr>
          <w:rFonts w:cstheme="minorHAnsi"/>
          <w:sz w:val="24"/>
          <w:szCs w:val="24"/>
        </w:rPr>
        <w:t xml:space="preserve">Nevertheless, both case study sites were clearly aware of the impact of power in their involvement initiatives, as has been illustrated in a number of ways. For example, </w:t>
      </w:r>
      <w:r w:rsidR="007F5539">
        <w:rPr>
          <w:rFonts w:cstheme="minorHAnsi"/>
          <w:sz w:val="24"/>
          <w:szCs w:val="24"/>
        </w:rPr>
        <w:t>one</w:t>
      </w:r>
      <w:r w:rsidRPr="007F5539">
        <w:rPr>
          <w:rFonts w:cstheme="minorHAnsi"/>
          <w:sz w:val="24"/>
          <w:szCs w:val="24"/>
        </w:rPr>
        <w:t xml:space="preserve"> involvement coordinator </w:t>
      </w:r>
      <w:r w:rsidR="007F5539">
        <w:rPr>
          <w:rFonts w:cstheme="minorHAnsi"/>
          <w:sz w:val="24"/>
          <w:szCs w:val="24"/>
        </w:rPr>
        <w:t xml:space="preserve">described acting </w:t>
      </w:r>
      <w:r w:rsidRPr="007F5539">
        <w:rPr>
          <w:rFonts w:cstheme="minorHAnsi"/>
          <w:sz w:val="24"/>
          <w:szCs w:val="24"/>
        </w:rPr>
        <w:t xml:space="preserve">as a bridge between public members and researchers thereby possibly having the effect of minimising power imbalances. Also, </w:t>
      </w:r>
      <w:r w:rsidR="007F5539">
        <w:rPr>
          <w:rFonts w:cstheme="minorHAnsi"/>
          <w:sz w:val="24"/>
          <w:szCs w:val="24"/>
        </w:rPr>
        <w:t xml:space="preserve">a </w:t>
      </w:r>
      <w:r w:rsidRPr="007F5539">
        <w:rPr>
          <w:rFonts w:cstheme="minorHAnsi"/>
          <w:sz w:val="24"/>
          <w:szCs w:val="24"/>
        </w:rPr>
        <w:t xml:space="preserve">researcher </w:t>
      </w:r>
      <w:r w:rsidR="007F5539">
        <w:rPr>
          <w:rFonts w:cstheme="minorHAnsi"/>
          <w:sz w:val="24"/>
          <w:szCs w:val="24"/>
        </w:rPr>
        <w:t xml:space="preserve">explained how they  </w:t>
      </w:r>
      <w:r w:rsidRPr="007F5539">
        <w:rPr>
          <w:rFonts w:cstheme="minorHAnsi"/>
          <w:sz w:val="24"/>
          <w:szCs w:val="24"/>
        </w:rPr>
        <w:t>considered the views of public members in the same way as that of academics’</w:t>
      </w:r>
      <w:r w:rsidR="007F5539">
        <w:rPr>
          <w:rFonts w:cstheme="minorHAnsi"/>
          <w:sz w:val="24"/>
          <w:szCs w:val="24"/>
        </w:rPr>
        <w:t>, disagreeing when appropriate, therefore treating public members as adults</w:t>
      </w:r>
      <w:r w:rsidRPr="007F5539">
        <w:rPr>
          <w:rFonts w:cstheme="minorHAnsi"/>
          <w:sz w:val="24"/>
          <w:szCs w:val="24"/>
        </w:rPr>
        <w:t xml:space="preserve">. </w:t>
      </w:r>
      <w:r w:rsidR="00474A13">
        <w:rPr>
          <w:rFonts w:cstheme="minorHAnsi"/>
          <w:sz w:val="24"/>
          <w:szCs w:val="24"/>
        </w:rPr>
        <w:t xml:space="preserve">Similarly, both sites acknowledged that they currently did not make full use of involvement approaches where the sharing of power was more significant, notably in co-production and involvement at governance level. </w:t>
      </w:r>
      <w:r w:rsidRPr="007F5539">
        <w:rPr>
          <w:rFonts w:cstheme="minorHAnsi"/>
          <w:sz w:val="24"/>
          <w:szCs w:val="24"/>
        </w:rPr>
        <w:t>Some of these factors have been explored in other areas of health and social care research (</w:t>
      </w:r>
      <w:r w:rsidRPr="007F5539">
        <w:rPr>
          <w:rFonts w:cs="Calibri"/>
          <w:sz w:val="24"/>
          <w:szCs w:val="24"/>
        </w:rPr>
        <w:fldChar w:fldCharType="begin"/>
      </w:r>
      <w:r w:rsidRPr="007F5539">
        <w:rPr>
          <w:rFonts w:cs="Calibri"/>
          <w:sz w:val="24"/>
          <w:szCs w:val="24"/>
        </w:rPr>
        <w:instrText xml:space="preserve"> ADDIN EN.CITE &lt;EndNote&gt;&lt;Cite&gt;&lt;RecNum&gt;16672&lt;/RecNum&gt;&lt;DisplayText&gt;(Locock et al. 2017)&lt;/DisplayText&gt;&lt;record&gt;&lt;rec-number&gt;16672&lt;/rec-number&gt;&lt;foreign-keys&gt;&lt;key app="EN" db-id="eda99esr9arp52e20v2pftz4rp5s9x0evef5" timestamp="1514648655"&gt;16672&lt;/key&gt;&lt;key app="ENWeb" db-id=""&gt;0&lt;/key&gt;&lt;/foreign-keys&gt;&lt;ref-type name="Journal Article"&gt;17&lt;/ref-type&gt;&lt;contributors&gt;&lt;authors&gt;&lt;author&gt;Locock, Louise&lt;/author&gt;&lt;author&gt;Boylan, Anne‐Marie&lt;/author&gt;&lt;author&gt;Snow, Rosamund&lt;/author&gt;&lt;author&gt;Staniszewska, Sophie&lt;/author&gt;&lt;/authors&gt;&lt;/contributors&gt;&lt;titles&gt;&lt;title&gt;The power of symbolic capital in patient and public involvement in health research&lt;/title&gt;&lt;secondary-title&gt;Health Expectations&lt;/secondary-title&gt;&lt;/titles&gt;&lt;periodical&gt;&lt;full-title&gt;Health Expectations&lt;/full-title&gt;&lt;abbr-1&gt;Health Expect&lt;/abbr-1&gt;&lt;/periodical&gt;&lt;pages&gt;836-844&lt;/pages&gt;&lt;volume&gt;20&lt;/volume&gt;&lt;number&gt;5&lt;/number&gt;&lt;reprint-edition&gt;in file&lt;/reprint-edition&gt;&lt;dates&gt;&lt;year&gt;2017&lt;/year&gt;&lt;/dates&gt;&lt;isbn&gt;1369-7625&lt;/isbn&gt;&lt;urls&gt;&lt;related-urls&gt;&lt;url&gt;http://onlinelibrary.wiley.com/doi/10.1111/hex.12519/epdf&lt;/url&gt;&lt;/related-urls&gt;&lt;/urls&gt;&lt;/record&gt;&lt;/Cite&gt;&lt;/EndNote&gt;</w:instrText>
      </w:r>
      <w:r w:rsidRPr="007F5539">
        <w:rPr>
          <w:rFonts w:cs="Calibri"/>
          <w:sz w:val="24"/>
          <w:szCs w:val="24"/>
        </w:rPr>
        <w:fldChar w:fldCharType="separate"/>
      </w:r>
      <w:r w:rsidRPr="007F5539">
        <w:rPr>
          <w:rFonts w:cs="Calibri"/>
          <w:noProof/>
          <w:sz w:val="24"/>
          <w:szCs w:val="24"/>
        </w:rPr>
        <w:t>Locock et al. 2017</w:t>
      </w:r>
      <w:r w:rsidRPr="007F5539">
        <w:rPr>
          <w:rFonts w:cs="Calibri"/>
          <w:sz w:val="24"/>
          <w:szCs w:val="24"/>
        </w:rPr>
        <w:fldChar w:fldCharType="end"/>
      </w:r>
      <w:r w:rsidRPr="007F5539">
        <w:rPr>
          <w:rFonts w:cs="Calibri"/>
          <w:sz w:val="24"/>
          <w:szCs w:val="24"/>
        </w:rPr>
        <w:t xml:space="preserve">; </w:t>
      </w:r>
      <w:r w:rsidRPr="007F5539">
        <w:rPr>
          <w:rFonts w:cs="Calibri"/>
          <w:sz w:val="24"/>
          <w:szCs w:val="24"/>
        </w:rPr>
        <w:fldChar w:fldCharType="begin"/>
      </w:r>
      <w:r w:rsidRPr="007F5539">
        <w:rPr>
          <w:rFonts w:cs="Calibri"/>
          <w:sz w:val="24"/>
          <w:szCs w:val="24"/>
        </w:rPr>
        <w:instrText xml:space="preserve"> ADDIN EN.CITE &lt;EndNote&gt;&lt;Cite&gt;&lt;RecNum&gt;25691&lt;/RecNum&gt;&lt;DisplayText&gt;(Green and Johns 2019)&lt;/DisplayText&gt;&lt;record&gt;&lt;rec-number&gt;25691&lt;/rec-number&gt;&lt;foreign-keys&gt;&lt;key app="EN" db-id="eda99esr9arp52e20v2pftz4rp5s9x0evef5" timestamp="1554561519"&gt;25691&lt;/key&gt;&lt;key app="ENWeb" db-id=""&gt;0&lt;/key&gt;&lt;/foreign-keys&gt;&lt;ref-type name="Journal Article"&gt;17&lt;/ref-type&gt;&lt;contributors&gt;&lt;authors&gt;&lt;author&gt;Green, Gill&lt;/author&gt;&lt;author&gt;Johns, Tracey&lt;/author&gt;&lt;/authors&gt;&lt;/contributors&gt;&lt;titles&gt;&lt;title&gt;Exploring the Relationship (and Power Dynamic) Between Researchers and Public Partners Working Together in Applied Health Research Teams&lt;/title&gt;&lt;secondary-title&gt;Frontiers in Sociology&lt;/secondary-title&gt;&lt;/titles&gt;&lt;periodical&gt;&lt;full-title&gt;Frontiers in Sociology&lt;/full-title&gt;&lt;/periodical&gt;&lt;pages&gt;1-10&lt;/pages&gt;&lt;volume&gt;4&lt;/volume&gt;&lt;number&gt;20&lt;/number&gt;&lt;reprint-edition&gt;in file&lt;/reprint-edition&gt;&lt;dates&gt;&lt;year&gt;2019&lt;/year&gt;&lt;/dates&gt;&lt;isbn&gt;2297-7775&lt;/isbn&gt;&lt;urls&gt;&lt;related-urls&gt;&lt;url&gt;https://www.frontiersin.org/articles/10.3389/fsoc.2019.00020/full?&amp;amp;utm_source=Email_to_authors_&amp;amp;utm_medium=Email&amp;amp;utm_content=T1_11.5e1_author&amp;amp;utm_campaign=Email_publication&amp;amp;field=&amp;amp;journalName=Frontiers_in_Sociology&amp;amp;id=430234   &lt;/url&gt;&lt;/related-urls&gt;&lt;/urls&gt;&lt;/record&gt;&lt;/Cite&gt;&lt;/EndNote&gt;</w:instrText>
      </w:r>
      <w:r w:rsidRPr="007F5539">
        <w:rPr>
          <w:rFonts w:cs="Calibri"/>
          <w:sz w:val="24"/>
          <w:szCs w:val="24"/>
        </w:rPr>
        <w:fldChar w:fldCharType="separate"/>
      </w:r>
      <w:r w:rsidRPr="007F5539">
        <w:rPr>
          <w:rFonts w:cs="Calibri"/>
          <w:noProof/>
          <w:sz w:val="24"/>
          <w:szCs w:val="24"/>
        </w:rPr>
        <w:t>Green and Johns 2019</w:t>
      </w:r>
      <w:r w:rsidRPr="007F5539">
        <w:rPr>
          <w:rFonts w:cs="Calibri"/>
          <w:sz w:val="24"/>
          <w:szCs w:val="24"/>
        </w:rPr>
        <w:fldChar w:fldCharType="end"/>
      </w:r>
      <w:r w:rsidRPr="007F5539">
        <w:rPr>
          <w:rFonts w:cs="Calibri"/>
          <w:sz w:val="24"/>
          <w:szCs w:val="24"/>
        </w:rPr>
        <w:t xml:space="preserve">; </w:t>
      </w:r>
      <w:r w:rsidRPr="007F5539">
        <w:rPr>
          <w:rFonts w:cs="Calibri"/>
          <w:sz w:val="24"/>
          <w:szCs w:val="24"/>
        </w:rPr>
        <w:fldChar w:fldCharType="begin"/>
      </w:r>
      <w:r w:rsidRPr="007F5539">
        <w:rPr>
          <w:rFonts w:cs="Calibri"/>
          <w:sz w:val="24"/>
          <w:szCs w:val="24"/>
        </w:rPr>
        <w:instrText xml:space="preserve"> ADDIN EN.CITE &lt;EndNote&gt;&lt;Cite&gt;&lt;RecNum&gt;199566&lt;/RecNum&gt;&lt;DisplayText&gt;(Mitchell et al. 2024)&lt;/DisplayText&gt;&lt;record&gt;&lt;rec-number&gt;199566&lt;/rec-number&gt;&lt;foreign-keys&gt;&lt;key app="EN" db-id="eda99esr9arp52e20v2pftz4rp5s9x0evef5" timestamp="1710239517"&gt;199566&lt;/key&gt;&lt;key app="ENWeb" db-id=""&gt;0&lt;/key&gt;&lt;/foreign-keys&gt;&lt;ref-type name="Journal Article"&gt;17&lt;/ref-type&gt;&lt;contributors&gt;&lt;authors&gt;&lt;author&gt;Mitchell, S.&lt;/author&gt;&lt;author&gt;Turner, N. &lt;/author&gt;&lt;author&gt;Fryer, K. &lt;/author&gt;&lt;author&gt;Beng, J. &lt;/author&gt;&lt;author&gt;Ogden, M.E. &lt;/author&gt;&lt;author&gt;Watson, M. &lt;/author&gt;&lt;author&gt;Gardiner, C. &lt;/author&gt;&lt;author&gt;Bayly, J. &lt;/author&gt;&lt;author&gt;Sleeman, K.E. &lt;/author&gt;&lt;author&gt;Evans, C.J.&lt;/author&gt;&lt;/authors&gt;&lt;/contributors&gt;&lt;titles&gt;&lt;title&gt;A framework for more equitable, diverse, and inclusive Patient and Public Involvement for palliative care research&lt;/title&gt;&lt;secondary-title&gt;Research Involvement and Engagement&lt;/secondary-title&gt;&lt;/titles&gt;&lt;periodical&gt;&lt;full-title&gt;Research Involvement and Engagement&lt;/full-title&gt;&lt;abbr-1&gt;Res Involv Engagem&lt;/abbr-1&gt;&lt;/periodical&gt;&lt;volume&gt;10&lt;/volume&gt;&lt;reprint-edition&gt;in file&lt;/reprint-edition&gt;&lt;dates&gt;&lt;year&gt;2024&lt;/year&gt;&lt;/dates&gt;&lt;urls&gt;&lt;related-urls&gt;&lt;url&gt;https://researchinvolvement.biomedcentral.com/articles/10.1186/s40900-023-00525-3#article-info&lt;/url&gt;&lt;/related-urls&gt;&lt;/urls&gt;&lt;electronic-resource-num&gt;10.1186/s40900-023-00525-3&lt;/electronic-resource-num&gt;&lt;/record&gt;&lt;/Cite&gt;&lt;/EndNote&gt;</w:instrText>
      </w:r>
      <w:r w:rsidRPr="007F5539">
        <w:rPr>
          <w:rFonts w:cs="Calibri"/>
          <w:sz w:val="24"/>
          <w:szCs w:val="24"/>
        </w:rPr>
        <w:fldChar w:fldCharType="separate"/>
      </w:r>
      <w:r w:rsidRPr="007F5539">
        <w:rPr>
          <w:rFonts w:cs="Calibri"/>
          <w:noProof/>
          <w:sz w:val="24"/>
          <w:szCs w:val="24"/>
        </w:rPr>
        <w:t>Mitchell et al. 2024)</w:t>
      </w:r>
      <w:r w:rsidRPr="007F5539">
        <w:rPr>
          <w:rFonts w:cs="Calibri"/>
          <w:sz w:val="24"/>
          <w:szCs w:val="24"/>
        </w:rPr>
        <w:fldChar w:fldCharType="end"/>
      </w:r>
      <w:r w:rsidRPr="007F5539">
        <w:rPr>
          <w:rFonts w:cs="Calibri"/>
          <w:sz w:val="24"/>
          <w:szCs w:val="24"/>
        </w:rPr>
        <w:t>. However, in this study it is important to consider power in the context of the broad range of factors identified in order to be true to the evidence.</w:t>
      </w:r>
    </w:p>
    <w:p w14:paraId="1A8BBFEC" w14:textId="77777777" w:rsidR="00A3082E" w:rsidRDefault="00A3082E" w:rsidP="007F5539">
      <w:pPr>
        <w:spacing w:after="0" w:line="240" w:lineRule="auto"/>
        <w:rPr>
          <w:rFonts w:cstheme="minorHAnsi"/>
          <w:sz w:val="24"/>
          <w:szCs w:val="24"/>
        </w:rPr>
      </w:pPr>
    </w:p>
    <w:p w14:paraId="431B7EFD" w14:textId="1F605A8F" w:rsidR="002D7535" w:rsidRPr="002D7535" w:rsidRDefault="002D7535" w:rsidP="007F5539">
      <w:pPr>
        <w:spacing w:after="0" w:line="240" w:lineRule="auto"/>
        <w:rPr>
          <w:rFonts w:cstheme="minorHAnsi"/>
          <w:sz w:val="24"/>
          <w:szCs w:val="24"/>
        </w:rPr>
      </w:pPr>
      <w:r w:rsidRPr="007F5539">
        <w:rPr>
          <w:rFonts w:cstheme="minorHAnsi"/>
          <w:sz w:val="24"/>
          <w:szCs w:val="24"/>
        </w:rPr>
        <w:t>The principles of flexibility and acc</w:t>
      </w:r>
      <w:r w:rsidRPr="002D7535">
        <w:rPr>
          <w:rFonts w:cstheme="minorHAnsi"/>
          <w:sz w:val="24"/>
          <w:szCs w:val="24"/>
        </w:rPr>
        <w:t xml:space="preserve">ess are relevant to all involvement </w:t>
      </w:r>
      <w:r w:rsidR="00C445FA">
        <w:rPr>
          <w:rFonts w:cstheme="minorHAnsi"/>
          <w:sz w:val="24"/>
          <w:szCs w:val="24"/>
        </w:rPr>
        <w:fldChar w:fldCharType="begin">
          <w:fldData xml:space="preserve">PEVuZE5vdGU+PENpdGU+PFJlY051bT4xNTE2MTwvUmVjTnVtPjxEaXNwbGF5VGV4dD4oR3JhZGlu
Z2VyIGV0IGFsLiAyMDE1OyBXaWxzb24gZXQgYWwuIDIwMTU7IEppbmtzIGV0IGFsLiAyMDE2OyBM
aWFibyBldCBhbC4gMjAyMCk8L0Rpc3BsYXlUZXh0PjxyZWNvcmQ+PHJlYy1udW1iZXI+MTUxNjE8
L3JlYy1udW1iZXI+PGZvcmVpZ24ta2V5cz48a2V5IGFwcD0iRU4iIGRiLWlkPSJlZGE5OWVzcjlh
cnA1MmUyMHYycGZ0ejRycDVzOXgwZXZlZjUiIHRpbWVzdGFtcD0iMTQ4MzExNzI5NCI+MTUxNjE8
L2tleT48L2ZvcmVpZ24ta2V5cz48cmVmLXR5cGUgbmFtZT0iSm91cm5hbCBBcnRpY2xlIj4xNzwv
cmVmLXR5cGU+PGNvbnRyaWJ1dG9ycz48YXV0aG9ycz48YXV0aG9yPkdyYWRpbmdlciwgRmVsaXg8
L2F1dGhvcj48YXV0aG9yPkJyaXR0ZW4sIE5pY2t5PC9hdXRob3I+PGF1dGhvcj5XeWF0dCwgS2F0
cmluYTwvYXV0aG9yPjxhdXRob3I+RnJvZ2dhdHQsIEthdGhlcmluZTwvYXV0aG9yPjxhdXRob3I+
R2lic29uLCBBbmR5PC9hdXRob3I+PGF1dGhvcj5KYWNvYnksIEFubjwvYXV0aG9yPjxhdXRob3I+
TG9iYmFuLCBGaW9uYTwvYXV0aG9yPjxhdXRob3I+TWF5ZXMsIERlYmJpZTwvYXV0aG9yPjxhdXRo
b3I+U25hcGUsIERlZTwvYXV0aG9yPjxhdXRob3I+UmF3Y2xpZmZlLCBUaW08L2F1dGhvcj48L2F1
dGhvcnM+PC9jb250cmlidXRvcnM+PHRpdGxlcz48dGl0bGU+VmFsdWVzIGFzc29jaWF0ZWQgd2l0
aCBwdWJsaWMgaW52b2x2ZW1lbnQgaW4gaGVhbHRoIGFuZCBzb2NpYWwgY2FyZSByZXNlYXJjaDog
YSBuYXJyYXRpdmUgcmV2aWV3PC90aXRsZT48c2Vjb25kYXJ5LXRpdGxlPkhlYWx0aCBFeHBlY3Rh
dGlvbnM8L3NlY29uZGFyeS10aXRsZT48L3RpdGxlcz48cGVyaW9kaWNhbD48ZnVsbC10aXRsZT5I
ZWFsdGggRXhwZWN0YXRpb25zPC9mdWxsLXRpdGxlPjxhYmJyLTE+SGVhbHRoIEV4cGVjdDwvYWJi
ci0xPjwvcGVyaW9kaWNhbD48cGFnZXM+NjYxLTY3NTwvcGFnZXM+PHZvbHVtZT4xODwvdm9sdW1l
PjxudW1iZXI+NTwvbnVtYmVyPjxyZXByaW50LWVkaXRpb24+aW4gZmlsZTwvcmVwcmludC1lZGl0
aW9uPjxkYXRlcz48eWVhcj4yMDE1PC95ZWFyPjwvZGF0ZXM+PGlzYm4+MTM2OS03NjI1PC9pc2Ju
Pjx1cmxzPjwvdXJscz48cmVtb3RlLWRhdGFiYXNlLXByb3ZpZGVyPkF1dGhvcjwvcmVtb3RlLWRh
dGFiYXNlLXByb3ZpZGVyPjwvcmVjb3JkPjwvQ2l0ZT48Q2l0ZT48UmVjTnVtPjE1NjM3PC9SZWNO
dW0+PHJlY29yZD48cmVjLW51bWJlcj4xNTYzNzwvcmVjLW51bWJlcj48Zm9yZWlnbi1rZXlzPjxr
ZXkgYXBwPSJFTiIgZGItaWQ9ImVkYTk5ZXNyOWFycDUyZTIwdjJwZnR6NHJwNXM5eDBldmVmNSIg
dGltZXN0YW1wPSIxNTAwNzI1Mzc3Ij4xNTYzNzwva2V5PjwvZm9yZWlnbi1rZXlzPjxyZWYtdHlw
ZSBuYW1lPSJSZXBvcnQiPjI3PC9yZWYtdHlwZT48Y29udHJpYnV0b3JzPjxhdXRob3JzPjxhdXRo
b3I+V2lsc29uLCBQYXRyaWNpYTwvYXV0aG9yPjxhdXRob3I+TWF0aGllLCBFbHNwZXRoPC9hdXRo
b3I+PGF1dGhvcj5LZWVuYW4sIEp1bGlhPC9hdXRob3I+PGF1dGhvcj5NY05laWxseSwgRWxhaW5l
PC9hdXRob3I+PGF1dGhvcj5Hb29kbWFuLCBDbGFpcmU8L2F1dGhvcj48YXV0aG9yPkhvd2UsIEFt
YW5kYTwvYXV0aG9yPjxhdXRob3I+UG9sYW5kLCBGaW9uYTwvYXV0aG9yPjxhdXRob3I+U3Rhbmlz
emV3c2thLCBTb3BoaWU8L2F1dGhvcj48YXV0aG9yPktlbmRhbGwsIFNhbGx5PC9hdXRob3I+PGF1
dGhvcj5NdW5kYXksIERpYW5lPC9hdXRob3I+PC9hdXRob3JzPjwvY29udHJpYnV0b3JzPjx0aXRs
ZXM+PHRpdGxlPlJlc2VBcmNoIHdpdGggUGF0aWVudCBhbmQgUHVibGljIGludk9sdmVtZW50OiBh
IFJlYWxpc1QgZXZhbHVhdGlvbuKAk3RoZSBSQVBQT1JUIHN0dWR5PC90aXRsZT48L3RpdGxlcz48
cmVwcmludC1lZGl0aW9uPmluIGZpbGU8L3JlcHJpbnQtZWRpdGlvbj48ZGF0ZXM+PHllYXI+MjAx
NTwveWVhcj48L2RhdGVzPjxwdWItbG9jYXRpb24+TG9uZG9uPC9wdWItbG9jYXRpb24+PHB1Ymxp
c2hlcj5OSUhSPC9wdWJsaXNoZXI+PHVybHM+PHJlbGF0ZWQtdXJscz48dXJsPmh0dHA6Ly9ldXJv
cGVwbWMub3JnL2Fic3RyYWN0L21lZC8yNjM3ODMzMjwvdXJsPjwvcmVsYXRlZC11cmxzPjwvdXJs
cz48cmVtb3RlLWRhdGFiYXNlLXByb3ZpZGVyPklOVjwvcmVtb3RlLWRhdGFiYXNlLXByb3ZpZGVy
PjwvcmVjb3JkPjwvQ2l0ZT48Q2l0ZT48UmVjTnVtPjI1ODU2PC9SZWNOdW0+PHJlY29yZD48cmVj
LW51bWJlcj4yNTg1NjwvcmVjLW51bWJlcj48Zm9yZWlnbi1rZXlzPjxrZXkgYXBwPSJFTiIgZGIt
aWQ9ImVkYTk5ZXNyOWFycDUyZTIwdjJwZnR6NHJwNXM5eDBldmVmNSIgdGltZXN0YW1wPSIxNjA1
ODgzMjIwIj4yNTg1Njwva2V5PjwvZm9yZWlnbi1rZXlzPjxyZWYtdHlwZSBuYW1lPSJKb3VybmFs
IEFydGljbGUiPjE3PC9yZWYtdHlwZT48Y29udHJpYnV0b3JzPjxhdXRob3JzPjxhdXRob3I+TGlh
Ym8sIEsuPC9hdXRob3I+PGF1dGhvcj5Cb2RkeSwgSy48L2F1dGhvcj48YXV0aG9yPkJvcnRvbGks
IFMuPC9hdXRob3I+PGF1dGhvcj5JcnZpbmUsIEouPC9hdXRob3I+PGF1dGhvcj5Cb3VsdCwgSC48
L2F1dGhvcj48YXV0aG9yPkZyZWRsdW5kLCBNLjwvYXV0aG9yPjxhdXRob3I+Sm9zZXBoLCBOLjwv
YXV0aG9yPjxhdXRob3I+Qmpvcm5zdGFkLCBHLjwvYXV0aG9yPjxhdXRob3I+TW9ycmlzLCBDLjwv
YXV0aG9yPjwvYXV0aG9ycz48L2NvbnRyaWJ1dG9ycz48dGl0bGVzPjx0aXRsZT5QdWJsaWMgaW52
b2x2ZW1lbnQgaW4gaGVhbHRoIHJlc2VhcmNoOiB3aGF0IGRvZXMg4oCYZ29vZOKAmWxvb2sgbGlr
ZSBpbiBwcmFjdGljZT88L3RpdGxlPjxzZWNvbmRhcnktdGl0bGU+UmVzZWFyY2ggSW52b2x2ZW1l
bnQgYW5kIEVuZ2FnZW1lbnQ8L3NlY29uZGFyeS10aXRsZT48L3RpdGxlcz48cGVyaW9kaWNhbD48
ZnVsbC10aXRsZT5SZXNlYXJjaCBJbnZvbHZlbWVudCBhbmQgRW5nYWdlbWVudDwvZnVsbC10aXRs
ZT48YWJici0xPlJlcyBJbnZvbHYgRW5nYWdlbTwvYWJici0xPjwvcGVyaW9kaWNhbD48cGFnZXM+
MS0xMjwvcGFnZXM+PHZvbHVtZT42PC92b2x1bWU+PHJlcHJpbnQtZWRpdGlvbj5pbiBmaWxlPC9y
ZXByaW50LWVkaXRpb24+PGRhdGVzPjx5ZWFyPjIwMjA8L3llYXI+PC9kYXRlcz48dXJscz48cmVs
YXRlZC11cmxzPjx1cmw+aHR0cHM6Ly9yZXNlYXJjaGludm9sdmVtZW50LmJpb21lZGNlbnRyYWwu
Y29tL2FydGljbGVzLzEwLjExODYvczQwOTAwLTAyMC0wMTgzLXg8L3VybD48L3JlbGF0ZWQtdXJs
cz48L3VybHM+PC9yZWNvcmQ+PC9DaXRlPjxDaXRlPjxSZWNOdW0+MTk5NDk2PC9SZWNOdW0+PHJl
Y29yZD48cmVjLW51bWJlcj4xOTk0OTY8L3JlYy1udW1iZXI+PGZvcmVpZ24ta2V5cz48a2V5IGFw
cD0iRU4iIGRiLWlkPSJlZGE5OWVzcjlhcnA1MmUyMHYycGZ0ejRycDVzOXgwZXZlZjUiIHRpbWVz
dGFtcD0iMTY5OTM1ODQ3MCI+MTk5NDk2PC9rZXk+PC9mb3JlaWduLWtleXM+PHJlZi10eXBlIG5h
bWU9IkpvdXJuYWwgQXJ0aWNsZSI+MTc8L3JlZi10eXBlPjxjb250cmlidXRvcnM+PGF1dGhvcnM+
PGF1dGhvcj5KaW5rcywgQ2xhcmU8L2F1dGhvcj48YXV0aG9yPkNhcnRlciwgUGFtPC9hdXRob3I+
PGF1dGhvcj5SaG9kZXMsIENhcm9sPC9hdXRob3I+PGF1dGhvcj5UYXlsb3IsIFJvYmVydDwvYXV0
aG9yPjxhdXRob3I+QmVlY2gsIFJvZ2VyPC9hdXRob3I+PGF1dGhvcj5EemllZHppYywgS3J5c2lh
PC9hdXRob3I+PGF1dGhvcj5CbGFja2J1cm4sIFN0ZXZlbjwvYXV0aG9yPjxhdXRob3I+SHVnaGVz
LCBSaGlhbjwvYXV0aG9yPjxhdXRob3I+T25nLCBCaWUgTmlvPC9hdXRob3I+PC9hdXRob3JzPjwv
Y29udHJpYnV0b3JzPjx0aXRsZXM+PHRpdGxlPlBhdGllbnQgYW5kIHB1YmxpYyBpbnZvbHZlbWVu
dCBpbiBwcmltYXJ5IGNhcmUgcmVzZWFyY2gtYW4gZXhhbXBsZSBvZiBlbnN1cmluZyBpdHMgc3Vz
dGFpbmFiaWxpdHk8L3RpdGxlPjxzZWNvbmRhcnktdGl0bGU+UmVzZWFyY2ggaW52b2x2ZW1lbnQg
YW5kIGVuZ2FnZW1lbnQ8L3NlY29uZGFyeS10aXRsZT48L3RpdGxlcz48cGVyaW9kaWNhbD48ZnVs
bC10aXRsZT5SZXNlYXJjaCBJbnZvbHZlbWVudCBhbmQgRW5nYWdlbWVudDwvZnVsbC10aXRsZT48
YWJici0xPlJlcyBJbnZvbHYgRW5nYWdlbTwvYWJici0xPjwvcGVyaW9kaWNhbD48cGFnZXM+MS0x
MjwvcGFnZXM+PHZvbHVtZT4yPC92b2x1bWU+PHJlcHJpbnQtZWRpdGlvbj5ub3QgaW4gZmlsZTwv
cmVwcmludC1lZGl0aW9uPjxkYXRlcz48eWVhcj4yMDE2PC95ZWFyPjwvZGF0ZXM+PHVybHM+PHJl
bGF0ZWQtdXJscz48dXJsPmh0dHBzOi8vbGluay5zcHJpbmdlci5jb20vYXJ0aWNsZS8xMC4xMTg2
L3M0MDkwMC0wMTYtMDAxNS0xPC91cmw+PC9yZWxhdGVkLXVybHM+PC91cmxzPjwvcmVjb3JkPjwv
Q2l0ZT48L0VuZE5vdGU+AG==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NTE2MTwvUmVjTnVtPjxEaXNwbGF5VGV4dD4oR3JhZGlu
Z2VyIGV0IGFsLiAyMDE1OyBXaWxzb24gZXQgYWwuIDIwMTU7IEppbmtzIGV0IGFsLiAyMDE2OyBM
aWFibyBldCBhbC4gMjAyMCk8L0Rpc3BsYXlUZXh0PjxyZWNvcmQ+PHJlYy1udW1iZXI+MTUxNjE8
L3JlYy1udW1iZXI+PGZvcmVpZ24ta2V5cz48a2V5IGFwcD0iRU4iIGRiLWlkPSJlZGE5OWVzcjlh
cnA1MmUyMHYycGZ0ejRycDVzOXgwZXZlZjUiIHRpbWVzdGFtcD0iMTQ4MzExNzI5NCI+MTUxNjE8
L2tleT48L2ZvcmVpZ24ta2V5cz48cmVmLXR5cGUgbmFtZT0iSm91cm5hbCBBcnRpY2xlIj4xNzwv
cmVmLXR5cGU+PGNvbnRyaWJ1dG9ycz48YXV0aG9ycz48YXV0aG9yPkdyYWRpbmdlciwgRmVsaXg8
L2F1dGhvcj48YXV0aG9yPkJyaXR0ZW4sIE5pY2t5PC9hdXRob3I+PGF1dGhvcj5XeWF0dCwgS2F0
cmluYTwvYXV0aG9yPjxhdXRob3I+RnJvZ2dhdHQsIEthdGhlcmluZTwvYXV0aG9yPjxhdXRob3I+
R2lic29uLCBBbmR5PC9hdXRob3I+PGF1dGhvcj5KYWNvYnksIEFubjwvYXV0aG9yPjxhdXRob3I+
TG9iYmFuLCBGaW9uYTwvYXV0aG9yPjxhdXRob3I+TWF5ZXMsIERlYmJpZTwvYXV0aG9yPjxhdXRo
b3I+U25hcGUsIERlZTwvYXV0aG9yPjxhdXRob3I+UmF3Y2xpZmZlLCBUaW08L2F1dGhvcj48L2F1
dGhvcnM+PC9jb250cmlidXRvcnM+PHRpdGxlcz48dGl0bGU+VmFsdWVzIGFzc29jaWF0ZWQgd2l0
aCBwdWJsaWMgaW52b2x2ZW1lbnQgaW4gaGVhbHRoIGFuZCBzb2NpYWwgY2FyZSByZXNlYXJjaDog
YSBuYXJyYXRpdmUgcmV2aWV3PC90aXRsZT48c2Vjb25kYXJ5LXRpdGxlPkhlYWx0aCBFeHBlY3Rh
dGlvbnM8L3NlY29uZGFyeS10aXRsZT48L3RpdGxlcz48cGVyaW9kaWNhbD48ZnVsbC10aXRsZT5I
ZWFsdGggRXhwZWN0YXRpb25zPC9mdWxsLXRpdGxlPjxhYmJyLTE+SGVhbHRoIEV4cGVjdDwvYWJi
ci0xPjwvcGVyaW9kaWNhbD48cGFnZXM+NjYxLTY3NTwvcGFnZXM+PHZvbHVtZT4xODwvdm9sdW1l
PjxudW1iZXI+NTwvbnVtYmVyPjxyZXByaW50LWVkaXRpb24+aW4gZmlsZTwvcmVwcmludC1lZGl0
aW9uPjxkYXRlcz48eWVhcj4yMDE1PC95ZWFyPjwvZGF0ZXM+PGlzYm4+MTM2OS03NjI1PC9pc2Ju
Pjx1cmxzPjwvdXJscz48cmVtb3RlLWRhdGFiYXNlLXByb3ZpZGVyPkF1dGhvcjwvcmVtb3RlLWRh
dGFiYXNlLXByb3ZpZGVyPjwvcmVjb3JkPjwvQ2l0ZT48Q2l0ZT48UmVjTnVtPjE1NjM3PC9SZWNO
dW0+PHJlY29yZD48cmVjLW51bWJlcj4xNTYzNzwvcmVjLW51bWJlcj48Zm9yZWlnbi1rZXlzPjxr
ZXkgYXBwPSJFTiIgZGItaWQ9ImVkYTk5ZXNyOWFycDUyZTIwdjJwZnR6NHJwNXM5eDBldmVmNSIg
dGltZXN0YW1wPSIxNTAwNzI1Mzc3Ij4xNTYzNzwva2V5PjwvZm9yZWlnbi1rZXlzPjxyZWYtdHlw
ZSBuYW1lPSJSZXBvcnQiPjI3PC9yZWYtdHlwZT48Y29udHJpYnV0b3JzPjxhdXRob3JzPjxhdXRo
b3I+V2lsc29uLCBQYXRyaWNpYTwvYXV0aG9yPjxhdXRob3I+TWF0aGllLCBFbHNwZXRoPC9hdXRo
b3I+PGF1dGhvcj5LZWVuYW4sIEp1bGlhPC9hdXRob3I+PGF1dGhvcj5NY05laWxseSwgRWxhaW5l
PC9hdXRob3I+PGF1dGhvcj5Hb29kbWFuLCBDbGFpcmU8L2F1dGhvcj48YXV0aG9yPkhvd2UsIEFt
YW5kYTwvYXV0aG9yPjxhdXRob3I+UG9sYW5kLCBGaW9uYTwvYXV0aG9yPjxhdXRob3I+U3Rhbmlz
emV3c2thLCBTb3BoaWU8L2F1dGhvcj48YXV0aG9yPktlbmRhbGwsIFNhbGx5PC9hdXRob3I+PGF1
dGhvcj5NdW5kYXksIERpYW5lPC9hdXRob3I+PC9hdXRob3JzPjwvY29udHJpYnV0b3JzPjx0aXRs
ZXM+PHRpdGxlPlJlc2VBcmNoIHdpdGggUGF0aWVudCBhbmQgUHVibGljIGludk9sdmVtZW50OiBh
IFJlYWxpc1QgZXZhbHVhdGlvbuKAk3RoZSBSQVBQT1JUIHN0dWR5PC90aXRsZT48L3RpdGxlcz48
cmVwcmludC1lZGl0aW9uPmluIGZpbGU8L3JlcHJpbnQtZWRpdGlvbj48ZGF0ZXM+PHllYXI+MjAx
NTwveWVhcj48L2RhdGVzPjxwdWItbG9jYXRpb24+TG9uZG9uPC9wdWItbG9jYXRpb24+PHB1Ymxp
c2hlcj5OSUhSPC9wdWJsaXNoZXI+PHVybHM+PHJlbGF0ZWQtdXJscz48dXJsPmh0dHA6Ly9ldXJv
cGVwbWMub3JnL2Fic3RyYWN0L21lZC8yNjM3ODMzMjwvdXJsPjwvcmVsYXRlZC11cmxzPjwvdXJs
cz48cmVtb3RlLWRhdGFiYXNlLXByb3ZpZGVyPklOVjwvcmVtb3RlLWRhdGFiYXNlLXByb3ZpZGVy
PjwvcmVjb3JkPjwvQ2l0ZT48Q2l0ZT48UmVjTnVtPjI1ODU2PC9SZWNOdW0+PHJlY29yZD48cmVj
LW51bWJlcj4yNTg1NjwvcmVjLW51bWJlcj48Zm9yZWlnbi1rZXlzPjxrZXkgYXBwPSJFTiIgZGIt
aWQ9ImVkYTk5ZXNyOWFycDUyZTIwdjJwZnR6NHJwNXM5eDBldmVmNSIgdGltZXN0YW1wPSIxNjA1
ODgzMjIwIj4yNTg1Njwva2V5PjwvZm9yZWlnbi1rZXlzPjxyZWYtdHlwZSBuYW1lPSJKb3VybmFs
IEFydGljbGUiPjE3PC9yZWYtdHlwZT48Y29udHJpYnV0b3JzPjxhdXRob3JzPjxhdXRob3I+TGlh
Ym8sIEsuPC9hdXRob3I+PGF1dGhvcj5Cb2RkeSwgSy48L2F1dGhvcj48YXV0aG9yPkJvcnRvbGks
IFMuPC9hdXRob3I+PGF1dGhvcj5JcnZpbmUsIEouPC9hdXRob3I+PGF1dGhvcj5Cb3VsdCwgSC48
L2F1dGhvcj48YXV0aG9yPkZyZWRsdW5kLCBNLjwvYXV0aG9yPjxhdXRob3I+Sm9zZXBoLCBOLjwv
YXV0aG9yPjxhdXRob3I+Qmpvcm5zdGFkLCBHLjwvYXV0aG9yPjxhdXRob3I+TW9ycmlzLCBDLjwv
YXV0aG9yPjwvYXV0aG9ycz48L2NvbnRyaWJ1dG9ycz48dGl0bGVzPjx0aXRsZT5QdWJsaWMgaW52
b2x2ZW1lbnQgaW4gaGVhbHRoIHJlc2VhcmNoOiB3aGF0IGRvZXMg4oCYZ29vZOKAmWxvb2sgbGlr
ZSBpbiBwcmFjdGljZT88L3RpdGxlPjxzZWNvbmRhcnktdGl0bGU+UmVzZWFyY2ggSW52b2x2ZW1l
bnQgYW5kIEVuZ2FnZW1lbnQ8L3NlY29uZGFyeS10aXRsZT48L3RpdGxlcz48cGVyaW9kaWNhbD48
ZnVsbC10aXRsZT5SZXNlYXJjaCBJbnZvbHZlbWVudCBhbmQgRW5nYWdlbWVudDwvZnVsbC10aXRs
ZT48YWJici0xPlJlcyBJbnZvbHYgRW5nYWdlbTwvYWJici0xPjwvcGVyaW9kaWNhbD48cGFnZXM+
MS0xMjwvcGFnZXM+PHZvbHVtZT42PC92b2x1bWU+PHJlcHJpbnQtZWRpdGlvbj5pbiBmaWxlPC9y
ZXByaW50LWVkaXRpb24+PGRhdGVzPjx5ZWFyPjIwMjA8L3llYXI+PC9kYXRlcz48dXJscz48cmVs
YXRlZC11cmxzPjx1cmw+aHR0cHM6Ly9yZXNlYXJjaGludm9sdmVtZW50LmJpb21lZGNlbnRyYWwu
Y29tL2FydGljbGVzLzEwLjExODYvczQwOTAwLTAyMC0wMTgzLXg8L3VybD48L3JlbGF0ZWQtdXJs
cz48L3VybHM+PC9yZWNvcmQ+PC9DaXRlPjxDaXRlPjxSZWNOdW0+MTk5NDk2PC9SZWNOdW0+PHJl
Y29yZD48cmVjLW51bWJlcj4xOTk0OTY8L3JlYy1udW1iZXI+PGZvcmVpZ24ta2V5cz48a2V5IGFw
cD0iRU4iIGRiLWlkPSJlZGE5OWVzcjlhcnA1MmUyMHYycGZ0ejRycDVzOXgwZXZlZjUiIHRpbWVz
dGFtcD0iMTY5OTM1ODQ3MCI+MTk5NDk2PC9rZXk+PC9mb3JlaWduLWtleXM+PHJlZi10eXBlIG5h
bWU9IkpvdXJuYWwgQXJ0aWNsZSI+MTc8L3JlZi10eXBlPjxjb250cmlidXRvcnM+PGF1dGhvcnM+
PGF1dGhvcj5KaW5rcywgQ2xhcmU8L2F1dGhvcj48YXV0aG9yPkNhcnRlciwgUGFtPC9hdXRob3I+
PGF1dGhvcj5SaG9kZXMsIENhcm9sPC9hdXRob3I+PGF1dGhvcj5UYXlsb3IsIFJvYmVydDwvYXV0
aG9yPjxhdXRob3I+QmVlY2gsIFJvZ2VyPC9hdXRob3I+PGF1dGhvcj5EemllZHppYywgS3J5c2lh
PC9hdXRob3I+PGF1dGhvcj5CbGFja2J1cm4sIFN0ZXZlbjwvYXV0aG9yPjxhdXRob3I+SHVnaGVz
LCBSaGlhbjwvYXV0aG9yPjxhdXRob3I+T25nLCBCaWUgTmlvPC9hdXRob3I+PC9hdXRob3JzPjwv
Y29udHJpYnV0b3JzPjx0aXRsZXM+PHRpdGxlPlBhdGllbnQgYW5kIHB1YmxpYyBpbnZvbHZlbWVu
dCBpbiBwcmltYXJ5IGNhcmUgcmVzZWFyY2gtYW4gZXhhbXBsZSBvZiBlbnN1cmluZyBpdHMgc3Vz
dGFpbmFiaWxpdHk8L3RpdGxlPjxzZWNvbmRhcnktdGl0bGU+UmVzZWFyY2ggaW52b2x2ZW1lbnQg
YW5kIGVuZ2FnZW1lbnQ8L3NlY29uZGFyeS10aXRsZT48L3RpdGxlcz48cGVyaW9kaWNhbD48ZnVs
bC10aXRsZT5SZXNlYXJjaCBJbnZvbHZlbWVudCBhbmQgRW5nYWdlbWVudDwvZnVsbC10aXRsZT48
YWJici0xPlJlcyBJbnZvbHYgRW5nYWdlbTwvYWJici0xPjwvcGVyaW9kaWNhbD48cGFnZXM+MS0x
MjwvcGFnZXM+PHZvbHVtZT4yPC92b2x1bWU+PHJlcHJpbnQtZWRpdGlvbj5ub3QgaW4gZmlsZTwv
cmVwcmludC1lZGl0aW9uPjxkYXRlcz48eWVhcj4yMDE2PC95ZWFyPjwvZGF0ZXM+PHVybHM+PHJl
bGF0ZWQtdXJscz48dXJsPmh0dHBzOi8vbGluay5zcHJpbmdlci5jb20vYXJ0aWNsZS8xMC4xMTg2
L3M0MDkwMC0wMTYtMDAxNS0xPC91cmw+PC9yZWxhdGVkLXVybHM+PC91cmxzPjwvcmVjb3JkPjwv
Q2l0ZT48L0VuZE5vdGU+AG==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Gradinger et al. 2015; Wilson et al. 2015; Jinks et al. 2016; Liabo et al. 2020)</w:t>
      </w:r>
      <w:r w:rsidR="00C445FA">
        <w:rPr>
          <w:rFonts w:cstheme="minorHAnsi"/>
          <w:sz w:val="24"/>
          <w:szCs w:val="24"/>
        </w:rPr>
        <w:fldChar w:fldCharType="end"/>
      </w:r>
      <w:r w:rsidRPr="002D7535">
        <w:rPr>
          <w:rFonts w:cstheme="minorHAnsi"/>
          <w:sz w:val="24"/>
          <w:szCs w:val="24"/>
        </w:rPr>
        <w:t xml:space="preserve"> and were emphasised in palliative care research by both the QES and CSA, in particular for those at the end of life. The application of these principles was reflected in numerous ways in the management of public members, for example, the use of different involvement approaches enabled different people to be involved at different times in ways that were often tailored to their particular access requirements. This supports other evidence where these principles have been identified as being more significant in involvement in palliative care research </w:t>
      </w:r>
      <w:r w:rsidR="00C445FA">
        <w:rPr>
          <w:rFonts w:cstheme="minorHAnsi"/>
          <w:sz w:val="24"/>
          <w:szCs w:val="24"/>
        </w:rPr>
        <w:fldChar w:fldCharType="begin">
          <w:fldData xml:space="preserve">PEVuZE5vdGU+PENpdGU+PFJlY051bT4yNTc3NjwvUmVjTnVtPjxEaXNwbGF5VGV4dD4oU2Nob2x6
IGV0IGFsLiAyMDE5OyBWaXJkdW4gZXQgYWwuIDIwMTk7IEx1ZHdpZyBldCBhbC4gMjAyMCk8L0Rp
c3BsYXlUZXh0PjxyZWNvcmQ+PHJlYy1udW1iZXI+MjU3NzY8L3JlYy1udW1iZXI+PGZvcmVpZ24t
a2V5cz48a2V5IGFwcD0iRU4iIGRiLWlkPSJlZGE5OWVzcjlhcnA1MmUyMHYycGZ0ejRycDVzOXgw
ZXZlZjUiIHRpbWVzdGFtcD0iMTU3MTIzNzc4NiI+MjU3NzY8L2tleT48a2V5IGFwcD0iRU5XZWIi
IGRiLWlkPSIiPjA8L2tleT48L2ZvcmVpZ24ta2V5cz48cmVmLXR5cGUgbmFtZT0iSm91cm5hbCBB
cnRpY2xlIj4xNzwvcmVmLXR5cGU+PGNvbnRyaWJ1dG9ycz48YXV0aG9ycz48YXV0aG9yPlZpcmR1
biwgQ2xhdWRpYTwvYXV0aG9yPjxhdXRob3I+THVja2V0dCwgVGltPC9hdXRob3I+PGF1dGhvcj5H
aWxtb3JlLCBJbWVsZGE8L2F1dGhvcj48YXV0aG9yPkJyYXNzaWwsIE1lZzwvYXV0aG9yPjxhdXRo
b3I+TGlsaWFuLCBSdXRoPC9hdXRob3I+PGF1dGhvcj5Mb3JlbnosIEthcmw8L2F1dGhvcj48YXV0
aG9yPlBoaWxsaXBzLCBKYW5lPC9hdXRob3I+PC9hdXRob3JzPjwvY29udHJpYnV0b3JzPjx0aXRs
ZXM+PHRpdGxlPkludm9sdmluZyBjb25zdW1lcnMgd2l0aCBwYWxsaWF0aXZlIGNhcmUgbmVlZHMg
YW5kIHRoZWlyIGZhbWlsaWVzIGluIHJlc2VhcmNoOiBBIGNhc2Ugc3R1ZHk8L3RpdGxlPjxzZWNv
bmRhcnktdGl0bGU+Q29sbGVnaWFuPC9zZWNvbmRhcnktdGl0bGU+PC90aXRsZXM+PHBlcmlvZGlj
YWw+PGZ1bGwtdGl0bGU+Q29sbGVnaWFuPC9mdWxsLXRpdGxlPjwvcGVyaW9kaWNhbD48cmVwcmlu
dC1lZGl0aW9uPmluIGZpbGU8L3JlcHJpbnQtZWRpdGlvbj48ZGF0ZXM+PHllYXI+MjAxOTwveWVh
cj48L2RhdGVzPjxpc2JuPjEzMjItNzY5NjwvaXNibj48dXJscz48cmVsYXRlZC11cmxzPjx1cmw+
aHR0cHM6Ly93d3cuc2NpZW5jZWRpcmVjdC5jb20vc2NpZW5jZS9hcnRpY2xlL3BpaS9TMTMyMjc2
OTYxOTMwMjAwODwvdXJsPjwvcmVsYXRlZC11cmxzPjwvdXJscz48L3JlY29yZD48L0NpdGU+PENp
dGU+PFJlY051bT4yNTc1ODwvUmVjTnVtPjxyZWNvcmQ+PHJlYy1udW1iZXI+MjU3NTg8L3JlYy1u
dW1iZXI+PGZvcmVpZ24ta2V5cz48a2V5IGFwcD0iRU4iIGRiLWlkPSJlZGE5OWVzcjlhcnA1MmUy
MHYycGZ0ejRycDVzOXgwZXZlZjUiIHRpbWVzdGFtcD0iMTU3MDI3NTY3MCI+MjU3NTg8L2tleT48
a2V5IGFwcD0iRU5XZWIiIGRiLWlkPSIiPjA8L2tleT48L2ZvcmVpZ24ta2V5cz48cmVmLXR5cGUg
bmFtZT0iSm91cm5hbCBBcnRpY2xlIj4xNzwvcmVmLXR5cGU+PGNvbnRyaWJ1dG9ycz48YXV0aG9y
cz48YXV0aG9yPlNjaG9seiwgQnJldHQ8L2F1dGhvcj48YXV0aG9yPkJldmFuLCBBbGFuPC9hdXRo
b3I+PGF1dGhvcj5HZW9yZ291c29wb3Vsb3UsIEVrYXZpPC9hdXRob3I+PGF1dGhvcj5Db2xsaWVy
LCBBaWxlZW48L2F1dGhvcj48YXV0aG9yPk1pdGNoZWxsLCBJbW9nZW48L2F1dGhvcj48L2F1dGhv
cnM+PC9jb250cmlidXRvcnM+PHRpdGxlcz48dGl0bGU+Q29uc3VtZXIgYW5kIGNhcmVyIGxlYWRl
cnNoaXAgaW4gcGFsbGlhdGl2ZSBjYXJlIGFjYWRlbWlhIGFuZCBwcmFjdGljZTogQSBzeXN0ZW1h
dGljIHJldmlldyB3aXRoIG5hcnJhdGl2ZSBzeW50aGVzaXM8L3RpdGxlPjxzZWNvbmRhcnktdGl0
bGU+UGFsbGlhdGl2ZSBNZWRpY2luZTwvc2Vjb25kYXJ5LXRpdGxlPjwvdGl0bGVzPjxwZXJpb2Rp
Y2FsPjxmdWxsLXRpdGxlPlBhbGxpYXRpdmUgTWVkaWNpbmU8L2Z1bGwtdGl0bGU+PGFiYnItMT5Q
YWxsaWF0IE1lZDwvYWJici0xPjwvcGVyaW9kaWNhbD48cGFnZXM+OTU5LTk2ODwvcGFnZXM+PHZv
bHVtZT4zMzwvdm9sdW1lPjxudW1iZXI+ODwvbnVtYmVyPjxyZXByaW50LWVkaXRpb24+aW4gZmls
ZTwvcmVwcmludC1lZGl0aW9uPjxkYXRlcz48eWVhcj4yMDE5PC95ZWFyPjwvZGF0ZXM+PGlzYm4+
MDI2OS0yMTYzPC9pc2JuPjx1cmxzPjxyZWxhdGVkLXVybHM+PHVybD5odHRwczovL2pvdXJuYWxz
LXNhZ2VwdWItY29tLnNoZWZmaWVsZC5pZG0ub2NsYy5vcmcvZG9pL2Z1bGwvMTAuMTE3Ny8wMjY5
MjE2MzE5ODU0MDEyPC91cmw+PC9yZWxhdGVkLXVybHM+PC91cmxzPjwvcmVjb3JkPjwvQ2l0ZT48
Q2l0ZT48UmVjTnVtPjI1ODgwPC9SZWNOdW0+PHJlY29yZD48cmVjLW51bWJlcj4yNTg4MDwvcmVj
LW51bWJlcj48Zm9yZWlnbi1rZXlzPjxrZXkgYXBwPSJFTiIgZGItaWQ9ImVkYTk5ZXNyOWFycDUy
ZTIwdjJwZnR6NHJwNXM5eDBldmVmNSIgdGltZXN0YW1wPSIxNjA4OTgzMzg3Ij4yNTg4MDwva2V5
PjwvZm9yZWlnbi1rZXlzPjxyZWYtdHlwZSBuYW1lPSJKb3VybmFsIEFydGljbGUiPjE3PC9yZWYt
dHlwZT48Y29udHJpYnV0b3JzPjxhdXRob3JzPjxhdXRob3I+THVkd2lnLCBDLjwvYXV0aG9yPjxh
dXRob3I+R3JhaGFtLCBJLiBELjwvYXV0aG9yPjxhdXRob3I+R2lmZm9yZCwgVy48L2F1dGhvcj48
YXV0aG9yPkxhdm9pZSwgSi48L2F1dGhvcj48YXV0aG9yPlN0YWNleSwgRC48L2F1dGhvcj48L2F1
dGhvcnM+PC9jb250cmlidXRvcnM+PHRpdGxlcz48dGl0bGU+UGFydG5lcmluZyB3aXRoIGZyYWls
IG9yIHNlcmlvdXNseSBpbGwgcGF0aWVudHMgaW4gcmVzZWFyY2g6IGEgc3lzdGVtYXRpYyByZXZp
ZXc8L3RpdGxlPjxzZWNvbmRhcnktdGl0bGU+UmVzZWFyY2ggSW52b2x2ZW1lbnQgYW5kIEVuZ2Fn
ZW1lbnQ8L3NlY29uZGFyeS10aXRsZT48L3RpdGxlcz48cGVyaW9kaWNhbD48ZnVsbC10aXRsZT5S
ZXNlYXJjaCBJbnZvbHZlbWVudCBhbmQgRW5nYWdlbWVudDwvZnVsbC10aXRsZT48YWJici0xPlJl
cyBJbnZvbHYgRW5nYWdlbTwvYWJici0xPjwvcGVyaW9kaWNhbD48cGFnZXM+MS0yMjwvcGFnZXM+
PHZvbHVtZT42PC92b2x1bWU+PG51bWJlcj4xPC9udW1iZXI+PHJlcHJpbnQtZWRpdGlvbj5pbiBm
aWxlPC9yZXByaW50LWVkaXRpb24+PGRhdGVzPjx5ZWFyPjIwMjA8L3llYXI+PC9kYXRlcz48aXNi
bj4yMDU2LTc1Mjk8L2lzYm4+PHVybHM+PHJlbGF0ZWQtdXJscz48dXJsPmh0dHBzOi8vbGluay5z
cHJpbmdlci5jb20vYXJ0aWNsZS8xMC4xMTg2L3M0MDkwMC0wMjAtMDAyMjUtMjwvdXJsPjwvcmVs
YXRlZC11cmxzPjwvdXJscz48L3JlY29yZD48L0NpdGU+PC9FbmROb3RlPn==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yNTc3NjwvUmVjTnVtPjxEaXNwbGF5VGV4dD4oU2Nob2x6
IGV0IGFsLiAyMDE5OyBWaXJkdW4gZXQgYWwuIDIwMTk7IEx1ZHdpZyBldCBhbC4gMjAyMCk8L0Rp
c3BsYXlUZXh0PjxyZWNvcmQ+PHJlYy1udW1iZXI+MjU3NzY8L3JlYy1udW1iZXI+PGZvcmVpZ24t
a2V5cz48a2V5IGFwcD0iRU4iIGRiLWlkPSJlZGE5OWVzcjlhcnA1MmUyMHYycGZ0ejRycDVzOXgw
ZXZlZjUiIHRpbWVzdGFtcD0iMTU3MTIzNzc4NiI+MjU3NzY8L2tleT48a2V5IGFwcD0iRU5XZWIi
IGRiLWlkPSIiPjA8L2tleT48L2ZvcmVpZ24ta2V5cz48cmVmLXR5cGUgbmFtZT0iSm91cm5hbCBB
cnRpY2xlIj4xNzwvcmVmLXR5cGU+PGNvbnRyaWJ1dG9ycz48YXV0aG9ycz48YXV0aG9yPlZpcmR1
biwgQ2xhdWRpYTwvYXV0aG9yPjxhdXRob3I+THVja2V0dCwgVGltPC9hdXRob3I+PGF1dGhvcj5H
aWxtb3JlLCBJbWVsZGE8L2F1dGhvcj48YXV0aG9yPkJyYXNzaWwsIE1lZzwvYXV0aG9yPjxhdXRo
b3I+TGlsaWFuLCBSdXRoPC9hdXRob3I+PGF1dGhvcj5Mb3JlbnosIEthcmw8L2F1dGhvcj48YXV0
aG9yPlBoaWxsaXBzLCBKYW5lPC9hdXRob3I+PC9hdXRob3JzPjwvY29udHJpYnV0b3JzPjx0aXRs
ZXM+PHRpdGxlPkludm9sdmluZyBjb25zdW1lcnMgd2l0aCBwYWxsaWF0aXZlIGNhcmUgbmVlZHMg
YW5kIHRoZWlyIGZhbWlsaWVzIGluIHJlc2VhcmNoOiBBIGNhc2Ugc3R1ZHk8L3RpdGxlPjxzZWNv
bmRhcnktdGl0bGU+Q29sbGVnaWFuPC9zZWNvbmRhcnktdGl0bGU+PC90aXRsZXM+PHBlcmlvZGlj
YWw+PGZ1bGwtdGl0bGU+Q29sbGVnaWFuPC9mdWxsLXRpdGxlPjwvcGVyaW9kaWNhbD48cmVwcmlu
dC1lZGl0aW9uPmluIGZpbGU8L3JlcHJpbnQtZWRpdGlvbj48ZGF0ZXM+PHllYXI+MjAxOTwveWVh
cj48L2RhdGVzPjxpc2JuPjEzMjItNzY5NjwvaXNibj48dXJscz48cmVsYXRlZC11cmxzPjx1cmw+
aHR0cHM6Ly93d3cuc2NpZW5jZWRpcmVjdC5jb20vc2NpZW5jZS9hcnRpY2xlL3BpaS9TMTMyMjc2
OTYxOTMwMjAwODwvdXJsPjwvcmVsYXRlZC11cmxzPjwvdXJscz48L3JlY29yZD48L0NpdGU+PENp
dGU+PFJlY051bT4yNTc1ODwvUmVjTnVtPjxyZWNvcmQ+PHJlYy1udW1iZXI+MjU3NTg8L3JlYy1u
dW1iZXI+PGZvcmVpZ24ta2V5cz48a2V5IGFwcD0iRU4iIGRiLWlkPSJlZGE5OWVzcjlhcnA1MmUy
MHYycGZ0ejRycDVzOXgwZXZlZjUiIHRpbWVzdGFtcD0iMTU3MDI3NTY3MCI+MjU3NTg8L2tleT48
a2V5IGFwcD0iRU5XZWIiIGRiLWlkPSIiPjA8L2tleT48L2ZvcmVpZ24ta2V5cz48cmVmLXR5cGUg
bmFtZT0iSm91cm5hbCBBcnRpY2xlIj4xNzwvcmVmLXR5cGU+PGNvbnRyaWJ1dG9ycz48YXV0aG9y
cz48YXV0aG9yPlNjaG9seiwgQnJldHQ8L2F1dGhvcj48YXV0aG9yPkJldmFuLCBBbGFuPC9hdXRo
b3I+PGF1dGhvcj5HZW9yZ291c29wb3Vsb3UsIEVrYXZpPC9hdXRob3I+PGF1dGhvcj5Db2xsaWVy
LCBBaWxlZW48L2F1dGhvcj48YXV0aG9yPk1pdGNoZWxsLCBJbW9nZW48L2F1dGhvcj48L2F1dGhv
cnM+PC9jb250cmlidXRvcnM+PHRpdGxlcz48dGl0bGU+Q29uc3VtZXIgYW5kIGNhcmVyIGxlYWRl
cnNoaXAgaW4gcGFsbGlhdGl2ZSBjYXJlIGFjYWRlbWlhIGFuZCBwcmFjdGljZTogQSBzeXN0ZW1h
dGljIHJldmlldyB3aXRoIG5hcnJhdGl2ZSBzeW50aGVzaXM8L3RpdGxlPjxzZWNvbmRhcnktdGl0
bGU+UGFsbGlhdGl2ZSBNZWRpY2luZTwvc2Vjb25kYXJ5LXRpdGxlPjwvdGl0bGVzPjxwZXJpb2Rp
Y2FsPjxmdWxsLXRpdGxlPlBhbGxpYXRpdmUgTWVkaWNpbmU8L2Z1bGwtdGl0bGU+PGFiYnItMT5Q
YWxsaWF0IE1lZDwvYWJici0xPjwvcGVyaW9kaWNhbD48cGFnZXM+OTU5LTk2ODwvcGFnZXM+PHZv
bHVtZT4zMzwvdm9sdW1lPjxudW1iZXI+ODwvbnVtYmVyPjxyZXByaW50LWVkaXRpb24+aW4gZmls
ZTwvcmVwcmludC1lZGl0aW9uPjxkYXRlcz48eWVhcj4yMDE5PC95ZWFyPjwvZGF0ZXM+PGlzYm4+
MDI2OS0yMTYzPC9pc2JuPjx1cmxzPjxyZWxhdGVkLXVybHM+PHVybD5odHRwczovL2pvdXJuYWxz
LXNhZ2VwdWItY29tLnNoZWZmaWVsZC5pZG0ub2NsYy5vcmcvZG9pL2Z1bGwvMTAuMTE3Ny8wMjY5
MjE2MzE5ODU0MDEyPC91cmw+PC9yZWxhdGVkLXVybHM+PC91cmxzPjwvcmVjb3JkPjwvQ2l0ZT48
Q2l0ZT48UmVjTnVtPjI1ODgwPC9SZWNOdW0+PHJlY29yZD48cmVjLW51bWJlcj4yNTg4MDwvcmVj
LW51bWJlcj48Zm9yZWlnbi1rZXlzPjxrZXkgYXBwPSJFTiIgZGItaWQ9ImVkYTk5ZXNyOWFycDUy
ZTIwdjJwZnR6NHJwNXM5eDBldmVmNSIgdGltZXN0YW1wPSIxNjA4OTgzMzg3Ij4yNTg4MDwva2V5
PjwvZm9yZWlnbi1rZXlzPjxyZWYtdHlwZSBuYW1lPSJKb3VybmFsIEFydGljbGUiPjE3PC9yZWYt
dHlwZT48Y29udHJpYnV0b3JzPjxhdXRob3JzPjxhdXRob3I+THVkd2lnLCBDLjwvYXV0aG9yPjxh
dXRob3I+R3JhaGFtLCBJLiBELjwvYXV0aG9yPjxhdXRob3I+R2lmZm9yZCwgVy48L2F1dGhvcj48
YXV0aG9yPkxhdm9pZSwgSi48L2F1dGhvcj48YXV0aG9yPlN0YWNleSwgRC48L2F1dGhvcj48L2F1
dGhvcnM+PC9jb250cmlidXRvcnM+PHRpdGxlcz48dGl0bGU+UGFydG5lcmluZyB3aXRoIGZyYWls
IG9yIHNlcmlvdXNseSBpbGwgcGF0aWVudHMgaW4gcmVzZWFyY2g6IGEgc3lzdGVtYXRpYyByZXZp
ZXc8L3RpdGxlPjxzZWNvbmRhcnktdGl0bGU+UmVzZWFyY2ggSW52b2x2ZW1lbnQgYW5kIEVuZ2Fn
ZW1lbnQ8L3NlY29uZGFyeS10aXRsZT48L3RpdGxlcz48cGVyaW9kaWNhbD48ZnVsbC10aXRsZT5S
ZXNlYXJjaCBJbnZvbHZlbWVudCBhbmQgRW5nYWdlbWVudDwvZnVsbC10aXRsZT48YWJici0xPlJl
cyBJbnZvbHYgRW5nYWdlbTwvYWJici0xPjwvcGVyaW9kaWNhbD48cGFnZXM+MS0yMjwvcGFnZXM+
PHZvbHVtZT42PC92b2x1bWU+PG51bWJlcj4xPC9udW1iZXI+PHJlcHJpbnQtZWRpdGlvbj5pbiBm
aWxlPC9yZXByaW50LWVkaXRpb24+PGRhdGVzPjx5ZWFyPjIwMjA8L3llYXI+PC9kYXRlcz48aXNi
bj4yMDU2LTc1Mjk8L2lzYm4+PHVybHM+PHJlbGF0ZWQtdXJscz48dXJsPmh0dHBzOi8vbGluay5z
cHJpbmdlci5jb20vYXJ0aWNsZS8xMC4xMTg2L3M0MDkwMC0wMjAtMDAyMjUtMjwvdXJsPjwvcmVs
YXRlZC11cmxzPjwvdXJscz48L3JlY29yZD48L0NpdGU+PC9FbmROb3RlPn==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Scholz et al. 2019; Virdun et al. 2019; Ludwig et al. 2020)</w:t>
      </w:r>
      <w:r w:rsidR="00C445FA">
        <w:rPr>
          <w:rFonts w:cstheme="minorHAnsi"/>
          <w:sz w:val="24"/>
          <w:szCs w:val="24"/>
        </w:rPr>
        <w:fldChar w:fldCharType="end"/>
      </w:r>
      <w:r w:rsidRPr="002D7535">
        <w:rPr>
          <w:rFonts w:cstheme="minorHAnsi"/>
          <w:sz w:val="24"/>
          <w:szCs w:val="24"/>
        </w:rPr>
        <w:t xml:space="preserve">. Both flexibility and access require increased resources, which causes difficulties when major funders such as the NIHR place an emphasis on value for money </w:t>
      </w:r>
      <w:r w:rsidR="00C445FA">
        <w:rPr>
          <w:rFonts w:cstheme="minorHAnsi"/>
          <w:sz w:val="24"/>
          <w:szCs w:val="24"/>
        </w:rPr>
        <w:fldChar w:fldCharType="begin"/>
      </w:r>
      <w:r w:rsidR="00C445FA">
        <w:rPr>
          <w:rFonts w:cstheme="minorHAnsi"/>
          <w:sz w:val="24"/>
          <w:szCs w:val="24"/>
        </w:rPr>
        <w:instrText xml:space="preserve"> ADDIN EN.CITE &lt;EndNote&gt;&lt;Cite&gt;&lt;RecNum&gt;199389&lt;/RecNum&gt;&lt;DisplayText&gt;(NIHR 2021a; NIHR 2023)&lt;/DisplayText&gt;&lt;record&gt;&lt;rec-number&gt;199389&lt;/rec-number&gt;&lt;foreign-keys&gt;&lt;key app="EN" db-id="eda99esr9arp52e20v2pftz4rp5s9x0evef5" timestamp="1654864648"&gt;199389&lt;/key&gt;&lt;/foreign-keys&gt;&lt;ref-type name="Web Page"&gt;12&lt;/ref-type&gt;&lt;contributors&gt;&lt;authors&gt;&lt;author&gt;NIHR&lt;/author&gt;&lt;/authors&gt;&lt;tertiary-authors&gt;&lt;author&gt;National Research for Health and Care Research&lt;/author&gt;&lt;/tertiary-authors&gt;&lt;/contributors&gt;&lt;titles&gt;&lt;title&gt;Payment guidance for researchers and professionals&lt;/title&gt;&lt;/titles&gt;&lt;number&gt;28 November 2023&lt;/number&gt;&lt;reprint-edition&gt;not in file&lt;/reprint-edition&gt;&lt;dates&gt;&lt;year&gt;2023&lt;/year&gt;&lt;/dates&gt;&lt;pub-location&gt;UK&lt;/pub-location&gt;&lt;publisher&gt;National Research for Health and Care Research&lt;/publisher&gt;&lt;urls&gt;&lt;related-urls&gt;&lt;url&gt;https://www.nihr.ac.uk/documents/payment-guidance-for-researchers-and-professionals/27392&lt;/url&gt;&lt;/related-urls&gt;&lt;/urls&gt;&lt;/record&gt;&lt;/Cite&gt;&lt;Cite&gt;&lt;RecNum&gt;199464&lt;/RecNum&gt;&lt;record&gt;&lt;rec-number&gt;199464&lt;/rec-number&gt;&lt;foreign-keys&gt;&lt;key app="EN" db-id="eda99esr9arp52e20v2pftz4rp5s9x0evef5" timestamp="1688113405"&gt;199464&lt;/key&gt;&lt;/foreign-keys&gt;&lt;ref-type name="Report"&gt;27&lt;/ref-type&gt;&lt;contributors&gt;&lt;authors&gt;&lt;author&gt;NIHR&lt;/author&gt;&lt;/authors&gt;&lt;tertiary-authors&gt;&lt;author&gt;National Institute for Health Research&lt;/author&gt;&lt;/tertiary-authors&gt;&lt;/contributors&gt;&lt;titles&gt;&lt;title&gt;Best Research for Best Health: The Next Chapter&lt;/title&gt;&lt;/titles&gt;&lt;dates&gt;&lt;year&gt;2021&lt;/year&gt;&lt;/dates&gt;&lt;pub-location&gt;London&lt;/pub-location&gt;&lt;publisher&gt;National Institute for Health Research&lt;/publisher&gt;&lt;urls&gt;&lt;/urls&gt;&lt;/record&gt;&lt;/Cite&gt;&lt;/EndNote&gt;</w:instrText>
      </w:r>
      <w:r w:rsidR="00C445FA">
        <w:rPr>
          <w:rFonts w:cstheme="minorHAnsi"/>
          <w:sz w:val="24"/>
          <w:szCs w:val="24"/>
        </w:rPr>
        <w:fldChar w:fldCharType="separate"/>
      </w:r>
      <w:r w:rsidR="00C445FA">
        <w:rPr>
          <w:rFonts w:cstheme="minorHAnsi"/>
          <w:noProof/>
          <w:sz w:val="24"/>
          <w:szCs w:val="24"/>
        </w:rPr>
        <w:t>(NIHR 2021a; NIHR 2023)</w:t>
      </w:r>
      <w:r w:rsidR="00C445FA">
        <w:rPr>
          <w:rFonts w:cstheme="minorHAnsi"/>
          <w:sz w:val="24"/>
          <w:szCs w:val="24"/>
        </w:rPr>
        <w:fldChar w:fldCharType="end"/>
      </w:r>
      <w:r w:rsidRPr="002D7535">
        <w:rPr>
          <w:rFonts w:cstheme="minorHAnsi"/>
          <w:sz w:val="24"/>
          <w:szCs w:val="24"/>
        </w:rPr>
        <w:t>. Nevertheless, both case study sites provided some robust examples of how they implemented these principles, often as part of their involvement strategy (</w:t>
      </w:r>
      <w:hyperlink w:anchor="Vignette1" w:history="1">
        <w:r w:rsidRPr="00D67A12">
          <w:rPr>
            <w:rStyle w:val="Hyperlink"/>
            <w:rFonts w:cstheme="minorHAnsi"/>
            <w:b/>
            <w:bCs/>
            <w:sz w:val="24"/>
            <w:szCs w:val="24"/>
          </w:rPr>
          <w:t>Vignette 1. Co-producing an involvement strategy</w:t>
        </w:r>
        <w:r w:rsidRPr="00D67A12">
          <w:rPr>
            <w:rStyle w:val="Hyperlink"/>
            <w:rFonts w:cstheme="minorHAnsi"/>
            <w:sz w:val="24"/>
            <w:szCs w:val="24"/>
          </w:rPr>
          <w:t>).</w:t>
        </w:r>
      </w:hyperlink>
    </w:p>
    <w:p w14:paraId="10E39810" w14:textId="77777777" w:rsidR="002D7535" w:rsidRPr="002D7535" w:rsidRDefault="002D7535" w:rsidP="002D7535">
      <w:pPr>
        <w:spacing w:after="0" w:line="240" w:lineRule="auto"/>
        <w:rPr>
          <w:rFonts w:cstheme="minorHAnsi"/>
          <w:sz w:val="24"/>
          <w:szCs w:val="24"/>
        </w:rPr>
      </w:pPr>
    </w:p>
    <w:p w14:paraId="064D63B9" w14:textId="4628633A"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Flexibility and access are also important principles for diversity and inclusion, which has increased in priority in recent years, both in research broadly and within public involvement in research </w:t>
      </w:r>
      <w:r w:rsidR="00C445FA">
        <w:rPr>
          <w:rFonts w:cstheme="minorHAnsi"/>
          <w:sz w:val="24"/>
          <w:szCs w:val="24"/>
        </w:rPr>
        <w:fldChar w:fldCharType="begin">
          <w:fldData xml:space="preserve">PEVuZE5vdGU+PENpdGU+PFJlY051bT4xOTk0NzY8L1JlY051bT48RGlzcGxheVRleHQ+KE5JSFIg
ZXQgYWwuIDIwMTk7IEhSQSAyMDIyOyBOSUhSIDIwMjJiKTwvRGlzcGxheVRleHQ+PHJlY29yZD48
cmVjLW51bWJlcj4xOTk0NzY8L3JlYy1udW1iZXI+PGZvcmVpZ24ta2V5cz48a2V5IGFwcD0iRU4i
IGRiLWlkPSJlZGE5OWVzcjlhcnA1MmUyMHYycGZ0ejRycDVzOXgwZXZlZjUiIHRpbWVzdGFtcD0i
MTY5NDA3MDI4NyI+MTk5NDc2PC9rZXk+PC9mb3JlaWduLWtleXM+PHJlZi10eXBlIG5hbWU9IlJl
cG9ydCI+Mjc8L3JlZi10eXBlPjxjb250cmlidXRvcnM+PGF1dGhvcnM+PGF1dGhvcj5OSUhSPC9h
dXRob3I+PC9hdXRob3JzPjx0ZXJ0aWFyeS1hdXRob3JzPjxhdXRob3I+TmF0aW9uYWwgSW5zdGl0
dXRlIGZvciBIZWFsdGggYW5kIENhcmUgUmVzZWFyY2g8L2F1dGhvcj48L3RlcnRpYXJ5LWF1dGhv
cnM+PC9jb250cmlidXRvcnM+PHRpdGxlcz48dGl0bGU+RXF1YWxpdHksIERpdmVyc2l0eSBhbmQg
SW5jbHVzaW9uIFN0cmF0ZWd5IDIwMjItMjAyNzwvdGl0bGU+PC90aXRsZXM+PHJlcHJpbnQtZWRp
dGlvbj5ub3QgaW4gZmlsZTwvcmVwcmludC1lZGl0aW9uPjxkYXRlcz48eWVhcj4yMDIyPC95ZWFy
PjwvZGF0ZXM+PHB1Yi1sb2NhdGlvbj5Mb25kb248L3B1Yi1sb2NhdGlvbj48cHVibGlzaGVyPk5h
dGlvbmFsIEluc3RpdHV0ZSBmb3IgSGVhbHRoIGFuZCBDYXJlIFJlc2VhcmNoPC9wdWJsaXNoZXI+
PHVybHM+PHJlbGF0ZWQtdXJscz48dXJsPmh0dHBzOi8vd3d3Lm5paHIuYWMudWsvZG9jdW1lbnRz
L2VxdWFsaXR5LWRpdmVyc2l0eS1hbmQtaW5jbHVzaW9uLXN0cmF0ZWd5LTIwMjItMjAyNy8zMTI5
NSN0aGVtZS10d28td2lkZW4tYWNjZXNzLWFuZC1wYXJ0aWNpcGF0aW9uLWZvci1ncmVhdGVyLWRp
dmVyc2l0eS1hbmQtaW5jbHVzaW9uPC91cmw+PC9yZWxhdGVkLXVybHM+PC91cmxzPjwvcmVjb3Jk
PjwvQ2l0ZT48Q2l0ZT48UmVjTnVtPjE5OTQ3NzwvUmVjTnVtPjxyZWNvcmQ+PHJlYy1udW1iZXI+
MTk5NDc3PC9yZWMtbnVtYmVyPjxmb3JlaWduLWtleXM+PGtleSBhcHA9IkVOIiBkYi1pZD0iZWRh
OTllc3I5YXJwNTJlMjB2MnBmdHo0cnA1czl4MGV2ZWY1IiB0aW1lc3RhbXA9IjE2OTQwNzA1NDgi
PjE5OTQ3Nzwva2V5PjwvZm9yZWlnbi1rZXlzPjxyZWYtdHlwZSBuYW1lPSJSZXBvcnQiPjI3PC9y
ZWYtdHlwZT48Y29udHJpYnV0b3JzPjxhdXRob3JzPjxhdXRob3I+SFJBPC9hdXRob3I+PC9hdXRo
b3JzPjx0ZXJ0aWFyeS1hdXRob3JzPjxhdXRob3I+SGVhbHRoIFJlc2VhcmNoIEF1dGhvcml0eTwv
YXV0aG9yPjwvdGVydGlhcnktYXV0aG9ycz48L2NvbnRyaWJ1dG9ycz48dGl0bGVzPjx0aXRsZT5X
ZSBtYWtlIGl0IGVhc3kgdG8gZG8gcmVzZWFyY2ggdGhhdCBwZW9wbGUgY2FuIHRydXN0LiBTdHJh
dGVneSAyMDIyLTIwMjU8L3RpdGxlPjwvdGl0bGVzPjxyZXByaW50LWVkaXRpb24+bm90IGluIGZp
bGU8L3JlcHJpbnQtZWRpdGlvbj48ZGF0ZXM+PHllYXI+MjAyMjwveWVhcj48L2RhdGVzPjxwdWIt
bG9jYXRpb24+TG9uZG9uPC9wdWItbG9jYXRpb24+PHB1Ymxpc2hlcj5IZWFsdGggUmVzZWFyY2gg
QXV0aG9yaXR5PC9wdWJsaXNoZXI+PHVybHM+PHJlbGF0ZWQtdXJscz48dXJsPmh0dHBzOi8vd3d3
LmhyYS5uaHMudWsvYWJvdXQtdXMvd2hhdC13ZS1kby9vdXItc3RyYXRlZ3kvPC91cmw+PC9yZWxh
dGVkLXVybHM+PC91cmxzPjwvcmVjb3JkPjwvQ2l0ZT48Q2l0ZT48UmVjTnVtPjE2ODE3PC9SZWNO
dW0+PHJlY29yZD48cmVjLW51bWJlcj4xNjgxNzwvcmVjLW51bWJlcj48Zm9yZWlnbi1rZXlzPjxr
ZXkgYXBwPSJFTiIgZGItaWQ9ImVkYTk5ZXNyOWFycDUyZTIwdjJwZnR6NHJwNXM5eDBldmVmNSIg
dGltZXN0YW1wPSIxNTMwODkzNTA1Ij4xNjgxNzwva2V5PjxrZXkgYXBwPSJFTldlYiIgZGItaWQ9
IiI+MDwva2V5PjwvZm9yZWlnbi1rZXlzPjxyZWYtdHlwZSBuYW1lPSJSZXBvcnQiPjI3PC9yZWYt
dHlwZT48Y29udHJpYnV0b3JzPjxhdXRob3JzPjxhdXRob3I+TklIUiw8L2F1dGhvcj48YXV0aG9y
PkNoaWVmIFNjaWVudGlzdCBPZmZpY2UsPC9hdXRob3I+PGF1dGhvcj5IZWFsdGggYW5kIENhcmUg
UmVzZWFyY2ggV2FsZXMsPC9hdXRob3I+PGF1dGhvcj5QdWJsaWMgSGVhbHRoIEFnZW5jeSw8L2F1
dGhvcj48L2F1dGhvcnM+PHRlcnRpYXJ5LWF1dGhvcnM+PGF1dGhvcj5OSUhSPC9hdXRob3I+PC90
ZXJ0aWFyeS1hdXRob3JzPjwvY29udHJpYnV0b3JzPjx0aXRsZXM+PHRpdGxlPlVLIFN0YW5kYXJk
cyBmb3IgUHVibGljIEludm9sdmVtZW50PC90aXRsZT48L3RpdGxlcz48cmVwcmludC1lZGl0aW9u
PmluIGZpbGU8L3JlcHJpbnQtZWRpdGlvbj48ZGF0ZXM+PHllYXI+MjAxOTwveWVhcj48L2RhdGVz
PjxwdWItbG9jYXRpb24+TG9uZG9uPC9wdWItbG9jYXRpb24+PHB1Ymxpc2hlcj5VSyBQdWJsaWMg
SW52b2x2ZW1lbnQgU3RhbmRhcmRzIERldmVsb3BtZW50IFBhcnRuZXJzaGlwPC9wdWJsaXNoZXI+
PHVybHM+PHJlbGF0ZWQtdXJscz48dXJsPmh0dHBzOi8vc2l0ZXMuZ29vZ2xlLmNvbS9uaWhyLmFj
LnVrL3BpLXN0YW5kYXJkcy9ob21lPC91cmw+PC9yZWxhdGVkLXVybHM+PC91cmxzPjwvcmVjb3Jk
PjwvQ2l0ZT48L0VuZE5vdGU+
</w:fldData>
        </w:fldChar>
      </w:r>
      <w:r w:rsidR="00BC508B">
        <w:rPr>
          <w:rFonts w:cstheme="minorHAnsi"/>
          <w:sz w:val="24"/>
          <w:szCs w:val="24"/>
        </w:rPr>
        <w:instrText xml:space="preserve"> ADDIN EN.CITE </w:instrText>
      </w:r>
      <w:r w:rsidR="00BC508B">
        <w:rPr>
          <w:rFonts w:cstheme="minorHAnsi"/>
          <w:sz w:val="24"/>
          <w:szCs w:val="24"/>
        </w:rPr>
        <w:fldChar w:fldCharType="begin">
          <w:fldData xml:space="preserve">PEVuZE5vdGU+PENpdGU+PFJlY051bT4xOTk0NzY8L1JlY051bT48RGlzcGxheVRleHQ+KE5JSFIg
ZXQgYWwuIDIwMTk7IEhSQSAyMDIyOyBOSUhSIDIwMjJiKTwvRGlzcGxheVRleHQ+PHJlY29yZD48
cmVjLW51bWJlcj4xOTk0NzY8L3JlYy1udW1iZXI+PGZvcmVpZ24ta2V5cz48a2V5IGFwcD0iRU4i
IGRiLWlkPSJlZGE5OWVzcjlhcnA1MmUyMHYycGZ0ejRycDVzOXgwZXZlZjUiIHRpbWVzdGFtcD0i
MTY5NDA3MDI4NyI+MTk5NDc2PC9rZXk+PC9mb3JlaWduLWtleXM+PHJlZi10eXBlIG5hbWU9IlJl
cG9ydCI+Mjc8L3JlZi10eXBlPjxjb250cmlidXRvcnM+PGF1dGhvcnM+PGF1dGhvcj5OSUhSPC9h
dXRob3I+PC9hdXRob3JzPjx0ZXJ0aWFyeS1hdXRob3JzPjxhdXRob3I+TmF0aW9uYWwgSW5zdGl0
dXRlIGZvciBIZWFsdGggYW5kIENhcmUgUmVzZWFyY2g8L2F1dGhvcj48L3RlcnRpYXJ5LWF1dGhv
cnM+PC9jb250cmlidXRvcnM+PHRpdGxlcz48dGl0bGU+RXF1YWxpdHksIERpdmVyc2l0eSBhbmQg
SW5jbHVzaW9uIFN0cmF0ZWd5IDIwMjItMjAyNzwvdGl0bGU+PC90aXRsZXM+PHJlcHJpbnQtZWRp
dGlvbj5ub3QgaW4gZmlsZTwvcmVwcmludC1lZGl0aW9uPjxkYXRlcz48eWVhcj4yMDIyPC95ZWFy
PjwvZGF0ZXM+PHB1Yi1sb2NhdGlvbj5Mb25kb248L3B1Yi1sb2NhdGlvbj48cHVibGlzaGVyPk5h
dGlvbmFsIEluc3RpdHV0ZSBmb3IgSGVhbHRoIGFuZCBDYXJlIFJlc2VhcmNoPC9wdWJsaXNoZXI+
PHVybHM+PHJlbGF0ZWQtdXJscz48dXJsPmh0dHBzOi8vd3d3Lm5paHIuYWMudWsvZG9jdW1lbnRz
L2VxdWFsaXR5LWRpdmVyc2l0eS1hbmQtaW5jbHVzaW9uLXN0cmF0ZWd5LTIwMjItMjAyNy8zMTI5
NSN0aGVtZS10d28td2lkZW4tYWNjZXNzLWFuZC1wYXJ0aWNpcGF0aW9uLWZvci1ncmVhdGVyLWRp
dmVyc2l0eS1hbmQtaW5jbHVzaW9uPC91cmw+PC9yZWxhdGVkLXVybHM+PC91cmxzPjwvcmVjb3Jk
PjwvQ2l0ZT48Q2l0ZT48UmVjTnVtPjE5OTQ3NzwvUmVjTnVtPjxyZWNvcmQ+PHJlYy1udW1iZXI+
MTk5NDc3PC9yZWMtbnVtYmVyPjxmb3JlaWduLWtleXM+PGtleSBhcHA9IkVOIiBkYi1pZD0iZWRh
OTllc3I5YXJwNTJlMjB2MnBmdHo0cnA1czl4MGV2ZWY1IiB0aW1lc3RhbXA9IjE2OTQwNzA1NDgi
PjE5OTQ3Nzwva2V5PjwvZm9yZWlnbi1rZXlzPjxyZWYtdHlwZSBuYW1lPSJSZXBvcnQiPjI3PC9y
ZWYtdHlwZT48Y29udHJpYnV0b3JzPjxhdXRob3JzPjxhdXRob3I+SFJBPC9hdXRob3I+PC9hdXRo
b3JzPjx0ZXJ0aWFyeS1hdXRob3JzPjxhdXRob3I+SGVhbHRoIFJlc2VhcmNoIEF1dGhvcml0eTwv
YXV0aG9yPjwvdGVydGlhcnktYXV0aG9ycz48L2NvbnRyaWJ1dG9ycz48dGl0bGVzPjx0aXRsZT5X
ZSBtYWtlIGl0IGVhc3kgdG8gZG8gcmVzZWFyY2ggdGhhdCBwZW9wbGUgY2FuIHRydXN0LiBTdHJh
dGVneSAyMDIyLTIwMjU8L3RpdGxlPjwvdGl0bGVzPjxyZXByaW50LWVkaXRpb24+bm90IGluIGZp
bGU8L3JlcHJpbnQtZWRpdGlvbj48ZGF0ZXM+PHllYXI+MjAyMjwveWVhcj48L2RhdGVzPjxwdWIt
bG9jYXRpb24+TG9uZG9uPC9wdWItbG9jYXRpb24+PHB1Ymxpc2hlcj5IZWFsdGggUmVzZWFyY2gg
QXV0aG9yaXR5PC9wdWJsaXNoZXI+PHVybHM+PHJlbGF0ZWQtdXJscz48dXJsPmh0dHBzOi8vd3d3
LmhyYS5uaHMudWsvYWJvdXQtdXMvd2hhdC13ZS1kby9vdXItc3RyYXRlZ3kvPC91cmw+PC9yZWxh
dGVkLXVybHM+PC91cmxzPjwvcmVjb3JkPjwvQ2l0ZT48Q2l0ZT48UmVjTnVtPjE2ODE3PC9SZWNO
dW0+PHJlY29yZD48cmVjLW51bWJlcj4xNjgxNzwvcmVjLW51bWJlcj48Zm9yZWlnbi1rZXlzPjxr
ZXkgYXBwPSJFTiIgZGItaWQ9ImVkYTk5ZXNyOWFycDUyZTIwdjJwZnR6NHJwNXM5eDBldmVmNSIg
dGltZXN0YW1wPSIxNTMwODkzNTA1Ij4xNjgxNzwva2V5PjxrZXkgYXBwPSJFTldlYiIgZGItaWQ9
IiI+MDwva2V5PjwvZm9yZWlnbi1rZXlzPjxyZWYtdHlwZSBuYW1lPSJSZXBvcnQiPjI3PC9yZWYt
dHlwZT48Y29udHJpYnV0b3JzPjxhdXRob3JzPjxhdXRob3I+TklIUiw8L2F1dGhvcj48YXV0aG9y
PkNoaWVmIFNjaWVudGlzdCBPZmZpY2UsPC9hdXRob3I+PGF1dGhvcj5IZWFsdGggYW5kIENhcmUg
UmVzZWFyY2ggV2FsZXMsPC9hdXRob3I+PGF1dGhvcj5QdWJsaWMgSGVhbHRoIEFnZW5jeSw8L2F1
dGhvcj48L2F1dGhvcnM+PHRlcnRpYXJ5LWF1dGhvcnM+PGF1dGhvcj5OSUhSPC9hdXRob3I+PC90
ZXJ0aWFyeS1hdXRob3JzPjwvY29udHJpYnV0b3JzPjx0aXRsZXM+PHRpdGxlPlVLIFN0YW5kYXJk
cyBmb3IgUHVibGljIEludm9sdmVtZW50PC90aXRsZT48L3RpdGxlcz48cmVwcmludC1lZGl0aW9u
PmluIGZpbGU8L3JlcHJpbnQtZWRpdGlvbj48ZGF0ZXM+PHllYXI+MjAxOTwveWVhcj48L2RhdGVz
PjxwdWItbG9jYXRpb24+TG9uZG9uPC9wdWItbG9jYXRpb24+PHB1Ymxpc2hlcj5VSyBQdWJsaWMg
SW52b2x2ZW1lbnQgU3RhbmRhcmRzIERldmVsb3BtZW50IFBhcnRuZXJzaGlwPC9wdWJsaXNoZXI+
PHVybHM+PHJlbGF0ZWQtdXJscz48dXJsPmh0dHBzOi8vc2l0ZXMuZ29vZ2xlLmNvbS9uaWhyLmFj
LnVrL3BpLXN0YW5kYXJkcy9ob21lPC91cmw+PC9yZWxhdGVkLXVybHM+PC91cmxzPjwvcmVjb3Jk
PjwvQ2l0ZT48L0VuZE5vdGU+
</w:fldData>
        </w:fldChar>
      </w:r>
      <w:r w:rsidR="00BC508B">
        <w:rPr>
          <w:rFonts w:cstheme="minorHAnsi"/>
          <w:sz w:val="24"/>
          <w:szCs w:val="24"/>
        </w:rPr>
        <w:instrText xml:space="preserve"> ADDIN EN.CITE.DATA </w:instrText>
      </w:r>
      <w:r w:rsidR="00BC508B">
        <w:rPr>
          <w:rFonts w:cstheme="minorHAnsi"/>
          <w:sz w:val="24"/>
          <w:szCs w:val="24"/>
        </w:rPr>
      </w:r>
      <w:r w:rsidR="00BC508B">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BC508B">
        <w:rPr>
          <w:rFonts w:cstheme="minorHAnsi"/>
          <w:noProof/>
          <w:sz w:val="24"/>
          <w:szCs w:val="24"/>
        </w:rPr>
        <w:t>(NIHR et al. 2019; HRA 2022; NIHR 2022b)</w:t>
      </w:r>
      <w:r w:rsidR="00C445FA">
        <w:rPr>
          <w:rFonts w:cstheme="minorHAnsi"/>
          <w:sz w:val="24"/>
          <w:szCs w:val="24"/>
        </w:rPr>
        <w:fldChar w:fldCharType="end"/>
      </w:r>
      <w:r w:rsidRPr="002D7535">
        <w:rPr>
          <w:rFonts w:cstheme="minorHAnsi"/>
          <w:sz w:val="24"/>
          <w:szCs w:val="24"/>
        </w:rPr>
        <w:t xml:space="preserve">. The QES found a lack of diversity of those involved which reflected many of the inequalities found in palliative care service provision, where some communities receive limited or a poorer quality of care, </w:t>
      </w:r>
      <w:r w:rsidRPr="002D7535">
        <w:rPr>
          <w:rFonts w:ascii="Calibri" w:hAnsi="Calibri" w:cs="Calibri"/>
          <w:sz w:val="24"/>
          <w:szCs w:val="24"/>
        </w:rPr>
        <w:t xml:space="preserve">including people from racialised communities and those with non-cancer conditions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16677&lt;/RecNum&gt;&lt;DisplayText&gt;(Care Quality Commission 2016; Dixon et al. 2016)&lt;/DisplayText&gt;&lt;record&gt;&lt;rec-number&gt;16677&lt;/rec-number&gt;&lt;foreign-keys&gt;&lt;key app="EN" db-id="eda99esr9arp52e20v2pftz4rp5s9x0evef5" timestamp="1514394346"&gt;16677&lt;/key&gt;&lt;/foreign-keys&gt;&lt;ref-type name="Report"&gt;27&lt;/ref-type&gt;&lt;contributors&gt;&lt;authors&gt;&lt;author&gt;Dixon, J.&lt;/author&gt;&lt;author&gt;King, D.&lt;/author&gt;&lt;author&gt;Matosevic, T.&lt;/author&gt;&lt;author&gt;Clark, M.&lt;/author&gt;&lt;author&gt;Knapp, M.&lt;/author&gt;&lt;/authors&gt;&lt;tertiary-authors&gt;&lt;author&gt;PSSRU&lt;/author&gt;&lt;/tertiary-authors&gt;&lt;/contributors&gt;&lt;titles&gt;&lt;title&gt;Equity in the Provision of Palliative Care in the UK: Review of Evidence&lt;/title&gt;&lt;/titles&gt;&lt;reprint-edition&gt;not in file&lt;/reprint-edition&gt;&lt;dates&gt;&lt;year&gt;2016&lt;/year&gt;&lt;/dates&gt;&lt;pub-location&gt;London&lt;/pub-location&gt;&lt;publisher&gt;Personal Social Services Research Unit (PSSRU), London School of Economics &amp;amp; Political Science,&lt;/publisher&gt;&lt;urls&gt;&lt;related-urls&gt;&lt;url&gt;http://eprints.lse.ac.uk/61550/1/equity_in_the_provision_of_paliative_care.pdf&lt;/url&gt;&lt;/related-urls&gt;&lt;/urls&gt;&lt;/record&gt;&lt;/Cite&gt;&lt;Cite&gt;&lt;RecNum&gt;16676&lt;/RecNum&gt;&lt;record&gt;&lt;rec-number&gt;16676&lt;/rec-number&gt;&lt;foreign-keys&gt;&lt;key app="EN" db-id="eda99esr9arp52e20v2pftz4rp5s9x0evef5" timestamp="1514394146"&gt;16676&lt;/key&gt;&lt;/foreign-keys&gt;&lt;ref-type name="Report"&gt;27&lt;/ref-type&gt;&lt;contributors&gt;&lt;authors&gt;&lt;author&gt;Care Quality Commission,&lt;/author&gt;&lt;/authors&gt;&lt;tertiary-authors&gt;&lt;author&gt;Care Quality Commission,&lt;/author&gt;&lt;/tertiary-authors&gt;&lt;/contributors&gt;&lt;titles&gt;&lt;title&gt;A different ending: Our review looking at end-of-life care&lt;/title&gt;&lt;/titles&gt;&lt;reprint-edition&gt;not in file&lt;/reprint-edition&gt;&lt;dates&gt;&lt;year&gt;2016&lt;/year&gt;&lt;/dates&gt;&lt;pub-location&gt;Newcastle upon Tyne&lt;/pub-location&gt;&lt;urls&gt;&lt;related-urls&gt;&lt;url&gt;http://www.cqc.org.uk/news/stories/different-ending-our-review-looking-end-life-care-published&lt;/url&gt;&lt;/related-urls&gt;&lt;/urls&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Care Quality Commission 2016; Dixon et al. 2016)</w:t>
      </w:r>
      <w:r w:rsidR="00C445FA">
        <w:rPr>
          <w:rFonts w:ascii="Calibri" w:hAnsi="Calibri" w:cs="Calibri"/>
          <w:sz w:val="24"/>
          <w:szCs w:val="24"/>
        </w:rPr>
        <w:fldChar w:fldCharType="end"/>
      </w:r>
      <w:r w:rsidRPr="002D7535">
        <w:rPr>
          <w:rFonts w:ascii="Calibri" w:hAnsi="Calibri" w:cs="Calibri"/>
          <w:sz w:val="24"/>
          <w:szCs w:val="24"/>
        </w:rPr>
        <w:t xml:space="preserve">. Both case study sites in the CSA showed an awareness of this, had highlighted the issue in their involvement strategies and had engaged in a variety of activities to recruit and involve a more diverse range of public members </w:t>
      </w:r>
      <w:r w:rsidRPr="002D7535">
        <w:rPr>
          <w:rFonts w:cstheme="minorHAnsi"/>
          <w:sz w:val="24"/>
          <w:szCs w:val="24"/>
        </w:rPr>
        <w:t>(</w:t>
      </w:r>
      <w:hyperlink w:anchor="Vignette4" w:history="1">
        <w:r w:rsidRPr="00282213">
          <w:rPr>
            <w:rStyle w:val="Hyperlink"/>
            <w:rFonts w:cstheme="minorHAnsi"/>
            <w:b/>
            <w:bCs/>
            <w:sz w:val="24"/>
            <w:szCs w:val="24"/>
          </w:rPr>
          <w:t>Vignette 4. Increasing diversity and inclusion</w:t>
        </w:r>
      </w:hyperlink>
      <w:r w:rsidRPr="002D7535">
        <w:rPr>
          <w:rFonts w:cstheme="minorHAnsi"/>
          <w:b/>
          <w:bCs/>
          <w:sz w:val="24"/>
          <w:szCs w:val="24"/>
        </w:rPr>
        <w:t xml:space="preserve">; </w:t>
      </w:r>
      <w:hyperlink w:anchor="Vignette2" w:history="1">
        <w:r w:rsidRPr="00282213">
          <w:rPr>
            <w:rStyle w:val="Hyperlink"/>
            <w:rFonts w:cstheme="minorHAnsi"/>
            <w:b/>
            <w:bCs/>
            <w:sz w:val="24"/>
            <w:szCs w:val="24"/>
          </w:rPr>
          <w:t xml:space="preserve">Vignette 2. </w:t>
        </w:r>
        <w:r w:rsidRPr="00282213">
          <w:rPr>
            <w:rStyle w:val="Hyperlink"/>
            <w:b/>
            <w:bCs/>
            <w:sz w:val="24"/>
            <w:szCs w:val="24"/>
          </w:rPr>
          <w:t>Community Outreach Event</w:t>
        </w:r>
      </w:hyperlink>
      <w:r w:rsidRPr="002D7535">
        <w:rPr>
          <w:rFonts w:cstheme="minorHAnsi"/>
          <w:sz w:val="24"/>
          <w:szCs w:val="24"/>
        </w:rPr>
        <w:t>).</w:t>
      </w:r>
    </w:p>
    <w:p w14:paraId="61F775BD" w14:textId="77777777" w:rsidR="002D7535" w:rsidRPr="002D7535" w:rsidRDefault="002D7535" w:rsidP="002D7535">
      <w:pPr>
        <w:spacing w:after="0" w:line="240" w:lineRule="auto"/>
        <w:rPr>
          <w:rFonts w:cstheme="minorHAnsi"/>
          <w:sz w:val="24"/>
          <w:szCs w:val="24"/>
        </w:rPr>
      </w:pPr>
    </w:p>
    <w:p w14:paraId="6D6CC313" w14:textId="335CD078"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lastRenderedPageBreak/>
        <w:t xml:space="preserve">Within both the QES and CSA, involvement and participation in palliative care research were sometimes compared, as they were thought to bring similar challenges </w:t>
      </w:r>
      <w:r w:rsidR="00C445FA">
        <w:rPr>
          <w:rFonts w:ascii="Calibri" w:hAnsi="Calibri" w:cs="Calibri"/>
          <w:sz w:val="24"/>
          <w:szCs w:val="24"/>
        </w:rPr>
        <w:fldChar w:fldCharType="begin">
          <w:fldData xml:space="preserve">PEVuZE5vdGU+PENpdGU+PFJlY051bT4xOTk1MDU8L1JlY051bT48RGlzcGxheVRleHQ+KEFvdW4g
ZXQgYWwuIDIwMTc7IEJsb29tZXIgZXQgYWwuIDIwMTg7IENoYXRsYW5kIGV0IGFsLiAyMDIzKTwv
RGlzcGxheVRleHQ+PHJlY29yZD48cmVjLW51bWJlcj4xOTk1MDU8L3JlYy1udW1iZXI+PGZvcmVp
Z24ta2V5cz48a2V5IGFwcD0iRU4iIGRiLWlkPSJlZGE5OWVzcjlhcnA1MmUyMHYycGZ0ejRycDVz
OXgwZXZlZjUiIHRpbWVzdGFtcD0iMTcwMDU2Mjk0OCI+MTk5NTA1PC9rZXk+PGtleSBhcHA9IkVO
V2ViIiBkYi1pZD0iIj4wPC9rZXk+PC9mb3JlaWduLWtleXM+PHJlZi10eXBlIG5hbWU9IkpvdXJu
YWwgQXJ0aWNsZSI+MTc8L3JlZi10eXBlPjxjb250cmlidXRvcnM+PGF1dGhvcnM+PGF1dGhvcj5D
aGF0bGFuZCwgTGF1cmEgRW1tYTwvYXV0aG9yPjxhdXRob3I+SGFydmV5LCBDYXRoZXJpbmU8L2F1
dGhvcj48YXV0aG9yPktlbGx5LCBLaXJzdGVuPC9hdXRob3I+PGF1dGhvcj5QYXJhZGluZSwgU2hh
cm9uPC9hdXRob3I+PGF1dGhvcj5CaGFnYXQsIE1lZW5hPC9hdXRob3I+PGF1dGhvcj5IdWRzb24s
IEJyaW9ueSBGPC9hdXRob3I+PC9hdXRob3JzPjwvY29udHJpYnV0b3JzPjx0aXRsZXM+PHRpdGxl
PlJlc2VhcmNoIHBhcnRpY2lwYXRpb24gaW4gcGFsbGlhdGl2ZSBtZWRpY2luZeKAlGJlbmVmaXRz
IGFuZCBiYXJyaWVycyBmb3IgcGF0aWVudHMgYW5kIGZhbWlsaWVzOiByYXBpZCByZXZpZXcgYW5k
IHRoZW1hdGljIHN5bnRoZXNpczwvdGl0bGU+PHNlY29uZGFyeS10aXRsZT5CTUogU3VwcG9ydGl2
ZSAmYW1wOyBQYWxsaWF0aXZlIENhcmU8L3NlY29uZGFyeS10aXRsZT48L3RpdGxlcz48cGVyaW9k
aWNhbD48ZnVsbC10aXRsZT5CTUogU3VwcG9ydGl2ZSAmYW1wOyBQYWxsaWF0aXZlIENhcmU8L2Z1
bGwtdGl0bGU+PGFiYnItMT5CTUogU3VwcG9ydCBQYWxsaWF0IENhcmU8L2FiYnItMT48L3Blcmlv
ZGljYWw+PHBhZ2VzPjM1LTQ0PC9wYWdlcz48dm9sdW1lPjEzPC92b2x1bWU+PG51bWJlcj4xPC9u
dW1iZXI+PHJlcHJpbnQtZWRpdGlvbj5ub3QgaW4gZmlsZTwvcmVwcmludC1lZGl0aW9uPjxkYXRl
cz48eWVhcj4yMDIzPC95ZWFyPjwvZGF0ZXM+PGlzYm4+MjA0NS00MzVYPC9pc2JuPjx1cmxzPjxy
ZWxhdGVkLXVybHM+PHVybD5odHRwczovL3NwY2FyZS5ibWouY29tL2NvbnRlbnQvMTMvMS8zNS5h
YnN0cmFjdDwvdXJsPjwvcmVsYXRlZC11cmxzPjwvdXJscz48L3JlY29yZD48L0NpdGU+PENpdGU+
PFJlY051bT4xOTkzNjE8L1JlY051bT48cmVjb3JkPjxyZWMtbnVtYmVyPjE5OTM2MTwvcmVjLW51
bWJlcj48Zm9yZWlnbi1rZXlzPjxrZXkgYXBwPSJFTiIgZGItaWQ9ImVkYTk5ZXNyOWFycDUyZTIw
djJwZnR6NHJwNXM5eDBldmVmNSIgdGltZXN0YW1wPSIxNjQyNTk4Njc1Ij4xOTkzNjE8L2tleT48
L2ZvcmVpZ24ta2V5cz48cmVmLXR5cGUgbmFtZT0iSm91cm5hbCBBcnRpY2xlIj4xNzwvcmVmLXR5
cGU+PGNvbnRyaWJ1dG9ycz48YXV0aG9ycz48YXV0aG9yPkFvdW4sIFNhbWFyPC9hdXRob3I+PGF1
dGhvcj5TbGF0eWVyLCBTdXNhbjwvYXV0aG9yPjxhdXRob3I+RGVhcywgS2F0aGxlZW48L2F1dGhv
cj48YXV0aG9yPk5la29sYWljaHVrLCBDaGVyeWw8L2F1dGhvcj48L2F1dGhvcnM+PC9jb250cmli
dXRvcnM+PHRpdGxlcz48dGl0bGU+RmFtaWx5IGNhcmVnaXZlciBwYXJ0aWNpcGF0aW9uIGluIHBh
bGxpYXRpdmUgY2FyZSByZXNlYXJjaDogY2hhbGxlbmdpbmcgdGhlIG15dGg8L3RpdGxlPjxzZWNv
bmRhcnktdGl0bGU+Sm91cm5hbCBvZiBQYWluIGFuZCBTeW1wdG9tIE1hbmFnZW1lbnQ8L3NlY29u
ZGFyeS10aXRsZT48L3RpdGxlcz48cGVyaW9kaWNhbD48ZnVsbC10aXRsZT5Kb3VybmFsIG9mIFBh
aW4gYW5kIFN5bXB0b20gTWFuYWdlbWVudDwvZnVsbC10aXRsZT48YWJici0xPkogUGFpbiBTeW1w
dG9tIE1hbmFnZTwvYWJici0xPjwvcGVyaW9kaWNhbD48cGFnZXM+ODUxLTg2MTwvcGFnZXM+PHZv
bHVtZT41Mzwvdm9sdW1lPjxudW1iZXI+NTwvbnVtYmVyPjxkYXRlcz48eWVhcj4yMDE3PC95ZWFy
PjwvZGF0ZXM+PGlzYm4+MDg4NS0zOTI0PC9pc2JuPjx1cmxzPjxyZWxhdGVkLXVybHM+PHVybD5o
dHRwczovL3d3dy5zY2llbmNlZGlyZWN0LmNvbS9zY2llbmNlL2FydGljbGUvcGlpL1MwODg1Mzky
NDE2MzEyMjZYPC91cmw+PC9yZWxhdGVkLXVybHM+PC91cmxzPjwvcmVjb3JkPjwvQ2l0ZT48Q2l0
ZT48UmVjTnVtPjE2OTEzPC9SZWNOdW0+PHJlY29yZD48cmVjLW51bWJlcj4xNjkxMzwvcmVjLW51
bWJlcj48Zm9yZWlnbi1rZXlzPjxrZXkgYXBwPSJFTiIgZGItaWQ9ImVkYTk5ZXNyOWFycDUyZTIw
djJwZnR6NHJwNXM5eDBldmVmNSIgdGltZXN0YW1wPSIxNTQ0MDAzNjA2Ij4xNjkxMzwva2V5Pjwv
Zm9yZWlnbi1rZXlzPjxyZWYtdHlwZSBuYW1lPSJKb3VybmFsIEFydGljbGUiPjE3PC9yZWYtdHlw
ZT48Y29udHJpYnV0b3JzPjxhdXRob3JzPjxhdXRob3I+Qmxvb21lciwgTWVsaXNzYSBKPC9hdXRo
b3I+PGF1dGhvcj5IdXRjaGluc29uLCBBbGlzb24gTTwvYXV0aG9yPjxhdXRob3I+QnJvb2tzLCBM
YXVyYTwvYXV0aG9yPjxhdXRob3I+Qm90dGksIE1hcmk8L2F1dGhvcj48L2F1dGhvcnM+PC9jb250
cmlidXRvcnM+PHRpdGxlcz48dGl0bGU+RHlpbmcgcGVyc29uc+KAmSBwZXJzcGVjdGl2ZXMgb24s
IG9yIGV4cGVyaWVuY2VzIG9mLCBwYXJ0aWNpcGF0aW5nIGluIHJlc2VhcmNoOiBBbiBpbnRlZ3Jh
dGl2ZSByZXZpZXc8L3RpdGxlPjxzZWNvbmRhcnktdGl0bGU+UGFsbGlhdGl2ZSBtZWRpY2luZTwv
c2Vjb25kYXJ5LXRpdGxlPjwvdGl0bGVzPjxwZXJpb2RpY2FsPjxmdWxsLXRpdGxlPlBhbGxpYXRp
dmUgTWVkaWNpbmU8L2Z1bGwtdGl0bGU+PGFiYnItMT5QYWxsaWF0IE1lZDwvYWJici0xPjwvcGVy
aW9kaWNhbD48cGFnZXM+ODUxLTg2MDwvcGFnZXM+PHZvbHVtZT4zMjwvdm9sdW1lPjxudW1iZXI+
NDwvbnVtYmVyPjxyZXByaW50LWVkaXRpb24+aW4gZmlsZTwvcmVwcmludC1lZGl0aW9uPjxkYXRl
cz48eWVhcj4yMDE4PC95ZWFyPjwvZGF0ZXM+PGlzYm4+MDI2OS0yMTYzPC9pc2JuPjx1cmxzPjxy
ZWxhdGVkLXVybHM+PHVybD5odHRwOi8vam91cm5hbHMuc2FnZXB1Yi5jb20vZG9pL2Ficy8xMC4x
MTc3LzAyNjkyMTYzMTc3NDQ1MDM8L3VybD48L3JlbGF0ZWQtdXJscz48L3VybHM+PC9yZWNvcmQ+
PC9DaXRlPjwvRW5kTm90ZT4A
</w:fldData>
        </w:fldChar>
      </w:r>
      <w:r w:rsidR="00C445FA">
        <w:rPr>
          <w:rFonts w:ascii="Calibri" w:hAnsi="Calibri" w:cs="Calibri"/>
          <w:sz w:val="24"/>
          <w:szCs w:val="24"/>
        </w:rPr>
        <w:instrText xml:space="preserve"> ADDIN EN.CITE </w:instrText>
      </w:r>
      <w:r w:rsidR="00C445FA">
        <w:rPr>
          <w:rFonts w:ascii="Calibri" w:hAnsi="Calibri" w:cs="Calibri"/>
          <w:sz w:val="24"/>
          <w:szCs w:val="24"/>
        </w:rPr>
        <w:fldChar w:fldCharType="begin">
          <w:fldData xml:space="preserve">PEVuZE5vdGU+PENpdGU+PFJlY051bT4xOTk1MDU8L1JlY051bT48RGlzcGxheVRleHQ+KEFvdW4g
ZXQgYWwuIDIwMTc7IEJsb29tZXIgZXQgYWwuIDIwMTg7IENoYXRsYW5kIGV0IGFsLiAyMDIzKTwv
RGlzcGxheVRleHQ+PHJlY29yZD48cmVjLW51bWJlcj4xOTk1MDU8L3JlYy1udW1iZXI+PGZvcmVp
Z24ta2V5cz48a2V5IGFwcD0iRU4iIGRiLWlkPSJlZGE5OWVzcjlhcnA1MmUyMHYycGZ0ejRycDVz
OXgwZXZlZjUiIHRpbWVzdGFtcD0iMTcwMDU2Mjk0OCI+MTk5NTA1PC9rZXk+PGtleSBhcHA9IkVO
V2ViIiBkYi1pZD0iIj4wPC9rZXk+PC9mb3JlaWduLWtleXM+PHJlZi10eXBlIG5hbWU9IkpvdXJu
YWwgQXJ0aWNsZSI+MTc8L3JlZi10eXBlPjxjb250cmlidXRvcnM+PGF1dGhvcnM+PGF1dGhvcj5D
aGF0bGFuZCwgTGF1cmEgRW1tYTwvYXV0aG9yPjxhdXRob3I+SGFydmV5LCBDYXRoZXJpbmU8L2F1
dGhvcj48YXV0aG9yPktlbGx5LCBLaXJzdGVuPC9hdXRob3I+PGF1dGhvcj5QYXJhZGluZSwgU2hh
cm9uPC9hdXRob3I+PGF1dGhvcj5CaGFnYXQsIE1lZW5hPC9hdXRob3I+PGF1dGhvcj5IdWRzb24s
IEJyaW9ueSBGPC9hdXRob3I+PC9hdXRob3JzPjwvY29udHJpYnV0b3JzPjx0aXRsZXM+PHRpdGxl
PlJlc2VhcmNoIHBhcnRpY2lwYXRpb24gaW4gcGFsbGlhdGl2ZSBtZWRpY2luZeKAlGJlbmVmaXRz
IGFuZCBiYXJyaWVycyBmb3IgcGF0aWVudHMgYW5kIGZhbWlsaWVzOiByYXBpZCByZXZpZXcgYW5k
IHRoZW1hdGljIHN5bnRoZXNpczwvdGl0bGU+PHNlY29uZGFyeS10aXRsZT5CTUogU3VwcG9ydGl2
ZSAmYW1wOyBQYWxsaWF0aXZlIENhcmU8L3NlY29uZGFyeS10aXRsZT48L3RpdGxlcz48cGVyaW9k
aWNhbD48ZnVsbC10aXRsZT5CTUogU3VwcG9ydGl2ZSAmYW1wOyBQYWxsaWF0aXZlIENhcmU8L2Z1
bGwtdGl0bGU+PGFiYnItMT5CTUogU3VwcG9ydCBQYWxsaWF0IENhcmU8L2FiYnItMT48L3Blcmlv
ZGljYWw+PHBhZ2VzPjM1LTQ0PC9wYWdlcz48dm9sdW1lPjEzPC92b2x1bWU+PG51bWJlcj4xPC9u
dW1iZXI+PHJlcHJpbnQtZWRpdGlvbj5ub3QgaW4gZmlsZTwvcmVwcmludC1lZGl0aW9uPjxkYXRl
cz48eWVhcj4yMDIzPC95ZWFyPjwvZGF0ZXM+PGlzYm4+MjA0NS00MzVYPC9pc2JuPjx1cmxzPjxy
ZWxhdGVkLXVybHM+PHVybD5odHRwczovL3NwY2FyZS5ibWouY29tL2NvbnRlbnQvMTMvMS8zNS5h
YnN0cmFjdDwvdXJsPjwvcmVsYXRlZC11cmxzPjwvdXJscz48L3JlY29yZD48L0NpdGU+PENpdGU+
PFJlY051bT4xOTkzNjE8L1JlY051bT48cmVjb3JkPjxyZWMtbnVtYmVyPjE5OTM2MTwvcmVjLW51
bWJlcj48Zm9yZWlnbi1rZXlzPjxrZXkgYXBwPSJFTiIgZGItaWQ9ImVkYTk5ZXNyOWFycDUyZTIw
djJwZnR6NHJwNXM5eDBldmVmNSIgdGltZXN0YW1wPSIxNjQyNTk4Njc1Ij4xOTkzNjE8L2tleT48
L2ZvcmVpZ24ta2V5cz48cmVmLXR5cGUgbmFtZT0iSm91cm5hbCBBcnRpY2xlIj4xNzwvcmVmLXR5
cGU+PGNvbnRyaWJ1dG9ycz48YXV0aG9ycz48YXV0aG9yPkFvdW4sIFNhbWFyPC9hdXRob3I+PGF1
dGhvcj5TbGF0eWVyLCBTdXNhbjwvYXV0aG9yPjxhdXRob3I+RGVhcywgS2F0aGxlZW48L2F1dGhv
cj48YXV0aG9yPk5la29sYWljaHVrLCBDaGVyeWw8L2F1dGhvcj48L2F1dGhvcnM+PC9jb250cmli
dXRvcnM+PHRpdGxlcz48dGl0bGU+RmFtaWx5IGNhcmVnaXZlciBwYXJ0aWNpcGF0aW9uIGluIHBh
bGxpYXRpdmUgY2FyZSByZXNlYXJjaDogY2hhbGxlbmdpbmcgdGhlIG15dGg8L3RpdGxlPjxzZWNv
bmRhcnktdGl0bGU+Sm91cm5hbCBvZiBQYWluIGFuZCBTeW1wdG9tIE1hbmFnZW1lbnQ8L3NlY29u
ZGFyeS10aXRsZT48L3RpdGxlcz48cGVyaW9kaWNhbD48ZnVsbC10aXRsZT5Kb3VybmFsIG9mIFBh
aW4gYW5kIFN5bXB0b20gTWFuYWdlbWVudDwvZnVsbC10aXRsZT48YWJici0xPkogUGFpbiBTeW1w
dG9tIE1hbmFnZTwvYWJici0xPjwvcGVyaW9kaWNhbD48cGFnZXM+ODUxLTg2MTwvcGFnZXM+PHZv
bHVtZT41Mzwvdm9sdW1lPjxudW1iZXI+NTwvbnVtYmVyPjxkYXRlcz48eWVhcj4yMDE3PC95ZWFy
PjwvZGF0ZXM+PGlzYm4+MDg4NS0zOTI0PC9pc2JuPjx1cmxzPjxyZWxhdGVkLXVybHM+PHVybD5o
dHRwczovL3d3dy5zY2llbmNlZGlyZWN0LmNvbS9zY2llbmNlL2FydGljbGUvcGlpL1MwODg1Mzky
NDE2MzEyMjZYPC91cmw+PC9yZWxhdGVkLXVybHM+PC91cmxzPjwvcmVjb3JkPjwvQ2l0ZT48Q2l0
ZT48UmVjTnVtPjE2OTEzPC9SZWNOdW0+PHJlY29yZD48cmVjLW51bWJlcj4xNjkxMzwvcmVjLW51
bWJlcj48Zm9yZWlnbi1rZXlzPjxrZXkgYXBwPSJFTiIgZGItaWQ9ImVkYTk5ZXNyOWFycDUyZTIw
djJwZnR6NHJwNXM5eDBldmVmNSIgdGltZXN0YW1wPSIxNTQ0MDAzNjA2Ij4xNjkxMzwva2V5Pjwv
Zm9yZWlnbi1rZXlzPjxyZWYtdHlwZSBuYW1lPSJKb3VybmFsIEFydGljbGUiPjE3PC9yZWYtdHlw
ZT48Y29udHJpYnV0b3JzPjxhdXRob3JzPjxhdXRob3I+Qmxvb21lciwgTWVsaXNzYSBKPC9hdXRo
b3I+PGF1dGhvcj5IdXRjaGluc29uLCBBbGlzb24gTTwvYXV0aG9yPjxhdXRob3I+QnJvb2tzLCBM
YXVyYTwvYXV0aG9yPjxhdXRob3I+Qm90dGksIE1hcmk8L2F1dGhvcj48L2F1dGhvcnM+PC9jb250
cmlidXRvcnM+PHRpdGxlcz48dGl0bGU+RHlpbmcgcGVyc29uc+KAmSBwZXJzcGVjdGl2ZXMgb24s
IG9yIGV4cGVyaWVuY2VzIG9mLCBwYXJ0aWNpcGF0aW5nIGluIHJlc2VhcmNoOiBBbiBpbnRlZ3Jh
dGl2ZSByZXZpZXc8L3RpdGxlPjxzZWNvbmRhcnktdGl0bGU+UGFsbGlhdGl2ZSBtZWRpY2luZTwv
c2Vjb25kYXJ5LXRpdGxlPjwvdGl0bGVzPjxwZXJpb2RpY2FsPjxmdWxsLXRpdGxlPlBhbGxpYXRp
dmUgTWVkaWNpbmU8L2Z1bGwtdGl0bGU+PGFiYnItMT5QYWxsaWF0IE1lZDwvYWJici0xPjwvcGVy
aW9kaWNhbD48cGFnZXM+ODUxLTg2MDwvcGFnZXM+PHZvbHVtZT4zMjwvdm9sdW1lPjxudW1iZXI+
NDwvbnVtYmVyPjxyZXByaW50LWVkaXRpb24+aW4gZmlsZTwvcmVwcmludC1lZGl0aW9uPjxkYXRl
cz48eWVhcj4yMDE4PC95ZWFyPjwvZGF0ZXM+PGlzYm4+MDI2OS0yMTYzPC9pc2JuPjx1cmxzPjxy
ZWxhdGVkLXVybHM+PHVybD5odHRwOi8vam91cm5hbHMuc2FnZXB1Yi5jb20vZG9pL2Ficy8xMC4x
MTc3LzAyNjkyMTYzMTc3NDQ1MDM8L3VybD48L3JlbGF0ZWQtdXJscz48L3VybHM+PC9yZWNvcmQ+
PC9DaXRlPjwvRW5kTm90ZT4A
</w:fldData>
        </w:fldChar>
      </w:r>
      <w:r w:rsidR="00C445FA">
        <w:rPr>
          <w:rFonts w:ascii="Calibri" w:hAnsi="Calibri" w:cs="Calibri"/>
          <w:sz w:val="24"/>
          <w:szCs w:val="24"/>
        </w:rPr>
        <w:instrText xml:space="preserve"> ADDIN EN.CITE.DATA </w:instrText>
      </w:r>
      <w:r w:rsidR="00C445FA">
        <w:rPr>
          <w:rFonts w:ascii="Calibri" w:hAnsi="Calibri" w:cs="Calibri"/>
          <w:sz w:val="24"/>
          <w:szCs w:val="24"/>
        </w:rPr>
      </w:r>
      <w:r w:rsidR="00C445FA">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C445FA">
        <w:rPr>
          <w:rFonts w:ascii="Calibri" w:hAnsi="Calibri" w:cs="Calibri"/>
          <w:noProof/>
          <w:sz w:val="24"/>
          <w:szCs w:val="24"/>
        </w:rPr>
        <w:t>(Aoun et al. 2017; Bloomer et al. 2018; Chatland et al. 2023)</w:t>
      </w:r>
      <w:r w:rsidR="00C445FA">
        <w:rPr>
          <w:rFonts w:ascii="Calibri" w:hAnsi="Calibri" w:cs="Calibri"/>
          <w:sz w:val="24"/>
          <w:szCs w:val="24"/>
        </w:rPr>
        <w:fldChar w:fldCharType="end"/>
      </w:r>
      <w:r w:rsidRPr="002D7535">
        <w:rPr>
          <w:rFonts w:ascii="Calibri" w:hAnsi="Calibri" w:cs="Calibri"/>
          <w:sz w:val="24"/>
          <w:szCs w:val="24"/>
        </w:rPr>
        <w:t xml:space="preserve">. In addition, participants in the CSA, notably public members and those academics with clinical experience, referred to and actively used their experience of involvement gained in service provision and other palliative care settings. It is suggested that such comparisons have not previously been used to good effect with “silo thinking” still predominating within involvement in health and social care research </w:t>
      </w:r>
      <w:r w:rsidR="00C445FA">
        <w:rPr>
          <w:rFonts w:ascii="Calibri" w:hAnsi="Calibri" w:cs="Calibri"/>
          <w:sz w:val="24"/>
          <w:szCs w:val="24"/>
        </w:rPr>
        <w:fldChar w:fldCharType="begin"/>
      </w:r>
      <w:r w:rsidR="00C445FA">
        <w:rPr>
          <w:rFonts w:ascii="Calibri" w:hAnsi="Calibri" w:cs="Calibri"/>
          <w:sz w:val="24"/>
          <w:szCs w:val="24"/>
        </w:rPr>
        <w:instrText xml:space="preserve"> ADDIN EN.CITE &lt;EndNote&gt;&lt;Cite&gt;&lt;RecNum&gt;7170&lt;/RecNum&gt;&lt;DisplayText&gt;(Breaking Boundaries Review Team 2015)&lt;/DisplayText&gt;&lt;record&gt;&lt;rec-number&gt;7170&lt;/rec-number&gt;&lt;foreign-keys&gt;&lt;key app="EN" db-id="eda99esr9arp52e20v2pftz4rp5s9x0evef5" timestamp="1466079126"&gt;7170&lt;/key&gt;&lt;/foreign-keys&gt;&lt;ref-type name="Report"&gt;27&lt;/ref-type&gt;&lt;contributors&gt;&lt;authors&gt;&lt;author&gt;Breaking Boundaries Review Team,&lt;/author&gt;&lt;/authors&gt;&lt;tertiary-authors&gt;&lt;author&gt;National Institute for Health Research (NIHR)&lt;/author&gt;&lt;/tertiary-authors&gt;&lt;/contributors&gt;&lt;titles&gt;&lt;title&gt;Going the extra mile. Improving the nation&amp;apos;s health and wellbeing through public involvement in research.&lt;/title&gt;&lt;/titles&gt;&lt;reprint-edition&gt;in file&lt;/reprint-edition&gt;&lt;keywords&gt;&lt;keyword&gt;Health&lt;/keyword&gt;&lt;keyword&gt;involvement&lt;/keyword&gt;&lt;/keywords&gt;&lt;dates&gt;&lt;year&gt;2015&lt;/year&gt;&lt;pub-dates&gt;&lt;date&gt;2015&lt;/date&gt;&lt;/pub-dates&gt;&lt;/dates&gt;&lt;pub-location&gt;London&lt;/pub-location&gt;&lt;label&gt;1206R&lt;/label&gt;&lt;urls&gt;&lt;/urls&gt;&lt;/record&gt;&lt;/Cite&gt;&lt;/EndNote&gt;</w:instrText>
      </w:r>
      <w:r w:rsidR="00C445FA">
        <w:rPr>
          <w:rFonts w:ascii="Calibri" w:hAnsi="Calibri" w:cs="Calibri"/>
          <w:sz w:val="24"/>
          <w:szCs w:val="24"/>
        </w:rPr>
        <w:fldChar w:fldCharType="separate"/>
      </w:r>
      <w:r w:rsidR="00C445FA">
        <w:rPr>
          <w:rFonts w:ascii="Calibri" w:hAnsi="Calibri" w:cs="Calibri"/>
          <w:noProof/>
          <w:sz w:val="24"/>
          <w:szCs w:val="24"/>
        </w:rPr>
        <w:t>(Breaking Boundaries Review Team 2015)</w:t>
      </w:r>
      <w:r w:rsidR="00C445FA">
        <w:rPr>
          <w:rFonts w:ascii="Calibri" w:hAnsi="Calibri" w:cs="Calibri"/>
          <w:sz w:val="24"/>
          <w:szCs w:val="24"/>
        </w:rPr>
        <w:fldChar w:fldCharType="end"/>
      </w:r>
      <w:r w:rsidRPr="002D7535">
        <w:rPr>
          <w:rFonts w:ascii="Calibri" w:hAnsi="Calibri" w:cs="Calibri"/>
          <w:sz w:val="24"/>
          <w:szCs w:val="24"/>
        </w:rPr>
        <w:t xml:space="preserve">. </w:t>
      </w:r>
    </w:p>
    <w:p w14:paraId="0084B3EE" w14:textId="77777777" w:rsidR="002D7535" w:rsidRPr="002D7535" w:rsidRDefault="002D7535" w:rsidP="002D7535">
      <w:pPr>
        <w:spacing w:after="0" w:line="240" w:lineRule="auto"/>
        <w:rPr>
          <w:rFonts w:ascii="Calibri" w:hAnsi="Calibri" w:cs="Calibri"/>
          <w:sz w:val="24"/>
          <w:szCs w:val="24"/>
        </w:rPr>
      </w:pPr>
    </w:p>
    <w:p w14:paraId="7DF76708"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Participants in the CSA also acknowledged that different populations were involved in palliative care research, including people at the end of life, those with chronic health conditions and also public members who had </w:t>
      </w:r>
      <w:r w:rsidRPr="002D7535">
        <w:rPr>
          <w:rFonts w:cstheme="minorHAnsi"/>
          <w:sz w:val="24"/>
          <w:szCs w:val="24"/>
        </w:rPr>
        <w:t>no direct experience of palliative care services or even ill-health, but had an interest in the area, partly because they were aware that palliative care was an area that was relevant to everyone. The different populations sometimes made collaborative working more challenging due to the mix of people and also increased the importance of providing flexible tailored approaches for public members.</w:t>
      </w:r>
    </w:p>
    <w:p w14:paraId="1738993E" w14:textId="77777777" w:rsidR="002D7535" w:rsidRPr="002D7535" w:rsidRDefault="002D7535" w:rsidP="002D7535">
      <w:pPr>
        <w:spacing w:after="0" w:line="240" w:lineRule="auto"/>
        <w:rPr>
          <w:rFonts w:ascii="Calibri" w:hAnsi="Calibri" w:cs="Calibri"/>
          <w:sz w:val="24"/>
          <w:szCs w:val="24"/>
        </w:rPr>
      </w:pPr>
    </w:p>
    <w:p w14:paraId="715B9DC9" w14:textId="6DFB9160"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Both the QES and CSA showed the recruitment and management of public members to potentially be more challenging in palliative care research. Sometimes this was due to needing a continuous recruitment process to allow for those who were ill or had fluctuating or progressive health conditions. At other times the stigma attached to palliative care or cultural and religious differences made recruitment more difficult. Appropriate management was also required and the importance of developing and maintaining relationships with public members was recognised within the case study sites. Staff allowed space for more informal social activities which enabled supportive relationships to develop including both peer support and a wider sense of community. The need for appropriate management of public members, including the significance of relationships, is well known within involvement </w:t>
      </w:r>
      <w:r w:rsidR="00C445FA">
        <w:rPr>
          <w:rFonts w:ascii="Calibri" w:hAnsi="Calibri" w:cs="Calibri"/>
          <w:sz w:val="24"/>
          <w:szCs w:val="24"/>
        </w:rPr>
        <w:fldChar w:fldCharType="begin">
          <w:fldData xml:space="preserve">PEVuZE5vdGU+PENpdGU+PFJlY051bT4xNTYzNzwvUmVjTnVtPjxEaXNwbGF5VGV4dD4oSU5WT0xW
RSAyMDEyYTsgV2lsc29uIGV0IGFsLiAyMDE1OyBOSUhSIGV0IGFsLiAyMDE5OyBLYXJsc3NvbiBl
dCBhbC4gMjAyMyk8L0Rpc3BsYXlUZXh0PjxyZWNvcmQ+PHJlYy1udW1iZXI+MTU2Mzc8L3JlYy1u
dW1iZXI+PGZvcmVpZ24ta2V5cz48a2V5IGFwcD0iRU4iIGRiLWlkPSJlZGE5OWVzcjlhcnA1MmUy
MHYycGZ0ejRycDVzOXgwZXZlZjUiIHRpbWVzdGFtcD0iMTUwMDcyNTM3NyI+MTU2Mzc8L2tleT48
L2ZvcmVpZ24ta2V5cz48cmVmLXR5cGUgbmFtZT0iUmVwb3J0Ij4yNzwvcmVmLXR5cGU+PGNvbnRy
aWJ1dG9ycz48YXV0aG9ycz48YXV0aG9yPldpbHNvbiwgUGF0cmljaWE8L2F1dGhvcj48YXV0aG9y
Pk1hdGhpZSwgRWxzcGV0aDwvYXV0aG9yPjxhdXRob3I+S2VlbmFuLCBKdWxpYTwvYXV0aG9yPjxh
dXRob3I+TWNOZWlsbHksIEVsYWluZTwvYXV0aG9yPjxhdXRob3I+R29vZG1hbiwgQ2xhaXJlPC9h
dXRob3I+PGF1dGhvcj5Ib3dlLCBBbWFuZGE8L2F1dGhvcj48YXV0aG9yPlBvbGFuZCwgRmlvbmE8
L2F1dGhvcj48YXV0aG9yPlN0YW5pc3pld3NrYSwgU29waGllPC9hdXRob3I+PGF1dGhvcj5LZW5k
YWxsLCBTYWxseTwvYXV0aG9yPjxhdXRob3I+TXVuZGF5LCBEaWFuZTwvYXV0aG9yPjwvYXV0aG9y
cz48L2NvbnRyaWJ1dG9ycz48dGl0bGVzPjx0aXRsZT5SZXNlQXJjaCB3aXRoIFBhdGllbnQgYW5k
IFB1YmxpYyBpbnZPbHZlbWVudDogYSBSZWFsaXNUIGV2YWx1YXRpb27igJN0aGUgUkFQUE9SVCBz
dHVkeTwvdGl0bGU+PC90aXRsZXM+PHJlcHJpbnQtZWRpdGlvbj5pbiBmaWxlPC9yZXByaW50LWVk
aXRpb24+PGRhdGVzPjx5ZWFyPjIwMTU8L3llYXI+PC9kYXRlcz48cHViLWxvY2F0aW9uPkxvbmRv
bjwvcHViLWxvY2F0aW9uPjxwdWJsaXNoZXI+TklIUjwvcHVibGlzaGVyPjx1cmxzPjxyZWxhdGVk
LXVybHM+PHVybD5odHRwOi8vZXVyb3BlcG1jLm9yZy9hYnN0cmFjdC9tZWQvMjYzNzgzMzI8L3Vy
bD48L3JlbGF0ZWQtdXJscz48L3VybHM+PHJlbW90ZS1kYXRhYmFzZS1wcm92aWRlcj5JTlY8L3Jl
bW90ZS1kYXRhYmFzZS1wcm92aWRlcj48L3JlY29yZD48L0NpdGU+PENpdGU+PFJlY051bT4xOTk0
Njk8L1JlY051bT48cmVjb3JkPjxyZWMtbnVtYmVyPjE5OTQ2OTwvcmVjLW51bWJlcj48Zm9yZWln
bi1rZXlzPjxrZXkgYXBwPSJFTiIgZGItaWQ9ImVkYTk5ZXNyOWFycDUyZTIwdjJwZnR6NHJwNXM5
eDBldmVmNSIgdGltZXN0YW1wPSIxNjkyMDkxMDk2Ij4xOTk0Njk8L2tleT48L2ZvcmVpZ24ta2V5
cz48cmVmLXR5cGUgbmFtZT0iSm91cm5hbCBBcnRpY2xlIj4xNzwvcmVmLXR5cGU+PGNvbnRyaWJ1
dG9ycz48YXV0aG9ycz48YXV0aG9yPkthcmxzc29uLCBBbm5lIFdldHRlcmdyZW48L2F1dGhvcj48
YXV0aG9yPktyYWdoLVPDuHJlbnNlbiwgQW5uZTwvYXV0aG9yPjxhdXRob3I+QsO4cmdlc2VuLCBL
aXJzdGVuPC9hdXRob3I+PGF1dGhvcj5CZWhyZW5zLCBLYXJzdGVuIEVyaWs8L2F1dGhvcj48YXV0
aG9yPkFuZGVyc2VuLCBUb3JiZW48L2F1dGhvcj48YXV0aG9yPktpZGhvbG0sIE1haWtlbiBMYW5n
aG9mZjwvYXV0aG9yPjxhdXRob3I+Um90aG1hbm4sIE1ldHRlIEp1ZWw8L2F1dGhvcj48YXV0aG9y
PktldGVsYWFyLCBNYXJqb2xpam48L2F1dGhvcj48YXV0aG9yPkphbnNzZW5zLCBBc3RyaWQ8L2F1
dGhvcj48L2F1dGhvcnM+PC9jb250cmlidXRvcnM+PHRpdGxlcz48dGl0bGU+Um9sZXMsIG91dGNv
bWVzLCBhbmQgZW5hYmxlcnMgd2l0aGluIHJlc2VhcmNoIHBhcnRuZXJzaGlwczogQSByYXBpZCBy
ZXZpZXcgb2YgdGhlIGxpdGVyYXR1cmUgb24gcGF0aWVudCBhbmQgcHVibGljIGludm9sdmVtZW50
IGFuZCBlbmdhZ2VtZW50IGluIGhlYWx0aCByZXNlYXJjaDwvdGl0bGU+PHNlY29uZGFyeS10aXRs
ZT5SZXNlYXJjaCBJbnZvbHZlbWVudCBhbmQgRW5nYWdlbWVudDwvc2Vjb25kYXJ5LXRpdGxlPjwv
dGl0bGVzPjxwZXJpb2RpY2FsPjxmdWxsLXRpdGxlPlJlc2VhcmNoIEludm9sdmVtZW50IGFuZCBF
bmdhZ2VtZW50PC9mdWxsLXRpdGxlPjxhYmJyLTE+UmVzIEludm9sdiBFbmdhZ2VtPC9hYmJyLTE+
PC9wZXJpb2RpY2FsPjxwYWdlcz4xLTI3PC9wYWdlcz48dm9sdW1lPjk8L3ZvbHVtZT48bnVtYmVy
PjE8L251bWJlcj48cmVwcmludC1lZGl0aW9uPm5vdCBpbiBmaWxlPC9yZXByaW50LWVkaXRpb24+
PGRhdGVzPjx5ZWFyPjIwMjM8L3llYXI+PC9kYXRlcz48aXNibj4yMDU2LTc1Mjk8L2lzYm4+PHVy
bHM+PHJlbGF0ZWQtdXJscz48dXJsPmh0dHBzOi8vcmVzZWFyY2hpbnZvbHZlbWVudC5iaW9tZWRj
ZW50cmFsLmNvbS9hcnRpY2xlcy8xMC4xMTg2L3M0MDkwMC0wMjMtMDA0NDgtejwvdXJsPjwvcmVs
YXRlZC11cmxzPjwvdXJscz48L3JlY29yZD48L0NpdGU+PENpdGU+PFJlY051bT42NjcxPC9SZWNO
dW0+PHJlY29yZD48cmVjLW51bWJlcj42NjcxPC9yZWMtbnVtYmVyPjxmb3JlaWduLWtleXM+PGtl
eSBhcHA9IkVOIiBkYi1pZD0iZWRhOTllc3I5YXJwNTJlMjB2MnBmdHo0cnA1czl4MGV2ZWY1IiB0
aW1lc3RhbXA9IjE0NjYwNzkxMjYiPjY2NzE8L2tleT48L2ZvcmVpZ24ta2V5cz48cmVmLXR5cGUg
bmFtZT0iUmVwb3J0Ij4yNzwvcmVmLXR5cGU+PGNvbnRyaWJ1dG9ycz48YXV0aG9ycz48YXV0aG9y
PklOVk9MVkU8L2F1dGhvcj48L2F1dGhvcnM+PHRlcnRpYXJ5LWF1dGhvcnM+PGF1dGhvcj5JTlZP
TFZFPC9hdXRob3I+PGF1dGhvcj5OSUhSPC9hdXRob3I+PC90ZXJ0aWFyeS1hdXRob3JzPjwvY29u
dHJpYnV0b3JzPjx0aXRsZXM+PHRpdGxlPkJyaWVmaW5nIG5vdGVzIGZvciByZXNlYXJjaGVyczog
aW52b2x2aW5nIHRoZSBwdWJsaWMgaW4gTkhTLCBwdWJsaWMgaGVhbHRoIGFuZCBzb2NpYWwgY2Fy
ZSByZXNlYXJjaDwvdGl0bGU+PC90aXRsZXM+PHBhZ2VzPjEtNTI8L3BhZ2VzPjxyZXByaW50LWVk
aXRpb24+bm90IGluIGZpbGU8L3JlcHJpbnQtZWRpdGlvbj48a2V5d29yZHM+PGtleXdvcmQ+UHVi
bGljIEhlYWx0aDwva2V5d29yZD48a2V5d29yZD5IZWFsdGg8L2tleXdvcmQ+PGtleXdvcmQ+aGVh
bHRoIGFuZCBzb2NpYWwgY2FyZTwva2V5d29yZD48a2V5d29yZD5Tb2NpYWwgQ2FyZTwva2V5d29y
ZD48a2V5d29yZD5jYXJlPC9rZXl3b3JkPjxrZXl3b3JkPlJlc2VhcmNoPC9rZXl3b3JkPjwva2V5
d29yZHM+PGRhdGVzPjx5ZWFyPjIwMTI8L3llYXI+PC9kYXRlcz48cHViLWxvY2F0aW9uPlNvdXRo
YW1wdG9uPC9wdWItbG9jYXRpb24+PHB1Ymxpc2hlcj5JTlZPTFZFPC9wdWJsaXNoZXI+PGxhYmVs
PjExOTJSPC9sYWJlbD48dXJscz48cmVsYXRlZC11cmxzPjx1cmw+PHN0eWxlIGZhY2U9InVuZGVy
bGluZSIgZm9udD0iZGVmYXVsdCIgc2l6ZT0iMTAwJSI+aHR0cDovL3d3dy5pbnZvLm9yZy51ay93
cC1jb250ZW50L3VwbG9hZHMvMjAxMi8wNC9JTlZPTFZFQnJpZWZpbmdOb3Rlc0FwcjIwMTIucGRm
PC9zdHlsZT48L3VybD48L3JlbGF0ZWQtdXJscz48L3VybHM+PC9yZWNvcmQ+PC9DaXRlPjxDaXRl
PjxSZWNOdW0+MTY4MTc8L1JlY051bT48cmVjb3JkPjxyZWMtbnVtYmVyPjE2ODE3PC9yZWMtbnVt
YmVyPjxmb3JlaWduLWtleXM+PGtleSBhcHA9IkVOIiBkYi1pZD0iZWRhOTllc3I5YXJwNTJlMjB2
MnBmdHo0cnA1czl4MGV2ZWY1IiB0aW1lc3RhbXA9IjE1MzA4OTM1MDUiPjE2ODE3PC9rZXk+PGtl
eSBhcHA9IkVOV2ViIiBkYi1pZD0iIj4wPC9rZXk+PC9mb3JlaWduLWtleXM+PHJlZi10eXBlIG5h
bWU9IlJlcG9ydCI+Mjc8L3JlZi10eXBlPjxjb250cmlidXRvcnM+PGF1dGhvcnM+PGF1dGhvcj5O
SUhSLDwvYXV0aG9yPjxhdXRob3I+Q2hpZWYgU2NpZW50aXN0IE9mZmljZSw8L2F1dGhvcj48YXV0
aG9yPkhlYWx0aCBhbmQgQ2FyZSBSZXNlYXJjaCBXYWxlcyw8L2F1dGhvcj48YXV0aG9yPlB1Ymxp
YyBIZWFsdGggQWdlbmN5LDwvYXV0aG9yPjwvYXV0aG9ycz48dGVydGlhcnktYXV0aG9ycz48YXV0
aG9yPk5JSFI8L2F1dGhvcj48L3RlcnRpYXJ5LWF1dGhvcnM+PC9jb250cmlidXRvcnM+PHRpdGxl
cz48dGl0bGU+VUsgU3RhbmRhcmRzIGZvciBQdWJsaWMgSW52b2x2ZW1lbnQ8L3RpdGxlPjwvdGl0
bGVzPjxyZXByaW50LWVkaXRpb24+aW4gZmlsZTwvcmVwcmludC1lZGl0aW9uPjxkYXRlcz48eWVh
cj4yMDE5PC95ZWFyPjwvZGF0ZXM+PHB1Yi1sb2NhdGlvbj5Mb25kb248L3B1Yi1sb2NhdGlvbj48
cHVibGlzaGVyPlVLIFB1YmxpYyBJbnZvbHZlbWVudCBTdGFuZGFyZHMgRGV2ZWxvcG1lbnQgUGFy
dG5lcnNoaXA8L3B1Ymxpc2hlcj48dXJscz48cmVsYXRlZC11cmxzPjx1cmw+aHR0cHM6Ly9zaXRl
cy5nb29nbGUuY29tL25paHIuYWMudWsvcGktc3RhbmRhcmRzL2hvbWU8L3VybD48L3JlbGF0ZWQt
dXJscz48L3VybHM+PC9yZWNvcmQ+PC9DaXRlPjwvRW5kTm90ZT4A
</w:fldData>
        </w:fldChar>
      </w:r>
      <w:r w:rsidR="00BC508B">
        <w:rPr>
          <w:rFonts w:ascii="Calibri" w:hAnsi="Calibri" w:cs="Calibri"/>
          <w:sz w:val="24"/>
          <w:szCs w:val="24"/>
        </w:rPr>
        <w:instrText xml:space="preserve"> ADDIN EN.CITE </w:instrText>
      </w:r>
      <w:r w:rsidR="00BC508B">
        <w:rPr>
          <w:rFonts w:ascii="Calibri" w:hAnsi="Calibri" w:cs="Calibri"/>
          <w:sz w:val="24"/>
          <w:szCs w:val="24"/>
        </w:rPr>
        <w:fldChar w:fldCharType="begin">
          <w:fldData xml:space="preserve">PEVuZE5vdGU+PENpdGU+PFJlY051bT4xNTYzNzwvUmVjTnVtPjxEaXNwbGF5VGV4dD4oSU5WT0xW
RSAyMDEyYTsgV2lsc29uIGV0IGFsLiAyMDE1OyBOSUhSIGV0IGFsLiAyMDE5OyBLYXJsc3NvbiBl
dCBhbC4gMjAyMyk8L0Rpc3BsYXlUZXh0PjxyZWNvcmQ+PHJlYy1udW1iZXI+MTU2Mzc8L3JlYy1u
dW1iZXI+PGZvcmVpZ24ta2V5cz48a2V5IGFwcD0iRU4iIGRiLWlkPSJlZGE5OWVzcjlhcnA1MmUy
MHYycGZ0ejRycDVzOXgwZXZlZjUiIHRpbWVzdGFtcD0iMTUwMDcyNTM3NyI+MTU2Mzc8L2tleT48
L2ZvcmVpZ24ta2V5cz48cmVmLXR5cGUgbmFtZT0iUmVwb3J0Ij4yNzwvcmVmLXR5cGU+PGNvbnRy
aWJ1dG9ycz48YXV0aG9ycz48YXV0aG9yPldpbHNvbiwgUGF0cmljaWE8L2F1dGhvcj48YXV0aG9y
Pk1hdGhpZSwgRWxzcGV0aDwvYXV0aG9yPjxhdXRob3I+S2VlbmFuLCBKdWxpYTwvYXV0aG9yPjxh
dXRob3I+TWNOZWlsbHksIEVsYWluZTwvYXV0aG9yPjxhdXRob3I+R29vZG1hbiwgQ2xhaXJlPC9h
dXRob3I+PGF1dGhvcj5Ib3dlLCBBbWFuZGE8L2F1dGhvcj48YXV0aG9yPlBvbGFuZCwgRmlvbmE8
L2F1dGhvcj48YXV0aG9yPlN0YW5pc3pld3NrYSwgU29waGllPC9hdXRob3I+PGF1dGhvcj5LZW5k
YWxsLCBTYWxseTwvYXV0aG9yPjxhdXRob3I+TXVuZGF5LCBEaWFuZTwvYXV0aG9yPjwvYXV0aG9y
cz48L2NvbnRyaWJ1dG9ycz48dGl0bGVzPjx0aXRsZT5SZXNlQXJjaCB3aXRoIFBhdGllbnQgYW5k
IFB1YmxpYyBpbnZPbHZlbWVudDogYSBSZWFsaXNUIGV2YWx1YXRpb27igJN0aGUgUkFQUE9SVCBz
dHVkeTwvdGl0bGU+PC90aXRsZXM+PHJlcHJpbnQtZWRpdGlvbj5pbiBmaWxlPC9yZXByaW50LWVk
aXRpb24+PGRhdGVzPjx5ZWFyPjIwMTU8L3llYXI+PC9kYXRlcz48cHViLWxvY2F0aW9uPkxvbmRv
bjwvcHViLWxvY2F0aW9uPjxwdWJsaXNoZXI+TklIUjwvcHVibGlzaGVyPjx1cmxzPjxyZWxhdGVk
LXVybHM+PHVybD5odHRwOi8vZXVyb3BlcG1jLm9yZy9hYnN0cmFjdC9tZWQvMjYzNzgzMzI8L3Vy
bD48L3JlbGF0ZWQtdXJscz48L3VybHM+PHJlbW90ZS1kYXRhYmFzZS1wcm92aWRlcj5JTlY8L3Jl
bW90ZS1kYXRhYmFzZS1wcm92aWRlcj48L3JlY29yZD48L0NpdGU+PENpdGU+PFJlY051bT4xOTk0
Njk8L1JlY051bT48cmVjb3JkPjxyZWMtbnVtYmVyPjE5OTQ2OTwvcmVjLW51bWJlcj48Zm9yZWln
bi1rZXlzPjxrZXkgYXBwPSJFTiIgZGItaWQ9ImVkYTk5ZXNyOWFycDUyZTIwdjJwZnR6NHJwNXM5
eDBldmVmNSIgdGltZXN0YW1wPSIxNjkyMDkxMDk2Ij4xOTk0Njk8L2tleT48L2ZvcmVpZ24ta2V5
cz48cmVmLXR5cGUgbmFtZT0iSm91cm5hbCBBcnRpY2xlIj4xNzwvcmVmLXR5cGU+PGNvbnRyaWJ1
dG9ycz48YXV0aG9ycz48YXV0aG9yPkthcmxzc29uLCBBbm5lIFdldHRlcmdyZW48L2F1dGhvcj48
YXV0aG9yPktyYWdoLVPDuHJlbnNlbiwgQW5uZTwvYXV0aG9yPjxhdXRob3I+QsO4cmdlc2VuLCBL
aXJzdGVuPC9hdXRob3I+PGF1dGhvcj5CZWhyZW5zLCBLYXJzdGVuIEVyaWs8L2F1dGhvcj48YXV0
aG9yPkFuZGVyc2VuLCBUb3JiZW48L2F1dGhvcj48YXV0aG9yPktpZGhvbG0sIE1haWtlbiBMYW5n
aG9mZjwvYXV0aG9yPjxhdXRob3I+Um90aG1hbm4sIE1ldHRlIEp1ZWw8L2F1dGhvcj48YXV0aG9y
PktldGVsYWFyLCBNYXJqb2xpam48L2F1dGhvcj48YXV0aG9yPkphbnNzZW5zLCBBc3RyaWQ8L2F1
dGhvcj48L2F1dGhvcnM+PC9jb250cmlidXRvcnM+PHRpdGxlcz48dGl0bGU+Um9sZXMsIG91dGNv
bWVzLCBhbmQgZW5hYmxlcnMgd2l0aGluIHJlc2VhcmNoIHBhcnRuZXJzaGlwczogQSByYXBpZCBy
ZXZpZXcgb2YgdGhlIGxpdGVyYXR1cmUgb24gcGF0aWVudCBhbmQgcHVibGljIGludm9sdmVtZW50
IGFuZCBlbmdhZ2VtZW50IGluIGhlYWx0aCByZXNlYXJjaDwvdGl0bGU+PHNlY29uZGFyeS10aXRs
ZT5SZXNlYXJjaCBJbnZvbHZlbWVudCBhbmQgRW5nYWdlbWVudDwvc2Vjb25kYXJ5LXRpdGxlPjwv
dGl0bGVzPjxwZXJpb2RpY2FsPjxmdWxsLXRpdGxlPlJlc2VhcmNoIEludm9sdmVtZW50IGFuZCBF
bmdhZ2VtZW50PC9mdWxsLXRpdGxlPjxhYmJyLTE+UmVzIEludm9sdiBFbmdhZ2VtPC9hYmJyLTE+
PC9wZXJpb2RpY2FsPjxwYWdlcz4xLTI3PC9wYWdlcz48dm9sdW1lPjk8L3ZvbHVtZT48bnVtYmVy
PjE8L251bWJlcj48cmVwcmludC1lZGl0aW9uPm5vdCBpbiBmaWxlPC9yZXByaW50LWVkaXRpb24+
PGRhdGVzPjx5ZWFyPjIwMjM8L3llYXI+PC9kYXRlcz48aXNibj4yMDU2LTc1Mjk8L2lzYm4+PHVy
bHM+PHJlbGF0ZWQtdXJscz48dXJsPmh0dHBzOi8vcmVzZWFyY2hpbnZvbHZlbWVudC5iaW9tZWRj
ZW50cmFsLmNvbS9hcnRpY2xlcy8xMC4xMTg2L3M0MDkwMC0wMjMtMDA0NDgtejwvdXJsPjwvcmVs
YXRlZC11cmxzPjwvdXJscz48L3JlY29yZD48L0NpdGU+PENpdGU+PFJlY051bT42NjcxPC9SZWNO
dW0+PHJlY29yZD48cmVjLW51bWJlcj42NjcxPC9yZWMtbnVtYmVyPjxmb3JlaWduLWtleXM+PGtl
eSBhcHA9IkVOIiBkYi1pZD0iZWRhOTllc3I5YXJwNTJlMjB2MnBmdHo0cnA1czl4MGV2ZWY1IiB0
aW1lc3RhbXA9IjE0NjYwNzkxMjYiPjY2NzE8L2tleT48L2ZvcmVpZ24ta2V5cz48cmVmLXR5cGUg
bmFtZT0iUmVwb3J0Ij4yNzwvcmVmLXR5cGU+PGNvbnRyaWJ1dG9ycz48YXV0aG9ycz48YXV0aG9y
PklOVk9MVkU8L2F1dGhvcj48L2F1dGhvcnM+PHRlcnRpYXJ5LWF1dGhvcnM+PGF1dGhvcj5JTlZP
TFZFPC9hdXRob3I+PGF1dGhvcj5OSUhSPC9hdXRob3I+PC90ZXJ0aWFyeS1hdXRob3JzPjwvY29u
dHJpYnV0b3JzPjx0aXRsZXM+PHRpdGxlPkJyaWVmaW5nIG5vdGVzIGZvciByZXNlYXJjaGVyczog
aW52b2x2aW5nIHRoZSBwdWJsaWMgaW4gTkhTLCBwdWJsaWMgaGVhbHRoIGFuZCBzb2NpYWwgY2Fy
ZSByZXNlYXJjaDwvdGl0bGU+PC90aXRsZXM+PHBhZ2VzPjEtNTI8L3BhZ2VzPjxyZXByaW50LWVk
aXRpb24+bm90IGluIGZpbGU8L3JlcHJpbnQtZWRpdGlvbj48a2V5d29yZHM+PGtleXdvcmQ+UHVi
bGljIEhlYWx0aDwva2V5d29yZD48a2V5d29yZD5IZWFsdGg8L2tleXdvcmQ+PGtleXdvcmQ+aGVh
bHRoIGFuZCBzb2NpYWwgY2FyZTwva2V5d29yZD48a2V5d29yZD5Tb2NpYWwgQ2FyZTwva2V5d29y
ZD48a2V5d29yZD5jYXJlPC9rZXl3b3JkPjxrZXl3b3JkPlJlc2VhcmNoPC9rZXl3b3JkPjwva2V5
d29yZHM+PGRhdGVzPjx5ZWFyPjIwMTI8L3llYXI+PC9kYXRlcz48cHViLWxvY2F0aW9uPlNvdXRo
YW1wdG9uPC9wdWItbG9jYXRpb24+PHB1Ymxpc2hlcj5JTlZPTFZFPC9wdWJsaXNoZXI+PGxhYmVs
PjExOTJSPC9sYWJlbD48dXJscz48cmVsYXRlZC11cmxzPjx1cmw+PHN0eWxlIGZhY2U9InVuZGVy
bGluZSIgZm9udD0iZGVmYXVsdCIgc2l6ZT0iMTAwJSI+aHR0cDovL3d3dy5pbnZvLm9yZy51ay93
cC1jb250ZW50L3VwbG9hZHMvMjAxMi8wNC9JTlZPTFZFQnJpZWZpbmdOb3Rlc0FwcjIwMTIucGRm
PC9zdHlsZT48L3VybD48L3JlbGF0ZWQtdXJscz48L3VybHM+PC9yZWNvcmQ+PC9DaXRlPjxDaXRl
PjxSZWNOdW0+MTY4MTc8L1JlY051bT48cmVjb3JkPjxyZWMtbnVtYmVyPjE2ODE3PC9yZWMtbnVt
YmVyPjxmb3JlaWduLWtleXM+PGtleSBhcHA9IkVOIiBkYi1pZD0iZWRhOTllc3I5YXJwNTJlMjB2
MnBmdHo0cnA1czl4MGV2ZWY1IiB0aW1lc3RhbXA9IjE1MzA4OTM1MDUiPjE2ODE3PC9rZXk+PGtl
eSBhcHA9IkVOV2ViIiBkYi1pZD0iIj4wPC9rZXk+PC9mb3JlaWduLWtleXM+PHJlZi10eXBlIG5h
bWU9IlJlcG9ydCI+Mjc8L3JlZi10eXBlPjxjb250cmlidXRvcnM+PGF1dGhvcnM+PGF1dGhvcj5O
SUhSLDwvYXV0aG9yPjxhdXRob3I+Q2hpZWYgU2NpZW50aXN0IE9mZmljZSw8L2F1dGhvcj48YXV0
aG9yPkhlYWx0aCBhbmQgQ2FyZSBSZXNlYXJjaCBXYWxlcyw8L2F1dGhvcj48YXV0aG9yPlB1Ymxp
YyBIZWFsdGggQWdlbmN5LDwvYXV0aG9yPjwvYXV0aG9ycz48dGVydGlhcnktYXV0aG9ycz48YXV0
aG9yPk5JSFI8L2F1dGhvcj48L3RlcnRpYXJ5LWF1dGhvcnM+PC9jb250cmlidXRvcnM+PHRpdGxl
cz48dGl0bGU+VUsgU3RhbmRhcmRzIGZvciBQdWJsaWMgSW52b2x2ZW1lbnQ8L3RpdGxlPjwvdGl0
bGVzPjxyZXByaW50LWVkaXRpb24+aW4gZmlsZTwvcmVwcmludC1lZGl0aW9uPjxkYXRlcz48eWVh
cj4yMDE5PC95ZWFyPjwvZGF0ZXM+PHB1Yi1sb2NhdGlvbj5Mb25kb248L3B1Yi1sb2NhdGlvbj48
cHVibGlzaGVyPlVLIFB1YmxpYyBJbnZvbHZlbWVudCBTdGFuZGFyZHMgRGV2ZWxvcG1lbnQgUGFy
dG5lcnNoaXA8L3B1Ymxpc2hlcj48dXJscz48cmVsYXRlZC11cmxzPjx1cmw+aHR0cHM6Ly9zaXRl
cy5nb29nbGUuY29tL25paHIuYWMudWsvcGktc3RhbmRhcmRzL2hvbWU8L3VybD48L3JlbGF0ZWQt
dXJscz48L3VybHM+PC9yZWNvcmQ+PC9DaXRlPjwvRW5kTm90ZT4A
</w:fldData>
        </w:fldChar>
      </w:r>
      <w:r w:rsidR="00BC508B">
        <w:rPr>
          <w:rFonts w:ascii="Calibri" w:hAnsi="Calibri" w:cs="Calibri"/>
          <w:sz w:val="24"/>
          <w:szCs w:val="24"/>
        </w:rPr>
        <w:instrText xml:space="preserve"> ADDIN EN.CITE.DATA </w:instrText>
      </w:r>
      <w:r w:rsidR="00BC508B">
        <w:rPr>
          <w:rFonts w:ascii="Calibri" w:hAnsi="Calibri" w:cs="Calibri"/>
          <w:sz w:val="24"/>
          <w:szCs w:val="24"/>
        </w:rPr>
      </w:r>
      <w:r w:rsidR="00BC508B">
        <w:rPr>
          <w:rFonts w:ascii="Calibri" w:hAnsi="Calibri" w:cs="Calibri"/>
          <w:sz w:val="24"/>
          <w:szCs w:val="24"/>
        </w:rPr>
        <w:fldChar w:fldCharType="end"/>
      </w:r>
      <w:r w:rsidR="00C445FA">
        <w:rPr>
          <w:rFonts w:ascii="Calibri" w:hAnsi="Calibri" w:cs="Calibri"/>
          <w:sz w:val="24"/>
          <w:szCs w:val="24"/>
        </w:rPr>
      </w:r>
      <w:r w:rsidR="00C445FA">
        <w:rPr>
          <w:rFonts w:ascii="Calibri" w:hAnsi="Calibri" w:cs="Calibri"/>
          <w:sz w:val="24"/>
          <w:szCs w:val="24"/>
        </w:rPr>
        <w:fldChar w:fldCharType="separate"/>
      </w:r>
      <w:r w:rsidR="00BC508B">
        <w:rPr>
          <w:rFonts w:ascii="Calibri" w:hAnsi="Calibri" w:cs="Calibri"/>
          <w:noProof/>
          <w:sz w:val="24"/>
          <w:szCs w:val="24"/>
        </w:rPr>
        <w:t>(INVOLVE 2012a; Wilson et al. 2015; NIHR et al. 2019; Karlsson et al. 2023)</w:t>
      </w:r>
      <w:r w:rsidR="00C445FA">
        <w:rPr>
          <w:rFonts w:ascii="Calibri" w:hAnsi="Calibri" w:cs="Calibri"/>
          <w:sz w:val="24"/>
          <w:szCs w:val="24"/>
        </w:rPr>
        <w:fldChar w:fldCharType="end"/>
      </w:r>
      <w:r w:rsidRPr="002D7535">
        <w:rPr>
          <w:rFonts w:ascii="Calibri" w:hAnsi="Calibri" w:cs="Calibri"/>
          <w:sz w:val="24"/>
          <w:szCs w:val="24"/>
        </w:rPr>
        <w:t xml:space="preserve"> however in palliative care research it is essential to develop safe supportive spaces to discuss and manage the often sensitive and emotive topics that arise when undertaking such research. Both staff and public members were acutely aware of this with public members valuing the acceptance and respect shown by others, again illustrating the importance of a supportive culture.</w:t>
      </w:r>
    </w:p>
    <w:p w14:paraId="62C1260C" w14:textId="77777777" w:rsidR="002D7535" w:rsidRPr="002D7535" w:rsidRDefault="002D7535" w:rsidP="002D7535">
      <w:pPr>
        <w:spacing w:after="0" w:line="240" w:lineRule="auto"/>
        <w:rPr>
          <w:rFonts w:ascii="Calibri" w:hAnsi="Calibri" w:cs="Calibri"/>
          <w:sz w:val="24"/>
          <w:szCs w:val="24"/>
        </w:rPr>
      </w:pPr>
    </w:p>
    <w:p w14:paraId="26DD8848"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 xml:space="preserve">Although both case study sites had addressed recruitment and management issues to some extent, it is clear that additional resources – staff, time and funding – are often required in this area of involvement. Sometimes staff had been successful in obtaining additional resources, however, in general there is little recognition from universities or funders of the need for additional resources and a tendency for all involvement to be treated the same, regardless of the population. </w:t>
      </w:r>
    </w:p>
    <w:p w14:paraId="1BC1F78B" w14:textId="77777777" w:rsidR="002D7535" w:rsidRPr="002D7535" w:rsidRDefault="002D7535" w:rsidP="002D7535">
      <w:pPr>
        <w:spacing w:after="0" w:line="240" w:lineRule="auto"/>
        <w:rPr>
          <w:rFonts w:cstheme="minorHAnsi"/>
          <w:sz w:val="24"/>
          <w:szCs w:val="24"/>
        </w:rPr>
      </w:pPr>
    </w:p>
    <w:p w14:paraId="7B424A9C" w14:textId="73AAC5D1" w:rsidR="002D7535" w:rsidRPr="002D7535" w:rsidRDefault="00D03049" w:rsidP="002D7535">
      <w:pPr>
        <w:spacing w:after="0" w:line="240" w:lineRule="auto"/>
        <w:rPr>
          <w:rFonts w:cstheme="minorHAnsi"/>
          <w:b/>
          <w:bCs/>
          <w:sz w:val="24"/>
          <w:szCs w:val="24"/>
        </w:rPr>
      </w:pPr>
      <w:bookmarkStart w:id="424" w:name="Strengths84"/>
      <w:bookmarkEnd w:id="424"/>
      <w:r>
        <w:rPr>
          <w:rFonts w:cstheme="minorHAnsi"/>
          <w:b/>
          <w:bCs/>
          <w:sz w:val="24"/>
          <w:szCs w:val="24"/>
        </w:rPr>
        <w:t xml:space="preserve">8.4 </w:t>
      </w:r>
      <w:r w:rsidR="002D7535" w:rsidRPr="002D7535">
        <w:rPr>
          <w:rFonts w:cstheme="minorHAnsi"/>
          <w:b/>
          <w:bCs/>
          <w:sz w:val="24"/>
          <w:szCs w:val="24"/>
        </w:rPr>
        <w:t>Strengths and limitations</w:t>
      </w:r>
    </w:p>
    <w:p w14:paraId="39354EF0" w14:textId="77777777" w:rsidR="002D7535" w:rsidRPr="002D7535" w:rsidRDefault="002D7535" w:rsidP="002D7535">
      <w:pPr>
        <w:spacing w:after="0" w:line="240" w:lineRule="auto"/>
        <w:rPr>
          <w:rFonts w:cstheme="minorHAnsi"/>
          <w:b/>
          <w:bCs/>
          <w:sz w:val="24"/>
          <w:szCs w:val="24"/>
        </w:rPr>
      </w:pPr>
    </w:p>
    <w:p w14:paraId="4D22283A" w14:textId="5A585CC5" w:rsidR="002D7535" w:rsidRPr="002D7535" w:rsidRDefault="00D03049" w:rsidP="002D7535">
      <w:pPr>
        <w:spacing w:after="0" w:line="240" w:lineRule="auto"/>
        <w:rPr>
          <w:rFonts w:cstheme="minorHAnsi"/>
          <w:b/>
          <w:bCs/>
          <w:sz w:val="24"/>
          <w:szCs w:val="24"/>
        </w:rPr>
      </w:pPr>
      <w:bookmarkStart w:id="425" w:name="Strengths841"/>
      <w:bookmarkEnd w:id="425"/>
      <w:r>
        <w:rPr>
          <w:rFonts w:cstheme="minorHAnsi"/>
          <w:b/>
          <w:bCs/>
          <w:sz w:val="24"/>
          <w:szCs w:val="24"/>
        </w:rPr>
        <w:t xml:space="preserve">8.4.1 </w:t>
      </w:r>
      <w:r w:rsidR="002D7535" w:rsidRPr="002D7535">
        <w:rPr>
          <w:rFonts w:cstheme="minorHAnsi"/>
          <w:b/>
          <w:bCs/>
          <w:sz w:val="24"/>
          <w:szCs w:val="24"/>
        </w:rPr>
        <w:t>Strengths</w:t>
      </w:r>
    </w:p>
    <w:p w14:paraId="326E0726" w14:textId="77777777" w:rsidR="002D7535" w:rsidRPr="002D7535" w:rsidRDefault="002D7535" w:rsidP="002D7535">
      <w:pPr>
        <w:spacing w:after="0" w:line="240" w:lineRule="auto"/>
        <w:rPr>
          <w:rFonts w:cstheme="minorHAnsi"/>
          <w:b/>
          <w:bCs/>
          <w:sz w:val="24"/>
          <w:szCs w:val="24"/>
        </w:rPr>
      </w:pPr>
    </w:p>
    <w:p w14:paraId="4214FA9F" w14:textId="4B443F45" w:rsidR="002D7535" w:rsidRPr="002D7535" w:rsidRDefault="00D03049" w:rsidP="002D7535">
      <w:pPr>
        <w:spacing w:after="0" w:line="240" w:lineRule="auto"/>
        <w:rPr>
          <w:rFonts w:cstheme="minorHAnsi"/>
          <w:b/>
          <w:bCs/>
          <w:sz w:val="24"/>
          <w:szCs w:val="24"/>
        </w:rPr>
      </w:pPr>
      <w:bookmarkStart w:id="426" w:name="Strengths8411"/>
      <w:bookmarkEnd w:id="426"/>
      <w:r>
        <w:rPr>
          <w:rFonts w:cstheme="minorHAnsi"/>
          <w:b/>
          <w:bCs/>
          <w:sz w:val="24"/>
          <w:szCs w:val="24"/>
        </w:rPr>
        <w:t xml:space="preserve">8.4.1.1 </w:t>
      </w:r>
      <w:r w:rsidR="002D7535" w:rsidRPr="002D7535">
        <w:rPr>
          <w:rFonts w:cstheme="minorHAnsi"/>
          <w:b/>
          <w:bCs/>
          <w:sz w:val="24"/>
          <w:szCs w:val="24"/>
        </w:rPr>
        <w:t>Strengths due to methods used</w:t>
      </w:r>
    </w:p>
    <w:p w14:paraId="39DF79FB" w14:textId="77777777" w:rsidR="002D7535" w:rsidRPr="002D7535" w:rsidRDefault="002D7535" w:rsidP="002D7535">
      <w:pPr>
        <w:spacing w:after="0" w:line="240" w:lineRule="auto"/>
        <w:rPr>
          <w:rFonts w:cstheme="minorHAnsi"/>
          <w:sz w:val="24"/>
          <w:szCs w:val="24"/>
        </w:rPr>
      </w:pPr>
    </w:p>
    <w:p w14:paraId="4D577251"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re were numerous strengths related to the methods used in this study. The multi-methods design was a key strength that allowed a two stage process to be used, enabling the research questions to be addressed more broadly. A sequential process was used with the QES of stage 1 informing stage 2, the CSA. This led to an increase in the robustness of stage 2, as the former stage </w:t>
      </w:r>
      <w:r w:rsidRPr="002D7535">
        <w:rPr>
          <w:rFonts w:cstheme="minorHAnsi"/>
          <w:sz w:val="24"/>
          <w:szCs w:val="24"/>
        </w:rPr>
        <w:lastRenderedPageBreak/>
        <w:t>was used to identify the sampling factors and inform the methods used in the latter stage. The stages also complemented each other in that both sets of findings informed the discussion, providing a more comprehensive range of evidence overall.</w:t>
      </w:r>
    </w:p>
    <w:p w14:paraId="2EC968FD" w14:textId="77777777" w:rsidR="002D7535" w:rsidRPr="002D7535" w:rsidRDefault="002D7535" w:rsidP="002D7535">
      <w:pPr>
        <w:spacing w:after="0" w:line="240" w:lineRule="auto"/>
        <w:rPr>
          <w:rFonts w:cstheme="minorHAnsi"/>
          <w:sz w:val="24"/>
          <w:szCs w:val="24"/>
        </w:rPr>
      </w:pPr>
    </w:p>
    <w:p w14:paraId="7FCD8A66"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 xml:space="preserve">In stage 1, there were several strengths to the methods. The QES was comprehensive and included both academic and grey literature, as enabled by the use of broad inclusion criteria and a number of different search strategies, including checking reference lists, author searching and contacting experts. This resulted in the identification of a substantial amount of diverse evidence. The integrative approach enabled the evidence to be brought together by using a common tool for data extraction and the use of thematic analysis allowed different perspectives and contexts to be explored. </w:t>
      </w:r>
      <w:r w:rsidRPr="002D7535">
        <w:rPr>
          <w:rFonts w:ascii="Calibri" w:hAnsi="Calibri" w:cs="Calibri"/>
          <w:sz w:val="24"/>
          <w:szCs w:val="24"/>
        </w:rPr>
        <w:t xml:space="preserve">The reliability of the QES was strengthened by a sample of the evidence being double-checked by others, who undertook initial screening using the eligibility criteria and quality assessments, with agreement reached on all evidence. </w:t>
      </w:r>
    </w:p>
    <w:p w14:paraId="0B4358C1" w14:textId="77777777" w:rsidR="002D7535" w:rsidRPr="002D7535" w:rsidRDefault="002D7535" w:rsidP="002D7535">
      <w:pPr>
        <w:spacing w:after="0" w:line="240" w:lineRule="auto"/>
        <w:rPr>
          <w:rFonts w:ascii="Calibri" w:hAnsi="Calibri" w:cs="Calibri"/>
          <w:sz w:val="24"/>
          <w:szCs w:val="24"/>
        </w:rPr>
      </w:pPr>
    </w:p>
    <w:p w14:paraId="31B0949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stage 2, a multiple case study design was used to explore involvement in two case study sites. This was also a strength as comparisons could be made between the two sites, providing a collective understanding of the issue and increased robustness. A sequential process was used to allow initial findings from the first case study site to influence the selection of participants and data collection in the second. The CSA also enabled two qualitative methods to be employed, documentary analysis and interviews, which allowed triangulation to be used to corroborate or enhance evidence from multiple sources. </w:t>
      </w:r>
    </w:p>
    <w:p w14:paraId="5E4152B3" w14:textId="77777777" w:rsidR="002D7535" w:rsidRPr="002D7535" w:rsidRDefault="002D7535" w:rsidP="002D7535">
      <w:pPr>
        <w:spacing w:after="0" w:line="240" w:lineRule="auto"/>
        <w:rPr>
          <w:rFonts w:cstheme="minorHAnsi"/>
          <w:sz w:val="24"/>
          <w:szCs w:val="24"/>
        </w:rPr>
      </w:pPr>
    </w:p>
    <w:p w14:paraId="0B0E81CF"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is topic of research is complex and the CSA allowed these complexities to be studied in depth, taking into account any relevant contexts, for example historical or cultural. Multiple perspectives were able to be explored, also important for the topic of involvement. The approach was also very flexible, allowing one participant to be interviewed twice and unplanned sources of evidence to be used.</w:t>
      </w:r>
    </w:p>
    <w:p w14:paraId="4696A170" w14:textId="77777777" w:rsidR="002D7535" w:rsidRPr="002D7535" w:rsidRDefault="002D7535" w:rsidP="002D7535">
      <w:pPr>
        <w:spacing w:after="0" w:line="240" w:lineRule="auto"/>
        <w:rPr>
          <w:rFonts w:cstheme="minorHAnsi"/>
          <w:sz w:val="24"/>
          <w:szCs w:val="24"/>
        </w:rPr>
      </w:pPr>
    </w:p>
    <w:p w14:paraId="1BBC2B3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Self-reflection was used throughout the study, to increase my understanding of both myself and the research. Several reflexive activities were undertaken, including exercises both by myself and with members of the Patient and Carer Reference Group. This increased my awareness of researcher biases and how they might influence the findings of the study.</w:t>
      </w:r>
    </w:p>
    <w:p w14:paraId="1CD2BB8B" w14:textId="77777777" w:rsidR="002D7535" w:rsidRPr="002D7535" w:rsidRDefault="002D7535" w:rsidP="002D7535">
      <w:pPr>
        <w:spacing w:after="0" w:line="240" w:lineRule="auto"/>
        <w:rPr>
          <w:rFonts w:cstheme="minorHAnsi"/>
          <w:sz w:val="24"/>
          <w:szCs w:val="24"/>
        </w:rPr>
      </w:pPr>
    </w:p>
    <w:p w14:paraId="5B717FD0" w14:textId="7B0D6149" w:rsidR="002D7535" w:rsidRPr="002D7535" w:rsidRDefault="00D03049" w:rsidP="002D7535">
      <w:pPr>
        <w:spacing w:after="0" w:line="240" w:lineRule="auto"/>
        <w:rPr>
          <w:rFonts w:cstheme="minorHAnsi"/>
          <w:b/>
          <w:bCs/>
          <w:sz w:val="24"/>
          <w:szCs w:val="24"/>
        </w:rPr>
      </w:pPr>
      <w:bookmarkStart w:id="427" w:name="Strengths8412"/>
      <w:bookmarkEnd w:id="427"/>
      <w:r>
        <w:rPr>
          <w:rFonts w:cstheme="minorHAnsi"/>
          <w:b/>
          <w:bCs/>
          <w:sz w:val="24"/>
          <w:szCs w:val="24"/>
        </w:rPr>
        <w:t xml:space="preserve">8.4.1.2 </w:t>
      </w:r>
      <w:r w:rsidR="002D7535" w:rsidRPr="002D7535">
        <w:rPr>
          <w:rFonts w:cstheme="minorHAnsi"/>
          <w:b/>
          <w:bCs/>
          <w:sz w:val="24"/>
          <w:szCs w:val="24"/>
        </w:rPr>
        <w:t>Strengths due to involvement in the study</w:t>
      </w:r>
    </w:p>
    <w:p w14:paraId="2C4130DF" w14:textId="77777777" w:rsidR="002D7535" w:rsidRPr="002D7535" w:rsidRDefault="002D7535" w:rsidP="002D7535">
      <w:pPr>
        <w:spacing w:after="0" w:line="240" w:lineRule="auto"/>
        <w:rPr>
          <w:rFonts w:cstheme="minorHAnsi"/>
          <w:sz w:val="24"/>
          <w:szCs w:val="24"/>
        </w:rPr>
      </w:pPr>
    </w:p>
    <w:p w14:paraId="5BFC9A79" w14:textId="690AEF41"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The involvement by members of the Patient and Carer Reference Group at various stages throughout the study improved both its quality and comprehensiveness. This level of involvement is still unusual in PhD research </w:t>
      </w:r>
      <w:r w:rsidR="00C445FA">
        <w:rPr>
          <w:rFonts w:cstheme="minorHAnsi"/>
          <w:sz w:val="24"/>
          <w:szCs w:val="24"/>
        </w:rPr>
        <w:fldChar w:fldCharType="begin">
          <w:fldData xml:space="preserve">PEVuZE5vdGU+PENpdGU+PFJlY051bT4xOTkzNTU8L1JlY051bT48RGlzcGxheVRleHQ+KFlhcmRs
ZXkgMjAxNTsgR2xhZG1hbiBldCBhbC4gMjAyMyk8L0Rpc3BsYXlUZXh0PjxyZWNvcmQ+PHJlYy1u
dW1iZXI+MTk5MzU1PC9yZWMtbnVtYmVyPjxmb3JlaWduLWtleXM+PGtleSBhcHA9IkVOIiBkYi1p
ZD0iZWRhOTllc3I5YXJwNTJlMjB2MnBmdHo0cnA1czl4MGV2ZWY1IiB0aW1lc3RhbXA9IjE2NDA1
MzYxOTMiPjE5OTM1NTwva2V5PjwvZm9yZWlnbi1rZXlzPjxyZWYtdHlwZSBuYW1lPSJCb29rIFNl
Y3Rpb24iPjU8L3JlZi10eXBlPjxjb250cmlidXRvcnM+PGF1dGhvcnM+PGF1dGhvcj5ZYXJkbGV5
LCBMLjwvYXV0aG9yPjwvYXV0aG9ycz48c2Vjb25kYXJ5LWF1dGhvcnM+PGF1dGhvcj5TbWl0aCwg
Si48L2F1dGhvcj48L3NlY29uZGFyeS1hdXRob3JzPjx0ZXJ0aWFyeS1hdXRob3JzPjxhdXRob3I+
U21pdGgsIEouPC9hdXRob3I+PC90ZXJ0aWFyeS1hdXRob3JzPjwvY29udHJpYnV0b3JzPjx0aXRs
ZXM+PHRpdGxlPkRlbW9uc3RyYXRpbmcgdmFsaWRpdHkgaW4gcXVhbGl0YXRpdmUgcHN5Y2hvbG9n
eTwvdGl0bGU+PHNlY29uZGFyeS10aXRsZT5RdWFsaXRhdGl2ZSBQc3ljaG9sb2d5OiBBIFByYWN0
aWNhbCBHdWlkZSB0byBSZXNlYXJjaCBNZXRob2RzIDwvc2Vjb25kYXJ5LXRpdGxlPjwvdGl0bGVz
PjxwYWdlcz4yNTctMjcyPC9wYWdlcz48ZWRpdGlvbj4zcmQ8L2VkaXRpb24+PHJlcHJpbnQtZWRp
dGlvbj5pbiBmaWxlPC9yZXByaW50LWVkaXRpb24+PGRhdGVzPjx5ZWFyPjIwMTU8L3llYXI+PC9k
YXRlcz48cHViLWxvY2F0aW9uPkxvbmRvbjwvcHViLWxvY2F0aW9uPjxwdWJsaXNoZXI+U0FHRTwv
cHVibGlzaGVyPjx1cmxzPjwvdXJscz48L3JlY29yZD48L0NpdGU+PENpdGU+PFJlY051bT4xOTk1
MDg8L1JlY051bT48cmVjb3JkPjxyZWMtbnVtYmVyPjE5OTUwODwvcmVjLW51bWJlcj48Zm9yZWln
bi1rZXlzPjxrZXkgYXBwPSJFTiIgZGItaWQ9ImVkYTk5ZXNyOWFycDUyZTIwdjJwZnR6NHJwNXM5
eDBldmVmNSIgdGltZXN0YW1wPSIxNzAxMTY3NjYyIj4xOTk1MDg8L2tleT48a2V5IGFwcD0iRU5X
ZWIiIGRiLWlkPSIiPjA8L2tleT48L2ZvcmVpZ24ta2V5cz48cmVmLXR5cGUgbmFtZT0iUmVwb3J0
Ij4yNzwvcmVmLXR5cGU+PGNvbnRyaWJ1dG9ycz48YXV0aG9ycz48YXV0aG9yPkdsYWRtYW4sIEpS
RjwvYXV0aG9yPjxhdXRob3I+U3RvY2tzLCBKPC9hdXRob3I+PGF1dGhvcj5QaGlsbGlwcywgQjwv
YXV0aG9yPjxhdXRob3I+SG9yb2JpbiwgQTwvYXV0aG9yPjxhdXRob3I+V3JhZ2csIEE8L2F1dGhv
cj48YXV0aG9yPk11bmRleSwgTTwvYXV0aG9yPjxhdXRob3I+V29vZGNvY2ssIFI8L2F1dGhvcj48
YXV0aG9yPkJyYXlicm9va2UsIFI8L2F1dGhvcj48YXV0aG9yPkp1bm9yLCBBPC9hdXRob3I+PGF1
dGhvcj5IZW5keSwgQzwvYXV0aG9yPjwvYXV0aG9ycz48dGVydGlhcnktYXV0aG9ycz48YXV0aG9y
PlVuaXZlcnNpdHkgb2YgTm90dGluZ2hhbTwvYXV0aG9yPjwvdGVydGlhcnktYXV0aG9ycz48L2Nv
bnRyaWJ1dG9ycz48dGl0bGVzPjx0aXRsZT5FYXN0IE1pZGxhbmRzIFJlc2VhcmNoIGludG8gQWdl
aW5nIE5ldHdvcmsgKEVNUkFOKSBEaXNjdXNzaW9uIFBhcGVyIFNlcmllcy4gUGF0aWVudCBhbmQg
UHVibGljIEludm9sdmVtZW50IGFuZCBFbmdhZ2VtZW50IGZvciBQaEQgU3R1ZGVudHM8L3RpdGxl
PjwvdGl0bGVzPjx2b2x1bWU+SXNzdWUgNDk8L3ZvbHVtZT48cmVwcmludC1lZGl0aW9uPm5vdCBp
biBmaWxlPC9yZXByaW50LWVkaXRpb24+PGRhdGVzPjx5ZWFyPjIwMjM8L3llYXI+PC9kYXRlcz48
cHViLWxvY2F0aW9uPk5vdHRpbmdoYW08L3B1Yi1sb2NhdGlvbj48cHVibGlzaGVyPlVuaXZlcnNp
dHkgb2YgTm90dGluZ2hhbTwvcHVibGlzaGVyPjx1cmxzPjxyZWxhdGVkLXVybHM+PHVybD5odHRw
czovL25vdHRpbmdoYW0tcmVwb3NpdG9yeS53b3JrdHJpYmUuY29tL2luZGV4LnBocC9vdXRwdXQv
MTYyMjA1MDAvcGF0aWVudC1hbmQtcHVibGljLWludm9sdmVtZW50LWFuZC1lbmdhZ2VtZW50LWZv
ci1waGQtc3R1ZGVudHM8L3VybD48L3JlbGF0ZWQtdXJscz48L3VybHM+PC9yZWNvcmQ+PC9DaXRl
PjwvRW5kTm90ZT5=
</w:fldData>
        </w:fldChar>
      </w:r>
      <w:r w:rsidR="00C445FA">
        <w:rPr>
          <w:rFonts w:cstheme="minorHAnsi"/>
          <w:sz w:val="24"/>
          <w:szCs w:val="24"/>
        </w:rPr>
        <w:instrText xml:space="preserve"> ADDIN EN.CITE </w:instrText>
      </w:r>
      <w:r w:rsidR="00C445FA">
        <w:rPr>
          <w:rFonts w:cstheme="minorHAnsi"/>
          <w:sz w:val="24"/>
          <w:szCs w:val="24"/>
        </w:rPr>
        <w:fldChar w:fldCharType="begin">
          <w:fldData xml:space="preserve">PEVuZE5vdGU+PENpdGU+PFJlY051bT4xOTkzNTU8L1JlY051bT48RGlzcGxheVRleHQ+KFlhcmRs
ZXkgMjAxNTsgR2xhZG1hbiBldCBhbC4gMjAyMyk8L0Rpc3BsYXlUZXh0PjxyZWNvcmQ+PHJlYy1u
dW1iZXI+MTk5MzU1PC9yZWMtbnVtYmVyPjxmb3JlaWduLWtleXM+PGtleSBhcHA9IkVOIiBkYi1p
ZD0iZWRhOTllc3I5YXJwNTJlMjB2MnBmdHo0cnA1czl4MGV2ZWY1IiB0aW1lc3RhbXA9IjE2NDA1
MzYxOTMiPjE5OTM1NTwva2V5PjwvZm9yZWlnbi1rZXlzPjxyZWYtdHlwZSBuYW1lPSJCb29rIFNl
Y3Rpb24iPjU8L3JlZi10eXBlPjxjb250cmlidXRvcnM+PGF1dGhvcnM+PGF1dGhvcj5ZYXJkbGV5
LCBMLjwvYXV0aG9yPjwvYXV0aG9ycz48c2Vjb25kYXJ5LWF1dGhvcnM+PGF1dGhvcj5TbWl0aCwg
Si48L2F1dGhvcj48L3NlY29uZGFyeS1hdXRob3JzPjx0ZXJ0aWFyeS1hdXRob3JzPjxhdXRob3I+
U21pdGgsIEouPC9hdXRob3I+PC90ZXJ0aWFyeS1hdXRob3JzPjwvY29udHJpYnV0b3JzPjx0aXRs
ZXM+PHRpdGxlPkRlbW9uc3RyYXRpbmcgdmFsaWRpdHkgaW4gcXVhbGl0YXRpdmUgcHN5Y2hvbG9n
eTwvdGl0bGU+PHNlY29uZGFyeS10aXRsZT5RdWFsaXRhdGl2ZSBQc3ljaG9sb2d5OiBBIFByYWN0
aWNhbCBHdWlkZSB0byBSZXNlYXJjaCBNZXRob2RzIDwvc2Vjb25kYXJ5LXRpdGxlPjwvdGl0bGVz
PjxwYWdlcz4yNTctMjcyPC9wYWdlcz48ZWRpdGlvbj4zcmQ8L2VkaXRpb24+PHJlcHJpbnQtZWRp
dGlvbj5pbiBmaWxlPC9yZXByaW50LWVkaXRpb24+PGRhdGVzPjx5ZWFyPjIwMTU8L3llYXI+PC9k
YXRlcz48cHViLWxvY2F0aW9uPkxvbmRvbjwvcHViLWxvY2F0aW9uPjxwdWJsaXNoZXI+U0FHRTwv
cHVibGlzaGVyPjx1cmxzPjwvdXJscz48L3JlY29yZD48L0NpdGU+PENpdGU+PFJlY051bT4xOTk1
MDg8L1JlY051bT48cmVjb3JkPjxyZWMtbnVtYmVyPjE5OTUwODwvcmVjLW51bWJlcj48Zm9yZWln
bi1rZXlzPjxrZXkgYXBwPSJFTiIgZGItaWQ9ImVkYTk5ZXNyOWFycDUyZTIwdjJwZnR6NHJwNXM5
eDBldmVmNSIgdGltZXN0YW1wPSIxNzAxMTY3NjYyIj4xOTk1MDg8L2tleT48a2V5IGFwcD0iRU5X
ZWIiIGRiLWlkPSIiPjA8L2tleT48L2ZvcmVpZ24ta2V5cz48cmVmLXR5cGUgbmFtZT0iUmVwb3J0
Ij4yNzwvcmVmLXR5cGU+PGNvbnRyaWJ1dG9ycz48YXV0aG9ycz48YXV0aG9yPkdsYWRtYW4sIEpS
RjwvYXV0aG9yPjxhdXRob3I+U3RvY2tzLCBKPC9hdXRob3I+PGF1dGhvcj5QaGlsbGlwcywgQjwv
YXV0aG9yPjxhdXRob3I+SG9yb2JpbiwgQTwvYXV0aG9yPjxhdXRob3I+V3JhZ2csIEE8L2F1dGhv
cj48YXV0aG9yPk11bmRleSwgTTwvYXV0aG9yPjxhdXRob3I+V29vZGNvY2ssIFI8L2F1dGhvcj48
YXV0aG9yPkJyYXlicm9va2UsIFI8L2F1dGhvcj48YXV0aG9yPkp1bm9yLCBBPC9hdXRob3I+PGF1
dGhvcj5IZW5keSwgQzwvYXV0aG9yPjwvYXV0aG9ycz48dGVydGlhcnktYXV0aG9ycz48YXV0aG9y
PlVuaXZlcnNpdHkgb2YgTm90dGluZ2hhbTwvYXV0aG9yPjwvdGVydGlhcnktYXV0aG9ycz48L2Nv
bnRyaWJ1dG9ycz48dGl0bGVzPjx0aXRsZT5FYXN0IE1pZGxhbmRzIFJlc2VhcmNoIGludG8gQWdl
aW5nIE5ldHdvcmsgKEVNUkFOKSBEaXNjdXNzaW9uIFBhcGVyIFNlcmllcy4gUGF0aWVudCBhbmQg
UHVibGljIEludm9sdmVtZW50IGFuZCBFbmdhZ2VtZW50IGZvciBQaEQgU3R1ZGVudHM8L3RpdGxl
PjwvdGl0bGVzPjx2b2x1bWU+SXNzdWUgNDk8L3ZvbHVtZT48cmVwcmludC1lZGl0aW9uPm5vdCBp
biBmaWxlPC9yZXByaW50LWVkaXRpb24+PGRhdGVzPjx5ZWFyPjIwMjM8L3llYXI+PC9kYXRlcz48
cHViLWxvY2F0aW9uPk5vdHRpbmdoYW08L3B1Yi1sb2NhdGlvbj48cHVibGlzaGVyPlVuaXZlcnNp
dHkgb2YgTm90dGluZ2hhbTwvcHVibGlzaGVyPjx1cmxzPjxyZWxhdGVkLXVybHM+PHVybD5odHRw
czovL25vdHRpbmdoYW0tcmVwb3NpdG9yeS53b3JrdHJpYmUuY29tL2luZGV4LnBocC9vdXRwdXQv
MTYyMjA1MDAvcGF0aWVudC1hbmQtcHVibGljLWludm9sdmVtZW50LWFuZC1lbmdhZ2VtZW50LWZv
ci1waGQtc3R1ZGVudHM8L3VybD48L3JlbGF0ZWQtdXJscz48L3VybHM+PC9yZWNvcmQ+PC9DaXRl
PjwvRW5kTm90ZT5=
</w:fldData>
        </w:fldChar>
      </w:r>
      <w:r w:rsidR="00C445FA">
        <w:rPr>
          <w:rFonts w:cstheme="minorHAnsi"/>
          <w:sz w:val="24"/>
          <w:szCs w:val="24"/>
        </w:rPr>
        <w:instrText xml:space="preserve"> ADDIN EN.CITE.DATA </w:instrText>
      </w:r>
      <w:r w:rsidR="00C445FA">
        <w:rPr>
          <w:rFonts w:cstheme="minorHAnsi"/>
          <w:sz w:val="24"/>
          <w:szCs w:val="24"/>
        </w:rPr>
      </w:r>
      <w:r w:rsidR="00C445FA">
        <w:rPr>
          <w:rFonts w:cstheme="minorHAnsi"/>
          <w:sz w:val="24"/>
          <w:szCs w:val="24"/>
        </w:rPr>
        <w:fldChar w:fldCharType="end"/>
      </w:r>
      <w:r w:rsidR="00C445FA">
        <w:rPr>
          <w:rFonts w:cstheme="minorHAnsi"/>
          <w:sz w:val="24"/>
          <w:szCs w:val="24"/>
        </w:rPr>
      </w:r>
      <w:r w:rsidR="00C445FA">
        <w:rPr>
          <w:rFonts w:cstheme="minorHAnsi"/>
          <w:sz w:val="24"/>
          <w:szCs w:val="24"/>
        </w:rPr>
        <w:fldChar w:fldCharType="separate"/>
      </w:r>
      <w:r w:rsidR="00C445FA">
        <w:rPr>
          <w:rFonts w:cstheme="minorHAnsi"/>
          <w:noProof/>
          <w:sz w:val="24"/>
          <w:szCs w:val="24"/>
        </w:rPr>
        <w:t>(Yardley 2015; Gladman et al. 2023)</w:t>
      </w:r>
      <w:r w:rsidR="00C445FA">
        <w:rPr>
          <w:rFonts w:cstheme="minorHAnsi"/>
          <w:sz w:val="24"/>
          <w:szCs w:val="24"/>
        </w:rPr>
        <w:fldChar w:fldCharType="end"/>
      </w:r>
      <w:r w:rsidRPr="002D7535">
        <w:rPr>
          <w:rFonts w:cstheme="minorHAnsi"/>
          <w:sz w:val="24"/>
          <w:szCs w:val="24"/>
        </w:rPr>
        <w:t>, more so within palliative care research, and as such is a significant strength.</w:t>
      </w:r>
    </w:p>
    <w:p w14:paraId="04BF0E65" w14:textId="77777777" w:rsidR="002D7535" w:rsidRPr="002D7535" w:rsidRDefault="002D7535" w:rsidP="002D7535">
      <w:pPr>
        <w:spacing w:after="0" w:line="240" w:lineRule="auto"/>
        <w:rPr>
          <w:rFonts w:cstheme="minorHAnsi"/>
          <w:sz w:val="24"/>
          <w:szCs w:val="24"/>
        </w:rPr>
      </w:pPr>
    </w:p>
    <w:p w14:paraId="3097E487" w14:textId="0A8A94A3" w:rsidR="002D7535" w:rsidRPr="002D7535" w:rsidRDefault="002D7535" w:rsidP="002D7535">
      <w:pPr>
        <w:spacing w:after="0" w:line="240" w:lineRule="auto"/>
        <w:rPr>
          <w:rFonts w:cstheme="minorHAnsi"/>
          <w:sz w:val="24"/>
          <w:szCs w:val="24"/>
        </w:rPr>
      </w:pPr>
      <w:r w:rsidRPr="002D7535">
        <w:rPr>
          <w:rFonts w:cstheme="minorHAnsi"/>
          <w:sz w:val="24"/>
          <w:szCs w:val="24"/>
        </w:rPr>
        <w:t>During stage 1, Group members advised on search terms, inclusion criteria and identified sources to be searched. This widened the search terms used, increased the sources and increased the overall comprehensiveness of the QES. In particular, Group members identified additional grey literature. Group members also took part in a validation exercise to identify where their experiences resonated with or weren’t captured by the themes from the QES (</w:t>
      </w:r>
      <w:hyperlink w:anchor="Appendix3" w:history="1">
        <w:r w:rsidRPr="00635D01">
          <w:rPr>
            <w:rStyle w:val="Hyperlink"/>
            <w:rFonts w:cstheme="minorHAnsi"/>
            <w:b/>
            <w:bCs/>
            <w:sz w:val="24"/>
            <w:szCs w:val="24"/>
          </w:rPr>
          <w:t xml:space="preserve">Appendix </w:t>
        </w:r>
        <w:r w:rsidR="00B4025D">
          <w:rPr>
            <w:rStyle w:val="Hyperlink"/>
            <w:rFonts w:cstheme="minorHAnsi"/>
            <w:b/>
            <w:bCs/>
            <w:sz w:val="24"/>
            <w:szCs w:val="24"/>
          </w:rPr>
          <w:t>3</w:t>
        </w:r>
        <w:r w:rsidRPr="00635D01">
          <w:rPr>
            <w:rStyle w:val="Hyperlink"/>
            <w:rFonts w:cstheme="minorHAnsi"/>
            <w:b/>
            <w:bCs/>
            <w:sz w:val="24"/>
            <w:szCs w:val="24"/>
          </w:rPr>
          <w:t>. Patient and carer involvement in the QES</w:t>
        </w:r>
      </w:hyperlink>
      <w:r w:rsidRPr="002D7535">
        <w:rPr>
          <w:rFonts w:cstheme="minorHAnsi"/>
          <w:sz w:val="24"/>
          <w:szCs w:val="24"/>
        </w:rPr>
        <w:t xml:space="preserve">). </w:t>
      </w:r>
    </w:p>
    <w:p w14:paraId="4E26CC7C" w14:textId="77777777" w:rsidR="002D7535" w:rsidRPr="002D7535" w:rsidRDefault="002D7535" w:rsidP="002D7535">
      <w:pPr>
        <w:spacing w:after="0" w:line="240" w:lineRule="auto"/>
        <w:rPr>
          <w:rFonts w:cstheme="minorHAnsi"/>
          <w:sz w:val="24"/>
          <w:szCs w:val="24"/>
        </w:rPr>
      </w:pPr>
    </w:p>
    <w:p w14:paraId="417F88C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n stage 2, Group members were involved in a number of different ways. They reviewed all the study documentation, ensuring the language and content was accessible and understandable to </w:t>
      </w:r>
      <w:r w:rsidRPr="002D7535">
        <w:rPr>
          <w:rFonts w:cstheme="minorHAnsi"/>
          <w:sz w:val="24"/>
          <w:szCs w:val="24"/>
        </w:rPr>
        <w:lastRenderedPageBreak/>
        <w:t>participants and the case study sites in general. They also assisted with the Ethics application, including responding to the feedback from the Ethics reviewers. One Group member took part in a practice interview to pilot the topic guide, leading to more appropriate use of the guide in practice. Group members also assisted with selecting the case study sites, reviewing the write-ups of each potential site and therefore providing a strong patient and carer perspective in the choice of the sites.</w:t>
      </w:r>
    </w:p>
    <w:p w14:paraId="54AF7BC2" w14:textId="77777777" w:rsidR="002D7535" w:rsidRPr="002D7535" w:rsidRDefault="002D7535" w:rsidP="002D7535">
      <w:pPr>
        <w:spacing w:after="0" w:line="240" w:lineRule="auto"/>
        <w:rPr>
          <w:rFonts w:cstheme="minorHAnsi"/>
          <w:sz w:val="24"/>
          <w:szCs w:val="24"/>
        </w:rPr>
      </w:pPr>
    </w:p>
    <w:p w14:paraId="6B2B9B2A"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 xml:space="preserve">I also engaged in collaborative coding with two Group members, who carried out coding of several transcripts during the analysis of interviews. This provided an additional opportunity for reflexivity as the Group </w:t>
      </w:r>
      <w:r w:rsidRPr="002D7535">
        <w:rPr>
          <w:rFonts w:cstheme="minorHAnsi"/>
          <w:sz w:val="24"/>
          <w:szCs w:val="24"/>
          <w:u w:color="000000"/>
          <w:lang w:val="en-US" w:eastAsia="en-GB"/>
        </w:rPr>
        <w:t xml:space="preserve">members introduced codes that were new to me, highlighting different significances and perspectives. This enabled me to gain richer insights into the data, as I then revisited all the transcripts I had coded up until that time and refined my codes, adopting the new codes of the Group members. </w:t>
      </w:r>
      <w:r w:rsidRPr="002D7535">
        <w:rPr>
          <w:rFonts w:cstheme="minorHAnsi"/>
          <w:sz w:val="24"/>
          <w:szCs w:val="24"/>
        </w:rPr>
        <w:t>During the writing phase, Group members provided quotes for the Introduction chapter and also reviewed sections of the thesis.</w:t>
      </w:r>
    </w:p>
    <w:p w14:paraId="02EC845C" w14:textId="77777777" w:rsidR="002D7535" w:rsidRPr="002D7535" w:rsidRDefault="002D7535" w:rsidP="002D7535">
      <w:pPr>
        <w:spacing w:after="0" w:line="240" w:lineRule="auto"/>
        <w:rPr>
          <w:rFonts w:cstheme="minorHAnsi"/>
          <w:b/>
          <w:bCs/>
          <w:sz w:val="24"/>
          <w:szCs w:val="24"/>
        </w:rPr>
      </w:pPr>
    </w:p>
    <w:p w14:paraId="469E78B1" w14:textId="1586F93B" w:rsidR="002D7535" w:rsidRPr="002D7535" w:rsidRDefault="00D03049" w:rsidP="002D7535">
      <w:pPr>
        <w:spacing w:after="0" w:line="240" w:lineRule="auto"/>
        <w:rPr>
          <w:rFonts w:cstheme="minorHAnsi"/>
          <w:b/>
          <w:bCs/>
          <w:sz w:val="24"/>
          <w:szCs w:val="24"/>
        </w:rPr>
      </w:pPr>
      <w:bookmarkStart w:id="428" w:name="Limitation842"/>
      <w:bookmarkEnd w:id="428"/>
      <w:r>
        <w:rPr>
          <w:rFonts w:cstheme="minorHAnsi"/>
          <w:b/>
          <w:bCs/>
          <w:sz w:val="24"/>
          <w:szCs w:val="24"/>
        </w:rPr>
        <w:t xml:space="preserve">8.4.2 </w:t>
      </w:r>
      <w:r w:rsidR="002D7535" w:rsidRPr="002D7535">
        <w:rPr>
          <w:rFonts w:cstheme="minorHAnsi"/>
          <w:b/>
          <w:bCs/>
          <w:sz w:val="24"/>
          <w:szCs w:val="24"/>
        </w:rPr>
        <w:t>Limitations</w:t>
      </w:r>
    </w:p>
    <w:p w14:paraId="4888EBC7" w14:textId="77777777" w:rsidR="002D7535" w:rsidRPr="002D7535" w:rsidRDefault="002D7535" w:rsidP="002D7535">
      <w:pPr>
        <w:spacing w:after="0" w:line="240" w:lineRule="auto"/>
        <w:rPr>
          <w:rFonts w:cstheme="minorHAnsi"/>
          <w:b/>
          <w:bCs/>
          <w:sz w:val="24"/>
          <w:szCs w:val="24"/>
        </w:rPr>
      </w:pPr>
    </w:p>
    <w:p w14:paraId="47CA1B17" w14:textId="77777777" w:rsidR="002D7535" w:rsidRPr="002D7535" w:rsidRDefault="002D7535" w:rsidP="002D7535">
      <w:pPr>
        <w:spacing w:after="0" w:line="240" w:lineRule="auto"/>
        <w:rPr>
          <w:rFonts w:ascii="Calibri" w:hAnsi="Calibri" w:cs="Calibri"/>
          <w:sz w:val="24"/>
          <w:szCs w:val="24"/>
        </w:rPr>
      </w:pPr>
      <w:r w:rsidRPr="002D7535">
        <w:rPr>
          <w:rFonts w:cstheme="minorHAnsi"/>
          <w:sz w:val="24"/>
          <w:szCs w:val="24"/>
        </w:rPr>
        <w:t>In stage 1, the exclusion criteria may have resulted in the omission of some evidence, for example, evidence in languages other than English, related to low or middle income countries or populations under 18 years. Also, d</w:t>
      </w:r>
      <w:r w:rsidRPr="002D7535">
        <w:rPr>
          <w:rFonts w:ascii="Calibri" w:hAnsi="Calibri" w:cs="Calibri"/>
          <w:sz w:val="24"/>
          <w:szCs w:val="24"/>
        </w:rPr>
        <w:t>ue to time limitations it was not possible for others to double-check all the evidence, therefore it is possible selection bias may have occurred.</w:t>
      </w:r>
    </w:p>
    <w:p w14:paraId="2F7E2D7A" w14:textId="77777777" w:rsidR="002D7535" w:rsidRPr="002D7535" w:rsidRDefault="002D7535" w:rsidP="002D7535">
      <w:pPr>
        <w:spacing w:after="0" w:line="240" w:lineRule="auto"/>
        <w:rPr>
          <w:rFonts w:cstheme="minorHAnsi"/>
          <w:sz w:val="24"/>
          <w:szCs w:val="24"/>
        </w:rPr>
      </w:pPr>
    </w:p>
    <w:p w14:paraId="16A37F49" w14:textId="77777777" w:rsidR="002D7535" w:rsidRPr="002D7535" w:rsidRDefault="002D7535" w:rsidP="002D7535">
      <w:pPr>
        <w:spacing w:after="0" w:line="240" w:lineRule="auto"/>
        <w:rPr>
          <w:rFonts w:ascii="Calibri" w:hAnsi="Calibri" w:cs="Calibri"/>
          <w:sz w:val="24"/>
          <w:szCs w:val="24"/>
        </w:rPr>
      </w:pPr>
      <w:r w:rsidRPr="002D7535">
        <w:rPr>
          <w:rFonts w:ascii="Calibri" w:hAnsi="Calibri" w:cs="Calibri"/>
          <w:sz w:val="24"/>
          <w:szCs w:val="24"/>
        </w:rPr>
        <w:t>Throughout the evidence, it was apparent that the definitions used by different authors for both involvement and palliative care were unclear. This could be seen as a limitation, however, it is believed that the evidence still provides beneficial data on involvement in palliative care research and moreover simply reflects the blurred boundaries and intricacies often present in both involvement and palliative care</w:t>
      </w:r>
    </w:p>
    <w:p w14:paraId="1956BE75" w14:textId="77777777" w:rsidR="002D7535" w:rsidRPr="002D7535" w:rsidRDefault="002D7535" w:rsidP="002D7535">
      <w:pPr>
        <w:spacing w:after="0" w:line="240" w:lineRule="auto"/>
        <w:rPr>
          <w:rFonts w:cstheme="minorHAnsi"/>
          <w:sz w:val="24"/>
          <w:szCs w:val="24"/>
        </w:rPr>
      </w:pPr>
    </w:p>
    <w:p w14:paraId="2FD5450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A lack of resources limited stage 2, the CSA, in several ways. First, only two case study sites were used. With additional capacity, of a greater number of researchers and/or increased time, additional sites may have provided more comprehensive data. In particular, an additional useful focus may have been on those sites where involvement was not undertaken so effectively.</w:t>
      </w:r>
    </w:p>
    <w:p w14:paraId="23C6E68E" w14:textId="77777777" w:rsidR="002D7535" w:rsidRPr="002D7535" w:rsidRDefault="002D7535" w:rsidP="002D7535">
      <w:pPr>
        <w:spacing w:after="0" w:line="240" w:lineRule="auto"/>
        <w:rPr>
          <w:rFonts w:cstheme="minorHAnsi"/>
          <w:sz w:val="24"/>
          <w:szCs w:val="24"/>
        </w:rPr>
      </w:pPr>
    </w:p>
    <w:p w14:paraId="20879F78"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The lack of resources also significantly impacted on involvement, limiting the amount of involvement that could be carried out. The inability to appropriately remunerate members of the Patient and Carer Reference Group was constantly on my mind – there is a significant need for resources to be made available for PhD students to undertake involvement activities.</w:t>
      </w:r>
    </w:p>
    <w:p w14:paraId="0DFD75D2" w14:textId="77777777" w:rsidR="002D7535" w:rsidRPr="002D7535" w:rsidRDefault="002D7535" w:rsidP="002D7535">
      <w:pPr>
        <w:spacing w:after="0" w:line="240" w:lineRule="auto"/>
        <w:rPr>
          <w:rFonts w:cstheme="minorHAnsi"/>
          <w:sz w:val="24"/>
          <w:szCs w:val="24"/>
        </w:rPr>
      </w:pPr>
    </w:p>
    <w:p w14:paraId="4F9DA7BE" w14:textId="77777777" w:rsidR="002D7535" w:rsidRPr="002D7535" w:rsidRDefault="002D7535" w:rsidP="002D7535">
      <w:pPr>
        <w:spacing w:after="0" w:line="240" w:lineRule="auto"/>
        <w:rPr>
          <w:rFonts w:cstheme="minorHAnsi"/>
          <w:sz w:val="24"/>
          <w:szCs w:val="24"/>
        </w:rPr>
      </w:pPr>
      <w:r w:rsidRPr="002D7535">
        <w:rPr>
          <w:rFonts w:cstheme="minorHAnsi"/>
          <w:sz w:val="24"/>
          <w:szCs w:val="24"/>
        </w:rPr>
        <w:t>Covid also impacted the study, as methods had to be changed, with some data collection methods such as observations, being removed completely.</w:t>
      </w:r>
    </w:p>
    <w:p w14:paraId="6E39158A" w14:textId="77777777" w:rsidR="002D7535" w:rsidRPr="002D7535" w:rsidRDefault="002D7535" w:rsidP="002D7535">
      <w:pPr>
        <w:spacing w:after="0" w:line="240" w:lineRule="auto"/>
        <w:rPr>
          <w:rFonts w:cstheme="minorHAnsi"/>
          <w:sz w:val="24"/>
          <w:szCs w:val="24"/>
        </w:rPr>
      </w:pPr>
    </w:p>
    <w:p w14:paraId="1EFC3018" w14:textId="3BAE144C" w:rsidR="002D7535" w:rsidRPr="002D7535" w:rsidRDefault="00D03049" w:rsidP="002D7535">
      <w:pPr>
        <w:spacing w:after="0" w:line="240" w:lineRule="auto"/>
        <w:rPr>
          <w:rFonts w:cstheme="minorHAnsi"/>
          <w:b/>
          <w:bCs/>
          <w:sz w:val="24"/>
          <w:szCs w:val="24"/>
        </w:rPr>
      </w:pPr>
      <w:bookmarkStart w:id="429" w:name="Recommendatons85"/>
      <w:bookmarkStart w:id="430" w:name="_Hlk151806849"/>
      <w:bookmarkEnd w:id="429"/>
      <w:r>
        <w:rPr>
          <w:rFonts w:cstheme="minorHAnsi"/>
          <w:b/>
          <w:bCs/>
          <w:sz w:val="24"/>
          <w:szCs w:val="24"/>
        </w:rPr>
        <w:t xml:space="preserve">8.5 </w:t>
      </w:r>
      <w:r w:rsidR="002D7535" w:rsidRPr="002D7535">
        <w:rPr>
          <w:rFonts w:cstheme="minorHAnsi"/>
          <w:b/>
          <w:bCs/>
          <w:sz w:val="24"/>
          <w:szCs w:val="24"/>
        </w:rPr>
        <w:t>Recommendations for policy, research and practice</w:t>
      </w:r>
    </w:p>
    <w:bookmarkEnd w:id="430"/>
    <w:p w14:paraId="4BCDBDFE" w14:textId="77777777" w:rsidR="002D7535" w:rsidRPr="002D7535" w:rsidRDefault="002D7535" w:rsidP="002D7535">
      <w:pPr>
        <w:spacing w:after="0" w:line="240" w:lineRule="auto"/>
        <w:rPr>
          <w:rFonts w:cstheme="minorHAnsi"/>
          <w:sz w:val="24"/>
          <w:szCs w:val="24"/>
        </w:rPr>
      </w:pPr>
    </w:p>
    <w:p w14:paraId="2EFE98BC" w14:textId="65768C98" w:rsidR="002D7535" w:rsidRPr="002D7535" w:rsidRDefault="00D03049" w:rsidP="002D7535">
      <w:pPr>
        <w:spacing w:after="0" w:line="240" w:lineRule="auto"/>
        <w:rPr>
          <w:rFonts w:eastAsia="Times New Roman" w:cstheme="minorHAnsi"/>
          <w:b/>
          <w:bCs/>
          <w:sz w:val="24"/>
          <w:szCs w:val="24"/>
          <w:lang w:eastAsia="en-GB"/>
        </w:rPr>
      </w:pPr>
      <w:bookmarkStart w:id="431" w:name="Recommendatons851"/>
      <w:bookmarkEnd w:id="431"/>
      <w:r>
        <w:rPr>
          <w:rFonts w:eastAsia="Times New Roman" w:cstheme="minorHAnsi"/>
          <w:b/>
          <w:bCs/>
          <w:sz w:val="24"/>
          <w:szCs w:val="24"/>
          <w:lang w:eastAsia="en-GB"/>
        </w:rPr>
        <w:t xml:space="preserve">8.5.1 </w:t>
      </w:r>
      <w:r w:rsidR="002D7535" w:rsidRPr="002D7535">
        <w:rPr>
          <w:rFonts w:eastAsia="Times New Roman" w:cstheme="minorHAnsi"/>
          <w:b/>
          <w:bCs/>
          <w:sz w:val="24"/>
          <w:szCs w:val="24"/>
          <w:lang w:eastAsia="en-GB"/>
        </w:rPr>
        <w:t>Recommendations for policy</w:t>
      </w:r>
    </w:p>
    <w:p w14:paraId="78362781" w14:textId="77777777" w:rsidR="002D7535" w:rsidRPr="002D7535" w:rsidRDefault="002D7535" w:rsidP="002D7535">
      <w:pPr>
        <w:spacing w:after="0" w:line="240" w:lineRule="auto"/>
        <w:rPr>
          <w:rFonts w:eastAsia="Times New Roman" w:cstheme="minorHAnsi"/>
          <w:sz w:val="24"/>
          <w:szCs w:val="24"/>
          <w:lang w:eastAsia="en-GB"/>
        </w:rPr>
      </w:pPr>
    </w:p>
    <w:p w14:paraId="50967D71"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The main recommendations for policy relate to funders and centre around resources. In particular, there is little resource available for organisational level involvement and there is a clear need for this to be acknowledged and funded by both universities and external funders. This study has highlighted the role of an involvement coordinator as being instrumental in enabling effective </w:t>
      </w:r>
      <w:r w:rsidRPr="002D7535">
        <w:rPr>
          <w:rFonts w:eastAsia="Times New Roman" w:cstheme="minorHAnsi"/>
          <w:sz w:val="24"/>
          <w:szCs w:val="24"/>
          <w:lang w:eastAsia="en-GB"/>
        </w:rPr>
        <w:lastRenderedPageBreak/>
        <w:t>involvement and as an ongoing cost this has been shown to be particularly challenging to fund – this would be a priority.</w:t>
      </w:r>
    </w:p>
    <w:p w14:paraId="38574260" w14:textId="77777777" w:rsidR="002D7535" w:rsidRPr="002D7535" w:rsidRDefault="002D7535" w:rsidP="002D7535">
      <w:pPr>
        <w:spacing w:after="0" w:line="240" w:lineRule="auto"/>
        <w:rPr>
          <w:rFonts w:eastAsia="Times New Roman" w:cstheme="minorHAnsi"/>
          <w:sz w:val="24"/>
          <w:szCs w:val="24"/>
          <w:lang w:eastAsia="en-GB"/>
        </w:rPr>
      </w:pPr>
    </w:p>
    <w:p w14:paraId="069A2D0D"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In addition, funders require effective involvement to be demonstrated yet there is little to no recognition of the additional complexities of involvement in certain areas of research including in palliative care research. Additional staff, time and funding all need to be provided by funders and others involved in policy.</w:t>
      </w:r>
    </w:p>
    <w:p w14:paraId="63BF0CD5" w14:textId="77777777" w:rsidR="002D7535" w:rsidRPr="002D7535" w:rsidRDefault="002D7535" w:rsidP="002D7535">
      <w:pPr>
        <w:spacing w:after="0" w:line="240" w:lineRule="auto"/>
        <w:rPr>
          <w:rFonts w:eastAsia="Times New Roman" w:cstheme="minorHAnsi"/>
          <w:sz w:val="24"/>
          <w:szCs w:val="24"/>
          <w:lang w:eastAsia="en-GB"/>
        </w:rPr>
      </w:pPr>
    </w:p>
    <w:p w14:paraId="335C41AA" w14:textId="4FDFF102" w:rsidR="002D7535" w:rsidRPr="002D7535" w:rsidRDefault="00D03049" w:rsidP="002D7535">
      <w:pPr>
        <w:spacing w:after="0" w:line="240" w:lineRule="auto"/>
        <w:rPr>
          <w:rFonts w:eastAsia="Times New Roman" w:cstheme="minorHAnsi"/>
          <w:b/>
          <w:bCs/>
          <w:sz w:val="24"/>
          <w:szCs w:val="24"/>
          <w:lang w:eastAsia="en-GB"/>
        </w:rPr>
      </w:pPr>
      <w:bookmarkStart w:id="432" w:name="Recommendatons852"/>
      <w:bookmarkEnd w:id="432"/>
      <w:r>
        <w:rPr>
          <w:rFonts w:eastAsia="Times New Roman" w:cstheme="minorHAnsi"/>
          <w:b/>
          <w:bCs/>
          <w:sz w:val="24"/>
          <w:szCs w:val="24"/>
          <w:lang w:eastAsia="en-GB"/>
        </w:rPr>
        <w:t xml:space="preserve">8.5.2 </w:t>
      </w:r>
      <w:r w:rsidR="002D7535" w:rsidRPr="002D7535">
        <w:rPr>
          <w:rFonts w:eastAsia="Times New Roman" w:cstheme="minorHAnsi"/>
          <w:b/>
          <w:bCs/>
          <w:sz w:val="24"/>
          <w:szCs w:val="24"/>
          <w:lang w:eastAsia="en-GB"/>
        </w:rPr>
        <w:t>Recommendations for research</w:t>
      </w:r>
    </w:p>
    <w:p w14:paraId="754FDB04" w14:textId="77777777" w:rsidR="002D7535" w:rsidRPr="002D7535" w:rsidRDefault="002D7535" w:rsidP="002D7535">
      <w:pPr>
        <w:spacing w:after="0" w:line="240" w:lineRule="auto"/>
        <w:rPr>
          <w:rFonts w:eastAsia="Times New Roman" w:cstheme="minorHAnsi"/>
          <w:sz w:val="24"/>
          <w:szCs w:val="24"/>
          <w:lang w:eastAsia="en-GB"/>
        </w:rPr>
      </w:pPr>
    </w:p>
    <w:p w14:paraId="13921481" w14:textId="5CA9CEA9"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This study has shown the need to explore involvement using a </w:t>
      </w:r>
      <w:r w:rsidR="00147AAD">
        <w:rPr>
          <w:rFonts w:eastAsia="Times New Roman" w:cstheme="minorHAnsi"/>
          <w:sz w:val="24"/>
          <w:szCs w:val="24"/>
          <w:lang w:eastAsia="en-GB"/>
        </w:rPr>
        <w:t xml:space="preserve">holistic or </w:t>
      </w:r>
      <w:r w:rsidRPr="002D7535">
        <w:rPr>
          <w:rFonts w:eastAsia="Times New Roman" w:cstheme="minorHAnsi"/>
          <w:sz w:val="24"/>
          <w:szCs w:val="24"/>
          <w:lang w:eastAsia="en-GB"/>
        </w:rPr>
        <w:t xml:space="preserve">whole system approach and to consider both individual and organisational factors simultaneously, both within palliative care research and more broadly in health and social care research. There are currently very few examples of such in-depth comprehensive explorations of involvement in the literature – therefore further research is required using robust and comprehensive methods in order to advance practice in involvement. </w:t>
      </w:r>
    </w:p>
    <w:p w14:paraId="662949A4" w14:textId="77777777" w:rsidR="002D7535" w:rsidRPr="002D7535" w:rsidRDefault="002D7535" w:rsidP="002D7535">
      <w:pPr>
        <w:spacing w:after="0" w:line="240" w:lineRule="auto"/>
        <w:rPr>
          <w:rFonts w:eastAsia="Times New Roman" w:cstheme="minorHAnsi"/>
          <w:sz w:val="24"/>
          <w:szCs w:val="24"/>
          <w:lang w:eastAsia="en-GB"/>
        </w:rPr>
      </w:pPr>
    </w:p>
    <w:p w14:paraId="58FAFBEF"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The majority of the literature on involvement focusses on research study level involvement, so it would also be useful to undertake further research on organisational level involvement. Similarly, as there are so few published examples of co-production, user-led or user-controlled research within palliative care, further research in these areas is also important.</w:t>
      </w:r>
    </w:p>
    <w:p w14:paraId="2F9FD41F" w14:textId="77777777" w:rsidR="002D7535" w:rsidRPr="002D7535" w:rsidRDefault="002D7535" w:rsidP="002D7535">
      <w:pPr>
        <w:spacing w:after="0" w:line="240" w:lineRule="auto"/>
        <w:rPr>
          <w:rFonts w:eastAsia="Times New Roman" w:cstheme="minorHAnsi"/>
          <w:sz w:val="24"/>
          <w:szCs w:val="24"/>
          <w:lang w:eastAsia="en-GB"/>
        </w:rPr>
      </w:pPr>
    </w:p>
    <w:p w14:paraId="21996A00"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The above would also allow for the identified prominent and overarching themes to be explored in greater depth, including values and principles, and diversity and inclusion. Related to this is the use of evaluation tools and other resources – further research may better illustrate the relevance of such resources to involvement in this area, perhaps indicating a need for more specialist resources. </w:t>
      </w:r>
    </w:p>
    <w:p w14:paraId="15845972" w14:textId="77777777" w:rsidR="002D7535" w:rsidRPr="002D7535" w:rsidRDefault="002D7535" w:rsidP="002D7535">
      <w:pPr>
        <w:spacing w:after="0" w:line="240" w:lineRule="auto"/>
        <w:rPr>
          <w:rFonts w:eastAsia="Times New Roman" w:cstheme="minorHAnsi"/>
          <w:sz w:val="24"/>
          <w:szCs w:val="24"/>
          <w:lang w:eastAsia="en-GB"/>
        </w:rPr>
      </w:pPr>
    </w:p>
    <w:p w14:paraId="11681CEB" w14:textId="44C92AD0" w:rsidR="002D7535" w:rsidRPr="002D7535" w:rsidRDefault="00D03049" w:rsidP="002D7535">
      <w:pPr>
        <w:spacing w:after="0" w:line="240" w:lineRule="auto"/>
        <w:rPr>
          <w:rFonts w:eastAsia="Times New Roman" w:cstheme="minorHAnsi"/>
          <w:b/>
          <w:bCs/>
          <w:sz w:val="24"/>
          <w:szCs w:val="24"/>
          <w:lang w:eastAsia="en-GB"/>
        </w:rPr>
      </w:pPr>
      <w:bookmarkStart w:id="433" w:name="Recommendatons853"/>
      <w:bookmarkEnd w:id="433"/>
      <w:r>
        <w:rPr>
          <w:rFonts w:eastAsia="Times New Roman" w:cstheme="minorHAnsi"/>
          <w:b/>
          <w:bCs/>
          <w:sz w:val="24"/>
          <w:szCs w:val="24"/>
          <w:lang w:eastAsia="en-GB"/>
        </w:rPr>
        <w:t xml:space="preserve">8.5.3 </w:t>
      </w:r>
      <w:r w:rsidR="002D7535" w:rsidRPr="002D7535">
        <w:rPr>
          <w:rFonts w:eastAsia="Times New Roman" w:cstheme="minorHAnsi"/>
          <w:b/>
          <w:bCs/>
          <w:sz w:val="24"/>
          <w:szCs w:val="24"/>
          <w:lang w:eastAsia="en-GB"/>
        </w:rPr>
        <w:t>Recommendations for practice</w:t>
      </w:r>
    </w:p>
    <w:p w14:paraId="622A272E" w14:textId="77777777" w:rsidR="002D7535" w:rsidRPr="002D7535" w:rsidRDefault="002D7535" w:rsidP="002D7535">
      <w:pPr>
        <w:spacing w:after="0" w:line="240" w:lineRule="auto"/>
        <w:rPr>
          <w:rFonts w:eastAsia="Times New Roman" w:cstheme="minorHAnsi"/>
          <w:b/>
          <w:bCs/>
          <w:sz w:val="24"/>
          <w:szCs w:val="24"/>
          <w:lang w:eastAsia="en-GB"/>
        </w:rPr>
      </w:pPr>
    </w:p>
    <w:p w14:paraId="062DF851"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This study has shown involvement in palliative care research to be similar to involvement in other areas of health and social care research. However, several factors were highlighted and believed to be prominent, due to the emotive and sensitive nature of palliative care and the implications of this on resources. These should be given particular attention in future practice of involvement in palliative care research with recommendations as follows:</w:t>
      </w:r>
    </w:p>
    <w:p w14:paraId="2C9BDE6B" w14:textId="77777777" w:rsidR="002D7535" w:rsidRPr="002D7535" w:rsidRDefault="002D7535" w:rsidP="002D7535">
      <w:pPr>
        <w:spacing w:after="0" w:line="240" w:lineRule="auto"/>
        <w:rPr>
          <w:rFonts w:eastAsia="Times New Roman" w:cstheme="minorHAnsi"/>
          <w:sz w:val="24"/>
          <w:szCs w:val="24"/>
          <w:lang w:eastAsia="en-GB"/>
        </w:rPr>
      </w:pPr>
    </w:p>
    <w:p w14:paraId="72B0820A"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make use of transferable skills gained elsewhere, in particular clinical skills from palliative care service provision</w:t>
      </w:r>
    </w:p>
    <w:p w14:paraId="7879AB4C"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consider the importance of building and developing relationships</w:t>
      </w:r>
    </w:p>
    <w:p w14:paraId="6EAD7193"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address the impacts of power and assumptions concerning autonomy and vulnerability</w:t>
      </w:r>
    </w:p>
    <w:p w14:paraId="0EEB150F"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ensure flexibility and access are addressed</w:t>
      </w:r>
    </w:p>
    <w:p w14:paraId="6B938F47"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address issues related to diversity and inclusion</w:t>
      </w:r>
    </w:p>
    <w:p w14:paraId="16EC84CA"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consider the implications of involving different populations in palliative care research</w:t>
      </w:r>
    </w:p>
    <w:p w14:paraId="0AAF05BD"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develop practices and procedures for the recruitment and management of public members, including support and training for both public members and academics.</w:t>
      </w:r>
    </w:p>
    <w:p w14:paraId="777BDAA8" w14:textId="77777777" w:rsidR="002D7535" w:rsidRPr="002D7535" w:rsidRDefault="002D7535" w:rsidP="002D7535">
      <w:pPr>
        <w:spacing w:after="0" w:line="240" w:lineRule="auto"/>
        <w:rPr>
          <w:rFonts w:eastAsia="Times New Roman" w:cstheme="minorHAnsi"/>
          <w:sz w:val="24"/>
          <w:szCs w:val="24"/>
          <w:lang w:eastAsia="en-GB"/>
        </w:rPr>
      </w:pPr>
    </w:p>
    <w:p w14:paraId="6580454E"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The study has also emphasised broader challenges for involvement, partly due to the setting of academia, leading to the following recommendations:</w:t>
      </w:r>
    </w:p>
    <w:p w14:paraId="04EFBF4B" w14:textId="77777777" w:rsidR="002D7535" w:rsidRPr="002D7535" w:rsidRDefault="002D7535" w:rsidP="002D7535">
      <w:pPr>
        <w:spacing w:after="0" w:line="240" w:lineRule="auto"/>
        <w:rPr>
          <w:rFonts w:eastAsia="Times New Roman" w:cstheme="minorHAnsi"/>
          <w:sz w:val="24"/>
          <w:szCs w:val="24"/>
          <w:lang w:eastAsia="en-GB"/>
        </w:rPr>
      </w:pPr>
    </w:p>
    <w:p w14:paraId="7C8A60AE"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lastRenderedPageBreak/>
        <w:t>develop infrastructure to support both research study and organisational level involvement</w:t>
      </w:r>
    </w:p>
    <w:p w14:paraId="63ABFB81"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address the need for increased and sustainable resources, particularly for organisational level involvement</w:t>
      </w:r>
    </w:p>
    <w:p w14:paraId="57DC6D49"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develop sustainable funding for the paramount role of an involvement coordinator</w:t>
      </w:r>
    </w:p>
    <w:p w14:paraId="3E59792A"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address the balance between the dedicated support of a coordinator and involvement being everyone’s responsibility</w:t>
      </w:r>
    </w:p>
    <w:p w14:paraId="098A0C77"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develop a positive culture</w:t>
      </w:r>
    </w:p>
    <w:p w14:paraId="100CDA4B"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ensure the influence of senior staff and governance is used to good effect, including developing involvement at the governance level</w:t>
      </w:r>
    </w:p>
    <w:p w14:paraId="581F3767" w14:textId="77777777" w:rsidR="002D7535" w:rsidRPr="002D7535" w:rsidRDefault="002D7535" w:rsidP="002D7535">
      <w:pPr>
        <w:numPr>
          <w:ilvl w:val="0"/>
          <w:numId w:val="84"/>
        </w:numPr>
        <w:spacing w:after="0" w:line="240" w:lineRule="auto"/>
        <w:contextualSpacing/>
        <w:rPr>
          <w:rFonts w:eastAsia="Times New Roman" w:cstheme="minorHAnsi"/>
          <w:sz w:val="24"/>
          <w:szCs w:val="24"/>
          <w:lang w:eastAsia="en-GB"/>
        </w:rPr>
      </w:pPr>
      <w:r w:rsidRPr="002D7535">
        <w:rPr>
          <w:rFonts w:eastAsia="Times New Roman" w:cstheme="minorHAnsi"/>
          <w:sz w:val="24"/>
          <w:szCs w:val="24"/>
          <w:lang w:eastAsia="en-GB"/>
        </w:rPr>
        <w:t>think outside of “the silo”, use resources and learn from other settings.</w:t>
      </w:r>
    </w:p>
    <w:p w14:paraId="409D412F" w14:textId="77777777" w:rsidR="002D7535" w:rsidRPr="002D7535" w:rsidRDefault="002D7535" w:rsidP="002D7535">
      <w:pPr>
        <w:spacing w:after="0" w:line="240" w:lineRule="auto"/>
        <w:rPr>
          <w:rFonts w:eastAsia="Times New Roman" w:cstheme="minorHAnsi"/>
          <w:sz w:val="24"/>
          <w:szCs w:val="24"/>
          <w:lang w:eastAsia="en-GB"/>
        </w:rPr>
      </w:pPr>
    </w:p>
    <w:p w14:paraId="25DAF775" w14:textId="77777777" w:rsidR="002D7535" w:rsidRDefault="002D7535">
      <w:pPr>
        <w:rPr>
          <w:rFonts w:eastAsia="Times New Roman" w:cstheme="minorHAnsi"/>
          <w:b/>
          <w:bCs/>
          <w:sz w:val="28"/>
          <w:szCs w:val="28"/>
          <w:lang w:eastAsia="en-GB"/>
        </w:rPr>
      </w:pPr>
      <w:r>
        <w:rPr>
          <w:rFonts w:eastAsia="Times New Roman" w:cstheme="minorHAnsi"/>
          <w:b/>
          <w:bCs/>
          <w:sz w:val="28"/>
          <w:szCs w:val="28"/>
          <w:lang w:eastAsia="en-GB"/>
        </w:rPr>
        <w:br w:type="page"/>
      </w:r>
    </w:p>
    <w:p w14:paraId="6BDA8EF3" w14:textId="7CE63061" w:rsidR="002D7535" w:rsidRPr="002D7535" w:rsidRDefault="002D7535" w:rsidP="002D7535">
      <w:pPr>
        <w:spacing w:after="0" w:line="240" w:lineRule="auto"/>
        <w:rPr>
          <w:rFonts w:eastAsia="Times New Roman" w:cstheme="minorHAnsi"/>
          <w:b/>
          <w:bCs/>
          <w:sz w:val="28"/>
          <w:szCs w:val="28"/>
          <w:lang w:eastAsia="en-GB"/>
        </w:rPr>
      </w:pPr>
      <w:bookmarkStart w:id="434" w:name="Chapter9"/>
      <w:bookmarkEnd w:id="434"/>
      <w:r w:rsidRPr="002D7535">
        <w:rPr>
          <w:rFonts w:eastAsia="Times New Roman" w:cstheme="minorHAnsi"/>
          <w:b/>
          <w:bCs/>
          <w:sz w:val="28"/>
          <w:szCs w:val="28"/>
          <w:lang w:eastAsia="en-GB"/>
        </w:rPr>
        <w:lastRenderedPageBreak/>
        <w:t>Chapter 9</w:t>
      </w:r>
      <w:r w:rsidRPr="002D7535">
        <w:rPr>
          <w:rFonts w:eastAsia="Times New Roman" w:cstheme="minorHAnsi"/>
          <w:b/>
          <w:bCs/>
          <w:sz w:val="28"/>
          <w:szCs w:val="28"/>
          <w:lang w:eastAsia="en-GB"/>
        </w:rPr>
        <w:tab/>
        <w:t>Conclusion</w:t>
      </w:r>
    </w:p>
    <w:p w14:paraId="3AAAE92D" w14:textId="77777777" w:rsidR="002D7535" w:rsidRPr="002D7535" w:rsidRDefault="002D7535" w:rsidP="002D7535">
      <w:pPr>
        <w:spacing w:after="0" w:line="240" w:lineRule="auto"/>
        <w:rPr>
          <w:rFonts w:eastAsia="Times New Roman" w:cstheme="minorHAnsi"/>
          <w:sz w:val="24"/>
          <w:szCs w:val="24"/>
          <w:lang w:eastAsia="en-GB"/>
        </w:rPr>
      </w:pPr>
    </w:p>
    <w:p w14:paraId="49C04893"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This study explored public involvement in palliative care research using a qualitative evidence synthesis and a case study approach. The approaches chosen allowed a comprehensive flexible investigation of involvement in the literature and within two palliative care research centres, taking into consideration historical and cultural issues, and different perspectives. The findings showed that involvement in this area of research has many similarities to involvement in other areas of health and social care research, including the importance of adhering to values and principles common to involvement and consideration of diversity and inclusion issues. The need for adequate resources was also emphasised, notably for organisational level activities, and included the role of an involvement coordinator. </w:t>
      </w:r>
    </w:p>
    <w:p w14:paraId="70AD1873" w14:textId="77777777" w:rsidR="002D7535" w:rsidRPr="002D7535" w:rsidRDefault="002D7535" w:rsidP="002D7535">
      <w:pPr>
        <w:spacing w:after="0" w:line="240" w:lineRule="auto"/>
        <w:rPr>
          <w:rFonts w:eastAsia="Times New Roman" w:cstheme="minorHAnsi"/>
          <w:sz w:val="24"/>
          <w:szCs w:val="24"/>
          <w:lang w:eastAsia="en-GB"/>
        </w:rPr>
      </w:pPr>
    </w:p>
    <w:p w14:paraId="3B8FE6F1"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The study also highlighted prominent or overarching themes that illustrate the differences between involvement in palliative care research and that in other areas of health and social care research, notably the implications of working in an area of research which brings emotive and sensitive issues. These additional complexities impact on resources, resulting in increased staff, time and funding all being required.  The significance of power to involvement practice was also emphasised, in particular the exclusion of public members with experience of palliative care cannot be justified because of their perceived vulnerability. </w:t>
      </w:r>
    </w:p>
    <w:p w14:paraId="1A9B8C70" w14:textId="77777777" w:rsidR="002D7535" w:rsidRPr="002D7535" w:rsidRDefault="002D7535" w:rsidP="002D7535">
      <w:pPr>
        <w:spacing w:after="0" w:line="240" w:lineRule="auto"/>
        <w:rPr>
          <w:rFonts w:eastAsia="Times New Roman" w:cstheme="minorHAnsi"/>
          <w:sz w:val="24"/>
          <w:szCs w:val="24"/>
          <w:lang w:eastAsia="en-GB"/>
        </w:rPr>
      </w:pPr>
    </w:p>
    <w:p w14:paraId="5C6752D8"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Based on these findings, there is a need for both universities and external funders to recognise the importance of organisational level activities to involvement, and to resource them in a sustainable manner. This includes the development of infrastructure that can support both research study and organisational level involvement, and the development of a positive culture that promotes involvement as everyone’s responsibility. There is also a need to recognise that some areas of involvement, including in palliative care research, require additional resources in order for it to be undertaken effectively. To better understand the implications of these findings, further research could benefit from using a whole system approach, to explore both individual and organisational factors. </w:t>
      </w:r>
    </w:p>
    <w:p w14:paraId="02E1FE1E" w14:textId="77777777" w:rsidR="002D7535" w:rsidRPr="002D7535" w:rsidRDefault="002D7535" w:rsidP="002D7535">
      <w:pPr>
        <w:spacing w:after="0" w:line="240" w:lineRule="auto"/>
        <w:rPr>
          <w:rFonts w:eastAsia="Times New Roman" w:cstheme="minorHAnsi"/>
          <w:sz w:val="24"/>
          <w:szCs w:val="24"/>
          <w:lang w:eastAsia="en-GB"/>
        </w:rPr>
      </w:pPr>
    </w:p>
    <w:p w14:paraId="32DE699D" w14:textId="77777777" w:rsidR="002D7535" w:rsidRPr="002D7535" w:rsidRDefault="002D7535" w:rsidP="002D7535">
      <w:pPr>
        <w:spacing w:after="0" w:line="240" w:lineRule="auto"/>
        <w:rPr>
          <w:rFonts w:eastAsia="Times New Roman" w:cstheme="minorHAnsi"/>
          <w:sz w:val="24"/>
          <w:szCs w:val="24"/>
          <w:lang w:eastAsia="en-GB"/>
        </w:rPr>
      </w:pPr>
      <w:r w:rsidRPr="002D7535">
        <w:rPr>
          <w:rFonts w:eastAsia="Times New Roman" w:cstheme="minorHAnsi"/>
          <w:sz w:val="24"/>
          <w:szCs w:val="24"/>
          <w:lang w:eastAsia="en-GB"/>
        </w:rPr>
        <w:t xml:space="preserve">This study has focussed on two palliative care research centres as exemplars of involvement in this field, illustrating what can be achieved when the factors necessary for effective involvement are addressed. In the future, with the ageing population, the need for palliative care service provision and research will only increase, thereby increasing the significance of involvement in this area of research. </w:t>
      </w:r>
    </w:p>
    <w:p w14:paraId="66B53F05" w14:textId="77777777" w:rsidR="002D7535" w:rsidRPr="002D7535" w:rsidRDefault="002D7535" w:rsidP="002D7535">
      <w:pPr>
        <w:spacing w:after="0" w:line="240" w:lineRule="auto"/>
        <w:rPr>
          <w:rFonts w:cstheme="minorHAnsi"/>
          <w:sz w:val="24"/>
          <w:szCs w:val="24"/>
        </w:rPr>
      </w:pPr>
    </w:p>
    <w:p w14:paraId="326E80BD" w14:textId="77777777" w:rsidR="002D7535" w:rsidRPr="002D7535" w:rsidRDefault="002D7535" w:rsidP="002D7535">
      <w:pPr>
        <w:spacing w:after="0" w:line="240" w:lineRule="auto"/>
        <w:rPr>
          <w:rFonts w:ascii="Calibri" w:hAnsi="Calibri" w:cs="Calibri"/>
          <w:sz w:val="24"/>
          <w:szCs w:val="24"/>
          <w:lang w:eastAsia="en-GB"/>
        </w:rPr>
      </w:pPr>
    </w:p>
    <w:p w14:paraId="37187064" w14:textId="77777777" w:rsidR="00B35582" w:rsidRPr="00B35582" w:rsidRDefault="00B35582" w:rsidP="00B35582">
      <w:pPr>
        <w:spacing w:after="0" w:line="240" w:lineRule="auto"/>
        <w:rPr>
          <w:rFonts w:cstheme="minorHAnsi"/>
          <w:sz w:val="24"/>
          <w:szCs w:val="24"/>
          <w:u w:color="000000"/>
          <w:lang w:val="en-US" w:eastAsia="en-GB"/>
        </w:rPr>
      </w:pPr>
    </w:p>
    <w:p w14:paraId="32BBDD85" w14:textId="77777777" w:rsidR="00B35582" w:rsidRPr="00B35582" w:rsidRDefault="00B35582" w:rsidP="00B35582">
      <w:pPr>
        <w:spacing w:after="0" w:line="240" w:lineRule="auto"/>
        <w:rPr>
          <w:rFonts w:cstheme="minorHAnsi"/>
          <w:sz w:val="24"/>
          <w:szCs w:val="24"/>
          <w:u w:color="000000"/>
          <w:lang w:val="en-US" w:eastAsia="en-GB"/>
        </w:rPr>
      </w:pPr>
    </w:p>
    <w:p w14:paraId="6C2DFD13" w14:textId="77777777" w:rsidR="00B35582" w:rsidRPr="00B35582" w:rsidRDefault="00B35582" w:rsidP="00B35582">
      <w:pPr>
        <w:spacing w:after="0" w:line="240" w:lineRule="auto"/>
        <w:rPr>
          <w:rFonts w:cstheme="minorHAnsi"/>
          <w:sz w:val="24"/>
          <w:szCs w:val="24"/>
          <w:u w:color="000000"/>
          <w:lang w:val="en-US" w:eastAsia="en-GB"/>
        </w:rPr>
      </w:pPr>
    </w:p>
    <w:p w14:paraId="3B529FDD" w14:textId="77777777" w:rsidR="00B35582" w:rsidRPr="00B35582" w:rsidRDefault="00B35582" w:rsidP="00B35582">
      <w:pPr>
        <w:spacing w:after="0" w:line="240" w:lineRule="auto"/>
        <w:rPr>
          <w:rFonts w:cstheme="minorHAnsi"/>
          <w:sz w:val="24"/>
          <w:szCs w:val="24"/>
          <w:u w:color="000000"/>
          <w:lang w:val="en-US" w:eastAsia="en-GB"/>
        </w:rPr>
      </w:pPr>
    </w:p>
    <w:p w14:paraId="6BCBB2BB" w14:textId="77777777" w:rsidR="00B35582" w:rsidRPr="00B35582" w:rsidRDefault="00B35582" w:rsidP="00B35582">
      <w:pPr>
        <w:spacing w:after="0" w:line="240" w:lineRule="auto"/>
        <w:rPr>
          <w:rFonts w:cstheme="minorHAnsi"/>
          <w:sz w:val="24"/>
          <w:szCs w:val="24"/>
          <w:u w:color="000000"/>
          <w:lang w:val="en-US" w:eastAsia="en-GB"/>
        </w:rPr>
      </w:pPr>
      <w:r w:rsidRPr="00B35582">
        <w:rPr>
          <w:rFonts w:cstheme="minorHAnsi"/>
          <w:sz w:val="24"/>
          <w:szCs w:val="24"/>
          <w:u w:color="000000"/>
          <w:lang w:val="en-US" w:eastAsia="en-GB"/>
        </w:rPr>
        <w:tab/>
      </w:r>
      <w:r w:rsidRPr="00B35582">
        <w:rPr>
          <w:rFonts w:cstheme="minorHAnsi"/>
          <w:sz w:val="24"/>
          <w:szCs w:val="24"/>
          <w:u w:color="000000"/>
          <w:lang w:val="en-US" w:eastAsia="en-GB"/>
        </w:rPr>
        <w:tab/>
      </w:r>
    </w:p>
    <w:p w14:paraId="368DB662" w14:textId="77777777" w:rsidR="005E2CF5" w:rsidRPr="005E2CF5" w:rsidRDefault="005E2CF5" w:rsidP="005E2CF5">
      <w:pPr>
        <w:spacing w:after="0" w:line="240" w:lineRule="auto"/>
        <w:rPr>
          <w:rFonts w:ascii="Calibri" w:hAnsi="Calibri" w:cs="Calibri"/>
          <w:sz w:val="24"/>
          <w:szCs w:val="24"/>
        </w:rPr>
      </w:pPr>
    </w:p>
    <w:bookmarkEnd w:id="55"/>
    <w:bookmarkEnd w:id="77"/>
    <w:p w14:paraId="3DD7E055" w14:textId="77777777" w:rsidR="005E2CF5" w:rsidRPr="005E2CF5" w:rsidRDefault="005E2CF5" w:rsidP="005E2CF5">
      <w:pPr>
        <w:spacing w:after="0" w:line="240" w:lineRule="auto"/>
        <w:rPr>
          <w:rFonts w:ascii="Calibri" w:hAnsi="Calibri" w:cs="Calibri"/>
          <w:sz w:val="24"/>
          <w:szCs w:val="24"/>
        </w:rPr>
      </w:pPr>
    </w:p>
    <w:p w14:paraId="72B1ECD4" w14:textId="77777777" w:rsidR="00370763" w:rsidRPr="00370763" w:rsidRDefault="00370763" w:rsidP="00370763">
      <w:pPr>
        <w:spacing w:after="0" w:line="240" w:lineRule="auto"/>
        <w:rPr>
          <w:rFonts w:cstheme="minorHAnsi"/>
          <w:sz w:val="24"/>
          <w:szCs w:val="24"/>
        </w:rPr>
      </w:pPr>
    </w:p>
    <w:p w14:paraId="1C660697" w14:textId="77777777" w:rsidR="006C0782" w:rsidRPr="006C0782" w:rsidRDefault="006C0782" w:rsidP="006C0782">
      <w:pPr>
        <w:spacing w:after="0" w:line="240" w:lineRule="auto"/>
        <w:rPr>
          <w:rFonts w:cstheme="minorHAnsi"/>
          <w:b/>
          <w:bCs/>
          <w:kern w:val="2"/>
          <w:sz w:val="24"/>
          <w:szCs w:val="24"/>
          <w14:ligatures w14:val="standardContextual"/>
        </w:rPr>
      </w:pPr>
    </w:p>
    <w:p w14:paraId="3C6261F0" w14:textId="77777777" w:rsidR="006C0782" w:rsidRPr="006C0782" w:rsidRDefault="006C0782" w:rsidP="006C0782">
      <w:pPr>
        <w:spacing w:after="0" w:line="240" w:lineRule="auto"/>
        <w:rPr>
          <w:rFonts w:cstheme="minorHAnsi"/>
          <w:kern w:val="2"/>
          <w:sz w:val="24"/>
          <w:szCs w:val="24"/>
          <w14:ligatures w14:val="standardContextual"/>
        </w:rPr>
      </w:pPr>
    </w:p>
    <w:p w14:paraId="2554081C" w14:textId="77777777" w:rsidR="006C0782" w:rsidRPr="006C0782" w:rsidRDefault="006C0782" w:rsidP="006C0782">
      <w:pPr>
        <w:spacing w:after="0" w:line="240" w:lineRule="auto"/>
        <w:rPr>
          <w:rFonts w:cstheme="minorHAnsi"/>
          <w:kern w:val="2"/>
          <w:sz w:val="24"/>
          <w:szCs w:val="24"/>
          <w14:ligatures w14:val="standardContextual"/>
        </w:rPr>
      </w:pPr>
    </w:p>
    <w:p w14:paraId="06EE4C6B" w14:textId="77777777" w:rsidR="00F55591" w:rsidRPr="00F55591" w:rsidRDefault="00F55591" w:rsidP="00F55591">
      <w:pPr>
        <w:rPr>
          <w:kern w:val="2"/>
          <w:sz w:val="24"/>
          <w:szCs w:val="24"/>
          <w14:ligatures w14:val="standardContextual"/>
        </w:rPr>
      </w:pPr>
    </w:p>
    <w:p w14:paraId="1936BC39" w14:textId="77777777" w:rsidR="00C445FA" w:rsidRPr="00C445FA" w:rsidRDefault="00C445FA" w:rsidP="00C445FA">
      <w:pPr>
        <w:pStyle w:val="EndNoteBibliography"/>
        <w:spacing w:after="0"/>
        <w:rPr>
          <w:b/>
          <w:bCs/>
          <w:kern w:val="2"/>
          <w:sz w:val="28"/>
          <w:szCs w:val="28"/>
          <w14:ligatures w14:val="standardContextual"/>
        </w:rPr>
      </w:pPr>
      <w:bookmarkStart w:id="435" w:name="Bibliography"/>
      <w:bookmarkEnd w:id="435"/>
      <w:r w:rsidRPr="00C445FA">
        <w:rPr>
          <w:b/>
          <w:bCs/>
          <w:kern w:val="2"/>
          <w:sz w:val="28"/>
          <w:szCs w:val="28"/>
          <w14:ligatures w14:val="standardContextual"/>
        </w:rPr>
        <w:lastRenderedPageBreak/>
        <w:t>Bibliography</w:t>
      </w:r>
    </w:p>
    <w:p w14:paraId="15799412" w14:textId="77777777" w:rsidR="00C445FA" w:rsidRDefault="00C445FA" w:rsidP="00C445FA">
      <w:pPr>
        <w:pStyle w:val="EndNoteBibliography"/>
        <w:spacing w:after="0"/>
        <w:rPr>
          <w:kern w:val="2"/>
          <w:szCs w:val="24"/>
          <w14:ligatures w14:val="standardContextual"/>
        </w:rPr>
      </w:pPr>
    </w:p>
    <w:p w14:paraId="1B0EA97E" w14:textId="77777777" w:rsidR="00C20DFB" w:rsidRPr="00C20DFB" w:rsidRDefault="00C445FA" w:rsidP="00C20DFB">
      <w:pPr>
        <w:pStyle w:val="EndNoteBibliography"/>
        <w:spacing w:after="360"/>
      </w:pPr>
      <w:r w:rsidRPr="007B31FD">
        <w:rPr>
          <w:kern w:val="2"/>
          <w:szCs w:val="24"/>
          <w14:ligatures w14:val="standardContextual"/>
        </w:rPr>
        <w:fldChar w:fldCharType="begin"/>
      </w:r>
      <w:r w:rsidRPr="007B31FD">
        <w:rPr>
          <w:kern w:val="2"/>
          <w:szCs w:val="24"/>
          <w14:ligatures w14:val="standardContextual"/>
        </w:rPr>
        <w:instrText xml:space="preserve"> ADDIN EN.REFLIST </w:instrText>
      </w:r>
      <w:r w:rsidRPr="007B31FD">
        <w:rPr>
          <w:kern w:val="2"/>
          <w:szCs w:val="24"/>
          <w14:ligatures w14:val="standardContextual"/>
        </w:rPr>
        <w:fldChar w:fldCharType="separate"/>
      </w:r>
      <w:r w:rsidR="00C20DFB" w:rsidRPr="00C20DFB">
        <w:t xml:space="preserve">Addington‐Hall, J., (2002). Research sensitivities to palliative care patients. </w:t>
      </w:r>
      <w:r w:rsidR="00C20DFB" w:rsidRPr="00C20DFB">
        <w:rPr>
          <w:i/>
        </w:rPr>
        <w:t>European Journal of Cancer Care,</w:t>
      </w:r>
      <w:r w:rsidR="00C20DFB" w:rsidRPr="00C20DFB">
        <w:t xml:space="preserve"> 11</w:t>
      </w:r>
      <w:r w:rsidR="00C20DFB" w:rsidRPr="00C20DFB">
        <w:rPr>
          <w:b/>
        </w:rPr>
        <w:t>,</w:t>
      </w:r>
      <w:r w:rsidR="00C20DFB" w:rsidRPr="00C20DFB">
        <w:t xml:space="preserve"> 220-224.</w:t>
      </w:r>
    </w:p>
    <w:p w14:paraId="08D0D13E" w14:textId="77777777" w:rsidR="00C20DFB" w:rsidRPr="00C20DFB" w:rsidRDefault="00C20DFB" w:rsidP="00C20DFB">
      <w:pPr>
        <w:pStyle w:val="EndNoteBibliography"/>
        <w:spacing w:after="360"/>
      </w:pPr>
      <w:r w:rsidRPr="00C20DFB">
        <w:t xml:space="preserve">Agnew, A. &amp; Duffy, J., (2010). Innovative approaches to involving service users in palliative care social work education. </w:t>
      </w:r>
      <w:r w:rsidRPr="00C20DFB">
        <w:rPr>
          <w:i/>
        </w:rPr>
        <w:t>Social Work Education,</w:t>
      </w:r>
      <w:r w:rsidRPr="00C20DFB">
        <w:t xml:space="preserve"> 29</w:t>
      </w:r>
      <w:r w:rsidRPr="00C20DFB">
        <w:rPr>
          <w:b/>
        </w:rPr>
        <w:t>,</w:t>
      </w:r>
      <w:r w:rsidRPr="00C20DFB">
        <w:t xml:space="preserve"> 744-759.</w:t>
      </w:r>
    </w:p>
    <w:p w14:paraId="222DD360" w14:textId="03D911F7" w:rsidR="00C20DFB" w:rsidRPr="00C20DFB" w:rsidRDefault="00C20DFB" w:rsidP="00C20DFB">
      <w:pPr>
        <w:pStyle w:val="EndNoteBibliography"/>
        <w:spacing w:after="360"/>
      </w:pPr>
      <w:r w:rsidRPr="00C20DFB">
        <w:t xml:space="preserve">Alabaster, E., Allen, D., Fothergill, A., Hanks, C., Hannigan, B., Lowes, L., Lyne, P., Northwaya, R., Papanikolaou, P., Pooleb, K., Ryan, J., Webber, I. &amp; Whalec, Z., (2000). </w:t>
      </w:r>
      <w:r w:rsidRPr="00C20DFB">
        <w:rPr>
          <w:i/>
        </w:rPr>
        <w:t xml:space="preserve">User involvement in user-focused research? </w:t>
      </w:r>
      <w:r w:rsidRPr="00C20DFB">
        <w:t>Cardiff: University of Wales College of Medicine.</w:t>
      </w:r>
    </w:p>
    <w:p w14:paraId="49AC2700" w14:textId="77777777" w:rsidR="00C20DFB" w:rsidRPr="00C20DFB" w:rsidRDefault="00C20DFB" w:rsidP="00C20DFB">
      <w:pPr>
        <w:pStyle w:val="EndNoteBibliography"/>
        <w:spacing w:after="360"/>
      </w:pPr>
      <w:r w:rsidRPr="00C20DFB">
        <w:t xml:space="preserve">Albert, A., Islam, S., Haklay, M. &amp; McEachan, R. R., (2023). Nothing about us without us: A co‐production strategy for communities, researchers and stakeholders to identify ways of improving health and reducing inequalities. </w:t>
      </w:r>
      <w:r w:rsidRPr="00C20DFB">
        <w:rPr>
          <w:i/>
        </w:rPr>
        <w:t>Health Expectations,</w:t>
      </w:r>
      <w:r w:rsidRPr="00C20DFB">
        <w:t xml:space="preserve"> 26</w:t>
      </w:r>
      <w:r w:rsidRPr="00C20DFB">
        <w:rPr>
          <w:b/>
        </w:rPr>
        <w:t>,</w:t>
      </w:r>
      <w:r w:rsidRPr="00C20DFB">
        <w:t xml:space="preserve"> 836-846.</w:t>
      </w:r>
    </w:p>
    <w:p w14:paraId="4CA0D5E5" w14:textId="77777777" w:rsidR="00C20DFB" w:rsidRPr="00C20DFB" w:rsidRDefault="00C20DFB" w:rsidP="00C20DFB">
      <w:pPr>
        <w:pStyle w:val="EndNoteBibliography"/>
        <w:spacing w:after="360"/>
      </w:pPr>
      <w:r w:rsidRPr="00C20DFB">
        <w:t xml:space="preserve">Allmark, P., Boote, J., Chambers, E., Clarke, A., McDonnell, A., Thompson, A. &amp; Tod, A., (2009). Ethical issues in the use of in-depth interviews: literature review and discussion. </w:t>
      </w:r>
      <w:r w:rsidRPr="00C20DFB">
        <w:rPr>
          <w:i/>
        </w:rPr>
        <w:t>Research Ethics Review,</w:t>
      </w:r>
      <w:r w:rsidRPr="00C20DFB">
        <w:t xml:space="preserve"> 5</w:t>
      </w:r>
      <w:r w:rsidRPr="00C20DFB">
        <w:rPr>
          <w:b/>
        </w:rPr>
        <w:t>,</w:t>
      </w:r>
      <w:r w:rsidRPr="00C20DFB">
        <w:t xml:space="preserve"> 48-54.</w:t>
      </w:r>
    </w:p>
    <w:p w14:paraId="4CF88DA4" w14:textId="77777777" w:rsidR="00C20DFB" w:rsidRPr="00C20DFB" w:rsidRDefault="00C20DFB" w:rsidP="00C20DFB">
      <w:pPr>
        <w:pStyle w:val="EndNoteBibliography"/>
        <w:spacing w:after="360"/>
      </w:pPr>
      <w:r w:rsidRPr="00C20DFB">
        <w:t xml:space="preserve">Allsop, M. J., Ziegler, L. E., Kelly, A., Pavitt, S. &amp; Bennett, M. I., (2015). Hospice volunteers as facilitators of public engagement in palliative care priority setting research. </w:t>
      </w:r>
      <w:r w:rsidRPr="00C20DFB">
        <w:rPr>
          <w:i/>
        </w:rPr>
        <w:t>Palliative Medicine,</w:t>
      </w:r>
      <w:r w:rsidRPr="00C20DFB">
        <w:t xml:space="preserve"> 29</w:t>
      </w:r>
      <w:r w:rsidRPr="00C20DFB">
        <w:rPr>
          <w:b/>
        </w:rPr>
        <w:t>,</w:t>
      </w:r>
      <w:r w:rsidRPr="00C20DFB">
        <w:t xml:space="preserve"> 762-763.</w:t>
      </w:r>
    </w:p>
    <w:p w14:paraId="2702E10A" w14:textId="77777777" w:rsidR="00C20DFB" w:rsidRPr="00C20DFB" w:rsidRDefault="00C20DFB" w:rsidP="00C20DFB">
      <w:pPr>
        <w:pStyle w:val="EndNoteBibliography"/>
        <w:spacing w:after="360"/>
      </w:pPr>
      <w:r w:rsidRPr="00C20DFB">
        <w:t xml:space="preserve">Aoun, S., Slatyer, S., Deas, K. &amp; Nekolaichuk, C., (2017). Family caregiver participation in palliative care research: challenging the myth. </w:t>
      </w:r>
      <w:r w:rsidRPr="00C20DFB">
        <w:rPr>
          <w:i/>
        </w:rPr>
        <w:t>Journal of Pain and Symptom Management,</w:t>
      </w:r>
      <w:r w:rsidRPr="00C20DFB">
        <w:t xml:space="preserve"> 53</w:t>
      </w:r>
      <w:r w:rsidRPr="00C20DFB">
        <w:rPr>
          <w:b/>
        </w:rPr>
        <w:t>,</w:t>
      </w:r>
      <w:r w:rsidRPr="00C20DFB">
        <w:t xml:space="preserve"> 851-861.</w:t>
      </w:r>
    </w:p>
    <w:p w14:paraId="47113908" w14:textId="2B3B5C92" w:rsidR="00C20DFB" w:rsidRPr="00C20DFB" w:rsidRDefault="00C20DFB" w:rsidP="00C20DFB">
      <w:pPr>
        <w:pStyle w:val="EndNoteBibliography"/>
        <w:spacing w:after="360"/>
      </w:pPr>
      <w:r w:rsidRPr="00C20DFB">
        <w:t xml:space="preserve">Applied Research Collaboration South London, (2022). </w:t>
      </w:r>
      <w:r w:rsidRPr="00C20DFB">
        <w:rPr>
          <w:i/>
        </w:rPr>
        <w:t>Palliative and end of life care</w:t>
      </w:r>
      <w:r w:rsidRPr="00C20DFB">
        <w:t xml:space="preserve">. London: Applied Research Collaboration South London. Available at: </w:t>
      </w:r>
      <w:hyperlink r:id="rId85" w:history="1">
        <w:r w:rsidRPr="00C20DFB">
          <w:rPr>
            <w:rStyle w:val="Hyperlink"/>
          </w:rPr>
          <w:t>https://arc-sl.nihr.ac.uk/research-and-implementation/our-research-areas/palliative-and-end-life-care</w:t>
        </w:r>
      </w:hyperlink>
      <w:r w:rsidRPr="00C20DFB">
        <w:t xml:space="preserve"> </w:t>
      </w:r>
      <w:r w:rsidR="00491C32">
        <w:t>[</w:t>
      </w:r>
      <w:r w:rsidRPr="00C20DFB">
        <w:t>Accessed 23 June 2022</w:t>
      </w:r>
      <w:r w:rsidR="00491C32">
        <w:t>]</w:t>
      </w:r>
      <w:r w:rsidRPr="00C20DFB">
        <w:t>.</w:t>
      </w:r>
    </w:p>
    <w:p w14:paraId="2124F4CE" w14:textId="0659E695" w:rsidR="00C20DFB" w:rsidRPr="00C20DFB" w:rsidRDefault="00C20DFB" w:rsidP="00C20DFB">
      <w:pPr>
        <w:pStyle w:val="EndNoteBibliography"/>
        <w:spacing w:after="360"/>
      </w:pPr>
      <w:r w:rsidRPr="00C20DFB">
        <w:t xml:space="preserve">Archibald, M. M., Ambagtsheer, R. C., Casey, M. G. &amp; Lawless, M., (2019). Using zoom videoconferencing for qualitative data collection: perceptions and experiences of researchers and participants. </w:t>
      </w:r>
      <w:r w:rsidRPr="00C20DFB">
        <w:rPr>
          <w:i/>
        </w:rPr>
        <w:t>International Journal of Qualitative Methods,</w:t>
      </w:r>
      <w:r w:rsidRPr="00C20DFB">
        <w:t xml:space="preserve"> 18</w:t>
      </w:r>
      <w:r w:rsidR="00491C32">
        <w:t>. doi:</w:t>
      </w:r>
      <w:r w:rsidRPr="00C20DFB">
        <w:t xml:space="preserve"> 1609406919874596.</w:t>
      </w:r>
    </w:p>
    <w:p w14:paraId="1E20715E" w14:textId="77777777" w:rsidR="00C20DFB" w:rsidRPr="00C20DFB" w:rsidRDefault="00C20DFB" w:rsidP="00C20DFB">
      <w:pPr>
        <w:pStyle w:val="EndNoteBibliography"/>
        <w:spacing w:after="360"/>
      </w:pPr>
      <w:r w:rsidRPr="00C20DFB">
        <w:t xml:space="preserve">Armstrong, R., Hall, B. J., Doyle, J. &amp; Waters, E., (2011). ‘Scoping the scope’ of a cochrane review. </w:t>
      </w:r>
      <w:r w:rsidRPr="00C20DFB">
        <w:rPr>
          <w:i/>
        </w:rPr>
        <w:t>Journal of Public Health,</w:t>
      </w:r>
      <w:r w:rsidRPr="00C20DFB">
        <w:t xml:space="preserve"> 33</w:t>
      </w:r>
      <w:r w:rsidRPr="00C20DFB">
        <w:rPr>
          <w:b/>
        </w:rPr>
        <w:t>,</w:t>
      </w:r>
      <w:r w:rsidRPr="00C20DFB">
        <w:t xml:space="preserve"> 147-150.</w:t>
      </w:r>
    </w:p>
    <w:p w14:paraId="59B539CF" w14:textId="77777777" w:rsidR="00C20DFB" w:rsidRPr="00C20DFB" w:rsidRDefault="00C20DFB" w:rsidP="00C20DFB">
      <w:pPr>
        <w:pStyle w:val="EndNoteBibliography"/>
        <w:spacing w:after="360"/>
      </w:pPr>
      <w:r w:rsidRPr="00C20DFB">
        <w:t xml:space="preserve">Ashcroft, J., Wykes, T., Taylor, J., Crowther, A. &amp; Szmukler, G., (2016). Impact on the individual: what do patients and carers gain, lose and expect from being involved in research? </w:t>
      </w:r>
      <w:r w:rsidRPr="00C20DFB">
        <w:rPr>
          <w:i/>
        </w:rPr>
        <w:t>Journal of Mental Health,</w:t>
      </w:r>
      <w:r w:rsidRPr="00C20DFB">
        <w:t xml:space="preserve"> 25</w:t>
      </w:r>
      <w:r w:rsidRPr="00C20DFB">
        <w:rPr>
          <w:b/>
        </w:rPr>
        <w:t>,</w:t>
      </w:r>
      <w:r w:rsidRPr="00C20DFB">
        <w:t xml:space="preserve"> 28-35.</w:t>
      </w:r>
    </w:p>
    <w:p w14:paraId="692A0440" w14:textId="77777777" w:rsidR="00C20DFB" w:rsidRPr="00C20DFB" w:rsidRDefault="00C20DFB" w:rsidP="00C20DFB">
      <w:pPr>
        <w:pStyle w:val="EndNoteBibliography"/>
        <w:spacing w:after="360"/>
      </w:pPr>
      <w:r w:rsidRPr="00C20DFB">
        <w:t xml:space="preserve">Ayton, D., Braaf, S., Jones, A., Teede, H., Gardam, M., Bergmeier, H. &amp; Skouteris, H., (2022). Barriers and enablers to consumer and community involvement in research and healthcare improvement: Perspectives from consumer organisations, health services and researchers in Melbourne, Australia. </w:t>
      </w:r>
      <w:r w:rsidRPr="00C20DFB">
        <w:rPr>
          <w:i/>
        </w:rPr>
        <w:t>Health &amp; Social Care in the Community,</w:t>
      </w:r>
      <w:r w:rsidRPr="00C20DFB">
        <w:t xml:space="preserve"> 30</w:t>
      </w:r>
      <w:r w:rsidRPr="00C20DFB">
        <w:rPr>
          <w:b/>
        </w:rPr>
        <w:t>,</w:t>
      </w:r>
      <w:r w:rsidRPr="00C20DFB">
        <w:t xml:space="preserve"> e1078-e1091.</w:t>
      </w:r>
    </w:p>
    <w:p w14:paraId="7C36F979" w14:textId="77777777" w:rsidR="00C20DFB" w:rsidRPr="00C20DFB" w:rsidRDefault="00C20DFB" w:rsidP="00C20DFB">
      <w:pPr>
        <w:pStyle w:val="EndNoteBibliography"/>
        <w:spacing w:after="360"/>
      </w:pPr>
      <w:r w:rsidRPr="00C20DFB">
        <w:lastRenderedPageBreak/>
        <w:t xml:space="preserve">Bailey, C., Wilson, R., Addington-Hall, J., Payne, S., Clark, D., Lloyd-Williams, M., Molassiotis, A. &amp; Seymour, J., (2006). The Cancer Experiences Research Collaborative (CECo): building research capacity in supportive and palliative care. </w:t>
      </w:r>
      <w:r w:rsidRPr="00C20DFB">
        <w:rPr>
          <w:i/>
        </w:rPr>
        <w:t>Progress in Palliative Care,</w:t>
      </w:r>
      <w:r w:rsidRPr="00C20DFB">
        <w:t xml:space="preserve"> 14</w:t>
      </w:r>
      <w:r w:rsidRPr="00C20DFB">
        <w:rPr>
          <w:b/>
        </w:rPr>
        <w:t>,</w:t>
      </w:r>
      <w:r w:rsidRPr="00C20DFB">
        <w:t xml:space="preserve"> 265-270.</w:t>
      </w:r>
    </w:p>
    <w:p w14:paraId="276DA869" w14:textId="1535482F" w:rsidR="00C20DFB" w:rsidRPr="00C20DFB" w:rsidRDefault="00C20DFB" w:rsidP="00C20DFB">
      <w:pPr>
        <w:pStyle w:val="EndNoteBibliography"/>
        <w:spacing w:after="360"/>
      </w:pPr>
      <w:r w:rsidRPr="00C20DFB">
        <w:t xml:space="preserve">Bailey, K. D., (1994). Document Study. </w:t>
      </w:r>
      <w:r w:rsidRPr="00C20DFB">
        <w:rPr>
          <w:i/>
        </w:rPr>
        <w:t xml:space="preserve">Methods of Social Research. </w:t>
      </w:r>
      <w:r w:rsidRPr="00C20DFB">
        <w:t>4</w:t>
      </w:r>
      <w:r w:rsidR="00750D41">
        <w:t>th</w:t>
      </w:r>
      <w:r w:rsidRPr="00C20DFB">
        <w:t xml:space="preserve"> ed. New York: The Free Press.</w:t>
      </w:r>
    </w:p>
    <w:p w14:paraId="745523E8" w14:textId="77777777" w:rsidR="00C20DFB" w:rsidRPr="00C20DFB" w:rsidRDefault="00C20DFB" w:rsidP="00C20DFB">
      <w:pPr>
        <w:pStyle w:val="EndNoteBibliography"/>
        <w:spacing w:after="360"/>
      </w:pPr>
      <w:r w:rsidRPr="00C20DFB">
        <w:t xml:space="preserve">Baldwin, J. N., Napier, S., Neville, S. &amp; Wright-St Clair, V. A., (2018). Impacts of older people’s patient and public involvement in health and social care research: a systematic review. </w:t>
      </w:r>
      <w:r w:rsidRPr="00C20DFB">
        <w:rPr>
          <w:i/>
        </w:rPr>
        <w:t>Age and ageing,</w:t>
      </w:r>
      <w:r w:rsidRPr="00C20DFB">
        <w:t xml:space="preserve"> 47</w:t>
      </w:r>
      <w:r w:rsidRPr="00C20DFB">
        <w:rPr>
          <w:b/>
        </w:rPr>
        <w:t>,</w:t>
      </w:r>
      <w:r w:rsidRPr="00C20DFB">
        <w:t xml:space="preserve"> 801-809.</w:t>
      </w:r>
    </w:p>
    <w:p w14:paraId="34C58912" w14:textId="2A97BBD7" w:rsidR="00C20DFB" w:rsidRPr="00C20DFB" w:rsidRDefault="00C20DFB" w:rsidP="00C20DFB">
      <w:pPr>
        <w:pStyle w:val="EndNoteBibliography"/>
        <w:spacing w:after="360"/>
      </w:pPr>
      <w:r w:rsidRPr="00C20DFB">
        <w:t xml:space="preserve">Bates, M. J., Ardrey, J., Mphwatiwa, T., Squire, S. B. &amp; Niessen, L. W., (2018). Enhanced patient research participation: a Photovoice study in Blantyre Malawi. </w:t>
      </w:r>
      <w:r w:rsidRPr="00C20DFB">
        <w:rPr>
          <w:i/>
        </w:rPr>
        <w:t>BMJ Supportive &amp; Palliative Care</w:t>
      </w:r>
      <w:r w:rsidRPr="00C20DFB">
        <w:rPr>
          <w:b/>
        </w:rPr>
        <w:t>,</w:t>
      </w:r>
      <w:r w:rsidRPr="00C20DFB">
        <w:t xml:space="preserve"> </w:t>
      </w:r>
      <w:r w:rsidR="00750D41">
        <w:t xml:space="preserve">8, </w:t>
      </w:r>
      <w:r w:rsidRPr="00C20DFB">
        <w:t>171-174.</w:t>
      </w:r>
    </w:p>
    <w:p w14:paraId="014C4F1B" w14:textId="088C3B35" w:rsidR="00C20DFB" w:rsidRPr="00C20DFB" w:rsidRDefault="00C20DFB" w:rsidP="00C20DFB">
      <w:pPr>
        <w:pStyle w:val="EndNoteBibliography"/>
        <w:spacing w:after="360"/>
      </w:pPr>
      <w:r w:rsidRPr="00C20DFB">
        <w:t xml:space="preserve">Bean, A., (2019). </w:t>
      </w:r>
      <w:r w:rsidRPr="00C20DFB">
        <w:rPr>
          <w:i/>
        </w:rPr>
        <w:t>Hidden in the roses</w:t>
      </w:r>
      <w:r w:rsidRPr="00C20DFB">
        <w:t xml:space="preserve">. Hull: University of Hull. Available at: </w:t>
      </w:r>
      <w:hyperlink r:id="rId86" w:history="1">
        <w:r w:rsidRPr="00C20DFB">
          <w:rPr>
            <w:rStyle w:val="Hyperlink"/>
          </w:rPr>
          <w:t>https://www.hyms.ac.uk/research/research-centres-and-groups/wolfson/breathlessness/bringing-breathlessness-into-view-exhibition</w:t>
        </w:r>
      </w:hyperlink>
      <w:r w:rsidRPr="00C20DFB">
        <w:t xml:space="preserve"> </w:t>
      </w:r>
      <w:r w:rsidR="00750D41">
        <w:t>[</w:t>
      </w:r>
      <w:r w:rsidRPr="00C20DFB">
        <w:t>Accessed 8 December 2022</w:t>
      </w:r>
      <w:r w:rsidR="00750D41">
        <w:t>]</w:t>
      </w:r>
      <w:r w:rsidRPr="00C20DFB">
        <w:t>.</w:t>
      </w:r>
    </w:p>
    <w:p w14:paraId="6E86B3FF" w14:textId="77777777" w:rsidR="00C20DFB" w:rsidRPr="00C20DFB" w:rsidRDefault="00C20DFB" w:rsidP="00C20DFB">
      <w:pPr>
        <w:pStyle w:val="EndNoteBibliography"/>
        <w:spacing w:after="360"/>
      </w:pPr>
      <w:r w:rsidRPr="00C20DFB">
        <w:t xml:space="preserve">Bellamy, G., Gott, M. &amp; Frey, R., (2011). It's my pleasure?: the views of palliative care patients about being asked to participate in research. </w:t>
      </w:r>
      <w:r w:rsidRPr="00C20DFB">
        <w:rPr>
          <w:i/>
        </w:rPr>
        <w:t>Progress in Palliative Care,</w:t>
      </w:r>
      <w:r w:rsidRPr="00C20DFB">
        <w:t xml:space="preserve"> 19</w:t>
      </w:r>
      <w:r w:rsidRPr="00C20DFB">
        <w:rPr>
          <w:b/>
        </w:rPr>
        <w:t>,</w:t>
      </w:r>
      <w:r w:rsidRPr="00C20DFB">
        <w:t xml:space="preserve"> 159-164.</w:t>
      </w:r>
    </w:p>
    <w:p w14:paraId="5B1A50DB" w14:textId="54EB3585" w:rsidR="00C20DFB" w:rsidRPr="00C20DFB" w:rsidRDefault="00C20DFB" w:rsidP="00C20DFB">
      <w:pPr>
        <w:pStyle w:val="EndNoteBibliography"/>
        <w:spacing w:after="360"/>
      </w:pPr>
      <w:r w:rsidRPr="00C20DFB">
        <w:t xml:space="preserve">Beresford, P., (2000). </w:t>
      </w:r>
      <w:r w:rsidRPr="00C20DFB">
        <w:rPr>
          <w:i/>
        </w:rPr>
        <w:t xml:space="preserve">Palliative Care: Developing User Involvement, Improving Quality. </w:t>
      </w:r>
      <w:r w:rsidRPr="00C20DFB">
        <w:t>Middlesex: The Centre for Citizen Participation, Brunel University.</w:t>
      </w:r>
    </w:p>
    <w:p w14:paraId="48456ED2" w14:textId="77777777" w:rsidR="00C20DFB" w:rsidRPr="00C20DFB" w:rsidRDefault="00C20DFB" w:rsidP="00C20DFB">
      <w:pPr>
        <w:pStyle w:val="EndNoteBibliography"/>
        <w:spacing w:after="360"/>
      </w:pPr>
      <w:r w:rsidRPr="00C20DFB">
        <w:t xml:space="preserve">Beresford, P. A., L.; Croft, S., (2007). </w:t>
      </w:r>
      <w:r w:rsidRPr="00C20DFB">
        <w:rPr>
          <w:i/>
        </w:rPr>
        <w:t xml:space="preserve">Palliative Care, Social Work and Service Users: Making Life Possible, </w:t>
      </w:r>
      <w:r w:rsidRPr="00C20DFB">
        <w:t>London: Jessica Kingsley Publishers.</w:t>
      </w:r>
    </w:p>
    <w:p w14:paraId="33EE4C98" w14:textId="41EFA1E5" w:rsidR="00F20E02" w:rsidRDefault="00C20DFB" w:rsidP="00F20E02">
      <w:pPr>
        <w:autoSpaceDE w:val="0"/>
        <w:autoSpaceDN w:val="0"/>
        <w:adjustRightInd w:val="0"/>
        <w:spacing w:after="0" w:line="240" w:lineRule="auto"/>
        <w:rPr>
          <w:rFonts w:cstheme="minorHAnsi"/>
          <w:sz w:val="24"/>
          <w:szCs w:val="24"/>
          <w14:ligatures w14:val="standardContextual"/>
        </w:rPr>
      </w:pPr>
      <w:r w:rsidRPr="00F20E02">
        <w:rPr>
          <w:rFonts w:cstheme="minorHAnsi"/>
          <w:sz w:val="24"/>
          <w:szCs w:val="24"/>
        </w:rPr>
        <w:t xml:space="preserve">Biondo, P. D., Kalia, R., Khan, R. A., Asghar, N., Banerjee, C., Boulton, D., Marlett, N., Shklarov, S. &amp; Simon, J. E., (2017). Understanding advance care planning within the South Asian community. </w:t>
      </w:r>
      <w:r w:rsidRPr="00F20E02">
        <w:rPr>
          <w:rFonts w:cstheme="minorHAnsi"/>
          <w:i/>
          <w:sz w:val="24"/>
          <w:szCs w:val="24"/>
        </w:rPr>
        <w:t>Health Expectations</w:t>
      </w:r>
      <w:r w:rsidRPr="00F20E02">
        <w:rPr>
          <w:rFonts w:cstheme="minorHAnsi"/>
          <w:sz w:val="24"/>
          <w:szCs w:val="24"/>
        </w:rPr>
        <w:t>.</w:t>
      </w:r>
      <w:r w:rsidR="00F20E02" w:rsidRPr="00F20E02">
        <w:rPr>
          <w:rFonts w:cstheme="minorHAnsi"/>
          <w:sz w:val="24"/>
          <w:szCs w:val="24"/>
        </w:rPr>
        <w:t xml:space="preserve"> doi: </w:t>
      </w:r>
      <w:r w:rsidR="00F20E02" w:rsidRPr="00F20E02">
        <w:rPr>
          <w:rFonts w:cstheme="minorHAnsi"/>
          <w:sz w:val="24"/>
          <w:szCs w:val="24"/>
          <w14:ligatures w14:val="standardContextual"/>
        </w:rPr>
        <w:t>10.1111/hex.12531.</w:t>
      </w:r>
    </w:p>
    <w:p w14:paraId="3EB9A6B8" w14:textId="77777777" w:rsidR="00F20E02" w:rsidRPr="00F20E02" w:rsidRDefault="00F20E02" w:rsidP="00F20E02">
      <w:pPr>
        <w:autoSpaceDE w:val="0"/>
        <w:autoSpaceDN w:val="0"/>
        <w:adjustRightInd w:val="0"/>
        <w:spacing w:after="0" w:line="240" w:lineRule="auto"/>
        <w:rPr>
          <w:rFonts w:cstheme="minorHAnsi"/>
          <w:sz w:val="24"/>
          <w:szCs w:val="24"/>
          <w14:ligatures w14:val="standardContextual"/>
        </w:rPr>
      </w:pPr>
    </w:p>
    <w:p w14:paraId="4C80C629" w14:textId="77777777" w:rsidR="00C20DFB" w:rsidRPr="00C20DFB" w:rsidRDefault="00C20DFB" w:rsidP="00C20DFB">
      <w:pPr>
        <w:pStyle w:val="EndNoteBibliography"/>
        <w:spacing w:after="360"/>
      </w:pPr>
      <w:r w:rsidRPr="00C20DFB">
        <w:t xml:space="preserve">Black, J., (2008). User involvement in EoLC: how involved can patients/carers be? </w:t>
      </w:r>
      <w:r w:rsidRPr="00C20DFB">
        <w:rPr>
          <w:i/>
        </w:rPr>
        <w:t>End of Life Care,</w:t>
      </w:r>
      <w:r w:rsidRPr="00C20DFB">
        <w:t xml:space="preserve"> 2</w:t>
      </w:r>
      <w:r w:rsidRPr="00C20DFB">
        <w:rPr>
          <w:b/>
        </w:rPr>
        <w:t>,</w:t>
      </w:r>
      <w:r w:rsidRPr="00C20DFB">
        <w:t xml:space="preserve"> 64-69.</w:t>
      </w:r>
    </w:p>
    <w:p w14:paraId="4511BADB" w14:textId="77777777" w:rsidR="00C20DFB" w:rsidRPr="00C20DFB" w:rsidRDefault="00C20DFB" w:rsidP="00C20DFB">
      <w:pPr>
        <w:pStyle w:val="EndNoteBibliography"/>
        <w:spacing w:after="360"/>
      </w:pPr>
      <w:r w:rsidRPr="00C20DFB">
        <w:t xml:space="preserve">Blackburn, S., McLachlan, S., Jowett, S., Kinghorn, P., Gill, P., Higginbottom, A., Rhodes, C., Stevenson, F. &amp; Jinks, C., (2018). The extent, quality and impact of patient and public involvement in primary care research: a mixed methods study. </w:t>
      </w:r>
      <w:r w:rsidRPr="00C20DFB">
        <w:rPr>
          <w:i/>
        </w:rPr>
        <w:t>Research Involvement and Engagement,</w:t>
      </w:r>
      <w:r w:rsidRPr="00C20DFB">
        <w:t xml:space="preserve"> 4</w:t>
      </w:r>
      <w:r w:rsidRPr="00C20DFB">
        <w:rPr>
          <w:b/>
        </w:rPr>
        <w:t>,</w:t>
      </w:r>
      <w:r w:rsidRPr="00C20DFB">
        <w:t xml:space="preserve"> 1-18.</w:t>
      </w:r>
    </w:p>
    <w:p w14:paraId="73944333" w14:textId="77777777" w:rsidR="00C20DFB" w:rsidRPr="00C20DFB" w:rsidRDefault="00C20DFB" w:rsidP="00C20DFB">
      <w:pPr>
        <w:pStyle w:val="EndNoteBibliography"/>
        <w:spacing w:after="360"/>
      </w:pPr>
      <w:r w:rsidRPr="00C20DFB">
        <w:t xml:space="preserve">Bloomer, M. J., Hutchinson, A. M., Brooks, L. &amp; Botti, M., (2018). Dying persons’ perspectives on, or experiences of, participating in research: An integrative review. </w:t>
      </w:r>
      <w:r w:rsidRPr="00C20DFB">
        <w:rPr>
          <w:i/>
        </w:rPr>
        <w:t>Palliative Medicine,</w:t>
      </w:r>
      <w:r w:rsidRPr="00C20DFB">
        <w:t xml:space="preserve"> 32</w:t>
      </w:r>
      <w:r w:rsidRPr="00C20DFB">
        <w:rPr>
          <w:b/>
        </w:rPr>
        <w:t>,</w:t>
      </w:r>
      <w:r w:rsidRPr="00C20DFB">
        <w:t xml:space="preserve"> 851-860.</w:t>
      </w:r>
    </w:p>
    <w:p w14:paraId="7763B4E6" w14:textId="77777777" w:rsidR="00C20DFB" w:rsidRPr="00C20DFB" w:rsidRDefault="00C20DFB" w:rsidP="00C20DFB">
      <w:pPr>
        <w:pStyle w:val="EndNoteBibliography"/>
        <w:spacing w:after="360"/>
      </w:pPr>
      <w:r w:rsidRPr="00C20DFB">
        <w:t xml:space="preserve">Boote, J., Baird, W. &amp; Sutton, A., (2012). Involving the public in systematic reviews: a narrative review of organizational approaches and eight case examples. </w:t>
      </w:r>
      <w:r w:rsidRPr="00C20DFB">
        <w:rPr>
          <w:i/>
        </w:rPr>
        <w:t>Journal of Comparative Effectiveness Research,</w:t>
      </w:r>
      <w:r w:rsidRPr="00C20DFB">
        <w:t xml:space="preserve"> 1</w:t>
      </w:r>
      <w:r w:rsidRPr="00C20DFB">
        <w:rPr>
          <w:b/>
        </w:rPr>
        <w:t>,</w:t>
      </w:r>
      <w:r w:rsidRPr="00C20DFB">
        <w:t xml:space="preserve"> 409-420.</w:t>
      </w:r>
    </w:p>
    <w:p w14:paraId="7D145506" w14:textId="77777777" w:rsidR="00C20DFB" w:rsidRPr="00C20DFB" w:rsidRDefault="00C20DFB" w:rsidP="00C20DFB">
      <w:pPr>
        <w:pStyle w:val="EndNoteBibliography"/>
        <w:spacing w:after="360"/>
      </w:pPr>
      <w:r w:rsidRPr="00C20DFB">
        <w:lastRenderedPageBreak/>
        <w:t xml:space="preserve">Booth, A., (2006). Clear and present questions: formulating questions for evidence based practice. </w:t>
      </w:r>
      <w:r w:rsidRPr="00C20DFB">
        <w:rPr>
          <w:i/>
        </w:rPr>
        <w:t>Library hi tech,</w:t>
      </w:r>
      <w:r w:rsidRPr="00C20DFB">
        <w:t xml:space="preserve"> 24</w:t>
      </w:r>
      <w:r w:rsidRPr="00C20DFB">
        <w:rPr>
          <w:b/>
        </w:rPr>
        <w:t>,</w:t>
      </w:r>
      <w:r w:rsidRPr="00C20DFB">
        <w:t xml:space="preserve"> 355-368.</w:t>
      </w:r>
    </w:p>
    <w:p w14:paraId="5DD9B47E" w14:textId="3855F568" w:rsidR="00C20DFB" w:rsidRPr="00C20DFB" w:rsidRDefault="00C20DFB" w:rsidP="00C20DFB">
      <w:pPr>
        <w:pStyle w:val="EndNoteBibliography"/>
        <w:spacing w:after="360"/>
      </w:pPr>
      <w:r w:rsidRPr="00C20DFB">
        <w:t xml:space="preserve">Booth, A., (2015). </w:t>
      </w:r>
      <w:r w:rsidRPr="00C20DFB">
        <w:rPr>
          <w:i/>
        </w:rPr>
        <w:t>EVIDENT Guidance for Reviewing the Evidence: a compendium of methodological literature and websites</w:t>
      </w:r>
      <w:r w:rsidRPr="00C20DFB">
        <w:t xml:space="preserve">. Sheffield. Available at: </w:t>
      </w:r>
      <w:hyperlink r:id="rId87" w:history="1">
        <w:r w:rsidRPr="00C20DFB">
          <w:rPr>
            <w:rStyle w:val="Hyperlink"/>
          </w:rPr>
          <w:t>https://www.researchgate.net/publication/292991575_EVIDENT_Guidance_for_Reviewing_the_Evidence_a_compendium_of_methodological_literature_and_websites</w:t>
        </w:r>
      </w:hyperlink>
      <w:r w:rsidRPr="00C20DFB">
        <w:t xml:space="preserve"> </w:t>
      </w:r>
      <w:r w:rsidR="00750D41">
        <w:t>[</w:t>
      </w:r>
      <w:r w:rsidRPr="00C20DFB">
        <w:t>Accessed 24 December 2016</w:t>
      </w:r>
      <w:r w:rsidR="00750D41">
        <w:t>]</w:t>
      </w:r>
      <w:r w:rsidRPr="00C20DFB">
        <w:t>.</w:t>
      </w:r>
    </w:p>
    <w:p w14:paraId="446DAC2E" w14:textId="245B8A19" w:rsidR="00C20DFB" w:rsidRPr="00C20DFB" w:rsidRDefault="00C20DFB" w:rsidP="00C20DFB">
      <w:pPr>
        <w:pStyle w:val="EndNoteBibliography"/>
        <w:spacing w:after="360"/>
      </w:pPr>
      <w:r w:rsidRPr="00C20DFB">
        <w:t xml:space="preserve">Booth, A., Noyes, J., Flemming, K., Gerhardus, A., Wahlster, P., van der Wilt, G. J., Mozygemba, K., Refolo, P., Sacchini, D., Tummers, M. &amp; Rehfuess, E., (2016a). </w:t>
      </w:r>
      <w:r w:rsidRPr="00C20DFB">
        <w:rPr>
          <w:i/>
        </w:rPr>
        <w:t>Guidance on choosing qualitative evidence synthesis methods for use in health technology assessments of complex interventions</w:t>
      </w:r>
      <w:r w:rsidRPr="00C20DFB">
        <w:t xml:space="preserve">. INTEGRATE-HTA. Available at: </w:t>
      </w:r>
      <w:hyperlink r:id="rId88" w:history="1">
        <w:r w:rsidRPr="00C20DFB">
          <w:rPr>
            <w:rStyle w:val="Hyperlink"/>
          </w:rPr>
          <w:t>http://www.integrate-hta.eu/downloads/</w:t>
        </w:r>
      </w:hyperlink>
      <w:r w:rsidRPr="00C20DFB">
        <w:t>.</w:t>
      </w:r>
      <w:r w:rsidR="00D37740">
        <w:t xml:space="preserve"> [Accessed 24 December 2016].</w:t>
      </w:r>
    </w:p>
    <w:p w14:paraId="040EADB2" w14:textId="77777777" w:rsidR="00C20DFB" w:rsidRPr="00C20DFB" w:rsidRDefault="00C20DFB" w:rsidP="00C20DFB">
      <w:pPr>
        <w:pStyle w:val="EndNoteBibliography"/>
        <w:spacing w:after="360"/>
      </w:pPr>
      <w:r w:rsidRPr="00C20DFB">
        <w:t xml:space="preserve">Booth, A., Sutton, A. &amp; Papaioannou, D., (2016b). </w:t>
      </w:r>
      <w:r w:rsidRPr="00C20DFB">
        <w:rPr>
          <w:i/>
        </w:rPr>
        <w:t xml:space="preserve">Systematic approaches to a successful literature review, </w:t>
      </w:r>
      <w:r w:rsidRPr="00C20DFB">
        <w:t>London: Sage.</w:t>
      </w:r>
    </w:p>
    <w:p w14:paraId="37092CA5" w14:textId="77777777" w:rsidR="00C20DFB" w:rsidRPr="00C20DFB" w:rsidRDefault="00C20DFB" w:rsidP="00C20DFB">
      <w:pPr>
        <w:pStyle w:val="EndNoteBibliography"/>
        <w:spacing w:after="360"/>
      </w:pPr>
      <w:r w:rsidRPr="00C20DFB">
        <w:t xml:space="preserve">Boylan, A. M., Locock, L., Thomson, R. &amp; Staniszewska, S., (2019). “About sixty per cent I want to do it”: Health researchers’ attitudes to, and experiences of, patient and public involvement (PPI)—A qualitative interview study. </w:t>
      </w:r>
      <w:r w:rsidRPr="00C20DFB">
        <w:rPr>
          <w:i/>
        </w:rPr>
        <w:t>Health Expectations,</w:t>
      </w:r>
      <w:r w:rsidRPr="00C20DFB">
        <w:t xml:space="preserve"> 22</w:t>
      </w:r>
      <w:r w:rsidRPr="00C20DFB">
        <w:rPr>
          <w:b/>
        </w:rPr>
        <w:t>,</w:t>
      </w:r>
      <w:r w:rsidRPr="00C20DFB">
        <w:t xml:space="preserve"> 1-10.</w:t>
      </w:r>
    </w:p>
    <w:p w14:paraId="5CD10C20" w14:textId="77777777" w:rsidR="00C20DFB" w:rsidRPr="00C20DFB" w:rsidRDefault="00C20DFB" w:rsidP="00C20DFB">
      <w:pPr>
        <w:pStyle w:val="EndNoteBibliography"/>
        <w:spacing w:after="360"/>
      </w:pPr>
      <w:r w:rsidRPr="00C20DFB">
        <w:t xml:space="preserve">Bradburn, J. &amp; Maher, J., (2005). User and carer participation in research in palliative care. </w:t>
      </w:r>
      <w:r w:rsidRPr="00C20DFB">
        <w:rPr>
          <w:i/>
        </w:rPr>
        <w:t>Palliative Medicine,</w:t>
      </w:r>
      <w:r w:rsidRPr="00C20DFB">
        <w:t xml:space="preserve"> 19</w:t>
      </w:r>
      <w:r w:rsidRPr="00C20DFB">
        <w:rPr>
          <w:b/>
        </w:rPr>
        <w:t>,</w:t>
      </w:r>
      <w:r w:rsidRPr="00C20DFB">
        <w:t xml:space="preserve"> 91-92.</w:t>
      </w:r>
    </w:p>
    <w:p w14:paraId="7D1B76F1" w14:textId="77777777" w:rsidR="00C20DFB" w:rsidRPr="00C20DFB" w:rsidRDefault="00C20DFB" w:rsidP="00C20DFB">
      <w:pPr>
        <w:pStyle w:val="EndNoteBibliography"/>
        <w:spacing w:after="360"/>
      </w:pPr>
      <w:r w:rsidRPr="00C20DFB">
        <w:t xml:space="preserve">Braun, V. &amp; Clarke, V., (2019a). Reflecting on reflexive thematic analysis. </w:t>
      </w:r>
      <w:r w:rsidRPr="00C20DFB">
        <w:rPr>
          <w:i/>
        </w:rPr>
        <w:t>Qualitative Research in Sport, Exercise and Health,</w:t>
      </w:r>
      <w:r w:rsidRPr="00C20DFB">
        <w:t xml:space="preserve"> 11</w:t>
      </w:r>
      <w:r w:rsidRPr="00C20DFB">
        <w:rPr>
          <w:b/>
        </w:rPr>
        <w:t>,</w:t>
      </w:r>
      <w:r w:rsidRPr="00C20DFB">
        <w:t xml:space="preserve"> 589-597.</w:t>
      </w:r>
    </w:p>
    <w:p w14:paraId="060FCA7F" w14:textId="77777777" w:rsidR="00C20DFB" w:rsidRPr="00C20DFB" w:rsidRDefault="00C20DFB" w:rsidP="00C20DFB">
      <w:pPr>
        <w:pStyle w:val="EndNoteBibliography"/>
        <w:spacing w:after="360"/>
      </w:pPr>
      <w:r w:rsidRPr="00C20DFB">
        <w:t xml:space="preserve">Braun, V. &amp; Clarke, V., (2019b). To saturate or not to saturate? Questioning data saturation as a useful concept for thematic analysis and sample-size rationales. </w:t>
      </w:r>
      <w:r w:rsidRPr="00C20DFB">
        <w:rPr>
          <w:i/>
        </w:rPr>
        <w:t>Qualitative Research in Sport, Exercise and Health</w:t>
      </w:r>
      <w:r w:rsidRPr="00C20DFB">
        <w:rPr>
          <w:b/>
        </w:rPr>
        <w:t>,</w:t>
      </w:r>
      <w:r w:rsidRPr="00C20DFB">
        <w:t xml:space="preserve"> 1-16.</w:t>
      </w:r>
    </w:p>
    <w:p w14:paraId="7EF53F7B" w14:textId="21255F1A" w:rsidR="00C20DFB" w:rsidRPr="00C20DFB" w:rsidRDefault="00C20DFB" w:rsidP="00C20DFB">
      <w:pPr>
        <w:pStyle w:val="EndNoteBibliography"/>
        <w:spacing w:after="360"/>
      </w:pPr>
      <w:r w:rsidRPr="00C20DFB">
        <w:t xml:space="preserve">Braun, V. &amp; Clarke, V., (2020a). Can I use TA? Should I use TA? Should I not use TA? Comparing reflexive thematic analysis and other pattern‐based qualitative analytic approaches. </w:t>
      </w:r>
      <w:r w:rsidRPr="00C20DFB">
        <w:rPr>
          <w:i/>
        </w:rPr>
        <w:t>Counselling and Psychotherapy Research</w:t>
      </w:r>
      <w:r w:rsidRPr="00C20DFB">
        <w:t>.</w:t>
      </w:r>
      <w:r w:rsidR="00D37740">
        <w:t xml:space="preserve"> doi: </w:t>
      </w:r>
      <w:r w:rsidR="00D37740" w:rsidRPr="00D37740">
        <w:t>10.1002/capr.12360</w:t>
      </w:r>
      <w:r w:rsidR="00D37740">
        <w:t>.</w:t>
      </w:r>
    </w:p>
    <w:p w14:paraId="5C280401" w14:textId="68ABD717" w:rsidR="00C20DFB" w:rsidRPr="00C20DFB" w:rsidRDefault="00C20DFB" w:rsidP="00C20DFB">
      <w:pPr>
        <w:pStyle w:val="EndNoteBibliography"/>
        <w:spacing w:after="360"/>
      </w:pPr>
      <w:r w:rsidRPr="00C20DFB">
        <w:t xml:space="preserve">Braun, V. &amp; Clarke, V., (2020b). One size fits all? What counts as quality practice in (reflexive) thematic analysis? </w:t>
      </w:r>
      <w:r w:rsidRPr="00C20DFB">
        <w:rPr>
          <w:i/>
        </w:rPr>
        <w:t>Qualitative Research in Psychology</w:t>
      </w:r>
      <w:r w:rsidRPr="00C20DFB">
        <w:rPr>
          <w:b/>
        </w:rPr>
        <w:t>,</w:t>
      </w:r>
      <w:r w:rsidRPr="00C20DFB">
        <w:t xml:space="preserve"> 1-25.</w:t>
      </w:r>
      <w:r w:rsidR="009F01D2" w:rsidRPr="009F01D2">
        <w:rPr>
          <w:rFonts w:asciiTheme="minorHAnsi" w:hAnsiTheme="minorHAnsi" w:cstheme="minorHAnsi"/>
          <w:szCs w:val="24"/>
        </w:rPr>
        <w:t xml:space="preserve"> doi: </w:t>
      </w:r>
      <w:r w:rsidR="009F01D2" w:rsidRPr="009F01D2">
        <w:rPr>
          <w:rFonts w:asciiTheme="minorHAnsi" w:hAnsiTheme="minorHAnsi" w:cstheme="minorHAnsi"/>
          <w:szCs w:val="24"/>
          <w14:ligatures w14:val="standardContextual"/>
        </w:rPr>
        <w:t>10.1080/14780887.2020.1769238.</w:t>
      </w:r>
    </w:p>
    <w:p w14:paraId="6F6E4612" w14:textId="0876E345" w:rsidR="00C20DFB" w:rsidRPr="00C20DFB" w:rsidRDefault="00C20DFB" w:rsidP="00C20DFB">
      <w:pPr>
        <w:pStyle w:val="EndNoteBibliography"/>
        <w:spacing w:after="360"/>
      </w:pPr>
      <w:r w:rsidRPr="00C20DFB">
        <w:t xml:space="preserve">Braun, V. &amp; Clarke, V., (2021). Conceptual and design thinking for thematic analysis. </w:t>
      </w:r>
      <w:r w:rsidRPr="00C20DFB">
        <w:rPr>
          <w:i/>
        </w:rPr>
        <w:t>Qualitative Psycholog</w:t>
      </w:r>
      <w:r w:rsidRPr="009F01D2">
        <w:rPr>
          <w:i/>
        </w:rPr>
        <w:t>y</w:t>
      </w:r>
      <w:r w:rsidR="009F01D2" w:rsidRPr="009F01D2">
        <w:t>. [Accessed 26 May 2021]. doi: 10.1037/qup0000196</w:t>
      </w:r>
      <w:r w:rsidR="009F01D2">
        <w:t>.</w:t>
      </w:r>
    </w:p>
    <w:p w14:paraId="61C61639" w14:textId="77777777" w:rsidR="00C20DFB" w:rsidRPr="00C20DFB" w:rsidRDefault="00C20DFB" w:rsidP="00C20DFB">
      <w:pPr>
        <w:pStyle w:val="EndNoteBibliography"/>
        <w:spacing w:after="360"/>
      </w:pPr>
      <w:r w:rsidRPr="00C20DFB">
        <w:t xml:space="preserve">Braun, V. &amp; Clarke, V. eds., (2022). </w:t>
      </w:r>
      <w:r w:rsidRPr="00C20DFB">
        <w:rPr>
          <w:i/>
        </w:rPr>
        <w:t xml:space="preserve">Thematic Analysis. A Practical Guide, </w:t>
      </w:r>
      <w:r w:rsidRPr="00C20DFB">
        <w:t>London: SAGE.</w:t>
      </w:r>
    </w:p>
    <w:p w14:paraId="06C689EE" w14:textId="7D9DB39B" w:rsidR="00C20DFB" w:rsidRPr="00C20DFB" w:rsidRDefault="00C20DFB" w:rsidP="00C20DFB">
      <w:pPr>
        <w:pStyle w:val="EndNoteBibliography"/>
        <w:spacing w:after="360"/>
      </w:pPr>
      <w:r w:rsidRPr="00C20DFB">
        <w:lastRenderedPageBreak/>
        <w:t xml:space="preserve">Braun, V., Clarke, V., Hayfield, N. &amp; Terry, G., (2021). </w:t>
      </w:r>
      <w:r w:rsidRPr="00C20DFB">
        <w:rPr>
          <w:i/>
        </w:rPr>
        <w:t>Thematic analysis: a reflexive approach</w:t>
      </w:r>
      <w:r w:rsidRPr="00C20DFB">
        <w:t xml:space="preserve">. Auckland, New Zealand: University of Auckland. Available at: </w:t>
      </w:r>
      <w:hyperlink r:id="rId89" w:history="1">
        <w:r w:rsidRPr="00C20DFB">
          <w:rPr>
            <w:rStyle w:val="Hyperlink"/>
          </w:rPr>
          <w:t>https://www.psych.auckland.ac.nz/en/about/thematic-analysis.html</w:t>
        </w:r>
      </w:hyperlink>
      <w:r w:rsidRPr="00C20DFB">
        <w:t xml:space="preserve"> </w:t>
      </w:r>
      <w:r w:rsidR="00750D41">
        <w:t>[</w:t>
      </w:r>
      <w:r w:rsidRPr="00C20DFB">
        <w:t>Accessed 03/02/2021</w:t>
      </w:r>
      <w:r w:rsidR="00750D41">
        <w:t>]</w:t>
      </w:r>
      <w:r w:rsidRPr="00C20DFB">
        <w:t>.</w:t>
      </w:r>
    </w:p>
    <w:p w14:paraId="6BB48BE3" w14:textId="77777777" w:rsidR="00C20DFB" w:rsidRPr="00C20DFB" w:rsidRDefault="00C20DFB" w:rsidP="00C20DFB">
      <w:pPr>
        <w:pStyle w:val="EndNoteBibliography"/>
        <w:spacing w:after="360"/>
      </w:pPr>
      <w:r w:rsidRPr="00C20DFB">
        <w:t xml:space="preserve">Brazil, K., (2013). Issues of diversity: participatory action research with indigenous peoples. In: Hockley, J., Froggatt, K. &amp; Heimerl, K. (eds.) </w:t>
      </w:r>
      <w:r w:rsidRPr="00C20DFB">
        <w:rPr>
          <w:i/>
        </w:rPr>
        <w:t>Participatory Research in Palliative Care: Actions and reflections.</w:t>
      </w:r>
      <w:r w:rsidRPr="00C20DFB">
        <w:t xml:space="preserve"> London: Oxford University Press.</w:t>
      </w:r>
    </w:p>
    <w:p w14:paraId="2A26D2D9" w14:textId="3FBAADEF" w:rsidR="00C20DFB" w:rsidRPr="00C20DFB" w:rsidRDefault="00C20DFB" w:rsidP="00C20DFB">
      <w:pPr>
        <w:pStyle w:val="EndNoteBibliography"/>
        <w:spacing w:after="360"/>
      </w:pPr>
      <w:r w:rsidRPr="00C20DFB">
        <w:t xml:space="preserve">Breaking Boundaries Review Team, (2015). </w:t>
      </w:r>
      <w:r w:rsidRPr="00C20DFB">
        <w:rPr>
          <w:i/>
        </w:rPr>
        <w:t xml:space="preserve">Going the extra mile. Improving the nation's health and wellbeing through public involvement in research. </w:t>
      </w:r>
      <w:r w:rsidRPr="00C20DFB">
        <w:t>London</w:t>
      </w:r>
      <w:r w:rsidR="009F01D2">
        <w:t>: NIHR.</w:t>
      </w:r>
    </w:p>
    <w:p w14:paraId="25C9C01B" w14:textId="22EDA759" w:rsidR="00C20DFB" w:rsidRPr="00C20DFB" w:rsidRDefault="00C20DFB" w:rsidP="00C20DFB">
      <w:pPr>
        <w:pStyle w:val="EndNoteBibliography"/>
        <w:spacing w:after="360"/>
      </w:pPr>
      <w:r w:rsidRPr="00C20DFB">
        <w:t xml:space="preserve">Brereton, L., Goyder, E., Ingleton, C., Gardiner, C., Chilcott, J., van der Wilt, G. J., Oortwijn, W., Mozygemba, K., Lysdahl, K. B. &amp; Sacchini, D., (2014a). Patient and public involvement in scope development for a palliative care health technology assessment in </w:t>
      </w:r>
      <w:r w:rsidR="009F01D2">
        <w:t>E</w:t>
      </w:r>
      <w:r w:rsidRPr="00C20DFB">
        <w:t xml:space="preserve">urope. </w:t>
      </w:r>
      <w:r w:rsidRPr="00C20DFB">
        <w:rPr>
          <w:i/>
        </w:rPr>
        <w:t>BMJ Supportive &amp; Palliative Care,</w:t>
      </w:r>
      <w:r w:rsidRPr="00C20DFB">
        <w:t xml:space="preserve"> 4</w:t>
      </w:r>
      <w:r w:rsidRPr="00C20DFB">
        <w:rPr>
          <w:b/>
        </w:rPr>
        <w:t>,</w:t>
      </w:r>
      <w:r w:rsidRPr="00C20DFB">
        <w:t xml:space="preserve"> A40-A41.</w:t>
      </w:r>
    </w:p>
    <w:p w14:paraId="4416BE16" w14:textId="4DBCEDE2" w:rsidR="00C20DFB" w:rsidRPr="00C20DFB" w:rsidRDefault="00C20DFB" w:rsidP="00C20DFB">
      <w:pPr>
        <w:pStyle w:val="EndNoteBibliography"/>
        <w:spacing w:after="360"/>
      </w:pPr>
      <w:r w:rsidRPr="00C20DFB">
        <w:t>Brereton, L., Goyder, E., Ingleton, C., Gardiner, C., Chilcott, J., van der Wilt, G. J., Oortwijn, W., Mozygemba, K., Lysdahl, K. B., Sacchini, D. &amp; leppert, W., (2014b). Methodological, Ethical and Governance Issues for PPI in a European HTA of Palliative Care</w:t>
      </w:r>
      <w:r w:rsidR="009D3E46">
        <w:t xml:space="preserve"> [poster]</w:t>
      </w:r>
      <w:r w:rsidRPr="00C20DFB">
        <w:t xml:space="preserve">. </w:t>
      </w:r>
      <w:r w:rsidR="009D3E46">
        <w:t xml:space="preserve">In: </w:t>
      </w:r>
      <w:r w:rsidRPr="00C20DFB">
        <w:rPr>
          <w:i/>
        </w:rPr>
        <w:t>8th World Research Conference of the European Association for Palliative Care (EAPC)</w:t>
      </w:r>
      <w:r w:rsidR="009D3E46">
        <w:rPr>
          <w:i/>
        </w:rPr>
        <w:t>,</w:t>
      </w:r>
      <w:r w:rsidRPr="00C20DFB">
        <w:t xml:space="preserve"> </w:t>
      </w:r>
      <w:r w:rsidR="009D3E46">
        <w:rPr>
          <w:i/>
          <w:iCs/>
        </w:rPr>
        <w:t>5-7 June</w:t>
      </w:r>
      <w:r w:rsidR="009D3E46" w:rsidRPr="009D3E46">
        <w:rPr>
          <w:i/>
          <w:iCs/>
        </w:rPr>
        <w:t xml:space="preserve"> 2014, L</w:t>
      </w:r>
      <w:r w:rsidRPr="009D3E46">
        <w:rPr>
          <w:i/>
          <w:iCs/>
        </w:rPr>
        <w:t>leida, Spain.</w:t>
      </w:r>
    </w:p>
    <w:p w14:paraId="5A0F9A4C" w14:textId="0418A00D" w:rsidR="00C20DFB" w:rsidRPr="00C20DFB" w:rsidRDefault="00C20DFB" w:rsidP="00C20DFB">
      <w:pPr>
        <w:pStyle w:val="EndNoteBibliography"/>
        <w:spacing w:after="360"/>
      </w:pPr>
      <w:r w:rsidRPr="00C20DFB">
        <w:t>Brereton, L., Goyder, E., Ingleton, C., Gardiner, C., Chilcott, J., van der Wilt, G. J., Oortwijn, W., Mozygemba, K., Lysdahl, K. B., Sacchini, D. &amp; Leppert, W., (2014c). Public and patient involvement in scope development for a palliative care HTA in Europe</w:t>
      </w:r>
      <w:r w:rsidR="009D3E46">
        <w:t xml:space="preserve"> [poster]</w:t>
      </w:r>
      <w:r w:rsidRPr="00C20DFB">
        <w:t xml:space="preserve">. </w:t>
      </w:r>
      <w:r w:rsidR="009D3E46">
        <w:t xml:space="preserve">In: </w:t>
      </w:r>
      <w:r w:rsidRPr="00C5245F">
        <w:rPr>
          <w:i/>
        </w:rPr>
        <w:t>10th Palliative Care Congress</w:t>
      </w:r>
      <w:r w:rsidR="009D3E46" w:rsidRPr="00C5245F">
        <w:rPr>
          <w:i/>
        </w:rPr>
        <w:t>, 12-14 March 2014,</w:t>
      </w:r>
      <w:r w:rsidRPr="00C5245F">
        <w:rPr>
          <w:i/>
        </w:rPr>
        <w:t xml:space="preserve"> Harrogate</w:t>
      </w:r>
      <w:r w:rsidR="009F01D2" w:rsidRPr="00C5245F">
        <w:rPr>
          <w:i/>
        </w:rPr>
        <w:t>, UK</w:t>
      </w:r>
      <w:r w:rsidRPr="00C5245F">
        <w:rPr>
          <w:i/>
        </w:rPr>
        <w:t>.</w:t>
      </w:r>
    </w:p>
    <w:p w14:paraId="5983DCA6" w14:textId="77777777" w:rsidR="00C20DFB" w:rsidRPr="00C20DFB" w:rsidRDefault="00C20DFB" w:rsidP="00C20DFB">
      <w:pPr>
        <w:pStyle w:val="EndNoteBibliography"/>
        <w:spacing w:after="360"/>
      </w:pPr>
      <w:r w:rsidRPr="00C20DFB">
        <w:t xml:space="preserve">Brereton, L., Ingleton, C., Gardiner, C., Goyder, E., Mozygemba, K., Lysdahl, K. B., Tummers, M., Sacchini, D., Leppert, W. &amp; Blaževičienė, A., (2017a). Lay and professional stakeholder involvement in scoping palliative care issues: Methods used in seven European countries. </w:t>
      </w:r>
      <w:r w:rsidRPr="00C20DFB">
        <w:rPr>
          <w:i/>
        </w:rPr>
        <w:t>Palliative Medicine,</w:t>
      </w:r>
      <w:r w:rsidRPr="00C20DFB">
        <w:t xml:space="preserve"> 31</w:t>
      </w:r>
      <w:r w:rsidRPr="00C20DFB">
        <w:rPr>
          <w:b/>
        </w:rPr>
        <w:t>,</w:t>
      </w:r>
      <w:r w:rsidRPr="00C20DFB">
        <w:t xml:space="preserve"> 181-192.</w:t>
      </w:r>
    </w:p>
    <w:p w14:paraId="2728A139" w14:textId="09E73DB4" w:rsidR="00C20DFB" w:rsidRPr="00C20DFB" w:rsidRDefault="00C20DFB" w:rsidP="00C20DFB">
      <w:pPr>
        <w:pStyle w:val="EndNoteBibliography"/>
        <w:spacing w:after="360"/>
      </w:pPr>
      <w:r w:rsidRPr="00C20DFB">
        <w:t>Brereton, L., van der Wilt, G. J., Oortwijn, W., Mozygemba, K., Lysdahl, K. B., Sacchini, D., Leppert, W., Goyder, E., Ingleton, C. &amp; Gardiner, C., (2014d). International experiences of patient and public involvement (PPI) in the INTEGRATE-HTA project</w:t>
      </w:r>
      <w:r w:rsidR="009D3E46">
        <w:t xml:space="preserve"> [presentation]</w:t>
      </w:r>
      <w:r w:rsidRPr="00C20DFB">
        <w:t xml:space="preserve">. </w:t>
      </w:r>
      <w:r w:rsidR="009D3E46">
        <w:t xml:space="preserve">In: </w:t>
      </w:r>
      <w:r w:rsidR="009D3E46" w:rsidRPr="009D3E46">
        <w:rPr>
          <w:i/>
        </w:rPr>
        <w:t>9th</w:t>
      </w:r>
      <w:r w:rsidRPr="009D3E46">
        <w:rPr>
          <w:i/>
        </w:rPr>
        <w:t xml:space="preserve"> biennial INVOLVE conference</w:t>
      </w:r>
      <w:r w:rsidR="009D3E46" w:rsidRPr="009D3E46">
        <w:rPr>
          <w:i/>
        </w:rPr>
        <w:t xml:space="preserve">, 26-27 November 2014, </w:t>
      </w:r>
      <w:r w:rsidRPr="009D3E46">
        <w:rPr>
          <w:i/>
        </w:rPr>
        <w:t xml:space="preserve">Birmingham, </w:t>
      </w:r>
      <w:r w:rsidR="00D33EE3" w:rsidRPr="009D3E46">
        <w:rPr>
          <w:i/>
        </w:rPr>
        <w:t>UK</w:t>
      </w:r>
      <w:r w:rsidRPr="009D3E46">
        <w:rPr>
          <w:i/>
        </w:rPr>
        <w:t>.</w:t>
      </w:r>
    </w:p>
    <w:p w14:paraId="1940E9EE" w14:textId="4CD6ACDE" w:rsidR="00C20DFB" w:rsidRPr="00C20DFB" w:rsidRDefault="00C20DFB" w:rsidP="00C20DFB">
      <w:pPr>
        <w:pStyle w:val="EndNoteBibliography"/>
        <w:spacing w:after="360"/>
      </w:pPr>
      <w:r w:rsidRPr="00C20DFB">
        <w:t xml:space="preserve">Brereton, L., Wahlster, P., Lysdahl, K. B., Mozygemba, K., Burns, J., Chilcott, J., Ward, S., Bronneke, J. B., Tummers, M., van Hoorn, R., Pfadenhauer, L., Polus, S., Ingleton, C., Gardiner, C., van der Wilt, G. J., gerhardus, A., Rohwer, A., Rehfuss, E., Oortwijn, W., Refolo, P., Sacchini, D., Leppert, W., Blazeviciene, A., Spagnolo, A. G., Preston, L., Clark, J. &amp; Goyder, E., (2016). </w:t>
      </w:r>
      <w:r w:rsidRPr="00C20DFB">
        <w:rPr>
          <w:i/>
        </w:rPr>
        <w:t>Integrated assessment of home based palliative care with and without reinforced caregiver support: 'A demonstration of INTEGRATE-HTA methodological guidances’ - Executive Summary</w:t>
      </w:r>
      <w:r w:rsidRPr="00C20DFB">
        <w:t xml:space="preserve">. Available at: </w:t>
      </w:r>
      <w:hyperlink r:id="rId90" w:history="1">
        <w:r w:rsidRPr="00C20DFB">
          <w:rPr>
            <w:rStyle w:val="Hyperlink"/>
          </w:rPr>
          <w:t>http://www.integrate-hta.eu/downloads/</w:t>
        </w:r>
      </w:hyperlink>
      <w:r w:rsidRPr="00C20DFB">
        <w:t xml:space="preserve"> </w:t>
      </w:r>
      <w:r w:rsidR="00750D41">
        <w:t>[</w:t>
      </w:r>
      <w:r w:rsidRPr="00C20DFB">
        <w:t>Accessed 19 August 2017</w:t>
      </w:r>
      <w:r w:rsidR="00750D41">
        <w:t>]</w:t>
      </w:r>
      <w:r w:rsidRPr="00C20DFB">
        <w:t>.</w:t>
      </w:r>
    </w:p>
    <w:p w14:paraId="0AD31942" w14:textId="439F7045" w:rsidR="00C20DFB" w:rsidRPr="00C20DFB" w:rsidRDefault="00C20DFB" w:rsidP="00C20DFB">
      <w:pPr>
        <w:pStyle w:val="EndNoteBibliography"/>
        <w:spacing w:after="360"/>
      </w:pPr>
      <w:r w:rsidRPr="00C20DFB">
        <w:t xml:space="preserve">Brereton, L., Wahlster, P., Mozygemba, K., Lysdahl, K. B., Burns, J., Polus, S., Tummers, M., Refolo, P., Sacchini, D. &amp; Leppert, W., (2017b). Stakeholder involvement throughout Health Technology </w:t>
      </w:r>
      <w:r w:rsidRPr="00C20DFB">
        <w:lastRenderedPageBreak/>
        <w:t xml:space="preserve">Assessment: An example from palliative care. </w:t>
      </w:r>
      <w:r w:rsidRPr="00C20DFB">
        <w:rPr>
          <w:i/>
        </w:rPr>
        <w:t>International Journal of Technology Assessment in Health Care</w:t>
      </w:r>
      <w:r w:rsidRPr="00C20DFB">
        <w:rPr>
          <w:b/>
        </w:rPr>
        <w:t>,</w:t>
      </w:r>
      <w:r w:rsidRPr="00C20DFB">
        <w:t xml:space="preserve"> </w:t>
      </w:r>
      <w:r w:rsidR="006F3C59">
        <w:t xml:space="preserve">33, </w:t>
      </w:r>
      <w:r w:rsidRPr="00C20DFB">
        <w:t>1-10.</w:t>
      </w:r>
    </w:p>
    <w:p w14:paraId="1DA5F896" w14:textId="1CD0E09E" w:rsidR="00C20DFB" w:rsidRPr="00C20DFB" w:rsidRDefault="00C20DFB" w:rsidP="00C20DFB">
      <w:pPr>
        <w:pStyle w:val="EndNoteBibliography"/>
        <w:spacing w:after="360"/>
      </w:pPr>
      <w:r w:rsidRPr="00C20DFB">
        <w:t>Brereton, L. G., J.; Wood, G., (2015). 'Scoping: Involving stakeholders right from the start'</w:t>
      </w:r>
      <w:r w:rsidR="00C5245F">
        <w:t xml:space="preserve"> [presentation]</w:t>
      </w:r>
      <w:r w:rsidRPr="00C20DFB">
        <w:t xml:space="preserve">. </w:t>
      </w:r>
      <w:r w:rsidR="00C5245F">
        <w:t xml:space="preserve">In: </w:t>
      </w:r>
      <w:r w:rsidRPr="00C20DFB">
        <w:rPr>
          <w:i/>
        </w:rPr>
        <w:t>INTEGRATE-HTA final conference</w:t>
      </w:r>
      <w:r w:rsidR="00C5245F" w:rsidRPr="00C5245F">
        <w:rPr>
          <w:iCs/>
        </w:rPr>
        <w:t xml:space="preserve">, 12-13 November 2015, </w:t>
      </w:r>
      <w:r w:rsidRPr="00C5245F">
        <w:rPr>
          <w:iCs/>
        </w:rPr>
        <w:t>Amsterdam, The Netherlands.</w:t>
      </w:r>
    </w:p>
    <w:p w14:paraId="7294B2C3" w14:textId="77777777" w:rsidR="00C20DFB" w:rsidRPr="00C20DFB" w:rsidRDefault="00C20DFB" w:rsidP="00C20DFB">
      <w:pPr>
        <w:pStyle w:val="EndNoteBibliography"/>
        <w:spacing w:after="360"/>
      </w:pPr>
      <w:r w:rsidRPr="00C20DFB">
        <w:t xml:space="preserve">Brett, J., Staniszewska, S., Mockford, C., Herron-Marx, S., Hughes, J., Tysall, C. &amp; Suleman, R., (2014). A systematic review of the impact of patient and public involvement on service users, researchers and communities. </w:t>
      </w:r>
      <w:r w:rsidRPr="00C20DFB">
        <w:rPr>
          <w:i/>
        </w:rPr>
        <w:t>The Patient-Patient-Centered Outcomes Research,</w:t>
      </w:r>
      <w:r w:rsidRPr="00C20DFB">
        <w:t xml:space="preserve"> 7</w:t>
      </w:r>
      <w:r w:rsidRPr="00C20DFB">
        <w:rPr>
          <w:b/>
        </w:rPr>
        <w:t>,</w:t>
      </w:r>
      <w:r w:rsidRPr="00C20DFB">
        <w:t xml:space="preserve"> 387-395.</w:t>
      </w:r>
    </w:p>
    <w:p w14:paraId="2AD54458" w14:textId="0CD78CE6" w:rsidR="00C20DFB" w:rsidRPr="00C20DFB" w:rsidRDefault="00C20DFB" w:rsidP="00C20DFB">
      <w:pPr>
        <w:pStyle w:val="EndNoteBibliography"/>
        <w:spacing w:after="360"/>
      </w:pPr>
      <w:r w:rsidRPr="00C20DFB">
        <w:t>Brighton, L. J., Pask, S., Benalia, H., Bailey, S., Sumerfield, M., Etkind, S., Murtagh, F., Koffman, J. &amp; Evans, C. J., (2017). Taking involvement online: development and evaluation of an online forum for patient and public involvement in palliative care research</w:t>
      </w:r>
      <w:r w:rsidR="005127A5">
        <w:t xml:space="preserve"> [presentation]</w:t>
      </w:r>
      <w:r w:rsidRPr="00C20DFB">
        <w:t xml:space="preserve">. </w:t>
      </w:r>
      <w:r w:rsidR="00CE54DF">
        <w:t xml:space="preserve">In: </w:t>
      </w:r>
      <w:r w:rsidRPr="00CE54DF">
        <w:rPr>
          <w:i/>
        </w:rPr>
        <w:t>INVOLVE</w:t>
      </w:r>
      <w:r w:rsidR="005127A5" w:rsidRPr="00CE54DF">
        <w:rPr>
          <w:i/>
        </w:rPr>
        <w:t xml:space="preserve"> conference, 28 November 2017, </w:t>
      </w:r>
      <w:r w:rsidRPr="00CE54DF">
        <w:rPr>
          <w:i/>
        </w:rPr>
        <w:t>London.</w:t>
      </w:r>
    </w:p>
    <w:p w14:paraId="1F790355" w14:textId="22BD5187" w:rsidR="00C20DFB" w:rsidRPr="00C20DFB" w:rsidRDefault="00C20DFB" w:rsidP="00C20DFB">
      <w:pPr>
        <w:pStyle w:val="EndNoteBibliography"/>
        <w:spacing w:after="360"/>
      </w:pPr>
      <w:r w:rsidRPr="00C20DFB">
        <w:t xml:space="preserve">Brighton, L. J., Pask, S., Benalia, H., Bailey, S., Sumerfield, M., Witt, J., de Wolf-Linder, S., Etkind, S. N., Murtagh, F. E. &amp; Koffman, J., (2018). Taking patient and public involvement online: qualitative evaluation of an online forum for palliative care and rehabilitation research. </w:t>
      </w:r>
      <w:r w:rsidRPr="00C20DFB">
        <w:rPr>
          <w:i/>
        </w:rPr>
        <w:t>Research Involvement and Engagement,</w:t>
      </w:r>
      <w:r w:rsidRPr="00C20DFB">
        <w:t xml:space="preserve"> 4</w:t>
      </w:r>
      <w:r w:rsidR="003270D3">
        <w:t xml:space="preserve">. doi: </w:t>
      </w:r>
      <w:r w:rsidR="003270D3">
        <w:rPr>
          <w:rStyle w:val="c-bibliographic-informationvalue"/>
        </w:rPr>
        <w:t>10.1186/s40900-018-0097-z.</w:t>
      </w:r>
    </w:p>
    <w:p w14:paraId="2FB13FF2" w14:textId="77777777" w:rsidR="00C20DFB" w:rsidRPr="00C20DFB" w:rsidRDefault="00C20DFB" w:rsidP="00C20DFB">
      <w:pPr>
        <w:pStyle w:val="EndNoteBibliography"/>
        <w:spacing w:after="360"/>
      </w:pPr>
      <w:r w:rsidRPr="00C20DFB">
        <w:t xml:space="preserve">Broomfield, K., Craig, C., Smith, S., Jones, G., Judge, S. &amp; Sage, K., (2021). Creativity in public involvement: supporting authentic collaboration and inclusive research with seldom heard voices. </w:t>
      </w:r>
      <w:r w:rsidRPr="00C20DFB">
        <w:rPr>
          <w:i/>
        </w:rPr>
        <w:t>Research Involvement and Engagement,</w:t>
      </w:r>
      <w:r w:rsidRPr="00C20DFB">
        <w:t xml:space="preserve"> 7</w:t>
      </w:r>
      <w:r w:rsidRPr="00C20DFB">
        <w:rPr>
          <w:b/>
        </w:rPr>
        <w:t>,</w:t>
      </w:r>
      <w:r w:rsidRPr="00C20DFB">
        <w:t xml:space="preserve"> 1-14.</w:t>
      </w:r>
    </w:p>
    <w:p w14:paraId="3FD3DE91" w14:textId="77777777" w:rsidR="00C20DFB" w:rsidRPr="00C20DFB" w:rsidRDefault="00C20DFB" w:rsidP="00C20DFB">
      <w:pPr>
        <w:pStyle w:val="EndNoteBibliography"/>
        <w:spacing w:after="360"/>
      </w:pPr>
      <w:r w:rsidRPr="00C20DFB">
        <w:t xml:space="preserve">Brown, L. &amp; Leigh, J. eds., (2020). </w:t>
      </w:r>
      <w:r w:rsidRPr="00C20DFB">
        <w:rPr>
          <w:i/>
        </w:rPr>
        <w:t xml:space="preserve">Ableism in Academia. Theorising experiences of disabilities and chronic illnesses in higher education, </w:t>
      </w:r>
      <w:r w:rsidRPr="00C20DFB">
        <w:t>London: UCL Press.</w:t>
      </w:r>
    </w:p>
    <w:p w14:paraId="7DEFCF9B" w14:textId="77777777" w:rsidR="00C20DFB" w:rsidRPr="00C20DFB" w:rsidRDefault="00C20DFB" w:rsidP="00C20DFB">
      <w:pPr>
        <w:pStyle w:val="EndNoteBibliography"/>
        <w:spacing w:after="360"/>
      </w:pPr>
      <w:r w:rsidRPr="00C20DFB">
        <w:t xml:space="preserve">Brown, V., Cotterell, P., Sitzia, J., Richardson, A., Kelley, K. &amp; Willers, R., (2006). </w:t>
      </w:r>
      <w:r w:rsidRPr="00C20DFB">
        <w:rPr>
          <w:i/>
        </w:rPr>
        <w:t xml:space="preserve">Evaluation of Consumer Research Panels in cancer research networks. </w:t>
      </w:r>
      <w:r w:rsidRPr="00C20DFB">
        <w:t>London: National Cancer Research Network, Macmillan Cancer Support.</w:t>
      </w:r>
    </w:p>
    <w:p w14:paraId="394033F6" w14:textId="77777777" w:rsidR="00C20DFB" w:rsidRPr="00C20DFB" w:rsidRDefault="00C20DFB" w:rsidP="00C20DFB">
      <w:pPr>
        <w:pStyle w:val="EndNoteBibliography"/>
        <w:spacing w:after="360"/>
      </w:pPr>
      <w:r w:rsidRPr="00C20DFB">
        <w:t xml:space="preserve">Butler, C., Wilson, P., Abrahamson, V., Mikelyte, R., Gage, H., Williams, P., Brigden, C., Swash, B., Rees-Roberts, M. &amp; Silsbury, G., (2022). Optimum models of hospice at home services for end-of-life care in England: a realist-informed mixed-methods evaluation. </w:t>
      </w:r>
      <w:r w:rsidRPr="00C20DFB">
        <w:rPr>
          <w:i/>
        </w:rPr>
        <w:t>Health and Social Care Delivery Research,</w:t>
      </w:r>
      <w:r w:rsidRPr="00C20DFB">
        <w:t xml:space="preserve"> 10</w:t>
      </w:r>
      <w:r w:rsidRPr="00C20DFB">
        <w:rPr>
          <w:b/>
        </w:rPr>
        <w:t>,</w:t>
      </w:r>
      <w:r w:rsidRPr="00C20DFB">
        <w:t xml:space="preserve"> 1-346.</w:t>
      </w:r>
    </w:p>
    <w:p w14:paraId="416BFF4D" w14:textId="74306D0F" w:rsidR="00C20DFB" w:rsidRPr="00C20DFB" w:rsidRDefault="00C20DFB" w:rsidP="00C20DFB">
      <w:pPr>
        <w:pStyle w:val="EndNoteBibliography"/>
        <w:spacing w:after="360"/>
      </w:pPr>
      <w:r w:rsidRPr="00C20DFB">
        <w:t xml:space="preserve">Care Quality Commission, (2016). </w:t>
      </w:r>
      <w:r w:rsidRPr="00C20DFB">
        <w:rPr>
          <w:i/>
        </w:rPr>
        <w:t xml:space="preserve">A different ending: Our review looking at end-of-life care. </w:t>
      </w:r>
      <w:r w:rsidRPr="00C20DFB">
        <w:t>Newcastle upon Tyne</w:t>
      </w:r>
      <w:r w:rsidR="003270D3">
        <w:t>: Care Quality Commission.</w:t>
      </w:r>
    </w:p>
    <w:p w14:paraId="11394A06" w14:textId="77777777" w:rsidR="00C20DFB" w:rsidRPr="00C20DFB" w:rsidRDefault="00C20DFB" w:rsidP="00C20DFB">
      <w:pPr>
        <w:pStyle w:val="EndNoteBibliography"/>
        <w:spacing w:after="360"/>
      </w:pPr>
      <w:r w:rsidRPr="00C20DFB">
        <w:t xml:space="preserve">Carter, P. J., Rhodes, C., Beech, R., Dziedzic, K., Hughes, R., Blackburn, S. &amp; Ong, B. N., (2013). Sustaining patient and public involvement in research: a case study of a research centre. </w:t>
      </w:r>
      <w:r w:rsidRPr="00C20DFB">
        <w:rPr>
          <w:i/>
        </w:rPr>
        <w:t>Journal of Care Services Management,</w:t>
      </w:r>
      <w:r w:rsidRPr="00C20DFB">
        <w:t xml:space="preserve"> 7</w:t>
      </w:r>
      <w:r w:rsidRPr="00C20DFB">
        <w:rPr>
          <w:b/>
        </w:rPr>
        <w:t>,</w:t>
      </w:r>
      <w:r w:rsidRPr="00C20DFB">
        <w:t xml:space="preserve"> 146-154.</w:t>
      </w:r>
    </w:p>
    <w:p w14:paraId="7A4409F6" w14:textId="53ED62A3" w:rsidR="00C20DFB" w:rsidRPr="003A3620" w:rsidRDefault="00C20DFB" w:rsidP="003A3620">
      <w:pPr>
        <w:pStyle w:val="EndNoteBibliography"/>
        <w:spacing w:after="360"/>
        <w:rPr>
          <w:iCs/>
        </w:rPr>
      </w:pPr>
      <w:r w:rsidRPr="00C20DFB">
        <w:t xml:space="preserve">Caswell, G., Hardy, B., Ewing, G., Kennedy, S. &amp; Seymour, J., (2017). Supporting family carers in home-based end-of-life care: using participatory action research to develop a training programme </w:t>
      </w:r>
      <w:r w:rsidRPr="00C20DFB">
        <w:lastRenderedPageBreak/>
        <w:t xml:space="preserve">for support workers and volunteers. </w:t>
      </w:r>
      <w:r w:rsidRPr="00C20DFB">
        <w:rPr>
          <w:i/>
        </w:rPr>
        <w:t>BMJ Supportive &amp; Palliative Care</w:t>
      </w:r>
      <w:r w:rsidR="003A3620">
        <w:rPr>
          <w:i/>
        </w:rPr>
        <w:t>.</w:t>
      </w:r>
      <w:r w:rsidR="003A3620" w:rsidRPr="003A3620">
        <w:rPr>
          <w:iCs/>
        </w:rPr>
        <w:t xml:space="preserve"> doi: 10.1136/bmjspcare-2017-001317.</w:t>
      </w:r>
    </w:p>
    <w:p w14:paraId="76F3BD2E" w14:textId="77777777" w:rsidR="00C20DFB" w:rsidRPr="00C20DFB" w:rsidRDefault="00C20DFB" w:rsidP="00C20DFB">
      <w:pPr>
        <w:pStyle w:val="EndNoteBibliography"/>
        <w:spacing w:after="360"/>
      </w:pPr>
      <w:r w:rsidRPr="00C20DFB">
        <w:t xml:space="preserve">Chambers, E., Cook, S., Thake, A., Foster, A., Shaw, S., Hutten, R., Parry, G. &amp; Ricketts, T., (2015). The self-management of longer-term depression: learning from the patient, a qualitative study. </w:t>
      </w:r>
      <w:r w:rsidRPr="00C20DFB">
        <w:rPr>
          <w:i/>
        </w:rPr>
        <w:t>BMC psychiatry,</w:t>
      </w:r>
      <w:r w:rsidRPr="00C20DFB">
        <w:t xml:space="preserve"> 15</w:t>
      </w:r>
      <w:r w:rsidRPr="00C20DFB">
        <w:rPr>
          <w:b/>
        </w:rPr>
        <w:t>,</w:t>
      </w:r>
      <w:r w:rsidRPr="00C20DFB">
        <w:t xml:space="preserve"> 172-186.</w:t>
      </w:r>
    </w:p>
    <w:p w14:paraId="01CC3791" w14:textId="77777777" w:rsidR="00C20DFB" w:rsidRPr="00C20DFB" w:rsidRDefault="00C20DFB" w:rsidP="00C20DFB">
      <w:pPr>
        <w:pStyle w:val="EndNoteBibliography"/>
        <w:spacing w:after="360"/>
      </w:pPr>
      <w:r w:rsidRPr="00C20DFB">
        <w:t xml:space="preserve">Chambers, E., Gardiner, C., Thompson, J. &amp; Seymour, J., (2019). Patient and carer involvement in palliative care research: An integrative qualitative evidence synthesis review. </w:t>
      </w:r>
      <w:r w:rsidRPr="00C20DFB">
        <w:rPr>
          <w:i/>
        </w:rPr>
        <w:t>Palliative Medicine,</w:t>
      </w:r>
      <w:r w:rsidRPr="00C20DFB">
        <w:t xml:space="preserve"> 33</w:t>
      </w:r>
      <w:r w:rsidRPr="00C20DFB">
        <w:rPr>
          <w:b/>
        </w:rPr>
        <w:t>,</w:t>
      </w:r>
      <w:r w:rsidRPr="00C20DFB">
        <w:t xml:space="preserve"> 969-984.</w:t>
      </w:r>
    </w:p>
    <w:p w14:paraId="6C05C574" w14:textId="77777777" w:rsidR="00C20DFB" w:rsidRPr="00C20DFB" w:rsidRDefault="00C20DFB" w:rsidP="00C20DFB">
      <w:pPr>
        <w:pStyle w:val="EndNoteBibliography"/>
        <w:spacing w:after="360"/>
      </w:pPr>
      <w:r w:rsidRPr="00C20DFB">
        <w:t xml:space="preserve">Chatland, L. E., Harvey, C., Kelly, K., Paradine, S., Bhagat, M. &amp; Hudson, B. F., (2023). Research participation in palliative medicine—benefits and barriers for patients and families: rapid review and thematic synthesis. </w:t>
      </w:r>
      <w:r w:rsidRPr="00C20DFB">
        <w:rPr>
          <w:i/>
        </w:rPr>
        <w:t>BMJ Supportive &amp; Palliative Care,</w:t>
      </w:r>
      <w:r w:rsidRPr="00C20DFB">
        <w:t xml:space="preserve"> 13</w:t>
      </w:r>
      <w:r w:rsidRPr="00C20DFB">
        <w:rPr>
          <w:b/>
        </w:rPr>
        <w:t>,</w:t>
      </w:r>
      <w:r w:rsidRPr="00C20DFB">
        <w:t xml:space="preserve"> 35-44.</w:t>
      </w:r>
    </w:p>
    <w:p w14:paraId="3C2085E9" w14:textId="114343FF" w:rsidR="00C20DFB" w:rsidRPr="00C20DFB" w:rsidRDefault="00C20DFB" w:rsidP="00C20DFB">
      <w:pPr>
        <w:pStyle w:val="EndNoteBibliography"/>
        <w:spacing w:after="360"/>
      </w:pPr>
      <w:r w:rsidRPr="00C20DFB">
        <w:t xml:space="preserve">Chen, E. K., Riffin, C., Reid, M. C., Adelman, R., Warmington, M., Mehta, S. S. &amp; Pillemer, K., (2014). Why is high-quality research on palliative care so hard to do? Barriers to improved research from a survey of palliative care researchers. </w:t>
      </w:r>
      <w:r w:rsidRPr="00C20DFB">
        <w:rPr>
          <w:i/>
        </w:rPr>
        <w:t xml:space="preserve">Journal of </w:t>
      </w:r>
      <w:r w:rsidR="00CE54DF">
        <w:rPr>
          <w:i/>
        </w:rPr>
        <w:t>P</w:t>
      </w:r>
      <w:r w:rsidRPr="00C20DFB">
        <w:rPr>
          <w:i/>
        </w:rPr>
        <w:t xml:space="preserve">alliative </w:t>
      </w:r>
      <w:r w:rsidR="00CE54DF">
        <w:rPr>
          <w:i/>
        </w:rPr>
        <w:t>M</w:t>
      </w:r>
      <w:r w:rsidRPr="00C20DFB">
        <w:rPr>
          <w:i/>
        </w:rPr>
        <w:t>edicine,</w:t>
      </w:r>
      <w:r w:rsidRPr="00C20DFB">
        <w:t xml:space="preserve"> 17</w:t>
      </w:r>
      <w:r w:rsidRPr="00C20DFB">
        <w:rPr>
          <w:b/>
        </w:rPr>
        <w:t>,</w:t>
      </w:r>
      <w:r w:rsidRPr="00C20DFB">
        <w:t xml:space="preserve"> 782-787.</w:t>
      </w:r>
    </w:p>
    <w:p w14:paraId="088C5F40" w14:textId="4083A6B3" w:rsidR="00C20DFB" w:rsidRPr="00C20DFB" w:rsidRDefault="00C20DFB" w:rsidP="004F6598">
      <w:pPr>
        <w:pStyle w:val="EndNoteBibliography"/>
        <w:spacing w:after="360"/>
      </w:pPr>
      <w:r w:rsidRPr="00C20DFB">
        <w:t xml:space="preserve">Cicely Saunders Institute of Palliative Care, Policy &amp; Rehabilitation, (2022). </w:t>
      </w:r>
      <w:r w:rsidRPr="00C20DFB">
        <w:rPr>
          <w:i/>
        </w:rPr>
        <w:t xml:space="preserve">Diversifying involvement in palliative care research </w:t>
      </w:r>
      <w:r w:rsidRPr="00C20DFB">
        <w:t xml:space="preserve">London: NIHR ARC South London. Available at: </w:t>
      </w:r>
      <w:hyperlink r:id="rId91" w:history="1">
        <w:r w:rsidRPr="00C20DFB">
          <w:rPr>
            <w:rStyle w:val="Hyperlink"/>
          </w:rPr>
          <w:t>https://arc-sl.nihr.ac.uk/news-insights/latest-news/diversifying-involvement-palliative-care-research</w:t>
        </w:r>
      </w:hyperlink>
      <w:r w:rsidRPr="00C20DFB">
        <w:t xml:space="preserve"> </w:t>
      </w:r>
      <w:r w:rsidR="00750D41">
        <w:t>[</w:t>
      </w:r>
      <w:r w:rsidRPr="00C20DFB">
        <w:t>Accessed 4 December 2022</w:t>
      </w:r>
      <w:r w:rsidR="00750D41">
        <w:t>]</w:t>
      </w:r>
      <w:r w:rsidRPr="00C20DFB">
        <w:t>.</w:t>
      </w:r>
    </w:p>
    <w:p w14:paraId="5EB24C43" w14:textId="4B9EC4F1" w:rsidR="00C20DFB" w:rsidRPr="00C20DFB" w:rsidRDefault="00C20DFB" w:rsidP="004F6598">
      <w:pPr>
        <w:pStyle w:val="EndNoteBibliography"/>
        <w:spacing w:after="360"/>
      </w:pPr>
      <w:r w:rsidRPr="00C20DFB">
        <w:t xml:space="preserve">Cicely Saunders International, (2022). </w:t>
      </w:r>
      <w:r w:rsidRPr="00C20DFB">
        <w:rPr>
          <w:i/>
        </w:rPr>
        <w:t>Cicely Saunders International home page</w:t>
      </w:r>
      <w:r w:rsidRPr="00C20DFB">
        <w:t xml:space="preserve">. London: Cicely Saunders International. Available at: </w:t>
      </w:r>
      <w:hyperlink r:id="rId92" w:history="1">
        <w:r w:rsidRPr="00C20DFB">
          <w:rPr>
            <w:rStyle w:val="Hyperlink"/>
          </w:rPr>
          <w:t>https://cicelysaundersinternational.org/</w:t>
        </w:r>
      </w:hyperlink>
      <w:r w:rsidRPr="00C20DFB">
        <w:t xml:space="preserve"> </w:t>
      </w:r>
      <w:r w:rsidR="00750D41">
        <w:t>[</w:t>
      </w:r>
      <w:r w:rsidRPr="00C20DFB">
        <w:t>Accessed 21 June 2022</w:t>
      </w:r>
      <w:r w:rsidR="00750D41">
        <w:t>]</w:t>
      </w:r>
      <w:r w:rsidRPr="00C20DFB">
        <w:t>.</w:t>
      </w:r>
    </w:p>
    <w:p w14:paraId="0B75A4C4" w14:textId="3EA3AB9D" w:rsidR="004F6598" w:rsidRPr="00750D41" w:rsidRDefault="004F6598" w:rsidP="004F6598">
      <w:pPr>
        <w:spacing w:after="360" w:line="240" w:lineRule="auto"/>
        <w:rPr>
          <w:rFonts w:ascii="Calibri" w:hAnsi="Calibri" w:cs="Calibri"/>
          <w:noProof/>
          <w:kern w:val="2"/>
          <w:sz w:val="24"/>
          <w:szCs w:val="24"/>
          <w:lang w:val="en-US"/>
          <w14:ligatures w14:val="standardContextual"/>
        </w:rPr>
      </w:pPr>
      <w:r w:rsidRPr="00750D41">
        <w:rPr>
          <w:rFonts w:ascii="Calibri" w:hAnsi="Calibri" w:cs="Calibri"/>
          <w:noProof/>
          <w:kern w:val="2"/>
          <w:sz w:val="24"/>
          <w:szCs w:val="24"/>
          <w:lang w:val="en-US"/>
          <w14:ligatures w14:val="standardContextual"/>
        </w:rPr>
        <w:fldChar w:fldCharType="begin"/>
      </w:r>
      <w:r w:rsidRPr="00750D41">
        <w:rPr>
          <w:rFonts w:ascii="Calibri" w:hAnsi="Calibri" w:cs="Calibri"/>
          <w:noProof/>
          <w:kern w:val="2"/>
          <w:sz w:val="24"/>
          <w:szCs w:val="24"/>
          <w:lang w:val="en-US"/>
          <w14:ligatures w14:val="standardContextual"/>
        </w:rPr>
        <w:instrText xml:space="preserve"> ADDIN EN.REFLIST </w:instrText>
      </w:r>
      <w:r w:rsidRPr="00750D41">
        <w:rPr>
          <w:rFonts w:ascii="Calibri" w:hAnsi="Calibri" w:cs="Calibri"/>
          <w:noProof/>
          <w:kern w:val="2"/>
          <w:sz w:val="24"/>
          <w:szCs w:val="24"/>
          <w:lang w:val="en-US"/>
          <w14:ligatures w14:val="standardContextual"/>
        </w:rPr>
        <w:fldChar w:fldCharType="separate"/>
      </w:r>
      <w:r w:rsidRPr="00750D41">
        <w:rPr>
          <w:rFonts w:ascii="Calibri" w:hAnsi="Calibri" w:cs="Calibri"/>
          <w:noProof/>
          <w:kern w:val="2"/>
          <w:sz w:val="24"/>
          <w:szCs w:val="24"/>
          <w:lang w:val="en-US"/>
          <w14:ligatures w14:val="standardContextual"/>
        </w:rPr>
        <w:t xml:space="preserve">Clinical Research &amp; Innovation Office, (2018). </w:t>
      </w:r>
      <w:r w:rsidRPr="00750D41">
        <w:rPr>
          <w:rFonts w:ascii="Calibri" w:hAnsi="Calibri" w:cs="Calibri"/>
          <w:i/>
          <w:noProof/>
          <w:kern w:val="2"/>
          <w:sz w:val="24"/>
          <w:szCs w:val="24"/>
          <w:lang w:val="en-US"/>
          <w14:ligatures w14:val="standardContextual"/>
        </w:rPr>
        <w:t>Therapeutics &amp; Palliative Care Patient &amp; Public Involvement Panel</w:t>
      </w:r>
      <w:r w:rsidRPr="00750D41">
        <w:rPr>
          <w:rFonts w:ascii="Calibri" w:hAnsi="Calibri" w:cs="Calibri"/>
          <w:noProof/>
          <w:kern w:val="2"/>
          <w:sz w:val="24"/>
          <w:szCs w:val="24"/>
          <w:lang w:val="en-US"/>
          <w14:ligatures w14:val="standardContextual"/>
        </w:rPr>
        <w:t xml:space="preserve">. Sheffield: Sheffield Teaching Hospitals NHS Foundation Trust, University of Sheffield,. Available at: </w:t>
      </w:r>
      <w:hyperlink r:id="rId93" w:history="1">
        <w:r w:rsidRPr="00750D41">
          <w:rPr>
            <w:rFonts w:ascii="Calibri" w:hAnsi="Calibri" w:cs="Calibri"/>
            <w:noProof/>
            <w:color w:val="0563C1" w:themeColor="hyperlink"/>
            <w:kern w:val="2"/>
            <w:sz w:val="24"/>
            <w:szCs w:val="24"/>
            <w:u w:val="single"/>
            <w:lang w:val="en-US"/>
            <w14:ligatures w14:val="standardContextual"/>
          </w:rPr>
          <w:t>https://www.sheffieldclinicalresearch.org/for-patients-public/how-to-get-involved/ppi-in-therapeutics-palliative-care/</w:t>
        </w:r>
      </w:hyperlink>
      <w:r w:rsidRPr="00750D41">
        <w:rPr>
          <w:rFonts w:ascii="Calibri" w:hAnsi="Calibri" w:cs="Calibri"/>
          <w:noProof/>
          <w:kern w:val="2"/>
          <w:sz w:val="24"/>
          <w:szCs w:val="24"/>
          <w:lang w:val="en-US"/>
          <w14:ligatures w14:val="standardContextual"/>
        </w:rPr>
        <w:t xml:space="preserve"> </w:t>
      </w:r>
      <w:r w:rsidR="00750D41" w:rsidRPr="00750D41">
        <w:rPr>
          <w:rFonts w:ascii="Calibri" w:hAnsi="Calibri" w:cs="Calibri"/>
          <w:noProof/>
          <w:kern w:val="2"/>
          <w:sz w:val="24"/>
          <w:szCs w:val="24"/>
          <w:lang w:val="en-US"/>
          <w14:ligatures w14:val="standardContextual"/>
        </w:rPr>
        <w:t>[</w:t>
      </w:r>
      <w:r w:rsidRPr="00750D41">
        <w:rPr>
          <w:rFonts w:ascii="Calibri" w:hAnsi="Calibri" w:cs="Calibri"/>
          <w:noProof/>
          <w:kern w:val="2"/>
          <w:sz w:val="24"/>
          <w:szCs w:val="24"/>
          <w:lang w:val="en-US"/>
          <w14:ligatures w14:val="standardContextual"/>
        </w:rPr>
        <w:t>Accessed 9 September 2018</w:t>
      </w:r>
      <w:r w:rsidR="00750D41" w:rsidRPr="00750D41">
        <w:rPr>
          <w:rFonts w:ascii="Calibri" w:hAnsi="Calibri" w:cs="Calibri"/>
          <w:noProof/>
          <w:kern w:val="2"/>
          <w:sz w:val="24"/>
          <w:szCs w:val="24"/>
          <w:lang w:val="en-US"/>
          <w14:ligatures w14:val="standardContextual"/>
        </w:rPr>
        <w:t>]</w:t>
      </w:r>
      <w:r w:rsidRPr="00750D41">
        <w:rPr>
          <w:rFonts w:ascii="Calibri" w:hAnsi="Calibri" w:cs="Calibri"/>
          <w:noProof/>
          <w:kern w:val="2"/>
          <w:sz w:val="24"/>
          <w:szCs w:val="24"/>
          <w:lang w:val="en-US"/>
          <w14:ligatures w14:val="standardContextual"/>
        </w:rPr>
        <w:t>.</w:t>
      </w:r>
    </w:p>
    <w:p w14:paraId="14A87D56" w14:textId="0249D359" w:rsidR="004F6598" w:rsidRPr="00C20DFB" w:rsidRDefault="004F6598" w:rsidP="004F6598">
      <w:pPr>
        <w:pStyle w:val="EndNoteBibliography"/>
        <w:spacing w:after="360"/>
      </w:pPr>
      <w:r w:rsidRPr="00750D41">
        <w:rPr>
          <w:rFonts w:asciiTheme="minorHAnsi" w:hAnsiTheme="minorHAnsi" w:cstheme="minorBidi"/>
          <w:noProof w:val="0"/>
          <w:kern w:val="2"/>
          <w:szCs w:val="24"/>
          <w:lang w:val="en-GB"/>
          <w14:ligatures w14:val="standardContextual"/>
        </w:rPr>
        <w:fldChar w:fldCharType="end"/>
      </w:r>
      <w:r w:rsidR="00C20DFB" w:rsidRPr="00C20DFB">
        <w:t xml:space="preserve">Clinical Research &amp; Innovation Office, (2018b). </w:t>
      </w:r>
      <w:r w:rsidR="00C20DFB" w:rsidRPr="00C20DFB">
        <w:rPr>
          <w:i/>
        </w:rPr>
        <w:t>Yorkshire and Humberside Consumer Research Panel,</w:t>
      </w:r>
      <w:r w:rsidR="00C20DFB" w:rsidRPr="00C20DFB">
        <w:t>. Sheffield: Sheffield Teaching Hospitals NHS Foundation Trust,</w:t>
      </w:r>
      <w:r w:rsidR="00B96036">
        <w:t xml:space="preserve"> </w:t>
      </w:r>
      <w:r w:rsidR="00C20DFB" w:rsidRPr="00C20DFB">
        <w:t xml:space="preserve">University of Sheffield,. Available at: </w:t>
      </w:r>
      <w:hyperlink r:id="rId94" w:history="1">
        <w:r w:rsidR="00C20DFB" w:rsidRPr="00C20DFB">
          <w:rPr>
            <w:rStyle w:val="Hyperlink"/>
          </w:rPr>
          <w:t>https://www.sheffieldclinicalresearch.org/for-patients-public/how-to-get-involved/cancer-research/</w:t>
        </w:r>
      </w:hyperlink>
      <w:r w:rsidR="00C20DFB" w:rsidRPr="00C20DFB">
        <w:t xml:space="preserve"> </w:t>
      </w:r>
      <w:r w:rsidR="00750D41">
        <w:t>[</w:t>
      </w:r>
      <w:r w:rsidR="00C20DFB" w:rsidRPr="00C20DFB">
        <w:t>Accessed 7 September 2018</w:t>
      </w:r>
      <w:r w:rsidR="00750D41">
        <w:t>]</w:t>
      </w:r>
      <w:r w:rsidR="00C20DFB" w:rsidRPr="00C20DFB">
        <w:t>.</w:t>
      </w:r>
    </w:p>
    <w:p w14:paraId="6EDC0DE3" w14:textId="65356284" w:rsidR="00C20DFB" w:rsidRDefault="00C20DFB" w:rsidP="004F6598">
      <w:pPr>
        <w:pStyle w:val="EndNoteBibliography"/>
        <w:spacing w:after="360"/>
      </w:pPr>
      <w:r w:rsidRPr="00C20DFB">
        <w:t xml:space="preserve">Collaboration for Leadership in Applied Health Research and Care Greater Manchester, (2016). </w:t>
      </w:r>
      <w:r w:rsidRPr="00C20DFB">
        <w:rPr>
          <w:i/>
        </w:rPr>
        <w:t xml:space="preserve">Next steps for end-of-life research. Research priorities defined for Greater Manchester. </w:t>
      </w:r>
      <w:r w:rsidRPr="00C20DFB">
        <w:t>Manchester</w:t>
      </w:r>
      <w:r w:rsidR="00FF3433">
        <w:t xml:space="preserve">: </w:t>
      </w:r>
      <w:r w:rsidR="00FF3433" w:rsidRPr="00C20DFB">
        <w:t>Collaboration for Leadership in Applied Health Research and Care Greater Manchester</w:t>
      </w:r>
      <w:r w:rsidRPr="00C20DFB">
        <w:t>.</w:t>
      </w:r>
    </w:p>
    <w:p w14:paraId="2504CAFB" w14:textId="3788505B" w:rsidR="00C20DFB" w:rsidRPr="00C20DFB" w:rsidRDefault="00750D41" w:rsidP="004F6598">
      <w:pPr>
        <w:pStyle w:val="EndNoteBibliography"/>
        <w:spacing w:after="360"/>
      </w:pPr>
      <w:r>
        <w:t xml:space="preserve">Co-Production </w:t>
      </w:r>
      <w:r w:rsidR="00C20DFB" w:rsidRPr="00C20DFB">
        <w:t xml:space="preserve">Collective, (2021). </w:t>
      </w:r>
      <w:r w:rsidR="00C20DFB" w:rsidRPr="00C20DFB">
        <w:rPr>
          <w:i/>
        </w:rPr>
        <w:t>Upcoming Events</w:t>
      </w:r>
      <w:r w:rsidR="00C20DFB" w:rsidRPr="00C20DFB">
        <w:t xml:space="preserve">. London: Co-Production Collective. Available at: </w:t>
      </w:r>
      <w:hyperlink r:id="rId95" w:history="1">
        <w:r w:rsidR="00C20DFB" w:rsidRPr="00C20DFB">
          <w:rPr>
            <w:rStyle w:val="Hyperlink"/>
          </w:rPr>
          <w:t>https://www.coproductioncollective.co.uk/events</w:t>
        </w:r>
      </w:hyperlink>
      <w:r w:rsidR="00C20DFB" w:rsidRPr="00C20DFB">
        <w:t xml:space="preserve"> </w:t>
      </w:r>
      <w:r>
        <w:t>[</w:t>
      </w:r>
      <w:r w:rsidR="00C20DFB" w:rsidRPr="00C20DFB">
        <w:t>Accessed 5 January 2023</w:t>
      </w:r>
      <w:r>
        <w:t>]</w:t>
      </w:r>
      <w:r w:rsidR="00C20DFB" w:rsidRPr="00C20DFB">
        <w:t>.</w:t>
      </w:r>
    </w:p>
    <w:p w14:paraId="224F4F3E" w14:textId="77777777" w:rsidR="00C20DFB" w:rsidRPr="00C20DFB" w:rsidRDefault="00C20DFB" w:rsidP="004F6598">
      <w:pPr>
        <w:pStyle w:val="EndNoteBibliography"/>
        <w:spacing w:after="360"/>
      </w:pPr>
      <w:r w:rsidRPr="00C20DFB">
        <w:lastRenderedPageBreak/>
        <w:t xml:space="preserve">Collins, K., Boote, J., Ardron, D., Gath, J., Green, T. &amp; Ahmedzai, S. H., (2014). Making patient and public involvement in cancer and palliative research a reality: academic support is vital for success. </w:t>
      </w:r>
      <w:r w:rsidRPr="00C20DFB">
        <w:rPr>
          <w:i/>
        </w:rPr>
        <w:t>BMJ Supportive &amp; Palliative Care,</w:t>
      </w:r>
      <w:r w:rsidRPr="00C20DFB">
        <w:t xml:space="preserve"> 5</w:t>
      </w:r>
      <w:r w:rsidRPr="00C20DFB">
        <w:rPr>
          <w:b/>
        </w:rPr>
        <w:t>,</w:t>
      </w:r>
      <w:r w:rsidRPr="00C20DFB">
        <w:t xml:space="preserve"> 203-206.</w:t>
      </w:r>
    </w:p>
    <w:p w14:paraId="2065FA32" w14:textId="77777777" w:rsidR="00C20DFB" w:rsidRPr="00C20DFB" w:rsidRDefault="00C20DFB" w:rsidP="00C20DFB">
      <w:pPr>
        <w:pStyle w:val="EndNoteBibliography"/>
        <w:spacing w:after="360"/>
      </w:pPr>
      <w:r w:rsidRPr="00C20DFB">
        <w:t xml:space="preserve">Collins, K., Stevens, T. &amp; Ahmedzai, S. H., (2005). Can consumer research panels become an integral part of the cancer research community? </w:t>
      </w:r>
      <w:r w:rsidRPr="00C20DFB">
        <w:rPr>
          <w:i/>
        </w:rPr>
        <w:t>Clinical effectiveness in nursing,</w:t>
      </w:r>
      <w:r w:rsidRPr="00C20DFB">
        <w:t xml:space="preserve"> 9</w:t>
      </w:r>
      <w:r w:rsidRPr="00C20DFB">
        <w:rPr>
          <w:b/>
        </w:rPr>
        <w:t>,</w:t>
      </w:r>
      <w:r w:rsidRPr="00C20DFB">
        <w:t xml:space="preserve"> 112-118.</w:t>
      </w:r>
    </w:p>
    <w:p w14:paraId="7815DD2A" w14:textId="77777777" w:rsidR="00C20DFB" w:rsidRPr="00C20DFB" w:rsidRDefault="00C20DFB" w:rsidP="00C20DFB">
      <w:pPr>
        <w:pStyle w:val="EndNoteBibliography"/>
        <w:spacing w:after="360"/>
      </w:pPr>
      <w:r w:rsidRPr="00C20DFB">
        <w:t xml:space="preserve">Connor, S. R., (2020). </w:t>
      </w:r>
      <w:r w:rsidRPr="00C20DFB">
        <w:rPr>
          <w:i/>
        </w:rPr>
        <w:t xml:space="preserve">Global Atlas of Palliative Care. </w:t>
      </w:r>
      <w:r w:rsidRPr="00C20DFB">
        <w:t>London: Worldwide Hospice Palliative Care Alliance, World Health Organization.</w:t>
      </w:r>
    </w:p>
    <w:p w14:paraId="2F93A58B" w14:textId="58B00F36" w:rsidR="00C20DFB" w:rsidRPr="00C20DFB" w:rsidRDefault="00C20DFB" w:rsidP="00C20DFB">
      <w:pPr>
        <w:pStyle w:val="EndNoteBibliography"/>
        <w:spacing w:after="360"/>
      </w:pPr>
      <w:r w:rsidRPr="00C20DFB">
        <w:t>Cork, S., Gath, J., Brereton, L., Goyder, E., Gardiner, C., Preston, L., Ward, S., Chilcott, J., Paisley, S. &amp; Clark, J., (2014)</w:t>
      </w:r>
      <w:r w:rsidRPr="00CE54DF">
        <w:t>. The Sheffield experience of Patient &amp; Public Involvement (PPI) in the INTEGRATE-HTA Project</w:t>
      </w:r>
      <w:r w:rsidR="008929FC">
        <w:t xml:space="preserve"> [poster]</w:t>
      </w:r>
      <w:r w:rsidRPr="00C20DFB">
        <w:t xml:space="preserve">. </w:t>
      </w:r>
      <w:r w:rsidR="00CE54DF">
        <w:t xml:space="preserve">In: </w:t>
      </w:r>
      <w:r w:rsidR="008929FC" w:rsidRPr="00CE54DF">
        <w:rPr>
          <w:i/>
        </w:rPr>
        <w:t>9th</w:t>
      </w:r>
      <w:r w:rsidRPr="00CE54DF">
        <w:rPr>
          <w:i/>
        </w:rPr>
        <w:t xml:space="preserve"> biennial INVOLVE conference</w:t>
      </w:r>
      <w:r w:rsidR="008929FC" w:rsidRPr="00CE54DF">
        <w:rPr>
          <w:i/>
        </w:rPr>
        <w:t xml:space="preserve">, 26-27 November 2014, </w:t>
      </w:r>
      <w:r w:rsidRPr="00CE54DF">
        <w:rPr>
          <w:i/>
        </w:rPr>
        <w:t>Birmingham.</w:t>
      </w:r>
    </w:p>
    <w:p w14:paraId="3C5B21F1" w14:textId="5DE0C15E" w:rsidR="00C20DFB" w:rsidRPr="00C20DFB" w:rsidRDefault="00C20DFB" w:rsidP="00C20DFB">
      <w:pPr>
        <w:pStyle w:val="EndNoteBibliography"/>
        <w:spacing w:after="360"/>
      </w:pPr>
      <w:r w:rsidRPr="00C20DFB">
        <w:t xml:space="preserve">Corner, J., Wright, D., Hopkinson, J., Gunaratnam, Y., McDonald, J. &amp; Foster, C., (2007). The research priorities of patients attending UK cancer treatment centres: findings from a modified nominal group study. </w:t>
      </w:r>
      <w:r w:rsidRPr="00C20DFB">
        <w:rPr>
          <w:i/>
        </w:rPr>
        <w:t xml:space="preserve">British </w:t>
      </w:r>
      <w:r w:rsidR="00CE54DF">
        <w:rPr>
          <w:i/>
        </w:rPr>
        <w:t>J</w:t>
      </w:r>
      <w:r w:rsidRPr="00C20DFB">
        <w:rPr>
          <w:i/>
        </w:rPr>
        <w:t xml:space="preserve">ournal of </w:t>
      </w:r>
      <w:r w:rsidR="00CE54DF">
        <w:rPr>
          <w:i/>
        </w:rPr>
        <w:t>C</w:t>
      </w:r>
      <w:r w:rsidRPr="00C20DFB">
        <w:rPr>
          <w:i/>
        </w:rPr>
        <w:t>ancer,</w:t>
      </w:r>
      <w:r w:rsidRPr="00C20DFB">
        <w:t xml:space="preserve"> 96</w:t>
      </w:r>
      <w:r w:rsidRPr="00C20DFB">
        <w:rPr>
          <w:b/>
        </w:rPr>
        <w:t>,</w:t>
      </w:r>
      <w:r w:rsidRPr="00C20DFB">
        <w:t xml:space="preserve"> 875</w:t>
      </w:r>
      <w:r w:rsidR="005902DB">
        <w:t>-881</w:t>
      </w:r>
      <w:r w:rsidRPr="00C20DFB">
        <w:t>.</w:t>
      </w:r>
    </w:p>
    <w:p w14:paraId="070419D6" w14:textId="288E1BF2" w:rsidR="00C20DFB" w:rsidRPr="00C20DFB" w:rsidRDefault="00C20DFB" w:rsidP="00C20DFB">
      <w:pPr>
        <w:pStyle w:val="EndNoteBibliography"/>
        <w:spacing w:after="360"/>
      </w:pPr>
      <w:r w:rsidRPr="00C20DFB">
        <w:t xml:space="preserve">Cotterell, P., 2006. </w:t>
      </w:r>
      <w:r w:rsidRPr="00C20DFB">
        <w:rPr>
          <w:i/>
        </w:rPr>
        <w:t>Living with life limiting conditions: A participatory study of people's experiences and needs.</w:t>
      </w:r>
      <w:r w:rsidRPr="00C20DFB">
        <w:t xml:space="preserve"> Ph</w:t>
      </w:r>
      <w:r w:rsidR="005902DB">
        <w:t>.</w:t>
      </w:r>
      <w:r w:rsidRPr="00C20DFB">
        <w:t>D</w:t>
      </w:r>
      <w:r w:rsidR="005902DB">
        <w:t>. thesis</w:t>
      </w:r>
      <w:r w:rsidRPr="00C20DFB">
        <w:t>, Brunel University.</w:t>
      </w:r>
    </w:p>
    <w:p w14:paraId="466DF2B0" w14:textId="17C71AB1" w:rsidR="00C20DFB" w:rsidRPr="00C20DFB" w:rsidRDefault="00C20DFB" w:rsidP="00C20DFB">
      <w:pPr>
        <w:pStyle w:val="EndNoteBibliography"/>
        <w:spacing w:after="360"/>
      </w:pPr>
      <w:r w:rsidRPr="00C20DFB">
        <w:t xml:space="preserve">Cotterell, P., (2007). </w:t>
      </w:r>
      <w:r w:rsidRPr="00CE54DF">
        <w:t>Service user involvement - An overview</w:t>
      </w:r>
      <w:r w:rsidR="00CE54DF" w:rsidRPr="00CE54DF">
        <w:t xml:space="preserve"> [presentation]</w:t>
      </w:r>
      <w:r w:rsidRPr="00C20DFB">
        <w:t xml:space="preserve">. </w:t>
      </w:r>
      <w:r w:rsidR="00CE54DF">
        <w:t xml:space="preserve">In: </w:t>
      </w:r>
      <w:r w:rsidRPr="00CE54DF">
        <w:rPr>
          <w:i/>
        </w:rPr>
        <w:t>Help the Hospices. User involvement - 'nothing about us without us'</w:t>
      </w:r>
      <w:r w:rsidR="00CE54DF" w:rsidRPr="00CE54DF">
        <w:rPr>
          <w:i/>
        </w:rPr>
        <w:t xml:space="preserve">, 25 April 2007, </w:t>
      </w:r>
      <w:r w:rsidRPr="00CE54DF">
        <w:rPr>
          <w:i/>
        </w:rPr>
        <w:t>UK.</w:t>
      </w:r>
    </w:p>
    <w:p w14:paraId="6A98094B" w14:textId="77777777" w:rsidR="00C20DFB" w:rsidRPr="00C20DFB" w:rsidRDefault="00C20DFB" w:rsidP="00C20DFB">
      <w:pPr>
        <w:pStyle w:val="EndNoteBibliography"/>
        <w:spacing w:after="360"/>
      </w:pPr>
      <w:r w:rsidRPr="00C20DFB">
        <w:t xml:space="preserve">Cotterell, P., (2008). Exploring the value of service user involvement in data analysis:‘Our interpretation is about what lies below the surface’. </w:t>
      </w:r>
      <w:r w:rsidRPr="00C20DFB">
        <w:rPr>
          <w:i/>
        </w:rPr>
        <w:t>Educational Action Research,</w:t>
      </w:r>
      <w:r w:rsidRPr="00C20DFB">
        <w:t xml:space="preserve"> 16</w:t>
      </w:r>
      <w:r w:rsidRPr="00C20DFB">
        <w:rPr>
          <w:b/>
        </w:rPr>
        <w:t>,</w:t>
      </w:r>
      <w:r w:rsidRPr="00C20DFB">
        <w:t xml:space="preserve"> 5-17.</w:t>
      </w:r>
    </w:p>
    <w:p w14:paraId="30EA7F60" w14:textId="77777777" w:rsidR="00C20DFB" w:rsidRPr="00C20DFB" w:rsidRDefault="00C20DFB" w:rsidP="00C20DFB">
      <w:pPr>
        <w:pStyle w:val="EndNoteBibliography"/>
        <w:spacing w:after="360"/>
      </w:pPr>
      <w:r w:rsidRPr="00C20DFB">
        <w:t xml:space="preserve">Cotterell, P., Clarke, P., Cowdrey, D., Kapp, J., Paine, M. &amp; Wynn, R., (2005). </w:t>
      </w:r>
      <w:r w:rsidRPr="00C20DFB">
        <w:rPr>
          <w:i/>
        </w:rPr>
        <w:t xml:space="preserve">Influencing Palliative Care Project. </w:t>
      </w:r>
      <w:r w:rsidRPr="00C20DFB">
        <w:t>West Sussex: Worthing and Southlands Hospital NHS Trust,.</w:t>
      </w:r>
    </w:p>
    <w:p w14:paraId="58D87052" w14:textId="77777777" w:rsidR="00C20DFB" w:rsidRPr="00C20DFB" w:rsidRDefault="00C20DFB" w:rsidP="00C20DFB">
      <w:pPr>
        <w:pStyle w:val="EndNoteBibliography"/>
        <w:spacing w:after="360"/>
      </w:pPr>
      <w:r w:rsidRPr="00C20DFB">
        <w:t xml:space="preserve">Cotterell, P., Clarke, P., Cowdrey, D., Kapp, J., Paine, M. &amp; Wynn, R., (2007). Becoming involved in research: a service user led research advisory group. In: Jarrett, L. (ed.) </w:t>
      </w:r>
      <w:r w:rsidRPr="00C20DFB">
        <w:rPr>
          <w:i/>
        </w:rPr>
        <w:t>Creative engagement in palliative care: New perspectives on user involvement.</w:t>
      </w:r>
      <w:r w:rsidRPr="00C20DFB">
        <w:t xml:space="preserve"> Abingdon, UK: Radcliffe Publishing Ltd.</w:t>
      </w:r>
    </w:p>
    <w:p w14:paraId="66456711" w14:textId="68F9977B" w:rsidR="00C20DFB" w:rsidRPr="00C20DFB" w:rsidRDefault="00C20DFB" w:rsidP="00C20DFB">
      <w:pPr>
        <w:pStyle w:val="EndNoteBibliography"/>
        <w:spacing w:after="360"/>
      </w:pPr>
      <w:r w:rsidRPr="00C20DFB">
        <w:t xml:space="preserve">Cotterell, P., Harlow, G. &amp; Morris, C., (2008). The impact of involvement on service users. </w:t>
      </w:r>
      <w:r w:rsidRPr="00CE54DF">
        <w:rPr>
          <w:i/>
        </w:rPr>
        <w:t>INVOLVE 6th National Conference</w:t>
      </w:r>
      <w:r w:rsidR="00CE54DF" w:rsidRPr="00CE54DF">
        <w:rPr>
          <w:i/>
        </w:rPr>
        <w:t>, 11-12 November 2008</w:t>
      </w:r>
      <w:r w:rsidRPr="00CE54DF">
        <w:rPr>
          <w:i/>
        </w:rPr>
        <w:t>. Nottingham.</w:t>
      </w:r>
    </w:p>
    <w:p w14:paraId="099A9F4E" w14:textId="77777777" w:rsidR="00C20DFB" w:rsidRPr="00C20DFB" w:rsidRDefault="00C20DFB" w:rsidP="00C20DFB">
      <w:pPr>
        <w:pStyle w:val="EndNoteBibliography"/>
        <w:spacing w:after="360"/>
      </w:pPr>
      <w:r w:rsidRPr="00C20DFB">
        <w:t xml:space="preserve">Cotterell, P., Harlow, G., Morris, C., Beresford, P., Hanley, B., Sargeant, A., Sitzia, J. &amp; Staley, K., (2010). Service user involvement in cancer care: the impact on service users. </w:t>
      </w:r>
      <w:r w:rsidRPr="00C20DFB">
        <w:rPr>
          <w:i/>
        </w:rPr>
        <w:t>Health expectations : an international journal of publicparticipation in health care and health policy,</w:t>
      </w:r>
      <w:r w:rsidRPr="00C20DFB">
        <w:t xml:space="preserve"> 14</w:t>
      </w:r>
      <w:r w:rsidRPr="00C20DFB">
        <w:rPr>
          <w:b/>
        </w:rPr>
        <w:t>,</w:t>
      </w:r>
      <w:r w:rsidRPr="00C20DFB">
        <w:t xml:space="preserve"> 159-169.</w:t>
      </w:r>
    </w:p>
    <w:p w14:paraId="486DBC8D" w14:textId="77777777" w:rsidR="00C20DFB" w:rsidRPr="00C20DFB" w:rsidRDefault="00C20DFB" w:rsidP="00C20DFB">
      <w:pPr>
        <w:pStyle w:val="EndNoteBibliography"/>
        <w:spacing w:after="360"/>
      </w:pPr>
      <w:r w:rsidRPr="00C20DFB">
        <w:t xml:space="preserve">Cotterell, P. &amp; Paine, M., (2012). Involving a Marginalized group in Research and analysis–People with life limiting Conditions. </w:t>
      </w:r>
      <w:r w:rsidRPr="00C20DFB">
        <w:rPr>
          <w:i/>
        </w:rPr>
        <w:t>Social Care, Service Users and User Involvement.</w:t>
      </w:r>
      <w:r w:rsidRPr="00C20DFB">
        <w:t xml:space="preserve"> London: Jessica Kingsley Publishers.</w:t>
      </w:r>
    </w:p>
    <w:p w14:paraId="21060331" w14:textId="139A38ED" w:rsidR="00C20DFB" w:rsidRPr="00C20DFB" w:rsidRDefault="00C20DFB" w:rsidP="00C20DFB">
      <w:pPr>
        <w:pStyle w:val="EndNoteBibliography"/>
        <w:spacing w:after="360"/>
      </w:pPr>
      <w:r w:rsidRPr="00C20DFB">
        <w:lastRenderedPageBreak/>
        <w:t xml:space="preserve">Coupe, N. &amp; Mathieson, A., (2019). Patient and public involvement in doctoral research: Impact, resources and recommendations. </w:t>
      </w:r>
      <w:r w:rsidRPr="00C20DFB">
        <w:rPr>
          <w:i/>
        </w:rPr>
        <w:t>Health Expectations</w:t>
      </w:r>
      <w:r w:rsidR="00DC70C7">
        <w:rPr>
          <w:i/>
        </w:rPr>
        <w:t xml:space="preserve">. </w:t>
      </w:r>
      <w:r w:rsidR="00DC70C7" w:rsidRPr="0053285C">
        <w:rPr>
          <w:iCs/>
        </w:rPr>
        <w:t>[Accessed 23 October 2019]. doi: 10.1111/hex.12976.</w:t>
      </w:r>
    </w:p>
    <w:p w14:paraId="06E5247A" w14:textId="5B107A3D" w:rsidR="00C20DFB" w:rsidRPr="0053285C" w:rsidRDefault="00C20DFB" w:rsidP="00C20DFB">
      <w:pPr>
        <w:pStyle w:val="EndNoteBibliography"/>
        <w:spacing w:after="360"/>
        <w:rPr>
          <w:i/>
        </w:rPr>
      </w:pPr>
      <w:r w:rsidRPr="00C20DFB">
        <w:t>Cowdrey, D., Paine, M. &amp; Cotterell, P., (2003). Service users and inclusion in palliative care</w:t>
      </w:r>
      <w:r w:rsidR="00853348">
        <w:t xml:space="preserve"> [presentation]</w:t>
      </w:r>
      <w:r w:rsidRPr="00C20DFB">
        <w:t xml:space="preserve">. </w:t>
      </w:r>
      <w:r w:rsidR="0053285C">
        <w:t xml:space="preserve">In: </w:t>
      </w:r>
      <w:r w:rsidRPr="0053285C">
        <w:rPr>
          <w:i/>
        </w:rPr>
        <w:t>Help the Hospices conference - User involvement</w:t>
      </w:r>
      <w:r w:rsidR="0053285C" w:rsidRPr="0053285C">
        <w:rPr>
          <w:i/>
        </w:rPr>
        <w:t xml:space="preserve">, June 2003, </w:t>
      </w:r>
      <w:r w:rsidRPr="0053285C">
        <w:rPr>
          <w:i/>
        </w:rPr>
        <w:t>UK.</w:t>
      </w:r>
    </w:p>
    <w:p w14:paraId="290DC7EB" w14:textId="77777777" w:rsidR="00C20DFB" w:rsidRPr="00C20DFB" w:rsidRDefault="00C20DFB" w:rsidP="00C20DFB">
      <w:pPr>
        <w:pStyle w:val="EndNoteBibliography"/>
        <w:spacing w:after="360"/>
      </w:pPr>
      <w:r w:rsidRPr="00C20DFB">
        <w:t xml:space="preserve">Cox, A., (2017). Research on palliative and end-of-life care is a priority for patients. </w:t>
      </w:r>
      <w:r w:rsidRPr="00C20DFB">
        <w:rPr>
          <w:i/>
        </w:rPr>
        <w:t>International Journal of Palliative Nursing,</w:t>
      </w:r>
      <w:r w:rsidRPr="00C20DFB">
        <w:t xml:space="preserve"> 23</w:t>
      </w:r>
      <w:r w:rsidRPr="00C20DFB">
        <w:rPr>
          <w:b/>
        </w:rPr>
        <w:t>,</w:t>
      </w:r>
      <w:r w:rsidRPr="00C20DFB">
        <w:t xml:space="preserve"> 202.</w:t>
      </w:r>
    </w:p>
    <w:p w14:paraId="7EC7958B" w14:textId="12B84A7D" w:rsidR="00C20DFB" w:rsidRPr="00C20DFB" w:rsidRDefault="00C20DFB" w:rsidP="00C20DFB">
      <w:pPr>
        <w:pStyle w:val="EndNoteBibliography"/>
        <w:spacing w:after="360"/>
      </w:pPr>
      <w:r w:rsidRPr="00C20DFB">
        <w:t xml:space="preserve">Cox, A., Arber, A., Gallagher, A., MacKenzie, M. &amp; Ream, E., (2017). Establishing Priorities for Oncology Nursing Research: Nurse and Patient Collaboration. </w:t>
      </w:r>
      <w:r w:rsidRPr="00C20DFB">
        <w:rPr>
          <w:i/>
        </w:rPr>
        <w:t xml:space="preserve">Oncology </w:t>
      </w:r>
      <w:r w:rsidR="00322CD2">
        <w:rPr>
          <w:i/>
        </w:rPr>
        <w:t>N</w:t>
      </w:r>
      <w:r w:rsidRPr="00C20DFB">
        <w:rPr>
          <w:i/>
        </w:rPr>
        <w:t xml:space="preserve">ursing </w:t>
      </w:r>
      <w:r w:rsidR="00322CD2">
        <w:rPr>
          <w:i/>
        </w:rPr>
        <w:t>F</w:t>
      </w:r>
      <w:r w:rsidRPr="00C20DFB">
        <w:rPr>
          <w:i/>
        </w:rPr>
        <w:t>orum,</w:t>
      </w:r>
      <w:r w:rsidRPr="00C20DFB">
        <w:t xml:space="preserve"> 44</w:t>
      </w:r>
      <w:r w:rsidRPr="00C20DFB">
        <w:rPr>
          <w:b/>
        </w:rPr>
        <w:t>,</w:t>
      </w:r>
      <w:r w:rsidRPr="00C20DFB">
        <w:t xml:space="preserve"> 192.</w:t>
      </w:r>
    </w:p>
    <w:p w14:paraId="4FE581EA" w14:textId="77777777" w:rsidR="00C20DFB" w:rsidRPr="00C20DFB" w:rsidRDefault="00C20DFB" w:rsidP="00C20DFB">
      <w:pPr>
        <w:pStyle w:val="EndNoteBibliography"/>
        <w:spacing w:after="360"/>
      </w:pPr>
      <w:r w:rsidRPr="00C20DFB">
        <w:t xml:space="preserve">Creswell, J. W. &amp; Creswell, J. D., (2018). </w:t>
      </w:r>
      <w:r w:rsidRPr="00C20DFB">
        <w:rPr>
          <w:i/>
        </w:rPr>
        <w:t xml:space="preserve">Research Design. Qualitative, Quantitative, and Mixed Methods Approaches, </w:t>
      </w:r>
      <w:r w:rsidRPr="00C20DFB">
        <w:t>California: Sage.</w:t>
      </w:r>
    </w:p>
    <w:p w14:paraId="3C44E55C" w14:textId="77777777" w:rsidR="00C20DFB" w:rsidRPr="00C20DFB" w:rsidRDefault="00C20DFB" w:rsidP="00C20DFB">
      <w:pPr>
        <w:pStyle w:val="EndNoteBibliography"/>
        <w:spacing w:after="360"/>
      </w:pPr>
      <w:r w:rsidRPr="00C20DFB">
        <w:t xml:space="preserve">Crocker, J. C., Boylan, A. M., Bostock, J. &amp; Locock, L., (2017). Is it worth it? Patient and public views on the impact of their involvement in health research and its assessment: a UK‐based qualitative interview study. </w:t>
      </w:r>
      <w:r w:rsidRPr="00C20DFB">
        <w:rPr>
          <w:i/>
        </w:rPr>
        <w:t>Health Expectations,</w:t>
      </w:r>
      <w:r w:rsidRPr="00C20DFB">
        <w:t xml:space="preserve"> 20</w:t>
      </w:r>
      <w:r w:rsidRPr="00C20DFB">
        <w:rPr>
          <w:b/>
        </w:rPr>
        <w:t>,</w:t>
      </w:r>
      <w:r w:rsidRPr="00C20DFB">
        <w:t xml:space="preserve"> 519-528.</w:t>
      </w:r>
    </w:p>
    <w:p w14:paraId="68BC59E5" w14:textId="32CB0F9F" w:rsidR="00C20DFB" w:rsidRPr="00C20DFB" w:rsidRDefault="00C20DFB" w:rsidP="00C20DFB">
      <w:pPr>
        <w:pStyle w:val="EndNoteBibliography"/>
        <w:spacing w:after="360"/>
      </w:pPr>
      <w:r w:rsidRPr="00C20DFB">
        <w:t xml:space="preserve">Croft, S., Chowns, G. &amp; Beresford, P., (2013). </w:t>
      </w:r>
      <w:r w:rsidRPr="00C20DFB">
        <w:rPr>
          <w:i/>
        </w:rPr>
        <w:t xml:space="preserve">Getting it right. End of life care and user involvement in palliative care social work. </w:t>
      </w:r>
      <w:r w:rsidRPr="00C20DFB">
        <w:t>London</w:t>
      </w:r>
      <w:r w:rsidRPr="00322CD2">
        <w:rPr>
          <w:rFonts w:asciiTheme="minorHAnsi" w:hAnsiTheme="minorHAnsi" w:cstheme="minorHAnsi"/>
          <w:szCs w:val="24"/>
        </w:rPr>
        <w:t xml:space="preserve">: </w:t>
      </w:r>
      <w:r w:rsidR="00322CD2" w:rsidRPr="00322CD2">
        <w:rPr>
          <w:rFonts w:asciiTheme="minorHAnsi" w:hAnsiTheme="minorHAnsi" w:cstheme="minorHAnsi"/>
          <w:szCs w:val="24"/>
          <w14:ligatures w14:val="standardContextual"/>
        </w:rPr>
        <w:t>Association of Palliative Care Social Workers.</w:t>
      </w:r>
    </w:p>
    <w:p w14:paraId="7E097EFE" w14:textId="60A0D2BD" w:rsidR="00CF73B0" w:rsidRDefault="00C20DFB" w:rsidP="00CF73B0">
      <w:pPr>
        <w:pStyle w:val="EndNoteBibliography"/>
        <w:spacing w:after="360"/>
      </w:pPr>
      <w:r w:rsidRPr="00C20DFB">
        <w:t xml:space="preserve">Crooks, A., Flemming, K., Shulman, C. &amp; Hudson, B., (2023). Opportunities and challenges in involving people with lived experience of inclusion health as co-researchers in palliative and end of life research: a rapid review and thematic synthesis. </w:t>
      </w:r>
      <w:r w:rsidRPr="00C20DFB">
        <w:rPr>
          <w:i/>
        </w:rPr>
        <w:t>Research Involvement and Engagement,</w:t>
      </w:r>
      <w:r w:rsidRPr="00C20DFB">
        <w:t xml:space="preserve"> 9.</w:t>
      </w:r>
      <w:r w:rsidR="00CF73B0">
        <w:t xml:space="preserve"> [Accessed 10 November 2023]. doi: 10.1186/s40900-023-00436-3.</w:t>
      </w:r>
    </w:p>
    <w:p w14:paraId="75EB05BE" w14:textId="77777777" w:rsidR="00C20DFB" w:rsidRPr="00C20DFB" w:rsidRDefault="00C20DFB" w:rsidP="00C20DFB">
      <w:pPr>
        <w:pStyle w:val="EndNoteBibliography"/>
        <w:spacing w:after="360"/>
      </w:pPr>
      <w:r w:rsidRPr="00C20DFB">
        <w:t xml:space="preserve">CSI, (2017a). </w:t>
      </w:r>
      <w:r w:rsidRPr="00C20DFB">
        <w:rPr>
          <w:i/>
        </w:rPr>
        <w:t xml:space="preserve">Patient and Public Involvement Workshop Report. Difficult Conversations. </w:t>
      </w:r>
      <w:r w:rsidRPr="00C20DFB">
        <w:t>London: Cicely Saunders Institute of Palliative Care, Policy &amp; Rehabilitation, King's College London.</w:t>
      </w:r>
    </w:p>
    <w:p w14:paraId="3FB2AD31" w14:textId="77777777" w:rsidR="00C20DFB" w:rsidRPr="00C20DFB" w:rsidRDefault="00C20DFB" w:rsidP="00C20DFB">
      <w:pPr>
        <w:pStyle w:val="EndNoteBibliography"/>
        <w:spacing w:after="360"/>
      </w:pPr>
      <w:r w:rsidRPr="00C20DFB">
        <w:t xml:space="preserve">CSI, (2017b). </w:t>
      </w:r>
      <w:r w:rsidRPr="00C20DFB">
        <w:rPr>
          <w:i/>
        </w:rPr>
        <w:t xml:space="preserve">PPI role description template. </w:t>
      </w:r>
      <w:r w:rsidRPr="00C20DFB">
        <w:t>London: Cicely Saunders Institute of Palliative Care, Policy &amp; Rehabilitation, King's College London.</w:t>
      </w:r>
    </w:p>
    <w:p w14:paraId="4E8BEDA5" w14:textId="0F4D3E7A" w:rsidR="00C20DFB" w:rsidRPr="00C20DFB" w:rsidRDefault="00C20DFB" w:rsidP="00C20DFB">
      <w:pPr>
        <w:pStyle w:val="EndNoteBibliography"/>
        <w:spacing w:after="360"/>
      </w:pPr>
      <w:r w:rsidRPr="00C20DFB">
        <w:t xml:space="preserve">CSI, (2017c). </w:t>
      </w:r>
      <w:r w:rsidRPr="00C20DFB">
        <w:rPr>
          <w:i/>
        </w:rPr>
        <w:t>PPI Strategy 201</w:t>
      </w:r>
      <w:r w:rsidR="00050658">
        <w:rPr>
          <w:i/>
        </w:rPr>
        <w:t>7-</w:t>
      </w:r>
      <w:r w:rsidRPr="00C20DFB">
        <w:rPr>
          <w:i/>
        </w:rPr>
        <w:t xml:space="preserve">2020. </w:t>
      </w:r>
      <w:r w:rsidRPr="00C20DFB">
        <w:t>London: Cicely Saunders Institute of Palliative Care, Policy &amp; Rehabilitation, King's College London.</w:t>
      </w:r>
    </w:p>
    <w:p w14:paraId="582E89B0" w14:textId="77777777" w:rsidR="00C20DFB" w:rsidRPr="00C20DFB" w:rsidRDefault="00C20DFB" w:rsidP="00C20DFB">
      <w:pPr>
        <w:pStyle w:val="EndNoteBibliography"/>
        <w:spacing w:after="360"/>
      </w:pPr>
      <w:r w:rsidRPr="00C20DFB">
        <w:t xml:space="preserve">CSI, (2017d). </w:t>
      </w:r>
      <w:r w:rsidRPr="00C20DFB">
        <w:rPr>
          <w:i/>
        </w:rPr>
        <w:t xml:space="preserve">Triennial Report 2017-2020. </w:t>
      </w:r>
      <w:r w:rsidRPr="00C20DFB">
        <w:t>London: Cicely Saunders Institute of Palliative Care, Policy &amp; Rehabilitation, King's College London.</w:t>
      </w:r>
    </w:p>
    <w:p w14:paraId="68B7F662" w14:textId="77777777" w:rsidR="00C20DFB" w:rsidRPr="00C20DFB" w:rsidRDefault="00C20DFB" w:rsidP="00C20DFB">
      <w:pPr>
        <w:pStyle w:val="EndNoteBibliography"/>
        <w:spacing w:after="360"/>
      </w:pPr>
      <w:r w:rsidRPr="00C20DFB">
        <w:t xml:space="preserve">CSI, (2018). </w:t>
      </w:r>
      <w:r w:rsidRPr="00C20DFB">
        <w:rPr>
          <w:i/>
        </w:rPr>
        <w:t xml:space="preserve">Conversation Starter 2018: Loss, Grief and Bereavement. Evaluation Report. </w:t>
      </w:r>
      <w:r w:rsidRPr="00C20DFB">
        <w:t>London: Cicely Saunders Institute of Palliative Care, Policy &amp; Rehabilitation, King's College London.</w:t>
      </w:r>
    </w:p>
    <w:p w14:paraId="540081E3" w14:textId="79C02079" w:rsidR="00C20DFB" w:rsidRPr="00C20DFB" w:rsidRDefault="00C20DFB" w:rsidP="00C20DFB">
      <w:pPr>
        <w:pStyle w:val="EndNoteBibliography"/>
        <w:spacing w:after="360"/>
      </w:pPr>
      <w:r w:rsidRPr="00C20DFB">
        <w:t xml:space="preserve">CSI, (2019). </w:t>
      </w:r>
      <w:r w:rsidRPr="00C20DFB">
        <w:rPr>
          <w:i/>
        </w:rPr>
        <w:t>Public Involvement Forum</w:t>
      </w:r>
      <w:r w:rsidRPr="00C20DFB">
        <w:t xml:space="preserve">. London: Cicely Saunders Institute of Palliative Care, Policy &amp; Rehabilitation, King's College London. Available at: </w:t>
      </w:r>
      <w:hyperlink r:id="rId96" w:history="1">
        <w:r w:rsidRPr="00C20DFB">
          <w:rPr>
            <w:rStyle w:val="Hyperlink"/>
          </w:rPr>
          <w:t>https://www.csipublicinvolvement.co.uk/</w:t>
        </w:r>
      </w:hyperlink>
      <w:r w:rsidRPr="00C20DFB">
        <w:t xml:space="preserve"> </w:t>
      </w:r>
      <w:r w:rsidR="00694BCD">
        <w:t>[</w:t>
      </w:r>
      <w:r w:rsidRPr="00C20DFB">
        <w:t>Accessed 3 December 2022</w:t>
      </w:r>
      <w:r w:rsidR="00694BCD">
        <w:t>]</w:t>
      </w:r>
      <w:r w:rsidRPr="00C20DFB">
        <w:t>.</w:t>
      </w:r>
    </w:p>
    <w:p w14:paraId="021D17DE" w14:textId="77777777" w:rsidR="00C20DFB" w:rsidRPr="00C20DFB" w:rsidRDefault="00C20DFB" w:rsidP="00C20DFB">
      <w:pPr>
        <w:pStyle w:val="EndNoteBibliography"/>
        <w:spacing w:after="360"/>
      </w:pPr>
      <w:r w:rsidRPr="00C20DFB">
        <w:lastRenderedPageBreak/>
        <w:t xml:space="preserve">CSI, (2020a). </w:t>
      </w:r>
      <w:r w:rsidRPr="00C20DFB">
        <w:rPr>
          <w:i/>
        </w:rPr>
        <w:t xml:space="preserve">Involvement workshop photo. </w:t>
      </w:r>
      <w:r w:rsidRPr="00C20DFB">
        <w:t>London: Cicely Saunders Institute of Palliative Care, Policy &amp; Rehabilitation, King's College London.</w:t>
      </w:r>
    </w:p>
    <w:p w14:paraId="5FB01BD2" w14:textId="77777777" w:rsidR="00C20DFB" w:rsidRPr="00C20DFB" w:rsidRDefault="00C20DFB" w:rsidP="00C20DFB">
      <w:pPr>
        <w:pStyle w:val="EndNoteBibliography"/>
        <w:spacing w:after="360"/>
      </w:pPr>
      <w:r w:rsidRPr="00C20DFB">
        <w:t xml:space="preserve">CSI, (2020b). </w:t>
      </w:r>
      <w:r w:rsidRPr="00C20DFB">
        <w:rPr>
          <w:i/>
        </w:rPr>
        <w:t xml:space="preserve">Welcome to our Patient and Public Involvement Group (PPI induction booklet). </w:t>
      </w:r>
      <w:r w:rsidRPr="00C20DFB">
        <w:t>London: Cicely Saunders Institute of Palliative Care, Policy &amp; Rehabilitation, King's College London.</w:t>
      </w:r>
    </w:p>
    <w:p w14:paraId="34D0FE22" w14:textId="77777777" w:rsidR="00C20DFB" w:rsidRPr="00C20DFB" w:rsidRDefault="00C20DFB" w:rsidP="00C20DFB">
      <w:pPr>
        <w:pStyle w:val="EndNoteBibliography"/>
        <w:spacing w:after="360"/>
      </w:pPr>
      <w:r w:rsidRPr="00C20DFB">
        <w:t xml:space="preserve">CSI, (2021a). </w:t>
      </w:r>
      <w:r w:rsidRPr="00C20DFB">
        <w:rPr>
          <w:i/>
        </w:rPr>
        <w:t xml:space="preserve">CSI Patients and Public Involvement: Reimbursements for time and travel. </w:t>
      </w:r>
      <w:r w:rsidRPr="00C20DFB">
        <w:t>London: Cicely Saunders Institute of Palliative Care, Policy &amp; Rehabilitation, King's College London.</w:t>
      </w:r>
    </w:p>
    <w:p w14:paraId="5E147923" w14:textId="77777777" w:rsidR="00C20DFB" w:rsidRPr="00C20DFB" w:rsidRDefault="00C20DFB" w:rsidP="00C20DFB">
      <w:pPr>
        <w:pStyle w:val="EndNoteBibliography"/>
        <w:spacing w:after="360"/>
      </w:pPr>
      <w:r w:rsidRPr="00C20DFB">
        <w:t xml:space="preserve">CSI, (2021b). </w:t>
      </w:r>
      <w:r w:rsidRPr="00C20DFB">
        <w:rPr>
          <w:i/>
        </w:rPr>
        <w:t xml:space="preserve">Public Involvement Strategy. January 2021 – December 2023. </w:t>
      </w:r>
      <w:r w:rsidRPr="00C20DFB">
        <w:t>London: Cicely Saunders Institute of Palliative Care, Policy &amp; Rehabilitation, King's College London.</w:t>
      </w:r>
    </w:p>
    <w:p w14:paraId="3015F12D" w14:textId="77777777" w:rsidR="00C20DFB" w:rsidRPr="00C20DFB" w:rsidRDefault="00C20DFB" w:rsidP="00C20DFB">
      <w:pPr>
        <w:pStyle w:val="EndNoteBibliography"/>
        <w:spacing w:after="360"/>
      </w:pPr>
      <w:r w:rsidRPr="00C20DFB">
        <w:t xml:space="preserve">CSI, (2021c). </w:t>
      </w:r>
      <w:r w:rsidRPr="00C20DFB">
        <w:rPr>
          <w:i/>
        </w:rPr>
        <w:t xml:space="preserve">Research Project and Coordination Assistant - vacancy template. </w:t>
      </w:r>
      <w:r w:rsidRPr="00C20DFB">
        <w:t>London: Cicely Saunders Institute of Palliative Care, Policy &amp; Rehabilitation, King's College London.</w:t>
      </w:r>
    </w:p>
    <w:p w14:paraId="41314B7F" w14:textId="6CF0A83F" w:rsidR="00C20DFB" w:rsidRPr="00C20DFB" w:rsidRDefault="00C20DFB" w:rsidP="00C20DFB">
      <w:pPr>
        <w:pStyle w:val="EndNoteBibliography"/>
        <w:spacing w:after="360"/>
      </w:pPr>
      <w:r w:rsidRPr="00C20DFB">
        <w:t xml:space="preserve">CSI, (2022a). </w:t>
      </w:r>
      <w:r w:rsidRPr="00C20DFB">
        <w:rPr>
          <w:i/>
        </w:rPr>
        <w:t>About Us</w:t>
      </w:r>
      <w:r w:rsidRPr="00C20DFB">
        <w:t xml:space="preserve">. London: Cicely Saunders Institute of Palliative Care, Policy &amp; Rehabilitation, King's College London. Available at: </w:t>
      </w:r>
      <w:hyperlink r:id="rId97" w:history="1">
        <w:r w:rsidRPr="00C20DFB">
          <w:rPr>
            <w:rStyle w:val="Hyperlink"/>
          </w:rPr>
          <w:t>https://www.kcl.ac.uk/cicelysaunders/about-us</w:t>
        </w:r>
      </w:hyperlink>
      <w:r w:rsidRPr="00C20DFB">
        <w:t xml:space="preserve"> </w:t>
      </w:r>
      <w:r w:rsidR="00694BCD">
        <w:t>[</w:t>
      </w:r>
      <w:r w:rsidRPr="00C20DFB">
        <w:t>Accessed 23 January 2023</w:t>
      </w:r>
      <w:r w:rsidR="00694BCD">
        <w:t>]</w:t>
      </w:r>
      <w:r w:rsidRPr="00C20DFB">
        <w:t>.</w:t>
      </w:r>
    </w:p>
    <w:p w14:paraId="7F7639CF" w14:textId="77777777" w:rsidR="00C20DFB" w:rsidRPr="00C20DFB" w:rsidRDefault="00C20DFB" w:rsidP="00C20DFB">
      <w:pPr>
        <w:pStyle w:val="EndNoteBibliography"/>
        <w:spacing w:after="360"/>
      </w:pPr>
      <w:r w:rsidRPr="00C20DFB">
        <w:t xml:space="preserve">CSI, (2022b). </w:t>
      </w:r>
      <w:r w:rsidRPr="00C20DFB">
        <w:rPr>
          <w:i/>
        </w:rPr>
        <w:t xml:space="preserve">Cicely Saunders Institute Community Outreach event report. </w:t>
      </w:r>
      <w:r w:rsidRPr="00C20DFB">
        <w:t>London: Cicely Saunders Institute of Palliative Care, Policy &amp; Rehabilitation, King's College London.</w:t>
      </w:r>
    </w:p>
    <w:p w14:paraId="6272B92F" w14:textId="77777777" w:rsidR="00C20DFB" w:rsidRPr="00C20DFB" w:rsidRDefault="00C20DFB" w:rsidP="00C20DFB">
      <w:pPr>
        <w:pStyle w:val="EndNoteBibliography"/>
        <w:spacing w:after="360"/>
      </w:pPr>
      <w:r w:rsidRPr="00C20DFB">
        <w:t xml:space="preserve">CSI, (2022c). </w:t>
      </w:r>
      <w:r w:rsidRPr="00C20DFB">
        <w:rPr>
          <w:i/>
        </w:rPr>
        <w:t xml:space="preserve">Community outreach event leaflet. </w:t>
      </w:r>
      <w:r w:rsidRPr="00C20DFB">
        <w:t>London: Cicely Saunders Institute of Palliative Care, Policy &amp; Rehabilitation, King's College London.</w:t>
      </w:r>
    </w:p>
    <w:p w14:paraId="72FB5165" w14:textId="77777777" w:rsidR="00C20DFB" w:rsidRPr="00C20DFB" w:rsidRDefault="00C20DFB" w:rsidP="00C20DFB">
      <w:pPr>
        <w:pStyle w:val="EndNoteBibliography"/>
        <w:spacing w:after="360"/>
      </w:pPr>
      <w:r w:rsidRPr="00C20DFB">
        <w:t xml:space="preserve">CSI, (2022d). </w:t>
      </w:r>
      <w:r w:rsidRPr="00C20DFB">
        <w:rPr>
          <w:i/>
        </w:rPr>
        <w:t xml:space="preserve">Community outreach event photo. </w:t>
      </w:r>
      <w:r w:rsidRPr="00C20DFB">
        <w:t>London: Cicely Saunders Institute of Palliative Care, Policy &amp; Rehabilitation, King's College London.</w:t>
      </w:r>
    </w:p>
    <w:p w14:paraId="14ECF64A" w14:textId="0365EAEA" w:rsidR="00C20DFB" w:rsidRPr="00C20DFB" w:rsidRDefault="00C20DFB" w:rsidP="00C20DFB">
      <w:pPr>
        <w:pStyle w:val="EndNoteBibliography"/>
        <w:spacing w:after="360"/>
      </w:pPr>
      <w:r w:rsidRPr="00C20DFB">
        <w:t xml:space="preserve">CSI, (2022e). </w:t>
      </w:r>
      <w:r w:rsidRPr="00C20DFB">
        <w:rPr>
          <w:i/>
        </w:rPr>
        <w:t>Our connections</w:t>
      </w:r>
      <w:r w:rsidRPr="00C20DFB">
        <w:t xml:space="preserve">. London: Cicely Saunders Institute of Palliative Care, Policy &amp; Rehabilitation, King's College London. Available at: </w:t>
      </w:r>
      <w:hyperlink r:id="rId98" w:history="1">
        <w:r w:rsidRPr="00C20DFB">
          <w:rPr>
            <w:rStyle w:val="Hyperlink"/>
          </w:rPr>
          <w:t>https://www.kcl.ac.uk/cicelysaunders/connections</w:t>
        </w:r>
      </w:hyperlink>
      <w:r w:rsidRPr="00C20DFB">
        <w:t xml:space="preserve"> </w:t>
      </w:r>
      <w:r w:rsidR="00694BCD">
        <w:t>[</w:t>
      </w:r>
      <w:r w:rsidRPr="00C20DFB">
        <w:t>Accessed 23 January 2023</w:t>
      </w:r>
      <w:r w:rsidR="00694BCD">
        <w:t>]</w:t>
      </w:r>
      <w:r w:rsidRPr="00C20DFB">
        <w:t>.</w:t>
      </w:r>
    </w:p>
    <w:p w14:paraId="180318D4" w14:textId="69F0BAB1" w:rsidR="00C20DFB" w:rsidRPr="00C20DFB" w:rsidRDefault="00C20DFB" w:rsidP="00C20DFB">
      <w:pPr>
        <w:pStyle w:val="EndNoteBibliography"/>
        <w:spacing w:after="360"/>
      </w:pPr>
      <w:r w:rsidRPr="00C20DFB">
        <w:t xml:space="preserve">CSI, (2022f). </w:t>
      </w:r>
      <w:r w:rsidRPr="00C20DFB">
        <w:rPr>
          <w:i/>
        </w:rPr>
        <w:t>Patient, Family and Public Involvement</w:t>
      </w:r>
      <w:r w:rsidRPr="00C20DFB">
        <w:t xml:space="preserve">. London: Cicely Saunders Institute of Palliative Care, Policy &amp; Rehabilitation, King's College London. Available at: </w:t>
      </w:r>
      <w:hyperlink r:id="rId99" w:history="1">
        <w:r w:rsidRPr="00C20DFB">
          <w:rPr>
            <w:rStyle w:val="Hyperlink"/>
          </w:rPr>
          <w:t>https://www.kcl.ac.uk/cicelysaunders/patients-and-the-public</w:t>
        </w:r>
      </w:hyperlink>
      <w:r w:rsidRPr="00C20DFB">
        <w:t xml:space="preserve"> </w:t>
      </w:r>
      <w:r w:rsidR="00694BCD">
        <w:t>[</w:t>
      </w:r>
      <w:r w:rsidRPr="00C20DFB">
        <w:t>Accessed 23 January 2023</w:t>
      </w:r>
      <w:r w:rsidR="00694BCD">
        <w:t>]</w:t>
      </w:r>
      <w:r w:rsidRPr="00C20DFB">
        <w:t>.</w:t>
      </w:r>
    </w:p>
    <w:p w14:paraId="14F4FF5C" w14:textId="77777777" w:rsidR="00C20DFB" w:rsidRPr="00C20DFB" w:rsidRDefault="00C20DFB" w:rsidP="00C20DFB">
      <w:pPr>
        <w:pStyle w:val="EndNoteBibliography"/>
        <w:spacing w:after="360"/>
      </w:pPr>
      <w:r w:rsidRPr="00C20DFB">
        <w:t xml:space="preserve">CSI, (2022g). </w:t>
      </w:r>
      <w:r w:rsidRPr="00C20DFB">
        <w:rPr>
          <w:i/>
        </w:rPr>
        <w:t xml:space="preserve">Recommendations for developing training in the research cycle and buddy scheme. </w:t>
      </w:r>
      <w:r w:rsidRPr="00C20DFB">
        <w:t>London: Cicely Saunders Institute of Palliative Care, Policy &amp; Rehabilitation, King's College London.</w:t>
      </w:r>
    </w:p>
    <w:p w14:paraId="48284128" w14:textId="1D7CEC48" w:rsidR="00C20DFB" w:rsidRPr="00C20DFB" w:rsidRDefault="00C20DFB" w:rsidP="00C20DFB">
      <w:pPr>
        <w:pStyle w:val="EndNoteBibliography"/>
        <w:spacing w:after="360"/>
      </w:pPr>
      <w:r w:rsidRPr="00C20DFB">
        <w:t xml:space="preserve">CSI, (2023). </w:t>
      </w:r>
      <w:r w:rsidRPr="00C20DFB">
        <w:rPr>
          <w:i/>
        </w:rPr>
        <w:t xml:space="preserve">Cicely Saunders Institute Seminar Series </w:t>
      </w:r>
      <w:r w:rsidRPr="00C20DFB">
        <w:t xml:space="preserve">London: Cicely Saunders Institute of Palliative Care, Policy &amp; Rehabilitation, King's College London. Available at: </w:t>
      </w:r>
      <w:hyperlink r:id="rId100" w:history="1">
        <w:r w:rsidRPr="00C20DFB">
          <w:rPr>
            <w:rStyle w:val="Hyperlink"/>
          </w:rPr>
          <w:t>https://www.kcl.ac.uk/events/series/cicely-saunders-institute-seminar-series</w:t>
        </w:r>
      </w:hyperlink>
      <w:r w:rsidRPr="00C20DFB">
        <w:t xml:space="preserve"> </w:t>
      </w:r>
      <w:r w:rsidR="00694BCD">
        <w:t>[</w:t>
      </w:r>
      <w:r w:rsidRPr="00C20DFB">
        <w:t>Accessed 26 January 2023</w:t>
      </w:r>
      <w:r w:rsidR="00694BCD">
        <w:t>]</w:t>
      </w:r>
      <w:r w:rsidRPr="00C20DFB">
        <w:t>.</w:t>
      </w:r>
    </w:p>
    <w:p w14:paraId="1D6D3A3C" w14:textId="77777777" w:rsidR="00C20DFB" w:rsidRPr="00C20DFB" w:rsidRDefault="00C20DFB" w:rsidP="00C20DFB">
      <w:pPr>
        <w:pStyle w:val="EndNoteBibliography"/>
        <w:spacing w:after="360"/>
      </w:pPr>
      <w:r w:rsidRPr="00C20DFB">
        <w:lastRenderedPageBreak/>
        <w:t xml:space="preserve">Cunningham, M., Washington, K. T. &amp; Huenke, D. L., (2016). Lessons learned from a clinical-research partnership in outpatient palliative care. Abstract 238. </w:t>
      </w:r>
      <w:r w:rsidRPr="00C20DFB">
        <w:rPr>
          <w:i/>
        </w:rPr>
        <w:t>Journal of Clinical Oncology,</w:t>
      </w:r>
      <w:r w:rsidRPr="00C20DFB">
        <w:t xml:space="preserve"> 34</w:t>
      </w:r>
      <w:r w:rsidRPr="00C20DFB">
        <w:rPr>
          <w:b/>
        </w:rPr>
        <w:t>,</w:t>
      </w:r>
      <w:r w:rsidRPr="00C20DFB">
        <w:t xml:space="preserve"> 238.</w:t>
      </w:r>
    </w:p>
    <w:p w14:paraId="2FEDA40A" w14:textId="77777777" w:rsidR="00C20DFB" w:rsidRPr="00C20DFB" w:rsidRDefault="00C20DFB" w:rsidP="00C20DFB">
      <w:pPr>
        <w:pStyle w:val="EndNoteBibliography"/>
        <w:spacing w:after="360"/>
      </w:pPr>
      <w:r w:rsidRPr="00C20DFB">
        <w:t xml:space="preserve">Daveson, B. A., de Wolf-Linder, S., Witt, J., Newson, K., Morris, C., Higginson, I. J. &amp; Evans, C. J., (2015). Results of a transparent expert consultation on patient and public involvement in palliative care research. </w:t>
      </w:r>
      <w:r w:rsidRPr="00C20DFB">
        <w:rPr>
          <w:i/>
        </w:rPr>
        <w:t>Palliative Medicine,</w:t>
      </w:r>
      <w:r w:rsidRPr="00C20DFB">
        <w:t xml:space="preserve"> 29</w:t>
      </w:r>
      <w:r w:rsidRPr="00C20DFB">
        <w:rPr>
          <w:b/>
        </w:rPr>
        <w:t>,</w:t>
      </w:r>
      <w:r w:rsidRPr="00C20DFB">
        <w:t xml:space="preserve"> 939-949.</w:t>
      </w:r>
    </w:p>
    <w:p w14:paraId="7946892C" w14:textId="6EA91CD6" w:rsidR="00C20DFB" w:rsidRPr="00C20DFB" w:rsidRDefault="00C20DFB" w:rsidP="00C20DFB">
      <w:pPr>
        <w:pStyle w:val="EndNoteBibliography"/>
        <w:spacing w:after="360"/>
      </w:pPr>
      <w:r w:rsidRPr="00C20DFB">
        <w:t xml:space="preserve">Dawson, S., Campbell, S. M., Giles, S. J., Morris, R. L. &amp; Cheraghi‐Sohi, S., (2017). Black and minority ethnic group involvement in health and social care research: A systematic review. </w:t>
      </w:r>
      <w:r w:rsidRPr="00C20DFB">
        <w:rPr>
          <w:i/>
        </w:rPr>
        <w:t>Health Expectations</w:t>
      </w:r>
      <w:r w:rsidRPr="00C20DFB">
        <w:t>.</w:t>
      </w:r>
      <w:r w:rsidR="00447F7D">
        <w:t xml:space="preserve"> [Accessed 9 November 2017]. </w:t>
      </w:r>
      <w:r w:rsidR="00447F7D" w:rsidRPr="00447F7D">
        <w:rPr>
          <w:szCs w:val="24"/>
        </w:rPr>
        <w:t xml:space="preserve">doi: </w:t>
      </w:r>
      <w:hyperlink r:id="rId101" w:history="1">
        <w:r w:rsidR="00447F7D" w:rsidRPr="00447F7D">
          <w:rPr>
            <w:rFonts w:asciiTheme="minorHAnsi" w:hAnsiTheme="minorHAnsi" w:cstheme="minorBidi"/>
            <w:noProof w:val="0"/>
            <w:szCs w:val="24"/>
            <w:lang w:val="en-GB"/>
          </w:rPr>
          <w:t>10.1111/hex.12597</w:t>
        </w:r>
      </w:hyperlink>
      <w:r w:rsidR="00447F7D" w:rsidRPr="00447F7D">
        <w:rPr>
          <w:rFonts w:asciiTheme="minorHAnsi" w:hAnsiTheme="minorHAnsi" w:cstheme="minorBidi"/>
          <w:noProof w:val="0"/>
          <w:szCs w:val="24"/>
          <w:lang w:val="en-GB"/>
        </w:rPr>
        <w:t>.</w:t>
      </w:r>
    </w:p>
    <w:p w14:paraId="642674D5" w14:textId="77777777" w:rsidR="00C20DFB" w:rsidRPr="00C20DFB" w:rsidRDefault="00C20DFB" w:rsidP="00C20DFB">
      <w:pPr>
        <w:pStyle w:val="EndNoteBibliography"/>
        <w:spacing w:after="360"/>
      </w:pPr>
      <w:r w:rsidRPr="00C20DFB">
        <w:t xml:space="preserve">Dawson, S., Ruddock, A., Parmar, V., Morris, R., Cheraghi-Sohi, S., Giles, S. &amp; Campbell, S., (2020). Patient and public involvement in doctoral research: reflections and experiences of the PPI contributors and researcher. </w:t>
      </w:r>
      <w:r w:rsidRPr="00C20DFB">
        <w:rPr>
          <w:i/>
        </w:rPr>
        <w:t>Research Involvement and Engagement,</w:t>
      </w:r>
      <w:r w:rsidRPr="00C20DFB">
        <w:t xml:space="preserve"> 6</w:t>
      </w:r>
      <w:r w:rsidRPr="00C20DFB">
        <w:rPr>
          <w:b/>
        </w:rPr>
        <w:t>,</w:t>
      </w:r>
      <w:r w:rsidRPr="00C20DFB">
        <w:t xml:space="preserve"> 1-13.</w:t>
      </w:r>
    </w:p>
    <w:p w14:paraId="7B5CD7DB" w14:textId="7057225B" w:rsidR="00C20DFB" w:rsidRPr="00C20DFB" w:rsidRDefault="00C20DFB" w:rsidP="00C20DFB">
      <w:pPr>
        <w:pStyle w:val="EndNoteBibliography"/>
        <w:spacing w:after="360"/>
      </w:pPr>
      <w:r w:rsidRPr="00C20DFB">
        <w:t xml:space="preserve">Department of Health, (2006). </w:t>
      </w:r>
      <w:r w:rsidRPr="00C20DFB">
        <w:rPr>
          <w:i/>
        </w:rPr>
        <w:t xml:space="preserve">Best Research for Best Health - A new national health research strategy. </w:t>
      </w:r>
      <w:r w:rsidRPr="00C20DFB">
        <w:t>London</w:t>
      </w:r>
      <w:r w:rsidR="003B5DD0">
        <w:t>: Department of Health</w:t>
      </w:r>
      <w:r w:rsidRPr="00C20DFB">
        <w:t>.</w:t>
      </w:r>
    </w:p>
    <w:p w14:paraId="0E1959ED" w14:textId="59CDF325" w:rsidR="00C20DFB" w:rsidRPr="00C20DFB" w:rsidRDefault="00C20DFB" w:rsidP="00C20DFB">
      <w:pPr>
        <w:pStyle w:val="EndNoteBibliography"/>
        <w:spacing w:after="360"/>
      </w:pPr>
      <w:r w:rsidRPr="00C20DFB">
        <w:t xml:space="preserve">Dixon, J., King, D., Matosevic, T., Clark, M. &amp; Knapp, M., (2016). </w:t>
      </w:r>
      <w:r w:rsidRPr="00C20DFB">
        <w:rPr>
          <w:i/>
        </w:rPr>
        <w:t xml:space="preserve">Equity in the Provision of Palliative Care in the UK: Review of Evidence. </w:t>
      </w:r>
      <w:r w:rsidRPr="00C20DFB">
        <w:t>London: Personal Social Services Research Unit (PSSRU), London School of Economics &amp; Political Science.</w:t>
      </w:r>
    </w:p>
    <w:p w14:paraId="530AF978" w14:textId="77777777" w:rsidR="00C20DFB" w:rsidRPr="00C20DFB" w:rsidRDefault="00C20DFB" w:rsidP="00C20DFB">
      <w:pPr>
        <w:pStyle w:val="EndNoteBibliography"/>
        <w:spacing w:after="360"/>
      </w:pPr>
      <w:r w:rsidRPr="00C20DFB">
        <w:t xml:space="preserve">Eaton, S., Roberts, S. &amp; Turner, B., (2015). Delivering person centred care in long term conditions. </w:t>
      </w:r>
      <w:r w:rsidRPr="00C20DFB">
        <w:rPr>
          <w:i/>
        </w:rPr>
        <w:t>BMJ,</w:t>
      </w:r>
      <w:r w:rsidRPr="00C20DFB">
        <w:t xml:space="preserve"> 350</w:t>
      </w:r>
      <w:r w:rsidRPr="00C20DFB">
        <w:rPr>
          <w:b/>
        </w:rPr>
        <w:t>,</w:t>
      </w:r>
      <w:r w:rsidRPr="00C20DFB">
        <w:t xml:space="preserve"> h181.</w:t>
      </w:r>
    </w:p>
    <w:p w14:paraId="04649D2B" w14:textId="77777777" w:rsidR="00C20DFB" w:rsidRPr="00C20DFB" w:rsidRDefault="00C20DFB" w:rsidP="00C20DFB">
      <w:pPr>
        <w:pStyle w:val="EndNoteBibliography"/>
        <w:spacing w:after="360"/>
      </w:pPr>
      <w:r w:rsidRPr="00C20DFB">
        <w:t xml:space="preserve">Eccles, A., Bryce, C., Turk, A. &amp; Atherton, H., (2018). Patient and public involvement mobile workshops–convenient involvement for the un-usual suspects. </w:t>
      </w:r>
      <w:r w:rsidRPr="00C20DFB">
        <w:rPr>
          <w:i/>
        </w:rPr>
        <w:t>Research Involvement and Engagement,</w:t>
      </w:r>
      <w:r w:rsidRPr="00C20DFB">
        <w:t xml:space="preserve"> 4</w:t>
      </w:r>
      <w:r w:rsidRPr="00C20DFB">
        <w:rPr>
          <w:b/>
        </w:rPr>
        <w:t>,</w:t>
      </w:r>
      <w:r w:rsidRPr="00C20DFB">
        <w:t xml:space="preserve"> 1-7.</w:t>
      </w:r>
    </w:p>
    <w:p w14:paraId="047F1B15" w14:textId="77777777" w:rsidR="00C20DFB" w:rsidRPr="00C20DFB" w:rsidRDefault="00C20DFB" w:rsidP="00A3488A">
      <w:pPr>
        <w:pStyle w:val="EndNoteBibliography"/>
        <w:spacing w:after="360"/>
      </w:pPr>
      <w:r w:rsidRPr="00C20DFB">
        <w:t xml:space="preserve">Elk, R. &amp; Bakitas, M., (2017). Community Based Participatory Research: How to Use This Proven Method in Reducing Health Disparities in Palliative Care (TH369). </w:t>
      </w:r>
      <w:r w:rsidRPr="00C20DFB">
        <w:rPr>
          <w:i/>
        </w:rPr>
        <w:t>Journal of Pain &amp; Symptom Management,</w:t>
      </w:r>
      <w:r w:rsidRPr="00C20DFB">
        <w:t xml:space="preserve"> 53</w:t>
      </w:r>
      <w:r w:rsidRPr="00C20DFB">
        <w:rPr>
          <w:b/>
        </w:rPr>
        <w:t>,</w:t>
      </w:r>
      <w:r w:rsidRPr="00C20DFB">
        <w:t xml:space="preserve"> 344-345.</w:t>
      </w:r>
    </w:p>
    <w:p w14:paraId="087C6800" w14:textId="77777777" w:rsidR="00C03A3F" w:rsidRPr="00C03A3F" w:rsidRDefault="00C03A3F" w:rsidP="00A3488A">
      <w:pPr>
        <w:spacing w:after="360" w:line="240" w:lineRule="auto"/>
        <w:rPr>
          <w:rFonts w:ascii="Calibri" w:hAnsi="Calibri" w:cs="Calibri"/>
          <w:noProof/>
          <w:kern w:val="2"/>
          <w:sz w:val="24"/>
          <w:szCs w:val="24"/>
          <w:lang w:val="en-US"/>
          <w14:ligatures w14:val="standardContextual"/>
        </w:rPr>
      </w:pPr>
      <w:r w:rsidRPr="00C03A3F">
        <w:rPr>
          <w:rFonts w:ascii="Calibri" w:hAnsi="Calibri" w:cs="Calibri"/>
          <w:noProof/>
          <w:kern w:val="2"/>
          <w:sz w:val="24"/>
          <w:szCs w:val="24"/>
          <w:lang w:val="en-US"/>
          <w14:ligatures w14:val="standardContextual"/>
        </w:rPr>
        <w:fldChar w:fldCharType="begin"/>
      </w:r>
      <w:r w:rsidRPr="00C03A3F">
        <w:rPr>
          <w:rFonts w:ascii="Calibri" w:hAnsi="Calibri" w:cs="Calibri"/>
          <w:noProof/>
          <w:kern w:val="2"/>
          <w:sz w:val="24"/>
          <w:szCs w:val="24"/>
          <w:lang w:val="en-US"/>
          <w14:ligatures w14:val="standardContextual"/>
        </w:rPr>
        <w:instrText xml:space="preserve"> ADDIN EN.REFLIST </w:instrText>
      </w:r>
      <w:r w:rsidRPr="00C03A3F">
        <w:rPr>
          <w:rFonts w:ascii="Calibri" w:hAnsi="Calibri" w:cs="Calibri"/>
          <w:noProof/>
          <w:kern w:val="2"/>
          <w:sz w:val="24"/>
          <w:szCs w:val="24"/>
          <w:lang w:val="en-US"/>
          <w14:ligatures w14:val="standardContextual"/>
        </w:rPr>
        <w:fldChar w:fldCharType="separate"/>
      </w:r>
      <w:r w:rsidRPr="00C03A3F">
        <w:rPr>
          <w:rFonts w:ascii="Calibri" w:hAnsi="Calibri" w:cs="Calibri"/>
          <w:noProof/>
          <w:kern w:val="2"/>
          <w:sz w:val="24"/>
          <w:szCs w:val="24"/>
          <w:lang w:val="en-US"/>
          <w14:ligatures w14:val="standardContextual"/>
        </w:rPr>
        <w:t xml:space="preserve">Equality, Diversity and Inclusion in Science and Health, (2022). </w:t>
      </w:r>
      <w:r w:rsidRPr="00C03A3F">
        <w:rPr>
          <w:rFonts w:ascii="Calibri" w:hAnsi="Calibri" w:cs="Calibri"/>
          <w:i/>
          <w:noProof/>
          <w:kern w:val="2"/>
          <w:sz w:val="24"/>
          <w:szCs w:val="24"/>
          <w:lang w:val="en-US"/>
          <w14:ligatures w14:val="standardContextual"/>
        </w:rPr>
        <w:t xml:space="preserve">Diversity and Inclusion Survey (DAISY) question guidance, working draft (v2). </w:t>
      </w:r>
      <w:r w:rsidRPr="00C03A3F">
        <w:rPr>
          <w:rFonts w:ascii="Calibri" w:hAnsi="Calibri" w:cs="Calibri"/>
          <w:noProof/>
          <w:kern w:val="2"/>
          <w:sz w:val="24"/>
          <w:szCs w:val="24"/>
          <w:lang w:val="en-US"/>
          <w14:ligatures w14:val="standardContextual"/>
        </w:rPr>
        <w:t>London: Equality, Diversity and Inclusion in Science and Health.</w:t>
      </w:r>
    </w:p>
    <w:p w14:paraId="51143961" w14:textId="3EA5BC01" w:rsidR="00C20DFB" w:rsidRPr="00C20DFB" w:rsidRDefault="00C03A3F" w:rsidP="00A3488A">
      <w:pPr>
        <w:pStyle w:val="EndNoteBibliography"/>
        <w:spacing w:after="360"/>
      </w:pPr>
      <w:r w:rsidRPr="00C03A3F">
        <w:rPr>
          <w:rFonts w:asciiTheme="minorHAnsi" w:hAnsiTheme="minorHAnsi" w:cstheme="minorBidi"/>
          <w:noProof w:val="0"/>
          <w:kern w:val="2"/>
          <w:szCs w:val="24"/>
          <w:lang w:val="en-GB"/>
          <w14:ligatures w14:val="standardContextual"/>
        </w:rPr>
        <w:fldChar w:fldCharType="end"/>
      </w:r>
      <w:r w:rsidR="00C20DFB" w:rsidRPr="00C20DFB">
        <w:t xml:space="preserve">European Palliative Care Research Centre, (2018). </w:t>
      </w:r>
      <w:r w:rsidR="00C20DFB" w:rsidRPr="00C20DFB">
        <w:rPr>
          <w:i/>
        </w:rPr>
        <w:t>European Palliative Care Research Centre</w:t>
      </w:r>
      <w:r w:rsidR="00C20DFB" w:rsidRPr="00C20DFB">
        <w:t xml:space="preserve">. Oslo, Norway: EPCRC. Available at: </w:t>
      </w:r>
      <w:hyperlink r:id="rId102" w:history="1">
        <w:r w:rsidR="00C20DFB" w:rsidRPr="00C20DFB">
          <w:rPr>
            <w:rStyle w:val="Hyperlink"/>
          </w:rPr>
          <w:t>https://www.ntnu.edu/web/prc1/prc</w:t>
        </w:r>
      </w:hyperlink>
      <w:r w:rsidR="00C20DFB" w:rsidRPr="00C20DFB">
        <w:t xml:space="preserve"> </w:t>
      </w:r>
      <w:r w:rsidR="00694BCD">
        <w:t>[</w:t>
      </w:r>
      <w:r w:rsidR="00C20DFB" w:rsidRPr="00C20DFB">
        <w:t>Accessed 27 August 2018</w:t>
      </w:r>
      <w:r w:rsidR="00694BCD">
        <w:t>]</w:t>
      </w:r>
      <w:r w:rsidR="00C20DFB" w:rsidRPr="00C20DFB">
        <w:t>.</w:t>
      </w:r>
    </w:p>
    <w:p w14:paraId="22F99CAC" w14:textId="77777777" w:rsidR="00C20DFB" w:rsidRPr="00C20DFB" w:rsidRDefault="00C20DFB" w:rsidP="00A3488A">
      <w:pPr>
        <w:pStyle w:val="EndNoteBibliography"/>
        <w:spacing w:after="360"/>
      </w:pPr>
      <w:r w:rsidRPr="00C20DFB">
        <w:t xml:space="preserve">Evans, C., (2022). </w:t>
      </w:r>
      <w:r w:rsidRPr="00C20DFB">
        <w:rPr>
          <w:i/>
        </w:rPr>
        <w:t xml:space="preserve">Equitable and inclusive Patient and Public Involvement and Engagement in research and teaching: Strategy development and implementation in the CSI and Faculty wide capacity building (Faculty Innovation Proposal). </w:t>
      </w:r>
      <w:r w:rsidRPr="00C20DFB">
        <w:t>London: Cicely Saunders Institute of Palliative Care, Policy &amp; Rehabilitation, King's College London.</w:t>
      </w:r>
    </w:p>
    <w:p w14:paraId="06CB9873" w14:textId="77777777" w:rsidR="00C20DFB" w:rsidRPr="00C20DFB" w:rsidRDefault="00C20DFB" w:rsidP="00C20DFB">
      <w:pPr>
        <w:pStyle w:val="EndNoteBibliography"/>
        <w:spacing w:after="360"/>
      </w:pPr>
      <w:r w:rsidRPr="00C20DFB">
        <w:lastRenderedPageBreak/>
        <w:t xml:space="preserve">Finlay, L. &amp; Gough, B., (2003). </w:t>
      </w:r>
      <w:r w:rsidRPr="00C20DFB">
        <w:rPr>
          <w:i/>
        </w:rPr>
        <w:t xml:space="preserve">Reflexivity: a practical guide for researchers in health and social sciences, </w:t>
      </w:r>
      <w:r w:rsidRPr="00C20DFB">
        <w:t>Oxford: Blackwell Science.</w:t>
      </w:r>
    </w:p>
    <w:p w14:paraId="34AE5BF7" w14:textId="77777777" w:rsidR="00C20DFB" w:rsidRPr="00C20DFB" w:rsidRDefault="00C20DFB" w:rsidP="00C20DFB">
      <w:pPr>
        <w:pStyle w:val="EndNoteBibliography"/>
        <w:spacing w:after="360"/>
      </w:pPr>
      <w:r w:rsidRPr="00C20DFB">
        <w:t xml:space="preserve">Fitzgibbon, J., Cleary, K. &amp; Nelson, A., (2020). The development of a scheme of Public &amp; Patient Involvement (PPI) in the Wales Cancer Research Centre (WCRC) and reflections on the process. </w:t>
      </w:r>
      <w:r w:rsidRPr="00C20DFB">
        <w:rPr>
          <w:i/>
        </w:rPr>
        <w:t>Research Involvement and Engagement,</w:t>
      </w:r>
      <w:r w:rsidRPr="00C20DFB">
        <w:t xml:space="preserve"> 6</w:t>
      </w:r>
      <w:r w:rsidRPr="00C20DFB">
        <w:rPr>
          <w:b/>
        </w:rPr>
        <w:t>,</w:t>
      </w:r>
      <w:r w:rsidRPr="00C20DFB">
        <w:t xml:space="preserve"> 1-8.</w:t>
      </w:r>
    </w:p>
    <w:p w14:paraId="56BAF2A7" w14:textId="77777777" w:rsidR="00C20DFB" w:rsidRPr="00C20DFB" w:rsidRDefault="00C20DFB" w:rsidP="00C20DFB">
      <w:pPr>
        <w:pStyle w:val="EndNoteBibliography"/>
        <w:spacing w:after="360"/>
      </w:pPr>
      <w:r w:rsidRPr="00C20DFB">
        <w:t xml:space="preserve">Forbat, L. &amp; Hubbard, G., (2015). Service user involvement in research may lead to contrary rather than collaborative accounts: findings from a qualitative palliative care study. </w:t>
      </w:r>
      <w:r w:rsidRPr="00C20DFB">
        <w:rPr>
          <w:i/>
        </w:rPr>
        <w:t>Journal of Advanced Nursing,</w:t>
      </w:r>
      <w:r w:rsidRPr="00C20DFB">
        <w:t xml:space="preserve"> 72</w:t>
      </w:r>
      <w:r w:rsidRPr="00C20DFB">
        <w:rPr>
          <w:b/>
        </w:rPr>
        <w:t>,</w:t>
      </w:r>
      <w:r w:rsidRPr="00C20DFB">
        <w:t xml:space="preserve"> 759-769.</w:t>
      </w:r>
    </w:p>
    <w:p w14:paraId="452CB106" w14:textId="77777777" w:rsidR="00C20DFB" w:rsidRPr="00C20DFB" w:rsidRDefault="00C20DFB" w:rsidP="00C20DFB">
      <w:pPr>
        <w:pStyle w:val="EndNoteBibliography"/>
        <w:spacing w:after="360"/>
      </w:pPr>
      <w:r w:rsidRPr="00C20DFB">
        <w:t xml:space="preserve">Forbat, L., Hubbard, G. &amp; Kearney, N., (2009). Patient and public involvement: models and muddles. </w:t>
      </w:r>
      <w:r w:rsidRPr="00C20DFB">
        <w:rPr>
          <w:i/>
        </w:rPr>
        <w:t>Journal of Clinical Nursing,</w:t>
      </w:r>
      <w:r w:rsidRPr="00C20DFB">
        <w:t xml:space="preserve"> 18</w:t>
      </w:r>
      <w:r w:rsidRPr="00C20DFB">
        <w:rPr>
          <w:b/>
        </w:rPr>
        <w:t>,</w:t>
      </w:r>
      <w:r w:rsidRPr="00C20DFB">
        <w:t xml:space="preserve"> 2547-2554.</w:t>
      </w:r>
    </w:p>
    <w:p w14:paraId="55D046BE" w14:textId="77777777" w:rsidR="00C20DFB" w:rsidRPr="00C20DFB" w:rsidRDefault="00C20DFB" w:rsidP="00C20DFB">
      <w:pPr>
        <w:pStyle w:val="EndNoteBibliography"/>
        <w:spacing w:after="360"/>
      </w:pPr>
      <w:r w:rsidRPr="00C20DFB">
        <w:t xml:space="preserve">Forbat, L., Knighting, K., MacDonald, C., Wilson, M., Hubbard, G. &amp; Kearney, N., (2007). </w:t>
      </w:r>
      <w:r w:rsidRPr="00C20DFB">
        <w:rPr>
          <w:i/>
        </w:rPr>
        <w:t xml:space="preserve">Evidence of impact of the cancer care research centre's Developing Cancer Services: Patient and Carer Experiences Programme. Final Report. </w:t>
      </w:r>
      <w:r w:rsidRPr="00C20DFB">
        <w:t>Scotland: Cancer Care Research Centre, University of Stirling.</w:t>
      </w:r>
    </w:p>
    <w:p w14:paraId="7C3AF14E" w14:textId="6F9C8165" w:rsidR="00C20DFB" w:rsidRPr="00C20DFB" w:rsidRDefault="00C20DFB" w:rsidP="00C20DFB">
      <w:pPr>
        <w:pStyle w:val="EndNoteBibliography"/>
        <w:spacing w:after="360"/>
      </w:pPr>
      <w:r w:rsidRPr="00C20DFB">
        <w:t xml:space="preserve">Frankham, J., (2009). </w:t>
      </w:r>
      <w:r w:rsidRPr="00C20DFB">
        <w:rPr>
          <w:i/>
        </w:rPr>
        <w:t xml:space="preserve">Partnership research: A review of approaches and challenges in conducting research in partnership with service users. </w:t>
      </w:r>
      <w:r w:rsidRPr="00C20DFB">
        <w:t>Southampton</w:t>
      </w:r>
      <w:r w:rsidR="003B5DD0">
        <w:t>: National Centre for Research Methods.</w:t>
      </w:r>
    </w:p>
    <w:p w14:paraId="0BADD065" w14:textId="77777777" w:rsidR="00C20DFB" w:rsidRPr="00C20DFB" w:rsidRDefault="00C20DFB" w:rsidP="00C20DFB">
      <w:pPr>
        <w:pStyle w:val="EndNoteBibliography"/>
        <w:spacing w:after="360"/>
      </w:pPr>
      <w:r w:rsidRPr="00C20DFB">
        <w:t xml:space="preserve">Fraser, K. D. &amp; Al Sayah, F., (2011). Arts-based methods in health research: A systematic review of the literature. </w:t>
      </w:r>
      <w:r w:rsidRPr="00C20DFB">
        <w:rPr>
          <w:i/>
        </w:rPr>
        <w:t>Arts &amp; Health,</w:t>
      </w:r>
      <w:r w:rsidRPr="00C20DFB">
        <w:t xml:space="preserve"> 3</w:t>
      </w:r>
      <w:r w:rsidRPr="00C20DFB">
        <w:rPr>
          <w:b/>
        </w:rPr>
        <w:t>,</w:t>
      </w:r>
      <w:r w:rsidRPr="00C20DFB">
        <w:t xml:space="preserve"> 110-145.</w:t>
      </w:r>
    </w:p>
    <w:p w14:paraId="45C83C9A" w14:textId="77777777" w:rsidR="00C20DFB" w:rsidRPr="00C20DFB" w:rsidRDefault="00C20DFB" w:rsidP="00C20DFB">
      <w:pPr>
        <w:pStyle w:val="EndNoteBibliography"/>
        <w:spacing w:after="360"/>
      </w:pPr>
      <w:r w:rsidRPr="00C20DFB">
        <w:t xml:space="preserve">French, T. &amp; Raman, S., (2021). Engaging People with Lived Experience in Co-design of Future Palliative Care Services. </w:t>
      </w:r>
      <w:r w:rsidRPr="00C20DFB">
        <w:rPr>
          <w:i/>
        </w:rPr>
        <w:t>International Journal of Public Administration,</w:t>
      </w:r>
      <w:r w:rsidRPr="00C20DFB">
        <w:t xml:space="preserve"> 44</w:t>
      </w:r>
      <w:r w:rsidRPr="00C20DFB">
        <w:rPr>
          <w:b/>
        </w:rPr>
        <w:t>,</w:t>
      </w:r>
      <w:r w:rsidRPr="00C20DFB">
        <w:t xml:space="preserve"> 778-789.</w:t>
      </w:r>
    </w:p>
    <w:p w14:paraId="51499FD8" w14:textId="77777777" w:rsidR="00C20DFB" w:rsidRPr="00C20DFB" w:rsidRDefault="00C20DFB" w:rsidP="00C20DFB">
      <w:pPr>
        <w:pStyle w:val="EndNoteBibliography"/>
        <w:spacing w:after="360"/>
      </w:pPr>
      <w:r w:rsidRPr="00C20DFB">
        <w:t xml:space="preserve">Froggatt, K., Heimerl, K. &amp; Hockley, J., (2013). Challenges for collaboration. In: Hockley, J., Froggatt, K. &amp; Heimerl, K. (eds.) </w:t>
      </w:r>
      <w:r w:rsidRPr="00C20DFB">
        <w:rPr>
          <w:i/>
        </w:rPr>
        <w:t>Participatory Research in Palliative Care: Actions and reflections.</w:t>
      </w:r>
      <w:r w:rsidRPr="00C20DFB">
        <w:t xml:space="preserve"> Oxford: Oxford University Press.</w:t>
      </w:r>
    </w:p>
    <w:p w14:paraId="5C6BE7A1" w14:textId="77777777" w:rsidR="00C20DFB" w:rsidRPr="00C20DFB" w:rsidRDefault="00C20DFB" w:rsidP="00C20DFB">
      <w:pPr>
        <w:pStyle w:val="EndNoteBibliography"/>
        <w:spacing w:after="360"/>
      </w:pPr>
      <w:r w:rsidRPr="00C20DFB">
        <w:t xml:space="preserve">Froggatt, K., Preston, N., Turner, M. &amp; Kerr, C., (2014). Patient and public involvement in research and the Cancer Experiences Collaborative: benefits and challenges. </w:t>
      </w:r>
      <w:r w:rsidRPr="00C20DFB">
        <w:rPr>
          <w:i/>
        </w:rPr>
        <w:t>BMJ Supportive &amp; Palliative Care,</w:t>
      </w:r>
      <w:r w:rsidRPr="00C20DFB">
        <w:t xml:space="preserve"> 5</w:t>
      </w:r>
      <w:r w:rsidRPr="00C20DFB">
        <w:rPr>
          <w:b/>
        </w:rPr>
        <w:t>,</w:t>
      </w:r>
      <w:r w:rsidRPr="00C20DFB">
        <w:t xml:space="preserve"> 518-521.</w:t>
      </w:r>
    </w:p>
    <w:p w14:paraId="2787A475" w14:textId="2225A0DF" w:rsidR="00C20DFB" w:rsidRPr="00C20DFB" w:rsidRDefault="00C20DFB" w:rsidP="00C20DFB">
      <w:pPr>
        <w:pStyle w:val="EndNoteBibliography"/>
        <w:spacing w:after="360"/>
      </w:pPr>
      <w:r w:rsidRPr="00C20DFB">
        <w:t xml:space="preserve">Gardiner, C., (2023). Palliative care in mesothelioma: creative dissemination of a mixed-method study. </w:t>
      </w:r>
      <w:r w:rsidR="0025312C">
        <w:t xml:space="preserve">In: </w:t>
      </w:r>
      <w:r w:rsidRPr="0025312C">
        <w:rPr>
          <w:i/>
        </w:rPr>
        <w:t>The Palliative Care Congress, Sustaining Each Other, Growing Together</w:t>
      </w:r>
      <w:r w:rsidR="0025312C" w:rsidRPr="0025312C">
        <w:rPr>
          <w:i/>
        </w:rPr>
        <w:t xml:space="preserve">, 16-17 March 2023, </w:t>
      </w:r>
      <w:r w:rsidRPr="0025312C">
        <w:rPr>
          <w:i/>
        </w:rPr>
        <w:t>Edinburgh, Scotland.</w:t>
      </w:r>
    </w:p>
    <w:p w14:paraId="7F9CD2A6" w14:textId="77777777" w:rsidR="00C20DFB" w:rsidRPr="00C20DFB" w:rsidRDefault="00C20DFB" w:rsidP="00C20DFB">
      <w:pPr>
        <w:pStyle w:val="EndNoteBibliography"/>
        <w:spacing w:after="360"/>
      </w:pPr>
      <w:r w:rsidRPr="00C20DFB">
        <w:t xml:space="preserve">Gillham, B., (2000). </w:t>
      </w:r>
      <w:r w:rsidRPr="00C20DFB">
        <w:rPr>
          <w:i/>
        </w:rPr>
        <w:t xml:space="preserve">Case study research methods, </w:t>
      </w:r>
      <w:r w:rsidRPr="00C20DFB">
        <w:t>London: Continuum.</w:t>
      </w:r>
    </w:p>
    <w:p w14:paraId="1360E90B" w14:textId="77777777" w:rsidR="00C20DFB" w:rsidRPr="00C20DFB" w:rsidRDefault="00C20DFB" w:rsidP="00C20DFB">
      <w:pPr>
        <w:pStyle w:val="EndNoteBibliography"/>
        <w:spacing w:after="360"/>
      </w:pPr>
      <w:r w:rsidRPr="00C20DFB">
        <w:t xml:space="preserve">Gladman, J., Stocks, J., Phillips, B., Horobin, A., Wragg, A., Mundey, M., Woodcock, R., Braybrooke, R., Junor, A. &amp; Hendy, C., (2023). </w:t>
      </w:r>
      <w:r w:rsidRPr="00C20DFB">
        <w:rPr>
          <w:i/>
        </w:rPr>
        <w:t xml:space="preserve">East Midlands Research into Ageing Network (EMRAN) Discussion Paper Series. Patient and Public Involvement and Engagement for PhD Students. </w:t>
      </w:r>
      <w:r w:rsidRPr="00C20DFB">
        <w:t>Nottingham: University of Nottingham.</w:t>
      </w:r>
    </w:p>
    <w:p w14:paraId="7DB6EDAA" w14:textId="111ADAAA" w:rsidR="00C20DFB" w:rsidRPr="00C20DFB" w:rsidRDefault="00C20DFB" w:rsidP="00C20DFB">
      <w:pPr>
        <w:pStyle w:val="EndNoteBibliography"/>
        <w:spacing w:after="360"/>
      </w:pPr>
      <w:r w:rsidRPr="00C20DFB">
        <w:lastRenderedPageBreak/>
        <w:t xml:space="preserve">Goodman, C., Mathie, E., Cowe, M., Mendoza, A., Westwood, D., Munday, D., Wilson, P. M., Crang, C., Froggatt, K. &amp; Iliffe, S., (2011). Talking about living and dying with the oldest old: public involvement in a study on end of life care in care homes. </w:t>
      </w:r>
      <w:r w:rsidRPr="00C20DFB">
        <w:rPr>
          <w:i/>
        </w:rPr>
        <w:t>BMC Palliative Care,</w:t>
      </w:r>
      <w:r w:rsidRPr="00C20DFB">
        <w:t xml:space="preserve"> 1</w:t>
      </w:r>
      <w:r w:rsidRPr="00EA328E">
        <w:t>0</w:t>
      </w:r>
      <w:r w:rsidR="00EA328E" w:rsidRPr="00EA328E">
        <w:t xml:space="preserve">. [Accessed 27 January 2012]. doi: </w:t>
      </w:r>
      <w:r w:rsidR="00EA328E" w:rsidRPr="00EA328E">
        <w:rPr>
          <w:rStyle w:val="c-bibliographic-informationvalue"/>
        </w:rPr>
        <w:t>10.1186/1472-684X-10-20.</w:t>
      </w:r>
    </w:p>
    <w:p w14:paraId="08E2DAB2" w14:textId="2D3CBC70" w:rsidR="00C20DFB" w:rsidRPr="00C20DFB" w:rsidRDefault="00C20DFB" w:rsidP="00C20DFB">
      <w:pPr>
        <w:pStyle w:val="EndNoteBibliography"/>
        <w:spacing w:after="360"/>
      </w:pPr>
      <w:r w:rsidRPr="00C20DFB">
        <w:t xml:space="preserve">Gordon, J., Franklin, S. &amp; Eltringham, S. A., (2018). Service user reflections on the impact of involvement in research. </w:t>
      </w:r>
      <w:r w:rsidRPr="00C20DFB">
        <w:rPr>
          <w:i/>
        </w:rPr>
        <w:t>Research Involvement and Engagement,</w:t>
      </w:r>
      <w:r w:rsidRPr="00C20DFB">
        <w:t xml:space="preserve"> 4</w:t>
      </w:r>
      <w:r w:rsidR="007F529A">
        <w:rPr>
          <w:b/>
        </w:rPr>
        <w:t xml:space="preserve">. </w:t>
      </w:r>
      <w:r w:rsidR="007F529A" w:rsidRPr="007F529A">
        <w:rPr>
          <w:bCs/>
        </w:rPr>
        <w:t xml:space="preserve">[Accessed 2 May 2018]. doi: </w:t>
      </w:r>
      <w:r w:rsidR="007F529A" w:rsidRPr="007F529A">
        <w:rPr>
          <w:rStyle w:val="c-bibliographic-informationvalue"/>
          <w:bCs/>
        </w:rPr>
        <w:t>10.1186/s40900-018-0095-1.</w:t>
      </w:r>
    </w:p>
    <w:p w14:paraId="1A3E0A3F" w14:textId="77777777" w:rsidR="00C20DFB" w:rsidRPr="00C20DFB" w:rsidRDefault="00C20DFB" w:rsidP="00C20DFB">
      <w:pPr>
        <w:pStyle w:val="EndNoteBibliography"/>
        <w:spacing w:after="360"/>
      </w:pPr>
      <w:r w:rsidRPr="00C20DFB">
        <w:t xml:space="preserve">Gordon, L., Dickinson, A., Offredy, M. &amp; Smiddy, J., (2017). A research note on the benefit of patient and public involvement in research: the experience of prostate cancer patients regarding information in radiotherapy. </w:t>
      </w:r>
      <w:r w:rsidRPr="00C20DFB">
        <w:rPr>
          <w:i/>
        </w:rPr>
        <w:t>Radiography,</w:t>
      </w:r>
      <w:r w:rsidRPr="00C20DFB">
        <w:t xml:space="preserve"> 23</w:t>
      </w:r>
      <w:r w:rsidRPr="00C20DFB">
        <w:rPr>
          <w:b/>
        </w:rPr>
        <w:t>,</w:t>
      </w:r>
      <w:r w:rsidRPr="00C20DFB">
        <w:t xml:space="preserve"> 167-170.</w:t>
      </w:r>
    </w:p>
    <w:p w14:paraId="02823BD4" w14:textId="77777777" w:rsidR="00C20DFB" w:rsidRPr="00C20DFB" w:rsidRDefault="00C20DFB" w:rsidP="00C20DFB">
      <w:pPr>
        <w:pStyle w:val="EndNoteBibliography"/>
        <w:spacing w:after="360"/>
      </w:pPr>
      <w:r w:rsidRPr="00C20DFB">
        <w:t xml:space="preserve">Gott, M., (2004). User involvement in palliative care: rhetoric or reality. In: Payne, S., Seymour, J. &amp; Ingleton, C. (eds.) </w:t>
      </w:r>
      <w:r w:rsidRPr="00C20DFB">
        <w:rPr>
          <w:i/>
        </w:rPr>
        <w:t xml:space="preserve">Palliative care nursing: principles and evidence for practice. </w:t>
      </w:r>
      <w:r w:rsidRPr="00C20DFB">
        <w:t>1st ed. Maidenhead: Open University Press.</w:t>
      </w:r>
    </w:p>
    <w:p w14:paraId="5E3E215D" w14:textId="38E5948D" w:rsidR="00C20DFB" w:rsidRPr="00C20DFB" w:rsidRDefault="00C20DFB" w:rsidP="00C20DFB">
      <w:pPr>
        <w:pStyle w:val="EndNoteBibliography"/>
        <w:spacing w:after="360"/>
      </w:pPr>
      <w:r w:rsidRPr="00C20DFB">
        <w:t xml:space="preserve">Gott, M., Ingleton, C., Gardiner, C., Richards, N., Cobb, M., Ryan, T., Noble, B., Bennett, M., Seymour, J. &amp; Ward, S., (2013). Transitions to palliative care for older people in acute hospitals: a mixed-methods study. </w:t>
      </w:r>
      <w:r w:rsidRPr="00C20DFB">
        <w:rPr>
          <w:i/>
        </w:rPr>
        <w:t>Health Services and Delivery Research,</w:t>
      </w:r>
      <w:r w:rsidRPr="00C20DFB">
        <w:t xml:space="preserve"> 1.</w:t>
      </w:r>
      <w:r w:rsidR="00013756">
        <w:t xml:space="preserve"> doi: </w:t>
      </w:r>
      <w:r w:rsidR="00013756" w:rsidRPr="00013756">
        <w:t>10.3310/hsdr01110</w:t>
      </w:r>
      <w:r w:rsidR="00013756">
        <w:t>.</w:t>
      </w:r>
    </w:p>
    <w:p w14:paraId="2A4B9281" w14:textId="77777777" w:rsidR="00C20DFB" w:rsidRPr="00C20DFB" w:rsidRDefault="00C20DFB" w:rsidP="00C20DFB">
      <w:pPr>
        <w:pStyle w:val="EndNoteBibliography"/>
        <w:spacing w:after="360"/>
      </w:pPr>
      <w:r w:rsidRPr="00C20DFB">
        <w:t xml:space="preserve">Gott, M., Stevens, T., Small, N. &amp; Ahmedzai, S., (2000). </w:t>
      </w:r>
      <w:r w:rsidRPr="00C20DFB">
        <w:rPr>
          <w:i/>
        </w:rPr>
        <w:t xml:space="preserve">User involvement in cancer care. Exclusion and empowerment., </w:t>
      </w:r>
      <w:r w:rsidRPr="00C20DFB">
        <w:t>Bristol: The Policy Press.</w:t>
      </w:r>
    </w:p>
    <w:p w14:paraId="4143350C" w14:textId="77777777" w:rsidR="00C20DFB" w:rsidRPr="00C20DFB" w:rsidRDefault="00C20DFB" w:rsidP="00C20DFB">
      <w:pPr>
        <w:pStyle w:val="EndNoteBibliography"/>
        <w:spacing w:after="360"/>
      </w:pPr>
      <w:r w:rsidRPr="00C20DFB">
        <w:t xml:space="preserve">Gove, D., Diaz-Ponce, A., Georges, J., Moniz-Cook, E., Mountain, G., Chattat, R., Øksnebjerg, L. &amp; European Working Group of People with Dementia, (2018). Alzheimer Europe's position on involving people with dementia in research through PPI (patient and public involvement). </w:t>
      </w:r>
      <w:r w:rsidRPr="00C20DFB">
        <w:rPr>
          <w:i/>
        </w:rPr>
        <w:t>Aging &amp; Mental Health,</w:t>
      </w:r>
      <w:r w:rsidRPr="00C20DFB">
        <w:t xml:space="preserve"> 22</w:t>
      </w:r>
      <w:r w:rsidRPr="00C20DFB">
        <w:rPr>
          <w:b/>
        </w:rPr>
        <w:t>,</w:t>
      </w:r>
      <w:r w:rsidRPr="00C20DFB">
        <w:t xml:space="preserve"> 723-729.</w:t>
      </w:r>
    </w:p>
    <w:p w14:paraId="1669D815" w14:textId="77777777" w:rsidR="00C20DFB" w:rsidRPr="00C20DFB" w:rsidRDefault="00C20DFB" w:rsidP="00C20DFB">
      <w:pPr>
        <w:pStyle w:val="EndNoteBibliography"/>
        <w:spacing w:after="360"/>
      </w:pPr>
      <w:r w:rsidRPr="00C20DFB">
        <w:t xml:space="preserve">Gradinger, F., Britten, N., Wyatt, K., Froggatt, K., Gibson, A., Jacoby, A., Lobban, F., Mayes, D., Snape, D. &amp; Rawcliffe, T., (2015). Values associated with public involvement in health and social care research: a narrative review. </w:t>
      </w:r>
      <w:r w:rsidRPr="00C20DFB">
        <w:rPr>
          <w:i/>
        </w:rPr>
        <w:t>Health Expectations,</w:t>
      </w:r>
      <w:r w:rsidRPr="00C20DFB">
        <w:t xml:space="preserve"> 18</w:t>
      </w:r>
      <w:r w:rsidRPr="00C20DFB">
        <w:rPr>
          <w:b/>
        </w:rPr>
        <w:t>,</w:t>
      </w:r>
      <w:r w:rsidRPr="00C20DFB">
        <w:t xml:space="preserve"> 661-675.</w:t>
      </w:r>
    </w:p>
    <w:p w14:paraId="7F6AF708" w14:textId="38ED0BF7" w:rsidR="00C20DFB" w:rsidRPr="00C20DFB" w:rsidRDefault="00C20DFB" w:rsidP="00C20DFB">
      <w:pPr>
        <w:pStyle w:val="EndNoteBibliography"/>
        <w:spacing w:after="360"/>
      </w:pPr>
      <w:r w:rsidRPr="00C20DFB">
        <w:t xml:space="preserve">Haarsma, F., Moser, A., Beckers, M., van Rijswijk, H., Stoffers, E. &amp; Beurskens, A., (2014). The perceived impact of public involvement in palliative care in a provincial palliative care network in the Netherlands: a qualitative study. </w:t>
      </w:r>
      <w:r w:rsidRPr="00C20DFB">
        <w:rPr>
          <w:i/>
        </w:rPr>
        <w:t xml:space="preserve">Health </w:t>
      </w:r>
      <w:r w:rsidR="007B3462">
        <w:rPr>
          <w:i/>
        </w:rPr>
        <w:t>E</w:t>
      </w:r>
      <w:r w:rsidRPr="00C20DFB">
        <w:rPr>
          <w:i/>
        </w:rPr>
        <w:t>xpectations</w:t>
      </w:r>
      <w:r w:rsidR="007B3462">
        <w:rPr>
          <w:i/>
        </w:rPr>
        <w:t xml:space="preserve">, </w:t>
      </w:r>
      <w:r w:rsidRPr="007B3462">
        <w:rPr>
          <w:rFonts w:asciiTheme="minorHAnsi" w:hAnsiTheme="minorHAnsi" w:cstheme="minorHAnsi"/>
          <w:szCs w:val="24"/>
        </w:rPr>
        <w:t>18</w:t>
      </w:r>
      <w:r w:rsidR="007B3462" w:rsidRPr="007B3462">
        <w:rPr>
          <w:rFonts w:asciiTheme="minorHAnsi" w:hAnsiTheme="minorHAnsi" w:cstheme="minorHAnsi"/>
          <w:szCs w:val="24"/>
        </w:rPr>
        <w:t xml:space="preserve">. doi: </w:t>
      </w:r>
      <w:r w:rsidR="007B3462" w:rsidRPr="007B3462">
        <w:rPr>
          <w:rFonts w:asciiTheme="minorHAnsi" w:hAnsiTheme="minorHAnsi" w:cstheme="minorHAnsi"/>
          <w:szCs w:val="24"/>
          <w14:ligatures w14:val="standardContextual"/>
        </w:rPr>
        <w:t>10.1111/hex.12308.</w:t>
      </w:r>
    </w:p>
    <w:p w14:paraId="76B2BF43" w14:textId="77777777" w:rsidR="00C20DFB" w:rsidRPr="00C20DFB" w:rsidRDefault="00C20DFB" w:rsidP="00C20DFB">
      <w:pPr>
        <w:pStyle w:val="EndNoteBibliography"/>
        <w:spacing w:after="360"/>
      </w:pPr>
      <w:r w:rsidRPr="00C20DFB">
        <w:t xml:space="preserve">Hall, J. A. &amp; Dornan, M. C., (1990). Patient sociodemographic characteristics as predictors of satisfaction with medical care: a meta-analysis. </w:t>
      </w:r>
      <w:r w:rsidRPr="00C20DFB">
        <w:rPr>
          <w:i/>
        </w:rPr>
        <w:t>Soc Sci. Med,</w:t>
      </w:r>
      <w:r w:rsidRPr="00C20DFB">
        <w:t xml:space="preserve"> 30</w:t>
      </w:r>
      <w:r w:rsidRPr="00C20DFB">
        <w:rPr>
          <w:b/>
        </w:rPr>
        <w:t>,</w:t>
      </w:r>
      <w:r w:rsidRPr="00C20DFB">
        <w:t xml:space="preserve"> 811-818.</w:t>
      </w:r>
    </w:p>
    <w:p w14:paraId="0640974D" w14:textId="77777777" w:rsidR="00C20DFB" w:rsidRPr="00C20DFB" w:rsidRDefault="00C20DFB" w:rsidP="00C20DFB">
      <w:pPr>
        <w:pStyle w:val="EndNoteBibliography"/>
        <w:spacing w:after="360"/>
      </w:pPr>
      <w:r w:rsidRPr="00C20DFB">
        <w:t xml:space="preserve">Hannam-Swain, S., (2018). The additional labour of a disabled PhD student. </w:t>
      </w:r>
      <w:r w:rsidRPr="00C20DFB">
        <w:rPr>
          <w:i/>
        </w:rPr>
        <w:t>Disability &amp; Society,</w:t>
      </w:r>
      <w:r w:rsidRPr="00C20DFB">
        <w:t xml:space="preserve"> 33</w:t>
      </w:r>
      <w:r w:rsidRPr="00C20DFB">
        <w:rPr>
          <w:b/>
        </w:rPr>
        <w:t>,</w:t>
      </w:r>
      <w:r w:rsidRPr="00C20DFB">
        <w:t xml:space="preserve"> 138-142.</w:t>
      </w:r>
    </w:p>
    <w:p w14:paraId="4E707FD2" w14:textId="77777777" w:rsidR="00C20DFB" w:rsidRPr="00C20DFB" w:rsidRDefault="00C20DFB" w:rsidP="00C20DFB">
      <w:pPr>
        <w:pStyle w:val="EndNoteBibliography"/>
        <w:spacing w:after="360"/>
      </w:pPr>
      <w:r w:rsidRPr="00C20DFB">
        <w:t xml:space="preserve">Harris, D. G., Coles, B. &amp; Willoughby, H. M., (2015). Should we involve terminally ill patients in teaching medical students? A systematic review of patient's views. </w:t>
      </w:r>
      <w:r w:rsidRPr="00C20DFB">
        <w:rPr>
          <w:i/>
        </w:rPr>
        <w:t>BMJ Supportive &amp; Palliative Care,</w:t>
      </w:r>
      <w:r w:rsidRPr="00C20DFB">
        <w:t xml:space="preserve"> 5</w:t>
      </w:r>
      <w:r w:rsidRPr="00C20DFB">
        <w:rPr>
          <w:b/>
        </w:rPr>
        <w:t>,</w:t>
      </w:r>
      <w:r w:rsidRPr="00C20DFB">
        <w:t xml:space="preserve"> 522-30.</w:t>
      </w:r>
    </w:p>
    <w:p w14:paraId="54397F32" w14:textId="77777777" w:rsidR="00A3488A" w:rsidRPr="00A3488A" w:rsidRDefault="00A3488A" w:rsidP="00A3488A">
      <w:pPr>
        <w:spacing w:after="360" w:line="240" w:lineRule="auto"/>
        <w:rPr>
          <w:rFonts w:ascii="Calibri" w:hAnsi="Calibri" w:cs="Calibri"/>
          <w:noProof/>
          <w:kern w:val="2"/>
          <w:sz w:val="24"/>
          <w:szCs w:val="24"/>
          <w:lang w:val="en-US"/>
          <w14:ligatures w14:val="standardContextual"/>
        </w:rPr>
      </w:pPr>
      <w:r w:rsidRPr="00A3488A">
        <w:rPr>
          <w:rFonts w:ascii="Calibri" w:hAnsi="Calibri" w:cs="Calibri"/>
          <w:noProof/>
          <w:kern w:val="2"/>
          <w:sz w:val="24"/>
          <w:szCs w:val="24"/>
          <w:lang w:val="en-US"/>
          <w14:ligatures w14:val="standardContextual"/>
        </w:rPr>
        <w:lastRenderedPageBreak/>
        <w:fldChar w:fldCharType="begin"/>
      </w:r>
      <w:r w:rsidRPr="00A3488A">
        <w:rPr>
          <w:rFonts w:ascii="Calibri" w:hAnsi="Calibri" w:cs="Calibri"/>
          <w:noProof/>
          <w:kern w:val="2"/>
          <w:sz w:val="24"/>
          <w:szCs w:val="24"/>
          <w:lang w:val="en-US"/>
          <w14:ligatures w14:val="standardContextual"/>
        </w:rPr>
        <w:instrText xml:space="preserve"> ADDIN EN.REFLIST </w:instrText>
      </w:r>
      <w:r w:rsidRPr="00A3488A">
        <w:rPr>
          <w:rFonts w:ascii="Calibri" w:hAnsi="Calibri" w:cs="Calibri"/>
          <w:noProof/>
          <w:kern w:val="2"/>
          <w:sz w:val="24"/>
          <w:szCs w:val="24"/>
          <w:lang w:val="en-US"/>
          <w14:ligatures w14:val="standardContextual"/>
        </w:rPr>
        <w:fldChar w:fldCharType="separate"/>
      </w:r>
      <w:r w:rsidRPr="00A3488A">
        <w:rPr>
          <w:rFonts w:ascii="Calibri" w:hAnsi="Calibri" w:cs="Calibri"/>
          <w:noProof/>
          <w:kern w:val="2"/>
          <w:sz w:val="24"/>
          <w:szCs w:val="24"/>
          <w:lang w:val="en-US"/>
          <w14:ligatures w14:val="standardContextual"/>
        </w:rPr>
        <w:t xml:space="preserve">Harris, F. M., Kendall, M., Worth, A., Murray, S. A., Kearney, N., Sheikh, A., Boyd, K. &amp; Mallinson, I., (2005). </w:t>
      </w:r>
      <w:r w:rsidRPr="00A3488A">
        <w:rPr>
          <w:rFonts w:ascii="Calibri" w:hAnsi="Calibri" w:cs="Calibri"/>
          <w:i/>
          <w:noProof/>
          <w:kern w:val="2"/>
          <w:sz w:val="24"/>
          <w:szCs w:val="24"/>
          <w:lang w:val="en-US"/>
          <w14:ligatures w14:val="standardContextual"/>
        </w:rPr>
        <w:t xml:space="preserve">What are the best ways to seek the views of people affacted by cancer about end of life issues? </w:t>
      </w:r>
      <w:r w:rsidRPr="00A3488A">
        <w:rPr>
          <w:rFonts w:ascii="Calibri" w:hAnsi="Calibri" w:cs="Calibri"/>
          <w:noProof/>
          <w:kern w:val="2"/>
          <w:sz w:val="24"/>
          <w:szCs w:val="24"/>
          <w:lang w:val="en-US"/>
          <w14:ligatures w14:val="standardContextual"/>
        </w:rPr>
        <w:t>Stirling: University of Stirling.</w:t>
      </w:r>
    </w:p>
    <w:p w14:paraId="29550B56" w14:textId="378770AA" w:rsidR="00C20DFB" w:rsidRPr="00C20DFB" w:rsidRDefault="00A3488A" w:rsidP="00A3488A">
      <w:pPr>
        <w:pStyle w:val="EndNoteBibliography"/>
        <w:spacing w:after="360"/>
      </w:pPr>
      <w:r w:rsidRPr="00A3488A">
        <w:rPr>
          <w:rFonts w:asciiTheme="minorHAnsi" w:hAnsiTheme="minorHAnsi" w:cstheme="minorBidi"/>
          <w:noProof w:val="0"/>
          <w:kern w:val="2"/>
          <w:szCs w:val="24"/>
          <w:lang w:val="en-GB"/>
          <w14:ligatures w14:val="standardContextual"/>
        </w:rPr>
        <w:fldChar w:fldCharType="end"/>
      </w:r>
      <w:r w:rsidR="00C20DFB" w:rsidRPr="00C20DFB">
        <w:t xml:space="preserve">Hasson, F., Nicholson, E., Muldrew, D., Bamidele, O., Payne, S. &amp; McIlfatrick, S., (2020). International palliative care research priorities: A systematic review. </w:t>
      </w:r>
      <w:r w:rsidR="00C20DFB" w:rsidRPr="00C20DFB">
        <w:rPr>
          <w:i/>
        </w:rPr>
        <w:t>BMC Palliative Care,</w:t>
      </w:r>
      <w:r w:rsidR="00C20DFB" w:rsidRPr="00C20DFB">
        <w:t xml:space="preserve"> 19.</w:t>
      </w:r>
      <w:r w:rsidR="007B3462">
        <w:t xml:space="preserve"> doi: </w:t>
      </w:r>
      <w:r w:rsidR="007B3462" w:rsidRPr="007B3462">
        <w:t>10.1186/s12904-020-0520-8</w:t>
      </w:r>
      <w:r w:rsidR="007B3462">
        <w:t>.</w:t>
      </w:r>
    </w:p>
    <w:p w14:paraId="6087CCDF" w14:textId="77777777" w:rsidR="00C20DFB" w:rsidRPr="00C20DFB" w:rsidRDefault="00C20DFB" w:rsidP="00C20DFB">
      <w:pPr>
        <w:pStyle w:val="EndNoteBibliography"/>
        <w:spacing w:after="360"/>
      </w:pPr>
      <w:r w:rsidRPr="00C20DFB">
        <w:t xml:space="preserve">Heckel, M., Meesters, S., Schildmann, E. &amp; Ostgathe, C., (2020). Patient and public involvement (PPI) in palliative care research. </w:t>
      </w:r>
      <w:r w:rsidRPr="00C20DFB">
        <w:rPr>
          <w:i/>
        </w:rPr>
        <w:t>Zeitschrift fur Evidenz, Fortbildung und Qualitat im Gesundheitswesen,</w:t>
      </w:r>
      <w:r w:rsidRPr="00C20DFB">
        <w:t xml:space="preserve"> 158</w:t>
      </w:r>
      <w:r w:rsidRPr="00C20DFB">
        <w:rPr>
          <w:b/>
        </w:rPr>
        <w:t>,</w:t>
      </w:r>
      <w:r w:rsidRPr="00C20DFB">
        <w:t xml:space="preserve"> 107-113.</w:t>
      </w:r>
    </w:p>
    <w:p w14:paraId="11E9DA3B" w14:textId="361F7806" w:rsidR="00C20DFB" w:rsidRPr="00C20DFB" w:rsidRDefault="00C20DFB" w:rsidP="00C20DFB">
      <w:pPr>
        <w:pStyle w:val="EndNoteBibliography"/>
        <w:spacing w:after="360"/>
      </w:pPr>
      <w:r w:rsidRPr="00C20DFB">
        <w:t xml:space="preserve">Hemming, L., Pratt, D., Bhatti, P., Shaw, J. &amp; Haddock, G., (2021). Involving an individual with lived‐experience in a co‐analysis of qualitative data. </w:t>
      </w:r>
      <w:r w:rsidRPr="00C20DFB">
        <w:rPr>
          <w:i/>
        </w:rPr>
        <w:t>Health Expectations</w:t>
      </w:r>
      <w:r w:rsidR="007B3462">
        <w:rPr>
          <w:b/>
        </w:rPr>
        <w:t>.</w:t>
      </w:r>
      <w:r w:rsidR="007B3462">
        <w:t xml:space="preserve"> doi: </w:t>
      </w:r>
      <w:r w:rsidR="007B3462" w:rsidRPr="007B3462">
        <w:t>10.1111/hex.13188</w:t>
      </w:r>
      <w:r w:rsidR="007B3462">
        <w:t>.</w:t>
      </w:r>
    </w:p>
    <w:p w14:paraId="6650389F" w14:textId="7C51A664" w:rsidR="00C20DFB" w:rsidRPr="00C20DFB" w:rsidRDefault="00C20DFB" w:rsidP="00C20DFB">
      <w:pPr>
        <w:pStyle w:val="EndNoteBibliography"/>
        <w:spacing w:after="360"/>
      </w:pPr>
      <w:r w:rsidRPr="00C20DFB">
        <w:t xml:space="preserve">Hewitt, O., Langdon, P. E., Tapp, K. &amp; Larkin, M., (2023). A systematic review and narrative synthesis of inclusive health and social care research with people with intellectual disabilities: How are co‐researchers involved and what are their experiences? </w:t>
      </w:r>
      <w:r w:rsidRPr="00C20DFB">
        <w:rPr>
          <w:i/>
        </w:rPr>
        <w:t>Journal of Applied Research in Intellectual Disabilities</w:t>
      </w:r>
      <w:r w:rsidRPr="00C20DFB">
        <w:t>.</w:t>
      </w:r>
      <w:r w:rsidR="002733E6">
        <w:t xml:space="preserve"> doi: </w:t>
      </w:r>
      <w:r w:rsidR="002733E6" w:rsidRPr="002733E6">
        <w:t>10.1111/jar.13100</w:t>
      </w:r>
      <w:r w:rsidR="002733E6">
        <w:t>.</w:t>
      </w:r>
    </w:p>
    <w:p w14:paraId="3BC724B5" w14:textId="77777777" w:rsidR="00C20DFB" w:rsidRPr="00C20DFB" w:rsidRDefault="00C20DFB" w:rsidP="00C20DFB">
      <w:pPr>
        <w:pStyle w:val="EndNoteBibliography"/>
        <w:spacing w:after="360"/>
      </w:pPr>
      <w:r w:rsidRPr="00C20DFB">
        <w:t xml:space="preserve">Hickey, G., Brearley, S., Coldham, T., Denegri, S., Green, G., Staniszewska, S., Tembo, D., Torok, K. &amp; Turner, K., (2018). </w:t>
      </w:r>
      <w:r w:rsidRPr="00C20DFB">
        <w:rPr>
          <w:i/>
        </w:rPr>
        <w:t xml:space="preserve">Guidance on co-producing a research project. </w:t>
      </w:r>
      <w:r w:rsidRPr="00C20DFB">
        <w:t>Southampton: INVOLVE.</w:t>
      </w:r>
    </w:p>
    <w:p w14:paraId="1DA17BB4" w14:textId="77777777" w:rsidR="00C20DFB" w:rsidRPr="00C20DFB" w:rsidRDefault="00C20DFB" w:rsidP="00C20DFB">
      <w:pPr>
        <w:pStyle w:val="EndNoteBibliography"/>
        <w:spacing w:after="360"/>
      </w:pPr>
      <w:r w:rsidRPr="00C20DFB">
        <w:t xml:space="preserve">Higginson, I. J., Evans, C. J., Grande, G., Preston, N., Morgan, M., McCrone, P., Lewis, P., Fayers, P., Harding, R. &amp; Hotopf, M., (2013). Evaluating complex interventions in end of life care: the MORECare statement on good practice generated by a synthesis of transparent expert consultations and systematic reviews. </w:t>
      </w:r>
      <w:r w:rsidRPr="00C20DFB">
        <w:rPr>
          <w:i/>
        </w:rPr>
        <w:t>BMC medicine,</w:t>
      </w:r>
      <w:r w:rsidRPr="00C20DFB">
        <w:t xml:space="preserve"> 11</w:t>
      </w:r>
      <w:r w:rsidRPr="00C20DFB">
        <w:rPr>
          <w:b/>
        </w:rPr>
        <w:t>,</w:t>
      </w:r>
      <w:r w:rsidRPr="00C20DFB">
        <w:t xml:space="preserve"> 111-121.</w:t>
      </w:r>
    </w:p>
    <w:p w14:paraId="594B738F" w14:textId="77777777" w:rsidR="00C20DFB" w:rsidRPr="00C20DFB" w:rsidRDefault="00C20DFB" w:rsidP="00C20DFB">
      <w:pPr>
        <w:pStyle w:val="EndNoteBibliography"/>
        <w:spacing w:after="360"/>
      </w:pPr>
      <w:r w:rsidRPr="00C20DFB">
        <w:t xml:space="preserve">Hill, K., Portman, M. &amp; Tabi, Z., (2018). Meet the researchers: an alternative method of engaging patients with research in mesothelioma. </w:t>
      </w:r>
      <w:r w:rsidRPr="00C20DFB">
        <w:rPr>
          <w:i/>
        </w:rPr>
        <w:t>Research Involvement and Engagement,</w:t>
      </w:r>
      <w:r w:rsidRPr="00C20DFB">
        <w:t xml:space="preserve"> 4</w:t>
      </w:r>
      <w:r w:rsidRPr="00C20DFB">
        <w:rPr>
          <w:b/>
        </w:rPr>
        <w:t>,</w:t>
      </w:r>
      <w:r w:rsidRPr="00C20DFB">
        <w:t xml:space="preserve"> 1-9.</w:t>
      </w:r>
    </w:p>
    <w:p w14:paraId="7D5AC34E" w14:textId="77777777" w:rsidR="00C20DFB" w:rsidRPr="00C20DFB" w:rsidRDefault="00C20DFB" w:rsidP="00C20DFB">
      <w:pPr>
        <w:pStyle w:val="EndNoteBibliography"/>
        <w:spacing w:after="360"/>
      </w:pPr>
      <w:r w:rsidRPr="00C20DFB">
        <w:t xml:space="preserve">Hoekstra, F., Mrklas, K. J., Khan, M., McKay, R. C., Vis-Dunbar, M. A. P., Sibley, K. M., Nguyen, T., Graham, I. D., Panel, S. G. P. C. &amp; Gainforth, H. L., (2020). A review of reviews on principles, strategies, outcomes and impacts of research partnerships approaches: a first step in synthesising the research partnership literature. </w:t>
      </w:r>
      <w:r w:rsidRPr="00C20DFB">
        <w:rPr>
          <w:i/>
        </w:rPr>
        <w:t>Health Research Policy and Systems,</w:t>
      </w:r>
      <w:r w:rsidRPr="00C20DFB">
        <w:t xml:space="preserve"> 18</w:t>
      </w:r>
      <w:r w:rsidRPr="00C20DFB">
        <w:rPr>
          <w:b/>
        </w:rPr>
        <w:t>,</w:t>
      </w:r>
      <w:r w:rsidRPr="00C20DFB">
        <w:t xml:space="preserve"> 1-23.</w:t>
      </w:r>
    </w:p>
    <w:p w14:paraId="50142C2E" w14:textId="77777777" w:rsidR="00C20DFB" w:rsidRPr="00C20DFB" w:rsidRDefault="00C20DFB" w:rsidP="00C20DFB">
      <w:pPr>
        <w:pStyle w:val="EndNoteBibliography"/>
        <w:spacing w:after="360"/>
      </w:pPr>
      <w:r w:rsidRPr="00C20DFB">
        <w:t xml:space="preserve">Hoffmann Pii, K., Lone Helle, S., Piil, K. &amp; Jarden, M., (2019). Current trends in patient and public involvement in cancer research: A systematic review. </w:t>
      </w:r>
      <w:r w:rsidRPr="00C20DFB">
        <w:rPr>
          <w:i/>
        </w:rPr>
        <w:t>Health Expectations,</w:t>
      </w:r>
      <w:r w:rsidRPr="00C20DFB">
        <w:t xml:space="preserve"> 22</w:t>
      </w:r>
      <w:r w:rsidRPr="00C20DFB">
        <w:rPr>
          <w:b/>
        </w:rPr>
        <w:t>,</w:t>
      </w:r>
      <w:r w:rsidRPr="00C20DFB">
        <w:t xml:space="preserve"> 3-20.</w:t>
      </w:r>
    </w:p>
    <w:p w14:paraId="4DE5D408" w14:textId="77777777" w:rsidR="00C20DFB" w:rsidRDefault="00C20DFB" w:rsidP="00C20DFB">
      <w:pPr>
        <w:pStyle w:val="EndNoteBibliography"/>
        <w:spacing w:after="360"/>
      </w:pPr>
      <w:r w:rsidRPr="00C20DFB">
        <w:t xml:space="preserve">HRA, (2022). </w:t>
      </w:r>
      <w:r w:rsidRPr="00C20DFB">
        <w:rPr>
          <w:i/>
        </w:rPr>
        <w:t xml:space="preserve">We make it easy to do research that people can trust. Strategy 2022-2025. </w:t>
      </w:r>
      <w:r w:rsidRPr="00C20DFB">
        <w:t>London: Health Research Authority.</w:t>
      </w:r>
    </w:p>
    <w:p w14:paraId="35872D53" w14:textId="77777777" w:rsidR="00A3488A" w:rsidRPr="00C20DFB" w:rsidRDefault="00A3488A" w:rsidP="00A3488A">
      <w:pPr>
        <w:pStyle w:val="EndNoteBibliography"/>
        <w:spacing w:after="360"/>
      </w:pPr>
      <w:r w:rsidRPr="00C20DFB">
        <w:t>H</w:t>
      </w:r>
      <w:r>
        <w:t>RA</w:t>
      </w:r>
      <w:r w:rsidRPr="00C20DFB">
        <w:t xml:space="preserve">, INVOLVE, (2016). </w:t>
      </w:r>
      <w:r w:rsidRPr="00C20DFB">
        <w:rPr>
          <w:i/>
        </w:rPr>
        <w:t xml:space="preserve">Impact of public involvement on the ethical aspects of research. </w:t>
      </w:r>
      <w:r w:rsidRPr="00C20DFB">
        <w:t>London: Health Research Authority.</w:t>
      </w:r>
    </w:p>
    <w:p w14:paraId="1DA235DE" w14:textId="33122C57" w:rsidR="00C20DFB" w:rsidRPr="00C20DFB" w:rsidRDefault="00C20DFB" w:rsidP="00C20DFB">
      <w:pPr>
        <w:pStyle w:val="EndNoteBibliography"/>
        <w:spacing w:after="360"/>
      </w:pPr>
      <w:r w:rsidRPr="00C20DFB">
        <w:lastRenderedPageBreak/>
        <w:t xml:space="preserve">ICAHR, (2022a). </w:t>
      </w:r>
      <w:r w:rsidRPr="00C20DFB">
        <w:rPr>
          <w:i/>
        </w:rPr>
        <w:t>Involve Hull</w:t>
      </w:r>
      <w:r w:rsidRPr="00C20DFB">
        <w:t xml:space="preserve">. Hull: Institute for Clinical and Applied Health Research, University of Hull. Available at: </w:t>
      </w:r>
      <w:hyperlink r:id="rId103" w:history="1">
        <w:r w:rsidRPr="00C20DFB">
          <w:rPr>
            <w:rStyle w:val="Hyperlink"/>
          </w:rPr>
          <w:t>https://www.hull.ac.uk/work-with-us/research/institutes/institute-for-clinical-and-applied-health-research/public-and-patient-involvement</w:t>
        </w:r>
      </w:hyperlink>
      <w:r w:rsidRPr="00C20DFB">
        <w:t xml:space="preserve"> </w:t>
      </w:r>
      <w:r w:rsidR="00694BCD">
        <w:t>[</w:t>
      </w:r>
      <w:r w:rsidRPr="00C20DFB">
        <w:t>Accessed 3 September 2022</w:t>
      </w:r>
      <w:r w:rsidR="00694BCD">
        <w:t>]</w:t>
      </w:r>
      <w:r w:rsidRPr="00C20DFB">
        <w:t>.</w:t>
      </w:r>
    </w:p>
    <w:p w14:paraId="61A6490A" w14:textId="77777777" w:rsidR="00C20DFB" w:rsidRPr="00C20DFB" w:rsidRDefault="00C20DFB" w:rsidP="00C20DFB">
      <w:pPr>
        <w:pStyle w:val="EndNoteBibliography"/>
        <w:spacing w:after="360"/>
      </w:pPr>
      <w:r w:rsidRPr="00C20DFB">
        <w:t xml:space="preserve">ICAHR, (2022b). </w:t>
      </w:r>
      <w:r w:rsidRPr="00C20DFB">
        <w:rPr>
          <w:i/>
        </w:rPr>
        <w:t xml:space="preserve">Strategy for public involvement in health and care research 2022 – 2024. </w:t>
      </w:r>
      <w:r w:rsidRPr="00C20DFB">
        <w:t>Hull: Institute for Clinical and Applied Health Research, University of Hull.</w:t>
      </w:r>
    </w:p>
    <w:p w14:paraId="287A9A6D" w14:textId="571419EA" w:rsidR="00C20DFB" w:rsidRPr="00C20DFB" w:rsidRDefault="00C20DFB" w:rsidP="00C20DFB">
      <w:pPr>
        <w:pStyle w:val="EndNoteBibliography"/>
        <w:spacing w:after="360"/>
      </w:pPr>
      <w:r w:rsidRPr="00C20DFB">
        <w:t xml:space="preserve">Inspiration Software, (2015). </w:t>
      </w:r>
      <w:r w:rsidRPr="00C20DFB">
        <w:rPr>
          <w:i/>
        </w:rPr>
        <w:t>Inspiration</w:t>
      </w:r>
      <w:r w:rsidRPr="00C20DFB">
        <w:t xml:space="preserve">. Portland, Oregon: Inspiration Software. Available at: </w:t>
      </w:r>
      <w:hyperlink r:id="rId104" w:history="1">
        <w:r w:rsidRPr="00C20DFB">
          <w:rPr>
            <w:rStyle w:val="Hyperlink"/>
          </w:rPr>
          <w:t>http://www.inspiration.com/Inspiration</w:t>
        </w:r>
      </w:hyperlink>
      <w:r w:rsidRPr="00C20DFB">
        <w:t>.</w:t>
      </w:r>
      <w:r w:rsidR="002733E6">
        <w:t xml:space="preserve"> [Accessed 12 March 2018].</w:t>
      </w:r>
    </w:p>
    <w:p w14:paraId="77B2C4E1" w14:textId="38A8C2AE" w:rsidR="00C20DFB" w:rsidRPr="00C20DFB" w:rsidRDefault="00C20DFB" w:rsidP="00C20DFB">
      <w:pPr>
        <w:pStyle w:val="EndNoteBibliography"/>
        <w:spacing w:after="360"/>
      </w:pPr>
      <w:r w:rsidRPr="00C20DFB">
        <w:t xml:space="preserve">INVOLVE, (2006). </w:t>
      </w:r>
      <w:r w:rsidRPr="00C20DFB">
        <w:rPr>
          <w:i/>
        </w:rPr>
        <w:t xml:space="preserve">Involving Marginalised and Vulnerable People in Research: A Consultation Document. </w:t>
      </w:r>
      <w:r w:rsidRPr="00C20DFB">
        <w:t>Eastleigh</w:t>
      </w:r>
      <w:r w:rsidR="0043272A">
        <w:t>: INVOLVE</w:t>
      </w:r>
      <w:r w:rsidRPr="00C20DFB">
        <w:t>.</w:t>
      </w:r>
    </w:p>
    <w:p w14:paraId="3C21018C" w14:textId="77777777" w:rsidR="00C20DFB" w:rsidRPr="00C20DFB" w:rsidRDefault="00C20DFB" w:rsidP="00C20DFB">
      <w:pPr>
        <w:pStyle w:val="EndNoteBibliography"/>
        <w:spacing w:after="360"/>
      </w:pPr>
      <w:r w:rsidRPr="00C20DFB">
        <w:t xml:space="preserve">INVOLVE, (2012a). </w:t>
      </w:r>
      <w:r w:rsidRPr="00C20DFB">
        <w:rPr>
          <w:i/>
        </w:rPr>
        <w:t xml:space="preserve">Briefing notes for researchers: involving the public in NHS, public health and social care research. </w:t>
      </w:r>
      <w:r w:rsidRPr="00C20DFB">
        <w:t>Southampton: INVOLVE.</w:t>
      </w:r>
    </w:p>
    <w:p w14:paraId="4CF84410" w14:textId="77777777" w:rsidR="00C20DFB" w:rsidRPr="00C20DFB" w:rsidRDefault="00C20DFB" w:rsidP="00C20DFB">
      <w:pPr>
        <w:pStyle w:val="EndNoteBibliography"/>
        <w:spacing w:after="360"/>
      </w:pPr>
      <w:r w:rsidRPr="00C20DFB">
        <w:t xml:space="preserve">INVOLVE, (2012b). </w:t>
      </w:r>
      <w:r w:rsidRPr="00C20DFB">
        <w:rPr>
          <w:i/>
        </w:rPr>
        <w:t xml:space="preserve">Diversity and inclusion: What's it about and why is it important for public involvement in research? </w:t>
      </w:r>
      <w:r w:rsidRPr="00C20DFB">
        <w:t>Eastleigh: INVOLVE.</w:t>
      </w:r>
    </w:p>
    <w:p w14:paraId="03797097" w14:textId="77777777" w:rsidR="00C20DFB" w:rsidRPr="00C20DFB" w:rsidRDefault="00C20DFB" w:rsidP="00C20DFB">
      <w:pPr>
        <w:pStyle w:val="EndNoteBibliography"/>
        <w:spacing w:after="360"/>
      </w:pPr>
      <w:r w:rsidRPr="00C20DFB">
        <w:t xml:space="preserve">INVOLVE, (2013a). </w:t>
      </w:r>
      <w:r w:rsidRPr="00C20DFB">
        <w:rPr>
          <w:i/>
        </w:rPr>
        <w:t xml:space="preserve">Examples of public involvement in research funding applications: Decision making about implantation of cardioverter defibrillators (ICDs) and deactivation during end of life care. </w:t>
      </w:r>
      <w:r w:rsidRPr="00C20DFB">
        <w:t>Eastleigh: INVOLVE.</w:t>
      </w:r>
    </w:p>
    <w:p w14:paraId="6F5A3369" w14:textId="77777777" w:rsidR="00C20DFB" w:rsidRPr="00C20DFB" w:rsidRDefault="00C20DFB" w:rsidP="00C20DFB">
      <w:pPr>
        <w:pStyle w:val="EndNoteBibliography"/>
        <w:spacing w:after="360"/>
      </w:pPr>
      <w:r w:rsidRPr="00C20DFB">
        <w:t xml:space="preserve">INVOLVE, (2013b). </w:t>
      </w:r>
      <w:r w:rsidRPr="00C20DFB">
        <w:rPr>
          <w:i/>
        </w:rPr>
        <w:t xml:space="preserve">Examples of public involvement in research funding applications: Supporting Excellence in End of life care in Dementia – SEED programme. </w:t>
      </w:r>
      <w:r w:rsidRPr="00C20DFB">
        <w:t>Eastleigh: INVOLVE.</w:t>
      </w:r>
    </w:p>
    <w:p w14:paraId="4B3BFB75" w14:textId="77777777" w:rsidR="00C20DFB" w:rsidRPr="00C20DFB" w:rsidRDefault="00C20DFB" w:rsidP="00C20DFB">
      <w:pPr>
        <w:pStyle w:val="EndNoteBibliography"/>
        <w:spacing w:after="360"/>
      </w:pPr>
      <w:r w:rsidRPr="00C20DFB">
        <w:t xml:space="preserve">INVOLVE, (2013c). </w:t>
      </w:r>
      <w:r w:rsidRPr="00C20DFB">
        <w:rPr>
          <w:i/>
        </w:rPr>
        <w:t xml:space="preserve">Exploring the impact of public involvement on the quality of research: examples. </w:t>
      </w:r>
      <w:r w:rsidRPr="00C20DFB">
        <w:t>Eastleigh: INVOLVE.</w:t>
      </w:r>
    </w:p>
    <w:p w14:paraId="0B5161C9" w14:textId="010AD5F3" w:rsidR="00C20DFB" w:rsidRPr="00C20DFB" w:rsidRDefault="00C20DFB" w:rsidP="00C20DFB">
      <w:pPr>
        <w:pStyle w:val="EndNoteBibliography"/>
        <w:spacing w:after="360"/>
      </w:pPr>
      <w:r w:rsidRPr="00C20DFB">
        <w:t xml:space="preserve">INVOLVE, (2014). </w:t>
      </w:r>
      <w:r w:rsidRPr="00C20DFB">
        <w:rPr>
          <w:i/>
        </w:rPr>
        <w:t xml:space="preserve">Eviodence Bibliography 5. References on public involvement in NHS, public health and social care research. </w:t>
      </w:r>
      <w:r w:rsidRPr="00C20DFB">
        <w:t>Eastleigh: INVOLVE.</w:t>
      </w:r>
    </w:p>
    <w:p w14:paraId="35DF179E" w14:textId="72B9528C" w:rsidR="00C20DFB" w:rsidRPr="00C20DFB" w:rsidRDefault="00C20DFB" w:rsidP="00C20DFB">
      <w:pPr>
        <w:pStyle w:val="EndNoteBibliography"/>
        <w:spacing w:after="360"/>
      </w:pPr>
      <w:r w:rsidRPr="00C20DFB">
        <w:t xml:space="preserve">INVOLVE, (2015a). </w:t>
      </w:r>
      <w:r w:rsidRPr="00C20DFB">
        <w:rPr>
          <w:i/>
        </w:rPr>
        <w:t>Palliative Care Studies Advisory Group (PCSAG)</w:t>
      </w:r>
      <w:r w:rsidRPr="00C20DFB">
        <w:t xml:space="preserve">. Eastleigh: INVOLVE. Available at: </w:t>
      </w:r>
      <w:hyperlink r:id="rId105" w:history="1">
        <w:r w:rsidRPr="00C20DFB">
          <w:rPr>
            <w:rStyle w:val="Hyperlink"/>
          </w:rPr>
          <w:t>http://www.invo.org.uk/find-out-more/invodirect-org/palliative-care-studies-advisory-group-pcsag/</w:t>
        </w:r>
      </w:hyperlink>
      <w:r w:rsidRPr="00C20DFB">
        <w:t>.</w:t>
      </w:r>
      <w:r w:rsidR="0043272A">
        <w:t xml:space="preserve"> [Accessed 12 March 2018].</w:t>
      </w:r>
    </w:p>
    <w:p w14:paraId="086CFF2B" w14:textId="0E9F48D1" w:rsidR="00C20DFB" w:rsidRPr="00C20DFB" w:rsidRDefault="00C20DFB" w:rsidP="00C20DFB">
      <w:pPr>
        <w:pStyle w:val="EndNoteBibliography"/>
        <w:spacing w:after="360"/>
      </w:pPr>
      <w:r w:rsidRPr="00C20DFB">
        <w:t xml:space="preserve">INVOLVE, (2015b). </w:t>
      </w:r>
      <w:r w:rsidRPr="00C20DFB">
        <w:rPr>
          <w:i/>
        </w:rPr>
        <w:t xml:space="preserve">Public involvement in research: values and principles framework. </w:t>
      </w:r>
      <w:r w:rsidRPr="00C20DFB">
        <w:t>Eastleigh</w:t>
      </w:r>
      <w:r w:rsidR="0043272A">
        <w:t>: INVOLVE.</w:t>
      </w:r>
    </w:p>
    <w:p w14:paraId="1628A473" w14:textId="767C921D" w:rsidR="00C20DFB" w:rsidRPr="00C20DFB" w:rsidRDefault="00C20DFB" w:rsidP="00C20DFB">
      <w:pPr>
        <w:pStyle w:val="EndNoteBibliography"/>
        <w:spacing w:after="360"/>
      </w:pPr>
      <w:r w:rsidRPr="00C20DFB">
        <w:t xml:space="preserve">INVOLVE, (2018a). </w:t>
      </w:r>
      <w:r w:rsidRPr="00C20DFB">
        <w:rPr>
          <w:i/>
        </w:rPr>
        <w:t>INVOLVE</w:t>
      </w:r>
      <w:r w:rsidRPr="00C20DFB">
        <w:t xml:space="preserve">. Southampton: NIHR. Available at: </w:t>
      </w:r>
      <w:hyperlink r:id="rId106" w:history="1">
        <w:r w:rsidRPr="00C20DFB">
          <w:rPr>
            <w:rStyle w:val="Hyperlink"/>
          </w:rPr>
          <w:t>http://www.invo.org.uk/</w:t>
        </w:r>
      </w:hyperlink>
      <w:r w:rsidRPr="00C20DFB">
        <w:t xml:space="preserve"> </w:t>
      </w:r>
      <w:r w:rsidR="00694BCD">
        <w:t>[</w:t>
      </w:r>
      <w:r w:rsidRPr="00C20DFB">
        <w:t>Accessed 27 August 2018</w:t>
      </w:r>
      <w:r w:rsidR="00694BCD">
        <w:t>]</w:t>
      </w:r>
      <w:r w:rsidRPr="00C20DFB">
        <w:t>.</w:t>
      </w:r>
    </w:p>
    <w:p w14:paraId="0877558F" w14:textId="54A76C2A" w:rsidR="00C20DFB" w:rsidRPr="00C20DFB" w:rsidRDefault="00C20DFB" w:rsidP="00C20DFB">
      <w:pPr>
        <w:pStyle w:val="EndNoteBibliography"/>
        <w:spacing w:after="360"/>
      </w:pPr>
      <w:r w:rsidRPr="00C20DFB">
        <w:t xml:space="preserve">INVOLVE, (2018b). </w:t>
      </w:r>
      <w:r w:rsidRPr="00C20DFB">
        <w:rPr>
          <w:i/>
        </w:rPr>
        <w:t>What is public involvement in research?</w:t>
      </w:r>
      <w:r w:rsidRPr="00C20DFB">
        <w:t xml:space="preserve"> Eastleigh: NIHR. Available at: </w:t>
      </w:r>
      <w:hyperlink r:id="rId107" w:history="1">
        <w:r w:rsidRPr="00C20DFB">
          <w:rPr>
            <w:rStyle w:val="Hyperlink"/>
          </w:rPr>
          <w:t>http://www.invo.org.uk/find-out-more/what-is-public-involvement-in-research-2/</w:t>
        </w:r>
      </w:hyperlink>
      <w:r w:rsidRPr="00C20DFB">
        <w:t xml:space="preserve"> </w:t>
      </w:r>
      <w:r w:rsidR="00694BCD">
        <w:t>[</w:t>
      </w:r>
      <w:r w:rsidRPr="00C20DFB">
        <w:t>Accessed 29</w:t>
      </w:r>
      <w:r w:rsidR="0043272A">
        <w:t xml:space="preserve"> July </w:t>
      </w:r>
      <w:r w:rsidRPr="00C20DFB">
        <w:t>2018</w:t>
      </w:r>
      <w:r w:rsidR="00694BCD">
        <w:t>]</w:t>
      </w:r>
      <w:r w:rsidRPr="00C20DFB">
        <w:t>.</w:t>
      </w:r>
    </w:p>
    <w:p w14:paraId="6B4FBC9B" w14:textId="77777777" w:rsidR="00C20DFB" w:rsidRPr="00C20DFB" w:rsidRDefault="00C20DFB" w:rsidP="00C20DFB">
      <w:pPr>
        <w:pStyle w:val="EndNoteBibliography"/>
        <w:spacing w:after="360"/>
      </w:pPr>
      <w:r w:rsidRPr="00C20DFB">
        <w:lastRenderedPageBreak/>
        <w:t xml:space="preserve">Jinks, C., Carter, P., Rhodes, C., Taylor, R., Beech, R., Dziedzic, K., Blackburn, S., Hughes, R. &amp; Ong, B. N., (2016). Patient and public involvement in primary care research-an example of ensuring its sustainability. </w:t>
      </w:r>
      <w:r w:rsidRPr="00C20DFB">
        <w:rPr>
          <w:i/>
        </w:rPr>
        <w:t>Research Involvement and Engagement,</w:t>
      </w:r>
      <w:r w:rsidRPr="00C20DFB">
        <w:t xml:space="preserve"> 2</w:t>
      </w:r>
      <w:r w:rsidRPr="00C20DFB">
        <w:rPr>
          <w:b/>
        </w:rPr>
        <w:t>,</w:t>
      </w:r>
      <w:r w:rsidRPr="00C20DFB">
        <w:t xml:space="preserve"> 1-12.</w:t>
      </w:r>
    </w:p>
    <w:p w14:paraId="0A955747" w14:textId="77777777" w:rsidR="00C20DFB" w:rsidRPr="00C20DFB" w:rsidRDefault="00C20DFB" w:rsidP="00C20DFB">
      <w:pPr>
        <w:pStyle w:val="EndNoteBibliography"/>
        <w:spacing w:after="360"/>
      </w:pPr>
      <w:r w:rsidRPr="00C20DFB">
        <w:t xml:space="preserve">Johnson, H., Ogden, M., Brighton, L. J., Etkind, S. N., Oluyase, A. O., Chukwusa, E., Yu, P., de Wolf-Linder, S., Smith, P. &amp; Bailey, S., (2020). Patient and public involvement in palliative care research: What works, and why? A qualitative evaluation. </w:t>
      </w:r>
      <w:r w:rsidRPr="00C20DFB">
        <w:rPr>
          <w:i/>
        </w:rPr>
        <w:t>Palliative Medicine,</w:t>
      </w:r>
      <w:r w:rsidRPr="00C20DFB">
        <w:t xml:space="preserve"> 35</w:t>
      </w:r>
      <w:r w:rsidRPr="00C20DFB">
        <w:rPr>
          <w:b/>
        </w:rPr>
        <w:t>,</w:t>
      </w:r>
      <w:r w:rsidRPr="00C20DFB">
        <w:t xml:space="preserve"> 151-160.</w:t>
      </w:r>
    </w:p>
    <w:p w14:paraId="5BE1B289" w14:textId="77777777" w:rsidR="00C20DFB" w:rsidRPr="00C20DFB" w:rsidRDefault="00C20DFB" w:rsidP="00C20DFB">
      <w:pPr>
        <w:pStyle w:val="EndNoteBibliography"/>
        <w:spacing w:after="360"/>
      </w:pPr>
      <w:r w:rsidRPr="00C20DFB">
        <w:t xml:space="preserve">Johnson, M., Everson-Hock, E., Jones, R., Woods, H. B., Payne, N. &amp; Goyder, E., (2011). What are the barriers to primary prevention of type 2 diabetes in black and minority ethnic groups in the UK? A qualitative evidence synthesis. </w:t>
      </w:r>
      <w:r w:rsidRPr="00C20DFB">
        <w:rPr>
          <w:i/>
        </w:rPr>
        <w:t>Diabetes Research and Clinical Practice,</w:t>
      </w:r>
      <w:r w:rsidRPr="00C20DFB">
        <w:t xml:space="preserve"> 93</w:t>
      </w:r>
      <w:r w:rsidRPr="00C20DFB">
        <w:rPr>
          <w:b/>
        </w:rPr>
        <w:t>,</w:t>
      </w:r>
      <w:r w:rsidRPr="00C20DFB">
        <w:t xml:space="preserve"> 150-158.</w:t>
      </w:r>
    </w:p>
    <w:p w14:paraId="18FAA7E5" w14:textId="2B44D2A2" w:rsidR="00C20DFB" w:rsidRPr="0043272A" w:rsidRDefault="00C20DFB" w:rsidP="00C20DFB">
      <w:pPr>
        <w:pStyle w:val="EndNoteBibliography"/>
        <w:spacing w:after="360"/>
        <w:rPr>
          <w:szCs w:val="24"/>
        </w:rPr>
      </w:pPr>
      <w:r w:rsidRPr="00C20DFB">
        <w:t xml:space="preserve">Johnston, B., Forbat, L. &amp; Hubbard, G., (2008). Involving and engaging patients in cancer and </w:t>
      </w:r>
      <w:r w:rsidRPr="0043272A">
        <w:rPr>
          <w:szCs w:val="24"/>
        </w:rPr>
        <w:t>palliative care research</w:t>
      </w:r>
      <w:r w:rsidR="0043272A" w:rsidRPr="0043272A">
        <w:rPr>
          <w:szCs w:val="24"/>
        </w:rPr>
        <w:t>: workshop presentation</w:t>
      </w:r>
      <w:r w:rsidRPr="0043272A">
        <w:rPr>
          <w:szCs w:val="24"/>
        </w:rPr>
        <w:t xml:space="preserve">. </w:t>
      </w:r>
      <w:r w:rsidRPr="0043272A">
        <w:rPr>
          <w:i/>
          <w:szCs w:val="24"/>
        </w:rPr>
        <w:t>International Journal of Palliative Nursing,</w:t>
      </w:r>
      <w:r w:rsidRPr="0043272A">
        <w:rPr>
          <w:szCs w:val="24"/>
        </w:rPr>
        <w:t xml:space="preserve"> 14.</w:t>
      </w:r>
      <w:r w:rsidR="0043272A" w:rsidRPr="0043272A">
        <w:rPr>
          <w:szCs w:val="24"/>
        </w:rPr>
        <w:t xml:space="preserve"> doi: </w:t>
      </w:r>
      <w:hyperlink r:id="rId108" w:history="1">
        <w:r w:rsidR="0043272A" w:rsidRPr="0043272A">
          <w:rPr>
            <w:rFonts w:asciiTheme="minorHAnsi" w:hAnsiTheme="minorHAnsi" w:cstheme="minorBidi"/>
            <w:noProof w:val="0"/>
            <w:color w:val="0000FF"/>
            <w:szCs w:val="24"/>
            <w:u w:val="single"/>
            <w:lang w:val="en-GB"/>
          </w:rPr>
          <w:t>10.12968/ijpn.2008.14.11.31760</w:t>
        </w:r>
      </w:hyperlink>
    </w:p>
    <w:p w14:paraId="7ECF4ED1" w14:textId="77777777" w:rsidR="00C20DFB" w:rsidRPr="00C20DFB" w:rsidRDefault="00C20DFB" w:rsidP="00C20DFB">
      <w:pPr>
        <w:pStyle w:val="EndNoteBibliography"/>
        <w:spacing w:after="360"/>
      </w:pPr>
      <w:r w:rsidRPr="00C20DFB">
        <w:t xml:space="preserve">Karlsson, A. W., Kragh-Sørensen, A., Børgesen, K., Behrens, K. E., Andersen, T., Kidholm, M. L., Rothmann, M. J., Ketelaar, M. &amp; Janssens, A., (2023). Roles, outcomes, and enablers within research partnerships: A rapid review of the literature on patient and public involvement and engagement in health research. </w:t>
      </w:r>
      <w:r w:rsidRPr="00C20DFB">
        <w:rPr>
          <w:i/>
        </w:rPr>
        <w:t>Research Involvement and Engagement,</w:t>
      </w:r>
      <w:r w:rsidRPr="00C20DFB">
        <w:t xml:space="preserve"> 9</w:t>
      </w:r>
      <w:r w:rsidRPr="00C20DFB">
        <w:rPr>
          <w:b/>
        </w:rPr>
        <w:t>,</w:t>
      </w:r>
      <w:r w:rsidRPr="00C20DFB">
        <w:t xml:space="preserve"> 1-27.</w:t>
      </w:r>
    </w:p>
    <w:p w14:paraId="5763B46C" w14:textId="77777777" w:rsidR="00C20DFB" w:rsidRPr="00C20DFB" w:rsidRDefault="00C20DFB" w:rsidP="00C20DFB">
      <w:pPr>
        <w:pStyle w:val="EndNoteBibliography"/>
        <w:spacing w:after="360"/>
      </w:pPr>
      <w:r w:rsidRPr="00C20DFB">
        <w:t xml:space="preserve">Kars, M. C., van Thiel, G. J., van der Graaf, R., Moors, M., de Graeff, A. &amp; van Delden, J. J., (2016). A systematic review of reasons for gatekeeping in palliative care research. </w:t>
      </w:r>
      <w:r w:rsidRPr="00C20DFB">
        <w:rPr>
          <w:i/>
        </w:rPr>
        <w:t>Palliative Medicine,</w:t>
      </w:r>
      <w:r w:rsidRPr="00C20DFB">
        <w:t xml:space="preserve"> 30</w:t>
      </w:r>
      <w:r w:rsidRPr="00C20DFB">
        <w:rPr>
          <w:b/>
        </w:rPr>
        <w:t>,</w:t>
      </w:r>
      <w:r w:rsidRPr="00C20DFB">
        <w:t xml:space="preserve"> 533-548.</w:t>
      </w:r>
    </w:p>
    <w:p w14:paraId="49EA5A64" w14:textId="646EE816" w:rsidR="00C20DFB" w:rsidRPr="00C20DFB" w:rsidRDefault="00C20DFB" w:rsidP="00C20DFB">
      <w:pPr>
        <w:pStyle w:val="EndNoteBibliography"/>
        <w:spacing w:after="360"/>
      </w:pPr>
      <w:r w:rsidRPr="00C20DFB">
        <w:t xml:space="preserve">Kennedy, S., (2011). </w:t>
      </w:r>
      <w:r w:rsidRPr="00C20DFB">
        <w:rPr>
          <w:i/>
        </w:rPr>
        <w:t xml:space="preserve">Older Carers and Involvement in Research. Why, what and when? </w:t>
      </w:r>
      <w:r w:rsidRPr="00C20DFB">
        <w:t>Nottingham: University of Nottingham.</w:t>
      </w:r>
    </w:p>
    <w:p w14:paraId="33A8BB69" w14:textId="136B5030" w:rsidR="00C20DFB" w:rsidRPr="00C20DFB" w:rsidRDefault="00C20DFB" w:rsidP="00C20DFB">
      <w:pPr>
        <w:pStyle w:val="EndNoteBibliography"/>
        <w:spacing w:after="360"/>
      </w:pPr>
      <w:r w:rsidRPr="00C20DFB">
        <w:t xml:space="preserve">King's Health Partners, (2022). </w:t>
      </w:r>
      <w:r w:rsidRPr="00C20DFB">
        <w:rPr>
          <w:i/>
        </w:rPr>
        <w:t>Palliative Care Clinical Academic Group</w:t>
      </w:r>
      <w:r w:rsidRPr="00C20DFB">
        <w:t xml:space="preserve">. London: King's Health Partners. Available at: </w:t>
      </w:r>
      <w:hyperlink r:id="rId109" w:history="1">
        <w:r w:rsidRPr="00C20DFB">
          <w:rPr>
            <w:rStyle w:val="Hyperlink"/>
          </w:rPr>
          <w:t>https://www.kingshealthpartners.org/clinical-excellence/1875-palliative-care</w:t>
        </w:r>
      </w:hyperlink>
      <w:r w:rsidRPr="00C20DFB">
        <w:t xml:space="preserve"> </w:t>
      </w:r>
      <w:r w:rsidR="00694BCD">
        <w:t>[</w:t>
      </w:r>
      <w:r w:rsidRPr="00C20DFB">
        <w:t>Accessed 23 June 2022</w:t>
      </w:r>
      <w:r w:rsidR="00694BCD">
        <w:t>]</w:t>
      </w:r>
      <w:r w:rsidRPr="00C20DFB">
        <w:t>.</w:t>
      </w:r>
    </w:p>
    <w:p w14:paraId="188BF282" w14:textId="77777777" w:rsidR="00C20DFB" w:rsidRPr="00C20DFB" w:rsidRDefault="00C20DFB" w:rsidP="00C20DFB">
      <w:pPr>
        <w:pStyle w:val="EndNoteBibliography"/>
        <w:spacing w:after="360"/>
      </w:pPr>
      <w:r w:rsidRPr="00C20DFB">
        <w:t xml:space="preserve">Knighting, K., Forbat, L., Cayless, S. &amp; Kearney, N., (2007). </w:t>
      </w:r>
      <w:r w:rsidRPr="00C20DFB">
        <w:rPr>
          <w:i/>
        </w:rPr>
        <w:t xml:space="preserve">Enabling Change: Patient Experience as a Driver for Service Improvement. Final Report. </w:t>
      </w:r>
      <w:r w:rsidRPr="00C20DFB">
        <w:t>Scotland: Cancer Care Research Centre, University of Stirling.</w:t>
      </w:r>
    </w:p>
    <w:p w14:paraId="5733C011" w14:textId="08F5CA84" w:rsidR="00C20DFB" w:rsidRPr="00C20DFB" w:rsidRDefault="00C20DFB" w:rsidP="00C20DFB">
      <w:pPr>
        <w:pStyle w:val="EndNoteBibliography"/>
        <w:spacing w:after="360"/>
      </w:pPr>
      <w:r w:rsidRPr="00C20DFB">
        <w:t xml:space="preserve">Lancaster University, University of Liverpool, Mental Health Research Network, Medicines for Children Research Network &amp; University of Exeter, (2013). </w:t>
      </w:r>
      <w:r w:rsidRPr="00C20DFB">
        <w:rPr>
          <w:i/>
        </w:rPr>
        <w:t>Public Involvement Impact Assessment Framework (PiiAF)</w:t>
      </w:r>
      <w:r w:rsidRPr="00C20DFB">
        <w:t xml:space="preserve">. Universities of Lancaster, Liverpool and Exeter.: PiiAF Study Group. Available at: </w:t>
      </w:r>
      <w:hyperlink r:id="rId110" w:history="1">
        <w:r w:rsidRPr="00C20DFB">
          <w:rPr>
            <w:rStyle w:val="Hyperlink"/>
          </w:rPr>
          <w:t>http://piiaf.org.uk/</w:t>
        </w:r>
      </w:hyperlink>
      <w:r w:rsidRPr="00C20DFB">
        <w:t xml:space="preserve"> </w:t>
      </w:r>
      <w:r w:rsidR="00694BCD">
        <w:t>[</w:t>
      </w:r>
      <w:r w:rsidRPr="00C20DFB">
        <w:t>Accessed 1 December 2023</w:t>
      </w:r>
      <w:r w:rsidR="00694BCD">
        <w:t>]</w:t>
      </w:r>
      <w:r w:rsidRPr="00C20DFB">
        <w:t>.</w:t>
      </w:r>
    </w:p>
    <w:p w14:paraId="476D0669" w14:textId="0DCA8B0E" w:rsidR="00C20DFB" w:rsidRPr="00C20DFB" w:rsidRDefault="00C20DFB" w:rsidP="00C20DFB">
      <w:pPr>
        <w:pStyle w:val="EndNoteBibliography"/>
        <w:spacing w:after="360"/>
      </w:pPr>
      <w:r w:rsidRPr="00C20DFB">
        <w:t>Liabo, K., Boddy, K., Bortoli, S., Irvine, J., Boult, H., Fredlund, M., Joseph, N., Bjornstad, G. &amp; Morris, C., (2020). Public involvement in health research: what does ‘good’</w:t>
      </w:r>
      <w:r w:rsidR="00765E42">
        <w:t xml:space="preserve"> </w:t>
      </w:r>
      <w:r w:rsidRPr="00C20DFB">
        <w:t xml:space="preserve">look like in practice? </w:t>
      </w:r>
      <w:r w:rsidRPr="00C20DFB">
        <w:rPr>
          <w:i/>
        </w:rPr>
        <w:t>Research Involvement and Engagement,</w:t>
      </w:r>
      <w:r w:rsidRPr="00C20DFB">
        <w:t xml:space="preserve"> 6</w:t>
      </w:r>
      <w:r w:rsidRPr="00C20DFB">
        <w:rPr>
          <w:b/>
        </w:rPr>
        <w:t>,</w:t>
      </w:r>
      <w:r w:rsidRPr="00C20DFB">
        <w:t xml:space="preserve"> 1-12.</w:t>
      </w:r>
    </w:p>
    <w:p w14:paraId="3E297198" w14:textId="0031E6EE" w:rsidR="00C20DFB" w:rsidRPr="00C20DFB" w:rsidRDefault="00C20DFB" w:rsidP="00C20DFB">
      <w:pPr>
        <w:pStyle w:val="EndNoteBibliography"/>
        <w:spacing w:after="360"/>
      </w:pPr>
      <w:r w:rsidRPr="00C20DFB">
        <w:t xml:space="preserve">Liabo, K., Boddy, K., Burchmore, H., Cockcroft, E. &amp; Britten, N., (2018). Clarifying the roles of patients in research. </w:t>
      </w:r>
      <w:r w:rsidRPr="00C20DFB">
        <w:rPr>
          <w:i/>
        </w:rPr>
        <w:t>BMJ</w:t>
      </w:r>
      <w:r w:rsidRPr="00C20DFB">
        <w:rPr>
          <w:b/>
        </w:rPr>
        <w:t>,</w:t>
      </w:r>
      <w:r w:rsidRPr="00C20DFB">
        <w:t xml:space="preserve"> </w:t>
      </w:r>
      <w:r w:rsidR="00765E42">
        <w:t xml:space="preserve">361. doi: </w:t>
      </w:r>
      <w:r w:rsidR="00765E42" w:rsidRPr="00765E42">
        <w:t>10.1136/bmj.k1463</w:t>
      </w:r>
      <w:r w:rsidR="00765E42">
        <w:t>.</w:t>
      </w:r>
    </w:p>
    <w:p w14:paraId="742B6628" w14:textId="77777777" w:rsidR="00C20DFB" w:rsidRPr="00C20DFB" w:rsidRDefault="00C20DFB" w:rsidP="00C20DFB">
      <w:pPr>
        <w:pStyle w:val="EndNoteBibliography"/>
        <w:spacing w:after="360"/>
      </w:pPr>
      <w:r w:rsidRPr="00C20DFB">
        <w:lastRenderedPageBreak/>
        <w:t xml:space="preserve">Liamputtong, P., (2007). </w:t>
      </w:r>
      <w:r w:rsidRPr="00C20DFB">
        <w:rPr>
          <w:i/>
        </w:rPr>
        <w:t xml:space="preserve">Researching the Vulnerable: A Guide to Sensitive Research Methods, </w:t>
      </w:r>
      <w:r w:rsidRPr="00C20DFB">
        <w:t>London: Sage Publications.</w:t>
      </w:r>
    </w:p>
    <w:p w14:paraId="422A6941" w14:textId="1D8CC10F" w:rsidR="00C20DFB" w:rsidRPr="00C20DFB" w:rsidRDefault="00C20DFB" w:rsidP="00C20DFB">
      <w:pPr>
        <w:pStyle w:val="EndNoteBibliography"/>
        <w:spacing w:after="360"/>
      </w:pPr>
      <w:r w:rsidRPr="00C20DFB">
        <w:t xml:space="preserve">Ludwig, C., Graham, I. D., Gifford, W., Lavoie, J. &amp; Stacey, D., (2020). Partnering with frail or seriously ill patients in research: a systematic review. </w:t>
      </w:r>
      <w:r w:rsidRPr="00C20DFB">
        <w:rPr>
          <w:i/>
        </w:rPr>
        <w:t>Research Involvement and E</w:t>
      </w:r>
      <w:r w:rsidRPr="00BA5337">
        <w:rPr>
          <w:i/>
        </w:rPr>
        <w:t>ngagement,</w:t>
      </w:r>
      <w:r w:rsidRPr="00BA5337">
        <w:t xml:space="preserve"> 6</w:t>
      </w:r>
      <w:r w:rsidR="00BA5337" w:rsidRPr="00BA5337">
        <w:t>. doi: 10.1186/s40900-020-00225-2.</w:t>
      </w:r>
    </w:p>
    <w:p w14:paraId="0166CF9D" w14:textId="64ED4DB8" w:rsidR="00C20DFB" w:rsidRPr="00C20DFB" w:rsidRDefault="00C20DFB" w:rsidP="00C20DFB">
      <w:pPr>
        <w:pStyle w:val="EndNoteBibliography"/>
        <w:spacing w:after="360"/>
      </w:pPr>
      <w:r w:rsidRPr="00C20DFB">
        <w:t xml:space="preserve">Ludwig, C., Graham, I.D., Lavoie, J. et al., (2021). Ethical considerations for engaging frail and seriously ill patients as partners in research: sub-analysis of a systematic review. </w:t>
      </w:r>
      <w:r w:rsidRPr="00C20DFB">
        <w:rPr>
          <w:i/>
        </w:rPr>
        <w:t>Research Involvement and Engagement,</w:t>
      </w:r>
      <w:r w:rsidRPr="00C20DFB">
        <w:t xml:space="preserve"> </w:t>
      </w:r>
      <w:r w:rsidRPr="00EF577F">
        <w:t>7</w:t>
      </w:r>
      <w:r w:rsidR="00EF577F" w:rsidRPr="00EF577F">
        <w:t>. doi: 10.1186/s40900-021-00254-5.</w:t>
      </w:r>
    </w:p>
    <w:p w14:paraId="45DED34F" w14:textId="77777777" w:rsidR="00C20DFB" w:rsidRPr="00C20DFB" w:rsidRDefault="00C20DFB" w:rsidP="00C20DFB">
      <w:pPr>
        <w:pStyle w:val="EndNoteBibliography"/>
        <w:spacing w:after="360"/>
      </w:pPr>
      <w:r w:rsidRPr="00C20DFB">
        <w:t xml:space="preserve">Lynch, T., Clark, D. &amp; Connor, S. R., (2011). </w:t>
      </w:r>
      <w:r w:rsidRPr="00C20DFB">
        <w:rPr>
          <w:i/>
        </w:rPr>
        <w:t xml:space="preserve">Mapping levels of palliative care development: a global update 2011. </w:t>
      </w:r>
      <w:r w:rsidRPr="00C20DFB">
        <w:t>Lancaster: Worldwide Palliative Care Alliance.</w:t>
      </w:r>
    </w:p>
    <w:p w14:paraId="66648CC7" w14:textId="1F13A141" w:rsidR="00C20DFB" w:rsidRPr="00C20DFB" w:rsidRDefault="00C20DFB" w:rsidP="00C20DFB">
      <w:pPr>
        <w:pStyle w:val="EndNoteBibliography"/>
        <w:spacing w:after="360"/>
      </w:pPr>
      <w:r w:rsidRPr="00C20DFB">
        <w:t xml:space="preserve">Malterud, K., Siersma, V. D. &amp; Guassora, A. D., (2016). Sample size in qualitative interview studies: guided by information power. </w:t>
      </w:r>
      <w:r w:rsidRPr="00C20DFB">
        <w:rPr>
          <w:i/>
        </w:rPr>
        <w:t xml:space="preserve">Qualitative </w:t>
      </w:r>
      <w:r w:rsidR="00BE7E8D">
        <w:rPr>
          <w:i/>
        </w:rPr>
        <w:t>H</w:t>
      </w:r>
      <w:r w:rsidRPr="00C20DFB">
        <w:rPr>
          <w:i/>
        </w:rPr>
        <w:t xml:space="preserve">ealth </w:t>
      </w:r>
      <w:r w:rsidR="00BE7E8D">
        <w:rPr>
          <w:i/>
        </w:rPr>
        <w:t>R</w:t>
      </w:r>
      <w:r w:rsidRPr="00C20DFB">
        <w:rPr>
          <w:i/>
        </w:rPr>
        <w:t>esearch,</w:t>
      </w:r>
      <w:r w:rsidRPr="00C20DFB">
        <w:t xml:space="preserve"> 26</w:t>
      </w:r>
      <w:r w:rsidRPr="00C20DFB">
        <w:rPr>
          <w:b/>
        </w:rPr>
        <w:t>,</w:t>
      </w:r>
      <w:r w:rsidRPr="00C20DFB">
        <w:t xml:space="preserve"> 1753-1760.</w:t>
      </w:r>
    </w:p>
    <w:p w14:paraId="17AC5C13" w14:textId="0CE8783D" w:rsidR="00C20DFB" w:rsidRPr="00C20DFB" w:rsidRDefault="00C20DFB" w:rsidP="00C20DFB">
      <w:pPr>
        <w:pStyle w:val="EndNoteBibliography"/>
        <w:spacing w:after="360"/>
      </w:pPr>
      <w:r w:rsidRPr="00C20DFB">
        <w:t xml:space="preserve">Manafo, E., Petermann, L., Mason-Lai, P. &amp; Vandall-Walker, V., (2018). Patient engagement in Canada: a scoping review of the ‘how’ and ‘what’ of patient engagement in health research. </w:t>
      </w:r>
      <w:r w:rsidRPr="00C20DFB">
        <w:rPr>
          <w:i/>
        </w:rPr>
        <w:t>Health Research Policy and Systems,</w:t>
      </w:r>
      <w:r w:rsidRPr="00C20DFB">
        <w:t xml:space="preserve"> 16</w:t>
      </w:r>
      <w:r w:rsidR="00BE7E8D">
        <w:rPr>
          <w:b/>
        </w:rPr>
        <w:t xml:space="preserve">. </w:t>
      </w:r>
      <w:r w:rsidR="00BE7E8D" w:rsidRPr="00BE7E8D">
        <w:rPr>
          <w:bCs/>
        </w:rPr>
        <w:t>doi: 10.1186/s12961-018-0282-4.</w:t>
      </w:r>
    </w:p>
    <w:p w14:paraId="65247C50" w14:textId="04329299" w:rsidR="00C20DFB" w:rsidRPr="00C20DFB" w:rsidRDefault="00C20DFB" w:rsidP="00C20DFB">
      <w:pPr>
        <w:pStyle w:val="EndNoteBibliography"/>
        <w:spacing w:after="360"/>
      </w:pPr>
      <w:r w:rsidRPr="00C20DFB">
        <w:t xml:space="preserve">Marie Curie Research Centre &amp; Wales Cancer Research Centre, (2023). </w:t>
      </w:r>
      <w:r w:rsidRPr="00C20DFB">
        <w:rPr>
          <w:i/>
        </w:rPr>
        <w:t>Public Involvement in Research Impact Toolkit (PIRIT)</w:t>
      </w:r>
      <w:r w:rsidRPr="00C20DFB">
        <w:t xml:space="preserve">. Wales: Marie Curie Research Centre. Available at: </w:t>
      </w:r>
      <w:hyperlink r:id="rId111" w:history="1">
        <w:r w:rsidRPr="00C20DFB">
          <w:rPr>
            <w:rStyle w:val="Hyperlink"/>
          </w:rPr>
          <w:t>https://www.cardiff.ac.uk/marie-curie-research-centre/patient-and-public-involvement/public-involvement-in-research-impact-toolkit-pirit</w:t>
        </w:r>
      </w:hyperlink>
      <w:r w:rsidR="008F6283">
        <w:rPr>
          <w:rStyle w:val="Hyperlink"/>
        </w:rPr>
        <w:t>.</w:t>
      </w:r>
      <w:r w:rsidRPr="00C20DFB">
        <w:t xml:space="preserve"> </w:t>
      </w:r>
      <w:r w:rsidR="00694BCD">
        <w:t>[</w:t>
      </w:r>
      <w:r w:rsidRPr="00C20DFB">
        <w:t>Accessed 1 December 2023</w:t>
      </w:r>
      <w:r w:rsidR="00694BCD">
        <w:t>]</w:t>
      </w:r>
      <w:r w:rsidRPr="00C20DFB">
        <w:t>.</w:t>
      </w:r>
    </w:p>
    <w:p w14:paraId="0412DC97" w14:textId="77777777" w:rsidR="00C20DFB" w:rsidRPr="00C20DFB" w:rsidRDefault="00C20DFB" w:rsidP="00C20DFB">
      <w:pPr>
        <w:pStyle w:val="EndNoteBibliography"/>
        <w:spacing w:after="360"/>
      </w:pPr>
      <w:r w:rsidRPr="00C20DFB">
        <w:t xml:space="preserve">Marsh, P., Gartrell, G., Egg, G., Nolan, A. &amp; Cross, M., (2017). End-of-Life care in a community garden: Findings from a Participatory Action Research project in regional Australia. </w:t>
      </w:r>
      <w:r w:rsidRPr="00C20DFB">
        <w:rPr>
          <w:i/>
        </w:rPr>
        <w:t>Health &amp; Place,</w:t>
      </w:r>
      <w:r w:rsidRPr="00C20DFB">
        <w:t xml:space="preserve"> 45</w:t>
      </w:r>
      <w:r w:rsidRPr="00C20DFB">
        <w:rPr>
          <w:b/>
        </w:rPr>
        <w:t>,</w:t>
      </w:r>
      <w:r w:rsidRPr="00C20DFB">
        <w:t xml:space="preserve"> 110-116.</w:t>
      </w:r>
    </w:p>
    <w:p w14:paraId="6EEE42B2" w14:textId="77777777" w:rsidR="00C20DFB" w:rsidRPr="008F6283" w:rsidRDefault="00C20DFB" w:rsidP="00C20DFB">
      <w:pPr>
        <w:pStyle w:val="EndNoteBibliography"/>
        <w:spacing w:after="360"/>
        <w:rPr>
          <w:szCs w:val="24"/>
        </w:rPr>
      </w:pPr>
      <w:r w:rsidRPr="00C20DFB">
        <w:t xml:space="preserve">McIlfatrick, S., Hasson, F., Hanna-Trainor, L. &amp; Brogan, P., (2015). </w:t>
      </w:r>
      <w:r w:rsidRPr="00C20DFB">
        <w:rPr>
          <w:i/>
        </w:rPr>
        <w:t>Evaluation report for All Ireland Institute of Hospice &amp; Palliative Care 'Voices 4 C</w:t>
      </w:r>
      <w:r w:rsidRPr="008F6283">
        <w:rPr>
          <w:i/>
          <w:szCs w:val="24"/>
        </w:rPr>
        <w:t xml:space="preserve">are' Initiative. </w:t>
      </w:r>
      <w:r w:rsidRPr="008F6283">
        <w:rPr>
          <w:szCs w:val="24"/>
        </w:rPr>
        <w:t>Dublin, Ireland: All Ireland Institute of Hospice &amp; Palliative Care.</w:t>
      </w:r>
    </w:p>
    <w:p w14:paraId="27F56E5C" w14:textId="2438F508" w:rsidR="00C20DFB" w:rsidRPr="008F6283" w:rsidRDefault="00C20DFB" w:rsidP="008F6283">
      <w:pPr>
        <w:autoSpaceDE w:val="0"/>
        <w:autoSpaceDN w:val="0"/>
        <w:adjustRightInd w:val="0"/>
        <w:spacing w:after="0" w:line="240" w:lineRule="auto"/>
        <w:rPr>
          <w:rFonts w:ascii="Segoe UI" w:hAnsi="Segoe UI" w:cs="Segoe UI"/>
          <w:color w:val="000000"/>
          <w:sz w:val="24"/>
          <w:szCs w:val="24"/>
          <w14:ligatures w14:val="standardContextual"/>
        </w:rPr>
      </w:pPr>
      <w:r w:rsidRPr="008F6283">
        <w:rPr>
          <w:sz w:val="24"/>
          <w:szCs w:val="24"/>
        </w:rPr>
        <w:t>McVey, L., Frost, T., Issa, B., Davison, E., Abdulkader, J., Randell, R., Alvarado, N., Zaman, H., Hardiker, N. &amp; Cheong, V.-L., (2023). Working together</w:t>
      </w:r>
      <w:r w:rsidRPr="008F6283">
        <w:rPr>
          <w:rFonts w:cstheme="minorHAnsi"/>
          <w:sz w:val="24"/>
          <w:szCs w:val="24"/>
        </w:rPr>
        <w:t xml:space="preserve">: reflections on how to make public involvement in research work. </w:t>
      </w:r>
      <w:r w:rsidRPr="008F6283">
        <w:rPr>
          <w:rFonts w:cstheme="minorHAnsi"/>
          <w:i/>
          <w:sz w:val="24"/>
          <w:szCs w:val="24"/>
        </w:rPr>
        <w:t>Research Involvement and Engagement,</w:t>
      </w:r>
      <w:r w:rsidRPr="008F6283">
        <w:rPr>
          <w:rFonts w:cstheme="minorHAnsi"/>
          <w:sz w:val="24"/>
          <w:szCs w:val="24"/>
        </w:rPr>
        <w:t xml:space="preserve"> 9</w:t>
      </w:r>
      <w:r w:rsidR="008F6283" w:rsidRPr="008F6283">
        <w:rPr>
          <w:rFonts w:cstheme="minorHAnsi"/>
          <w:sz w:val="24"/>
          <w:szCs w:val="24"/>
        </w:rPr>
        <w:t xml:space="preserve">.  doi: </w:t>
      </w:r>
      <w:r w:rsidR="008F6283" w:rsidRPr="008F6283">
        <w:rPr>
          <w:rFonts w:cstheme="minorHAnsi"/>
          <w:color w:val="000000"/>
          <w:sz w:val="24"/>
          <w:szCs w:val="24"/>
          <w14:ligatures w14:val="standardContextual"/>
        </w:rPr>
        <w:t>10.1186/s40900-023-00427-4.</w:t>
      </w:r>
    </w:p>
    <w:p w14:paraId="4A103350" w14:textId="77777777" w:rsidR="008F6283" w:rsidRPr="008F6283" w:rsidRDefault="008F6283" w:rsidP="008F6283">
      <w:pPr>
        <w:autoSpaceDE w:val="0"/>
        <w:autoSpaceDN w:val="0"/>
        <w:adjustRightInd w:val="0"/>
        <w:spacing w:after="0" w:line="240" w:lineRule="auto"/>
        <w:rPr>
          <w:sz w:val="24"/>
          <w:szCs w:val="24"/>
        </w:rPr>
      </w:pPr>
    </w:p>
    <w:p w14:paraId="2486B8FF" w14:textId="77777777" w:rsidR="00C20DFB" w:rsidRPr="00C20DFB" w:rsidRDefault="00C20DFB" w:rsidP="00C20DFB">
      <w:pPr>
        <w:pStyle w:val="EndNoteBibliography"/>
        <w:spacing w:after="360"/>
      </w:pPr>
      <w:r w:rsidRPr="008F6283">
        <w:rPr>
          <w:szCs w:val="24"/>
        </w:rPr>
        <w:t>Meinders, M. J., Donnelly, A. C., Sheehan, M. &amp;</w:t>
      </w:r>
      <w:r w:rsidRPr="00C20DFB">
        <w:t xml:space="preserve"> Bloem, B. R., (2022). Including People with Parkinson’s Disease in Clinical Study Design and Execution: A Call to Action. </w:t>
      </w:r>
      <w:r w:rsidRPr="00C20DFB">
        <w:rPr>
          <w:i/>
        </w:rPr>
        <w:t>Journal of Parkinson's Disease,</w:t>
      </w:r>
      <w:r w:rsidRPr="00C20DFB">
        <w:t xml:space="preserve"> 12</w:t>
      </w:r>
      <w:r w:rsidRPr="00C20DFB">
        <w:rPr>
          <w:b/>
        </w:rPr>
        <w:t>,</w:t>
      </w:r>
      <w:r w:rsidRPr="00C20DFB">
        <w:t xml:space="preserve"> 1359-1363.</w:t>
      </w:r>
    </w:p>
    <w:p w14:paraId="66D00744" w14:textId="77777777" w:rsidR="00C20DFB" w:rsidRPr="00C20DFB" w:rsidRDefault="00C20DFB" w:rsidP="00C20DFB">
      <w:pPr>
        <w:pStyle w:val="EndNoteBibliography"/>
        <w:spacing w:after="360"/>
      </w:pPr>
      <w:r w:rsidRPr="00C20DFB">
        <w:t xml:space="preserve">Melchior, I., van der Heijden, A., Stoffers, E., Suntjens, F. &amp; Moser, A., (2021). Patient and public involvement cultures and the perceived impact in the vulnerable context of palliative care: a qualitative study. </w:t>
      </w:r>
      <w:r w:rsidRPr="00C20DFB">
        <w:rPr>
          <w:i/>
        </w:rPr>
        <w:t>Health Expectations,</w:t>
      </w:r>
      <w:r w:rsidRPr="00C20DFB">
        <w:t xml:space="preserve"> 24</w:t>
      </w:r>
      <w:r w:rsidRPr="00C20DFB">
        <w:rPr>
          <w:b/>
        </w:rPr>
        <w:t>,</w:t>
      </w:r>
      <w:r w:rsidRPr="00C20DFB">
        <w:t xml:space="preserve"> 456-467.</w:t>
      </w:r>
    </w:p>
    <w:p w14:paraId="46730BE7" w14:textId="471D67FB" w:rsidR="00A400BD" w:rsidRDefault="00C20DFB" w:rsidP="00A400BD">
      <w:pPr>
        <w:pStyle w:val="EndNoteBibliography"/>
        <w:spacing w:after="360"/>
      </w:pPr>
      <w:r w:rsidRPr="00C20DFB">
        <w:lastRenderedPageBreak/>
        <w:t xml:space="preserve">Moher, D., Liberati, A., Tetzlaff, J., Altman, D. G. &amp; Group, P., (2009). Preferred reporting items for systematic reviews and meta-analyses: the PRISMA statement. </w:t>
      </w:r>
      <w:r w:rsidRPr="00C20DFB">
        <w:rPr>
          <w:i/>
        </w:rPr>
        <w:t xml:space="preserve">PLoS </w:t>
      </w:r>
      <w:r w:rsidR="00A400BD">
        <w:rPr>
          <w:i/>
        </w:rPr>
        <w:t>Medicine</w:t>
      </w:r>
      <w:r w:rsidRPr="00C20DFB">
        <w:rPr>
          <w:i/>
        </w:rPr>
        <w:t>,</w:t>
      </w:r>
      <w:r w:rsidRPr="00C20DFB">
        <w:t xml:space="preserve"> 6</w:t>
      </w:r>
      <w:r w:rsidRPr="00C20DFB">
        <w:rPr>
          <w:b/>
        </w:rPr>
        <w:t>,</w:t>
      </w:r>
      <w:r w:rsidRPr="00C20DFB">
        <w:t xml:space="preserve"> e1000097.</w:t>
      </w:r>
      <w:r w:rsidR="00A400BD">
        <w:t xml:space="preserve"> doi: 10.1371/journal.pmed.1000097.</w:t>
      </w:r>
    </w:p>
    <w:p w14:paraId="1F4DD6C4" w14:textId="464DFCA9" w:rsidR="00C20DFB" w:rsidRPr="00C20DFB" w:rsidRDefault="00C20DFB" w:rsidP="00C20DFB">
      <w:pPr>
        <w:pStyle w:val="EndNoteBibliography"/>
        <w:spacing w:after="360"/>
      </w:pPr>
      <w:r w:rsidRPr="00C20DFB">
        <w:t xml:space="preserve">Morley, R. F., Norman, G., Golder, S. &amp; Griffith, P., (2016). A systematic scoping review of the evidence for consumer involvement in organisations undertaking systematic reviews: focus on Cochrane. </w:t>
      </w:r>
      <w:r w:rsidRPr="00C20DFB">
        <w:rPr>
          <w:i/>
        </w:rPr>
        <w:t>Research Involvement and Engagement,</w:t>
      </w:r>
      <w:r w:rsidRPr="00C20DFB">
        <w:t xml:space="preserve"> 2</w:t>
      </w:r>
      <w:r w:rsidR="00F02E5A">
        <w:rPr>
          <w:b/>
        </w:rPr>
        <w:t xml:space="preserve">. </w:t>
      </w:r>
      <w:r w:rsidR="00F02E5A" w:rsidRPr="00F02E5A">
        <w:rPr>
          <w:bCs/>
        </w:rPr>
        <w:t>doi: 10.1186/s40900-016-0049-4.</w:t>
      </w:r>
    </w:p>
    <w:p w14:paraId="37D4CB36" w14:textId="3CB489FA" w:rsidR="00C20DFB" w:rsidRPr="00C20DFB" w:rsidRDefault="00C20DFB" w:rsidP="00C20DFB">
      <w:pPr>
        <w:pStyle w:val="EndNoteBibliography"/>
        <w:spacing w:after="360"/>
      </w:pPr>
      <w:r w:rsidRPr="00C20DFB">
        <w:t xml:space="preserve">Morton, R., Tong, A., Howard, K., Snelling, P. &amp; Webster, A., (2010). The views of patients and carers in treatment decision making for chronic kidney disease: systematic review and thematic synthesis of qualitative studies. </w:t>
      </w:r>
      <w:r w:rsidRPr="00C20DFB">
        <w:rPr>
          <w:i/>
        </w:rPr>
        <w:t>BMJ,</w:t>
      </w:r>
      <w:r w:rsidRPr="00C20DFB">
        <w:t xml:space="preserve"> 34</w:t>
      </w:r>
      <w:r w:rsidRPr="00F02E5A">
        <w:t>0</w:t>
      </w:r>
      <w:r w:rsidR="00F02E5A" w:rsidRPr="00F02E5A">
        <w:t>. doi: 10.1136/bmj.c112.</w:t>
      </w:r>
    </w:p>
    <w:p w14:paraId="6ECEF413" w14:textId="77777777" w:rsidR="00C20DFB" w:rsidRPr="00C20DFB" w:rsidRDefault="00C20DFB" w:rsidP="00C20DFB">
      <w:pPr>
        <w:pStyle w:val="EndNoteBibliography"/>
        <w:spacing w:after="360"/>
      </w:pPr>
      <w:r w:rsidRPr="00C20DFB">
        <w:t xml:space="preserve">National Council for Palliative Care, (2004). </w:t>
      </w:r>
      <w:r w:rsidRPr="00C20DFB">
        <w:rPr>
          <w:i/>
        </w:rPr>
        <w:t xml:space="preserve">Listening To Users: Helping professionals address user involvement in Palliative Care. </w:t>
      </w:r>
      <w:r w:rsidRPr="00C20DFB">
        <w:t>London: NCPC.</w:t>
      </w:r>
    </w:p>
    <w:p w14:paraId="72C69150" w14:textId="689D3FC5" w:rsidR="00C20DFB" w:rsidRPr="00C20DFB" w:rsidRDefault="00C20DFB" w:rsidP="00C20DFB">
      <w:pPr>
        <w:pStyle w:val="EndNoteBibliography"/>
        <w:spacing w:after="360"/>
      </w:pPr>
      <w:r w:rsidRPr="00C20DFB">
        <w:t xml:space="preserve">National Council for Palliative Care, (2018). </w:t>
      </w:r>
      <w:r w:rsidRPr="00C20DFB">
        <w:rPr>
          <w:i/>
        </w:rPr>
        <w:t>National Council for Palliative Care</w:t>
      </w:r>
      <w:r w:rsidRPr="00C20DFB">
        <w:t xml:space="preserve">. London: NCPC. Available at: </w:t>
      </w:r>
      <w:hyperlink r:id="rId112" w:history="1">
        <w:r w:rsidRPr="00C20DFB">
          <w:rPr>
            <w:rStyle w:val="Hyperlink"/>
          </w:rPr>
          <w:t>http://www.ncpc.org.uk/</w:t>
        </w:r>
      </w:hyperlink>
      <w:r w:rsidRPr="00C20DFB">
        <w:t xml:space="preserve"> </w:t>
      </w:r>
      <w:r w:rsidR="00694BCD">
        <w:t>[</w:t>
      </w:r>
      <w:r w:rsidRPr="00C20DFB">
        <w:t>Accessed 27 August 2018</w:t>
      </w:r>
      <w:r w:rsidR="00694BCD">
        <w:t>]</w:t>
      </w:r>
      <w:r w:rsidRPr="00C20DFB">
        <w:t>.</w:t>
      </w:r>
    </w:p>
    <w:p w14:paraId="536023F8" w14:textId="77777777" w:rsidR="00C20DFB" w:rsidRPr="00C20DFB" w:rsidRDefault="00C20DFB" w:rsidP="00C20DFB">
      <w:pPr>
        <w:pStyle w:val="EndNoteBibliography"/>
        <w:spacing w:after="360"/>
      </w:pPr>
      <w:r w:rsidRPr="00C20DFB">
        <w:t xml:space="preserve">National Council for Palliative Care &amp; NHS Centre for Involvement, (2009). </w:t>
      </w:r>
      <w:r w:rsidRPr="00C20DFB">
        <w:rPr>
          <w:i/>
        </w:rPr>
        <w:t xml:space="preserve">A Guide to Involving patients, carers and the public in palliative care and end of life care services. </w:t>
      </w:r>
      <w:r w:rsidRPr="00C20DFB">
        <w:t>London: NCPC.</w:t>
      </w:r>
    </w:p>
    <w:p w14:paraId="78C695F9" w14:textId="76B2C60B" w:rsidR="00C20DFB" w:rsidRPr="00C20DFB" w:rsidRDefault="00C20DFB" w:rsidP="00C20DFB">
      <w:pPr>
        <w:pStyle w:val="EndNoteBibliography"/>
        <w:spacing w:after="360"/>
      </w:pPr>
      <w:r w:rsidRPr="00C20DFB">
        <w:t xml:space="preserve">National Palliative Care Research Center, (2018). </w:t>
      </w:r>
      <w:r w:rsidRPr="00C20DFB">
        <w:rPr>
          <w:i/>
        </w:rPr>
        <w:t>National Palliative Care Research Center</w:t>
      </w:r>
      <w:r w:rsidRPr="00C20DFB">
        <w:t xml:space="preserve">. New York, USA: NPCRC. Available at: </w:t>
      </w:r>
      <w:hyperlink r:id="rId113" w:history="1">
        <w:r w:rsidRPr="00C20DFB">
          <w:rPr>
            <w:rStyle w:val="Hyperlink"/>
          </w:rPr>
          <w:t>http://npcrc.org/</w:t>
        </w:r>
      </w:hyperlink>
      <w:r w:rsidRPr="00C20DFB">
        <w:t xml:space="preserve"> </w:t>
      </w:r>
      <w:r w:rsidR="00694BCD">
        <w:t>[</w:t>
      </w:r>
      <w:r w:rsidRPr="00C20DFB">
        <w:t>Accessed 27 August 2018</w:t>
      </w:r>
      <w:r w:rsidR="00694BCD">
        <w:t>]</w:t>
      </w:r>
      <w:r w:rsidRPr="00C20DFB">
        <w:t>.</w:t>
      </w:r>
    </w:p>
    <w:p w14:paraId="011C7FDA" w14:textId="3DC2C05D" w:rsidR="00C20DFB" w:rsidRPr="00C20DFB" w:rsidRDefault="00C20DFB" w:rsidP="00C20DFB">
      <w:pPr>
        <w:pStyle w:val="EndNoteBibliography"/>
        <w:spacing w:after="360"/>
      </w:pPr>
      <w:r w:rsidRPr="00C20DFB">
        <w:t xml:space="preserve">NHS, (2022). </w:t>
      </w:r>
      <w:r w:rsidRPr="00C20DFB">
        <w:rPr>
          <w:i/>
        </w:rPr>
        <w:t>What end of life care involves</w:t>
      </w:r>
      <w:r w:rsidRPr="00C20DFB">
        <w:t xml:space="preserve">. London: NHS. Available at: </w:t>
      </w:r>
      <w:hyperlink r:id="rId114" w:history="1">
        <w:r w:rsidRPr="00C20DFB">
          <w:rPr>
            <w:rStyle w:val="Hyperlink"/>
          </w:rPr>
          <w:t>https://www.nhs.uk/conditions/end-of-life-care/what-it-involves-and-when-it-starts/</w:t>
        </w:r>
      </w:hyperlink>
      <w:r w:rsidRPr="00C20DFB">
        <w:t xml:space="preserve"> </w:t>
      </w:r>
      <w:r w:rsidR="00694BCD">
        <w:t>[</w:t>
      </w:r>
      <w:r w:rsidRPr="00C20DFB">
        <w:t>Accessed 8 June 2022</w:t>
      </w:r>
      <w:r w:rsidR="00694BCD">
        <w:t>]</w:t>
      </w:r>
      <w:r w:rsidRPr="00C20DFB">
        <w:t>.</w:t>
      </w:r>
    </w:p>
    <w:p w14:paraId="371FE0E6" w14:textId="77777777" w:rsidR="00C20DFB" w:rsidRPr="00C20DFB" w:rsidRDefault="00C20DFB" w:rsidP="00C20DFB">
      <w:pPr>
        <w:pStyle w:val="EndNoteBibliography"/>
        <w:spacing w:after="360"/>
      </w:pPr>
      <w:r w:rsidRPr="00C20DFB">
        <w:t xml:space="preserve">NIHR, (2021a). </w:t>
      </w:r>
      <w:r w:rsidRPr="00C20DFB">
        <w:rPr>
          <w:i/>
        </w:rPr>
        <w:t xml:space="preserve">Best Research for Best Health: The Next Chapter. </w:t>
      </w:r>
      <w:r w:rsidRPr="00C20DFB">
        <w:t>London: National Institute for Health Research.</w:t>
      </w:r>
    </w:p>
    <w:p w14:paraId="733D4FE7" w14:textId="02E90E8A" w:rsidR="00C20DFB" w:rsidRPr="00C20DFB" w:rsidRDefault="00C20DFB" w:rsidP="00C20DFB">
      <w:pPr>
        <w:pStyle w:val="EndNoteBibliography"/>
        <w:spacing w:after="360"/>
      </w:pPr>
      <w:r w:rsidRPr="00C20DFB">
        <w:t xml:space="preserve">NIHR, (2021b). </w:t>
      </w:r>
      <w:r w:rsidRPr="00C20DFB">
        <w:rPr>
          <w:i/>
        </w:rPr>
        <w:t xml:space="preserve">Involving children and young people as advisors in research. Top tips and essential key issues for researchers. </w:t>
      </w:r>
      <w:r w:rsidR="00F02E5A">
        <w:t>London</w:t>
      </w:r>
      <w:r w:rsidRPr="00C20DFB">
        <w:t>: National Institute for Health Research.</w:t>
      </w:r>
    </w:p>
    <w:p w14:paraId="62A957F8" w14:textId="4F006C3B" w:rsidR="00C20DFB" w:rsidRPr="00C20DFB" w:rsidRDefault="00C20DFB" w:rsidP="00C20DFB">
      <w:pPr>
        <w:pStyle w:val="EndNoteBibliography"/>
        <w:spacing w:after="360"/>
      </w:pPr>
      <w:r w:rsidRPr="00C20DFB">
        <w:t xml:space="preserve">NIHR, (2022a). </w:t>
      </w:r>
      <w:r w:rsidRPr="00C20DFB">
        <w:rPr>
          <w:i/>
        </w:rPr>
        <w:t>Applied Research Collaborations - Research themes, national leadership areas and national priority areas</w:t>
      </w:r>
      <w:r w:rsidRPr="00C20DFB">
        <w:t>. London: N</w:t>
      </w:r>
      <w:r w:rsidR="00F02E5A">
        <w:t>ational institute for Health and Care Research</w:t>
      </w:r>
      <w:r w:rsidRPr="00C20DFB">
        <w:t xml:space="preserve">. Available at: </w:t>
      </w:r>
      <w:hyperlink r:id="rId115" w:history="1">
        <w:r w:rsidRPr="00C20DFB">
          <w:rPr>
            <w:rStyle w:val="Hyperlink"/>
          </w:rPr>
          <w:t>https://www.nihr.ac.uk/documents/applied-research-collaborations-research-themes-and-national-leadership-areas/28825</w:t>
        </w:r>
      </w:hyperlink>
      <w:r w:rsidRPr="00C20DFB">
        <w:t xml:space="preserve"> </w:t>
      </w:r>
      <w:r w:rsidR="00694BCD">
        <w:t>[</w:t>
      </w:r>
      <w:r w:rsidRPr="00C20DFB">
        <w:t>Accessed 23 June 2022</w:t>
      </w:r>
      <w:r w:rsidR="00694BCD">
        <w:t>]</w:t>
      </w:r>
      <w:r w:rsidRPr="00C20DFB">
        <w:t>.</w:t>
      </w:r>
    </w:p>
    <w:p w14:paraId="13C01650" w14:textId="77777777" w:rsidR="00C20DFB" w:rsidRPr="00C20DFB" w:rsidRDefault="00C20DFB" w:rsidP="00C20DFB">
      <w:pPr>
        <w:pStyle w:val="EndNoteBibliography"/>
        <w:spacing w:after="360"/>
      </w:pPr>
      <w:r w:rsidRPr="00C20DFB">
        <w:t xml:space="preserve">NIHR, (2022b). </w:t>
      </w:r>
      <w:r w:rsidRPr="00C20DFB">
        <w:rPr>
          <w:i/>
        </w:rPr>
        <w:t xml:space="preserve">Equality, Diversity and Inclusion Strategy 2022-2027. </w:t>
      </w:r>
      <w:r w:rsidRPr="00C20DFB">
        <w:t>London: National Institute for Health and Care Research.</w:t>
      </w:r>
    </w:p>
    <w:p w14:paraId="3795DC18" w14:textId="2F27EFAA" w:rsidR="00C20DFB" w:rsidRPr="00C20DFB" w:rsidRDefault="00C20DFB" w:rsidP="00C20DFB">
      <w:pPr>
        <w:pStyle w:val="EndNoteBibliography"/>
        <w:spacing w:after="360"/>
      </w:pPr>
      <w:r w:rsidRPr="00C20DFB">
        <w:t xml:space="preserve">NIHR, (2022c). </w:t>
      </w:r>
      <w:r w:rsidRPr="00C20DFB">
        <w:rPr>
          <w:i/>
        </w:rPr>
        <w:t>The Yorkshire &amp; Humber Palliative Care Research Network: Addressing Inequalities Across All Ages</w:t>
      </w:r>
      <w:r w:rsidRPr="00C20DFB">
        <w:t>. London: N</w:t>
      </w:r>
      <w:r w:rsidR="00F02E5A">
        <w:t>ational Institute for Health and Care Research</w:t>
      </w:r>
      <w:r w:rsidRPr="00C20DFB">
        <w:t xml:space="preserve">. Available at: </w:t>
      </w:r>
      <w:hyperlink r:id="rId116" w:history="1">
        <w:r w:rsidRPr="00C20DFB">
          <w:rPr>
            <w:rStyle w:val="Hyperlink"/>
          </w:rPr>
          <w:t>https://fundingawards.nihr.ac.uk/award/NIHR135115</w:t>
        </w:r>
      </w:hyperlink>
      <w:r w:rsidRPr="00C20DFB">
        <w:t xml:space="preserve"> </w:t>
      </w:r>
      <w:r w:rsidR="00694BCD">
        <w:t>[</w:t>
      </w:r>
      <w:r w:rsidRPr="00C20DFB">
        <w:t>Accessed 31 July 2022</w:t>
      </w:r>
      <w:r w:rsidR="00694BCD">
        <w:t>]</w:t>
      </w:r>
      <w:r w:rsidRPr="00C20DFB">
        <w:t>.</w:t>
      </w:r>
    </w:p>
    <w:p w14:paraId="08329F65" w14:textId="55FEBEB9" w:rsidR="00C20DFB" w:rsidRPr="00C20DFB" w:rsidRDefault="00C20DFB" w:rsidP="00C20DFB">
      <w:pPr>
        <w:pStyle w:val="EndNoteBibliography"/>
        <w:spacing w:after="360"/>
      </w:pPr>
      <w:r w:rsidRPr="00C20DFB">
        <w:lastRenderedPageBreak/>
        <w:t xml:space="preserve">NIHR, (2023). </w:t>
      </w:r>
      <w:r w:rsidRPr="00C20DFB">
        <w:rPr>
          <w:i/>
        </w:rPr>
        <w:t>Payment guidance for researchers and professionals</w:t>
      </w:r>
      <w:r w:rsidRPr="00C20DFB">
        <w:t xml:space="preserve">. UK: National </w:t>
      </w:r>
      <w:r w:rsidR="00F02E5A">
        <w:t>Institute</w:t>
      </w:r>
      <w:r w:rsidRPr="00C20DFB">
        <w:t xml:space="preserve"> for Health and Care Research. Available at: </w:t>
      </w:r>
      <w:hyperlink r:id="rId117" w:history="1">
        <w:r w:rsidRPr="00C20DFB">
          <w:rPr>
            <w:rStyle w:val="Hyperlink"/>
          </w:rPr>
          <w:t>https://www.nihr.ac.uk/documents/payment-guidance-for-researchers-and-professionals/27392</w:t>
        </w:r>
      </w:hyperlink>
      <w:r w:rsidRPr="00C20DFB">
        <w:t xml:space="preserve"> </w:t>
      </w:r>
      <w:r w:rsidR="00694BCD">
        <w:t>[</w:t>
      </w:r>
      <w:r w:rsidRPr="00C20DFB">
        <w:t>Accessed 28 November 2023</w:t>
      </w:r>
      <w:r w:rsidR="00694BCD">
        <w:t>]</w:t>
      </w:r>
      <w:r w:rsidRPr="00C20DFB">
        <w:t>.</w:t>
      </w:r>
    </w:p>
    <w:p w14:paraId="04864A46" w14:textId="77777777" w:rsidR="00C20DFB" w:rsidRPr="00C20DFB" w:rsidRDefault="00C20DFB" w:rsidP="00C20DFB">
      <w:pPr>
        <w:pStyle w:val="EndNoteBibliography"/>
        <w:spacing w:after="360"/>
      </w:pPr>
      <w:r w:rsidRPr="00C20DFB">
        <w:t xml:space="preserve">NIHR, Chief Scientist Office, Health and Care Research Wales &amp; Public Health Agency, (2019). </w:t>
      </w:r>
      <w:r w:rsidRPr="00C20DFB">
        <w:rPr>
          <w:i/>
        </w:rPr>
        <w:t xml:space="preserve">UK Standards for Public Involvement. </w:t>
      </w:r>
      <w:r w:rsidRPr="00C20DFB">
        <w:t>London: UK Public Involvement Standards Development Partnership.</w:t>
      </w:r>
    </w:p>
    <w:p w14:paraId="1465B784" w14:textId="1895EC0B" w:rsidR="00C20DFB" w:rsidRPr="00C20DFB" w:rsidRDefault="00C20DFB" w:rsidP="00C20DFB">
      <w:pPr>
        <w:pStyle w:val="EndNoteBibliography"/>
        <w:spacing w:after="360"/>
      </w:pPr>
      <w:r w:rsidRPr="00C20DFB">
        <w:t xml:space="preserve">NIHR CED, (2020). </w:t>
      </w:r>
      <w:r w:rsidRPr="00C20DFB">
        <w:rPr>
          <w:i/>
        </w:rPr>
        <w:t>NIHR Our goverance</w:t>
      </w:r>
      <w:r w:rsidRPr="00C20DFB">
        <w:t xml:space="preserve">. Twickenham: National Institute for Health Research. Available at: </w:t>
      </w:r>
      <w:hyperlink r:id="rId118" w:anchor="two" w:history="1">
        <w:r w:rsidRPr="00C20DFB">
          <w:rPr>
            <w:rStyle w:val="Hyperlink"/>
          </w:rPr>
          <w:t>https://www.nihr.ac.uk/about-us/who-we-are/our-governance.htm#two</w:t>
        </w:r>
      </w:hyperlink>
      <w:r w:rsidRPr="00C20DFB">
        <w:t>.</w:t>
      </w:r>
    </w:p>
    <w:p w14:paraId="064B1EA0" w14:textId="77777777" w:rsidR="00C20DFB" w:rsidRPr="00C20DFB" w:rsidRDefault="00C20DFB" w:rsidP="00C20DFB">
      <w:pPr>
        <w:pStyle w:val="EndNoteBibliography"/>
        <w:spacing w:after="360"/>
      </w:pPr>
      <w:r w:rsidRPr="00C20DFB">
        <w:t xml:space="preserve">NIHR National Cancer Research Network &amp; National Cancer Research Institute, (2012). </w:t>
      </w:r>
      <w:r w:rsidRPr="00C20DFB">
        <w:rPr>
          <w:i/>
        </w:rPr>
        <w:t xml:space="preserve">Impact of Patient, Carer and Public Involvement in Cancer Research. </w:t>
      </w:r>
      <w:r w:rsidRPr="00C20DFB">
        <w:t>London: NCRN, NCRI,.</w:t>
      </w:r>
    </w:p>
    <w:p w14:paraId="32538076" w14:textId="77777777" w:rsidR="00C20DFB" w:rsidRPr="00C20DFB" w:rsidRDefault="00C20DFB" w:rsidP="00C20DFB">
      <w:pPr>
        <w:pStyle w:val="EndNoteBibliography"/>
        <w:spacing w:after="360"/>
      </w:pPr>
      <w:r w:rsidRPr="00C20DFB">
        <w:t xml:space="preserve">Nind, M., (2014). </w:t>
      </w:r>
      <w:r w:rsidRPr="00C20DFB">
        <w:rPr>
          <w:i/>
        </w:rPr>
        <w:t xml:space="preserve">What is Inclusive Research?, </w:t>
      </w:r>
      <w:r w:rsidRPr="00C20DFB">
        <w:t>London: Bloomsbury.</w:t>
      </w:r>
    </w:p>
    <w:p w14:paraId="4C00DA1C" w14:textId="77777777" w:rsidR="00C20DFB" w:rsidRPr="00C20DFB" w:rsidRDefault="00C20DFB" w:rsidP="00C20DFB">
      <w:pPr>
        <w:pStyle w:val="EndNoteBibliography"/>
        <w:spacing w:after="360"/>
      </w:pPr>
      <w:r w:rsidRPr="00C20DFB">
        <w:t xml:space="preserve">Noh, H., Paradiso de Sayu, R., Granda Anderson, K. &amp; Ford, C. D., (2016). Community-Based Participatory Research on Issues Around Palliative and End-of-Life Care. </w:t>
      </w:r>
      <w:r w:rsidRPr="00C20DFB">
        <w:rPr>
          <w:i/>
        </w:rPr>
        <w:t>Journal of Hospice &amp; Palliative Nursing,</w:t>
      </w:r>
      <w:r w:rsidRPr="00C20DFB">
        <w:t xml:space="preserve"> 18</w:t>
      </w:r>
      <w:r w:rsidRPr="00C20DFB">
        <w:rPr>
          <w:b/>
        </w:rPr>
        <w:t>,</w:t>
      </w:r>
      <w:r w:rsidRPr="00C20DFB">
        <w:t xml:space="preserve"> 249-255.</w:t>
      </w:r>
    </w:p>
    <w:p w14:paraId="6C8120CD" w14:textId="77777777" w:rsidR="00C20DFB" w:rsidRPr="00C20DFB" w:rsidRDefault="00C20DFB" w:rsidP="00C20DFB">
      <w:pPr>
        <w:pStyle w:val="EndNoteBibliography"/>
        <w:spacing w:after="360"/>
      </w:pPr>
      <w:r w:rsidRPr="00C20DFB">
        <w:t xml:space="preserve">Oliver, M., (1992). Changing the Social Relations of Research Production? </w:t>
      </w:r>
      <w:r w:rsidRPr="00C20DFB">
        <w:rPr>
          <w:i/>
        </w:rPr>
        <w:t>Disability, Handicap and Society,</w:t>
      </w:r>
      <w:r w:rsidRPr="00C20DFB">
        <w:t xml:space="preserve"> 7</w:t>
      </w:r>
      <w:r w:rsidRPr="00C20DFB">
        <w:rPr>
          <w:b/>
        </w:rPr>
        <w:t>,</w:t>
      </w:r>
      <w:r w:rsidRPr="00C20DFB">
        <w:t xml:space="preserve"> 101-114.</w:t>
      </w:r>
    </w:p>
    <w:p w14:paraId="063CAB4E" w14:textId="77777777" w:rsidR="00C20DFB" w:rsidRPr="00C20DFB" w:rsidRDefault="00C20DFB" w:rsidP="00C20DFB">
      <w:pPr>
        <w:pStyle w:val="EndNoteBibliography"/>
        <w:spacing w:after="360"/>
      </w:pPr>
      <w:r w:rsidRPr="00C20DFB">
        <w:t xml:space="preserve">Palliative and end of life care Priority Setting Partnership (PeolcPSP), (2013). </w:t>
      </w:r>
      <w:r w:rsidRPr="00C20DFB">
        <w:rPr>
          <w:i/>
        </w:rPr>
        <w:t xml:space="preserve">Putting patients, carers and clinicians at the heart of palliative and end of life care research. </w:t>
      </w:r>
      <w:r w:rsidRPr="00C20DFB">
        <w:t>London: James Lind Alliance.</w:t>
      </w:r>
    </w:p>
    <w:p w14:paraId="40FCE278" w14:textId="0EEC19EF" w:rsidR="00C20DFB" w:rsidRPr="00C20DFB" w:rsidRDefault="00C20DFB" w:rsidP="00C20DFB">
      <w:pPr>
        <w:pStyle w:val="EndNoteBibliography"/>
        <w:spacing w:after="360"/>
      </w:pPr>
      <w:r w:rsidRPr="00C20DFB">
        <w:t xml:space="preserve">Pandya-Wood, R., Barron, D. S. &amp; Elliott, J., (2017). A framework for public involvement at the design stage of NHS health and social care research: time to develop ethically conscious standards. </w:t>
      </w:r>
      <w:r w:rsidRPr="00C20DFB">
        <w:rPr>
          <w:i/>
        </w:rPr>
        <w:t>Research Involvement and Engagement,</w:t>
      </w:r>
      <w:r w:rsidRPr="00C20DFB">
        <w:t xml:space="preserve"> 3</w:t>
      </w:r>
      <w:r w:rsidR="00F02E5A">
        <w:rPr>
          <w:b/>
        </w:rPr>
        <w:t xml:space="preserve">. </w:t>
      </w:r>
      <w:r w:rsidR="00F02E5A" w:rsidRPr="00F02E5A">
        <w:rPr>
          <w:bCs/>
        </w:rPr>
        <w:t>doi: 10.1186/s40900-017-0058-y.</w:t>
      </w:r>
    </w:p>
    <w:p w14:paraId="6209D058" w14:textId="6C30A5C0" w:rsidR="006F4626" w:rsidRPr="006F4626" w:rsidRDefault="00C20DFB" w:rsidP="006F4626">
      <w:pPr>
        <w:pStyle w:val="EndNoteBibliography"/>
        <w:spacing w:after="360"/>
        <w:rPr>
          <w:b/>
        </w:rPr>
      </w:pPr>
      <w:r w:rsidRPr="00C20DFB">
        <w:t xml:space="preserve">Paolucci, A., Nielssen, I., Tang, K. L., Sinnarajah, A., Simon, J. E. &amp; Santana, M. J., (2022). The impacts of partnering with cancer patients in palliative care research: a systematic review and meta-synthesis. </w:t>
      </w:r>
      <w:r w:rsidRPr="00C20DFB">
        <w:rPr>
          <w:i/>
        </w:rPr>
        <w:t>Palliative Care and Social Practice,</w:t>
      </w:r>
      <w:r w:rsidRPr="00C20DFB">
        <w:t xml:space="preserve"> 16</w:t>
      </w:r>
      <w:r w:rsidR="006F4626">
        <w:rPr>
          <w:b/>
        </w:rPr>
        <w:t xml:space="preserve">. </w:t>
      </w:r>
      <w:r w:rsidR="006F4626" w:rsidRPr="006F4626">
        <w:rPr>
          <w:bCs/>
        </w:rPr>
        <w:t>doi: 10.1177/26323524221131581.</w:t>
      </w:r>
    </w:p>
    <w:p w14:paraId="56670E5D" w14:textId="320EFAC0" w:rsidR="00C20DFB" w:rsidRPr="00C20DFB" w:rsidRDefault="00C20DFB" w:rsidP="00C20DFB">
      <w:pPr>
        <w:pStyle w:val="EndNoteBibliography"/>
        <w:spacing w:after="360"/>
      </w:pPr>
      <w:r w:rsidRPr="00C20DFB">
        <w:t xml:space="preserve">Patient-Centered Outcomes Research Institute, (2018). </w:t>
      </w:r>
      <w:r w:rsidRPr="00C20DFB">
        <w:rPr>
          <w:i/>
        </w:rPr>
        <w:t>Engagement in Research</w:t>
      </w:r>
      <w:r w:rsidRPr="00C20DFB">
        <w:t xml:space="preserve">. Washington DC, USA: PCORI. Available at: </w:t>
      </w:r>
      <w:hyperlink r:id="rId119" w:history="1">
        <w:r w:rsidRPr="00C20DFB">
          <w:rPr>
            <w:rStyle w:val="Hyperlink"/>
          </w:rPr>
          <w:t>https://www.pcori.org/engagement</w:t>
        </w:r>
      </w:hyperlink>
      <w:r w:rsidRPr="00C20DFB">
        <w:t xml:space="preserve"> </w:t>
      </w:r>
      <w:r w:rsidR="00694BCD">
        <w:t>[</w:t>
      </w:r>
      <w:r w:rsidRPr="00C20DFB">
        <w:t>Accessed 27 August 2018</w:t>
      </w:r>
      <w:r w:rsidR="00694BCD">
        <w:t>]</w:t>
      </w:r>
      <w:r w:rsidRPr="00C20DFB">
        <w:t>.</w:t>
      </w:r>
    </w:p>
    <w:p w14:paraId="4B7A345C" w14:textId="77777777" w:rsidR="00C20DFB" w:rsidRPr="00C20DFB" w:rsidRDefault="00C20DFB" w:rsidP="00C20DFB">
      <w:pPr>
        <w:pStyle w:val="EndNoteBibliography"/>
        <w:spacing w:after="360"/>
      </w:pPr>
      <w:r w:rsidRPr="00C20DFB">
        <w:t xml:space="preserve">Payne, S., (2002). Are we using the users? </w:t>
      </w:r>
      <w:r w:rsidRPr="00C20DFB">
        <w:rPr>
          <w:i/>
        </w:rPr>
        <w:t>International Journal of Palliative Nursing,</w:t>
      </w:r>
      <w:r w:rsidRPr="00C20DFB">
        <w:t xml:space="preserve"> 8</w:t>
      </w:r>
      <w:r w:rsidRPr="00C20DFB">
        <w:rPr>
          <w:b/>
        </w:rPr>
        <w:t>,</w:t>
      </w:r>
      <w:r w:rsidRPr="00C20DFB">
        <w:t xml:space="preserve"> 212.</w:t>
      </w:r>
    </w:p>
    <w:p w14:paraId="1EFE1375" w14:textId="77777777" w:rsidR="00C20DFB" w:rsidRPr="00C20DFB" w:rsidRDefault="00C20DFB" w:rsidP="00C20DFB">
      <w:pPr>
        <w:pStyle w:val="EndNoteBibliography"/>
        <w:spacing w:after="360"/>
      </w:pPr>
      <w:r w:rsidRPr="00C20DFB">
        <w:t xml:space="preserve">Payne, S., Seymour, J., Molassiotis, A., Froggatt, K., Grande, G., Lloyd-Williams, M., Foster, C., Wilson, R., Rolls, L. &amp; Todd, C., (2011). Benefits and challenges of collaborative research: lessons from supportive and palliative care. </w:t>
      </w:r>
      <w:r w:rsidRPr="00C20DFB">
        <w:rPr>
          <w:i/>
        </w:rPr>
        <w:t>BMJ Supportive &amp; Palliative Care,</w:t>
      </w:r>
      <w:r w:rsidRPr="00C20DFB">
        <w:t xml:space="preserve"> 1</w:t>
      </w:r>
      <w:r w:rsidRPr="00C20DFB">
        <w:rPr>
          <w:b/>
        </w:rPr>
        <w:t>,</w:t>
      </w:r>
      <w:r w:rsidRPr="00C20DFB">
        <w:t xml:space="preserve"> 5-11.</w:t>
      </w:r>
    </w:p>
    <w:p w14:paraId="5458D9D6" w14:textId="77777777" w:rsidR="00C20DFB" w:rsidRPr="00C20DFB" w:rsidRDefault="00C20DFB" w:rsidP="00C20DFB">
      <w:pPr>
        <w:pStyle w:val="EndNoteBibliography"/>
        <w:spacing w:after="360"/>
      </w:pPr>
      <w:r w:rsidRPr="00C20DFB">
        <w:t xml:space="preserve">Payne, S. P., N.; Turner, M.; Rolls, L., (2013). </w:t>
      </w:r>
      <w:r w:rsidRPr="00C20DFB">
        <w:rPr>
          <w:i/>
        </w:rPr>
        <w:t xml:space="preserve">Research in palliative care. Can hospices afford not to be involved? A report for the Commission into the Future of Hospice Care. </w:t>
      </w:r>
      <w:r w:rsidRPr="00C20DFB">
        <w:t>London: Hospice UK.</w:t>
      </w:r>
    </w:p>
    <w:p w14:paraId="5771F045" w14:textId="77777777" w:rsidR="00C20DFB" w:rsidRPr="00C20DFB" w:rsidRDefault="00C20DFB" w:rsidP="00C20DFB">
      <w:pPr>
        <w:pStyle w:val="EndNoteBibliography"/>
        <w:spacing w:after="360"/>
      </w:pPr>
      <w:r w:rsidRPr="00C20DFB">
        <w:lastRenderedPageBreak/>
        <w:t xml:space="preserve">Pearce, C., (2021). The complexities of developing equal relationships in patient and public involvement in health research. </w:t>
      </w:r>
      <w:r w:rsidRPr="00C20DFB">
        <w:rPr>
          <w:i/>
        </w:rPr>
        <w:t>Social Theory &amp; Health,</w:t>
      </w:r>
      <w:r w:rsidRPr="00C20DFB">
        <w:t xml:space="preserve"> 19</w:t>
      </w:r>
      <w:r w:rsidRPr="00C20DFB">
        <w:rPr>
          <w:b/>
        </w:rPr>
        <w:t>,</w:t>
      </w:r>
      <w:r w:rsidRPr="00C20DFB">
        <w:t xml:space="preserve"> 362-379.</w:t>
      </w:r>
    </w:p>
    <w:p w14:paraId="18026078" w14:textId="6E4AC094" w:rsidR="00C20DFB" w:rsidRPr="00C20DFB" w:rsidRDefault="00C20DFB" w:rsidP="00C20DFB">
      <w:pPr>
        <w:pStyle w:val="EndNoteBibliography"/>
        <w:spacing w:after="360"/>
      </w:pPr>
      <w:r w:rsidRPr="00C20DFB">
        <w:t xml:space="preserve">People in Health West of England, (2023). </w:t>
      </w:r>
      <w:r w:rsidRPr="00C20DFB">
        <w:rPr>
          <w:i/>
        </w:rPr>
        <w:t>PPI impact log</w:t>
      </w:r>
      <w:r w:rsidRPr="00C20DFB">
        <w:t xml:space="preserve">. England: People in Health West of England. Available at: </w:t>
      </w:r>
      <w:hyperlink r:id="rId120" w:history="1">
        <w:r w:rsidRPr="00C20DFB">
          <w:rPr>
            <w:rStyle w:val="Hyperlink"/>
          </w:rPr>
          <w:t>https://arc-w.nihr.ac.uk/news/capturing-the-impact-of-public-involvement-the-ppi-impact-log/</w:t>
        </w:r>
      </w:hyperlink>
      <w:r w:rsidRPr="00C20DFB">
        <w:t xml:space="preserve"> </w:t>
      </w:r>
      <w:r w:rsidR="00694BCD">
        <w:t>[</w:t>
      </w:r>
      <w:r w:rsidRPr="00C20DFB">
        <w:t>Accessed 1 December 2023</w:t>
      </w:r>
      <w:r w:rsidR="00694BCD">
        <w:t>]</w:t>
      </w:r>
      <w:r w:rsidRPr="00C20DFB">
        <w:t>.</w:t>
      </w:r>
    </w:p>
    <w:p w14:paraId="3FC3E200" w14:textId="77777777" w:rsidR="00C20DFB" w:rsidRPr="00C20DFB" w:rsidRDefault="00C20DFB" w:rsidP="00C20DFB">
      <w:pPr>
        <w:pStyle w:val="EndNoteBibliography"/>
        <w:spacing w:after="360"/>
      </w:pPr>
      <w:r w:rsidRPr="00C20DFB">
        <w:t xml:space="preserve">Perkins, P., Barclay, S. &amp; Booth, S., (2007). What are patients' priorities for palliative care research? Focus group study. </w:t>
      </w:r>
      <w:r w:rsidRPr="00C20DFB">
        <w:rPr>
          <w:i/>
        </w:rPr>
        <w:t>Palliative Medicine,</w:t>
      </w:r>
      <w:r w:rsidRPr="00C20DFB">
        <w:t xml:space="preserve"> 21</w:t>
      </w:r>
      <w:r w:rsidRPr="00C20DFB">
        <w:rPr>
          <w:b/>
        </w:rPr>
        <w:t>,</w:t>
      </w:r>
      <w:r w:rsidRPr="00C20DFB">
        <w:t xml:space="preserve"> 219-225.</w:t>
      </w:r>
    </w:p>
    <w:p w14:paraId="2FCE52E9" w14:textId="77777777" w:rsidR="00C20DFB" w:rsidRPr="00C20DFB" w:rsidRDefault="00C20DFB" w:rsidP="00C20DFB">
      <w:pPr>
        <w:pStyle w:val="EndNoteBibliography"/>
        <w:spacing w:after="360"/>
      </w:pPr>
      <w:r w:rsidRPr="00C20DFB">
        <w:t xml:space="preserve">Perkins, P., Booth, S., Vowler, S. L. &amp; Barclay, S., (2008). What are patients' priorities for palliative care research?—a questionnaire study. </w:t>
      </w:r>
      <w:r w:rsidRPr="00C20DFB">
        <w:rPr>
          <w:i/>
        </w:rPr>
        <w:t>Palliative Medicine,</w:t>
      </w:r>
      <w:r w:rsidRPr="00C20DFB">
        <w:t xml:space="preserve"> 22</w:t>
      </w:r>
      <w:r w:rsidRPr="00C20DFB">
        <w:rPr>
          <w:b/>
        </w:rPr>
        <w:t>,</w:t>
      </w:r>
      <w:r w:rsidRPr="00C20DFB">
        <w:t xml:space="preserve"> 7-12.</w:t>
      </w:r>
    </w:p>
    <w:p w14:paraId="07043F46" w14:textId="77777777" w:rsidR="00C20DFB" w:rsidRPr="00C20DFB" w:rsidRDefault="00C20DFB" w:rsidP="00C20DFB">
      <w:pPr>
        <w:pStyle w:val="EndNoteBibliography"/>
        <w:spacing w:after="360"/>
      </w:pPr>
      <w:r w:rsidRPr="00C20DFB">
        <w:t xml:space="preserve">Peters, M. D., Godfrey, C. M., Khalil, H., McInerney, P., Parker, D. &amp; Soares, C. B., (2015). Guidance for conducting systematic scoping reviews. </w:t>
      </w:r>
      <w:r w:rsidRPr="00C20DFB">
        <w:rPr>
          <w:i/>
        </w:rPr>
        <w:t>International Journal of Evidence-Based Healthcare,</w:t>
      </w:r>
      <w:r w:rsidRPr="00C20DFB">
        <w:t xml:space="preserve"> 13</w:t>
      </w:r>
      <w:r w:rsidRPr="00C20DFB">
        <w:rPr>
          <w:b/>
        </w:rPr>
        <w:t>,</w:t>
      </w:r>
      <w:r w:rsidRPr="00C20DFB">
        <w:t xml:space="preserve"> 141-146.</w:t>
      </w:r>
    </w:p>
    <w:p w14:paraId="4974143A" w14:textId="77777777" w:rsidR="00C20DFB" w:rsidRPr="00C20DFB" w:rsidRDefault="00C20DFB" w:rsidP="00C20DFB">
      <w:pPr>
        <w:pStyle w:val="EndNoteBibliography"/>
        <w:spacing w:after="360"/>
      </w:pPr>
      <w:r w:rsidRPr="00C20DFB">
        <w:t xml:space="preserve">Pickard, A., Lee, T., Solem, C., Joo, M., Schumock, G. &amp; Krishnan, J., (2011). Prioritizing Comparative‐Effectiveness Research Topics via Stakeholder Involvement: An Application in COPD. </w:t>
      </w:r>
      <w:r w:rsidRPr="00C20DFB">
        <w:rPr>
          <w:i/>
        </w:rPr>
        <w:t>Clinical Pharmacology &amp; Therapeutics,</w:t>
      </w:r>
      <w:r w:rsidRPr="00C20DFB">
        <w:t xml:space="preserve"> 90</w:t>
      </w:r>
      <w:r w:rsidRPr="00C20DFB">
        <w:rPr>
          <w:b/>
        </w:rPr>
        <w:t>,</w:t>
      </w:r>
      <w:r w:rsidRPr="00C20DFB">
        <w:t xml:space="preserve"> 888-892.</w:t>
      </w:r>
    </w:p>
    <w:p w14:paraId="3B4E70B5" w14:textId="65E4BE39" w:rsidR="00C20DFB" w:rsidRPr="00C20DFB" w:rsidRDefault="00C20DFB" w:rsidP="00C20DFB">
      <w:pPr>
        <w:pStyle w:val="EndNoteBibliography"/>
        <w:spacing w:after="360"/>
      </w:pPr>
      <w:r w:rsidRPr="00C20DFB">
        <w:t xml:space="preserve">Poland, F., Mapes, S., Pinnock, H., Katona, C., Sorensen, S., Fox, C. &amp; Maidment, I. D., (2014). Perspectives of carers on medication management in dementia: lessons from collaboratively developing a research proposal. </w:t>
      </w:r>
      <w:r w:rsidRPr="00C20DFB">
        <w:rPr>
          <w:i/>
        </w:rPr>
        <w:t>BMC research notes,</w:t>
      </w:r>
      <w:r w:rsidRPr="00C20DFB">
        <w:t xml:space="preserve"> </w:t>
      </w:r>
      <w:r w:rsidRPr="00E149B4">
        <w:t>7</w:t>
      </w:r>
      <w:r w:rsidR="00E149B4" w:rsidRPr="00E149B4">
        <w:t>. doi: 10.1186/1756-0500-7-463.</w:t>
      </w:r>
    </w:p>
    <w:p w14:paraId="5B37B566" w14:textId="77777777" w:rsidR="00C20DFB" w:rsidRPr="00C20DFB" w:rsidRDefault="00C20DFB" w:rsidP="00C20DFB">
      <w:pPr>
        <w:pStyle w:val="EndNoteBibliography"/>
        <w:spacing w:after="360"/>
      </w:pPr>
      <w:r w:rsidRPr="00C20DFB">
        <w:t xml:space="preserve">Pollard, K., Donskoy, A., Moule, P., Donald, C., Lima, M. &amp; Rice, C., (2015). Developing and evaluating guidelines for patient and public involvement (PPI) in research. </w:t>
      </w:r>
      <w:r w:rsidRPr="00C20DFB">
        <w:rPr>
          <w:i/>
        </w:rPr>
        <w:t>International Journal of Health Care Quality Assurance,</w:t>
      </w:r>
      <w:r w:rsidRPr="00C20DFB">
        <w:t xml:space="preserve"> 28</w:t>
      </w:r>
      <w:r w:rsidRPr="00C20DFB">
        <w:rPr>
          <w:b/>
        </w:rPr>
        <w:t>,</w:t>
      </w:r>
      <w:r w:rsidRPr="00C20DFB">
        <w:t xml:space="preserve"> 141-155.</w:t>
      </w:r>
    </w:p>
    <w:p w14:paraId="6D47490C" w14:textId="1CA4E381" w:rsidR="00C20DFB" w:rsidRPr="00C20DFB" w:rsidRDefault="00C20DFB" w:rsidP="00C20DFB">
      <w:pPr>
        <w:pStyle w:val="EndNoteBibliography"/>
        <w:spacing w:after="360"/>
      </w:pPr>
      <w:r w:rsidRPr="00C20DFB">
        <w:t xml:space="preserve">PPI Strategy Group (Executive Group), (2017). </w:t>
      </w:r>
      <w:r w:rsidRPr="00C20DFB">
        <w:rPr>
          <w:i/>
        </w:rPr>
        <w:t xml:space="preserve">Patient and Public Involvement Focus, newsletter. </w:t>
      </w:r>
      <w:r w:rsidRPr="00C20DFB">
        <w:t>London: Cicely Saunders Institute of Palliative Care, Policy &amp; Rehabilitation.</w:t>
      </w:r>
    </w:p>
    <w:p w14:paraId="1E1555EC" w14:textId="77777777" w:rsidR="00C20DFB" w:rsidRPr="00C20DFB" w:rsidRDefault="00C20DFB" w:rsidP="00C20DFB">
      <w:pPr>
        <w:pStyle w:val="EndNoteBibliography"/>
        <w:spacing w:after="360"/>
      </w:pPr>
      <w:r w:rsidRPr="00C20DFB">
        <w:t xml:space="preserve">Primary Care and Palliative Care Research Groups, University of Hull, (2018). </w:t>
      </w:r>
      <w:r w:rsidRPr="00C20DFB">
        <w:rPr>
          <w:i/>
        </w:rPr>
        <w:t xml:space="preserve">Public and patient involvement within Primary Care and Palliative Care. </w:t>
      </w:r>
      <w:r w:rsidRPr="00C20DFB">
        <w:t>Hull: University of Hull.</w:t>
      </w:r>
    </w:p>
    <w:p w14:paraId="3E1CA07A" w14:textId="77777777" w:rsidR="00C20DFB" w:rsidRPr="00C20DFB" w:rsidRDefault="00C20DFB" w:rsidP="00C20DFB">
      <w:pPr>
        <w:pStyle w:val="EndNoteBibliography"/>
        <w:spacing w:after="360"/>
      </w:pPr>
      <w:r w:rsidRPr="00C20DFB">
        <w:t xml:space="preserve">Quintão, C., Andrade, P. &amp; Almeida, F., (2020). How to Improve the Validity and Reliability of a Case Study Approach. </w:t>
      </w:r>
      <w:r w:rsidRPr="00C20DFB">
        <w:rPr>
          <w:i/>
        </w:rPr>
        <w:t>Journal of Interdisciplinary Studies in Education,</w:t>
      </w:r>
      <w:r w:rsidRPr="00C20DFB">
        <w:t xml:space="preserve"> 9</w:t>
      </w:r>
      <w:r w:rsidRPr="00C20DFB">
        <w:rPr>
          <w:b/>
        </w:rPr>
        <w:t>,</w:t>
      </w:r>
      <w:r w:rsidRPr="00C20DFB">
        <w:t xml:space="preserve"> 264-275.</w:t>
      </w:r>
    </w:p>
    <w:p w14:paraId="25971ED9" w14:textId="42374420" w:rsidR="00C20DFB" w:rsidRPr="00C20DFB" w:rsidRDefault="00C20DFB" w:rsidP="00C20DFB">
      <w:pPr>
        <w:pStyle w:val="EndNoteBibliography"/>
        <w:spacing w:after="360"/>
      </w:pPr>
      <w:r w:rsidRPr="00C20DFB">
        <w:t xml:space="preserve">Rafie, C. L., Zimmerman, E. B., Moser, D. E., Cook, S. &amp; Zarghami, F., (2019). A lung cancer research agenda that reflects the diverse perspectives of community stakeholders: process and outcomes of the SEED method. </w:t>
      </w:r>
      <w:r w:rsidRPr="00C20DFB">
        <w:rPr>
          <w:i/>
        </w:rPr>
        <w:t>Research Involvement and Engagement,</w:t>
      </w:r>
      <w:r w:rsidRPr="00C20DFB">
        <w:t xml:space="preserve"> 5.</w:t>
      </w:r>
      <w:r w:rsidR="00B033E5">
        <w:t xml:space="preserve"> doi: </w:t>
      </w:r>
      <w:r w:rsidR="00B033E5" w:rsidRPr="00B033E5">
        <w:t>10.1186/s40900-018-0134-y</w:t>
      </w:r>
      <w:r w:rsidR="00B033E5">
        <w:t>.</w:t>
      </w:r>
    </w:p>
    <w:p w14:paraId="2829A84B" w14:textId="0B5294CF" w:rsidR="00C20DFB" w:rsidRPr="00C20DFB" w:rsidRDefault="00C20DFB" w:rsidP="00C20DFB">
      <w:pPr>
        <w:pStyle w:val="EndNoteBibliography"/>
        <w:spacing w:after="360"/>
      </w:pPr>
      <w:r w:rsidRPr="00C20DFB">
        <w:t xml:space="preserve">Research Services, (2018). </w:t>
      </w:r>
      <w:r w:rsidRPr="00C20DFB">
        <w:rPr>
          <w:i/>
        </w:rPr>
        <w:t>Principles of anonymity, confidentiality and data protection.</w:t>
      </w:r>
      <w:r w:rsidRPr="00C20DFB">
        <w:t xml:space="preserve"> </w:t>
      </w:r>
      <w:r w:rsidR="004A59DE">
        <w:t xml:space="preserve">Sheffield: </w:t>
      </w:r>
      <w:r w:rsidRPr="00C20DFB">
        <w:t>University of Sheffield.</w:t>
      </w:r>
    </w:p>
    <w:p w14:paraId="7DBD6089" w14:textId="77777777" w:rsidR="00C20DFB" w:rsidRPr="00C20DFB" w:rsidRDefault="00C20DFB" w:rsidP="00C20DFB">
      <w:pPr>
        <w:pStyle w:val="EndNoteBibliography"/>
        <w:spacing w:after="360"/>
      </w:pPr>
      <w:r w:rsidRPr="00C20DFB">
        <w:lastRenderedPageBreak/>
        <w:t xml:space="preserve">Richardson, A., Sitzia, J. &amp; Cotterell, P., (2005). ‘Working the system’. Achieving change through partnership working: an evaluation of cancer partnership groups. </w:t>
      </w:r>
      <w:r w:rsidRPr="00C20DFB">
        <w:rPr>
          <w:i/>
        </w:rPr>
        <w:t>Health Expectations,</w:t>
      </w:r>
      <w:r w:rsidRPr="00C20DFB">
        <w:t xml:space="preserve"> 8</w:t>
      </w:r>
      <w:r w:rsidRPr="00C20DFB">
        <w:rPr>
          <w:b/>
        </w:rPr>
        <w:t>,</w:t>
      </w:r>
      <w:r w:rsidRPr="00C20DFB">
        <w:t xml:space="preserve"> 210-220.</w:t>
      </w:r>
    </w:p>
    <w:p w14:paraId="32C3AA25" w14:textId="77777777" w:rsidR="00C20DFB" w:rsidRPr="00C20DFB" w:rsidRDefault="00C20DFB" w:rsidP="00C20DFB">
      <w:pPr>
        <w:pStyle w:val="EndNoteBibliography"/>
        <w:spacing w:after="360"/>
      </w:pPr>
      <w:r w:rsidRPr="00C20DFB">
        <w:t xml:space="preserve">Riffin, C., Kenien, C., Ghesquiere, A., Dorime, A., Villanueva, C., Gardner, D., Callahan, J., Capezuti, E. &amp; Reid, M. C., (2016). Community-based participatory research: understanding a promising approach to addressing knowledge gaps in palliative care. </w:t>
      </w:r>
      <w:r w:rsidRPr="00C20DFB">
        <w:rPr>
          <w:i/>
        </w:rPr>
        <w:t>Annals of palliative medicine,</w:t>
      </w:r>
      <w:r w:rsidRPr="00C20DFB">
        <w:t xml:space="preserve"> 5</w:t>
      </w:r>
      <w:r w:rsidRPr="00C20DFB">
        <w:rPr>
          <w:b/>
        </w:rPr>
        <w:t>,</w:t>
      </w:r>
      <w:r w:rsidRPr="00C20DFB">
        <w:t xml:space="preserve"> 218-224.</w:t>
      </w:r>
    </w:p>
    <w:p w14:paraId="1FC9E4E6" w14:textId="77777777" w:rsidR="00C20DFB" w:rsidRPr="00C20DFB" w:rsidRDefault="00C20DFB" w:rsidP="00C20DFB">
      <w:pPr>
        <w:pStyle w:val="EndNoteBibliography"/>
        <w:spacing w:after="360"/>
      </w:pPr>
      <w:r w:rsidRPr="00C20DFB">
        <w:t xml:space="preserve">Roberts, H., (2019a). </w:t>
      </w:r>
      <w:r w:rsidRPr="00C20DFB">
        <w:rPr>
          <w:i/>
        </w:rPr>
        <w:t xml:space="preserve">Ideas for naming the PPI group. </w:t>
      </w:r>
      <w:r w:rsidRPr="00C20DFB">
        <w:t>Hull: Institute for Clinical and Applied Health Research.</w:t>
      </w:r>
    </w:p>
    <w:p w14:paraId="1D58E5D4" w14:textId="77777777" w:rsidR="00C20DFB" w:rsidRPr="00C20DFB" w:rsidRDefault="00C20DFB" w:rsidP="00C20DFB">
      <w:pPr>
        <w:pStyle w:val="EndNoteBibliography"/>
        <w:spacing w:after="360"/>
      </w:pPr>
      <w:r w:rsidRPr="00C20DFB">
        <w:t xml:space="preserve">Roberts, H., (2019b). </w:t>
      </w:r>
      <w:r w:rsidRPr="00C20DFB">
        <w:rPr>
          <w:i/>
        </w:rPr>
        <w:t xml:space="preserve">Straplines for publicity materials. </w:t>
      </w:r>
      <w:r w:rsidRPr="00C20DFB">
        <w:t>Hull: Institute for Clinical and Applied Health Research.</w:t>
      </w:r>
    </w:p>
    <w:p w14:paraId="5C7A4F9C" w14:textId="77777777" w:rsidR="00C20DFB" w:rsidRPr="00C20DFB" w:rsidRDefault="00C20DFB" w:rsidP="00C20DFB">
      <w:pPr>
        <w:pStyle w:val="EndNoteBibliography"/>
        <w:spacing w:after="360"/>
      </w:pPr>
      <w:r w:rsidRPr="00C20DFB">
        <w:t xml:space="preserve">Roberts, H., (2020a). </w:t>
      </w:r>
      <w:r w:rsidRPr="00C20DFB">
        <w:rPr>
          <w:i/>
        </w:rPr>
        <w:t xml:space="preserve">Cancer research brochure. </w:t>
      </w:r>
      <w:r w:rsidRPr="00C20DFB">
        <w:t>Hull: Institute for Clinical and Applied Health Research.</w:t>
      </w:r>
    </w:p>
    <w:p w14:paraId="34E6C23B" w14:textId="77777777" w:rsidR="00C20DFB" w:rsidRPr="00C20DFB" w:rsidRDefault="00C20DFB" w:rsidP="00C20DFB">
      <w:pPr>
        <w:pStyle w:val="EndNoteBibliography"/>
        <w:spacing w:after="360"/>
      </w:pPr>
      <w:r w:rsidRPr="00C20DFB">
        <w:t xml:space="preserve">Roberts, H., (2020b). </w:t>
      </w:r>
      <w:r w:rsidRPr="00C20DFB">
        <w:rPr>
          <w:i/>
        </w:rPr>
        <w:t xml:space="preserve">Cancer research poster. </w:t>
      </w:r>
      <w:r w:rsidRPr="00C20DFB">
        <w:t>Hull: Institute for Clinical and Applied Health Research.</w:t>
      </w:r>
    </w:p>
    <w:p w14:paraId="4F17090F" w14:textId="77777777" w:rsidR="00C20DFB" w:rsidRPr="00C20DFB" w:rsidRDefault="00C20DFB" w:rsidP="00C20DFB">
      <w:pPr>
        <w:pStyle w:val="EndNoteBibliography"/>
        <w:spacing w:after="360"/>
      </w:pPr>
      <w:r w:rsidRPr="00C20DFB">
        <w:t xml:space="preserve">Roberts, H., (2020c). </w:t>
      </w:r>
      <w:r w:rsidRPr="00C20DFB">
        <w:rPr>
          <w:i/>
        </w:rPr>
        <w:t xml:space="preserve">Guidance and resources - visual guides on involvement. </w:t>
      </w:r>
      <w:r w:rsidRPr="00C20DFB">
        <w:t>Hull: Institute for Clinical and Applied Health Research.</w:t>
      </w:r>
    </w:p>
    <w:p w14:paraId="21B79C3D" w14:textId="77777777" w:rsidR="00C20DFB" w:rsidRPr="00C20DFB" w:rsidRDefault="00C20DFB" w:rsidP="00C20DFB">
      <w:pPr>
        <w:pStyle w:val="EndNoteBibliography"/>
        <w:spacing w:after="360"/>
      </w:pPr>
      <w:r w:rsidRPr="00C20DFB">
        <w:t xml:space="preserve">Roberts, H., (2020d). </w:t>
      </w:r>
      <w:r w:rsidRPr="00C20DFB">
        <w:rPr>
          <w:i/>
        </w:rPr>
        <w:t xml:space="preserve">Health research postcard. </w:t>
      </w:r>
      <w:r w:rsidRPr="00C20DFB">
        <w:t>Hull: Institute for Clinical and Applied Health Research.</w:t>
      </w:r>
    </w:p>
    <w:p w14:paraId="1F5327D9" w14:textId="77777777" w:rsidR="00C20DFB" w:rsidRPr="00C20DFB" w:rsidRDefault="00C20DFB" w:rsidP="00C20DFB">
      <w:pPr>
        <w:pStyle w:val="EndNoteBibliography"/>
        <w:spacing w:after="360"/>
      </w:pPr>
      <w:r w:rsidRPr="00C20DFB">
        <w:t xml:space="preserve">Roberts, H., (2020e). </w:t>
      </w:r>
      <w:r w:rsidRPr="00C20DFB">
        <w:rPr>
          <w:i/>
        </w:rPr>
        <w:t xml:space="preserve">Humber, Coast and Vale Cancer Alliance News, Autumn 2020 newsletter. </w:t>
      </w:r>
      <w:r w:rsidRPr="00C20DFB">
        <w:t>Humber &amp; North Yorkshire: Humber, Coast and Vale Cancer Alliance.</w:t>
      </w:r>
    </w:p>
    <w:p w14:paraId="6202DB22" w14:textId="77777777" w:rsidR="00C20DFB" w:rsidRPr="00C20DFB" w:rsidRDefault="00C20DFB" w:rsidP="00C20DFB">
      <w:pPr>
        <w:pStyle w:val="EndNoteBibliography"/>
        <w:spacing w:after="360"/>
      </w:pPr>
      <w:r w:rsidRPr="00C20DFB">
        <w:t xml:space="preserve">Roberts, H., (2020f). </w:t>
      </w:r>
      <w:r w:rsidRPr="00C20DFB">
        <w:rPr>
          <w:i/>
        </w:rPr>
        <w:t xml:space="preserve">PPI Update for Researchers, newsletters. </w:t>
      </w:r>
      <w:r w:rsidRPr="00C20DFB">
        <w:t>Hull: Institute for Clinical and Applied Health Research.</w:t>
      </w:r>
    </w:p>
    <w:p w14:paraId="7AABBF66" w14:textId="77777777" w:rsidR="00C20DFB" w:rsidRPr="00C20DFB" w:rsidRDefault="00C20DFB" w:rsidP="00C20DFB">
      <w:pPr>
        <w:pStyle w:val="EndNoteBibliography"/>
        <w:spacing w:after="360"/>
      </w:pPr>
      <w:r w:rsidRPr="00C20DFB">
        <w:t xml:space="preserve">Roberts, H., (2020g). </w:t>
      </w:r>
      <w:r w:rsidRPr="00C20DFB">
        <w:rPr>
          <w:i/>
        </w:rPr>
        <w:t xml:space="preserve">Publicity materials - flyers, posters, postcards, brochures. </w:t>
      </w:r>
      <w:r w:rsidRPr="00C20DFB">
        <w:t>Hull: Institute for Clinical and Applied Health Research.</w:t>
      </w:r>
    </w:p>
    <w:p w14:paraId="441DBC96" w14:textId="77777777" w:rsidR="00C20DFB" w:rsidRPr="00C20DFB" w:rsidRDefault="00C20DFB" w:rsidP="00C20DFB">
      <w:pPr>
        <w:pStyle w:val="EndNoteBibliography"/>
        <w:spacing w:after="360"/>
      </w:pPr>
      <w:r w:rsidRPr="00C20DFB">
        <w:t xml:space="preserve">Roberts, H., (2020h). </w:t>
      </w:r>
      <w:r w:rsidRPr="00C20DFB">
        <w:rPr>
          <w:i/>
        </w:rPr>
        <w:t xml:space="preserve">Review of welcome pack meeting, 23 October 2020. </w:t>
      </w:r>
      <w:r w:rsidRPr="00C20DFB">
        <w:t>Hull: University of Hull.</w:t>
      </w:r>
    </w:p>
    <w:p w14:paraId="69A841BF" w14:textId="77777777" w:rsidR="00C20DFB" w:rsidRPr="00C20DFB" w:rsidRDefault="00C20DFB" w:rsidP="00C20DFB">
      <w:pPr>
        <w:pStyle w:val="EndNoteBibliography"/>
        <w:spacing w:after="360"/>
      </w:pPr>
      <w:r w:rsidRPr="00C20DFB">
        <w:t xml:space="preserve">Roberts, H., (2020i). </w:t>
      </w:r>
      <w:r w:rsidRPr="00C20DFB">
        <w:rPr>
          <w:i/>
        </w:rPr>
        <w:t xml:space="preserve">Volunteering Opportunities in Hull, Summer 2020. </w:t>
      </w:r>
      <w:r w:rsidRPr="00C20DFB">
        <w:t>Hull: Hull Community &amp; Voluntary Services.</w:t>
      </w:r>
    </w:p>
    <w:p w14:paraId="6A04B0B2" w14:textId="77777777" w:rsidR="00C20DFB" w:rsidRPr="00C20DFB" w:rsidRDefault="00C20DFB" w:rsidP="00C20DFB">
      <w:pPr>
        <w:pStyle w:val="EndNoteBibliography"/>
        <w:spacing w:after="360"/>
      </w:pPr>
      <w:r w:rsidRPr="00C20DFB">
        <w:t xml:space="preserve">Roberts, H., (2020j). </w:t>
      </w:r>
      <w:r w:rsidRPr="00C20DFB">
        <w:rPr>
          <w:i/>
        </w:rPr>
        <w:t xml:space="preserve">Welcome event, 26 November 2020 - documents. </w:t>
      </w:r>
      <w:r w:rsidRPr="00C20DFB">
        <w:t>Hull: University of Hull.</w:t>
      </w:r>
    </w:p>
    <w:p w14:paraId="5DB579BA" w14:textId="77777777" w:rsidR="00C20DFB" w:rsidRPr="00C20DFB" w:rsidRDefault="00C20DFB" w:rsidP="00C20DFB">
      <w:pPr>
        <w:pStyle w:val="EndNoteBibliography"/>
        <w:spacing w:after="360"/>
      </w:pPr>
      <w:r w:rsidRPr="00C20DFB">
        <w:t xml:space="preserve">Roberts, H., (2021). </w:t>
      </w:r>
      <w:r w:rsidRPr="00C20DFB">
        <w:rPr>
          <w:i/>
        </w:rPr>
        <w:t xml:space="preserve">Newsletter for members of Involve Hull. </w:t>
      </w:r>
      <w:r w:rsidRPr="00C20DFB">
        <w:t>Hull: Institute for Clinical and Applied Health Research.</w:t>
      </w:r>
    </w:p>
    <w:p w14:paraId="24E46C27" w14:textId="77777777" w:rsidR="00C20DFB" w:rsidRPr="00C20DFB" w:rsidRDefault="00C20DFB" w:rsidP="00C20DFB">
      <w:pPr>
        <w:pStyle w:val="EndNoteBibliography"/>
        <w:spacing w:after="360"/>
      </w:pPr>
      <w:r w:rsidRPr="00C20DFB">
        <w:lastRenderedPageBreak/>
        <w:t xml:space="preserve">Roberts, H., (2022a). </w:t>
      </w:r>
      <w:r w:rsidRPr="00C20DFB">
        <w:rPr>
          <w:i/>
        </w:rPr>
        <w:t xml:space="preserve">Ideas about publicity and engagement. </w:t>
      </w:r>
      <w:r w:rsidRPr="00C20DFB">
        <w:t>Hull: Institute for Clinical and Applied Health Research.</w:t>
      </w:r>
    </w:p>
    <w:p w14:paraId="6583DDF7" w14:textId="77777777" w:rsidR="00C20DFB" w:rsidRPr="00C20DFB" w:rsidRDefault="00C20DFB" w:rsidP="00C20DFB">
      <w:pPr>
        <w:pStyle w:val="EndNoteBibliography"/>
        <w:spacing w:after="360"/>
      </w:pPr>
      <w:r w:rsidRPr="00C20DFB">
        <w:t xml:space="preserve">Roberts, H., (2022b). </w:t>
      </w:r>
      <w:r w:rsidRPr="00C20DFB">
        <w:rPr>
          <w:i/>
        </w:rPr>
        <w:t xml:space="preserve">Ideas about welcome induction and training. </w:t>
      </w:r>
      <w:r w:rsidRPr="00C20DFB">
        <w:t>Hull: Institute for Clinical and Applied Health Research.</w:t>
      </w:r>
    </w:p>
    <w:p w14:paraId="5A2342A2" w14:textId="77777777" w:rsidR="00C20DFB" w:rsidRPr="00C20DFB" w:rsidRDefault="00C20DFB" w:rsidP="00C20DFB">
      <w:pPr>
        <w:pStyle w:val="EndNoteBibliography"/>
        <w:spacing w:after="360"/>
      </w:pPr>
      <w:r w:rsidRPr="00C20DFB">
        <w:t xml:space="preserve">Roberts, H., (2022c). </w:t>
      </w:r>
      <w:r w:rsidRPr="00C20DFB">
        <w:rPr>
          <w:i/>
        </w:rPr>
        <w:t xml:space="preserve">Welcome event, 16 March 2022 - documents. </w:t>
      </w:r>
      <w:r w:rsidRPr="00C20DFB">
        <w:t>Hull: University of Hull.</w:t>
      </w:r>
    </w:p>
    <w:p w14:paraId="04635B04" w14:textId="4FCE49A2" w:rsidR="00C20DFB" w:rsidRPr="00C20DFB" w:rsidRDefault="00C20DFB" w:rsidP="004A59DE">
      <w:pPr>
        <w:pStyle w:val="EndNoteBibliography"/>
        <w:spacing w:after="360"/>
      </w:pPr>
      <w:r w:rsidRPr="00C20DFB">
        <w:t xml:space="preserve">Rouncefield-Swales, A., Harris, J., Carter, B., Bray, L., Bewley, T. &amp; Martin, R., (2021). Children and young people’s contributions to public involvement and engagement activities in health-related research: A scoping review. </w:t>
      </w:r>
      <w:r w:rsidRPr="00C20DFB">
        <w:rPr>
          <w:i/>
        </w:rPr>
        <w:t>PLoS One,</w:t>
      </w:r>
      <w:r w:rsidRPr="00C20DFB">
        <w:t xml:space="preserve"> 16</w:t>
      </w:r>
      <w:r w:rsidR="004A59DE">
        <w:rPr>
          <w:b/>
        </w:rPr>
        <w:t>.</w:t>
      </w:r>
      <w:r w:rsidR="004A59DE" w:rsidRPr="004A59DE">
        <w:rPr>
          <w:bCs/>
        </w:rPr>
        <w:t xml:space="preserve"> doi: 10.1371/journal.pone.0252774.</w:t>
      </w:r>
    </w:p>
    <w:p w14:paraId="5031A08C" w14:textId="4A1E6674" w:rsidR="00C20DFB" w:rsidRPr="00C20DFB" w:rsidRDefault="00C20DFB" w:rsidP="00C20DFB">
      <w:pPr>
        <w:pStyle w:val="EndNoteBibliography"/>
        <w:spacing w:after="360"/>
      </w:pPr>
      <w:r w:rsidRPr="00C20DFB">
        <w:t xml:space="preserve">Russell, J., Fudge, N. &amp; Greenhalgh, T., (2020). The impact of public involvement in health research: what are we measuring? Why are we measuring it? Should we stop measuring it? </w:t>
      </w:r>
      <w:r w:rsidRPr="00C20DFB">
        <w:rPr>
          <w:i/>
        </w:rPr>
        <w:t>Research Involvement and Engagement,</w:t>
      </w:r>
      <w:r w:rsidRPr="00C20DFB">
        <w:t xml:space="preserve"> 6</w:t>
      </w:r>
      <w:r w:rsidR="004A59DE">
        <w:rPr>
          <w:b/>
        </w:rPr>
        <w:t xml:space="preserve">. </w:t>
      </w:r>
      <w:r w:rsidR="004A59DE" w:rsidRPr="004A59DE">
        <w:rPr>
          <w:bCs/>
        </w:rPr>
        <w:t>doi: 10.1186/s40900-020-00239-w.</w:t>
      </w:r>
    </w:p>
    <w:p w14:paraId="2B51E5DF" w14:textId="77777777" w:rsidR="00C20DFB" w:rsidRPr="00C20DFB" w:rsidRDefault="00C20DFB" w:rsidP="00C20DFB">
      <w:pPr>
        <w:pStyle w:val="EndNoteBibliography"/>
        <w:spacing w:after="360"/>
      </w:pPr>
      <w:r w:rsidRPr="00C20DFB">
        <w:t xml:space="preserve">Sargeant, A., Payne, S., Gott, M., Small, N. &amp; Oliviere, D., (2007). User involvement in palliative care: motivational factors for service users and professionals. </w:t>
      </w:r>
      <w:r w:rsidRPr="00C20DFB">
        <w:rPr>
          <w:i/>
        </w:rPr>
        <w:t>Progress in Palliative Care,</w:t>
      </w:r>
      <w:r w:rsidRPr="00C20DFB">
        <w:t xml:space="preserve"> 15</w:t>
      </w:r>
      <w:r w:rsidRPr="00C20DFB">
        <w:rPr>
          <w:b/>
        </w:rPr>
        <w:t>,</w:t>
      </w:r>
      <w:r w:rsidRPr="00C20DFB">
        <w:t xml:space="preserve"> 126-132.</w:t>
      </w:r>
    </w:p>
    <w:p w14:paraId="65F0152E" w14:textId="77777777" w:rsidR="00C20DFB" w:rsidRPr="00C20DFB" w:rsidRDefault="00C20DFB" w:rsidP="00C20DFB">
      <w:pPr>
        <w:pStyle w:val="EndNoteBibliography"/>
        <w:spacing w:after="360"/>
      </w:pPr>
      <w:r w:rsidRPr="00C20DFB">
        <w:t xml:space="preserve">Saunders, C., (2001). The evolution of palliative care. </w:t>
      </w:r>
      <w:r w:rsidRPr="00C20DFB">
        <w:rPr>
          <w:i/>
        </w:rPr>
        <w:t>Journal of the Royal Society of Medicine,</w:t>
      </w:r>
      <w:r w:rsidRPr="00C20DFB">
        <w:t xml:space="preserve"> 94</w:t>
      </w:r>
      <w:r w:rsidRPr="00C20DFB">
        <w:rPr>
          <w:b/>
        </w:rPr>
        <w:t>,</w:t>
      </w:r>
      <w:r w:rsidRPr="00C20DFB">
        <w:t xml:space="preserve"> 430-432.</w:t>
      </w:r>
    </w:p>
    <w:p w14:paraId="582C6039" w14:textId="77777777" w:rsidR="00C20DFB" w:rsidRPr="00C20DFB" w:rsidRDefault="00C20DFB" w:rsidP="00C20DFB">
      <w:pPr>
        <w:pStyle w:val="EndNoteBibliography"/>
        <w:spacing w:after="360"/>
      </w:pPr>
      <w:r w:rsidRPr="00C20DFB">
        <w:t xml:space="preserve">Scholz, B., Bevan, A., Georgousopoulou, E., Collier, A. &amp; Mitchell, I., (2019). Consumer and carer leadership in palliative care academia and practice: A systematic review with narrative synthesis. </w:t>
      </w:r>
      <w:r w:rsidRPr="00C20DFB">
        <w:rPr>
          <w:i/>
        </w:rPr>
        <w:t>Palliative Medicine,</w:t>
      </w:r>
      <w:r w:rsidRPr="00C20DFB">
        <w:t xml:space="preserve"> 33</w:t>
      </w:r>
      <w:r w:rsidRPr="00C20DFB">
        <w:rPr>
          <w:b/>
        </w:rPr>
        <w:t>,</w:t>
      </w:r>
      <w:r w:rsidRPr="00C20DFB">
        <w:t xml:space="preserve"> 959-968.</w:t>
      </w:r>
    </w:p>
    <w:p w14:paraId="0BB16CB7" w14:textId="06D730C4" w:rsidR="00C20DFB" w:rsidRPr="00C20DFB" w:rsidRDefault="00C20DFB" w:rsidP="00C20DFB">
      <w:pPr>
        <w:pStyle w:val="EndNoteBibliography"/>
        <w:spacing w:after="360"/>
      </w:pPr>
      <w:r w:rsidRPr="00C20DFB">
        <w:t xml:space="preserve">Seddon, K., Elliott, J., Johnson, M., White, C., Watson, M., Nelson, A. &amp; Noble, S., (2021). Using the United Kingdom standards for public involvement to evaluate the impact of public involvement in a multinational clinical study. </w:t>
      </w:r>
      <w:r w:rsidRPr="00C20DFB">
        <w:rPr>
          <w:i/>
        </w:rPr>
        <w:t>Research Involvement and Engagement,</w:t>
      </w:r>
      <w:r w:rsidRPr="00C20DFB">
        <w:t xml:space="preserve"> 7</w:t>
      </w:r>
      <w:r w:rsidR="00395BA1">
        <w:rPr>
          <w:b/>
        </w:rPr>
        <w:t xml:space="preserve">. </w:t>
      </w:r>
      <w:r w:rsidR="00395BA1" w:rsidRPr="00395BA1">
        <w:rPr>
          <w:bCs/>
        </w:rPr>
        <w:t>doi: 10.1186/s40900-021-00264-3</w:t>
      </w:r>
      <w:r w:rsidR="00395BA1">
        <w:rPr>
          <w:bCs/>
        </w:rPr>
        <w:t>.</w:t>
      </w:r>
    </w:p>
    <w:p w14:paraId="2EFADA10" w14:textId="5342505D" w:rsidR="00C20DFB" w:rsidRPr="00C20DFB" w:rsidRDefault="00C20DFB" w:rsidP="00C20DFB">
      <w:pPr>
        <w:pStyle w:val="EndNoteBibliography"/>
        <w:spacing w:after="360"/>
      </w:pPr>
      <w:r w:rsidRPr="00C20DFB">
        <w:t xml:space="preserve">Seymour, J. &amp; Cassel, B., (2016). Palliative care in the USA and England: a critical analysis of meaning and implementation towards a public health approach. </w:t>
      </w:r>
      <w:r w:rsidRPr="00C20DFB">
        <w:rPr>
          <w:i/>
        </w:rPr>
        <w:t>Mortality</w:t>
      </w:r>
      <w:r w:rsidR="00395BA1">
        <w:rPr>
          <w:b/>
        </w:rPr>
        <w:t xml:space="preserve">. </w:t>
      </w:r>
      <w:r w:rsidR="00395BA1" w:rsidRPr="00395BA1">
        <w:rPr>
          <w:bCs/>
        </w:rPr>
        <w:t>doi: 10.1080/13576275.2016.1270262.</w:t>
      </w:r>
    </w:p>
    <w:p w14:paraId="56839C37" w14:textId="77777777" w:rsidR="00C20DFB" w:rsidRPr="00C20DFB" w:rsidRDefault="00C20DFB" w:rsidP="00C20DFB">
      <w:pPr>
        <w:pStyle w:val="EndNoteBibliography"/>
        <w:spacing w:after="360"/>
      </w:pPr>
      <w:r w:rsidRPr="00C20DFB">
        <w:t xml:space="preserve">Shippee, N. D., Domecq Garces, J. P., Prutsky Lopez, G. J., Wang, Z., Elraiyah, T. A., Nabhan, M., Brito, J. P., Boehmer, K., Hasan, R. &amp; Firwana, B., (2015). Patient and service user engagement in research: a systematic review and synthesized framework. </w:t>
      </w:r>
      <w:r w:rsidRPr="00C20DFB">
        <w:rPr>
          <w:i/>
        </w:rPr>
        <w:t>Health Expectations,</w:t>
      </w:r>
      <w:r w:rsidRPr="00C20DFB">
        <w:t xml:space="preserve"> 18</w:t>
      </w:r>
      <w:r w:rsidRPr="00C20DFB">
        <w:rPr>
          <w:b/>
        </w:rPr>
        <w:t>,</w:t>
      </w:r>
      <w:r w:rsidRPr="00C20DFB">
        <w:t xml:space="preserve"> 1151-1166.</w:t>
      </w:r>
    </w:p>
    <w:p w14:paraId="2145E136" w14:textId="77777777" w:rsidR="00C20DFB" w:rsidRPr="00C20DFB" w:rsidRDefault="00C20DFB" w:rsidP="00C20DFB">
      <w:pPr>
        <w:pStyle w:val="EndNoteBibliography"/>
        <w:spacing w:after="360"/>
      </w:pPr>
      <w:r w:rsidRPr="00C20DFB">
        <w:t xml:space="preserve">Sigurdardottir, K. R., Oldervoll, L., Hjermstad, M. J., Kaasa, S., Knudsen, A. K., Løhre, E. T., Loge, J. H. &amp; Haugen, D. F., (2014). How are palliative care cancer populations characterized in randomized controlled trials? A literature review. </w:t>
      </w:r>
      <w:r w:rsidRPr="00C20DFB">
        <w:rPr>
          <w:i/>
        </w:rPr>
        <w:t>Journal of Pain and Symptom Management,</w:t>
      </w:r>
      <w:r w:rsidRPr="00C20DFB">
        <w:t xml:space="preserve"> 47</w:t>
      </w:r>
      <w:r w:rsidRPr="00C20DFB">
        <w:rPr>
          <w:b/>
        </w:rPr>
        <w:t>,</w:t>
      </w:r>
      <w:r w:rsidRPr="00C20DFB">
        <w:t xml:space="preserve"> 906-914. e17.</w:t>
      </w:r>
    </w:p>
    <w:p w14:paraId="20BD2FBC" w14:textId="77777777" w:rsidR="00C20DFB" w:rsidRPr="00C20DFB" w:rsidRDefault="00C20DFB" w:rsidP="00C20DFB">
      <w:pPr>
        <w:pStyle w:val="EndNoteBibliography"/>
        <w:spacing w:after="360"/>
      </w:pPr>
      <w:r w:rsidRPr="00C20DFB">
        <w:t xml:space="preserve">Simons, H., (2009). </w:t>
      </w:r>
      <w:r w:rsidRPr="00C20DFB">
        <w:rPr>
          <w:i/>
        </w:rPr>
        <w:t xml:space="preserve">Case study research in practice, </w:t>
      </w:r>
      <w:r w:rsidRPr="00C20DFB">
        <w:t>London: SAGE.</w:t>
      </w:r>
    </w:p>
    <w:p w14:paraId="4653892F" w14:textId="77777777" w:rsidR="00C20DFB" w:rsidRPr="00C20DFB" w:rsidRDefault="00C20DFB" w:rsidP="00C20DFB">
      <w:pPr>
        <w:pStyle w:val="EndNoteBibliography"/>
        <w:spacing w:after="360"/>
      </w:pPr>
      <w:r w:rsidRPr="00C20DFB">
        <w:lastRenderedPageBreak/>
        <w:t xml:space="preserve">Sitzia, J., Cotterell, P. &amp; Richardson, A., (2006). Interprofessional collaboration with service users in the development of cancer services: The Cancer Partnership Project. </w:t>
      </w:r>
      <w:r w:rsidRPr="00C20DFB">
        <w:rPr>
          <w:i/>
        </w:rPr>
        <w:t>Journal of Interprofessional Care,</w:t>
      </w:r>
      <w:r w:rsidRPr="00C20DFB">
        <w:t xml:space="preserve"> 20</w:t>
      </w:r>
      <w:r w:rsidRPr="00C20DFB">
        <w:rPr>
          <w:b/>
        </w:rPr>
        <w:t>,</w:t>
      </w:r>
      <w:r w:rsidRPr="00C20DFB">
        <w:t xml:space="preserve"> 60-74.</w:t>
      </w:r>
    </w:p>
    <w:p w14:paraId="7FCB30A7" w14:textId="77777777" w:rsidR="00C20DFB" w:rsidRPr="00C20DFB" w:rsidRDefault="00C20DFB" w:rsidP="00C20DFB">
      <w:pPr>
        <w:pStyle w:val="EndNoteBibliography"/>
        <w:spacing w:after="360"/>
      </w:pPr>
      <w:r w:rsidRPr="00C20DFB">
        <w:t xml:space="preserve">Sleeman, K. E., Murtagh, F. E. M., Kumar, R., O'Donnell, S., Cripps, R. L., Bone, A., McAleese, J., Lovick, R., Barclay, S. &amp; Higginson, I. J., (2021). </w:t>
      </w:r>
      <w:r w:rsidRPr="00C20DFB">
        <w:rPr>
          <w:i/>
        </w:rPr>
        <w:t xml:space="preserve">Better End of Life 2021. Dying, death and bereavement during Covid-19. </w:t>
      </w:r>
      <w:r w:rsidRPr="00C20DFB">
        <w:t>London: Marie Curie.</w:t>
      </w:r>
    </w:p>
    <w:p w14:paraId="46DDCF1E" w14:textId="77777777" w:rsidR="00C20DFB" w:rsidRPr="00C20DFB" w:rsidRDefault="00C20DFB" w:rsidP="00C20DFB">
      <w:pPr>
        <w:pStyle w:val="EndNoteBibliography"/>
        <w:spacing w:after="360"/>
      </w:pPr>
      <w:r w:rsidRPr="00C20DFB">
        <w:t xml:space="preserve">Small, N. &amp; Rhodes, P., (2000). </w:t>
      </w:r>
      <w:r w:rsidRPr="00C20DFB">
        <w:rPr>
          <w:i/>
        </w:rPr>
        <w:t xml:space="preserve">Too Ill to Talk? User involvement and palliative care, </w:t>
      </w:r>
      <w:r w:rsidRPr="00C20DFB">
        <w:t>London: Routledge.</w:t>
      </w:r>
    </w:p>
    <w:p w14:paraId="48B71B2B" w14:textId="77777777" w:rsidR="00C20DFB" w:rsidRPr="00C20DFB" w:rsidRDefault="00C20DFB" w:rsidP="00C20DFB">
      <w:pPr>
        <w:pStyle w:val="EndNoteBibliography"/>
        <w:spacing w:after="360"/>
      </w:pPr>
      <w:r w:rsidRPr="00C20DFB">
        <w:t xml:space="preserve">Small, N. &amp; Sargeant, A., (2011). User and community participation at the end of life. In: Gott, M. &amp; Ingleton, C. (eds.) </w:t>
      </w:r>
      <w:r w:rsidRPr="00C20DFB">
        <w:rPr>
          <w:i/>
        </w:rPr>
        <w:t>Living with Ageing and Dying: Palliative and End of Life Care for Older People.</w:t>
      </w:r>
      <w:r w:rsidRPr="00C20DFB">
        <w:t xml:space="preserve"> Oxford: Oxford University Press.</w:t>
      </w:r>
    </w:p>
    <w:p w14:paraId="548E49EE" w14:textId="77777777" w:rsidR="00C20DFB" w:rsidRPr="00C20DFB" w:rsidRDefault="00C20DFB" w:rsidP="00C20DFB">
      <w:pPr>
        <w:pStyle w:val="EndNoteBibliography"/>
        <w:spacing w:after="360"/>
      </w:pPr>
      <w:r w:rsidRPr="00C20DFB">
        <w:t xml:space="preserve">Smith, E., Donovan, S., Beresford, P., Manthorpe, J., Brearley, S., Sitzia, J. &amp; Ross, F., (2009a). Getting ready for user involvement in a systematic review. </w:t>
      </w:r>
      <w:r w:rsidRPr="00C20DFB">
        <w:rPr>
          <w:i/>
        </w:rPr>
        <w:t>Health Expectations,</w:t>
      </w:r>
      <w:r w:rsidRPr="00C20DFB">
        <w:t xml:space="preserve"> 12</w:t>
      </w:r>
      <w:r w:rsidRPr="00C20DFB">
        <w:rPr>
          <w:b/>
        </w:rPr>
        <w:t>,</w:t>
      </w:r>
      <w:r w:rsidRPr="00C20DFB">
        <w:t xml:space="preserve"> 197-208.</w:t>
      </w:r>
    </w:p>
    <w:p w14:paraId="3B00D068" w14:textId="76B4C9BA" w:rsidR="00C20DFB" w:rsidRPr="00C20DFB" w:rsidRDefault="00C20DFB" w:rsidP="00C20DFB">
      <w:pPr>
        <w:pStyle w:val="EndNoteBibliography"/>
        <w:spacing w:after="360"/>
      </w:pPr>
      <w:r w:rsidRPr="00C20DFB">
        <w:t>Smith, E., Ross, F., Donovan, S., Manthorpe, J., Brearley, S.,</w:t>
      </w:r>
      <w:r w:rsidRPr="001D3513">
        <w:rPr>
          <w:rFonts w:asciiTheme="minorHAnsi" w:hAnsiTheme="minorHAnsi" w:cstheme="minorHAnsi"/>
          <w:szCs w:val="24"/>
        </w:rPr>
        <w:t xml:space="preserve"> Sitzia, J. &amp; Beresford, P., (2006). Service user involvement in nursing, midwifery and health visiting research: A review of evidence and practice.</w:t>
      </w:r>
      <w:r w:rsidRPr="001D3513">
        <w:rPr>
          <w:rFonts w:asciiTheme="minorHAnsi" w:hAnsiTheme="minorHAnsi" w:cstheme="minorHAnsi"/>
          <w:i/>
          <w:iCs/>
          <w:szCs w:val="24"/>
        </w:rPr>
        <w:t xml:space="preserve"> </w:t>
      </w:r>
      <w:r w:rsidR="001D3513" w:rsidRPr="001D3513">
        <w:rPr>
          <w:rFonts w:asciiTheme="minorHAnsi" w:hAnsiTheme="minorHAnsi" w:cstheme="minorHAnsi"/>
          <w:i/>
          <w:iCs/>
          <w:szCs w:val="24"/>
          <w14:ligatures w14:val="standardContextual"/>
        </w:rPr>
        <w:t>International Journal of Nursing Studies.</w:t>
      </w:r>
      <w:r w:rsidR="001D3513" w:rsidRPr="001D3513">
        <w:rPr>
          <w:rFonts w:asciiTheme="minorHAnsi" w:hAnsiTheme="minorHAnsi" w:cstheme="minorHAnsi"/>
          <w:szCs w:val="24"/>
          <w14:ligatures w14:val="standardContextual"/>
        </w:rPr>
        <w:t xml:space="preserve"> doi: 10.1016/j.ijnurstu.2006.09.010.</w:t>
      </w:r>
    </w:p>
    <w:p w14:paraId="7F126F68" w14:textId="20F2BF92" w:rsidR="00C20DFB" w:rsidRPr="00C20DFB" w:rsidRDefault="00C20DFB" w:rsidP="00C20DFB">
      <w:pPr>
        <w:pStyle w:val="EndNoteBibliography"/>
        <w:spacing w:after="360"/>
      </w:pPr>
      <w:r w:rsidRPr="00C20DFB">
        <w:t xml:space="preserve">Smith, H., Budworth, L., Grindey, C., Hague, I., Hamer, N., Kislov, R., Van Der Graaf, P. &amp; Langley, J., (2022). Co-production practice and future research priorities in United Kingdom-funded applied health research: a scoping review. </w:t>
      </w:r>
      <w:r w:rsidRPr="00C20DFB">
        <w:rPr>
          <w:i/>
        </w:rPr>
        <w:t>Health Research Policy and Systems,</w:t>
      </w:r>
      <w:r w:rsidRPr="00C20DFB">
        <w:t xml:space="preserve"> 20</w:t>
      </w:r>
      <w:r w:rsidR="00592C33" w:rsidRPr="00592C33">
        <w:rPr>
          <w:bCs/>
        </w:rPr>
        <w:t>. doi: 10.1186/s12961-022-00838-x.</w:t>
      </w:r>
    </w:p>
    <w:p w14:paraId="61AF44DE" w14:textId="77777777" w:rsidR="00C20DFB" w:rsidRPr="00C20DFB" w:rsidRDefault="00C20DFB" w:rsidP="00C20DFB">
      <w:pPr>
        <w:pStyle w:val="EndNoteBibliography"/>
        <w:spacing w:after="360"/>
      </w:pPr>
      <w:r w:rsidRPr="00C20DFB">
        <w:t xml:space="preserve">Smith, J. A., Flowers, P. &amp; Larkin, M., (2009b). </w:t>
      </w:r>
      <w:r w:rsidRPr="00C20DFB">
        <w:rPr>
          <w:i/>
        </w:rPr>
        <w:t xml:space="preserve">Interpretative Phenomenological Analysis: Theory, Method and Research, </w:t>
      </w:r>
      <w:r w:rsidRPr="00C20DFB">
        <w:t>London: Sage.</w:t>
      </w:r>
    </w:p>
    <w:p w14:paraId="58DA95EF" w14:textId="272F0549" w:rsidR="00C20DFB" w:rsidRPr="00C20DFB" w:rsidRDefault="00C20DFB" w:rsidP="00C20DFB">
      <w:pPr>
        <w:pStyle w:val="EndNoteBibliography"/>
        <w:spacing w:after="360"/>
      </w:pPr>
      <w:r w:rsidRPr="00C20DFB">
        <w:t>Snape, D., Kirkham, J., Britten, N., Froggatt, K., Gradinger, F., Lobban, F., Popay, J., Wyatt, K. &amp; Jacoby, A., (2014a). Exploring perceived barriers, drivers, impac</w:t>
      </w:r>
      <w:r w:rsidRPr="00F702D1">
        <w:rPr>
          <w:rFonts w:asciiTheme="minorHAnsi" w:hAnsiTheme="minorHAnsi" w:cstheme="minorHAnsi"/>
          <w:szCs w:val="24"/>
        </w:rPr>
        <w:t xml:space="preserve">ts and the need for evaluation of public involvement in health and social care research: a modified Delphi study. </w:t>
      </w:r>
      <w:r w:rsidRPr="00F702D1">
        <w:rPr>
          <w:rFonts w:asciiTheme="minorHAnsi" w:hAnsiTheme="minorHAnsi" w:cstheme="minorHAnsi"/>
          <w:i/>
          <w:szCs w:val="24"/>
        </w:rPr>
        <w:t xml:space="preserve">BMJ </w:t>
      </w:r>
      <w:r w:rsidR="00F702D1" w:rsidRPr="00F702D1">
        <w:rPr>
          <w:rFonts w:asciiTheme="minorHAnsi" w:hAnsiTheme="minorHAnsi" w:cstheme="minorHAnsi"/>
          <w:i/>
          <w:szCs w:val="24"/>
        </w:rPr>
        <w:t>O</w:t>
      </w:r>
      <w:r w:rsidRPr="00F702D1">
        <w:rPr>
          <w:rFonts w:asciiTheme="minorHAnsi" w:hAnsiTheme="minorHAnsi" w:cstheme="minorHAnsi"/>
          <w:i/>
          <w:szCs w:val="24"/>
        </w:rPr>
        <w:t>pen,</w:t>
      </w:r>
      <w:r w:rsidRPr="00F702D1">
        <w:rPr>
          <w:rFonts w:asciiTheme="minorHAnsi" w:hAnsiTheme="minorHAnsi" w:cstheme="minorHAnsi"/>
          <w:szCs w:val="24"/>
        </w:rPr>
        <w:t xml:space="preserve"> 4</w:t>
      </w:r>
      <w:r w:rsidR="00F702D1" w:rsidRPr="00F702D1">
        <w:rPr>
          <w:rFonts w:asciiTheme="minorHAnsi" w:hAnsiTheme="minorHAnsi" w:cstheme="minorHAnsi"/>
          <w:szCs w:val="24"/>
        </w:rPr>
        <w:t xml:space="preserve">. doi: </w:t>
      </w:r>
      <w:r w:rsidR="00F702D1" w:rsidRPr="00F702D1">
        <w:rPr>
          <w:rFonts w:asciiTheme="minorHAnsi" w:hAnsiTheme="minorHAnsi" w:cstheme="minorHAnsi"/>
          <w:color w:val="000000"/>
          <w:szCs w:val="24"/>
          <w14:ligatures w14:val="standardContextual"/>
        </w:rPr>
        <w:t>10.1136/bmjopen-2014-004943.</w:t>
      </w:r>
    </w:p>
    <w:p w14:paraId="3638E662" w14:textId="103DAE2C" w:rsidR="00C20DFB" w:rsidRPr="00C20DFB" w:rsidRDefault="00C20DFB" w:rsidP="00F702D1">
      <w:pPr>
        <w:pStyle w:val="EndNoteBibliography"/>
        <w:spacing w:after="360"/>
      </w:pPr>
      <w:r w:rsidRPr="00C20DFB">
        <w:t xml:space="preserve">Snape, D., Kirkham, J., Preston, J., Popay, J., Britten, N., Collins, M., Froggatt, K., Gibson, A., Lobban, F. &amp; Wyatt, K., (2014b). Exploring areas of consensus and conflict around values underpinning public involvement in health and social care research: a modified Delphi study. </w:t>
      </w:r>
      <w:r w:rsidRPr="00C20DFB">
        <w:rPr>
          <w:i/>
        </w:rPr>
        <w:t>BMJ open,</w:t>
      </w:r>
      <w:r w:rsidRPr="00C20DFB">
        <w:t xml:space="preserve"> 4</w:t>
      </w:r>
      <w:r w:rsidRPr="00C20DFB">
        <w:rPr>
          <w:b/>
        </w:rPr>
        <w:t>,</w:t>
      </w:r>
      <w:r w:rsidRPr="00C20DFB">
        <w:t xml:space="preserve"> e004217.</w:t>
      </w:r>
      <w:r w:rsidR="00F702D1">
        <w:t xml:space="preserve"> doi: 10.1136/bmjopen-2013-004217.</w:t>
      </w:r>
    </w:p>
    <w:p w14:paraId="372BD007" w14:textId="77777777" w:rsidR="00C20DFB" w:rsidRPr="00C20DFB" w:rsidRDefault="00C20DFB" w:rsidP="00C20DFB">
      <w:pPr>
        <w:pStyle w:val="EndNoteBibliography"/>
        <w:spacing w:after="360"/>
      </w:pPr>
      <w:r w:rsidRPr="00C20DFB">
        <w:t>Spreadborough, D., (2022). Email to Eleni Chambers, 24 June.</w:t>
      </w:r>
    </w:p>
    <w:p w14:paraId="586AC8F9" w14:textId="77777777" w:rsidR="00C20DFB" w:rsidRPr="00C20DFB" w:rsidRDefault="00C20DFB" w:rsidP="00C20DFB">
      <w:pPr>
        <w:pStyle w:val="EndNoteBibliography"/>
        <w:spacing w:after="360"/>
      </w:pPr>
      <w:r w:rsidRPr="00C20DFB">
        <w:t xml:space="preserve">Stake, R. E., (1995). </w:t>
      </w:r>
      <w:r w:rsidRPr="00C20DFB">
        <w:rPr>
          <w:i/>
        </w:rPr>
        <w:t xml:space="preserve">The art of case study research, </w:t>
      </w:r>
      <w:r w:rsidRPr="00C20DFB">
        <w:t>London: Sage.</w:t>
      </w:r>
    </w:p>
    <w:p w14:paraId="2ACF4A08" w14:textId="600E1B2C" w:rsidR="00C20DFB" w:rsidRPr="00C20DFB" w:rsidRDefault="00C20DFB" w:rsidP="00C20DFB">
      <w:pPr>
        <w:pStyle w:val="EndNoteBibliography"/>
        <w:spacing w:after="360"/>
      </w:pPr>
      <w:r w:rsidRPr="00C20DFB">
        <w:t xml:space="preserve">Staley, K., (2009). </w:t>
      </w:r>
      <w:r w:rsidRPr="00C20DFB">
        <w:rPr>
          <w:i/>
        </w:rPr>
        <w:t xml:space="preserve">Exploring Impact: Public involvement in NHS, public health and social care research. </w:t>
      </w:r>
      <w:r w:rsidRPr="00C20DFB">
        <w:t>Eastleigh</w:t>
      </w:r>
      <w:r w:rsidR="00560434">
        <w:t>: National Institute for Health Research.</w:t>
      </w:r>
    </w:p>
    <w:p w14:paraId="60FBEC3B" w14:textId="77777777" w:rsidR="00C20DFB" w:rsidRPr="00C20DFB" w:rsidRDefault="00C20DFB" w:rsidP="00C20DFB">
      <w:pPr>
        <w:pStyle w:val="EndNoteBibliography"/>
        <w:spacing w:after="360"/>
      </w:pPr>
      <w:r w:rsidRPr="00C20DFB">
        <w:lastRenderedPageBreak/>
        <w:t xml:space="preserve">Staley, K., (2011). </w:t>
      </w:r>
      <w:r w:rsidRPr="00C20DFB">
        <w:rPr>
          <w:i/>
        </w:rPr>
        <w:t xml:space="preserve">Collaborate and Succeed: An evaluation of the COMPASS Masterclass in consumer involvement in research. </w:t>
      </w:r>
      <w:r w:rsidRPr="00C20DFB">
        <w:t>London: National Cancer Research Institute,.</w:t>
      </w:r>
    </w:p>
    <w:p w14:paraId="38F83EA7" w14:textId="77777777" w:rsidR="00C20DFB" w:rsidRPr="00C20DFB" w:rsidRDefault="00C20DFB" w:rsidP="00C20DFB">
      <w:pPr>
        <w:pStyle w:val="EndNoteBibliography"/>
        <w:spacing w:after="360"/>
      </w:pPr>
      <w:r w:rsidRPr="00C20DFB">
        <w:t xml:space="preserve">Staley, K., (2017). Changing what researchers 'think and do': is this how involvement impacts on research? </w:t>
      </w:r>
      <w:r w:rsidRPr="00C20DFB">
        <w:rPr>
          <w:i/>
        </w:rPr>
        <w:t>Research for All,</w:t>
      </w:r>
      <w:r w:rsidRPr="00C20DFB">
        <w:t xml:space="preserve"> 1</w:t>
      </w:r>
      <w:r w:rsidRPr="00C20DFB">
        <w:rPr>
          <w:b/>
        </w:rPr>
        <w:t>,</w:t>
      </w:r>
      <w:r w:rsidRPr="00C20DFB">
        <w:t xml:space="preserve"> 158-167.</w:t>
      </w:r>
    </w:p>
    <w:p w14:paraId="5AA33175" w14:textId="0ACD7762" w:rsidR="00C20DFB" w:rsidRPr="00C20DFB" w:rsidRDefault="00C20DFB" w:rsidP="00C20DFB">
      <w:pPr>
        <w:pStyle w:val="EndNoteBibliography"/>
        <w:spacing w:after="360"/>
      </w:pPr>
      <w:r w:rsidRPr="00C20DFB">
        <w:t xml:space="preserve">Staley, K., Abbey-Vital, I. &amp; Nolan, C., (2017). The impact of involvement on researchers: a learning experience. </w:t>
      </w:r>
      <w:r w:rsidRPr="00C20DFB">
        <w:rPr>
          <w:i/>
        </w:rPr>
        <w:t>Research Involvement and Engagement,</w:t>
      </w:r>
      <w:r w:rsidRPr="00C20DFB">
        <w:t xml:space="preserve"> 3.</w:t>
      </w:r>
      <w:r w:rsidR="00560434">
        <w:t xml:space="preserve"> doi: </w:t>
      </w:r>
      <w:r w:rsidR="00560434" w:rsidRPr="00560434">
        <w:t>10.1186/s40900-017-0071-1</w:t>
      </w:r>
      <w:r w:rsidR="00560434">
        <w:t>.</w:t>
      </w:r>
    </w:p>
    <w:p w14:paraId="086F6788" w14:textId="77777777" w:rsidR="00C20DFB" w:rsidRPr="00C20DFB" w:rsidRDefault="00C20DFB" w:rsidP="00C20DFB">
      <w:pPr>
        <w:pStyle w:val="EndNoteBibliography"/>
        <w:spacing w:after="360"/>
      </w:pPr>
      <w:r w:rsidRPr="00C20DFB">
        <w:t xml:space="preserve">Stanistreet, D., Puzzolo, E., Bruce, N., Pope, D. &amp; Rehfuess, E., (2014). Factors influencing household uptake of improved solid fuel stoves in low-and middle-income countries: A qualitative systematic review. </w:t>
      </w:r>
      <w:r w:rsidRPr="00C20DFB">
        <w:rPr>
          <w:i/>
        </w:rPr>
        <w:t>International Journal of Environmental Research and Public Health,</w:t>
      </w:r>
      <w:r w:rsidRPr="00C20DFB">
        <w:t xml:space="preserve"> 11</w:t>
      </w:r>
      <w:r w:rsidRPr="00C20DFB">
        <w:rPr>
          <w:b/>
        </w:rPr>
        <w:t>,</w:t>
      </w:r>
      <w:r w:rsidRPr="00C20DFB">
        <w:t xml:space="preserve"> 8228-8250.</w:t>
      </w:r>
    </w:p>
    <w:p w14:paraId="1400736D" w14:textId="391F7B52" w:rsidR="00C20DFB" w:rsidRPr="00C20DFB" w:rsidRDefault="00C20DFB" w:rsidP="00C20DFB">
      <w:pPr>
        <w:pStyle w:val="EndNoteBibliography"/>
        <w:spacing w:after="360"/>
      </w:pPr>
      <w:r w:rsidRPr="00C20DFB">
        <w:t xml:space="preserve">Staniszewska, S., Brett, J., Simera, I., Seers, K., Mockford, C., Goodlad, S., Altman, D., Moher, D., Barber, R. &amp; Denegri, S., (2017). GRIPP2 reporting checklists: tools to improve reporting of patient and public involvement in research. </w:t>
      </w:r>
      <w:r w:rsidRPr="00C20DFB">
        <w:rPr>
          <w:i/>
        </w:rPr>
        <w:t>BMJ,</w:t>
      </w:r>
      <w:r w:rsidRPr="00C20DFB">
        <w:t xml:space="preserve"> 358</w:t>
      </w:r>
      <w:r w:rsidR="00560434" w:rsidRPr="00560434">
        <w:rPr>
          <w:bCs/>
        </w:rPr>
        <w:t>. doi: 10.1136/bmj.j3453.</w:t>
      </w:r>
    </w:p>
    <w:p w14:paraId="1CB71D9C" w14:textId="77777777" w:rsidR="00C20DFB" w:rsidRPr="00C20DFB" w:rsidRDefault="00C20DFB" w:rsidP="00C20DFB">
      <w:pPr>
        <w:pStyle w:val="EndNoteBibliography"/>
        <w:spacing w:after="360"/>
      </w:pPr>
      <w:r w:rsidRPr="00C20DFB">
        <w:t xml:space="preserve">Stephens, R. J., Whiting, C. &amp; Cowan, K., (2015). Research priorities in mesothelioma: A James Lind Alliance Priority Setting Partnership. </w:t>
      </w:r>
      <w:r w:rsidRPr="00C20DFB">
        <w:rPr>
          <w:i/>
        </w:rPr>
        <w:t>Lung Cancer,</w:t>
      </w:r>
      <w:r w:rsidRPr="00C20DFB">
        <w:t xml:space="preserve"> 89</w:t>
      </w:r>
      <w:r w:rsidRPr="00C20DFB">
        <w:rPr>
          <w:b/>
        </w:rPr>
        <w:t>,</w:t>
      </w:r>
      <w:r w:rsidRPr="00C20DFB">
        <w:t xml:space="preserve"> 175-180.</w:t>
      </w:r>
    </w:p>
    <w:p w14:paraId="11B719A6" w14:textId="77777777" w:rsidR="00C20DFB" w:rsidRPr="00C20DFB" w:rsidRDefault="00C20DFB" w:rsidP="00C20DFB">
      <w:pPr>
        <w:pStyle w:val="EndNoteBibliography"/>
        <w:spacing w:after="360"/>
      </w:pPr>
      <w:r w:rsidRPr="00C20DFB">
        <w:t xml:space="preserve">Stevens, T., (2008). Involving or Using? User involvement in palliative care. In: Payne, S., Seymour, J. &amp; Ingleton, C. (eds.) </w:t>
      </w:r>
      <w:r w:rsidRPr="00C20DFB">
        <w:rPr>
          <w:i/>
        </w:rPr>
        <w:t xml:space="preserve">Palliative care nursing: principles and evidence for practice. </w:t>
      </w:r>
      <w:r w:rsidRPr="00C20DFB">
        <w:t>2nd ed. Maidenhead: Open University Press.</w:t>
      </w:r>
    </w:p>
    <w:p w14:paraId="4C72F08D" w14:textId="77777777" w:rsidR="00C20DFB" w:rsidRPr="00C20DFB" w:rsidRDefault="00C20DFB" w:rsidP="00C20DFB">
      <w:pPr>
        <w:pStyle w:val="EndNoteBibliography"/>
        <w:spacing w:after="360"/>
      </w:pPr>
      <w:r w:rsidRPr="00C20DFB">
        <w:t xml:space="preserve">Stevens, T. &amp; Wilde, D., (2005). Consumer involvement in cancer research in the United kingdom. In: Lowes, L. &amp; Hulatt, I. (eds.) </w:t>
      </w:r>
      <w:r w:rsidRPr="00C20DFB">
        <w:rPr>
          <w:i/>
        </w:rPr>
        <w:t>Involving Service Users in Health and Social Care Research.</w:t>
      </w:r>
      <w:r w:rsidRPr="00C20DFB">
        <w:t xml:space="preserve"> Oxfordshire: Routledge.</w:t>
      </w:r>
    </w:p>
    <w:p w14:paraId="5C825899" w14:textId="66270AD5" w:rsidR="00C20DFB" w:rsidRPr="00C20DFB" w:rsidRDefault="00C20DFB" w:rsidP="00C20DFB">
      <w:pPr>
        <w:pStyle w:val="EndNoteBibliography"/>
        <w:spacing w:after="360"/>
      </w:pPr>
      <w:r w:rsidRPr="00C20DFB">
        <w:t xml:space="preserve">Supple, D., Roberts, A., Hudson, V., Masefield, S., Fitch, N., Rahmen, M., Flood, B., de Boer, W., Powell, P. &amp; Wagers, S., (2015). From tokenism to meaningful engagement: best practices in patient involvement in an EU project. </w:t>
      </w:r>
      <w:r w:rsidRPr="00C20DFB">
        <w:rPr>
          <w:i/>
        </w:rPr>
        <w:t>Research Involvement and Engagement,</w:t>
      </w:r>
      <w:r w:rsidRPr="00C20DFB">
        <w:t xml:space="preserve"> 1</w:t>
      </w:r>
      <w:r w:rsidR="0072700D">
        <w:rPr>
          <w:b/>
        </w:rPr>
        <w:t xml:space="preserve">. </w:t>
      </w:r>
      <w:r w:rsidR="0072700D" w:rsidRPr="0072700D">
        <w:rPr>
          <w:bCs/>
        </w:rPr>
        <w:t>doi: 10.1186/s40900-015-0004-9</w:t>
      </w:r>
    </w:p>
    <w:p w14:paraId="44A5F650" w14:textId="4CDD14CD" w:rsidR="00C20DFB" w:rsidRPr="00C20DFB" w:rsidRDefault="00C20DFB" w:rsidP="00C20DFB">
      <w:pPr>
        <w:pStyle w:val="EndNoteBibliography"/>
        <w:spacing w:after="360"/>
      </w:pPr>
      <w:r w:rsidRPr="00C20DFB">
        <w:t xml:space="preserve">The Joanna Briggs Institute, (2017). </w:t>
      </w:r>
      <w:r w:rsidRPr="00C20DFB">
        <w:rPr>
          <w:i/>
        </w:rPr>
        <w:t>Critical Appraisal Tools</w:t>
      </w:r>
      <w:r w:rsidRPr="00C20DFB">
        <w:t xml:space="preserve">. Adelaide: The University of Adelaide, Australia. Available at: </w:t>
      </w:r>
      <w:hyperlink r:id="rId121" w:history="1">
        <w:r w:rsidRPr="00C20DFB">
          <w:rPr>
            <w:rStyle w:val="Hyperlink"/>
          </w:rPr>
          <w:t>https://reviewersmanual.joannabriggs.org/</w:t>
        </w:r>
      </w:hyperlink>
      <w:r w:rsidRPr="00C20DFB">
        <w:t xml:space="preserve"> </w:t>
      </w:r>
      <w:r w:rsidR="00694BCD">
        <w:t>[</w:t>
      </w:r>
      <w:r w:rsidRPr="00C20DFB">
        <w:t>Accessed 1 January 2018</w:t>
      </w:r>
      <w:r w:rsidR="00694BCD">
        <w:t>]</w:t>
      </w:r>
      <w:r w:rsidRPr="00C20DFB">
        <w:t>.</w:t>
      </w:r>
    </w:p>
    <w:p w14:paraId="4CF04C52" w14:textId="08390471" w:rsidR="00C20DFB" w:rsidRPr="00C20DFB" w:rsidRDefault="00C20DFB" w:rsidP="00C20DFB">
      <w:pPr>
        <w:pStyle w:val="EndNoteBibliography"/>
        <w:spacing w:after="360"/>
      </w:pPr>
      <w:r w:rsidRPr="00C20DFB">
        <w:t xml:space="preserve">The World Bank, (2022). </w:t>
      </w:r>
      <w:r w:rsidRPr="00C20DFB">
        <w:rPr>
          <w:i/>
        </w:rPr>
        <w:t>World Bank Country and Lending Groups</w:t>
      </w:r>
      <w:r w:rsidRPr="00C20DFB">
        <w:t xml:space="preserve">. Washington, USA: The World Bank. Available at: </w:t>
      </w:r>
      <w:hyperlink r:id="rId122" w:history="1">
        <w:r w:rsidRPr="00C20DFB">
          <w:rPr>
            <w:rStyle w:val="Hyperlink"/>
          </w:rPr>
          <w:t>https://datahelpdesk.worldbank.org/knowledgebase/articles/906519-world-bank-country-and-lending-groups</w:t>
        </w:r>
      </w:hyperlink>
      <w:r w:rsidRPr="00C20DFB">
        <w:t xml:space="preserve"> </w:t>
      </w:r>
      <w:r w:rsidR="00694BCD">
        <w:t>[</w:t>
      </w:r>
      <w:r w:rsidRPr="00C20DFB">
        <w:t>Accessed 16 June 2022</w:t>
      </w:r>
      <w:r w:rsidR="00694BCD">
        <w:t>]</w:t>
      </w:r>
      <w:r w:rsidRPr="00C20DFB">
        <w:t>.</w:t>
      </w:r>
    </w:p>
    <w:p w14:paraId="32999CAA" w14:textId="1E714C11" w:rsidR="00C20DFB" w:rsidRPr="00C20DFB" w:rsidRDefault="00C20DFB" w:rsidP="00C20DFB">
      <w:pPr>
        <w:pStyle w:val="EndNoteBibliography"/>
        <w:spacing w:after="360"/>
      </w:pPr>
      <w:r w:rsidRPr="00C20DFB">
        <w:t xml:space="preserve">Thomas, G., (2011). </w:t>
      </w:r>
      <w:r w:rsidRPr="00C20DFB">
        <w:rPr>
          <w:i/>
        </w:rPr>
        <w:t xml:space="preserve">How to do your case study. A guide for students and researchers., </w:t>
      </w:r>
      <w:r w:rsidRPr="00C20DFB">
        <w:t>Lon</w:t>
      </w:r>
      <w:r w:rsidR="0072700D">
        <w:t>d</w:t>
      </w:r>
      <w:r w:rsidRPr="00C20DFB">
        <w:t>on: Sage.</w:t>
      </w:r>
    </w:p>
    <w:p w14:paraId="13A5BCBE" w14:textId="07EBFF02" w:rsidR="00C20DFB" w:rsidRPr="00C20DFB" w:rsidRDefault="00C20DFB" w:rsidP="00C20DFB">
      <w:pPr>
        <w:pStyle w:val="EndNoteBibliography"/>
        <w:spacing w:after="360"/>
      </w:pPr>
      <w:r w:rsidRPr="00C20DFB">
        <w:t xml:space="preserve">Thomas, J. &amp; Harden, A., (2008). Methods for the thematic synthesis of qualitative research in systematic reviews. </w:t>
      </w:r>
      <w:r w:rsidRPr="00C20DFB">
        <w:rPr>
          <w:i/>
        </w:rPr>
        <w:t>BMC Medical Research Methodology,</w:t>
      </w:r>
      <w:r w:rsidRPr="00C20DFB">
        <w:t xml:space="preserve"> 8</w:t>
      </w:r>
      <w:r w:rsidR="0072700D">
        <w:rPr>
          <w:b/>
        </w:rPr>
        <w:t>.</w:t>
      </w:r>
      <w:r w:rsidR="0072700D" w:rsidRPr="0072700D">
        <w:rPr>
          <w:bCs/>
        </w:rPr>
        <w:t xml:space="preserve"> doi: 10.1186/1471-2288-8-45.</w:t>
      </w:r>
    </w:p>
    <w:p w14:paraId="7C316712" w14:textId="77777777" w:rsidR="00C20DFB" w:rsidRPr="00C20DFB" w:rsidRDefault="00C20DFB" w:rsidP="00C20DFB">
      <w:pPr>
        <w:pStyle w:val="EndNoteBibliography"/>
        <w:spacing w:after="360"/>
      </w:pPr>
      <w:r w:rsidRPr="00C20DFB">
        <w:lastRenderedPageBreak/>
        <w:t xml:space="preserve">Thompson, A. &amp; Chambers, E., (2011). Ethical Issues in Qualitative Mental Health Research. In: Harper, D. &amp; Thompson, A. (eds.) </w:t>
      </w:r>
      <w:r w:rsidRPr="00C20DFB">
        <w:rPr>
          <w:i/>
        </w:rPr>
        <w:t>Qualitative Research Methods in Mental Health and Psychotherapy: A Guide for Students and Practitioners.</w:t>
      </w:r>
      <w:r w:rsidRPr="00C20DFB">
        <w:t xml:space="preserve"> London: Wiley-Blackwell.</w:t>
      </w:r>
    </w:p>
    <w:p w14:paraId="7B5C6C62" w14:textId="76AB84C3" w:rsidR="00C20DFB" w:rsidRPr="00C20DFB" w:rsidRDefault="00C20DFB" w:rsidP="00C20DFB">
      <w:pPr>
        <w:pStyle w:val="EndNoteBibliography"/>
        <w:spacing w:after="360"/>
      </w:pPr>
      <w:r w:rsidRPr="00C20DFB">
        <w:t xml:space="preserve">Thompson, J., Barber, R., Ward, P. R., Boote, J. D., Cooper, C. L., Armitage, C. J. &amp; Jones, G., (2009). Health researchers' attitudes towards public involvement in health research. </w:t>
      </w:r>
      <w:r w:rsidRPr="00C20DFB">
        <w:rPr>
          <w:i/>
        </w:rPr>
        <w:t xml:space="preserve">Health </w:t>
      </w:r>
      <w:r w:rsidR="00E75111">
        <w:rPr>
          <w:i/>
        </w:rPr>
        <w:t>E</w:t>
      </w:r>
      <w:r w:rsidRPr="00C20DFB">
        <w:rPr>
          <w:i/>
        </w:rPr>
        <w:t>xpectations,</w:t>
      </w:r>
      <w:r w:rsidRPr="00C20DFB">
        <w:t xml:space="preserve"> 12</w:t>
      </w:r>
      <w:r w:rsidRPr="00C20DFB">
        <w:rPr>
          <w:b/>
        </w:rPr>
        <w:t>,</w:t>
      </w:r>
      <w:r w:rsidRPr="00C20DFB">
        <w:t xml:space="preserve"> 209-220.</w:t>
      </w:r>
    </w:p>
    <w:p w14:paraId="245837CC" w14:textId="77777777" w:rsidR="00C20DFB" w:rsidRPr="00C20DFB" w:rsidRDefault="00C20DFB" w:rsidP="00C20DFB">
      <w:pPr>
        <w:pStyle w:val="EndNoteBibliography"/>
        <w:spacing w:after="360"/>
      </w:pPr>
      <w:r w:rsidRPr="00C20DFB">
        <w:t xml:space="preserve">Trainor, L. R. &amp; Bundon, A., (2021). Developing the craft: reflexive accounts of doing reflexive thematic analysis. </w:t>
      </w:r>
      <w:r w:rsidRPr="00C20DFB">
        <w:rPr>
          <w:i/>
        </w:rPr>
        <w:t>Qualitative Research in Sport, Exercise and Health,</w:t>
      </w:r>
      <w:r w:rsidRPr="00C20DFB">
        <w:t xml:space="preserve"> 13</w:t>
      </w:r>
      <w:r w:rsidRPr="00C20DFB">
        <w:rPr>
          <w:b/>
        </w:rPr>
        <w:t>,</w:t>
      </w:r>
      <w:r w:rsidRPr="00C20DFB">
        <w:t xml:space="preserve"> 705-726.</w:t>
      </w:r>
    </w:p>
    <w:p w14:paraId="5F288532" w14:textId="647E8E86" w:rsidR="00C20DFB" w:rsidRPr="00C20DFB" w:rsidRDefault="00C20DFB" w:rsidP="00C20DFB">
      <w:pPr>
        <w:pStyle w:val="EndNoteBibliography"/>
        <w:spacing w:after="360"/>
      </w:pPr>
      <w:r w:rsidRPr="00C20DFB">
        <w:t xml:space="preserve">Tummers, M., Bolscher, M., van der Wilt, G. J. &amp; team, o. b. o. t. I.-H., (2015). </w:t>
      </w:r>
      <w:r w:rsidR="00E75111">
        <w:t>I</w:t>
      </w:r>
      <w:r w:rsidRPr="00C20DFB">
        <w:t>nvolving patients and other stakeholders in defining research priorities in palliative care</w:t>
      </w:r>
      <w:r w:rsidR="00E75111">
        <w:t xml:space="preserve"> [poster].</w:t>
      </w:r>
      <w:r w:rsidRPr="00C20DFB">
        <w:t xml:space="preserve"> </w:t>
      </w:r>
      <w:r w:rsidR="00E75111">
        <w:t xml:space="preserve">In: </w:t>
      </w:r>
      <w:r w:rsidRPr="00E75111">
        <w:rPr>
          <w:i/>
        </w:rPr>
        <w:t>14th World Congress of the European Association of Palliative Care (EAPC)</w:t>
      </w:r>
      <w:r w:rsidR="00E75111" w:rsidRPr="00E75111">
        <w:rPr>
          <w:i/>
        </w:rPr>
        <w:t xml:space="preserve">, 8-10 May 2015, </w:t>
      </w:r>
      <w:r w:rsidRPr="00E75111">
        <w:rPr>
          <w:i/>
        </w:rPr>
        <w:t>Copenhagen, Denmark.</w:t>
      </w:r>
    </w:p>
    <w:p w14:paraId="5223814D" w14:textId="1C549E46" w:rsidR="00C20DFB" w:rsidRPr="00C20DFB" w:rsidRDefault="00C20DFB" w:rsidP="00C20DFB">
      <w:pPr>
        <w:pStyle w:val="EndNoteBibliography"/>
        <w:spacing w:after="360"/>
      </w:pPr>
      <w:r w:rsidRPr="00C20DFB">
        <w:t xml:space="preserve">Turner, M. &amp; Beresford, P., (2005). </w:t>
      </w:r>
      <w:r w:rsidRPr="00C20DFB">
        <w:rPr>
          <w:i/>
        </w:rPr>
        <w:t xml:space="preserve">User Controlled Research: Its Meanings and Potential. Full Report. </w:t>
      </w:r>
      <w:r w:rsidRPr="00C20DFB">
        <w:t>Eastleigh</w:t>
      </w:r>
      <w:r w:rsidR="00D34A6B">
        <w:t>: INVOLVE.</w:t>
      </w:r>
    </w:p>
    <w:p w14:paraId="696BEC56" w14:textId="77777777" w:rsidR="00C20DFB" w:rsidRPr="00C20DFB" w:rsidRDefault="00C20DFB" w:rsidP="00C20DFB">
      <w:pPr>
        <w:pStyle w:val="EndNoteBibliography"/>
        <w:spacing w:after="360"/>
      </w:pPr>
      <w:r w:rsidRPr="00C20DFB">
        <w:t xml:space="preserve">Turner, M., Peacock, M., Varey, S., Froggatt, K., Payne, S., Gibson, B., Scott, G. &amp; Fletcher, A., (2016). Involving prisoners in action research to improve palliative care: findings from the ‘both sides of the fence’study. </w:t>
      </w:r>
      <w:r w:rsidRPr="00C20DFB">
        <w:rPr>
          <w:i/>
        </w:rPr>
        <w:t>BMJ Supportive and Palliative Care,</w:t>
      </w:r>
      <w:r w:rsidRPr="00C20DFB">
        <w:t xml:space="preserve"> 6</w:t>
      </w:r>
      <w:r w:rsidRPr="00C20DFB">
        <w:rPr>
          <w:b/>
        </w:rPr>
        <w:t>,</w:t>
      </w:r>
      <w:r w:rsidRPr="00C20DFB">
        <w:t xml:space="preserve"> 402-403.</w:t>
      </w:r>
    </w:p>
    <w:p w14:paraId="1BF20F07" w14:textId="20D7E55F" w:rsidR="00C20DFB" w:rsidRPr="00C20DFB" w:rsidRDefault="00C20DFB" w:rsidP="00C20DFB">
      <w:pPr>
        <w:pStyle w:val="EndNoteBibliography"/>
        <w:spacing w:after="360"/>
      </w:pPr>
      <w:r w:rsidRPr="00C20DFB">
        <w:t xml:space="preserve">TwoCan Associates, (2005). </w:t>
      </w:r>
      <w:r w:rsidRPr="00C20DFB">
        <w:rPr>
          <w:i/>
        </w:rPr>
        <w:t xml:space="preserve">Finding out about the priorities of users and making them count: A report for Macmillan Cancer Relief. </w:t>
      </w:r>
      <w:r w:rsidRPr="00C20DFB">
        <w:t>Herefordshire</w:t>
      </w:r>
      <w:r w:rsidR="00D8237A">
        <w:t>: TwoCan Associates.</w:t>
      </w:r>
    </w:p>
    <w:p w14:paraId="65E8160B" w14:textId="11968640" w:rsidR="00C20DFB" w:rsidRPr="00C20DFB" w:rsidRDefault="00C20DFB" w:rsidP="00C20DFB">
      <w:pPr>
        <w:pStyle w:val="EndNoteBibliography"/>
        <w:spacing w:after="360"/>
      </w:pPr>
      <w:r w:rsidRPr="00C20DFB">
        <w:t xml:space="preserve">University of Hull, (2019a). </w:t>
      </w:r>
      <w:r w:rsidRPr="00C20DFB">
        <w:rPr>
          <w:i/>
        </w:rPr>
        <w:t>The making of the exhibition</w:t>
      </w:r>
      <w:r w:rsidRPr="00C20DFB">
        <w:t xml:space="preserve">. Hull: University of Hull. Available at: </w:t>
      </w:r>
      <w:hyperlink r:id="rId123" w:history="1">
        <w:r w:rsidRPr="00C20DFB">
          <w:rPr>
            <w:rStyle w:val="Hyperlink"/>
          </w:rPr>
          <w:t>https://www.hyms.ac.uk/research/research-centres-and-groups/wolfson/breathlessness/bringing-breathlessness-into-view-exhibition</w:t>
        </w:r>
      </w:hyperlink>
      <w:r w:rsidRPr="00C20DFB">
        <w:t xml:space="preserve"> </w:t>
      </w:r>
      <w:r w:rsidR="00694BCD">
        <w:t>[</w:t>
      </w:r>
      <w:r w:rsidRPr="00C20DFB">
        <w:t>Accessed 8 December 2022</w:t>
      </w:r>
      <w:r w:rsidR="00694BCD">
        <w:t>]</w:t>
      </w:r>
      <w:r w:rsidRPr="00C20DFB">
        <w:t>.</w:t>
      </w:r>
    </w:p>
    <w:p w14:paraId="5D629907" w14:textId="0B0813CA" w:rsidR="00C20DFB" w:rsidRPr="00C20DFB" w:rsidRDefault="00C20DFB" w:rsidP="00C20DFB">
      <w:pPr>
        <w:pStyle w:val="EndNoteBibliography"/>
        <w:spacing w:after="360"/>
      </w:pPr>
      <w:r w:rsidRPr="00C20DFB">
        <w:t xml:space="preserve">University of Hull, (2019b). </w:t>
      </w:r>
      <w:r w:rsidRPr="00C20DFB">
        <w:rPr>
          <w:i/>
        </w:rPr>
        <w:t>Wolfson Palliative Care Research Centre recognised by Research England for international collaboration</w:t>
      </w:r>
      <w:r w:rsidRPr="00C20DFB">
        <w:t xml:space="preserve">. Hull: University of Hull. Available at: </w:t>
      </w:r>
      <w:hyperlink r:id="rId124" w:history="1">
        <w:r w:rsidRPr="00C20DFB">
          <w:rPr>
            <w:rStyle w:val="Hyperlink"/>
          </w:rPr>
          <w:t>https://www.hull.ac.uk/work-with-us/more/media-centre/news/2019/wolfson-palliative-care-research-centre-recognised-by-research-england-for-international-collaboration</w:t>
        </w:r>
      </w:hyperlink>
      <w:r w:rsidRPr="00C20DFB">
        <w:t xml:space="preserve"> </w:t>
      </w:r>
      <w:r w:rsidR="00694BCD">
        <w:t>[</w:t>
      </w:r>
      <w:r w:rsidRPr="00C20DFB">
        <w:t>Accessed 31 July 2022</w:t>
      </w:r>
      <w:r w:rsidR="00694BCD">
        <w:t>]</w:t>
      </w:r>
      <w:r w:rsidRPr="00C20DFB">
        <w:t>.</w:t>
      </w:r>
    </w:p>
    <w:p w14:paraId="32FB2766" w14:textId="77777777" w:rsidR="00C20DFB" w:rsidRPr="00C20DFB" w:rsidRDefault="00C20DFB" w:rsidP="00C20DFB">
      <w:pPr>
        <w:pStyle w:val="EndNoteBibliography"/>
        <w:spacing w:after="360"/>
      </w:pPr>
      <w:r w:rsidRPr="00C20DFB">
        <w:t xml:space="preserve">van der Steen, J. T., Bloomer, M. J. &amp; Martins Pereira, S., (2022). The importance of methodology to palliative care research: A new article type for Palliative Medicine. </w:t>
      </w:r>
      <w:r w:rsidRPr="00C20DFB">
        <w:rPr>
          <w:i/>
        </w:rPr>
        <w:t>Palliative Medicine,</w:t>
      </w:r>
      <w:r w:rsidRPr="00C20DFB">
        <w:t xml:space="preserve"> 36</w:t>
      </w:r>
      <w:r w:rsidRPr="00C20DFB">
        <w:rPr>
          <w:b/>
        </w:rPr>
        <w:t>,</w:t>
      </w:r>
      <w:r w:rsidRPr="00C20DFB">
        <w:t xml:space="preserve"> 4-6.</w:t>
      </w:r>
    </w:p>
    <w:p w14:paraId="7C288C83" w14:textId="77777777" w:rsidR="00C20DFB" w:rsidRPr="00C20DFB" w:rsidRDefault="00C20DFB" w:rsidP="00C20DFB">
      <w:pPr>
        <w:pStyle w:val="EndNoteBibliography"/>
        <w:spacing w:after="360"/>
      </w:pPr>
      <w:r w:rsidRPr="00C20DFB">
        <w:t xml:space="preserve">Van Mechelen, W., Aertgeerts, B., De Ceulaer, K., Thoonsen, B., Vermandere, M., Warmenhoven, F., Van Rijswijk, E. &amp; De Lepeleire, J., (2013). Defining the palliative care patient: a systematic review. </w:t>
      </w:r>
      <w:r w:rsidRPr="00C20DFB">
        <w:rPr>
          <w:i/>
        </w:rPr>
        <w:t>Palliative Medicine,</w:t>
      </w:r>
      <w:r w:rsidRPr="00C20DFB">
        <w:t xml:space="preserve"> 27</w:t>
      </w:r>
      <w:r w:rsidRPr="00C20DFB">
        <w:rPr>
          <w:b/>
        </w:rPr>
        <w:t>,</w:t>
      </w:r>
      <w:r w:rsidRPr="00C20DFB">
        <w:t xml:space="preserve"> 197-208.</w:t>
      </w:r>
    </w:p>
    <w:p w14:paraId="55F7782B" w14:textId="4E8DD733" w:rsidR="00C20DFB" w:rsidRPr="00C20DFB" w:rsidRDefault="00C20DFB" w:rsidP="00C20DFB">
      <w:pPr>
        <w:pStyle w:val="EndNoteBibliography"/>
        <w:spacing w:after="360"/>
      </w:pPr>
      <w:r w:rsidRPr="00C20DFB">
        <w:t xml:space="preserve">Virdun, C., Luckett, T., Gilmore, I., Brassil, M., Lilian, R., Lorenz, K. &amp; Phillips, J., (2019). Involving consumers with palliative care needs and their families in research: A case study. </w:t>
      </w:r>
      <w:r w:rsidRPr="00C20DFB">
        <w:rPr>
          <w:i/>
        </w:rPr>
        <w:t>Collegian</w:t>
      </w:r>
      <w:r w:rsidRPr="00C20DFB">
        <w:t>.</w:t>
      </w:r>
      <w:r w:rsidR="00552D57">
        <w:t xml:space="preserve"> doi: </w:t>
      </w:r>
      <w:r w:rsidR="00552D57" w:rsidRPr="00552D57">
        <w:t>10.1016/j.colegn.2019.08.002</w:t>
      </w:r>
      <w:r w:rsidR="00552D57">
        <w:t>.</w:t>
      </w:r>
    </w:p>
    <w:p w14:paraId="022DDE62" w14:textId="77777777" w:rsidR="00C20DFB" w:rsidRPr="00C20DFB" w:rsidRDefault="00C20DFB" w:rsidP="00C20DFB">
      <w:pPr>
        <w:pStyle w:val="EndNoteBibliography"/>
        <w:spacing w:after="360"/>
      </w:pPr>
      <w:r w:rsidRPr="00C20DFB">
        <w:lastRenderedPageBreak/>
        <w:t xml:space="preserve">Wan, Y. L., Beverley-Stevenson, R., Carlisle, D., Clarke, S., Edmondson, R. J., Glover, S., Holland, J., Hughes, C., Kitchener, H. C. &amp; Kitson, S., (2016). Working together to shape the endometrial cancer research agenda: The top ten unanswered research questions. </w:t>
      </w:r>
      <w:r w:rsidRPr="00C20DFB">
        <w:rPr>
          <w:i/>
        </w:rPr>
        <w:t>Gynecologic Oncology,</w:t>
      </w:r>
      <w:r w:rsidRPr="00C20DFB">
        <w:t xml:space="preserve"> 143</w:t>
      </w:r>
      <w:r w:rsidRPr="00C20DFB">
        <w:rPr>
          <w:b/>
        </w:rPr>
        <w:t>,</w:t>
      </w:r>
      <w:r w:rsidRPr="00C20DFB">
        <w:t xml:space="preserve"> 287-293.</w:t>
      </w:r>
    </w:p>
    <w:p w14:paraId="4DF31EBE" w14:textId="77777777" w:rsidR="00C20DFB" w:rsidRPr="00C20DFB" w:rsidRDefault="00C20DFB" w:rsidP="00C20DFB">
      <w:pPr>
        <w:pStyle w:val="EndNoteBibliography"/>
        <w:spacing w:after="360"/>
      </w:pPr>
      <w:r w:rsidRPr="00C20DFB">
        <w:t xml:space="preserve">Ward, F., Popay, J., Porroche‐Escudero, A., Akeju, D., Ahmed, S., Cloke, J., Khan, K., Hassan, S. &amp; Khedmati‐Morasae, E., (2020). Mainstreaming public involvement in a complex research collaboration: a theory‐informed evaluation. </w:t>
      </w:r>
      <w:r w:rsidRPr="00C20DFB">
        <w:rPr>
          <w:i/>
        </w:rPr>
        <w:t>Health Expectations,</w:t>
      </w:r>
      <w:r w:rsidRPr="00C20DFB">
        <w:t xml:space="preserve"> 23</w:t>
      </w:r>
      <w:r w:rsidRPr="00C20DFB">
        <w:rPr>
          <w:b/>
        </w:rPr>
        <w:t>,</w:t>
      </w:r>
      <w:r w:rsidRPr="00C20DFB">
        <w:t xml:space="preserve"> 910-918.</w:t>
      </w:r>
    </w:p>
    <w:p w14:paraId="43287873" w14:textId="6C31ED39" w:rsidR="00C20DFB" w:rsidRPr="00C20DFB" w:rsidRDefault="00C20DFB" w:rsidP="00C20DFB">
      <w:pPr>
        <w:pStyle w:val="EndNoteBibliography"/>
        <w:spacing w:after="360"/>
      </w:pPr>
      <w:r w:rsidRPr="00C20DFB">
        <w:t xml:space="preserve">WHO, (2022). </w:t>
      </w:r>
      <w:r w:rsidRPr="00C20DFB">
        <w:rPr>
          <w:i/>
        </w:rPr>
        <w:t>WHO Collaborating Centre for Palliative care, policy and rehabilitation</w:t>
      </w:r>
      <w:r w:rsidRPr="00C20DFB">
        <w:t xml:space="preserve">. Geneva, Switzerland: WHO. Available at: </w:t>
      </w:r>
      <w:hyperlink r:id="rId125" w:history="1">
        <w:r w:rsidRPr="00C20DFB">
          <w:rPr>
            <w:rStyle w:val="Hyperlink"/>
          </w:rPr>
          <w:t>https://apps.who.int/whocc/Detail.aspx?NXZdnGwxEKZvwLkGgSCleQ==</w:t>
        </w:r>
      </w:hyperlink>
      <w:r w:rsidRPr="00C20DFB">
        <w:t>.</w:t>
      </w:r>
      <w:r w:rsidR="00552D57">
        <w:t xml:space="preserve"> [Accessed 20 July 2023].</w:t>
      </w:r>
    </w:p>
    <w:p w14:paraId="0E77849E" w14:textId="7855C999" w:rsidR="00C20DFB" w:rsidRPr="00C20DFB" w:rsidRDefault="00C20DFB" w:rsidP="00C20DFB">
      <w:pPr>
        <w:pStyle w:val="EndNoteBibliography"/>
        <w:spacing w:after="360"/>
      </w:pPr>
      <w:r w:rsidRPr="00C20DFB">
        <w:t xml:space="preserve">Wicks, P., Richards, T., Denegri, S. &amp; Godlee, F., (2018). Patients’ roles and rights in research. </w:t>
      </w:r>
      <w:r w:rsidRPr="00C20DFB">
        <w:rPr>
          <w:i/>
        </w:rPr>
        <w:t>BMJ,</w:t>
      </w:r>
      <w:r w:rsidRPr="00C20DFB">
        <w:t xml:space="preserve"> 362.</w:t>
      </w:r>
      <w:r w:rsidR="00552D57">
        <w:t xml:space="preserve"> doi: </w:t>
      </w:r>
      <w:r w:rsidR="00552D57" w:rsidRPr="00552D57">
        <w:t>10.1136/bmj.k3193</w:t>
      </w:r>
      <w:r w:rsidR="00552D57">
        <w:t>.</w:t>
      </w:r>
    </w:p>
    <w:p w14:paraId="266E7C32" w14:textId="04DD0719" w:rsidR="00C20DFB" w:rsidRPr="00C20DFB" w:rsidRDefault="00C20DFB" w:rsidP="00C20DFB">
      <w:pPr>
        <w:pStyle w:val="EndNoteBibliography"/>
        <w:spacing w:after="360"/>
      </w:pPr>
      <w:r w:rsidRPr="00C20DFB">
        <w:t>Williams, A-</w:t>
      </w:r>
      <w:r w:rsidR="00552D57">
        <w:t>L</w:t>
      </w:r>
      <w:r w:rsidRPr="00C20DFB">
        <w:t xml:space="preserve">., Selwyn, P. A., McCorkle, R., Molde, S., Liberti, L. &amp; Katz, D. L., (2005). Application of community-based participatory research methods to a study of complementary medicine interventions at end of life. </w:t>
      </w:r>
      <w:r w:rsidRPr="00C20DFB">
        <w:rPr>
          <w:i/>
        </w:rPr>
        <w:t>Complementary health practice review,</w:t>
      </w:r>
      <w:r w:rsidRPr="00C20DFB">
        <w:t xml:space="preserve"> 10</w:t>
      </w:r>
      <w:r w:rsidRPr="00C20DFB">
        <w:rPr>
          <w:b/>
        </w:rPr>
        <w:t>,</w:t>
      </w:r>
      <w:r w:rsidRPr="00C20DFB">
        <w:t xml:space="preserve"> 91-104.</w:t>
      </w:r>
    </w:p>
    <w:p w14:paraId="02FF5801" w14:textId="318A258C" w:rsidR="00C20DFB" w:rsidRPr="00C20DFB" w:rsidRDefault="00C20DFB" w:rsidP="00C20DFB">
      <w:pPr>
        <w:pStyle w:val="EndNoteBibliography"/>
        <w:spacing w:after="360"/>
      </w:pPr>
      <w:r w:rsidRPr="00C20DFB">
        <w:t xml:space="preserve">Williams, V., Webb, J., Read, S., James, R. &amp; Davis, H., (2020). Future lived experience: inclusive research with people living with dementia. </w:t>
      </w:r>
      <w:r w:rsidRPr="00C20DFB">
        <w:rPr>
          <w:i/>
        </w:rPr>
        <w:t>Qualitative Resear</w:t>
      </w:r>
      <w:r w:rsidRPr="00871169">
        <w:rPr>
          <w:i/>
        </w:rPr>
        <w:t>ch</w:t>
      </w:r>
      <w:r w:rsidR="00552D57" w:rsidRPr="00871169">
        <w:t xml:space="preserve">, 20. </w:t>
      </w:r>
      <w:r w:rsidR="00552D57" w:rsidRPr="00871169">
        <w:rPr>
          <w:rFonts w:asciiTheme="minorHAnsi" w:hAnsiTheme="minorHAnsi" w:cstheme="minorHAnsi"/>
          <w:szCs w:val="24"/>
        </w:rPr>
        <w:t>do</w:t>
      </w:r>
      <w:r w:rsidR="00552D57" w:rsidRPr="00552D57">
        <w:rPr>
          <w:rFonts w:asciiTheme="minorHAnsi" w:hAnsiTheme="minorHAnsi" w:cstheme="minorHAnsi"/>
          <w:bCs/>
          <w:szCs w:val="24"/>
        </w:rPr>
        <w:t xml:space="preserve">i: </w:t>
      </w:r>
      <w:r w:rsidR="00552D57" w:rsidRPr="00552D57">
        <w:rPr>
          <w:rFonts w:asciiTheme="minorHAnsi" w:hAnsiTheme="minorHAnsi" w:cstheme="minorHAnsi"/>
          <w:bCs/>
          <w:color w:val="000000"/>
          <w:szCs w:val="24"/>
          <w14:ligatures w14:val="standardContextual"/>
        </w:rPr>
        <w:t>10.1177/1468794119893608</w:t>
      </w:r>
    </w:p>
    <w:p w14:paraId="624E7A59" w14:textId="0075536C" w:rsidR="00C20DFB" w:rsidRPr="00C20DFB" w:rsidRDefault="00C20DFB" w:rsidP="00C20DFB">
      <w:pPr>
        <w:pStyle w:val="EndNoteBibliography"/>
        <w:spacing w:after="360"/>
      </w:pPr>
      <w:r w:rsidRPr="00C20DFB">
        <w:t xml:space="preserve">Wilson, P., Mathie, E., Keenan, J., McNeilly, E., Goodman, C., Howe, A., Poland, F., Staniszewska, S., Kendall, S. &amp; Munday, D., (2015). </w:t>
      </w:r>
      <w:r w:rsidRPr="00C20DFB">
        <w:rPr>
          <w:i/>
        </w:rPr>
        <w:t xml:space="preserve">ReseArch with Patient and Public invOlvement: a RealisT evaluation–the RAPPORT study. </w:t>
      </w:r>
      <w:r w:rsidRPr="00C20DFB">
        <w:t>London: N</w:t>
      </w:r>
      <w:r w:rsidR="002B1F6D">
        <w:t>ational Institute for Health Research.</w:t>
      </w:r>
    </w:p>
    <w:p w14:paraId="61412C0A" w14:textId="77777777" w:rsidR="00C20DFB" w:rsidRPr="00C20DFB" w:rsidRDefault="00C20DFB" w:rsidP="00C20DFB">
      <w:pPr>
        <w:pStyle w:val="EndNoteBibliography"/>
        <w:spacing w:after="360"/>
      </w:pPr>
      <w:r w:rsidRPr="00C20DFB">
        <w:t xml:space="preserve">Wilson, P., Mathie, E., Poland, F., Keenan, J., Howe, A., Munday, D., Kendall, S., Cowe, M., Staniszewska, S. &amp; Goodman, C., (2018). How embedded is public involvement in mainstream health research in England a decade after policy implementation? A realist evaluation. </w:t>
      </w:r>
      <w:r w:rsidRPr="00C20DFB">
        <w:rPr>
          <w:i/>
        </w:rPr>
        <w:t>Journal of Health Services Research &amp; Policy,</w:t>
      </w:r>
      <w:r w:rsidRPr="00C20DFB">
        <w:t xml:space="preserve"> 23</w:t>
      </w:r>
      <w:r w:rsidRPr="00C20DFB">
        <w:rPr>
          <w:b/>
        </w:rPr>
        <w:t>,</w:t>
      </w:r>
      <w:r w:rsidRPr="00C20DFB">
        <w:t xml:space="preserve"> 98-106.</w:t>
      </w:r>
    </w:p>
    <w:p w14:paraId="6040334C" w14:textId="19302735" w:rsidR="00C20DFB" w:rsidRPr="00C20DFB" w:rsidRDefault="005E3456" w:rsidP="00C20DFB">
      <w:pPr>
        <w:pStyle w:val="EndNoteBibliography"/>
        <w:spacing w:after="360"/>
      </w:pPr>
      <w:r>
        <w:t>WPCRC</w:t>
      </w:r>
      <w:r w:rsidR="00C20DFB" w:rsidRPr="00C20DFB">
        <w:t xml:space="preserve">, (2019). </w:t>
      </w:r>
      <w:r w:rsidR="00C20DFB" w:rsidRPr="00C20DFB">
        <w:rPr>
          <w:i/>
        </w:rPr>
        <w:t xml:space="preserve">Public Patient Involvement Co-ordinator. Job description. </w:t>
      </w:r>
      <w:r w:rsidR="00C20DFB" w:rsidRPr="00C20DFB">
        <w:t xml:space="preserve">Hull: </w:t>
      </w:r>
      <w:r w:rsidRPr="00C20DFB">
        <w:t>Wolfson Palliative Care Research Centre</w:t>
      </w:r>
      <w:r>
        <w:t xml:space="preserve">, </w:t>
      </w:r>
      <w:r w:rsidR="00C20DFB" w:rsidRPr="00C20DFB">
        <w:t>University of Hull.</w:t>
      </w:r>
    </w:p>
    <w:p w14:paraId="15F728AE" w14:textId="7D7B576C" w:rsidR="00C20DFB" w:rsidRPr="00C20DFB" w:rsidRDefault="005E3456" w:rsidP="00C20DFB">
      <w:pPr>
        <w:pStyle w:val="EndNoteBibliography"/>
        <w:spacing w:after="360"/>
      </w:pPr>
      <w:r>
        <w:t>WPCRC</w:t>
      </w:r>
      <w:r w:rsidR="00C20DFB" w:rsidRPr="00C20DFB">
        <w:t xml:space="preserve">, (2020a). </w:t>
      </w:r>
      <w:r w:rsidR="00C20DFB" w:rsidRPr="00C20DFB">
        <w:rPr>
          <w:i/>
        </w:rPr>
        <w:t xml:space="preserve">Handbook for volunteers who join Involve Hull, our Patient and Public Involvement Network (Induction handbook). </w:t>
      </w:r>
      <w:r w:rsidR="00C20DFB" w:rsidRPr="00C20DFB">
        <w:t xml:space="preserve">Hull: </w:t>
      </w:r>
      <w:r w:rsidRPr="00C20DFB">
        <w:t>Wolfson Palliative Care Research Centre</w:t>
      </w:r>
      <w:r>
        <w:t xml:space="preserve">, </w:t>
      </w:r>
      <w:r w:rsidR="00C20DFB" w:rsidRPr="00C20DFB">
        <w:t>University of Hull.</w:t>
      </w:r>
    </w:p>
    <w:p w14:paraId="786C4892" w14:textId="39AFBB4A" w:rsidR="00C20DFB" w:rsidRPr="00C20DFB" w:rsidRDefault="005E3456" w:rsidP="00C20DFB">
      <w:pPr>
        <w:pStyle w:val="EndNoteBibliography"/>
        <w:spacing w:after="360"/>
      </w:pPr>
      <w:r>
        <w:t>WPCRC</w:t>
      </w:r>
      <w:r w:rsidR="00C20DFB" w:rsidRPr="00C20DFB">
        <w:t xml:space="preserve">, (2020b). </w:t>
      </w:r>
      <w:r w:rsidR="00C20DFB" w:rsidRPr="00C20DFB">
        <w:rPr>
          <w:i/>
        </w:rPr>
        <w:t xml:space="preserve">Reward and Recognition Policy for Patient and Public Involvement: Guidance on expenses, fees and other benefits for members of the public who are actively involved in health research. </w:t>
      </w:r>
      <w:r w:rsidR="00C20DFB" w:rsidRPr="00C20DFB">
        <w:t xml:space="preserve">Hull: </w:t>
      </w:r>
      <w:r w:rsidRPr="00C20DFB">
        <w:t>Wolfson Palliative Care Research Centre</w:t>
      </w:r>
      <w:r>
        <w:t xml:space="preserve">, </w:t>
      </w:r>
      <w:r w:rsidR="00C20DFB" w:rsidRPr="00C20DFB">
        <w:t>University of Hull.</w:t>
      </w:r>
    </w:p>
    <w:p w14:paraId="58B03107" w14:textId="09A5E9F5" w:rsidR="00C20DFB" w:rsidRPr="00C20DFB" w:rsidRDefault="005E3456" w:rsidP="00C20DFB">
      <w:pPr>
        <w:pStyle w:val="EndNoteBibliography"/>
        <w:spacing w:after="360"/>
      </w:pPr>
      <w:r>
        <w:t>WPCRC</w:t>
      </w:r>
      <w:r w:rsidR="00C20DFB" w:rsidRPr="00C20DFB">
        <w:t xml:space="preserve">, (2021). </w:t>
      </w:r>
      <w:r w:rsidR="00C20DFB" w:rsidRPr="00C20DFB">
        <w:rPr>
          <w:i/>
        </w:rPr>
        <w:t xml:space="preserve">Annual Report 2020/2021. </w:t>
      </w:r>
      <w:r w:rsidR="00C20DFB" w:rsidRPr="00C20DFB">
        <w:t xml:space="preserve">Hull: </w:t>
      </w:r>
      <w:r w:rsidRPr="00C20DFB">
        <w:t>Wolfson Palliative Care Research Centre</w:t>
      </w:r>
      <w:r>
        <w:t xml:space="preserve">, </w:t>
      </w:r>
      <w:r w:rsidR="00C20DFB" w:rsidRPr="00C20DFB">
        <w:t>University of Hull.</w:t>
      </w:r>
    </w:p>
    <w:p w14:paraId="100BD05A" w14:textId="762A9A37" w:rsidR="00C20DFB" w:rsidRPr="00C20DFB" w:rsidRDefault="005E3456" w:rsidP="00C20DFB">
      <w:pPr>
        <w:pStyle w:val="EndNoteBibliography"/>
        <w:spacing w:after="360"/>
      </w:pPr>
      <w:r>
        <w:lastRenderedPageBreak/>
        <w:t>WPCRC</w:t>
      </w:r>
      <w:r w:rsidR="00C20DFB" w:rsidRPr="00C20DFB">
        <w:t xml:space="preserve">, (2022). </w:t>
      </w:r>
      <w:r w:rsidR="00C20DFB" w:rsidRPr="00C20DFB">
        <w:rPr>
          <w:i/>
        </w:rPr>
        <w:t>Partners and collaborators</w:t>
      </w:r>
      <w:r w:rsidR="00C20DFB" w:rsidRPr="00C20DFB">
        <w:t xml:space="preserve">. Hull: </w:t>
      </w:r>
      <w:r w:rsidRPr="00C20DFB">
        <w:t>Wolfson Palliative Care Research Centre</w:t>
      </w:r>
      <w:r>
        <w:t xml:space="preserve">, </w:t>
      </w:r>
      <w:r w:rsidR="00C20DFB" w:rsidRPr="00C20DFB">
        <w:t xml:space="preserve">University of Hull. Available at: </w:t>
      </w:r>
      <w:hyperlink r:id="rId126" w:history="1">
        <w:r w:rsidR="00C20DFB" w:rsidRPr="00C20DFB">
          <w:rPr>
            <w:rStyle w:val="Hyperlink"/>
          </w:rPr>
          <w:t>https://www.hyms.ac.uk/research/research-centres-and-groups/wolfson/partners-and-collaborators</w:t>
        </w:r>
      </w:hyperlink>
      <w:r w:rsidR="00C20DFB" w:rsidRPr="00C20DFB">
        <w:t xml:space="preserve"> </w:t>
      </w:r>
      <w:r w:rsidR="00694BCD">
        <w:t>[</w:t>
      </w:r>
      <w:r w:rsidR="00C20DFB" w:rsidRPr="00C20DFB">
        <w:t>Accessed 9 September 2022</w:t>
      </w:r>
      <w:r w:rsidR="00694BCD">
        <w:t>]</w:t>
      </w:r>
      <w:r w:rsidR="00C20DFB" w:rsidRPr="00C20DFB">
        <w:t>.</w:t>
      </w:r>
    </w:p>
    <w:p w14:paraId="4A569D77" w14:textId="77777777" w:rsidR="00C20DFB" w:rsidRPr="00C20DFB" w:rsidRDefault="00C20DFB" w:rsidP="00C20DFB">
      <w:pPr>
        <w:pStyle w:val="EndNoteBibliography"/>
        <w:spacing w:after="360"/>
      </w:pPr>
      <w:r w:rsidRPr="00C20DFB">
        <w:t xml:space="preserve">Wright, D., Corner, J., Hopkinson, J. &amp; Foster, C., (2005). Listening to the views of people affected by cancer about cancer research: an example of participatory research in setting the cancer research agenda. </w:t>
      </w:r>
      <w:r w:rsidRPr="00C20DFB">
        <w:rPr>
          <w:i/>
        </w:rPr>
        <w:t>Health Expectations,</w:t>
      </w:r>
      <w:r w:rsidRPr="00C20DFB">
        <w:t xml:space="preserve"> 9</w:t>
      </w:r>
      <w:r w:rsidRPr="00C20DFB">
        <w:rPr>
          <w:b/>
        </w:rPr>
        <w:t>,</w:t>
      </w:r>
      <w:r w:rsidRPr="00C20DFB">
        <w:t xml:space="preserve"> 3-12.</w:t>
      </w:r>
    </w:p>
    <w:p w14:paraId="7807C5F7" w14:textId="77777777" w:rsidR="00C20DFB" w:rsidRPr="00C20DFB" w:rsidRDefault="00C20DFB" w:rsidP="00C20DFB">
      <w:pPr>
        <w:pStyle w:val="EndNoteBibliography"/>
        <w:spacing w:after="360"/>
      </w:pPr>
      <w:r w:rsidRPr="00C20DFB">
        <w:t xml:space="preserve">Wright, D., Foster, C., Amir, Z., Elliott, J. &amp; Wilson, R., (2010). Critical appraisal guidelines for assessing the quality and impact of user involvement in research. </w:t>
      </w:r>
      <w:r w:rsidRPr="00C20DFB">
        <w:rPr>
          <w:i/>
        </w:rPr>
        <w:t>Health Expectations,</w:t>
      </w:r>
      <w:r w:rsidRPr="00C20DFB">
        <w:t xml:space="preserve"> 13</w:t>
      </w:r>
      <w:r w:rsidRPr="00C20DFB">
        <w:rPr>
          <w:b/>
        </w:rPr>
        <w:t>,</w:t>
      </w:r>
      <w:r w:rsidRPr="00C20DFB">
        <w:t xml:space="preserve"> 359-368.</w:t>
      </w:r>
    </w:p>
    <w:p w14:paraId="2C2D3A84" w14:textId="77777777" w:rsidR="00C20DFB" w:rsidRPr="00C20DFB" w:rsidRDefault="00C20DFB" w:rsidP="00C20DFB">
      <w:pPr>
        <w:pStyle w:val="EndNoteBibliography"/>
        <w:spacing w:after="360"/>
      </w:pPr>
      <w:r w:rsidRPr="00C20DFB">
        <w:t xml:space="preserve">Wright, D. N., Hopkinson, J. B., Corner, J. L. &amp; Foster, C. L., (2006). How to involve cancer patients at the end of life as co-researchers. </w:t>
      </w:r>
      <w:r w:rsidRPr="00C20DFB">
        <w:rPr>
          <w:i/>
        </w:rPr>
        <w:t>Palliative Medicine,</w:t>
      </w:r>
      <w:r w:rsidRPr="00C20DFB">
        <w:t xml:space="preserve"> 20</w:t>
      </w:r>
      <w:r w:rsidRPr="00C20DFB">
        <w:rPr>
          <w:b/>
        </w:rPr>
        <w:t>,</w:t>
      </w:r>
      <w:r w:rsidRPr="00C20DFB">
        <w:t xml:space="preserve"> 821-827.</w:t>
      </w:r>
    </w:p>
    <w:p w14:paraId="666160D6" w14:textId="77777777" w:rsidR="00C20DFB" w:rsidRPr="00C20DFB" w:rsidRDefault="00C20DFB" w:rsidP="00C20DFB">
      <w:pPr>
        <w:pStyle w:val="EndNoteBibliography"/>
        <w:spacing w:after="360"/>
      </w:pPr>
      <w:r w:rsidRPr="00C20DFB">
        <w:t xml:space="preserve">Yardley, L., (2000). Dilemmas in qualitative health research. </w:t>
      </w:r>
      <w:r w:rsidRPr="00C20DFB">
        <w:rPr>
          <w:i/>
        </w:rPr>
        <w:t>Psychology &amp; Health,</w:t>
      </w:r>
      <w:r w:rsidRPr="00C20DFB">
        <w:t xml:space="preserve"> 15</w:t>
      </w:r>
      <w:r w:rsidRPr="00C20DFB">
        <w:rPr>
          <w:b/>
        </w:rPr>
        <w:t>,</w:t>
      </w:r>
      <w:r w:rsidRPr="00C20DFB">
        <w:t xml:space="preserve"> 215-228.</w:t>
      </w:r>
    </w:p>
    <w:p w14:paraId="0EC1613D" w14:textId="77777777" w:rsidR="00C20DFB" w:rsidRPr="00C20DFB" w:rsidRDefault="00C20DFB" w:rsidP="00C20DFB">
      <w:pPr>
        <w:pStyle w:val="EndNoteBibliography"/>
        <w:spacing w:after="360"/>
      </w:pPr>
      <w:r w:rsidRPr="00C20DFB">
        <w:t xml:space="preserve">Yardley, L., (2015). Demonstrating validity in qualitative psychology. In: Smith, J. (ed.) </w:t>
      </w:r>
      <w:r w:rsidRPr="00C20DFB">
        <w:rPr>
          <w:i/>
        </w:rPr>
        <w:t xml:space="preserve">Qualitative Psychology: A Practical Guide to Research Methods </w:t>
      </w:r>
      <w:r w:rsidRPr="00C20DFB">
        <w:t>3rd ed. London: SAGE.</w:t>
      </w:r>
    </w:p>
    <w:p w14:paraId="4156D0D1" w14:textId="77777777" w:rsidR="00C20DFB" w:rsidRPr="00C20DFB" w:rsidRDefault="00C20DFB" w:rsidP="00C20DFB">
      <w:pPr>
        <w:pStyle w:val="EndNoteBibliography"/>
      </w:pPr>
      <w:r w:rsidRPr="00C20DFB">
        <w:t xml:space="preserve">Yin, R., (2003). </w:t>
      </w:r>
      <w:r w:rsidRPr="00C20DFB">
        <w:rPr>
          <w:i/>
        </w:rPr>
        <w:t xml:space="preserve">Case Study Research. Design and Methods., </w:t>
      </w:r>
      <w:r w:rsidRPr="00C20DFB">
        <w:t>Thousand Oaks, California: Sage Publications.</w:t>
      </w:r>
    </w:p>
    <w:p w14:paraId="72DCB36B" w14:textId="6C02C545" w:rsidR="00F55591" w:rsidRPr="00F55591" w:rsidRDefault="00C445FA" w:rsidP="00C445FA">
      <w:pPr>
        <w:rPr>
          <w:kern w:val="2"/>
          <w:sz w:val="24"/>
          <w:szCs w:val="24"/>
          <w14:ligatures w14:val="standardContextual"/>
        </w:rPr>
      </w:pPr>
      <w:r w:rsidRPr="007B31FD">
        <w:rPr>
          <w:kern w:val="2"/>
          <w:sz w:val="24"/>
          <w:szCs w:val="24"/>
          <w14:ligatures w14:val="standardContextual"/>
        </w:rPr>
        <w:fldChar w:fldCharType="end"/>
      </w:r>
    </w:p>
    <w:p w14:paraId="2F3325DD" w14:textId="16340836" w:rsidR="00F55591" w:rsidRPr="00F55591" w:rsidRDefault="00F55591">
      <w:pPr>
        <w:rPr>
          <w:b/>
          <w:sz w:val="24"/>
          <w:szCs w:val="24"/>
        </w:rPr>
      </w:pPr>
      <w:r>
        <w:rPr>
          <w:b/>
        </w:rPr>
        <w:br w:type="page"/>
      </w:r>
    </w:p>
    <w:p w14:paraId="3DAA0C41" w14:textId="77777777" w:rsidR="00463DB2" w:rsidRDefault="00463DB2" w:rsidP="004322B1">
      <w:pPr>
        <w:rPr>
          <w:b/>
        </w:rPr>
        <w:sectPr w:rsidR="00463DB2" w:rsidSect="006729B7">
          <w:headerReference w:type="first" r:id="rId127"/>
          <w:pgSz w:w="11906" w:h="16838" w:code="9"/>
          <w:pgMar w:top="1134" w:right="1134" w:bottom="1134" w:left="1134" w:header="709" w:footer="709" w:gutter="0"/>
          <w:cols w:space="708"/>
          <w:titlePg/>
          <w:docGrid w:linePitch="360"/>
        </w:sectPr>
      </w:pPr>
    </w:p>
    <w:p w14:paraId="39BF7D49" w14:textId="03B3F70B" w:rsidR="00E77181" w:rsidRDefault="00E77181" w:rsidP="00D13B5F">
      <w:pPr>
        <w:spacing w:after="0" w:line="240" w:lineRule="auto"/>
        <w:rPr>
          <w:b/>
        </w:rPr>
      </w:pPr>
      <w:bookmarkStart w:id="436" w:name="Appendices"/>
      <w:bookmarkEnd w:id="436"/>
      <w:r w:rsidRPr="00E77181">
        <w:rPr>
          <w:b/>
          <w:sz w:val="28"/>
          <w:szCs w:val="28"/>
        </w:rPr>
        <w:lastRenderedPageBreak/>
        <w:t>Appendices</w:t>
      </w:r>
      <w:r>
        <w:rPr>
          <w:b/>
        </w:rPr>
        <w:t xml:space="preserve"> </w:t>
      </w:r>
    </w:p>
    <w:p w14:paraId="40900EFD" w14:textId="543AD7EE" w:rsidR="00A84B27" w:rsidRPr="00A84B27" w:rsidRDefault="00A84B27" w:rsidP="00D13B5F">
      <w:pPr>
        <w:spacing w:after="0" w:line="240" w:lineRule="auto"/>
        <w:rPr>
          <w:rFonts w:cstheme="minorHAnsi"/>
          <w:b/>
          <w:sz w:val="24"/>
          <w:szCs w:val="24"/>
        </w:rPr>
      </w:pPr>
      <w:bookmarkStart w:id="437" w:name="Appendix1"/>
      <w:bookmarkStart w:id="438" w:name="_Hlk484959880"/>
      <w:r w:rsidRPr="00A84B27">
        <w:rPr>
          <w:rFonts w:cstheme="minorHAnsi"/>
          <w:b/>
          <w:sz w:val="24"/>
          <w:szCs w:val="24"/>
        </w:rPr>
        <w:t xml:space="preserve">Appendix </w:t>
      </w:r>
      <w:r>
        <w:rPr>
          <w:rFonts w:cstheme="minorHAnsi"/>
          <w:b/>
          <w:sz w:val="24"/>
          <w:szCs w:val="24"/>
        </w:rPr>
        <w:t xml:space="preserve">1. </w:t>
      </w:r>
      <w:r w:rsidRPr="00A84B27">
        <w:rPr>
          <w:rFonts w:cstheme="minorHAnsi"/>
          <w:b/>
          <w:sz w:val="24"/>
          <w:szCs w:val="24"/>
        </w:rPr>
        <w:t>Scoping review</w:t>
      </w:r>
    </w:p>
    <w:bookmarkEnd w:id="437"/>
    <w:p w14:paraId="719BC60A" w14:textId="77777777" w:rsidR="00A84B27" w:rsidRPr="00A84B27" w:rsidRDefault="00A84B27" w:rsidP="00D13B5F">
      <w:pPr>
        <w:spacing w:after="0" w:line="240" w:lineRule="auto"/>
        <w:rPr>
          <w:rFonts w:cstheme="minorHAnsi"/>
          <w:b/>
          <w:sz w:val="24"/>
          <w:szCs w:val="24"/>
        </w:rPr>
      </w:pPr>
    </w:p>
    <w:p w14:paraId="00096E70" w14:textId="7AA7BF72" w:rsidR="00A84B27" w:rsidRPr="00A84B27" w:rsidRDefault="00A84B27" w:rsidP="00D13B5F">
      <w:pPr>
        <w:spacing w:after="0" w:line="240" w:lineRule="auto"/>
        <w:rPr>
          <w:rFonts w:cstheme="minorHAnsi"/>
          <w:b/>
          <w:sz w:val="24"/>
          <w:szCs w:val="24"/>
        </w:rPr>
      </w:pPr>
      <w:r w:rsidRPr="00A84B27">
        <w:rPr>
          <w:rFonts w:cstheme="minorHAnsi"/>
          <w:b/>
          <w:sz w:val="24"/>
          <w:szCs w:val="24"/>
        </w:rPr>
        <w:t xml:space="preserve">Scoping Review </w:t>
      </w:r>
    </w:p>
    <w:p w14:paraId="04DE7B75" w14:textId="77777777" w:rsidR="00A84B27" w:rsidRPr="00A84B27" w:rsidRDefault="00A84B27" w:rsidP="00D13B5F">
      <w:pPr>
        <w:spacing w:after="0" w:line="240" w:lineRule="auto"/>
        <w:jc w:val="center"/>
        <w:rPr>
          <w:rFonts w:cstheme="minorHAnsi"/>
          <w:b/>
        </w:rPr>
      </w:pPr>
    </w:p>
    <w:p w14:paraId="6632F6E5" w14:textId="77777777" w:rsidR="00A84B27" w:rsidRPr="00A84B27" w:rsidRDefault="00A84B27" w:rsidP="00D13B5F">
      <w:pPr>
        <w:spacing w:after="0" w:line="240" w:lineRule="auto"/>
        <w:rPr>
          <w:rFonts w:cstheme="minorHAnsi"/>
        </w:rPr>
      </w:pPr>
      <w:r w:rsidRPr="00A84B27">
        <w:rPr>
          <w:rFonts w:cstheme="minorHAnsi"/>
        </w:rPr>
        <w:t xml:space="preserve">Two sets of searches were carried out for the scoping review, the first to identify systematic reviews and the second primary research articles and other evidence, including grey literature.  The </w:t>
      </w:r>
      <w:r w:rsidRPr="00A84B27">
        <w:rPr>
          <w:rFonts w:cstheme="minorHAnsi"/>
          <w:b/>
        </w:rPr>
        <w:t>Methods</w:t>
      </w:r>
      <w:r w:rsidRPr="00A84B27">
        <w:rPr>
          <w:rFonts w:cstheme="minorHAnsi"/>
        </w:rPr>
        <w:t xml:space="preserve">, </w:t>
      </w:r>
      <w:r w:rsidRPr="00A84B27">
        <w:rPr>
          <w:rFonts w:cstheme="minorHAnsi"/>
          <w:b/>
        </w:rPr>
        <w:t>Results</w:t>
      </w:r>
      <w:r w:rsidRPr="00A84B27">
        <w:rPr>
          <w:rFonts w:cstheme="minorHAnsi"/>
        </w:rPr>
        <w:t xml:space="preserve"> and </w:t>
      </w:r>
      <w:r w:rsidRPr="00A84B27">
        <w:rPr>
          <w:rFonts w:cstheme="minorHAnsi"/>
          <w:b/>
        </w:rPr>
        <w:t>Discussion</w:t>
      </w:r>
      <w:r w:rsidRPr="00A84B27">
        <w:rPr>
          <w:rFonts w:cstheme="minorHAnsi"/>
        </w:rPr>
        <w:t xml:space="preserve"> sections are presented separately for each set of searches and the </w:t>
      </w:r>
      <w:r w:rsidRPr="00A84B27">
        <w:rPr>
          <w:rFonts w:cstheme="minorHAnsi"/>
          <w:b/>
        </w:rPr>
        <w:t>Limitations</w:t>
      </w:r>
      <w:r w:rsidRPr="00A84B27">
        <w:rPr>
          <w:rFonts w:cstheme="minorHAnsi"/>
        </w:rPr>
        <w:t xml:space="preserve">, </w:t>
      </w:r>
      <w:r w:rsidRPr="00A84B27">
        <w:rPr>
          <w:rFonts w:cstheme="minorHAnsi"/>
          <w:b/>
        </w:rPr>
        <w:t>Conclusions</w:t>
      </w:r>
      <w:r w:rsidRPr="00A84B27">
        <w:rPr>
          <w:rFonts w:cstheme="minorHAnsi"/>
        </w:rPr>
        <w:t xml:space="preserve"> and </w:t>
      </w:r>
      <w:r w:rsidRPr="00A84B27">
        <w:rPr>
          <w:rFonts w:cstheme="minorHAnsi"/>
          <w:b/>
        </w:rPr>
        <w:t>Implications</w:t>
      </w:r>
      <w:r w:rsidRPr="00A84B27">
        <w:rPr>
          <w:rFonts w:cstheme="minorHAnsi"/>
        </w:rPr>
        <w:t xml:space="preserve"> combined at the end.</w:t>
      </w:r>
    </w:p>
    <w:p w14:paraId="4C3689F3" w14:textId="77777777" w:rsidR="00A84B27" w:rsidRPr="00A84B27" w:rsidRDefault="00A84B27" w:rsidP="00A84B27">
      <w:pPr>
        <w:spacing w:after="0" w:line="240" w:lineRule="auto"/>
        <w:jc w:val="center"/>
        <w:rPr>
          <w:rFonts w:cstheme="minorHAnsi"/>
          <w:b/>
        </w:rPr>
      </w:pPr>
    </w:p>
    <w:p w14:paraId="6356FFF9" w14:textId="77777777" w:rsidR="00A84B27" w:rsidRPr="00A84B27" w:rsidRDefault="00A84B27" w:rsidP="00A84B27">
      <w:pPr>
        <w:spacing w:after="0" w:line="240" w:lineRule="auto"/>
        <w:ind w:left="567" w:hanging="567"/>
        <w:rPr>
          <w:rFonts w:cstheme="minorHAnsi"/>
          <w:b/>
          <w:sz w:val="24"/>
          <w:szCs w:val="24"/>
        </w:rPr>
      </w:pPr>
      <w:bookmarkStart w:id="439" w:name="_Hlk484957758"/>
      <w:r w:rsidRPr="00A84B27">
        <w:rPr>
          <w:rFonts w:cstheme="minorHAnsi"/>
          <w:b/>
          <w:sz w:val="24"/>
          <w:szCs w:val="24"/>
        </w:rPr>
        <w:t xml:space="preserve">1. </w:t>
      </w:r>
      <w:r w:rsidRPr="00A84B27">
        <w:rPr>
          <w:rFonts w:cstheme="minorHAnsi"/>
          <w:b/>
          <w:sz w:val="24"/>
          <w:szCs w:val="24"/>
        </w:rPr>
        <w:tab/>
        <w:t>Systematic Reviews</w:t>
      </w:r>
    </w:p>
    <w:p w14:paraId="1BA6E55A" w14:textId="77777777" w:rsidR="00A84B27" w:rsidRPr="00A84B27" w:rsidRDefault="00A84B27" w:rsidP="00A84B27">
      <w:pPr>
        <w:spacing w:after="0" w:line="240" w:lineRule="auto"/>
        <w:rPr>
          <w:rFonts w:cstheme="minorHAnsi"/>
          <w:b/>
          <w:sz w:val="24"/>
          <w:szCs w:val="24"/>
        </w:rPr>
      </w:pPr>
    </w:p>
    <w:p w14:paraId="6CB964C4" w14:textId="77777777" w:rsidR="00A84B27" w:rsidRPr="00A84B27" w:rsidRDefault="00A84B27" w:rsidP="00A84B27">
      <w:pPr>
        <w:spacing w:after="0" w:line="240" w:lineRule="auto"/>
        <w:ind w:left="567" w:hanging="567"/>
        <w:rPr>
          <w:rFonts w:cstheme="minorHAnsi"/>
          <w:b/>
        </w:rPr>
      </w:pPr>
      <w:r w:rsidRPr="00A84B27">
        <w:rPr>
          <w:rFonts w:cstheme="minorHAnsi"/>
          <w:b/>
        </w:rPr>
        <w:t>1.1</w:t>
      </w:r>
      <w:r w:rsidRPr="00A84B27">
        <w:rPr>
          <w:rFonts w:cstheme="minorHAnsi"/>
          <w:b/>
        </w:rPr>
        <w:tab/>
        <w:t>Methods</w:t>
      </w:r>
    </w:p>
    <w:bookmarkEnd w:id="439"/>
    <w:p w14:paraId="1F5BA073" w14:textId="77777777" w:rsidR="00A84B27" w:rsidRPr="00A84B27" w:rsidRDefault="00A84B27" w:rsidP="00A84B27">
      <w:pPr>
        <w:spacing w:after="0" w:line="240" w:lineRule="auto"/>
        <w:rPr>
          <w:rFonts w:cstheme="minorHAnsi"/>
          <w:b/>
        </w:rPr>
      </w:pPr>
    </w:p>
    <w:p w14:paraId="19272F53" w14:textId="77777777" w:rsidR="00A84B27" w:rsidRPr="00A84B27" w:rsidRDefault="00A84B27" w:rsidP="00A84B27">
      <w:pPr>
        <w:spacing w:after="0" w:line="240" w:lineRule="auto"/>
        <w:rPr>
          <w:rFonts w:cstheme="minorHAnsi"/>
        </w:rPr>
      </w:pPr>
      <w:r w:rsidRPr="00A84B27">
        <w:rPr>
          <w:rFonts w:cstheme="minorHAnsi"/>
        </w:rPr>
        <w:t>Primary research question:</w:t>
      </w:r>
    </w:p>
    <w:p w14:paraId="0F4F4AF0" w14:textId="77777777" w:rsidR="00A84B27" w:rsidRPr="00A84B27" w:rsidRDefault="00A84B27" w:rsidP="00A84B27">
      <w:pPr>
        <w:spacing w:after="0" w:line="240" w:lineRule="auto"/>
        <w:rPr>
          <w:rFonts w:cstheme="minorHAnsi"/>
        </w:rPr>
      </w:pPr>
    </w:p>
    <w:p w14:paraId="6FFA8D1C" w14:textId="77777777" w:rsidR="00A84B27" w:rsidRPr="00A84B27" w:rsidRDefault="00A84B27" w:rsidP="00A84B27">
      <w:pPr>
        <w:numPr>
          <w:ilvl w:val="0"/>
          <w:numId w:val="85"/>
        </w:numPr>
        <w:spacing w:after="0" w:line="240" w:lineRule="auto"/>
        <w:ind w:left="567" w:hanging="283"/>
        <w:contextualSpacing/>
        <w:rPr>
          <w:rFonts w:cstheme="minorHAnsi"/>
        </w:rPr>
      </w:pPr>
      <w:r w:rsidRPr="00A84B27">
        <w:rPr>
          <w:rFonts w:cstheme="minorHAnsi"/>
        </w:rPr>
        <w:t>What is the extent, range and nature of the evidence base or literature relating to involvement in palliative care research in systematic reviews?</w:t>
      </w:r>
    </w:p>
    <w:p w14:paraId="7A0466A7" w14:textId="77777777" w:rsidR="00A84B27" w:rsidRPr="00A84B27" w:rsidRDefault="00A84B27" w:rsidP="00A84B27">
      <w:pPr>
        <w:spacing w:after="0" w:line="240" w:lineRule="auto"/>
        <w:ind w:left="720"/>
        <w:contextualSpacing/>
        <w:rPr>
          <w:rFonts w:cstheme="minorHAnsi"/>
        </w:rPr>
      </w:pPr>
    </w:p>
    <w:p w14:paraId="15E2FBB3" w14:textId="77777777" w:rsidR="00A84B27" w:rsidRPr="00A84B27" w:rsidRDefault="00A84B27" w:rsidP="00A84B27">
      <w:pPr>
        <w:tabs>
          <w:tab w:val="left" w:pos="567"/>
        </w:tabs>
        <w:spacing w:after="0" w:line="240" w:lineRule="auto"/>
        <w:rPr>
          <w:rFonts w:cstheme="minorHAnsi"/>
          <w:b/>
        </w:rPr>
      </w:pPr>
      <w:bookmarkStart w:id="440" w:name="_Hlk484957770"/>
      <w:r w:rsidRPr="00A84B27">
        <w:rPr>
          <w:rFonts w:cstheme="minorHAnsi"/>
          <w:b/>
        </w:rPr>
        <w:t>1.1.1</w:t>
      </w:r>
      <w:r w:rsidRPr="00A84B27">
        <w:rPr>
          <w:rFonts w:cstheme="minorHAnsi"/>
          <w:b/>
        </w:rPr>
        <w:tab/>
        <w:t>Inclusion and Exclusion Criteria</w:t>
      </w:r>
    </w:p>
    <w:bookmarkEnd w:id="440"/>
    <w:p w14:paraId="3FDEAC36" w14:textId="77777777" w:rsidR="00A84B27" w:rsidRPr="00A84B27" w:rsidRDefault="00A84B27" w:rsidP="00A84B27">
      <w:pPr>
        <w:spacing w:after="0" w:line="240" w:lineRule="auto"/>
        <w:rPr>
          <w:rFonts w:cstheme="minorHAnsi"/>
          <w:b/>
        </w:rPr>
      </w:pPr>
    </w:p>
    <w:p w14:paraId="5C817792" w14:textId="77777777" w:rsidR="00A84B27" w:rsidRPr="00A84B27" w:rsidRDefault="00A84B27" w:rsidP="00A84B27">
      <w:pPr>
        <w:spacing w:after="0" w:line="240" w:lineRule="auto"/>
        <w:rPr>
          <w:rFonts w:cstheme="minorHAnsi"/>
          <w:b/>
        </w:rPr>
      </w:pPr>
      <w:r w:rsidRPr="00A84B27">
        <w:rPr>
          <w:rFonts w:cstheme="minorHAnsi"/>
          <w:b/>
        </w:rPr>
        <w:t>SPICE:</w:t>
      </w:r>
    </w:p>
    <w:p w14:paraId="6DD501B7" w14:textId="77777777" w:rsidR="00A84B27" w:rsidRPr="00A84B27" w:rsidRDefault="00A84B27" w:rsidP="00A84B27">
      <w:pPr>
        <w:spacing w:after="0" w:line="240" w:lineRule="auto"/>
        <w:rPr>
          <w:rFonts w:cstheme="minorHAnsi"/>
          <w:b/>
        </w:rPr>
      </w:pPr>
    </w:p>
    <w:p w14:paraId="1FAFB5FB" w14:textId="77777777" w:rsidR="00A84B27" w:rsidRPr="00A84B27" w:rsidRDefault="00A84B27" w:rsidP="00A84B27">
      <w:pPr>
        <w:spacing w:after="0" w:line="240" w:lineRule="auto"/>
        <w:rPr>
          <w:rFonts w:cstheme="minorHAnsi"/>
        </w:rPr>
      </w:pPr>
      <w:r w:rsidRPr="00A84B27">
        <w:rPr>
          <w:rFonts w:cstheme="minorHAnsi"/>
          <w:b/>
        </w:rPr>
        <w:t>S</w:t>
      </w:r>
      <w:r w:rsidRPr="00A84B27">
        <w:rPr>
          <w:rFonts w:cstheme="minorHAnsi"/>
        </w:rPr>
        <w:t xml:space="preserve"> – Palliative care research</w:t>
      </w:r>
    </w:p>
    <w:p w14:paraId="32E51243" w14:textId="77777777" w:rsidR="00A84B27" w:rsidRPr="00A84B27" w:rsidRDefault="00A84B27" w:rsidP="00A84B27">
      <w:pPr>
        <w:spacing w:after="0" w:line="240" w:lineRule="auto"/>
        <w:rPr>
          <w:rFonts w:cstheme="minorHAnsi"/>
        </w:rPr>
      </w:pPr>
      <w:r w:rsidRPr="00A84B27">
        <w:rPr>
          <w:rFonts w:cstheme="minorHAnsi"/>
          <w:b/>
        </w:rPr>
        <w:t>P</w:t>
      </w:r>
      <w:r w:rsidRPr="00A84B27">
        <w:rPr>
          <w:rFonts w:cstheme="minorHAnsi"/>
        </w:rPr>
        <w:t xml:space="preserve"> – Anyone with experience of involvement in palliative care research (eg. patients, carers, clinicians, academics), aged 18 years and older</w:t>
      </w:r>
    </w:p>
    <w:p w14:paraId="18FA5109" w14:textId="77777777" w:rsidR="00A84B27" w:rsidRPr="00A84B27" w:rsidRDefault="00A84B27" w:rsidP="00A84B27">
      <w:pPr>
        <w:spacing w:after="0" w:line="240" w:lineRule="auto"/>
        <w:rPr>
          <w:rFonts w:cstheme="minorHAnsi"/>
        </w:rPr>
      </w:pPr>
      <w:r w:rsidRPr="00A84B27">
        <w:rPr>
          <w:rFonts w:cstheme="minorHAnsi"/>
          <w:b/>
        </w:rPr>
        <w:t>I</w:t>
      </w:r>
      <w:r w:rsidRPr="00A84B27">
        <w:rPr>
          <w:rFonts w:cstheme="minorHAnsi"/>
        </w:rPr>
        <w:t xml:space="preserve"> – Involvement</w:t>
      </w:r>
    </w:p>
    <w:p w14:paraId="56037EB1" w14:textId="77777777" w:rsidR="00A84B27" w:rsidRPr="00A84B27" w:rsidRDefault="00A84B27" w:rsidP="00A84B27">
      <w:pPr>
        <w:spacing w:after="0" w:line="240" w:lineRule="auto"/>
        <w:rPr>
          <w:rFonts w:cstheme="minorHAnsi"/>
        </w:rPr>
      </w:pPr>
      <w:r w:rsidRPr="00A84B27">
        <w:rPr>
          <w:rFonts w:cstheme="minorHAnsi"/>
          <w:b/>
        </w:rPr>
        <w:t>C</w:t>
      </w:r>
      <w:r w:rsidRPr="00A84B27">
        <w:rPr>
          <w:rFonts w:cstheme="minorHAnsi"/>
        </w:rPr>
        <w:t xml:space="preserve"> – none</w:t>
      </w:r>
    </w:p>
    <w:p w14:paraId="5F201D85" w14:textId="77777777" w:rsidR="00A84B27" w:rsidRPr="00A84B27" w:rsidRDefault="00A84B27" w:rsidP="00A84B27">
      <w:pPr>
        <w:spacing w:after="0" w:line="240" w:lineRule="auto"/>
        <w:rPr>
          <w:rFonts w:cstheme="minorHAnsi"/>
        </w:rPr>
      </w:pPr>
      <w:r w:rsidRPr="00A84B27">
        <w:rPr>
          <w:rFonts w:cstheme="minorHAnsi"/>
          <w:b/>
        </w:rPr>
        <w:t>E</w:t>
      </w:r>
      <w:r w:rsidRPr="00A84B27">
        <w:rPr>
          <w:rFonts w:cstheme="minorHAnsi"/>
        </w:rPr>
        <w:t xml:space="preserve"> – The effects of involvement (eg. benefits, barriers, impact, process issues)</w:t>
      </w:r>
    </w:p>
    <w:p w14:paraId="6E19739F" w14:textId="77777777" w:rsidR="00A84B27" w:rsidRPr="00A84B27" w:rsidRDefault="00A84B27" w:rsidP="00A84B27">
      <w:pPr>
        <w:spacing w:after="0" w:line="240" w:lineRule="auto"/>
        <w:rPr>
          <w:rFonts w:cstheme="minorHAnsi"/>
        </w:rPr>
      </w:pPr>
    </w:p>
    <w:tbl>
      <w:tblPr>
        <w:tblStyle w:val="TableGrid"/>
        <w:tblW w:w="0" w:type="auto"/>
        <w:tblLook w:val="04A0" w:firstRow="1" w:lastRow="0" w:firstColumn="1" w:lastColumn="0" w:noHBand="0" w:noVBand="1"/>
      </w:tblPr>
      <w:tblGrid>
        <w:gridCol w:w="1838"/>
        <w:gridCol w:w="4580"/>
        <w:gridCol w:w="3210"/>
      </w:tblGrid>
      <w:tr w:rsidR="00A84B27" w:rsidRPr="00A84B27" w14:paraId="71367A05" w14:textId="77777777" w:rsidTr="008E7B56">
        <w:tc>
          <w:tcPr>
            <w:tcW w:w="1838" w:type="dxa"/>
          </w:tcPr>
          <w:p w14:paraId="617581B6"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Selection criteria</w:t>
            </w:r>
          </w:p>
        </w:tc>
        <w:tc>
          <w:tcPr>
            <w:tcW w:w="4580" w:type="dxa"/>
          </w:tcPr>
          <w:p w14:paraId="73FE1322"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Inclusion</w:t>
            </w:r>
          </w:p>
        </w:tc>
        <w:tc>
          <w:tcPr>
            <w:tcW w:w="3210" w:type="dxa"/>
          </w:tcPr>
          <w:p w14:paraId="7530EE64"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Exclusion</w:t>
            </w:r>
          </w:p>
        </w:tc>
      </w:tr>
      <w:tr w:rsidR="00A84B27" w:rsidRPr="00A84B27" w14:paraId="5B2F2720" w14:textId="77777777" w:rsidTr="008E7B56">
        <w:tc>
          <w:tcPr>
            <w:tcW w:w="1838" w:type="dxa"/>
          </w:tcPr>
          <w:p w14:paraId="51F41038"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S</w:t>
            </w:r>
            <w:r w:rsidRPr="00A84B27">
              <w:rPr>
                <w:rFonts w:cstheme="minorHAnsi"/>
                <w:sz w:val="20"/>
                <w:szCs w:val="20"/>
              </w:rPr>
              <w:t>etting</w:t>
            </w:r>
          </w:p>
        </w:tc>
        <w:tc>
          <w:tcPr>
            <w:tcW w:w="4580" w:type="dxa"/>
          </w:tcPr>
          <w:p w14:paraId="1B1F1EA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research*</w:t>
            </w:r>
          </w:p>
          <w:p w14:paraId="13E8564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in other settings (eg. Education, service delivery at organisational level, etc)</w:t>
            </w:r>
          </w:p>
        </w:tc>
        <w:tc>
          <w:tcPr>
            <w:tcW w:w="3210" w:type="dxa"/>
          </w:tcPr>
          <w:p w14:paraId="534362B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in other settings unless guidelines are available</w:t>
            </w:r>
          </w:p>
        </w:tc>
      </w:tr>
      <w:tr w:rsidR="00A84B27" w:rsidRPr="00A84B27" w14:paraId="63DCE237" w14:textId="77777777" w:rsidTr="008E7B56">
        <w:tc>
          <w:tcPr>
            <w:tcW w:w="1838" w:type="dxa"/>
          </w:tcPr>
          <w:p w14:paraId="3AFCE140"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P</w:t>
            </w:r>
            <w:r w:rsidRPr="00A84B27">
              <w:rPr>
                <w:rFonts w:cstheme="minorHAnsi"/>
                <w:sz w:val="20"/>
                <w:szCs w:val="20"/>
              </w:rPr>
              <w:t>erspective</w:t>
            </w:r>
          </w:p>
        </w:tc>
        <w:tc>
          <w:tcPr>
            <w:tcW w:w="4580" w:type="dxa"/>
          </w:tcPr>
          <w:p w14:paraId="125A19F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yone with experience of involvement in palliative care research (eg. patients, carers, clinicians, academics).</w:t>
            </w:r>
          </w:p>
          <w:p w14:paraId="25A1BCD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ged 18 years and older</w:t>
            </w:r>
          </w:p>
        </w:tc>
        <w:tc>
          <w:tcPr>
            <w:tcW w:w="3210" w:type="dxa"/>
          </w:tcPr>
          <w:p w14:paraId="48D5735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 experience of involvement in palliative care research.</w:t>
            </w:r>
          </w:p>
          <w:p w14:paraId="3FB6D38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ged under 18 years</w:t>
            </w:r>
          </w:p>
        </w:tc>
      </w:tr>
      <w:tr w:rsidR="00A84B27" w:rsidRPr="00A84B27" w14:paraId="4506B146" w14:textId="77777777" w:rsidTr="008E7B56">
        <w:tc>
          <w:tcPr>
            <w:tcW w:w="1838" w:type="dxa"/>
          </w:tcPr>
          <w:p w14:paraId="2BDF3677"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I</w:t>
            </w:r>
            <w:r w:rsidRPr="00A84B27">
              <w:rPr>
                <w:rFonts w:cstheme="minorHAnsi"/>
                <w:sz w:val="20"/>
                <w:szCs w:val="20"/>
              </w:rPr>
              <w:t>ntervention</w:t>
            </w:r>
          </w:p>
        </w:tc>
        <w:tc>
          <w:tcPr>
            <w:tcW w:w="4580" w:type="dxa"/>
          </w:tcPr>
          <w:p w14:paraId="2D394EF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w:t>
            </w:r>
          </w:p>
        </w:tc>
        <w:tc>
          <w:tcPr>
            <w:tcW w:w="3210" w:type="dxa"/>
          </w:tcPr>
          <w:p w14:paraId="0A9659F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 involvement</w:t>
            </w:r>
          </w:p>
        </w:tc>
      </w:tr>
      <w:tr w:rsidR="00A84B27" w:rsidRPr="00A84B27" w14:paraId="0C6AF2DE" w14:textId="77777777" w:rsidTr="008E7B56">
        <w:tc>
          <w:tcPr>
            <w:tcW w:w="1838" w:type="dxa"/>
          </w:tcPr>
          <w:p w14:paraId="2CCBA206"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C</w:t>
            </w:r>
            <w:r w:rsidRPr="00A84B27">
              <w:rPr>
                <w:rFonts w:cstheme="minorHAnsi"/>
                <w:sz w:val="20"/>
                <w:szCs w:val="20"/>
              </w:rPr>
              <w:t>omparison</w:t>
            </w:r>
          </w:p>
        </w:tc>
        <w:tc>
          <w:tcPr>
            <w:tcW w:w="4580" w:type="dxa"/>
          </w:tcPr>
          <w:p w14:paraId="1B13809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210" w:type="dxa"/>
          </w:tcPr>
          <w:p w14:paraId="563A0F5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r w:rsidR="00A84B27" w:rsidRPr="00A84B27" w14:paraId="41FFAE60" w14:textId="77777777" w:rsidTr="008E7B56">
        <w:tc>
          <w:tcPr>
            <w:tcW w:w="1838" w:type="dxa"/>
          </w:tcPr>
          <w:p w14:paraId="7DF3F0F5"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E</w:t>
            </w:r>
            <w:r w:rsidRPr="00A84B27">
              <w:rPr>
                <w:rFonts w:cstheme="minorHAnsi"/>
                <w:sz w:val="20"/>
                <w:szCs w:val="20"/>
              </w:rPr>
              <w:t>valuation</w:t>
            </w:r>
          </w:p>
        </w:tc>
        <w:tc>
          <w:tcPr>
            <w:tcW w:w="4580" w:type="dxa"/>
          </w:tcPr>
          <w:p w14:paraId="126FDDB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 for scoping review</w:t>
            </w:r>
          </w:p>
        </w:tc>
        <w:tc>
          <w:tcPr>
            <w:tcW w:w="3210" w:type="dxa"/>
          </w:tcPr>
          <w:p w14:paraId="68989E5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 for scoping review</w:t>
            </w:r>
          </w:p>
        </w:tc>
      </w:tr>
      <w:tr w:rsidR="00A84B27" w:rsidRPr="00A84B27" w14:paraId="2FD958CE" w14:textId="77777777" w:rsidTr="008E7B56">
        <w:tc>
          <w:tcPr>
            <w:tcW w:w="1838" w:type="dxa"/>
          </w:tcPr>
          <w:p w14:paraId="08D15DE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tudy design</w:t>
            </w:r>
          </w:p>
        </w:tc>
        <w:tc>
          <w:tcPr>
            <w:tcW w:w="4580" w:type="dxa"/>
          </w:tcPr>
          <w:p w14:paraId="630B8C1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Reviews</w:t>
            </w:r>
          </w:p>
        </w:tc>
        <w:tc>
          <w:tcPr>
            <w:tcW w:w="3210" w:type="dxa"/>
          </w:tcPr>
          <w:p w14:paraId="4D0ABBF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ll other study designs</w:t>
            </w:r>
          </w:p>
        </w:tc>
      </w:tr>
      <w:tr w:rsidR="00A84B27" w:rsidRPr="00A84B27" w14:paraId="5CFF46CB" w14:textId="77777777" w:rsidTr="008E7B56">
        <w:tc>
          <w:tcPr>
            <w:tcW w:w="1838" w:type="dxa"/>
          </w:tcPr>
          <w:p w14:paraId="4030B68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ublication year</w:t>
            </w:r>
          </w:p>
        </w:tc>
        <w:tc>
          <w:tcPr>
            <w:tcW w:w="4580" w:type="dxa"/>
          </w:tcPr>
          <w:p w14:paraId="27D6E46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y year</w:t>
            </w:r>
          </w:p>
        </w:tc>
        <w:tc>
          <w:tcPr>
            <w:tcW w:w="3210" w:type="dxa"/>
          </w:tcPr>
          <w:p w14:paraId="7A06412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ne</w:t>
            </w:r>
          </w:p>
        </w:tc>
      </w:tr>
      <w:tr w:rsidR="00A84B27" w:rsidRPr="00A84B27" w14:paraId="15535F02" w14:textId="77777777" w:rsidTr="008E7B56">
        <w:tc>
          <w:tcPr>
            <w:tcW w:w="1838" w:type="dxa"/>
          </w:tcPr>
          <w:p w14:paraId="484BC5D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Language</w:t>
            </w:r>
          </w:p>
        </w:tc>
        <w:tc>
          <w:tcPr>
            <w:tcW w:w="4580" w:type="dxa"/>
          </w:tcPr>
          <w:p w14:paraId="1DF2B39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nglish</w:t>
            </w:r>
          </w:p>
        </w:tc>
        <w:tc>
          <w:tcPr>
            <w:tcW w:w="3210" w:type="dxa"/>
          </w:tcPr>
          <w:p w14:paraId="02E138F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n-English</w:t>
            </w:r>
          </w:p>
        </w:tc>
      </w:tr>
    </w:tbl>
    <w:p w14:paraId="446CFE47" w14:textId="77777777" w:rsidR="00391B3F" w:rsidRDefault="00391B3F" w:rsidP="00A84B27">
      <w:pPr>
        <w:spacing w:after="0" w:line="240" w:lineRule="auto"/>
        <w:rPr>
          <w:rFonts w:cstheme="minorHAnsi"/>
          <w:b/>
        </w:rPr>
      </w:pPr>
    </w:p>
    <w:p w14:paraId="0ABF3B0D" w14:textId="59EF17B2" w:rsidR="00A84B27" w:rsidRPr="00A84B27" w:rsidRDefault="00A84B27" w:rsidP="00A84B27">
      <w:pPr>
        <w:spacing w:after="0" w:line="240" w:lineRule="auto"/>
        <w:rPr>
          <w:rFonts w:cstheme="minorHAnsi"/>
          <w:b/>
        </w:rPr>
      </w:pPr>
      <w:r w:rsidRPr="00A84B27">
        <w:rPr>
          <w:rFonts w:cstheme="minorHAnsi"/>
          <w:b/>
        </w:rPr>
        <w:t>Table 1 Inclusion and exclusion criteria, systematic reviews</w:t>
      </w:r>
    </w:p>
    <w:p w14:paraId="3EF30062" w14:textId="77777777" w:rsidR="00A84B27" w:rsidRPr="00A84B27" w:rsidRDefault="00A84B27" w:rsidP="00A84B27">
      <w:pPr>
        <w:spacing w:after="0" w:line="240" w:lineRule="auto"/>
        <w:rPr>
          <w:rFonts w:cstheme="minorHAnsi"/>
        </w:rPr>
      </w:pPr>
      <w:r w:rsidRPr="00A84B27">
        <w:rPr>
          <w:rFonts w:cstheme="minorHAnsi"/>
        </w:rPr>
        <w:lastRenderedPageBreak/>
        <w:t>* The following definitions have been used:</w:t>
      </w:r>
    </w:p>
    <w:p w14:paraId="0B627AAF" w14:textId="77777777" w:rsidR="00A84B27" w:rsidRPr="00A84B27" w:rsidRDefault="00A84B27" w:rsidP="00A84B27">
      <w:pPr>
        <w:spacing w:after="0" w:line="240" w:lineRule="auto"/>
        <w:rPr>
          <w:rFonts w:cstheme="minorHAnsi"/>
        </w:rPr>
      </w:pPr>
    </w:p>
    <w:p w14:paraId="5C093F33" w14:textId="77777777" w:rsidR="00A84B27" w:rsidRPr="00A84B27" w:rsidRDefault="00A84B27" w:rsidP="00A84B27">
      <w:pPr>
        <w:spacing w:after="0" w:line="240" w:lineRule="auto"/>
        <w:rPr>
          <w:rFonts w:cstheme="minorHAnsi"/>
        </w:rPr>
      </w:pPr>
      <w:r w:rsidRPr="00A84B27">
        <w:rPr>
          <w:rFonts w:cstheme="minorHAnsi"/>
        </w:rPr>
        <w:t>Palliative care:</w:t>
      </w:r>
    </w:p>
    <w:p w14:paraId="69CA6722" w14:textId="77777777" w:rsidR="00A84B27" w:rsidRPr="00A84B27" w:rsidRDefault="00A84B27" w:rsidP="00A84B27">
      <w:pPr>
        <w:spacing w:after="0" w:line="240" w:lineRule="auto"/>
        <w:rPr>
          <w:rFonts w:cstheme="minorHAnsi"/>
        </w:rPr>
      </w:pPr>
    </w:p>
    <w:p w14:paraId="14E37ADD" w14:textId="77777777" w:rsidR="00A84B27" w:rsidRPr="00A84B27" w:rsidRDefault="00A84B27" w:rsidP="00A84B27">
      <w:pPr>
        <w:spacing w:after="0" w:line="240" w:lineRule="auto"/>
        <w:ind w:left="720"/>
        <w:rPr>
          <w:rFonts w:cstheme="minorHAnsi"/>
        </w:rPr>
      </w:pPr>
      <w:r w:rsidRPr="00A84B27">
        <w:rPr>
          <w:rFonts w:cstheme="minorHAnsi"/>
        </w:rPr>
        <w:t xml:space="preserve">“Palliative care is an approach that improves the quality of life of patients and their families facing the problem associated with life-threatening illness, through the prevention and relief of suffering by means of early identification and impeccable assessment and treatment of pain and other problems, physical, psychosocial and spiritual” </w:t>
      </w:r>
      <w:r w:rsidRPr="00A84B27">
        <w:rPr>
          <w:rFonts w:cstheme="minorHAnsi"/>
        </w:rPr>
        <w:fldChar w:fldCharType="begin"/>
      </w:r>
      <w:r w:rsidRPr="00A84B27">
        <w:rPr>
          <w:rFonts w:cstheme="minorHAnsi"/>
        </w:rPr>
        <w:instrText xml:space="preserve"> ADDIN EN.CITE &lt;EndNote&gt;&lt;Cite&gt;&lt;RecNum&gt;15166&lt;/RecNum&gt;&lt;DisplayText&gt;(World Health Organisation, 2017)&lt;/DisplayText&gt;&lt;record&gt;&lt;rec-number&gt;15166&lt;/rec-number&gt;&lt;foreign-keys&gt;&lt;key app="EN" db-id="eda99esr9arp52e20v2pftz4rp5s9x0evef5" timestamp="1485788366"&gt;15166&lt;/key&gt;&lt;/foreign-keys&gt;&lt;ref-type name="Web Page"&gt;12&lt;/ref-type&gt;&lt;contributors&gt;&lt;authors&gt;&lt;author&gt;World Health Organisation,&lt;/author&gt;&lt;/authors&gt;&lt;/contributors&gt;&lt;titles&gt;&lt;title&gt;WHO Definition of Palliative Care&lt;/title&gt;&lt;/titles&gt;&lt;number&gt;30 January 2017&lt;/number&gt;&lt;dates&gt;&lt;year&gt;2017&lt;/year&gt;&lt;pub-dates&gt;&lt;date&gt;30 January 2017&lt;/date&gt;&lt;/pub-dates&gt;&lt;/dates&gt;&lt;pub-location&gt;Denmark&lt;/pub-location&gt;&lt;publisher&gt;Regional Office for Europe, WHO&lt;/publisher&gt;&lt;urls&gt;&lt;related-urls&gt;&lt;url&gt;http://www.who.int/cancer/palliative/definition/en/&lt;/url&gt;&lt;/related-urls&gt;&lt;/urls&gt;&lt;/record&gt;&lt;/Cite&gt;&lt;/EndNote&gt;</w:instrText>
      </w:r>
      <w:r w:rsidRPr="00A84B27">
        <w:rPr>
          <w:rFonts w:cstheme="minorHAnsi"/>
        </w:rPr>
        <w:fldChar w:fldCharType="separate"/>
      </w:r>
      <w:r w:rsidRPr="00A84B27">
        <w:rPr>
          <w:rFonts w:cstheme="minorHAnsi"/>
          <w:noProof/>
        </w:rPr>
        <w:t>(World Health Organisation, 2017)</w:t>
      </w:r>
      <w:r w:rsidRPr="00A84B27">
        <w:rPr>
          <w:rFonts w:cstheme="minorHAnsi"/>
        </w:rPr>
        <w:fldChar w:fldCharType="end"/>
      </w:r>
      <w:r w:rsidRPr="00A84B27">
        <w:rPr>
          <w:rFonts w:cstheme="minorHAnsi"/>
        </w:rPr>
        <w:t>.</w:t>
      </w:r>
    </w:p>
    <w:p w14:paraId="75ED3F42" w14:textId="77777777" w:rsidR="00A84B27" w:rsidRPr="00A84B27" w:rsidRDefault="00A84B27" w:rsidP="00A84B27">
      <w:pPr>
        <w:spacing w:after="0" w:line="240" w:lineRule="auto"/>
        <w:ind w:left="720"/>
        <w:rPr>
          <w:rFonts w:cstheme="minorHAnsi"/>
        </w:rPr>
      </w:pPr>
    </w:p>
    <w:p w14:paraId="29A0B20D" w14:textId="77777777" w:rsidR="00A84B27" w:rsidRPr="00A84B27" w:rsidRDefault="00A84B27" w:rsidP="00A84B27">
      <w:pPr>
        <w:spacing w:after="0" w:line="240" w:lineRule="auto"/>
        <w:rPr>
          <w:rFonts w:cstheme="minorHAnsi"/>
        </w:rPr>
      </w:pPr>
      <w:r w:rsidRPr="00A84B27">
        <w:rPr>
          <w:rFonts w:cstheme="minorHAnsi"/>
        </w:rPr>
        <w:t>Involvement:</w:t>
      </w:r>
    </w:p>
    <w:p w14:paraId="14DB65EE" w14:textId="77777777" w:rsidR="00A84B27" w:rsidRPr="00A84B27" w:rsidRDefault="00A84B27" w:rsidP="00A84B27">
      <w:pPr>
        <w:spacing w:after="0" w:line="240" w:lineRule="auto"/>
        <w:rPr>
          <w:rFonts w:cstheme="minorHAnsi"/>
        </w:rPr>
      </w:pPr>
    </w:p>
    <w:p w14:paraId="3FE220B2" w14:textId="77777777" w:rsidR="00A84B27" w:rsidRPr="00A84B27" w:rsidRDefault="00A84B27" w:rsidP="00A84B27">
      <w:pPr>
        <w:spacing w:after="0" w:line="240" w:lineRule="auto"/>
        <w:ind w:left="720"/>
        <w:rPr>
          <w:rFonts w:cstheme="minorHAnsi"/>
        </w:rPr>
      </w:pPr>
      <w:r w:rsidRPr="00A84B27">
        <w:rPr>
          <w:rFonts w:cstheme="minorHAnsi"/>
        </w:rPr>
        <w:t xml:space="preserve">“Involvement in research refers to active involvement between people who use services, carers and researchers, rather than the use of people as participants in research (or as research ‘subjects’). Many people describe involvement as doing research with or by people who use services rather than to, about or for them” </w:t>
      </w:r>
      <w:r w:rsidRPr="00A84B27">
        <w:rPr>
          <w:rFonts w:cstheme="minorHAnsi"/>
        </w:rPr>
        <w:fldChar w:fldCharType="begin"/>
      </w:r>
      <w:r w:rsidRPr="00A84B27">
        <w:rPr>
          <w:rFonts w:cstheme="minorHAnsi"/>
        </w:rPr>
        <w:instrText xml:space="preserve"> ADDIN EN.CITE &lt;EndNote&gt;&lt;Cite&gt;&lt;RecNum&gt;6672&lt;/RecNum&gt;&lt;DisplayText&gt;(INVOLVE, 2015)&lt;/DisplayText&gt;&lt;record&gt;&lt;rec-number&gt;6672&lt;/rec-number&gt;&lt;foreign-keys&gt;&lt;key app="EN" db-id="eda99esr9arp52e20v2pftz4rp5s9x0evef5" timestamp="1466079126"&gt;6672&lt;/key&gt;&lt;/foreign-keys&gt;&lt;ref-type name="Web Page"&gt;12&lt;/ref-type&gt;&lt;contributors&gt;&lt;authors&gt;&lt;author&gt;INVOLVE&lt;/author&gt;&lt;/authors&gt;&lt;/contributors&gt;&lt;titles&gt;&lt;title&gt;Jargon buster&lt;/title&gt;&lt;/titles&gt;&lt;number&gt;30/1/2017&lt;/number&gt;&lt;reprint-edition&gt;Not in File&lt;/reprint-edition&gt;&lt;dates&gt;&lt;year&gt;2015&lt;/year&gt;&lt;pub-dates&gt;&lt;date&gt;30 January 2017&lt;/date&gt;&lt;/pub-dates&gt;&lt;/dates&gt;&lt;pub-location&gt;Eastleigh&lt;/pub-location&gt;&lt;publisher&gt;NIHR&lt;/publisher&gt;&lt;label&gt;1194R&lt;/label&gt;&lt;urls&gt;&lt;related-urls&gt;&lt;url&gt;http://www.invo.org.uk/resource-centre/jargon-buster/page/2/?letter=I&lt;/url&gt;&lt;/related-urls&gt;&lt;/urls&gt;&lt;/record&gt;&lt;/Cite&gt;&lt;/EndNote&gt;</w:instrText>
      </w:r>
      <w:r w:rsidRPr="00A84B27">
        <w:rPr>
          <w:rFonts w:cstheme="minorHAnsi"/>
        </w:rPr>
        <w:fldChar w:fldCharType="separate"/>
      </w:r>
      <w:r w:rsidRPr="00A84B27">
        <w:rPr>
          <w:rFonts w:cstheme="minorHAnsi"/>
          <w:noProof/>
        </w:rPr>
        <w:t>(INVOLVE, 2015)</w:t>
      </w:r>
      <w:r w:rsidRPr="00A84B27">
        <w:rPr>
          <w:rFonts w:cstheme="minorHAnsi"/>
        </w:rPr>
        <w:fldChar w:fldCharType="end"/>
      </w:r>
      <w:r w:rsidRPr="00A84B27">
        <w:rPr>
          <w:rFonts w:cstheme="minorHAnsi"/>
        </w:rPr>
        <w:t>.</w:t>
      </w:r>
    </w:p>
    <w:p w14:paraId="610D2035" w14:textId="77777777" w:rsidR="00A84B27" w:rsidRPr="00A84B27" w:rsidRDefault="00A84B27" w:rsidP="00A84B27">
      <w:pPr>
        <w:spacing w:after="0" w:line="240" w:lineRule="auto"/>
        <w:rPr>
          <w:rFonts w:cstheme="minorHAnsi"/>
        </w:rPr>
      </w:pPr>
    </w:p>
    <w:p w14:paraId="4F997F66" w14:textId="77777777" w:rsidR="00A84B27" w:rsidRPr="00A84B27" w:rsidRDefault="00A84B27" w:rsidP="00A84B27">
      <w:pPr>
        <w:spacing w:after="0" w:line="240" w:lineRule="auto"/>
        <w:rPr>
          <w:rFonts w:cstheme="minorHAnsi"/>
          <w:b/>
        </w:rPr>
      </w:pPr>
      <w:r w:rsidRPr="00A84B27">
        <w:rPr>
          <w:rFonts w:cstheme="minorHAnsi"/>
          <w:b/>
        </w:rPr>
        <w:t>1.1.2 Search Strategy</w:t>
      </w:r>
    </w:p>
    <w:p w14:paraId="4EB94658" w14:textId="77777777" w:rsidR="00A84B27" w:rsidRPr="00A84B27" w:rsidRDefault="00A84B27" w:rsidP="00A84B27">
      <w:pPr>
        <w:spacing w:after="0" w:line="240" w:lineRule="auto"/>
        <w:rPr>
          <w:rFonts w:cstheme="minorHAnsi"/>
        </w:rPr>
      </w:pPr>
    </w:p>
    <w:p w14:paraId="34CC7317" w14:textId="77777777" w:rsidR="00A84B27" w:rsidRPr="00A84B27" w:rsidRDefault="00A84B27" w:rsidP="00A84B27">
      <w:pPr>
        <w:spacing w:after="0" w:line="240" w:lineRule="auto"/>
        <w:rPr>
          <w:rFonts w:cstheme="minorHAnsi"/>
        </w:rPr>
      </w:pPr>
      <w:r w:rsidRPr="00A84B27">
        <w:rPr>
          <w:rFonts w:cstheme="minorHAnsi"/>
        </w:rPr>
        <w:t>Evaluation of involvement is not being considered for the purposes of the scoping review, because it would provide unnecessary detail at this stage.  Examples of evaluation include benefits, barriers, impact, process.</w:t>
      </w:r>
    </w:p>
    <w:p w14:paraId="2267FA05" w14:textId="77777777" w:rsidR="00A84B27" w:rsidRPr="00A84B27" w:rsidRDefault="00A84B27" w:rsidP="00A84B27">
      <w:pPr>
        <w:spacing w:after="0" w:line="240" w:lineRule="auto"/>
        <w:rPr>
          <w:rFonts w:cstheme="minorHAnsi"/>
        </w:rPr>
      </w:pPr>
    </w:p>
    <w:tbl>
      <w:tblPr>
        <w:tblStyle w:val="TableGrid"/>
        <w:tblW w:w="0" w:type="auto"/>
        <w:tblLook w:val="04A0" w:firstRow="1" w:lastRow="0" w:firstColumn="1" w:lastColumn="0" w:noHBand="0" w:noVBand="1"/>
      </w:tblPr>
      <w:tblGrid>
        <w:gridCol w:w="1838"/>
        <w:gridCol w:w="3827"/>
        <w:gridCol w:w="3963"/>
      </w:tblGrid>
      <w:tr w:rsidR="00A84B27" w:rsidRPr="00A84B27" w14:paraId="132A6C8A" w14:textId="77777777" w:rsidTr="008E7B56">
        <w:tc>
          <w:tcPr>
            <w:tcW w:w="1838" w:type="dxa"/>
          </w:tcPr>
          <w:p w14:paraId="09EF624B"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Terms to be used</w:t>
            </w:r>
          </w:p>
        </w:tc>
        <w:tc>
          <w:tcPr>
            <w:tcW w:w="3827" w:type="dxa"/>
          </w:tcPr>
          <w:p w14:paraId="3F9A8DDF"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Thesaurus</w:t>
            </w:r>
          </w:p>
        </w:tc>
        <w:tc>
          <w:tcPr>
            <w:tcW w:w="3963" w:type="dxa"/>
          </w:tcPr>
          <w:p w14:paraId="27416773"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Free text</w:t>
            </w:r>
          </w:p>
        </w:tc>
      </w:tr>
      <w:tr w:rsidR="00A84B27" w:rsidRPr="00A84B27" w14:paraId="22256ACD" w14:textId="77777777" w:rsidTr="008E7B56">
        <w:tc>
          <w:tcPr>
            <w:tcW w:w="1838" w:type="dxa"/>
          </w:tcPr>
          <w:p w14:paraId="5D92A1BA"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S</w:t>
            </w:r>
            <w:r w:rsidRPr="00A84B27">
              <w:rPr>
                <w:rFonts w:cstheme="minorHAnsi"/>
                <w:sz w:val="20"/>
                <w:szCs w:val="20"/>
              </w:rPr>
              <w:t>etting</w:t>
            </w:r>
          </w:p>
        </w:tc>
        <w:tc>
          <w:tcPr>
            <w:tcW w:w="3827" w:type="dxa"/>
          </w:tcPr>
          <w:p w14:paraId="5D53543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or palliative medicine or terminal care or hospice care or life support care or terminally ill or end of life care</w:t>
            </w:r>
          </w:p>
        </w:tc>
        <w:tc>
          <w:tcPr>
            <w:tcW w:w="3963" w:type="dxa"/>
          </w:tcPr>
          <w:p w14:paraId="60D3385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or palliative medicine or terminal care or hospice care or life support care or terminally ill or end of life care</w:t>
            </w:r>
          </w:p>
        </w:tc>
      </w:tr>
      <w:tr w:rsidR="00A84B27" w:rsidRPr="00A84B27" w14:paraId="2FF865FA" w14:textId="77777777" w:rsidTr="008E7B56">
        <w:tc>
          <w:tcPr>
            <w:tcW w:w="1838" w:type="dxa"/>
          </w:tcPr>
          <w:p w14:paraId="107F045B"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P</w:t>
            </w:r>
            <w:r w:rsidRPr="00A84B27">
              <w:rPr>
                <w:rFonts w:cstheme="minorHAnsi"/>
                <w:sz w:val="20"/>
                <w:szCs w:val="20"/>
              </w:rPr>
              <w:t>erspective</w:t>
            </w:r>
          </w:p>
        </w:tc>
        <w:tc>
          <w:tcPr>
            <w:tcW w:w="3827" w:type="dxa"/>
          </w:tcPr>
          <w:p w14:paraId="73D6CE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963" w:type="dxa"/>
          </w:tcPr>
          <w:p w14:paraId="12B474F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r w:rsidR="00A84B27" w:rsidRPr="00A84B27" w14:paraId="6F96A758" w14:textId="77777777" w:rsidTr="008E7B56">
        <w:tc>
          <w:tcPr>
            <w:tcW w:w="1838" w:type="dxa"/>
          </w:tcPr>
          <w:p w14:paraId="676CE26A"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I</w:t>
            </w:r>
            <w:r w:rsidRPr="00A84B27">
              <w:rPr>
                <w:rFonts w:cstheme="minorHAnsi"/>
                <w:sz w:val="20"/>
                <w:szCs w:val="20"/>
              </w:rPr>
              <w:t>ntervention</w:t>
            </w:r>
          </w:p>
        </w:tc>
        <w:tc>
          <w:tcPr>
            <w:tcW w:w="3827" w:type="dxa"/>
          </w:tcPr>
          <w:p w14:paraId="5736D7FF" w14:textId="77777777" w:rsidR="00A84B27" w:rsidRPr="00A84B27" w:rsidRDefault="00A84B27" w:rsidP="00A84B27">
            <w:pPr>
              <w:spacing w:after="160" w:line="259" w:lineRule="auto"/>
              <w:rPr>
                <w:rFonts w:cstheme="minorHAnsi"/>
                <w:sz w:val="20"/>
                <w:szCs w:val="20"/>
              </w:rPr>
            </w:pPr>
            <w:bookmarkStart w:id="441" w:name="_Hlk492208926"/>
            <w:r w:rsidRPr="00A84B27">
              <w:rPr>
                <w:rFonts w:cstheme="minorHAnsi"/>
                <w:sz w:val="20"/>
                <w:szCs w:val="20"/>
              </w:rPr>
              <w:t>Consumer Participation or Patient Participation or Community Participation</w:t>
            </w:r>
            <w:bookmarkEnd w:id="441"/>
          </w:p>
        </w:tc>
        <w:tc>
          <w:tcPr>
            <w:tcW w:w="3963" w:type="dxa"/>
          </w:tcPr>
          <w:p w14:paraId="6E09232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 or Engag* or Participat* or Co-produc*</w:t>
            </w:r>
          </w:p>
        </w:tc>
      </w:tr>
      <w:tr w:rsidR="00A84B27" w:rsidRPr="00A84B27" w14:paraId="0BEE8FE5" w14:textId="77777777" w:rsidTr="008E7B56">
        <w:tc>
          <w:tcPr>
            <w:tcW w:w="1838" w:type="dxa"/>
          </w:tcPr>
          <w:p w14:paraId="019ED7E1"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C</w:t>
            </w:r>
            <w:r w:rsidRPr="00A84B27">
              <w:rPr>
                <w:rFonts w:cstheme="minorHAnsi"/>
                <w:sz w:val="20"/>
                <w:szCs w:val="20"/>
              </w:rPr>
              <w:t>omparison</w:t>
            </w:r>
          </w:p>
        </w:tc>
        <w:tc>
          <w:tcPr>
            <w:tcW w:w="3827" w:type="dxa"/>
          </w:tcPr>
          <w:p w14:paraId="45CC7E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963" w:type="dxa"/>
          </w:tcPr>
          <w:p w14:paraId="511ACB1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r w:rsidR="00A84B27" w:rsidRPr="00A84B27" w14:paraId="2E1E7B03" w14:textId="77777777" w:rsidTr="008E7B56">
        <w:tc>
          <w:tcPr>
            <w:tcW w:w="1838" w:type="dxa"/>
          </w:tcPr>
          <w:p w14:paraId="5A1309CC"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E</w:t>
            </w:r>
            <w:r w:rsidRPr="00A84B27">
              <w:rPr>
                <w:rFonts w:cstheme="minorHAnsi"/>
                <w:sz w:val="20"/>
                <w:szCs w:val="20"/>
              </w:rPr>
              <w:t>valuation</w:t>
            </w:r>
          </w:p>
        </w:tc>
        <w:tc>
          <w:tcPr>
            <w:tcW w:w="3827" w:type="dxa"/>
          </w:tcPr>
          <w:p w14:paraId="276BCD7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963" w:type="dxa"/>
          </w:tcPr>
          <w:p w14:paraId="6DB75AA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bl>
    <w:p w14:paraId="6261E5C0" w14:textId="77777777" w:rsidR="00A84B27" w:rsidRPr="00A84B27" w:rsidRDefault="00A84B27" w:rsidP="00A84B27">
      <w:pPr>
        <w:spacing w:after="0" w:line="240" w:lineRule="auto"/>
        <w:rPr>
          <w:rFonts w:cstheme="minorHAnsi"/>
        </w:rPr>
      </w:pPr>
    </w:p>
    <w:p w14:paraId="60B7D169" w14:textId="77777777" w:rsidR="00A84B27" w:rsidRPr="00A84B27" w:rsidRDefault="00A84B27" w:rsidP="00A84B27">
      <w:pPr>
        <w:spacing w:after="0" w:line="240" w:lineRule="auto"/>
        <w:rPr>
          <w:rFonts w:cstheme="minorHAnsi"/>
          <w:b/>
        </w:rPr>
      </w:pPr>
      <w:r w:rsidRPr="00A84B27">
        <w:rPr>
          <w:rFonts w:cstheme="minorHAnsi"/>
          <w:b/>
        </w:rPr>
        <w:t>Table 2 Search strategy using SPICE, systematic reviews</w:t>
      </w:r>
    </w:p>
    <w:p w14:paraId="06E9A11C" w14:textId="77777777" w:rsidR="00A84B27" w:rsidRPr="00A84B27" w:rsidRDefault="00A84B27" w:rsidP="00A84B27">
      <w:pPr>
        <w:spacing w:after="0" w:line="240" w:lineRule="auto"/>
        <w:rPr>
          <w:rFonts w:cstheme="minorHAnsi"/>
        </w:rPr>
      </w:pPr>
    </w:p>
    <w:p w14:paraId="4BD65B3B" w14:textId="77777777" w:rsidR="00A84B27" w:rsidRPr="00A84B27" w:rsidRDefault="00A84B27" w:rsidP="00A84B27">
      <w:pPr>
        <w:spacing w:after="0" w:line="240" w:lineRule="auto"/>
        <w:rPr>
          <w:rFonts w:cstheme="minorHAnsi"/>
        </w:rPr>
      </w:pPr>
      <w:r w:rsidRPr="00A84B27">
        <w:rPr>
          <w:rFonts w:cstheme="minorHAnsi"/>
        </w:rPr>
        <w:t>Both free text searching and thesaurus searching were used. MESH terms and exploding terms were used as appropriate to individual databases. The searches were modified to allow for different databases.</w:t>
      </w:r>
    </w:p>
    <w:p w14:paraId="7976B8C7" w14:textId="77777777" w:rsidR="00A84B27" w:rsidRPr="00A84B27" w:rsidRDefault="00A84B27" w:rsidP="00A84B27">
      <w:pPr>
        <w:spacing w:after="0" w:line="240" w:lineRule="auto"/>
        <w:rPr>
          <w:rFonts w:cstheme="minorHAnsi"/>
        </w:rPr>
      </w:pPr>
    </w:p>
    <w:p w14:paraId="5A9B9C08" w14:textId="77777777" w:rsidR="00A84B27" w:rsidRPr="00A84B27" w:rsidRDefault="00A84B27" w:rsidP="00A84B27">
      <w:pPr>
        <w:spacing w:after="0" w:line="240" w:lineRule="auto"/>
        <w:rPr>
          <w:rFonts w:cstheme="minorHAnsi"/>
        </w:rPr>
      </w:pPr>
      <w:r w:rsidRPr="00A84B27">
        <w:rPr>
          <w:rFonts w:cstheme="minorHAnsi"/>
        </w:rPr>
        <w:t>The following limits/filters were applied:</w:t>
      </w:r>
    </w:p>
    <w:p w14:paraId="1EBDD4EC" w14:textId="77777777" w:rsidR="00A84B27" w:rsidRPr="00A84B27" w:rsidRDefault="00A84B27" w:rsidP="00A84B27">
      <w:pPr>
        <w:spacing w:after="0" w:line="240" w:lineRule="auto"/>
        <w:rPr>
          <w:rFonts w:cstheme="minorHAnsi"/>
        </w:rPr>
      </w:pPr>
    </w:p>
    <w:tbl>
      <w:tblPr>
        <w:tblStyle w:val="TableGrid"/>
        <w:tblW w:w="0" w:type="auto"/>
        <w:tblLook w:val="04A0" w:firstRow="1" w:lastRow="0" w:firstColumn="1" w:lastColumn="0" w:noHBand="0" w:noVBand="1"/>
      </w:tblPr>
      <w:tblGrid>
        <w:gridCol w:w="4814"/>
        <w:gridCol w:w="4814"/>
      </w:tblGrid>
      <w:tr w:rsidR="00A84B27" w:rsidRPr="00A84B27" w14:paraId="131C24BB" w14:textId="77777777" w:rsidTr="008E7B56">
        <w:tc>
          <w:tcPr>
            <w:tcW w:w="9628" w:type="dxa"/>
            <w:gridSpan w:val="2"/>
          </w:tcPr>
          <w:p w14:paraId="739E186E"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Limits/filters applied</w:t>
            </w:r>
          </w:p>
        </w:tc>
      </w:tr>
      <w:tr w:rsidR="00A84B27" w:rsidRPr="00A84B27" w14:paraId="7BF6F08A" w14:textId="77777777" w:rsidTr="008E7B56">
        <w:tc>
          <w:tcPr>
            <w:tcW w:w="4814" w:type="dxa"/>
          </w:tcPr>
          <w:p w14:paraId="39B9DBA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tudy design</w:t>
            </w:r>
          </w:p>
        </w:tc>
        <w:tc>
          <w:tcPr>
            <w:tcW w:w="4814" w:type="dxa"/>
          </w:tcPr>
          <w:p w14:paraId="2A2C2E3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Reviews (systematic and non-systematic)</w:t>
            </w:r>
          </w:p>
        </w:tc>
      </w:tr>
      <w:tr w:rsidR="00A84B27" w:rsidRPr="00A84B27" w14:paraId="4381A32D" w14:textId="77777777" w:rsidTr="008E7B56">
        <w:tc>
          <w:tcPr>
            <w:tcW w:w="4814" w:type="dxa"/>
          </w:tcPr>
          <w:p w14:paraId="4B76CD2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Language</w:t>
            </w:r>
          </w:p>
        </w:tc>
        <w:tc>
          <w:tcPr>
            <w:tcW w:w="4814" w:type="dxa"/>
          </w:tcPr>
          <w:p w14:paraId="27AA18A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nglish</w:t>
            </w:r>
          </w:p>
        </w:tc>
      </w:tr>
      <w:tr w:rsidR="00A84B27" w:rsidRPr="00A84B27" w14:paraId="43EAC7C9" w14:textId="77777777" w:rsidTr="008E7B56">
        <w:tc>
          <w:tcPr>
            <w:tcW w:w="4814" w:type="dxa"/>
          </w:tcPr>
          <w:p w14:paraId="5F5DD8A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Other</w:t>
            </w:r>
          </w:p>
        </w:tc>
        <w:tc>
          <w:tcPr>
            <w:tcW w:w="4814" w:type="dxa"/>
          </w:tcPr>
          <w:p w14:paraId="2E4C65D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umans, aged 18 years and older</w:t>
            </w:r>
          </w:p>
        </w:tc>
      </w:tr>
    </w:tbl>
    <w:p w14:paraId="20FF4117" w14:textId="77777777" w:rsidR="00A84B27" w:rsidRPr="00A84B27" w:rsidRDefault="00A84B27" w:rsidP="00A84B27">
      <w:pPr>
        <w:spacing w:after="0" w:line="240" w:lineRule="auto"/>
        <w:rPr>
          <w:rFonts w:cstheme="minorHAnsi"/>
        </w:rPr>
      </w:pPr>
    </w:p>
    <w:p w14:paraId="7B70C560" w14:textId="77777777" w:rsidR="00A84B27" w:rsidRPr="00A84B27" w:rsidRDefault="00A84B27" w:rsidP="00A84B27">
      <w:pPr>
        <w:spacing w:after="0" w:line="240" w:lineRule="auto"/>
        <w:rPr>
          <w:rFonts w:cstheme="minorHAnsi"/>
          <w:b/>
        </w:rPr>
      </w:pPr>
      <w:r w:rsidRPr="00A84B27">
        <w:rPr>
          <w:rFonts w:cstheme="minorHAnsi"/>
          <w:b/>
        </w:rPr>
        <w:t>Table 3 Limits and filters applied, systematic reviews</w:t>
      </w:r>
    </w:p>
    <w:p w14:paraId="5437E989" w14:textId="77777777" w:rsidR="00391B3F" w:rsidRDefault="00391B3F" w:rsidP="00A84B27">
      <w:pPr>
        <w:tabs>
          <w:tab w:val="left" w:pos="567"/>
        </w:tabs>
        <w:spacing w:after="0" w:line="240" w:lineRule="auto"/>
        <w:rPr>
          <w:rFonts w:cstheme="minorHAnsi"/>
          <w:b/>
          <w:sz w:val="24"/>
          <w:szCs w:val="24"/>
        </w:rPr>
      </w:pPr>
      <w:bookmarkStart w:id="442" w:name="_Hlk484957810"/>
    </w:p>
    <w:p w14:paraId="2A9DA8F0" w14:textId="77777777" w:rsidR="00391B3F" w:rsidRDefault="00391B3F" w:rsidP="00A84B27">
      <w:pPr>
        <w:tabs>
          <w:tab w:val="left" w:pos="567"/>
        </w:tabs>
        <w:spacing w:after="0" w:line="240" w:lineRule="auto"/>
        <w:rPr>
          <w:rFonts w:cstheme="minorHAnsi"/>
          <w:b/>
          <w:sz w:val="24"/>
          <w:szCs w:val="24"/>
        </w:rPr>
      </w:pPr>
    </w:p>
    <w:p w14:paraId="6B02FEFB" w14:textId="77777777" w:rsidR="00391B3F" w:rsidRDefault="00391B3F" w:rsidP="002C1FF8">
      <w:pPr>
        <w:tabs>
          <w:tab w:val="left" w:pos="567"/>
        </w:tabs>
        <w:spacing w:after="0" w:line="240" w:lineRule="auto"/>
        <w:jc w:val="right"/>
        <w:rPr>
          <w:rFonts w:cstheme="minorHAnsi"/>
          <w:b/>
          <w:sz w:val="24"/>
          <w:szCs w:val="24"/>
        </w:rPr>
      </w:pPr>
    </w:p>
    <w:p w14:paraId="2C79D765" w14:textId="7D66C791" w:rsidR="00A84B27" w:rsidRPr="00A84B27" w:rsidRDefault="00A84B27" w:rsidP="00A84B27">
      <w:pPr>
        <w:tabs>
          <w:tab w:val="left" w:pos="567"/>
        </w:tabs>
        <w:spacing w:after="0" w:line="240" w:lineRule="auto"/>
        <w:rPr>
          <w:rFonts w:cstheme="minorHAnsi"/>
          <w:b/>
          <w:sz w:val="24"/>
          <w:szCs w:val="24"/>
        </w:rPr>
      </w:pPr>
      <w:r w:rsidRPr="00A84B27">
        <w:rPr>
          <w:rFonts w:cstheme="minorHAnsi"/>
          <w:b/>
          <w:sz w:val="24"/>
          <w:szCs w:val="24"/>
        </w:rPr>
        <w:lastRenderedPageBreak/>
        <w:t>1.2</w:t>
      </w:r>
      <w:r w:rsidRPr="00A84B27">
        <w:rPr>
          <w:rFonts w:cstheme="minorHAnsi"/>
          <w:b/>
          <w:sz w:val="24"/>
          <w:szCs w:val="24"/>
        </w:rPr>
        <w:tab/>
        <w:t>Results</w:t>
      </w:r>
    </w:p>
    <w:p w14:paraId="594918A7" w14:textId="77777777" w:rsidR="00A84B27" w:rsidRPr="00A84B27" w:rsidRDefault="00A84B27" w:rsidP="00A84B27">
      <w:pPr>
        <w:spacing w:after="0" w:line="240" w:lineRule="auto"/>
        <w:rPr>
          <w:rFonts w:cstheme="minorHAnsi"/>
          <w:b/>
        </w:rPr>
      </w:pPr>
    </w:p>
    <w:tbl>
      <w:tblPr>
        <w:tblStyle w:val="TableGrid"/>
        <w:tblW w:w="0" w:type="auto"/>
        <w:tblLook w:val="04A0" w:firstRow="1" w:lastRow="0" w:firstColumn="1" w:lastColumn="0" w:noHBand="0" w:noVBand="1"/>
      </w:tblPr>
      <w:tblGrid>
        <w:gridCol w:w="1980"/>
        <w:gridCol w:w="5812"/>
        <w:gridCol w:w="1836"/>
      </w:tblGrid>
      <w:tr w:rsidR="00A84B27" w:rsidRPr="00A84B27" w14:paraId="45E4DB44" w14:textId="77777777" w:rsidTr="008E7B56">
        <w:tc>
          <w:tcPr>
            <w:tcW w:w="1980" w:type="dxa"/>
          </w:tcPr>
          <w:bookmarkEnd w:id="442"/>
          <w:p w14:paraId="6443AC23"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Type of source</w:t>
            </w:r>
          </w:p>
        </w:tc>
        <w:tc>
          <w:tcPr>
            <w:tcW w:w="5812" w:type="dxa"/>
          </w:tcPr>
          <w:p w14:paraId="132FA305"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Source</w:t>
            </w:r>
          </w:p>
        </w:tc>
        <w:tc>
          <w:tcPr>
            <w:tcW w:w="1836" w:type="dxa"/>
          </w:tcPr>
          <w:p w14:paraId="258DA44D"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Date searched</w:t>
            </w:r>
          </w:p>
        </w:tc>
      </w:tr>
      <w:tr w:rsidR="00A84B27" w:rsidRPr="00A84B27" w14:paraId="5ADBE7CF" w14:textId="77777777" w:rsidTr="008E7B56">
        <w:tc>
          <w:tcPr>
            <w:tcW w:w="1980" w:type="dxa"/>
          </w:tcPr>
          <w:p w14:paraId="77BC898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ealth databases</w:t>
            </w:r>
          </w:p>
        </w:tc>
        <w:tc>
          <w:tcPr>
            <w:tcW w:w="5812" w:type="dxa"/>
          </w:tcPr>
          <w:p w14:paraId="16F416D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Cochrane Library:</w:t>
            </w:r>
          </w:p>
          <w:p w14:paraId="2D1D3569" w14:textId="77777777" w:rsidR="00A84B27" w:rsidRPr="00A84B27" w:rsidRDefault="00A84B27" w:rsidP="00A84B27">
            <w:pPr>
              <w:spacing w:after="160" w:line="259" w:lineRule="auto"/>
              <w:ind w:left="462" w:hanging="142"/>
              <w:rPr>
                <w:rFonts w:cstheme="minorHAnsi"/>
                <w:sz w:val="20"/>
                <w:szCs w:val="20"/>
              </w:rPr>
            </w:pPr>
            <w:r w:rsidRPr="00A84B27">
              <w:rPr>
                <w:rFonts w:cstheme="minorHAnsi"/>
                <w:sz w:val="20"/>
                <w:szCs w:val="20"/>
              </w:rPr>
              <w:t>Cochrane Database of Systematic Reviews</w:t>
            </w:r>
          </w:p>
          <w:p w14:paraId="5496C7EC" w14:textId="77777777" w:rsidR="00A84B27" w:rsidRPr="00A84B27" w:rsidRDefault="00A84B27" w:rsidP="00A84B27">
            <w:pPr>
              <w:spacing w:after="160" w:line="259" w:lineRule="auto"/>
              <w:ind w:left="462" w:hanging="142"/>
              <w:rPr>
                <w:rFonts w:cstheme="minorHAnsi"/>
                <w:sz w:val="20"/>
                <w:szCs w:val="20"/>
              </w:rPr>
            </w:pPr>
            <w:r w:rsidRPr="00A84B27">
              <w:rPr>
                <w:rFonts w:cstheme="minorHAnsi"/>
                <w:sz w:val="20"/>
                <w:szCs w:val="20"/>
              </w:rPr>
              <w:t>Database of Abstracts of Reviews of Effects (DARE)</w:t>
            </w:r>
          </w:p>
          <w:p w14:paraId="37808D3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ubMed</w:t>
            </w:r>
          </w:p>
        </w:tc>
        <w:tc>
          <w:tcPr>
            <w:tcW w:w="1836" w:type="dxa"/>
          </w:tcPr>
          <w:p w14:paraId="59B640B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2/2/2017</w:t>
            </w:r>
          </w:p>
          <w:p w14:paraId="3FDD55C4" w14:textId="77777777" w:rsidR="00A84B27" w:rsidRPr="00A84B27" w:rsidRDefault="00A84B27" w:rsidP="00A84B27">
            <w:pPr>
              <w:spacing w:after="160" w:line="259" w:lineRule="auto"/>
              <w:rPr>
                <w:rFonts w:cstheme="minorHAnsi"/>
                <w:sz w:val="20"/>
                <w:szCs w:val="20"/>
              </w:rPr>
            </w:pPr>
          </w:p>
          <w:p w14:paraId="29301D44" w14:textId="77777777" w:rsidR="00A84B27" w:rsidRPr="00A84B27" w:rsidRDefault="00A84B27" w:rsidP="00A84B27">
            <w:pPr>
              <w:spacing w:after="160" w:line="259" w:lineRule="auto"/>
              <w:rPr>
                <w:rFonts w:cstheme="minorHAnsi"/>
                <w:sz w:val="20"/>
                <w:szCs w:val="20"/>
              </w:rPr>
            </w:pPr>
          </w:p>
          <w:p w14:paraId="35DF841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4/2/2017</w:t>
            </w:r>
          </w:p>
        </w:tc>
      </w:tr>
    </w:tbl>
    <w:p w14:paraId="4158CE89" w14:textId="77777777" w:rsidR="00A84B27" w:rsidRPr="00A84B27" w:rsidRDefault="00A84B27" w:rsidP="00A84B27">
      <w:pPr>
        <w:spacing w:after="0" w:line="240" w:lineRule="auto"/>
        <w:rPr>
          <w:rFonts w:cstheme="minorHAnsi"/>
        </w:rPr>
      </w:pPr>
    </w:p>
    <w:p w14:paraId="06F82B8D" w14:textId="77777777" w:rsidR="00A84B27" w:rsidRPr="00A84B27" w:rsidRDefault="00A84B27" w:rsidP="00A84B27">
      <w:pPr>
        <w:spacing w:after="0" w:line="240" w:lineRule="auto"/>
        <w:rPr>
          <w:rFonts w:cstheme="minorHAnsi"/>
          <w:b/>
        </w:rPr>
      </w:pPr>
      <w:r w:rsidRPr="00A84B27">
        <w:rPr>
          <w:rFonts w:cstheme="minorHAnsi"/>
          <w:b/>
        </w:rPr>
        <w:t>Table 4 Sources searched, systematic reviews</w:t>
      </w:r>
    </w:p>
    <w:p w14:paraId="79AB6229" w14:textId="77777777" w:rsidR="00A84B27" w:rsidRPr="00A84B27" w:rsidRDefault="00A84B27" w:rsidP="00A84B27">
      <w:pPr>
        <w:spacing w:after="0" w:line="240" w:lineRule="auto"/>
        <w:rPr>
          <w:rFonts w:cstheme="minorHAnsi"/>
        </w:rPr>
      </w:pPr>
    </w:p>
    <w:p w14:paraId="770DC100" w14:textId="77777777" w:rsidR="00A84B27" w:rsidRPr="00A84B27" w:rsidRDefault="00A84B27" w:rsidP="00A84B27">
      <w:pPr>
        <w:tabs>
          <w:tab w:val="left" w:pos="567"/>
        </w:tabs>
        <w:spacing w:after="0" w:line="240" w:lineRule="auto"/>
        <w:rPr>
          <w:rFonts w:cstheme="minorHAnsi"/>
          <w:b/>
        </w:rPr>
      </w:pPr>
      <w:bookmarkStart w:id="443" w:name="_Hlk484957822"/>
      <w:r w:rsidRPr="00A84B27">
        <w:rPr>
          <w:rFonts w:cstheme="minorHAnsi"/>
          <w:b/>
        </w:rPr>
        <w:t>1.2.1</w:t>
      </w:r>
      <w:r w:rsidRPr="00A84B27">
        <w:rPr>
          <w:rFonts w:cstheme="minorHAnsi"/>
          <w:b/>
        </w:rPr>
        <w:tab/>
        <w:t>Search Strategies and Results</w:t>
      </w:r>
    </w:p>
    <w:bookmarkEnd w:id="443"/>
    <w:p w14:paraId="65B206A6" w14:textId="77777777" w:rsidR="00A84B27" w:rsidRPr="00A84B27" w:rsidRDefault="00A84B27" w:rsidP="00A84B27">
      <w:pPr>
        <w:spacing w:after="0" w:line="240" w:lineRule="auto"/>
        <w:rPr>
          <w:rFonts w:cstheme="minorHAnsi"/>
          <w:b/>
        </w:rPr>
      </w:pPr>
    </w:p>
    <w:p w14:paraId="79B5ECA3" w14:textId="77777777" w:rsidR="00A84B27" w:rsidRPr="00A84B27" w:rsidRDefault="00A84B27" w:rsidP="00A84B27">
      <w:pPr>
        <w:spacing w:after="0" w:line="240" w:lineRule="auto"/>
        <w:rPr>
          <w:rFonts w:cstheme="minorHAnsi"/>
          <w:b/>
        </w:rPr>
      </w:pPr>
      <w:r w:rsidRPr="00A84B27">
        <w:rPr>
          <w:rFonts w:cstheme="minorHAnsi"/>
          <w:b/>
        </w:rPr>
        <w:t>The Cochrane Library</w:t>
      </w:r>
    </w:p>
    <w:p w14:paraId="53441D5A" w14:textId="77777777" w:rsidR="00A84B27" w:rsidRPr="00A84B27" w:rsidRDefault="00A84B27" w:rsidP="00A84B27">
      <w:pPr>
        <w:spacing w:after="0" w:line="240" w:lineRule="auto"/>
        <w:rPr>
          <w:rFonts w:cstheme="minorHAnsi"/>
          <w:b/>
        </w:rPr>
      </w:pPr>
    </w:p>
    <w:p w14:paraId="7726F483" w14:textId="77777777" w:rsidR="00A84B27" w:rsidRPr="00A84B27" w:rsidRDefault="00A84B27" w:rsidP="00A84B27">
      <w:pPr>
        <w:spacing w:after="0" w:line="240" w:lineRule="auto"/>
        <w:rPr>
          <w:rFonts w:cstheme="minorHAnsi"/>
          <w:b/>
        </w:rPr>
      </w:pPr>
      <w:r w:rsidRPr="00A84B27">
        <w:rPr>
          <w:rFonts w:cstheme="minorHAnsi"/>
          <w:b/>
        </w:rPr>
        <w:t>ID</w:t>
      </w:r>
      <w:r w:rsidRPr="00A84B27">
        <w:rPr>
          <w:rFonts w:cstheme="minorHAnsi"/>
          <w:b/>
        </w:rPr>
        <w:tab/>
        <w:t>Search</w:t>
      </w:r>
      <w:r w:rsidRPr="00A84B27">
        <w:rPr>
          <w:rFonts w:cstheme="minorHAnsi"/>
          <w:b/>
        </w:rPr>
        <w:tab/>
      </w:r>
      <w:r w:rsidRPr="00A84B27">
        <w:rPr>
          <w:rFonts w:cstheme="minorHAnsi"/>
          <w:b/>
        </w:rPr>
        <w:tab/>
      </w:r>
      <w:r w:rsidRPr="00A84B27">
        <w:rPr>
          <w:rFonts w:cstheme="minorHAnsi"/>
          <w:b/>
        </w:rPr>
        <w:tab/>
      </w:r>
      <w:r w:rsidRPr="00A84B27">
        <w:rPr>
          <w:rFonts w:cstheme="minorHAnsi"/>
          <w:b/>
        </w:rPr>
        <w:tab/>
      </w:r>
      <w:r w:rsidRPr="00A84B27">
        <w:rPr>
          <w:rFonts w:cstheme="minorHAnsi"/>
          <w:b/>
        </w:rPr>
        <w:tab/>
      </w:r>
      <w:r w:rsidRPr="00A84B27">
        <w:rPr>
          <w:rFonts w:cstheme="minorHAnsi"/>
          <w:b/>
        </w:rPr>
        <w:tab/>
      </w:r>
      <w:r w:rsidRPr="00A84B27">
        <w:rPr>
          <w:rFonts w:cstheme="minorHAnsi"/>
          <w:b/>
        </w:rPr>
        <w:tab/>
      </w:r>
      <w:r w:rsidRPr="00A84B27">
        <w:rPr>
          <w:rFonts w:cstheme="minorHAnsi"/>
          <w:b/>
        </w:rPr>
        <w:tab/>
      </w:r>
      <w:r w:rsidRPr="00A84B27">
        <w:rPr>
          <w:rFonts w:cstheme="minorHAnsi"/>
          <w:b/>
        </w:rPr>
        <w:tab/>
        <w:t>Hits</w:t>
      </w:r>
    </w:p>
    <w:p w14:paraId="2C7F383B" w14:textId="77777777" w:rsidR="00A84B27" w:rsidRPr="00A84B27" w:rsidRDefault="00A84B27" w:rsidP="00A84B27">
      <w:pPr>
        <w:spacing w:after="0" w:line="240" w:lineRule="auto"/>
        <w:rPr>
          <w:rFonts w:cstheme="minorHAnsi"/>
        </w:rPr>
      </w:pPr>
      <w:r w:rsidRPr="00A84B27">
        <w:rPr>
          <w:rFonts w:cstheme="minorHAnsi"/>
        </w:rPr>
        <w:t>#1</w:t>
      </w:r>
      <w:r w:rsidRPr="00A84B27">
        <w:rPr>
          <w:rFonts w:cstheme="minorHAnsi"/>
        </w:rPr>
        <w:tab/>
        <w:t>MeSH descriptor: [Palliative Care] explode all trees</w:t>
      </w:r>
      <w:r w:rsidRPr="00A84B27">
        <w:rPr>
          <w:rFonts w:cstheme="minorHAnsi"/>
        </w:rPr>
        <w:tab/>
      </w:r>
      <w:r w:rsidRPr="00A84B27">
        <w:rPr>
          <w:rFonts w:cstheme="minorHAnsi"/>
        </w:rPr>
        <w:tab/>
      </w:r>
      <w:r w:rsidRPr="00A84B27">
        <w:rPr>
          <w:rFonts w:cstheme="minorHAnsi"/>
        </w:rPr>
        <w:tab/>
        <w:t>1624</w:t>
      </w:r>
    </w:p>
    <w:p w14:paraId="279D05FA" w14:textId="77777777" w:rsidR="00A84B27" w:rsidRPr="00A84B27" w:rsidRDefault="00A84B27" w:rsidP="00A84B27">
      <w:pPr>
        <w:spacing w:after="0" w:line="240" w:lineRule="auto"/>
        <w:rPr>
          <w:rFonts w:cstheme="minorHAnsi"/>
        </w:rPr>
      </w:pPr>
      <w:r w:rsidRPr="00A84B27">
        <w:rPr>
          <w:rFonts w:cstheme="minorHAnsi"/>
        </w:rPr>
        <w:t>#2</w:t>
      </w:r>
      <w:r w:rsidRPr="00A84B27">
        <w:rPr>
          <w:rFonts w:cstheme="minorHAnsi"/>
        </w:rPr>
        <w:tab/>
        <w:t>MeSH descriptor: [Hospice and Palliative Care Nursing] explode all trees</w:t>
      </w:r>
      <w:r w:rsidRPr="00A84B27">
        <w:rPr>
          <w:rFonts w:cstheme="minorHAnsi"/>
        </w:rPr>
        <w:tab/>
        <w:t>5</w:t>
      </w:r>
    </w:p>
    <w:p w14:paraId="4DFB19CB" w14:textId="77777777" w:rsidR="00A84B27" w:rsidRPr="00A84B27" w:rsidRDefault="00A84B27" w:rsidP="00A84B27">
      <w:pPr>
        <w:spacing w:after="0" w:line="240" w:lineRule="auto"/>
        <w:rPr>
          <w:rFonts w:cstheme="minorHAnsi"/>
        </w:rPr>
      </w:pPr>
      <w:r w:rsidRPr="00A84B27">
        <w:rPr>
          <w:rFonts w:cstheme="minorHAnsi"/>
        </w:rPr>
        <w:t>#3</w:t>
      </w:r>
      <w:r w:rsidRPr="00A84B27">
        <w:rPr>
          <w:rFonts w:cstheme="minorHAnsi"/>
        </w:rPr>
        <w:tab/>
        <w:t>MeSH descriptor: [Palliative Medicine] explode all trees</w:t>
      </w:r>
      <w:r w:rsidRPr="00A84B27">
        <w:rPr>
          <w:rFonts w:cstheme="minorHAnsi"/>
        </w:rPr>
        <w:tab/>
      </w:r>
      <w:r w:rsidRPr="00A84B27">
        <w:rPr>
          <w:rFonts w:cstheme="minorHAnsi"/>
        </w:rPr>
        <w:tab/>
      </w:r>
      <w:r w:rsidRPr="00A84B27">
        <w:rPr>
          <w:rFonts w:cstheme="minorHAnsi"/>
        </w:rPr>
        <w:tab/>
        <w:t>0</w:t>
      </w:r>
    </w:p>
    <w:p w14:paraId="35194FA6" w14:textId="77777777" w:rsidR="00A84B27" w:rsidRPr="00A84B27" w:rsidRDefault="00A84B27" w:rsidP="00A84B27">
      <w:pPr>
        <w:spacing w:after="0" w:line="240" w:lineRule="auto"/>
        <w:rPr>
          <w:rFonts w:cstheme="minorHAnsi"/>
        </w:rPr>
      </w:pPr>
      <w:r w:rsidRPr="00A84B27">
        <w:rPr>
          <w:rFonts w:cstheme="minorHAnsi"/>
        </w:rPr>
        <w:t>#4</w:t>
      </w:r>
      <w:r w:rsidRPr="00A84B27">
        <w:rPr>
          <w:rFonts w:cstheme="minorHAnsi"/>
        </w:rPr>
        <w:tab/>
        <w:t>MeSH descriptor: [Terminal Care] explode all trees</w:t>
      </w:r>
      <w:r w:rsidRPr="00A84B27">
        <w:rPr>
          <w:rFonts w:cstheme="minorHAnsi"/>
        </w:rPr>
        <w:tab/>
      </w:r>
      <w:r w:rsidRPr="00A84B27">
        <w:rPr>
          <w:rFonts w:cstheme="minorHAnsi"/>
        </w:rPr>
        <w:tab/>
      </w:r>
      <w:r w:rsidRPr="00A84B27">
        <w:rPr>
          <w:rFonts w:cstheme="minorHAnsi"/>
        </w:rPr>
        <w:tab/>
        <w:t>439</w:t>
      </w:r>
    </w:p>
    <w:p w14:paraId="2711510C" w14:textId="77777777" w:rsidR="00A84B27" w:rsidRPr="00A84B27" w:rsidRDefault="00A84B27" w:rsidP="00A84B27">
      <w:pPr>
        <w:spacing w:after="0" w:line="240" w:lineRule="auto"/>
        <w:rPr>
          <w:rFonts w:cstheme="minorHAnsi"/>
        </w:rPr>
      </w:pPr>
      <w:r w:rsidRPr="00A84B27">
        <w:rPr>
          <w:rFonts w:cstheme="minorHAnsi"/>
        </w:rPr>
        <w:t>#5</w:t>
      </w:r>
      <w:r w:rsidRPr="00A84B27">
        <w:rPr>
          <w:rFonts w:cstheme="minorHAnsi"/>
        </w:rPr>
        <w:tab/>
        <w:t>MeSH descriptor: [Hospice Care] explode all trees</w:t>
      </w:r>
      <w:r w:rsidRPr="00A84B27">
        <w:rPr>
          <w:rFonts w:cstheme="minorHAnsi"/>
        </w:rPr>
        <w:tab/>
      </w:r>
      <w:r w:rsidRPr="00A84B27">
        <w:rPr>
          <w:rFonts w:cstheme="minorHAnsi"/>
        </w:rPr>
        <w:tab/>
      </w:r>
      <w:r w:rsidRPr="00A84B27">
        <w:rPr>
          <w:rFonts w:cstheme="minorHAnsi"/>
        </w:rPr>
        <w:tab/>
        <w:t>109</w:t>
      </w:r>
    </w:p>
    <w:p w14:paraId="5E5F069C" w14:textId="77777777" w:rsidR="00A84B27" w:rsidRPr="00A84B27" w:rsidRDefault="00A84B27" w:rsidP="00A84B27">
      <w:pPr>
        <w:spacing w:after="0" w:line="240" w:lineRule="auto"/>
        <w:rPr>
          <w:rFonts w:cstheme="minorHAnsi"/>
        </w:rPr>
      </w:pPr>
      <w:r w:rsidRPr="00A84B27">
        <w:rPr>
          <w:rFonts w:cstheme="minorHAnsi"/>
        </w:rPr>
        <w:t>#6</w:t>
      </w:r>
      <w:r w:rsidRPr="00A84B27">
        <w:rPr>
          <w:rFonts w:cstheme="minorHAnsi"/>
        </w:rPr>
        <w:tab/>
        <w:t>MeSH descriptor: [Terminally Ill] explode all trees</w:t>
      </w:r>
      <w:r w:rsidRPr="00A84B27">
        <w:rPr>
          <w:rFonts w:cstheme="minorHAnsi"/>
        </w:rPr>
        <w:tab/>
      </w:r>
      <w:r w:rsidRPr="00A84B27">
        <w:rPr>
          <w:rFonts w:cstheme="minorHAnsi"/>
        </w:rPr>
        <w:tab/>
      </w:r>
      <w:r w:rsidRPr="00A84B27">
        <w:rPr>
          <w:rFonts w:cstheme="minorHAnsi"/>
        </w:rPr>
        <w:tab/>
        <w:t>88</w:t>
      </w:r>
    </w:p>
    <w:p w14:paraId="7E8D72EC" w14:textId="77777777" w:rsidR="00A84B27" w:rsidRPr="00A84B27" w:rsidRDefault="00A84B27" w:rsidP="00A84B27">
      <w:pPr>
        <w:spacing w:after="0" w:line="240" w:lineRule="auto"/>
        <w:rPr>
          <w:rFonts w:cstheme="minorHAnsi"/>
        </w:rPr>
      </w:pPr>
      <w:r w:rsidRPr="00A84B27">
        <w:rPr>
          <w:rFonts w:cstheme="minorHAnsi"/>
        </w:rPr>
        <w:t>#7</w:t>
      </w:r>
      <w:r w:rsidRPr="00A84B27">
        <w:rPr>
          <w:rFonts w:cstheme="minorHAnsi"/>
        </w:rPr>
        <w:tab/>
        <w:t>MeSH descriptor: [Life Support Care] explode all trees</w:t>
      </w:r>
      <w:r w:rsidRPr="00A84B27">
        <w:rPr>
          <w:rFonts w:cstheme="minorHAnsi"/>
        </w:rPr>
        <w:tab/>
      </w:r>
      <w:r w:rsidRPr="00A84B27">
        <w:rPr>
          <w:rFonts w:cstheme="minorHAnsi"/>
        </w:rPr>
        <w:tab/>
      </w:r>
      <w:r w:rsidRPr="00A84B27">
        <w:rPr>
          <w:rFonts w:cstheme="minorHAnsi"/>
        </w:rPr>
        <w:tab/>
        <w:t>155</w:t>
      </w:r>
    </w:p>
    <w:p w14:paraId="137EC94A" w14:textId="77777777" w:rsidR="00A84B27" w:rsidRPr="00A84B27" w:rsidRDefault="00A84B27" w:rsidP="00A84B27">
      <w:pPr>
        <w:spacing w:after="0" w:line="240" w:lineRule="auto"/>
        <w:rPr>
          <w:rFonts w:cstheme="minorHAnsi"/>
        </w:rPr>
      </w:pPr>
      <w:r w:rsidRPr="00A84B27">
        <w:rPr>
          <w:rFonts w:cstheme="minorHAnsi"/>
        </w:rPr>
        <w:t>#8</w:t>
      </w:r>
      <w:r w:rsidRPr="00A84B27">
        <w:rPr>
          <w:rFonts w:cstheme="minorHAnsi"/>
        </w:rPr>
        <w:tab/>
        <w:t>MeSH descriptor: [Consumer Participation] explode all trees</w:t>
      </w:r>
      <w:r w:rsidRPr="00A84B27">
        <w:rPr>
          <w:rFonts w:cstheme="minorHAnsi"/>
        </w:rPr>
        <w:tab/>
      </w:r>
      <w:r w:rsidRPr="00A84B27">
        <w:rPr>
          <w:rFonts w:cstheme="minorHAnsi"/>
        </w:rPr>
        <w:tab/>
        <w:t>1330</w:t>
      </w:r>
    </w:p>
    <w:p w14:paraId="01FCD19C" w14:textId="77777777" w:rsidR="00A84B27" w:rsidRPr="00A84B27" w:rsidRDefault="00A84B27" w:rsidP="00A84B27">
      <w:pPr>
        <w:spacing w:after="0" w:line="240" w:lineRule="auto"/>
        <w:rPr>
          <w:rFonts w:cstheme="minorHAnsi"/>
        </w:rPr>
      </w:pPr>
      <w:r w:rsidRPr="00A84B27">
        <w:rPr>
          <w:rFonts w:cstheme="minorHAnsi"/>
        </w:rPr>
        <w:t>#9</w:t>
      </w:r>
      <w:r w:rsidRPr="00A84B27">
        <w:rPr>
          <w:rFonts w:cstheme="minorHAnsi"/>
        </w:rPr>
        <w:tab/>
        <w:t>MeSH descriptor: [Patient Participation] explode all trees</w:t>
      </w:r>
      <w:r w:rsidRPr="00A84B27">
        <w:rPr>
          <w:rFonts w:cstheme="minorHAnsi"/>
        </w:rPr>
        <w:tab/>
      </w:r>
      <w:r w:rsidRPr="00A84B27">
        <w:rPr>
          <w:rFonts w:cstheme="minorHAnsi"/>
        </w:rPr>
        <w:tab/>
        <w:t>1092</w:t>
      </w:r>
    </w:p>
    <w:p w14:paraId="5B020A36" w14:textId="77777777" w:rsidR="00A84B27" w:rsidRPr="00A84B27" w:rsidRDefault="00A84B27" w:rsidP="00A84B27">
      <w:pPr>
        <w:spacing w:after="0" w:line="240" w:lineRule="auto"/>
        <w:rPr>
          <w:rFonts w:cstheme="minorHAnsi"/>
        </w:rPr>
      </w:pPr>
      <w:r w:rsidRPr="00A84B27">
        <w:rPr>
          <w:rFonts w:cstheme="minorHAnsi"/>
        </w:rPr>
        <w:t>#10</w:t>
      </w:r>
      <w:r w:rsidRPr="00A84B27">
        <w:rPr>
          <w:rFonts w:cstheme="minorHAnsi"/>
        </w:rPr>
        <w:tab/>
        <w:t xml:space="preserve">(#1 or #2 or #3 or #4 or #5 or #6 or #7) and (#8 or #9) </w:t>
      </w:r>
      <w:r w:rsidRPr="00A84B27">
        <w:rPr>
          <w:rFonts w:cstheme="minorHAnsi"/>
        </w:rPr>
        <w:tab/>
      </w:r>
      <w:r w:rsidRPr="00A84B27">
        <w:rPr>
          <w:rFonts w:cstheme="minorHAnsi"/>
        </w:rPr>
        <w:tab/>
      </w:r>
      <w:r w:rsidRPr="00A84B27">
        <w:rPr>
          <w:rFonts w:cstheme="minorHAnsi"/>
        </w:rPr>
        <w:tab/>
        <w:t>16</w:t>
      </w:r>
    </w:p>
    <w:p w14:paraId="784EB0D4" w14:textId="77777777" w:rsidR="00A84B27" w:rsidRPr="00A84B27" w:rsidRDefault="00A84B27" w:rsidP="00A84B27">
      <w:pPr>
        <w:spacing w:after="0" w:line="240" w:lineRule="auto"/>
        <w:rPr>
          <w:rFonts w:cstheme="minorHAnsi"/>
        </w:rPr>
      </w:pPr>
      <w:r w:rsidRPr="00A84B27">
        <w:rPr>
          <w:rFonts w:cstheme="minorHAnsi"/>
        </w:rPr>
        <w:t>#11</w:t>
      </w:r>
      <w:r w:rsidRPr="00A84B27">
        <w:rPr>
          <w:rFonts w:cstheme="minorHAnsi"/>
        </w:rPr>
        <w:tab/>
        <w:t>(#1 or #2 or #3 or #4 or #5 or #6 or #7) and (#8 or #9) in Other Reviews</w:t>
      </w:r>
      <w:r w:rsidRPr="00A84B27">
        <w:rPr>
          <w:rFonts w:cstheme="minorHAnsi"/>
        </w:rPr>
        <w:tab/>
        <w:t>1</w:t>
      </w:r>
    </w:p>
    <w:p w14:paraId="7DE2A57B" w14:textId="77777777" w:rsidR="00A84B27" w:rsidRPr="00A84B27" w:rsidRDefault="00A84B27" w:rsidP="00A84B27">
      <w:pPr>
        <w:spacing w:after="0" w:line="240" w:lineRule="auto"/>
        <w:rPr>
          <w:rFonts w:cstheme="minorHAnsi"/>
        </w:rPr>
      </w:pPr>
    </w:p>
    <w:p w14:paraId="7AF3523F" w14:textId="77777777" w:rsidR="00A84B27" w:rsidRPr="00A84B27" w:rsidRDefault="00A84B27" w:rsidP="00A84B27">
      <w:pPr>
        <w:spacing w:after="0" w:line="240" w:lineRule="auto"/>
        <w:rPr>
          <w:rFonts w:cstheme="minorHAnsi"/>
          <w:b/>
        </w:rPr>
      </w:pPr>
      <w:r w:rsidRPr="00A84B27">
        <w:rPr>
          <w:rFonts w:cstheme="minorHAnsi"/>
          <w:b/>
        </w:rPr>
        <w:t>PubMed</w:t>
      </w:r>
    </w:p>
    <w:p w14:paraId="63A730BF" w14:textId="77777777" w:rsidR="00A84B27" w:rsidRPr="00A84B27" w:rsidRDefault="00A84B27" w:rsidP="00A84B27">
      <w:pPr>
        <w:spacing w:after="0" w:line="240" w:lineRule="auto"/>
        <w:rPr>
          <w:rFonts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5856"/>
        <w:gridCol w:w="3210"/>
      </w:tblGrid>
      <w:tr w:rsidR="00A84B27" w:rsidRPr="00A84B27" w14:paraId="4B9A04C2" w14:textId="77777777" w:rsidTr="008E7B56">
        <w:tc>
          <w:tcPr>
            <w:tcW w:w="562" w:type="dxa"/>
          </w:tcPr>
          <w:p w14:paraId="200604F4" w14:textId="77777777" w:rsidR="00A84B27" w:rsidRPr="00A84B27" w:rsidRDefault="00A84B27" w:rsidP="00A84B27">
            <w:pPr>
              <w:spacing w:after="160" w:line="259" w:lineRule="auto"/>
              <w:rPr>
                <w:rFonts w:cstheme="minorHAnsi"/>
                <w:b/>
              </w:rPr>
            </w:pPr>
            <w:r w:rsidRPr="00A84B27">
              <w:rPr>
                <w:rFonts w:cstheme="minorHAnsi"/>
                <w:b/>
              </w:rPr>
              <w:t>ID</w:t>
            </w:r>
          </w:p>
        </w:tc>
        <w:tc>
          <w:tcPr>
            <w:tcW w:w="5856" w:type="dxa"/>
          </w:tcPr>
          <w:p w14:paraId="21F8B7E5" w14:textId="77777777" w:rsidR="00A84B27" w:rsidRPr="00A84B27" w:rsidRDefault="00A84B27" w:rsidP="00A84B27">
            <w:pPr>
              <w:spacing w:after="160" w:line="259" w:lineRule="auto"/>
              <w:rPr>
                <w:rFonts w:cstheme="minorHAnsi"/>
                <w:b/>
              </w:rPr>
            </w:pPr>
            <w:r w:rsidRPr="00A84B27">
              <w:rPr>
                <w:rFonts w:cstheme="minorHAnsi"/>
                <w:b/>
              </w:rPr>
              <w:t>Search</w:t>
            </w:r>
          </w:p>
        </w:tc>
        <w:tc>
          <w:tcPr>
            <w:tcW w:w="3210" w:type="dxa"/>
          </w:tcPr>
          <w:p w14:paraId="5DB388F5" w14:textId="77777777" w:rsidR="00A84B27" w:rsidRPr="00A84B27" w:rsidRDefault="00A84B27" w:rsidP="00A84B27">
            <w:pPr>
              <w:spacing w:after="160" w:line="259" w:lineRule="auto"/>
              <w:rPr>
                <w:rFonts w:cstheme="minorHAnsi"/>
                <w:b/>
              </w:rPr>
            </w:pPr>
            <w:r w:rsidRPr="00A84B27">
              <w:rPr>
                <w:rFonts w:cstheme="minorHAnsi"/>
                <w:b/>
              </w:rPr>
              <w:t>Hits</w:t>
            </w:r>
          </w:p>
        </w:tc>
      </w:tr>
      <w:tr w:rsidR="00A84B27" w:rsidRPr="00A84B27" w14:paraId="310D22B7" w14:textId="77777777" w:rsidTr="008E7B56">
        <w:tc>
          <w:tcPr>
            <w:tcW w:w="562" w:type="dxa"/>
          </w:tcPr>
          <w:p w14:paraId="6EB55393" w14:textId="77777777" w:rsidR="00A84B27" w:rsidRPr="00A84B27" w:rsidRDefault="00A84B27" w:rsidP="00A84B27">
            <w:pPr>
              <w:spacing w:after="160" w:line="259" w:lineRule="auto"/>
              <w:rPr>
                <w:rFonts w:cstheme="minorHAnsi"/>
              </w:rPr>
            </w:pPr>
            <w:r w:rsidRPr="00A84B27">
              <w:rPr>
                <w:rFonts w:cstheme="minorHAnsi"/>
              </w:rPr>
              <w:t>#4</w:t>
            </w:r>
          </w:p>
        </w:tc>
        <w:tc>
          <w:tcPr>
            <w:tcW w:w="5856" w:type="dxa"/>
          </w:tcPr>
          <w:p w14:paraId="3D542B15" w14:textId="77777777" w:rsidR="00A84B27" w:rsidRPr="00A84B27" w:rsidRDefault="00A84B27" w:rsidP="00A84B27">
            <w:pPr>
              <w:spacing w:after="160" w:line="259" w:lineRule="auto"/>
              <w:rPr>
                <w:rFonts w:cstheme="minorHAnsi"/>
              </w:rPr>
            </w:pPr>
            <w:r w:rsidRPr="00A84B27">
              <w:rPr>
                <w:rFonts w:cstheme="minorHAnsi"/>
              </w:rPr>
              <w:t>#3 Filter: Review, English, Humans, Ages 19+ years</w:t>
            </w:r>
          </w:p>
        </w:tc>
        <w:tc>
          <w:tcPr>
            <w:tcW w:w="3210" w:type="dxa"/>
          </w:tcPr>
          <w:p w14:paraId="6105A80F" w14:textId="77777777" w:rsidR="00A84B27" w:rsidRPr="00A84B27" w:rsidRDefault="00A84B27" w:rsidP="00A84B27">
            <w:pPr>
              <w:spacing w:after="160" w:line="259" w:lineRule="auto"/>
              <w:rPr>
                <w:rFonts w:cstheme="minorHAnsi"/>
              </w:rPr>
            </w:pPr>
            <w:r w:rsidRPr="00A84B27">
              <w:rPr>
                <w:rFonts w:cstheme="minorHAnsi"/>
              </w:rPr>
              <w:t>46</w:t>
            </w:r>
          </w:p>
        </w:tc>
      </w:tr>
      <w:tr w:rsidR="00A84B27" w:rsidRPr="00A84B27" w14:paraId="30A13E20" w14:textId="77777777" w:rsidTr="008E7B56">
        <w:tc>
          <w:tcPr>
            <w:tcW w:w="562" w:type="dxa"/>
          </w:tcPr>
          <w:p w14:paraId="5FF98319" w14:textId="77777777" w:rsidR="00A84B27" w:rsidRPr="00A84B27" w:rsidRDefault="00A84B27" w:rsidP="00A84B27">
            <w:pPr>
              <w:spacing w:after="160" w:line="259" w:lineRule="auto"/>
              <w:rPr>
                <w:rFonts w:cstheme="minorHAnsi"/>
              </w:rPr>
            </w:pPr>
            <w:r w:rsidRPr="00A84B27">
              <w:rPr>
                <w:rFonts w:cstheme="minorHAnsi"/>
              </w:rPr>
              <w:t>#3</w:t>
            </w:r>
          </w:p>
        </w:tc>
        <w:tc>
          <w:tcPr>
            <w:tcW w:w="5856" w:type="dxa"/>
          </w:tcPr>
          <w:p w14:paraId="02272DE7" w14:textId="77777777" w:rsidR="00A84B27" w:rsidRPr="00A84B27" w:rsidRDefault="00A84B27" w:rsidP="00A84B27">
            <w:pPr>
              <w:spacing w:after="160" w:line="259" w:lineRule="auto"/>
              <w:rPr>
                <w:rFonts w:cstheme="minorHAnsi"/>
              </w:rPr>
            </w:pPr>
            <w:r w:rsidRPr="00A84B27">
              <w:rPr>
                <w:rFonts w:cstheme="minorHAnsi"/>
              </w:rPr>
              <w:t>#1 AND #2</w:t>
            </w:r>
          </w:p>
        </w:tc>
        <w:tc>
          <w:tcPr>
            <w:tcW w:w="3210" w:type="dxa"/>
          </w:tcPr>
          <w:p w14:paraId="3418A5E6" w14:textId="77777777" w:rsidR="00A84B27" w:rsidRPr="00A84B27" w:rsidRDefault="00A84B27" w:rsidP="00A84B27">
            <w:pPr>
              <w:spacing w:after="160" w:line="259" w:lineRule="auto"/>
              <w:rPr>
                <w:rFonts w:cstheme="minorHAnsi"/>
              </w:rPr>
            </w:pPr>
            <w:r w:rsidRPr="00A84B27">
              <w:rPr>
                <w:rFonts w:cstheme="minorHAnsi"/>
              </w:rPr>
              <w:t>426</w:t>
            </w:r>
          </w:p>
        </w:tc>
      </w:tr>
      <w:tr w:rsidR="00A84B27" w:rsidRPr="00A84B27" w14:paraId="27866060" w14:textId="77777777" w:rsidTr="008E7B56">
        <w:tc>
          <w:tcPr>
            <w:tcW w:w="562" w:type="dxa"/>
          </w:tcPr>
          <w:p w14:paraId="34D92CBD" w14:textId="77777777" w:rsidR="00A84B27" w:rsidRPr="00A84B27" w:rsidRDefault="00A84B27" w:rsidP="00A84B27">
            <w:pPr>
              <w:spacing w:after="160" w:line="259" w:lineRule="auto"/>
              <w:rPr>
                <w:rFonts w:cstheme="minorHAnsi"/>
              </w:rPr>
            </w:pPr>
            <w:r w:rsidRPr="00A84B27">
              <w:rPr>
                <w:rFonts w:cstheme="minorHAnsi"/>
              </w:rPr>
              <w:t>#2</w:t>
            </w:r>
          </w:p>
        </w:tc>
        <w:tc>
          <w:tcPr>
            <w:tcW w:w="5856" w:type="dxa"/>
          </w:tcPr>
          <w:p w14:paraId="0A9623B5" w14:textId="77777777" w:rsidR="00A84B27" w:rsidRPr="00A84B27" w:rsidRDefault="00A84B27" w:rsidP="00A84B27">
            <w:pPr>
              <w:spacing w:after="160" w:line="259" w:lineRule="auto"/>
              <w:rPr>
                <w:rFonts w:cstheme="minorHAnsi"/>
              </w:rPr>
            </w:pPr>
            <w:r w:rsidRPr="00A84B27">
              <w:rPr>
                <w:rFonts w:cstheme="minorHAnsi"/>
                <w:bCs/>
              </w:rPr>
              <w:t>(Patient Participation"[MeSH Major Topic]) OR (Community Participation[MeSH Major Topic])</w:t>
            </w:r>
          </w:p>
        </w:tc>
        <w:tc>
          <w:tcPr>
            <w:tcW w:w="3210" w:type="dxa"/>
          </w:tcPr>
          <w:p w14:paraId="3CE49073" w14:textId="77777777" w:rsidR="00A84B27" w:rsidRPr="00A84B27" w:rsidRDefault="00A84B27" w:rsidP="00A84B27">
            <w:pPr>
              <w:spacing w:after="160" w:line="259" w:lineRule="auto"/>
              <w:rPr>
                <w:rFonts w:cstheme="minorHAnsi"/>
              </w:rPr>
            </w:pPr>
            <w:r w:rsidRPr="00A84B27">
              <w:rPr>
                <w:rFonts w:cstheme="minorHAnsi"/>
              </w:rPr>
              <w:t>19602</w:t>
            </w:r>
          </w:p>
        </w:tc>
      </w:tr>
      <w:tr w:rsidR="00A84B27" w:rsidRPr="00A84B27" w14:paraId="7AB4F2DB" w14:textId="77777777" w:rsidTr="008E7B56">
        <w:tc>
          <w:tcPr>
            <w:tcW w:w="562" w:type="dxa"/>
          </w:tcPr>
          <w:p w14:paraId="692BF91F" w14:textId="77777777" w:rsidR="00A84B27" w:rsidRPr="00A84B27" w:rsidRDefault="00A84B27" w:rsidP="00A84B27">
            <w:pPr>
              <w:spacing w:after="160" w:line="259" w:lineRule="auto"/>
              <w:rPr>
                <w:rFonts w:cstheme="minorHAnsi"/>
              </w:rPr>
            </w:pPr>
            <w:r w:rsidRPr="00A84B27">
              <w:rPr>
                <w:rFonts w:cstheme="minorHAnsi"/>
              </w:rPr>
              <w:t>#1</w:t>
            </w:r>
          </w:p>
        </w:tc>
        <w:tc>
          <w:tcPr>
            <w:tcW w:w="5856" w:type="dxa"/>
          </w:tcPr>
          <w:p w14:paraId="57010795" w14:textId="77777777" w:rsidR="00A84B27" w:rsidRPr="00A84B27" w:rsidRDefault="00A84B27" w:rsidP="00A84B27">
            <w:pPr>
              <w:spacing w:after="160" w:line="259" w:lineRule="auto"/>
              <w:rPr>
                <w:rFonts w:cstheme="minorHAnsi"/>
              </w:rPr>
            </w:pPr>
            <w:r w:rsidRPr="00A84B27">
              <w:rPr>
                <w:rFonts w:eastAsia="Times New Roman" w:cstheme="minorHAnsi"/>
                <w:bCs/>
                <w:lang w:eastAsia="en-GB"/>
              </w:rPr>
              <w:t>(Palliative Care[MeSH Major Topic]) OR (Hospice and Palliative Care Nursing[MeSH Major Topic])) OR (Palliative Medicine[MeSH Major Topic]) OR (Terminal Care[MeSH Major Topic]) OR (Hospice Care[MeSH Major Topic]) OR (Terminally Ill[MeSH Major Topic]) OR (Life Support Care[MeSH Major Topic])</w:t>
            </w:r>
          </w:p>
        </w:tc>
        <w:tc>
          <w:tcPr>
            <w:tcW w:w="3210" w:type="dxa"/>
          </w:tcPr>
          <w:p w14:paraId="5D8CB97E" w14:textId="77777777" w:rsidR="00A84B27" w:rsidRPr="00A84B27" w:rsidRDefault="00A84B27" w:rsidP="00A84B27">
            <w:pPr>
              <w:spacing w:after="160" w:line="259" w:lineRule="auto"/>
              <w:rPr>
                <w:rFonts w:cstheme="minorHAnsi"/>
              </w:rPr>
            </w:pPr>
            <w:r w:rsidRPr="00A84B27">
              <w:rPr>
                <w:rFonts w:cstheme="minorHAnsi"/>
              </w:rPr>
              <w:t>61043</w:t>
            </w:r>
          </w:p>
        </w:tc>
      </w:tr>
    </w:tbl>
    <w:p w14:paraId="0AD5C4D5" w14:textId="77777777" w:rsidR="00A84B27" w:rsidRDefault="00A84B27" w:rsidP="00A84B27">
      <w:pPr>
        <w:spacing w:after="0" w:line="240" w:lineRule="auto"/>
        <w:rPr>
          <w:rFonts w:cstheme="minorHAnsi"/>
          <w:b/>
        </w:rPr>
      </w:pPr>
    </w:p>
    <w:p w14:paraId="00A8D27E" w14:textId="77777777" w:rsidR="00391B3F" w:rsidRDefault="00391B3F" w:rsidP="00A84B27">
      <w:pPr>
        <w:spacing w:after="0" w:line="240" w:lineRule="auto"/>
        <w:rPr>
          <w:rFonts w:cstheme="minorHAnsi"/>
          <w:b/>
        </w:rPr>
      </w:pPr>
    </w:p>
    <w:p w14:paraId="73B38CE5" w14:textId="77777777" w:rsidR="00391B3F" w:rsidRPr="00A84B27" w:rsidRDefault="00391B3F" w:rsidP="00A84B27">
      <w:pPr>
        <w:spacing w:after="0" w:line="240" w:lineRule="auto"/>
        <w:rPr>
          <w:rFonts w:cstheme="minorHAnsi"/>
          <w:b/>
        </w:rPr>
      </w:pPr>
    </w:p>
    <w:p w14:paraId="45ECC9DD" w14:textId="77777777" w:rsidR="00A84B27" w:rsidRPr="00A84B27" w:rsidRDefault="00A84B27" w:rsidP="00A84B27">
      <w:pPr>
        <w:spacing w:after="0" w:line="240" w:lineRule="auto"/>
        <w:rPr>
          <w:rFonts w:cstheme="minorHAnsi"/>
        </w:rPr>
      </w:pPr>
    </w:p>
    <w:tbl>
      <w:tblPr>
        <w:tblStyle w:val="TableGrid"/>
        <w:tblW w:w="0" w:type="auto"/>
        <w:tblLook w:val="04A0" w:firstRow="1" w:lastRow="0" w:firstColumn="1" w:lastColumn="0" w:noHBand="0" w:noVBand="1"/>
      </w:tblPr>
      <w:tblGrid>
        <w:gridCol w:w="2167"/>
        <w:gridCol w:w="2029"/>
        <w:gridCol w:w="1081"/>
        <w:gridCol w:w="963"/>
        <w:gridCol w:w="1433"/>
        <w:gridCol w:w="1955"/>
      </w:tblGrid>
      <w:tr w:rsidR="00A84B27" w:rsidRPr="00A84B27" w14:paraId="7C95FF99" w14:textId="77777777" w:rsidTr="008E7B56">
        <w:tc>
          <w:tcPr>
            <w:tcW w:w="2198" w:type="dxa"/>
          </w:tcPr>
          <w:p w14:paraId="2808FCC0"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lastRenderedPageBreak/>
              <w:t>Database</w:t>
            </w:r>
          </w:p>
        </w:tc>
        <w:tc>
          <w:tcPr>
            <w:tcW w:w="2050" w:type="dxa"/>
          </w:tcPr>
          <w:p w14:paraId="7BD526F1"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Host/system</w:t>
            </w:r>
          </w:p>
        </w:tc>
        <w:tc>
          <w:tcPr>
            <w:tcW w:w="990" w:type="dxa"/>
          </w:tcPr>
          <w:p w14:paraId="3B43D98C"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Date searched</w:t>
            </w:r>
          </w:p>
        </w:tc>
        <w:tc>
          <w:tcPr>
            <w:tcW w:w="965" w:type="dxa"/>
          </w:tcPr>
          <w:p w14:paraId="34FD9C36"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Number of hits</w:t>
            </w:r>
          </w:p>
        </w:tc>
        <w:tc>
          <w:tcPr>
            <w:tcW w:w="1447" w:type="dxa"/>
          </w:tcPr>
          <w:p w14:paraId="005EA0FB"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Location of search strategy</w:t>
            </w:r>
          </w:p>
        </w:tc>
        <w:tc>
          <w:tcPr>
            <w:tcW w:w="1978" w:type="dxa"/>
          </w:tcPr>
          <w:p w14:paraId="49527D19"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Notes</w:t>
            </w:r>
          </w:p>
        </w:tc>
      </w:tr>
      <w:tr w:rsidR="00A84B27" w:rsidRPr="00A84B27" w14:paraId="6CA3B780" w14:textId="77777777" w:rsidTr="008E7B56">
        <w:tc>
          <w:tcPr>
            <w:tcW w:w="2198" w:type="dxa"/>
          </w:tcPr>
          <w:p w14:paraId="217B7EC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Cochrane Library</w:t>
            </w:r>
          </w:p>
          <w:p w14:paraId="19BC5FC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Database of Abstracts of Reviews of Effects (DARE)</w:t>
            </w:r>
          </w:p>
        </w:tc>
        <w:tc>
          <w:tcPr>
            <w:tcW w:w="2050" w:type="dxa"/>
          </w:tcPr>
          <w:p w14:paraId="6AB439C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Wiley</w:t>
            </w:r>
          </w:p>
        </w:tc>
        <w:tc>
          <w:tcPr>
            <w:tcW w:w="990" w:type="dxa"/>
          </w:tcPr>
          <w:p w14:paraId="1F1A50C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2/2/2017</w:t>
            </w:r>
          </w:p>
        </w:tc>
        <w:tc>
          <w:tcPr>
            <w:tcW w:w="965" w:type="dxa"/>
          </w:tcPr>
          <w:p w14:paraId="4F98C97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w:t>
            </w:r>
          </w:p>
        </w:tc>
        <w:tc>
          <w:tcPr>
            <w:tcW w:w="1447" w:type="dxa"/>
          </w:tcPr>
          <w:p w14:paraId="3374B8E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1FE699B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ll imported into EndNote into separate group: PC scoping review – reviews.  Database provider field completed for all references.</w:t>
            </w:r>
          </w:p>
        </w:tc>
      </w:tr>
      <w:tr w:rsidR="00A84B27" w:rsidRPr="00A84B27" w14:paraId="6CA9A255" w14:textId="77777777" w:rsidTr="008E7B56">
        <w:tc>
          <w:tcPr>
            <w:tcW w:w="2198" w:type="dxa"/>
          </w:tcPr>
          <w:p w14:paraId="5FC3A8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ubMed</w:t>
            </w:r>
          </w:p>
        </w:tc>
        <w:tc>
          <w:tcPr>
            <w:tcW w:w="2050" w:type="dxa"/>
          </w:tcPr>
          <w:p w14:paraId="701B928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 xml:space="preserve">NCBI, </w:t>
            </w:r>
            <w:hyperlink r:id="rId128" w:history="1">
              <w:r w:rsidRPr="00A84B27">
                <w:rPr>
                  <w:rFonts w:cstheme="minorHAnsi"/>
                  <w:sz w:val="20"/>
                  <w:szCs w:val="20"/>
                </w:rPr>
                <w:t>US National Library of Medicine</w:t>
              </w:r>
            </w:hyperlink>
          </w:p>
        </w:tc>
        <w:tc>
          <w:tcPr>
            <w:tcW w:w="990" w:type="dxa"/>
          </w:tcPr>
          <w:p w14:paraId="6CD0D3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4/2/2017</w:t>
            </w:r>
          </w:p>
        </w:tc>
        <w:tc>
          <w:tcPr>
            <w:tcW w:w="965" w:type="dxa"/>
          </w:tcPr>
          <w:p w14:paraId="2246386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6</w:t>
            </w:r>
          </w:p>
        </w:tc>
        <w:tc>
          <w:tcPr>
            <w:tcW w:w="1447" w:type="dxa"/>
          </w:tcPr>
          <w:p w14:paraId="7AEF0A7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3F70FD1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bl>
    <w:p w14:paraId="42C58E51" w14:textId="77777777" w:rsidR="00A84B27" w:rsidRPr="00A84B27" w:rsidRDefault="00A84B27" w:rsidP="00A84B27">
      <w:pPr>
        <w:spacing w:after="0" w:line="240" w:lineRule="auto"/>
        <w:rPr>
          <w:rFonts w:cstheme="minorHAnsi"/>
        </w:rPr>
      </w:pPr>
    </w:p>
    <w:p w14:paraId="2FF18195" w14:textId="77777777" w:rsidR="00A84B27" w:rsidRPr="00A84B27" w:rsidRDefault="00A84B27" w:rsidP="00A84B27">
      <w:pPr>
        <w:rPr>
          <w:rFonts w:cstheme="minorHAnsi"/>
          <w:b/>
        </w:rPr>
      </w:pPr>
      <w:r w:rsidRPr="00A84B27">
        <w:rPr>
          <w:rFonts w:cstheme="minorHAnsi"/>
          <w:b/>
        </w:rPr>
        <w:t>Table 5 Results of databases searched, systematic reviews</w:t>
      </w:r>
    </w:p>
    <w:p w14:paraId="5F0507E5" w14:textId="77777777" w:rsidR="00A84B27" w:rsidRPr="00A84B27" w:rsidRDefault="00A84B27" w:rsidP="00A84B27">
      <w:pPr>
        <w:rPr>
          <w:rFonts w:cstheme="minorHAnsi"/>
          <w:b/>
        </w:rPr>
      </w:pPr>
      <w:bookmarkStart w:id="444" w:name="_Hlk484957850"/>
      <w:r w:rsidRPr="00A84B27">
        <w:rPr>
          <w:rFonts w:cstheme="minorHAnsi"/>
          <w:b/>
        </w:rPr>
        <w:br w:type="page"/>
      </w:r>
    </w:p>
    <w:p w14:paraId="5F0CC311" w14:textId="77777777" w:rsidR="00A84B27" w:rsidRPr="00A84B27" w:rsidRDefault="00A84B27" w:rsidP="00A84B27">
      <w:pPr>
        <w:tabs>
          <w:tab w:val="left" w:pos="567"/>
        </w:tabs>
        <w:spacing w:after="0" w:line="240" w:lineRule="auto"/>
        <w:rPr>
          <w:rFonts w:cstheme="minorHAnsi"/>
          <w:b/>
        </w:rPr>
      </w:pPr>
      <w:r w:rsidRPr="00A84B27">
        <w:rPr>
          <w:rFonts w:cstheme="minorHAnsi"/>
          <w:b/>
        </w:rPr>
        <w:lastRenderedPageBreak/>
        <w:t>1.2.2</w:t>
      </w:r>
      <w:r w:rsidRPr="00A84B27">
        <w:rPr>
          <w:rFonts w:cstheme="minorHAnsi"/>
          <w:b/>
        </w:rPr>
        <w:tab/>
        <w:t>Identifying Articles</w:t>
      </w:r>
    </w:p>
    <w:bookmarkEnd w:id="444"/>
    <w:p w14:paraId="07A44C14" w14:textId="77777777" w:rsidR="00A84B27" w:rsidRPr="00A84B27" w:rsidRDefault="00A84B27" w:rsidP="00A84B27">
      <w:pPr>
        <w:spacing w:after="0" w:line="240" w:lineRule="auto"/>
        <w:rPr>
          <w:rFonts w:cstheme="minorHAnsi"/>
          <w:b/>
        </w:rPr>
      </w:pPr>
      <w:r w:rsidRPr="00A84B27">
        <w:rPr>
          <w:rFonts w:cstheme="minorHAnsi"/>
          <w:b/>
          <w:noProof/>
          <w:lang w:eastAsia="en-GB"/>
        </w:rPr>
        <mc:AlternateContent>
          <mc:Choice Requires="wps">
            <w:drawing>
              <wp:anchor distT="0" distB="0" distL="114300" distR="114300" simplePos="0" relativeHeight="251759616" behindDoc="0" locked="0" layoutInCell="1" allowOverlap="1" wp14:anchorId="6E37E06D" wp14:editId="70A9BABE">
                <wp:simplePos x="0" y="0"/>
                <wp:positionH relativeFrom="column">
                  <wp:posOffset>32385</wp:posOffset>
                </wp:positionH>
                <wp:positionV relativeFrom="paragraph">
                  <wp:posOffset>147320</wp:posOffset>
                </wp:positionV>
                <wp:extent cx="1866900" cy="485775"/>
                <wp:effectExtent l="0" t="0" r="19050" b="28575"/>
                <wp:wrapNone/>
                <wp:docPr id="10133665" name="Text Box 10133665"/>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1DEE663F" w14:textId="77777777" w:rsidR="00A84B27" w:rsidRDefault="00A84B27" w:rsidP="00A84B27">
                            <w:r>
                              <w:t>Records identified through database searching (n = 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7E06D" id="Text Box 10133665" o:spid="_x0000_s1146" type="#_x0000_t202" style="position:absolute;margin-left:2.55pt;margin-top:11.6pt;width:147pt;height:38.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JWnRAIAAJUEAAAOAAAAZHJzL2Uyb0RvYy54bWysVN9v2jAQfp+0/8Hy+wgwoDQiVIyKaRJq&#10;K9Gqz8axSTTH59mGhP31OzvhR9s9TePB3PnO3919d5fZXVMpchDWlaAzOuj1KRGaQ17qXUZfnldf&#10;ppQ4z3TOFGiR0aNw9G7++dOsNqkYQgEqF5YgiHZpbTJaeG/SJHG8EBVzPTBCo1GCrZhH1e6S3LIa&#10;0SuVDPv9SVKDzY0FLpzD2/vWSOcRX0rB/aOUTniiMoq5+XjaeG7DmcxnLN1ZZoqSd2mwf8iiYqXG&#10;oGeoe+YZ2dvyA1RVcgsOpO9xqBKQsuQi1oDVDPrvqtkUzIhYC5LjzJkm9/9g+cNhY54s8c03aLCB&#10;gZDauNThZainkbYK/5gpQTtSeDzTJhpPeHg0nUxu+2jiaBtNxzc34wCTXF4b6/x3ARUJQkYttiWy&#10;xQ5r51vXk0sI5kCV+apUKipHt1SWHBh2EBufQ02JYs7jZUZX8ddFe/NMaVJndPJ13I+R3thCrDPm&#10;VjH+8yMCZq80FnEhI0i+2TakzBF4emJqC/kRCbTQzpYzfFUi/hpTfGIWhwmJwQXxj3hIBZgUdBIl&#10;Bdjff7sP/thjtFJS43Bm1P3aMyuw8h8au387GI3CNEdlNL4ZomKvLdtri95XS0D2BriKhkcx+Ht1&#10;EqWF6hX3aBGioolpjrEz6k/i0rcrg3vIxWIRnXB+DfNrvTE8QIdWBV6fm1dmTddojyPyAKcxZum7&#10;fre+4aWGxd6DLOMwBKJbVjv+cfbjOHV7GpbrWo9el6/J/A8AAAD//wMAUEsDBBQABgAIAAAAIQBT&#10;LONX2gAAAAcBAAAPAAAAZHJzL2Rvd25yZXYueG1sTI7NTsMwEITvSLyDtUjcqNMgoA5xKoTEESEC&#10;B7i59pIY4nUUu2no07Oc4Dg/mvnq7RIGMeOUfCQN61UBAslG56nT8PrycLEBkbIhZ4ZIqOEbE2yb&#10;05PaVC4e6BnnNneCRyhVRkOf81hJmWyPwaRVHJE4+4hTMJnl1Ek3mQOPh0GWRXEtg/HED70Z8b5H&#10;+9XugwZHb5Hsu388emqtV8enzaedtT4/W+5uQWRc8l8ZfvEZHRpm2sU9uSQGDVdrLmooL0sQHJdK&#10;sbHToNQNyKaW//mbHwAAAP//AwBQSwECLQAUAAYACAAAACEAtoM4kv4AAADhAQAAEwAAAAAAAAAA&#10;AAAAAAAAAAAAW0NvbnRlbnRfVHlwZXNdLnhtbFBLAQItABQABgAIAAAAIQA4/SH/1gAAAJQBAAAL&#10;AAAAAAAAAAAAAAAAAC8BAABfcmVscy8ucmVsc1BLAQItABQABgAIAAAAIQCkFJWnRAIAAJUEAAAO&#10;AAAAAAAAAAAAAAAAAC4CAABkcnMvZTJvRG9jLnhtbFBLAQItABQABgAIAAAAIQBTLONX2gAAAAcB&#10;AAAPAAAAAAAAAAAAAAAAAJ4EAABkcnMvZG93bnJldi54bWxQSwUGAAAAAAQABADzAAAApQUAAAAA&#10;" fillcolor="window" strokeweight=".5pt">
                <v:textbox>
                  <w:txbxContent>
                    <w:p w14:paraId="1DEE663F" w14:textId="77777777" w:rsidR="00A84B27" w:rsidRDefault="00A84B27" w:rsidP="00A84B27">
                      <w:r>
                        <w:t>Records identified through database searching (n = 47)</w:t>
                      </w:r>
                    </w:p>
                  </w:txbxContent>
                </v:textbox>
              </v:shape>
            </w:pict>
          </mc:Fallback>
        </mc:AlternateContent>
      </w:r>
    </w:p>
    <w:p w14:paraId="45075A21" w14:textId="77777777" w:rsidR="00A84B27" w:rsidRPr="00A84B27" w:rsidRDefault="00A84B27" w:rsidP="00A84B27">
      <w:pPr>
        <w:spacing w:after="0" w:line="240" w:lineRule="auto"/>
        <w:rPr>
          <w:rFonts w:cstheme="minorHAnsi"/>
          <w:b/>
        </w:rPr>
      </w:pPr>
    </w:p>
    <w:p w14:paraId="46198D0A" w14:textId="77777777" w:rsidR="00A84B27" w:rsidRPr="00A84B27" w:rsidRDefault="00A84B27" w:rsidP="00A84B27">
      <w:pPr>
        <w:spacing w:after="0" w:line="240" w:lineRule="auto"/>
        <w:rPr>
          <w:rFonts w:cstheme="minorHAnsi"/>
        </w:rPr>
      </w:pPr>
    </w:p>
    <w:p w14:paraId="5D44856F" w14:textId="77777777" w:rsidR="00A84B27" w:rsidRPr="00A84B27" w:rsidRDefault="00A84B27" w:rsidP="00A84B27">
      <w:pPr>
        <w:spacing w:after="0" w:line="240" w:lineRule="auto"/>
        <w:rPr>
          <w:rFonts w:cstheme="minorHAnsi"/>
          <w:highlight w:val="black"/>
        </w:rPr>
      </w:pPr>
      <w:r w:rsidRPr="00A84B27">
        <w:rPr>
          <w:rFonts w:cstheme="minorHAnsi"/>
          <w:b/>
          <w:noProof/>
          <w:lang w:eastAsia="en-GB"/>
        </w:rPr>
        <mc:AlternateContent>
          <mc:Choice Requires="wps">
            <w:drawing>
              <wp:anchor distT="0" distB="0" distL="114300" distR="114300" simplePos="0" relativeHeight="251762688" behindDoc="0" locked="0" layoutInCell="1" allowOverlap="1" wp14:anchorId="3A6E02AF" wp14:editId="2969D090">
                <wp:simplePos x="0" y="0"/>
                <wp:positionH relativeFrom="column">
                  <wp:posOffset>2324735</wp:posOffset>
                </wp:positionH>
                <wp:positionV relativeFrom="paragraph">
                  <wp:posOffset>116628</wp:posOffset>
                </wp:positionV>
                <wp:extent cx="3743325" cy="1828800"/>
                <wp:effectExtent l="0" t="0" r="28575" b="19050"/>
                <wp:wrapNone/>
                <wp:docPr id="926275178" name="Text Box 926275178"/>
                <wp:cNvGraphicFramePr/>
                <a:graphic xmlns:a="http://schemas.openxmlformats.org/drawingml/2006/main">
                  <a:graphicData uri="http://schemas.microsoft.com/office/word/2010/wordprocessingShape">
                    <wps:wsp>
                      <wps:cNvSpPr txBox="1"/>
                      <wps:spPr>
                        <a:xfrm>
                          <a:off x="0" y="0"/>
                          <a:ext cx="3743325" cy="1828800"/>
                        </a:xfrm>
                        <a:prstGeom prst="rect">
                          <a:avLst/>
                        </a:prstGeom>
                        <a:solidFill>
                          <a:sysClr val="window" lastClr="FFFFFF"/>
                        </a:solidFill>
                        <a:ln w="6350">
                          <a:solidFill>
                            <a:prstClr val="black"/>
                          </a:solidFill>
                        </a:ln>
                      </wps:spPr>
                      <wps:txbx>
                        <w:txbxContent>
                          <w:p w14:paraId="5DD5373B" w14:textId="77777777" w:rsidR="00A84B27" w:rsidRDefault="00A84B27" w:rsidP="00A84B27">
                            <w:pPr>
                              <w:spacing w:after="0" w:line="240" w:lineRule="auto"/>
                            </w:pPr>
                            <w:r>
                              <w:t>Records excluded (n = 42):</w:t>
                            </w:r>
                          </w:p>
                          <w:p w14:paraId="57B4C30D" w14:textId="77777777" w:rsidR="00A84B27" w:rsidRDefault="00A84B27" w:rsidP="00A84B27">
                            <w:pPr>
                              <w:spacing w:after="0" w:line="240" w:lineRule="auto"/>
                            </w:pPr>
                          </w:p>
                          <w:p w14:paraId="4CABA3C9" w14:textId="77777777" w:rsidR="00A84B27" w:rsidRDefault="00A84B27" w:rsidP="00A84B27">
                            <w:pPr>
                              <w:spacing w:after="0" w:line="240" w:lineRule="auto"/>
                            </w:pPr>
                            <w:r>
                              <w:t>Full text article not English (n = 1)</w:t>
                            </w:r>
                          </w:p>
                          <w:p w14:paraId="6FB73C98" w14:textId="77777777" w:rsidR="00A84B27" w:rsidRDefault="00A84B27" w:rsidP="00A84B27">
                            <w:pPr>
                              <w:spacing w:after="0" w:line="240" w:lineRule="auto"/>
                            </w:pPr>
                            <w:r>
                              <w:t>Not a review (n = 24)</w:t>
                            </w:r>
                          </w:p>
                          <w:p w14:paraId="639C869B" w14:textId="77777777" w:rsidR="00A84B27" w:rsidRDefault="00A84B27" w:rsidP="00A84B27">
                            <w:pPr>
                              <w:spacing w:after="0" w:line="240" w:lineRule="auto"/>
                            </w:pPr>
                            <w:r>
                              <w:t>Paediatric palliative care research (n = 1)</w:t>
                            </w:r>
                          </w:p>
                          <w:p w14:paraId="06E4DE06" w14:textId="77777777" w:rsidR="00A84B27" w:rsidRDefault="00A84B27" w:rsidP="00A84B27">
                            <w:pPr>
                              <w:spacing w:after="0" w:line="240" w:lineRule="auto"/>
                            </w:pPr>
                            <w:r>
                              <w:t>Involvement in commissioning (n = 1)</w:t>
                            </w:r>
                          </w:p>
                          <w:p w14:paraId="15264D5F" w14:textId="77777777" w:rsidR="00A84B27" w:rsidRDefault="00A84B27" w:rsidP="00A84B27">
                            <w:pPr>
                              <w:spacing w:after="0" w:line="240" w:lineRule="auto"/>
                            </w:pPr>
                            <w:r>
                              <w:t>Involvement in service delivery, individual level only (n = 32)</w:t>
                            </w:r>
                          </w:p>
                          <w:p w14:paraId="7972EA09" w14:textId="77777777" w:rsidR="00A84B27" w:rsidRDefault="00A84B27" w:rsidP="00A84B27">
                            <w:pPr>
                              <w:spacing w:after="0" w:line="240" w:lineRule="auto"/>
                            </w:pPr>
                            <w:r>
                              <w:t>Service delivery only, no involvement (n = 6)</w:t>
                            </w:r>
                          </w:p>
                          <w:p w14:paraId="488941C5" w14:textId="77777777" w:rsidR="00A84B27" w:rsidRDefault="00A84B27" w:rsidP="00A84B27">
                            <w:pPr>
                              <w:spacing w:after="0" w:line="240" w:lineRule="auto"/>
                            </w:pPr>
                          </w:p>
                          <w:p w14:paraId="54AD0EFD" w14:textId="77777777" w:rsidR="00A84B27" w:rsidRDefault="00A84B27" w:rsidP="00A84B27">
                            <w:pPr>
                              <w:spacing w:after="0" w:line="240" w:lineRule="auto"/>
                            </w:pPr>
                            <w:r>
                              <w:t>(26 articles were excluded for more than one r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E02AF" id="Text Box 926275178" o:spid="_x0000_s1147" type="#_x0000_t202" style="position:absolute;margin-left:183.05pt;margin-top:9.2pt;width:294.75pt;height:2in;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zCRgIAAJYEAAAOAAAAZHJzL2Uyb0RvYy54bWysVNtu2zAMfR+wfxD0vjjXNg3qFFmKDAOC&#10;tkA69FmR5caYLGqSEjv7+h0pl972NCwPCilSh+Qh6eubttZsp5yvyOS81+lypoykojLPOf/xuPgy&#10;5swHYQqhyaic75XnN9PPn64bO1F92pAulGMAMX7S2JxvQrCTLPNyo2rhO2SVgbEkV4sA1T1nhRMN&#10;0Gud9bvdi6whV1hHUnmP29uDkU8TflkqGe7L0qvAdM6RW0inS+c6ntn0WkyenbCbSh7TEP+QRS0q&#10;g6BnqFsRBNu66gNUXUlHnsrQkVRnVJaVVKkGVNPrvqtmtRFWpVpAjrdnmvz/g5V3u5V9cCy0X6lF&#10;AyMhjfUTj8tYT1u6Ov4jUwY7KNyfaVNtYBKXg8vhYNAfcSZh643743E3EZu9PLfOh2+KahaFnDv0&#10;JdEldksfEBKuJ5cYzZOuikWldVL2fq4d2wm0EJ0vqOFMCx9wmfNF+sWsAfHmmTasyfnFYNRNkd7Y&#10;Yqwz5loL+fMjAvC0AewLG1EK7bplVQHgqxNVayr2YNDRYbi8lYsK+Euk+CAcpgmkYUPCPY5SE5Ki&#10;o8TZhtzvv91HfzQZVs4aTGfO/a+tcAqVfzdo/1VvOIzjnJTh6LIPxb22rF9bzLaeE9jrYRetTGL0&#10;D/oklo7qJyzSLEaFSRiJ2DkPJ3EeDjuDRZRqNktOGGArwtKsrIzQsVWR18f2STh7bHTAjNzRaY7F&#10;5F2/D77xpaHZNlBZpWGIRB9YPfKP4U8NPi5q3K7XevJ6+ZxM/wAAAP//AwBQSwMEFAAGAAgAAAAh&#10;AAKzNdjdAAAACgEAAA8AAABkcnMvZG93bnJldi54bWxMj8FOwzAQRO9I/IO1SNyoU2ijNI1TISSO&#10;CBE4wM21t4khXkexm4Z+PcsJjqs3mnlb7WbfiwnH6AIpWC4yEEgmWEetgrfXx5sCREyarO4DoYJv&#10;jLCrLy8qXdpwohecmtQKLqFYagVdSkMpZTQdeh0XYUBidgij14nPsZV21Ccu9728zbJceu2IFzo9&#10;4EOH5qs5egWW3gOZD/d0dtQYtzk/F59mUur6ar7fgkg4p78w/OqzOtTstA9HslH0Cu7yfMlRBsUK&#10;BAc263UOYs8ky1cg60r+f6H+AQAA//8DAFBLAQItABQABgAIAAAAIQC2gziS/gAAAOEBAAATAAAA&#10;AAAAAAAAAAAAAAAAAABbQ29udGVudF9UeXBlc10ueG1sUEsBAi0AFAAGAAgAAAAhADj9If/WAAAA&#10;lAEAAAsAAAAAAAAAAAAAAAAALwEAAF9yZWxzLy5yZWxzUEsBAi0AFAAGAAgAAAAhADyT/MJGAgAA&#10;lgQAAA4AAAAAAAAAAAAAAAAALgIAAGRycy9lMm9Eb2MueG1sUEsBAi0AFAAGAAgAAAAhAAKzNdjd&#10;AAAACgEAAA8AAAAAAAAAAAAAAAAAoAQAAGRycy9kb3ducmV2LnhtbFBLBQYAAAAABAAEAPMAAACq&#10;BQAAAAA=&#10;" fillcolor="window" strokeweight=".5pt">
                <v:textbox>
                  <w:txbxContent>
                    <w:p w14:paraId="5DD5373B" w14:textId="77777777" w:rsidR="00A84B27" w:rsidRDefault="00A84B27" w:rsidP="00A84B27">
                      <w:pPr>
                        <w:spacing w:after="0" w:line="240" w:lineRule="auto"/>
                      </w:pPr>
                      <w:r>
                        <w:t>Records excluded (n = 42):</w:t>
                      </w:r>
                    </w:p>
                    <w:p w14:paraId="57B4C30D" w14:textId="77777777" w:rsidR="00A84B27" w:rsidRDefault="00A84B27" w:rsidP="00A84B27">
                      <w:pPr>
                        <w:spacing w:after="0" w:line="240" w:lineRule="auto"/>
                      </w:pPr>
                    </w:p>
                    <w:p w14:paraId="4CABA3C9" w14:textId="77777777" w:rsidR="00A84B27" w:rsidRDefault="00A84B27" w:rsidP="00A84B27">
                      <w:pPr>
                        <w:spacing w:after="0" w:line="240" w:lineRule="auto"/>
                      </w:pPr>
                      <w:r>
                        <w:t>Full text article not English (n = 1)</w:t>
                      </w:r>
                    </w:p>
                    <w:p w14:paraId="6FB73C98" w14:textId="77777777" w:rsidR="00A84B27" w:rsidRDefault="00A84B27" w:rsidP="00A84B27">
                      <w:pPr>
                        <w:spacing w:after="0" w:line="240" w:lineRule="auto"/>
                      </w:pPr>
                      <w:r>
                        <w:t>Not a review (n = 24)</w:t>
                      </w:r>
                    </w:p>
                    <w:p w14:paraId="639C869B" w14:textId="77777777" w:rsidR="00A84B27" w:rsidRDefault="00A84B27" w:rsidP="00A84B27">
                      <w:pPr>
                        <w:spacing w:after="0" w:line="240" w:lineRule="auto"/>
                      </w:pPr>
                      <w:r>
                        <w:t>Paediatric palliative care research (n = 1)</w:t>
                      </w:r>
                    </w:p>
                    <w:p w14:paraId="06E4DE06" w14:textId="77777777" w:rsidR="00A84B27" w:rsidRDefault="00A84B27" w:rsidP="00A84B27">
                      <w:pPr>
                        <w:spacing w:after="0" w:line="240" w:lineRule="auto"/>
                      </w:pPr>
                      <w:r>
                        <w:t>Involvement in commissioning (n = 1)</w:t>
                      </w:r>
                    </w:p>
                    <w:p w14:paraId="15264D5F" w14:textId="77777777" w:rsidR="00A84B27" w:rsidRDefault="00A84B27" w:rsidP="00A84B27">
                      <w:pPr>
                        <w:spacing w:after="0" w:line="240" w:lineRule="auto"/>
                      </w:pPr>
                      <w:r>
                        <w:t>Involvement in service delivery, individual level only (n = 32)</w:t>
                      </w:r>
                    </w:p>
                    <w:p w14:paraId="7972EA09" w14:textId="77777777" w:rsidR="00A84B27" w:rsidRDefault="00A84B27" w:rsidP="00A84B27">
                      <w:pPr>
                        <w:spacing w:after="0" w:line="240" w:lineRule="auto"/>
                      </w:pPr>
                      <w:r>
                        <w:t>Service delivery only, no involvement (n = 6)</w:t>
                      </w:r>
                    </w:p>
                    <w:p w14:paraId="488941C5" w14:textId="77777777" w:rsidR="00A84B27" w:rsidRDefault="00A84B27" w:rsidP="00A84B27">
                      <w:pPr>
                        <w:spacing w:after="0" w:line="240" w:lineRule="auto"/>
                      </w:pPr>
                    </w:p>
                    <w:p w14:paraId="54AD0EFD" w14:textId="77777777" w:rsidR="00A84B27" w:rsidRDefault="00A84B27" w:rsidP="00A84B27">
                      <w:pPr>
                        <w:spacing w:after="0" w:line="240" w:lineRule="auto"/>
                      </w:pPr>
                      <w:r>
                        <w:t>(26 articles were excluded for more than one reason)</w:t>
                      </w:r>
                    </w:p>
                  </w:txbxContent>
                </v:textbox>
              </v:shape>
            </w:pict>
          </mc:Fallback>
        </mc:AlternateContent>
      </w:r>
      <w:r w:rsidRPr="00A84B27">
        <w:rPr>
          <w:rFonts w:cstheme="minorHAnsi"/>
          <w:noProof/>
          <w:lang w:eastAsia="en-GB"/>
        </w:rPr>
        <mc:AlternateContent>
          <mc:Choice Requires="wps">
            <w:drawing>
              <wp:anchor distT="0" distB="0" distL="114300" distR="114300" simplePos="0" relativeHeight="251766784" behindDoc="0" locked="0" layoutInCell="1" allowOverlap="1" wp14:anchorId="5B72E7BF" wp14:editId="62317682">
                <wp:simplePos x="0" y="0"/>
                <wp:positionH relativeFrom="column">
                  <wp:posOffset>994410</wp:posOffset>
                </wp:positionH>
                <wp:positionV relativeFrom="paragraph">
                  <wp:posOffset>139065</wp:posOffset>
                </wp:positionV>
                <wp:extent cx="0" cy="323850"/>
                <wp:effectExtent l="76200" t="0" r="76200" b="57150"/>
                <wp:wrapNone/>
                <wp:docPr id="20" name="Straight Arrow Connector 20"/>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7C2A90C" id="Straight Arrow Connector 20" o:spid="_x0000_s1026" type="#_x0000_t32" style="position:absolute;margin-left:78.3pt;margin-top:10.95pt;width:0;height:25.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FpRywEAAIIDAAAOAAAAZHJzL2Uyb0RvYy54bWysU8uO2zAMvBfoPwi6N84DXQRGnD0k3V6K&#10;doFuP4ArybYAvSCycfz3pZQ0u93eiuagUCI4HA7Hu/uzd+JkMtoYOrlaLKUwQUVtw9DJH08PH7ZS&#10;IEHQ4GIwnZwNyvv9+3e7KbVmHcfotMmCQQK2U+rkSJTapkE1Gg+4iMkETvYxeyC+5qHRGSZG965Z&#10;L5d3zRSzTjkqg8ivx0tS7it+3xtF3/oeDQnXSeZG9cz1fC5ns99BO2RIo1VXGvAPLDzYwE1vUEcg&#10;ED+z/QvKW5Ujxp4WKvom9r1Vps7A06yWb6b5PkIydRYWB9NNJvx/sOrr6RAeM8swJWwxPeYyxbnP&#10;vvwzP3GuYs03scyZhLo8Kn7drDfbj1XH5qUuZaTPJnpRgk4iZbDDSIcYAm8k5lXVCk5fkLgzF/4u&#10;KE1DfLDO1cW4IKZO3m24gVDA9ugdEIc+aUYNgxTgBvadolwRMTqrS3XBwRkPLosT8OrZMTpOT8xd&#10;CgdInOCB6q9YgBn8UVroHAHHS3FNXZziLbFdnfWd3N6qoSWw7lPQgubEHqdsIQzOXJFdKGxMNeN1&#10;4BetS/Qc9VxX0JQbL7oSupqyOOn1nePXn87+FwAAAP//AwBQSwMEFAAGAAgAAAAhAEoPCY7dAAAA&#10;CQEAAA8AAABkcnMvZG93bnJldi54bWxMj8FOwzAMhu9IvENkJC6IpS2isNJ0mpA4bVLFtgfwGpMW&#10;Gqdqsq3w9GS7wPG3P/3+XC4m24sjjb5zrCCdJSCIG6c7Ngp227f7ZxA+IGvsHZOCb/KwqK6vSiy0&#10;O/E7HTfBiFjCvkAFbQhDIaVvWrLoZ24gjrsPN1oMMY5G6hFPsdz2MkuSXFrsOF5ocaDXlpqvzcEq&#10;oDvkOq2Tn891HYYHs6zNaiWVur2Zli8gAk3hD4azflSHKjrt3YG1F33Mj3keUQVZOgdxBi6DvYKn&#10;bA6yKuX/D6pfAAAA//8DAFBLAQItABQABgAIAAAAIQC2gziS/gAAAOEBAAATAAAAAAAAAAAAAAAA&#10;AAAAAABbQ29udGVudF9UeXBlc10ueG1sUEsBAi0AFAAGAAgAAAAhADj9If/WAAAAlAEAAAsAAAAA&#10;AAAAAAAAAAAALwEAAF9yZWxzLy5yZWxzUEsBAi0AFAAGAAgAAAAhAOM8WlHLAQAAggMAAA4AAAAA&#10;AAAAAAAAAAAALgIAAGRycy9lMm9Eb2MueG1sUEsBAi0AFAAGAAgAAAAhAEoPCY7dAAAACQEAAA8A&#10;AAAAAAAAAAAAAAAAJQQAAGRycy9kb3ducmV2LnhtbFBLBQYAAAAABAAEAPMAAAAvBQAAAAA=&#10;" strokecolor="windowText" strokeweight=".5pt">
                <v:stroke endarrow="block" joinstyle="miter"/>
              </v:shape>
            </w:pict>
          </mc:Fallback>
        </mc:AlternateContent>
      </w:r>
    </w:p>
    <w:p w14:paraId="28BFD422" w14:textId="77777777" w:rsidR="00A84B27" w:rsidRPr="00A84B27" w:rsidRDefault="00A84B27" w:rsidP="00A84B27">
      <w:pPr>
        <w:spacing w:after="0" w:line="240" w:lineRule="auto"/>
        <w:rPr>
          <w:rFonts w:cstheme="minorHAnsi"/>
          <w:highlight w:val="black"/>
        </w:rPr>
      </w:pPr>
    </w:p>
    <w:p w14:paraId="6239E9E7" w14:textId="77777777" w:rsidR="00A84B27" w:rsidRPr="00A84B27" w:rsidRDefault="00A84B27" w:rsidP="00A84B27">
      <w:pPr>
        <w:spacing w:after="0" w:line="240" w:lineRule="auto"/>
        <w:rPr>
          <w:rFonts w:cstheme="minorHAnsi"/>
          <w:highlight w:val="black"/>
        </w:rPr>
      </w:pPr>
      <w:r w:rsidRPr="00A84B27">
        <w:rPr>
          <w:rFonts w:cstheme="minorHAnsi"/>
          <w:b/>
          <w:noProof/>
          <w:lang w:eastAsia="en-GB"/>
        </w:rPr>
        <mc:AlternateContent>
          <mc:Choice Requires="wps">
            <w:drawing>
              <wp:anchor distT="0" distB="0" distL="114300" distR="114300" simplePos="0" relativeHeight="251760640" behindDoc="0" locked="0" layoutInCell="1" allowOverlap="1" wp14:anchorId="1E9C3730" wp14:editId="69FDFDBC">
                <wp:simplePos x="0" y="0"/>
                <wp:positionH relativeFrom="column">
                  <wp:posOffset>28575</wp:posOffset>
                </wp:positionH>
                <wp:positionV relativeFrom="paragraph">
                  <wp:posOffset>125095</wp:posOffset>
                </wp:positionV>
                <wp:extent cx="1866900" cy="485775"/>
                <wp:effectExtent l="0" t="0" r="19050" b="28575"/>
                <wp:wrapNone/>
                <wp:docPr id="13" name="Text Box 13"/>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0E24D362" w14:textId="77777777" w:rsidR="00A84B27" w:rsidRDefault="00A84B27" w:rsidP="00A84B27">
                            <w:pPr>
                              <w:jc w:val="center"/>
                            </w:pPr>
                            <w:r>
                              <w:t>Records after duplicates removed (n = 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C3730" id="Text Box 13" o:spid="_x0000_s1148" type="#_x0000_t202" style="position:absolute;margin-left:2.25pt;margin-top:9.85pt;width:147pt;height:38.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zJ7QwIAAJUEAAAOAAAAZHJzL2Uyb0RvYy54bWysVEtv2zAMvg/YfxB0X+xkedWIU2QpMgwo&#10;2gJp0bMiS7ExWdQkJXb260cpzqPtTsNyUEiR4uPjR89u21qRvbCuAp3Tfi+lRGgORaW3OX15Xn2Z&#10;UuI80wVToEVOD8LR2/nnT7PGZGIAJahCWIJBtMsak9PSe5MlieOlqJnrgREajRJszTyqdpsUljUY&#10;vVbJIE3HSQO2MBa4cA5v745GOo/xpRTcP0rphCcqp1ibj6eN5yacyXzGsq1lpqx4Vwb7hypqVmlM&#10;eg51xzwjO1t9CFVX3IID6Xsc6gSkrLiIPWA3/fRdN+uSGRF7QXCcOcPk/l9Y/rBfmydLfPsNWhxg&#10;AKQxLnN4Gfpppa3DP1ZK0I4QHs6widYTHh5Nx+ObFE0cbcPpaDIZhTDJ5bWxzn8XUJMg5NTiWCJa&#10;bH/v/NH15BKSOVBVsaqUisrBLZUle4YTxMEX0FCimPN4mdNV/HXZ3jxTmjQ5HX8dpTHTG1vIdY65&#10;UYz//BgBq1cam7iAESTfblpSFTmdROqEqw0UBwTQwpFbzvBVhfHvscQnZpFMCAwuiH/EQyrAoqCT&#10;KCnB/v7bffDHGaOVkgbJmVP3a8eswM5/aJz+TX84DGyOynA0GaBiry2ba4ve1UtA9Pq4ioZHMfh7&#10;dRKlhfoV92gRsqKJaY65c+pP4tIfVwb3kIvFIjohfw3z93pteAgdRhVwfW5fmTXdoD1S5AFONGbZ&#10;u3kffcNLDYudB1lFMlxQ7fBH7kc6dXsalutaj16Xr8n8DwAAAP//AwBQSwMEFAAGAAgAAAAhADCH&#10;y5jZAAAABwEAAA8AAABkcnMvZG93bnJldi54bWxMjs1OwzAQhO9IvIO1SNyoQwQlSeNUCIkjQgQO&#10;cHPtJXGJ11HspqFPz3KC4/xo5qu3ix/EjFN0gRRcrzIQSCZYR52Ct9fHqwJETJqsHgKhgm+MsG3O&#10;z2pd2XCkF5zb1AkeoVhpBX1KYyVlND16HVdhROLsM0xeJ5ZTJ+2kjzzuB5ln2Vp67Ygfej3iQ4/m&#10;qz14BZbeA5kP93Ry1BpXnp6LvZmVurxY7jcgEi7prwy/+IwODTPtwoFsFIOCm1susl3egeA4Lws2&#10;dgrKdQ6yqeV//uYHAAD//wMAUEsBAi0AFAAGAAgAAAAhALaDOJL+AAAA4QEAABMAAAAAAAAAAAAA&#10;AAAAAAAAAFtDb250ZW50X1R5cGVzXS54bWxQSwECLQAUAAYACAAAACEAOP0h/9YAAACUAQAACwAA&#10;AAAAAAAAAAAAAAAvAQAAX3JlbHMvLnJlbHNQSwECLQAUAAYACAAAACEABrsye0MCAACVBAAADgAA&#10;AAAAAAAAAAAAAAAuAgAAZHJzL2Uyb0RvYy54bWxQSwECLQAUAAYACAAAACEAMIfLmNkAAAAHAQAA&#10;DwAAAAAAAAAAAAAAAACdBAAAZHJzL2Rvd25yZXYueG1sUEsFBgAAAAAEAAQA8wAAAKMFAAAAAA==&#10;" fillcolor="window" strokeweight=".5pt">
                <v:textbox>
                  <w:txbxContent>
                    <w:p w14:paraId="0E24D362" w14:textId="77777777" w:rsidR="00A84B27" w:rsidRDefault="00A84B27" w:rsidP="00A84B27">
                      <w:pPr>
                        <w:jc w:val="center"/>
                      </w:pPr>
                      <w:r>
                        <w:t>Records after duplicates removed (n = 46)</w:t>
                      </w:r>
                    </w:p>
                  </w:txbxContent>
                </v:textbox>
              </v:shape>
            </w:pict>
          </mc:Fallback>
        </mc:AlternateContent>
      </w:r>
    </w:p>
    <w:p w14:paraId="62CF1CAE" w14:textId="77777777" w:rsidR="00A84B27" w:rsidRPr="00A84B27" w:rsidRDefault="00A84B27" w:rsidP="00A84B27">
      <w:pPr>
        <w:spacing w:after="0" w:line="240" w:lineRule="auto"/>
        <w:rPr>
          <w:rFonts w:cstheme="minorHAnsi"/>
          <w:highlight w:val="black"/>
        </w:rPr>
      </w:pPr>
    </w:p>
    <w:p w14:paraId="3E8C3047" w14:textId="77777777" w:rsidR="00A84B27" w:rsidRPr="00A84B27" w:rsidRDefault="00A84B27" w:rsidP="00A84B27">
      <w:pPr>
        <w:spacing w:after="0" w:line="240" w:lineRule="auto"/>
        <w:rPr>
          <w:rFonts w:cstheme="minorHAnsi"/>
        </w:rPr>
      </w:pPr>
    </w:p>
    <w:p w14:paraId="2324F14E" w14:textId="77777777" w:rsidR="00A84B27" w:rsidRPr="00A84B27" w:rsidRDefault="00A84B27" w:rsidP="00A84B27">
      <w:pPr>
        <w:spacing w:after="0" w:line="240" w:lineRule="auto"/>
        <w:rPr>
          <w:rFonts w:cstheme="minorHAnsi"/>
        </w:rPr>
      </w:pPr>
      <w:r w:rsidRPr="00A84B27">
        <w:rPr>
          <w:rFonts w:cstheme="minorHAnsi"/>
          <w:noProof/>
          <w:lang w:eastAsia="en-GB"/>
        </w:rPr>
        <mc:AlternateContent>
          <mc:Choice Requires="wps">
            <w:drawing>
              <wp:anchor distT="0" distB="0" distL="114300" distR="114300" simplePos="0" relativeHeight="251767808" behindDoc="0" locked="0" layoutInCell="1" allowOverlap="1" wp14:anchorId="4FFBF235" wp14:editId="0F87BE16">
                <wp:simplePos x="0" y="0"/>
                <wp:positionH relativeFrom="column">
                  <wp:posOffset>994410</wp:posOffset>
                </wp:positionH>
                <wp:positionV relativeFrom="paragraph">
                  <wp:posOffset>93345</wp:posOffset>
                </wp:positionV>
                <wp:extent cx="0" cy="342900"/>
                <wp:effectExtent l="76200" t="0" r="76200" b="57150"/>
                <wp:wrapNone/>
                <wp:docPr id="22" name="Straight Arrow Connector 22"/>
                <wp:cNvGraphicFramePr/>
                <a:graphic xmlns:a="http://schemas.openxmlformats.org/drawingml/2006/main">
                  <a:graphicData uri="http://schemas.microsoft.com/office/word/2010/wordprocessingShape">
                    <wps:wsp>
                      <wps:cNvCnPr/>
                      <wps:spPr>
                        <a:xfrm>
                          <a:off x="0" y="0"/>
                          <a:ext cx="0" cy="342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9568D9F" id="Straight Arrow Connector 22" o:spid="_x0000_s1026" type="#_x0000_t32" style="position:absolute;margin-left:78.3pt;margin-top:7.35pt;width:0;height:27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5/qzAEAAIIDAAAOAAAAZHJzL2Uyb0RvYy54bWysU01v2zAMvQ/ofxB0b+ykW9EZcXpI1l2G&#10;rcDaH8BKsi1AXxC5OPn3o5Qs7bbbMB9kSgSfHh+f1vcH78TeZLQx9HK5aKUwQUVtw9jL56eH6zsp&#10;kCBocDGYXh4NyvvN1bv1nDqzilN02mTBIAG7OfVyIkpd06CajAdcxGQCJ4eYPRBv89joDDOje9es&#10;2va2mWPWKUdlEPl0d0rKTcUfBqPo2zCgIeF6ydyorrmuL2VtNmvoxgxpsupMA/6BhQcb+NIL1A4I&#10;xI9s/4LyVuWIcaCFir6Jw2CVqT1wN8v2j26+T5BM7YXFwXSRCf8frPq634bHzDLMCTtMj7l0cRiy&#10;L3/mJw5VrONFLHMgoU6Hik9v3q8+tlXH5rUuZaTPJnpRgl4iZbDjRNsYAk8k5mXVCvZfkPhmLvxV&#10;UC4N8cE6Vwfjgph7eXvzgUengO0xOCAOfdKMGkYpwI3sO0W5ImJ0VpfqgoNH3Los9sCjZ8foOD8x&#10;dykcIHGCG6pfsQAz+K200NkBTqfimjo5xVtiuzrre3l3qYaOwLpPQQs6JvY4ZQthdOaM7EJhY6oZ&#10;zw2/al2il6iPdQRN2fGgK6GzKYuT3u45fvt0Nj8BAAD//wMAUEsDBBQABgAIAAAAIQBpPZDI3QAA&#10;AAkBAAAPAAAAZHJzL2Rvd25yZXYueG1sTI/NTsNADITvSLzDykhcEN2Un7QK2VQVEqciRRQewM2a&#10;TSDrjbLbNvD0uFzg5rFH42/K1eR7daAxdoENzGcZKOIm2I6dgbfXp+slqJiQLfaBycAXRVhV52cl&#10;FjYc+YUO2+SUhHAs0ECb0lBoHZuWPMZZGIjl9h5Gj0nk6LQd8Sjhvtc3WZZrjx3LhxYHemyp+dzu&#10;vQG6Qq7ndfb98Vyn4data7fZaGMuL6b1A6hEU/ozwwlf0KESpl3Ys42qF32f52KV4W4B6mT4XewM&#10;5MsF6KrU/xtUPwAAAP//AwBQSwECLQAUAAYACAAAACEAtoM4kv4AAADhAQAAEwAAAAAAAAAAAAAA&#10;AAAAAAAAW0NvbnRlbnRfVHlwZXNdLnhtbFBLAQItABQABgAIAAAAIQA4/SH/1gAAAJQBAAALAAAA&#10;AAAAAAAAAAAAAC8BAABfcmVscy8ucmVsc1BLAQItABQABgAIAAAAIQBE85/qzAEAAIIDAAAOAAAA&#10;AAAAAAAAAAAAAC4CAABkcnMvZTJvRG9jLnhtbFBLAQItABQABgAIAAAAIQBpPZDI3QAAAAkBAAAP&#10;AAAAAAAAAAAAAAAAACYEAABkcnMvZG93bnJldi54bWxQSwUGAAAAAAQABADzAAAAMAUAAAAA&#10;" strokecolor="windowText" strokeweight=".5pt">
                <v:stroke endarrow="block" joinstyle="miter"/>
              </v:shape>
            </w:pict>
          </mc:Fallback>
        </mc:AlternateContent>
      </w:r>
    </w:p>
    <w:p w14:paraId="5B4A0B2F" w14:textId="77777777" w:rsidR="00A84B27" w:rsidRPr="00A84B27" w:rsidRDefault="00A84B27" w:rsidP="00A84B27">
      <w:pPr>
        <w:spacing w:after="0" w:line="240" w:lineRule="auto"/>
        <w:rPr>
          <w:rFonts w:cstheme="minorHAnsi"/>
        </w:rPr>
      </w:pPr>
    </w:p>
    <w:p w14:paraId="429BFFB6" w14:textId="77777777" w:rsidR="00A84B27" w:rsidRPr="00A84B27" w:rsidRDefault="00A84B27" w:rsidP="00A84B27">
      <w:pPr>
        <w:spacing w:after="0" w:line="240" w:lineRule="auto"/>
        <w:rPr>
          <w:rFonts w:cstheme="minorHAnsi"/>
        </w:rPr>
      </w:pPr>
      <w:r w:rsidRPr="00A84B27">
        <w:rPr>
          <w:rFonts w:cstheme="minorHAnsi"/>
          <w:b/>
          <w:noProof/>
          <w:lang w:eastAsia="en-GB"/>
        </w:rPr>
        <mc:AlternateContent>
          <mc:Choice Requires="wps">
            <w:drawing>
              <wp:anchor distT="0" distB="0" distL="114300" distR="114300" simplePos="0" relativeHeight="251761664" behindDoc="0" locked="0" layoutInCell="1" allowOverlap="1" wp14:anchorId="65941BDF" wp14:editId="7DFE1798">
                <wp:simplePos x="0" y="0"/>
                <wp:positionH relativeFrom="column">
                  <wp:posOffset>28575</wp:posOffset>
                </wp:positionH>
                <wp:positionV relativeFrom="paragraph">
                  <wp:posOffset>99695</wp:posOffset>
                </wp:positionV>
                <wp:extent cx="1866900" cy="485775"/>
                <wp:effectExtent l="0" t="0" r="19050" b="28575"/>
                <wp:wrapNone/>
                <wp:docPr id="14" name="Text Box 14"/>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35CE176A" w14:textId="77777777" w:rsidR="00A84B27" w:rsidRDefault="00A84B27" w:rsidP="00A84B27">
                            <w:pPr>
                              <w:jc w:val="center"/>
                            </w:pPr>
                            <w:r>
                              <w:t>Records screened (n = 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41BDF" id="Text Box 14" o:spid="_x0000_s1149" type="#_x0000_t202" style="position:absolute;margin-left:2.25pt;margin-top:7.85pt;width:147pt;height:38.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X2uQwIAAJUEAAAOAAAAZHJzL2Uyb0RvYy54bWysVEtv2zAMvg/YfxB0X5xkedWIU2QpMgwo&#10;2gJp0bMiS7ExWdQkJXb260fJzqPtTsNyUEiR+kh+JD2/bSpFDsK6EnRGB70+JUJzyEu9y+jL8/rL&#10;jBLnmc6ZAi0yehSO3i4+f5rXJhVDKEDlwhIE0S6tTUYL702aJI4XomKuB0ZoNEqwFfOo2l2SW1Yj&#10;eqWSYb8/SWqwubHAhXN4e9ca6SLiSym4f5TSCU9URjE3H08bz204k8WcpTvLTFHyLg32D1lUrNQY&#10;9Ax1xzwje1t+gKpKbsGB9D0OVQJSllzEGrCaQf9dNZuCGRFrQXKcOdPk/h8sfzhszJMlvvkGDTYw&#10;EFIblzq8DPU00lbhHzMlaEcKj2faROMJD49mk8lNH00cbaPZeDodB5jk8tpY578LqEgQMmqxLZEt&#10;drh3vnU9uYRgDlSZr0ulonJ0K2XJgWEHsfE51JQo5jxeZnQdf120N8+UJnVGJ1/H/RjpjS3EOmNu&#10;FeM/PyJg9kpjERcyguSbbUPKPKPTM1NbyI9IoIV2tpzh6xLx7zHFJ2ZxmJAYXBD/iIdUgElBJ1FS&#10;gP39t/vgjz1GKyU1DmdG3a89swIr/6Gx+zeD0ShMc1RG4+kQFXtt2V5b9L5aAbI3wFU0PIrB36uT&#10;KC1Ur7hHyxAVTUxzjJ1RfxJXvl0Z3EMulsvohPNrmL/XG8MDdGhV4PW5eWXWdI32OCIPcBpjlr7r&#10;d+sbXmpY7j3IMg5DILplteMfZz+OU7enYbmu9eh1+Zos/gAAAP//AwBQSwMEFAAGAAgAAAAhAKiX&#10;02TZAAAABwEAAA8AAABkcnMvZG93bnJldi54bWxMjs1OwzAQhO9IvIO1SNyoQ0QhSeNUCIkjQgQO&#10;cHPtJXGJ11HspqFPz3KC4/xo5qu3ix/EjFN0gRRcrzIQSCZYR52Ct9fHqwJETJqsHgKhgm+MsG3O&#10;z2pd2XCkF5zb1AkeoVhpBX1KYyVlND16HVdhROLsM0xeJ5ZTJ+2kjzzuB5ln2a302hE/9HrEhx7N&#10;V3vwCiy9BzIf7unkqDWuPD0XezMrdXmx3G9AJFzSXxl+8RkdGmbahQPZKAYFN2susr2+A8FxXhZs&#10;7BSUeQ6yqeV//uYHAAD//wMAUEsBAi0AFAAGAAgAAAAhALaDOJL+AAAA4QEAABMAAAAAAAAAAAAA&#10;AAAAAAAAAFtDb250ZW50X1R5cGVzXS54bWxQSwECLQAUAAYACAAAACEAOP0h/9YAAACUAQAACwAA&#10;AAAAAAAAAAAAAAAvAQAAX3JlbHMvLnJlbHNQSwECLQAUAAYACAAAACEAeQl9rkMCAACVBAAADgAA&#10;AAAAAAAAAAAAAAAuAgAAZHJzL2Uyb0RvYy54bWxQSwECLQAUAAYACAAAACEAqJfTZNkAAAAHAQAA&#10;DwAAAAAAAAAAAAAAAACdBAAAZHJzL2Rvd25yZXYueG1sUEsFBgAAAAAEAAQA8wAAAKMFAAAAAA==&#10;" fillcolor="window" strokeweight=".5pt">
                <v:textbox>
                  <w:txbxContent>
                    <w:p w14:paraId="35CE176A" w14:textId="77777777" w:rsidR="00A84B27" w:rsidRDefault="00A84B27" w:rsidP="00A84B27">
                      <w:pPr>
                        <w:jc w:val="center"/>
                      </w:pPr>
                      <w:r>
                        <w:t>Records screened (n = 46)</w:t>
                      </w:r>
                    </w:p>
                  </w:txbxContent>
                </v:textbox>
              </v:shape>
            </w:pict>
          </mc:Fallback>
        </mc:AlternateContent>
      </w:r>
    </w:p>
    <w:p w14:paraId="75ADC9B2" w14:textId="77777777" w:rsidR="00A84B27" w:rsidRPr="00A84B27" w:rsidRDefault="00A84B27" w:rsidP="00A84B27">
      <w:pPr>
        <w:spacing w:after="0" w:line="240" w:lineRule="auto"/>
        <w:rPr>
          <w:rFonts w:cstheme="minorHAnsi"/>
        </w:rPr>
      </w:pPr>
      <w:r w:rsidRPr="00A84B27">
        <w:rPr>
          <w:rFonts w:cstheme="minorHAnsi"/>
          <w:noProof/>
          <w:lang w:eastAsia="en-GB"/>
        </w:rPr>
        <mc:AlternateContent>
          <mc:Choice Requires="wps">
            <w:drawing>
              <wp:anchor distT="0" distB="0" distL="114300" distR="114300" simplePos="0" relativeHeight="251770880" behindDoc="0" locked="0" layoutInCell="1" allowOverlap="1" wp14:anchorId="17DC1D67" wp14:editId="7260C391">
                <wp:simplePos x="0" y="0"/>
                <wp:positionH relativeFrom="column">
                  <wp:posOffset>1899285</wp:posOffset>
                </wp:positionH>
                <wp:positionV relativeFrom="paragraph">
                  <wp:posOffset>170180</wp:posOffset>
                </wp:positionV>
                <wp:extent cx="428625" cy="0"/>
                <wp:effectExtent l="0" t="76200" r="9525" b="95250"/>
                <wp:wrapNone/>
                <wp:docPr id="25" name="Straight Arrow Connector 25"/>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686C916" id="Straight Arrow Connector 25" o:spid="_x0000_s1026" type="#_x0000_t32" style="position:absolute;margin-left:149.55pt;margin-top:13.4pt;width:33.75pt;height:0;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FHZzAEAAIIDAAAOAAAAZHJzL2Uyb0RvYy54bWysU01v2zAMvQ/YfxB0X5ykaxAYcXpI2l2G&#10;rcDaH8BKsi1AXxC5OPn3o5Q07bbbMB9kSgSf3iOfNndH78TBZLQxdHIxm0thgorahqGTz08Pn9ZS&#10;IEHQ4GIwnTwZlHfbjx82U2rNMo7RaZMFgwRsp9TJkSi1TYNqNB5wFpMJnOxj9kC8zUOjM0yM7l2z&#10;nM9XzRSzTjkqg8in+3NSbit+3xtF3/seDQnXSeZGdc11fSlrs91AO2RIo1UXGvAPLDzYwJdeofZA&#10;IH5m+xeUtypHjD3NVPRN7HurTNXAahbzP9T8GCGZqoWbg+naJvx/sOrbYRceM7dhSthiesxFxbHP&#10;vvyZnzjWZp2uzTJHEooPPy/Xq+WtFOo11bzVpYz0xUQvStBJpAx2GGkXQ+CJxLyovYLDVyS+mQtf&#10;C8qlIT5Y5+pgXBBTJ1c3tzw6BWyP3gFx6JNm1DBIAW5g3ynKFRGjs7pUFxw84c5lcQAePTtGx+mJ&#10;uUvhAIkTLKh+xQLM4LfSQmcPOJ6La+rsFG+J7eqs7+T6Wg0tgXX3QQs6JfY4ZQthcOaC7EJhY6oZ&#10;L4Lfel2il6hPdQRN2fGgK6GLKYuT3u85fv90tr8AAAD//wMAUEsDBBQABgAIAAAAIQAPe+In3QAA&#10;AAkBAAAPAAAAZHJzL2Rvd25yZXYueG1sTI9BS8NAEIXvgv9hGcGL2E1aCDZmU4rgqUKw+gOm2XET&#10;zc6G7LaN/npHPOhtZt7jzfeqzewHdaIp9oEN5IsMFHEbbM/OwOvL4+0dqJiQLQ6BycAnRdjUlxcV&#10;ljac+ZlO++SUhHAs0UCX0lhqHduOPMZFGIlFewuTxyTr5LSd8CzhftDLLCu0x57lQ4cjPXTUfuyP&#10;3gDdIDd5k329PzVpXLlt43Y7bcz11by9B5VoTn9m+MEXdKiF6RCObKMaDCzX61ysMhRSQQyroihA&#10;HX4Puq70/wb1NwAAAP//AwBQSwECLQAUAAYACAAAACEAtoM4kv4AAADhAQAAEwAAAAAAAAAAAAAA&#10;AAAAAAAAW0NvbnRlbnRfVHlwZXNdLnhtbFBLAQItABQABgAIAAAAIQA4/SH/1gAAAJQBAAALAAAA&#10;AAAAAAAAAAAAAC8BAABfcmVscy8ucmVsc1BLAQItABQABgAIAAAAIQAYVFHZzAEAAIIDAAAOAAAA&#10;AAAAAAAAAAAAAC4CAABkcnMvZTJvRG9jLnhtbFBLAQItABQABgAIAAAAIQAPe+In3QAAAAkBAAAP&#10;AAAAAAAAAAAAAAAAACYEAABkcnMvZG93bnJldi54bWxQSwUGAAAAAAQABADzAAAAMAUAAAAA&#10;" strokecolor="windowText" strokeweight=".5pt">
                <v:stroke endarrow="block" joinstyle="miter"/>
              </v:shape>
            </w:pict>
          </mc:Fallback>
        </mc:AlternateContent>
      </w:r>
    </w:p>
    <w:p w14:paraId="271FB70A" w14:textId="77777777" w:rsidR="00A84B27" w:rsidRPr="00A84B27" w:rsidRDefault="00A84B27" w:rsidP="00A84B27">
      <w:pPr>
        <w:tabs>
          <w:tab w:val="left" w:pos="7760"/>
        </w:tabs>
        <w:spacing w:after="0" w:line="240" w:lineRule="auto"/>
        <w:rPr>
          <w:rFonts w:cstheme="minorHAnsi"/>
          <w:color w:val="FF0000"/>
        </w:rPr>
      </w:pPr>
      <w:r w:rsidRPr="00A84B27">
        <w:rPr>
          <w:rFonts w:cstheme="minorHAnsi"/>
          <w:color w:val="FF0000"/>
        </w:rPr>
        <w:t xml:space="preserve"> </w:t>
      </w:r>
    </w:p>
    <w:p w14:paraId="06BDBA67" w14:textId="77777777" w:rsidR="00A84B27" w:rsidRPr="00A84B27" w:rsidRDefault="00A84B27" w:rsidP="00A84B27">
      <w:pPr>
        <w:tabs>
          <w:tab w:val="left" w:pos="7760"/>
        </w:tabs>
        <w:spacing w:after="0" w:line="240" w:lineRule="auto"/>
        <w:rPr>
          <w:rFonts w:cstheme="minorHAnsi"/>
          <w:color w:val="FF0000"/>
        </w:rPr>
      </w:pPr>
      <w:r w:rsidRPr="00A84B27">
        <w:rPr>
          <w:rFonts w:cstheme="minorHAnsi"/>
          <w:noProof/>
          <w:lang w:eastAsia="en-GB"/>
        </w:rPr>
        <mc:AlternateContent>
          <mc:Choice Requires="wps">
            <w:drawing>
              <wp:anchor distT="0" distB="0" distL="114300" distR="114300" simplePos="0" relativeHeight="251769856" behindDoc="0" locked="0" layoutInCell="1" allowOverlap="1" wp14:anchorId="053B9900" wp14:editId="5A694A46">
                <wp:simplePos x="0" y="0"/>
                <wp:positionH relativeFrom="column">
                  <wp:posOffset>994410</wp:posOffset>
                </wp:positionH>
                <wp:positionV relativeFrom="paragraph">
                  <wp:posOffset>74930</wp:posOffset>
                </wp:positionV>
                <wp:extent cx="0" cy="371475"/>
                <wp:effectExtent l="76200" t="0" r="76200" b="47625"/>
                <wp:wrapNone/>
                <wp:docPr id="24" name="Straight Arrow Connector 24"/>
                <wp:cNvGraphicFramePr/>
                <a:graphic xmlns:a="http://schemas.openxmlformats.org/drawingml/2006/main">
                  <a:graphicData uri="http://schemas.microsoft.com/office/word/2010/wordprocessingShape">
                    <wps:wsp>
                      <wps:cNvCnPr/>
                      <wps:spPr>
                        <a:xfrm>
                          <a:off x="0" y="0"/>
                          <a:ext cx="0" cy="3714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43EDEF1" id="Straight Arrow Connector 24" o:spid="_x0000_s1026" type="#_x0000_t32" style="position:absolute;margin-left:78.3pt;margin-top:5.9pt;width:0;height:29.2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U92ygEAAIIDAAAOAAAAZHJzL2Uyb0RvYy54bWysU8tu2zAQvBfIPxC8x7KT5gHBcg5200vR&#10;Bmj6ARuKkgjwBe7Wsv6+S0p10vRWVAdqycUOZ2eH24eTs+KoE5rgG7lZraXQXoXW+L6RP54fL++l&#10;QALfgg1eN3LSKB92Fx+2Y6z1VRiCbXUSDOKxHmMjB6JYVxWqQTvAVYjac7ILyQHxNvVVm2BkdGer&#10;q/X6thpDamMKSiPy6WFOyl3B7zqt6FvXoSZhG8ncqKyprC95rXZbqPsEcTBqoQH/wMKB8XzpGeoA&#10;BOJnMn9BOaNSwNDRSgVXha4zSpceuJvN+l033weIuvTC4mA8y4T/D1Z9Pe79U2IZxog1xqeUuzh1&#10;yeU/8xOnItZ0FkufSKj5UPHp9d3m491N1rF6rYsJ6bMOTuSgkUgJTD/QPnjPEwlpU7SC4xekufB3&#10;Qb7Uh0djbRmM9WJs5O31DY9OAdujs0Acutgyqu+lANuz7xSlgojBmjZXZxyccG+TOAKPnh3ThvGZ&#10;uUthAYkT3FD5Fup/lGY6B8BhLi6p2SnOENvVGtfI+3M11ATGfvKtoCmyxykZ8L3VC7L1mY0uZlwa&#10;ftU6Ry+hncoIqrzjQRctF1NmJ73dc/z26ex+AQAA//8DAFBLAwQUAAYACAAAACEAQLZK4dwAAAAJ&#10;AQAADwAAAGRycy9kb3ducmV2LnhtbEyPQU/DMAyF70j8h8hIXBBLy0RBpek0IXEaUsXgB3iNSQuN&#10;UzXZVvj1eFzg5mc/PX+vWs1+UAeaYh/YQL7IQBG3wfbsDLy9Pl3fg4oJ2eIQmAx8UYRVfX5WYWnD&#10;kV/osE1OSQjHEg10KY2l1rHtyGNchJFYbu9h8phETk7bCY8S7gd9k2WF9tizfOhwpMeO2s/t3hug&#10;K+Qmb7Lvj+cmjUu3btxmo425vJjXD6ASzenPDCd8QYdamHZhzzaqQfRtUYhVhlwqnAy/i52Bu2wJ&#10;uq70/wb1DwAAAP//AwBQSwECLQAUAAYACAAAACEAtoM4kv4AAADhAQAAEwAAAAAAAAAAAAAAAAAA&#10;AAAAW0NvbnRlbnRfVHlwZXNdLnhtbFBLAQItABQABgAIAAAAIQA4/SH/1gAAAJQBAAALAAAAAAAA&#10;AAAAAAAAAC8BAABfcmVscy8ucmVsc1BLAQItABQABgAIAAAAIQC1ZU92ygEAAIIDAAAOAAAAAAAA&#10;AAAAAAAAAC4CAABkcnMvZTJvRG9jLnhtbFBLAQItABQABgAIAAAAIQBAtkrh3AAAAAkBAAAPAAAA&#10;AAAAAAAAAAAAACQEAABkcnMvZG93bnJldi54bWxQSwUGAAAAAAQABADzAAAALQUAAAAA&#10;" strokecolor="windowText" strokeweight=".5pt">
                <v:stroke endarrow="block" joinstyle="miter"/>
              </v:shape>
            </w:pict>
          </mc:Fallback>
        </mc:AlternateContent>
      </w:r>
    </w:p>
    <w:p w14:paraId="37A4A4A3" w14:textId="77777777" w:rsidR="00A84B27" w:rsidRPr="00A84B27" w:rsidRDefault="00A84B27" w:rsidP="00A84B27">
      <w:pPr>
        <w:tabs>
          <w:tab w:val="left" w:pos="7760"/>
        </w:tabs>
        <w:spacing w:after="0" w:line="240" w:lineRule="auto"/>
        <w:rPr>
          <w:rFonts w:cstheme="minorHAnsi"/>
          <w:b/>
        </w:rPr>
      </w:pPr>
    </w:p>
    <w:p w14:paraId="424CC2ED" w14:textId="77777777" w:rsidR="00A84B27" w:rsidRPr="00A84B27" w:rsidRDefault="00A84B27" w:rsidP="00A84B27">
      <w:pPr>
        <w:tabs>
          <w:tab w:val="left" w:pos="7760"/>
        </w:tabs>
        <w:spacing w:after="0" w:line="240" w:lineRule="auto"/>
        <w:rPr>
          <w:rFonts w:cstheme="minorHAnsi"/>
          <w:b/>
        </w:rPr>
      </w:pPr>
      <w:r w:rsidRPr="00A84B27">
        <w:rPr>
          <w:rFonts w:cstheme="minorHAnsi"/>
          <w:b/>
          <w:noProof/>
          <w:lang w:eastAsia="en-GB"/>
        </w:rPr>
        <mc:AlternateContent>
          <mc:Choice Requires="wps">
            <w:drawing>
              <wp:anchor distT="0" distB="0" distL="114300" distR="114300" simplePos="0" relativeHeight="251764736" behindDoc="0" locked="0" layoutInCell="1" allowOverlap="1" wp14:anchorId="14533EE4" wp14:editId="58A0740A">
                <wp:simplePos x="0" y="0"/>
                <wp:positionH relativeFrom="column">
                  <wp:posOffset>2327910</wp:posOffset>
                </wp:positionH>
                <wp:positionV relativeFrom="paragraph">
                  <wp:posOffset>107315</wp:posOffset>
                </wp:positionV>
                <wp:extent cx="3743325" cy="1185333"/>
                <wp:effectExtent l="0" t="0" r="28575" b="15240"/>
                <wp:wrapNone/>
                <wp:docPr id="392148136" name="Text Box 392148136"/>
                <wp:cNvGraphicFramePr/>
                <a:graphic xmlns:a="http://schemas.openxmlformats.org/drawingml/2006/main">
                  <a:graphicData uri="http://schemas.microsoft.com/office/word/2010/wordprocessingShape">
                    <wps:wsp>
                      <wps:cNvSpPr txBox="1"/>
                      <wps:spPr>
                        <a:xfrm>
                          <a:off x="0" y="0"/>
                          <a:ext cx="3743325" cy="1185333"/>
                        </a:xfrm>
                        <a:prstGeom prst="rect">
                          <a:avLst/>
                        </a:prstGeom>
                        <a:solidFill>
                          <a:sysClr val="window" lastClr="FFFFFF"/>
                        </a:solidFill>
                        <a:ln w="6350">
                          <a:solidFill>
                            <a:prstClr val="black"/>
                          </a:solidFill>
                        </a:ln>
                      </wps:spPr>
                      <wps:txbx>
                        <w:txbxContent>
                          <w:p w14:paraId="3E651BEB" w14:textId="77777777" w:rsidR="00A84B27" w:rsidRDefault="00A84B27" w:rsidP="00A84B27">
                            <w:r>
                              <w:t>Full text articles excluded (n = 4):</w:t>
                            </w:r>
                          </w:p>
                          <w:p w14:paraId="47ECDB1D" w14:textId="77777777" w:rsidR="00A84B27" w:rsidRDefault="00A84B27" w:rsidP="00A84B27">
                            <w:pPr>
                              <w:spacing w:after="0" w:line="240" w:lineRule="auto"/>
                            </w:pPr>
                            <w:r>
                              <w:t>Involvement in service delivery, at organisational level (n = 1)</w:t>
                            </w:r>
                          </w:p>
                          <w:p w14:paraId="649ED215" w14:textId="77777777" w:rsidR="00A84B27" w:rsidRDefault="00A84B27" w:rsidP="00A84B27">
                            <w:pPr>
                              <w:spacing w:after="0" w:line="240" w:lineRule="auto"/>
                            </w:pPr>
                            <w:r>
                              <w:t>Involvement in education (n = 1)</w:t>
                            </w:r>
                          </w:p>
                          <w:p w14:paraId="3BEE54B5" w14:textId="77777777" w:rsidR="00A84B27" w:rsidRDefault="00A84B27" w:rsidP="00A84B27">
                            <w:pPr>
                              <w:spacing w:after="0" w:line="240" w:lineRule="auto"/>
                            </w:pPr>
                            <w:r>
                              <w:t>Participation in research (not involvement, concerned people as participants in research as defined previously) (n = 2)</w:t>
                            </w:r>
                          </w:p>
                          <w:p w14:paraId="41347EDE" w14:textId="77777777" w:rsidR="00A84B27" w:rsidRDefault="00A84B27" w:rsidP="00A84B27">
                            <w:pPr>
                              <w:spacing w:after="0" w:line="240" w:lineRule="auto"/>
                            </w:pPr>
                          </w:p>
                          <w:p w14:paraId="15F3DFB2" w14:textId="77777777" w:rsidR="00A84B27" w:rsidRDefault="00A84B27" w:rsidP="00A84B27"/>
                          <w:p w14:paraId="47D9695C" w14:textId="77777777" w:rsidR="00A84B27" w:rsidRDefault="00A84B27" w:rsidP="00A84B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533EE4" id="Text Box 392148136" o:spid="_x0000_s1150" type="#_x0000_t202" style="position:absolute;margin-left:183.3pt;margin-top:8.45pt;width:294.75pt;height:93.3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tJ0RgIAAJYEAAAOAAAAZHJzL2Uyb0RvYy54bWysVE1v2zAMvQ/YfxB0XxzHSdMacYosRYYB&#10;QVsgHXpWZDk2JouapMTOfv0o2flou9OwHBRSpB7JR9Kz+7aW5CCMrUBlNB4MKRGKQ16pXUZ/vKy+&#10;3FJiHVM5k6BERo/C0vv550+zRqdiBCXIXBiCIMqmjc5o6ZxOo8jyUtTMDkALhcYCTM0cqmYX5YY1&#10;iF7LaDQc3kQNmFwb4MJavH3ojHQe8ItCcPdUFFY4IjOKublwmnBu/RnNZyzdGabLivdpsH/IomaV&#10;wqBnqAfmGNmb6gNUXXEDFgo34FBHUBQVF6EGrCYevqtmUzItQi1IjtVnmuz/g+WPh41+NsS1X6HF&#10;BnpCGm1Ti5e+nrYwtf/HTAnakcLjmTbROsLxMpmOk2Q0oYSjLY5vJ0mSeJzo8lwb674JqIkXMmqw&#10;L4Eudlhb17meXHw0C7LKV5WUQTnapTTkwLCF2PkcGkoksw4vM7oKvz7am2dSkSajN8lkGCK9sflY&#10;Z8ytZPznRwTMXios4sKGl1y7bUmVZ3Q6OlG1hfyIDBrohstqvqoQf40pPjOD04Sk4Ya4JzwKCZgU&#10;9BIlJZjff7v3/thktFLS4HRm1P7aMyOw8u8K238Xj8d+nIMynkxHqJhry/baovb1EpC9GHdR8yB6&#10;fydPYmGgfsVFWvioaGKKY+yMupO4dN3O4CJysVgEJxxgzdxabTT30L5VnteX9pUZ3Tfa4Yw8wmmO&#10;Wfqu352vf6lgsXdQVGEYPNEdqz3/OPxhnPpF9dt1rQevy+dk/gcAAP//AwBQSwMEFAAGAAgAAAAh&#10;APNalvPdAAAACgEAAA8AAABkcnMvZG93bnJldi54bWxMj8FOwzAQRO9I/IO1SNyo01ZYTYhTISSO&#10;CFF6gJtrL4khXkexm4Z+PcsJjqt5mnlbb+fQiwnH5CNpWC4KEEg2Ok+thv3r480GRMqGnOkjoYZv&#10;TLBtLi9qU7l4ohecdrkVXEKpMhq6nIdKymQ7DCYt4oDE2Uccg8l8jq10ozlxeejlqiiUDMYTL3Rm&#10;wIcO7dfuGDQ4eotk3/3T2dPO+vL8vPm0k9bXV/P9HYiMc/6D4Vef1aFhp0M8kkui17BWSjHKgSpB&#10;MFDeqiWIg4ZVsVYgm1r+f6H5AQAA//8DAFBLAQItABQABgAIAAAAIQC2gziS/gAAAOEBAAATAAAA&#10;AAAAAAAAAAAAAAAAAABbQ29udGVudF9UeXBlc10ueG1sUEsBAi0AFAAGAAgAAAAhADj9If/WAAAA&#10;lAEAAAsAAAAAAAAAAAAAAAAALwEAAF9yZWxzLy5yZWxzUEsBAi0AFAAGAAgAAAAhAGEW0nRGAgAA&#10;lgQAAA4AAAAAAAAAAAAAAAAALgIAAGRycy9lMm9Eb2MueG1sUEsBAi0AFAAGAAgAAAAhAPNalvPd&#10;AAAACgEAAA8AAAAAAAAAAAAAAAAAoAQAAGRycy9kb3ducmV2LnhtbFBLBQYAAAAABAAEAPMAAACq&#10;BQAAAAA=&#10;" fillcolor="window" strokeweight=".5pt">
                <v:textbox>
                  <w:txbxContent>
                    <w:p w14:paraId="3E651BEB" w14:textId="77777777" w:rsidR="00A84B27" w:rsidRDefault="00A84B27" w:rsidP="00A84B27">
                      <w:r>
                        <w:t>Full text articles excluded (n = 4):</w:t>
                      </w:r>
                    </w:p>
                    <w:p w14:paraId="47ECDB1D" w14:textId="77777777" w:rsidR="00A84B27" w:rsidRDefault="00A84B27" w:rsidP="00A84B27">
                      <w:pPr>
                        <w:spacing w:after="0" w:line="240" w:lineRule="auto"/>
                      </w:pPr>
                      <w:r>
                        <w:t>Involvement in service delivery, at organisational level (n = 1)</w:t>
                      </w:r>
                    </w:p>
                    <w:p w14:paraId="649ED215" w14:textId="77777777" w:rsidR="00A84B27" w:rsidRDefault="00A84B27" w:rsidP="00A84B27">
                      <w:pPr>
                        <w:spacing w:after="0" w:line="240" w:lineRule="auto"/>
                      </w:pPr>
                      <w:r>
                        <w:t>Involvement in education (n = 1)</w:t>
                      </w:r>
                    </w:p>
                    <w:p w14:paraId="3BEE54B5" w14:textId="77777777" w:rsidR="00A84B27" w:rsidRDefault="00A84B27" w:rsidP="00A84B27">
                      <w:pPr>
                        <w:spacing w:after="0" w:line="240" w:lineRule="auto"/>
                      </w:pPr>
                      <w:r>
                        <w:t>Participation in research (not involvement, concerned people as participants in research as defined previously) (n = 2)</w:t>
                      </w:r>
                    </w:p>
                    <w:p w14:paraId="41347EDE" w14:textId="77777777" w:rsidR="00A84B27" w:rsidRDefault="00A84B27" w:rsidP="00A84B27">
                      <w:pPr>
                        <w:spacing w:after="0" w:line="240" w:lineRule="auto"/>
                      </w:pPr>
                    </w:p>
                    <w:p w14:paraId="15F3DFB2" w14:textId="77777777" w:rsidR="00A84B27" w:rsidRDefault="00A84B27" w:rsidP="00A84B27"/>
                    <w:p w14:paraId="47D9695C" w14:textId="77777777" w:rsidR="00A84B27" w:rsidRDefault="00A84B27" w:rsidP="00A84B27"/>
                  </w:txbxContent>
                </v:textbox>
              </v:shape>
            </w:pict>
          </mc:Fallback>
        </mc:AlternateContent>
      </w:r>
      <w:r w:rsidRPr="00A84B27">
        <w:rPr>
          <w:rFonts w:cstheme="minorHAnsi"/>
          <w:b/>
          <w:noProof/>
          <w:lang w:eastAsia="en-GB"/>
        </w:rPr>
        <mc:AlternateContent>
          <mc:Choice Requires="wps">
            <w:drawing>
              <wp:anchor distT="0" distB="0" distL="114300" distR="114300" simplePos="0" relativeHeight="251763712" behindDoc="0" locked="0" layoutInCell="1" allowOverlap="1" wp14:anchorId="1E907ADA" wp14:editId="27C5C128">
                <wp:simplePos x="0" y="0"/>
                <wp:positionH relativeFrom="column">
                  <wp:posOffset>31115</wp:posOffset>
                </wp:positionH>
                <wp:positionV relativeFrom="paragraph">
                  <wp:posOffset>99695</wp:posOffset>
                </wp:positionV>
                <wp:extent cx="1866900" cy="485775"/>
                <wp:effectExtent l="0" t="0" r="19050" b="28575"/>
                <wp:wrapNone/>
                <wp:docPr id="17" name="Text Box 17"/>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7AABC303" w14:textId="77777777" w:rsidR="00A84B27" w:rsidRDefault="00A84B27" w:rsidP="00A84B27">
                            <w:pPr>
                              <w:jc w:val="center"/>
                            </w:pPr>
                            <w:r>
                              <w:t>Full text articles assessed for eligibility (n =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07ADA" id="Text Box 17" o:spid="_x0000_s1151" type="#_x0000_t202" style="position:absolute;margin-left:2.45pt;margin-top:7.85pt;width:147pt;height:38.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5PfRAIAAJUEAAAOAAAAZHJzL2Uyb0RvYy54bWysVEtv2zAMvg/YfxB0X+ykedWIU2QpMgwo&#10;2gLp0LMiS4kxWdQkJXb260fJzqPtTsNyUEiR+kh+JD27aypFDsK6EnRO+72UEqE5FKXe5vTHy+rL&#10;lBLnmS6YAi1yehSO3s0/f5rVJhMD2IEqhCUIol1Wm5zuvDdZkji+ExVzPTBCo1GCrZhH1W6TwrIa&#10;0SuVDNJ0nNRgC2OBC+fw9r410nnEl1Jw/ySlE56onGJuPp42nptwJvMZy7aWmV3JuzTYP2RRsVJj&#10;0DPUPfOM7G35AaoquQUH0vc4VAlIWXIRa8Bq+um7atY7ZkSsBclx5kyT+3+w/PGwNs+W+OYrNNjA&#10;QEhtXObwMtTTSFuFf8yUoB0pPJ5pE40nPDyajse3KZo42obT0WQyCjDJ5bWxzn8TUJEg5NRiWyJb&#10;7PDgfOt6cgnBHKiyWJVKReXolsqSA8MOYuMLqClRzHm8zOkq/rpob54pTeqcjm9GaYz0xhZinTE3&#10;ivGfHxEwe6WxiAsZQfLNpiFlkdPJzYmpDRRHJNBCO1vO8FWJ+A+Y4jOzOExIDC6If8JDKsCkoJMo&#10;2YH9/bf74I89RislNQ5nTt2vPbMCK/+usfu3/eEwTHNUhqPJABV7bdlcW/S+WgKy18dVNDyKwd+r&#10;kygtVK+4R4sQFU1Mc4ydU38Sl75dGdxDLhaL6ITza5h/0GvDA3RoVeD1pXll1nSN9jgij3AaY5a9&#10;63frG15qWOw9yDIOQyC6ZbXjH2c/jlO3p2G5rvXodfmazP8AAAD//wMAUEsDBBQABgAIAAAAIQC+&#10;DoDl2gAAAAcBAAAPAAAAZHJzL2Rvd25yZXYueG1sTI7LTsMwEEX3SPyDNUjsqEPEI0njVAiJJUKk&#10;LGDn2tPEEI+j2E1Dv55hBcv70L2n3ix+EDNO0QVScL3KQCCZYB11Ct62T1cFiJg0WT0EQgXfGGHT&#10;nJ/VurLhSK84t6kTPEKx0gr6lMZKymh69DquwojE2T5MXieWUyftpI887geZZ9md9NoRP/R6xMce&#10;zVd78AosvQcyH+755Kg1rjy9FJ9mVuryYnlYg0i4pL8y/OIzOjTMtAsHslEMCm5KLrJ9ew+C47ws&#10;2NgpKPMcZFPL//zNDwAAAP//AwBQSwECLQAUAAYACAAAACEAtoM4kv4AAADhAQAAEwAAAAAAAAAA&#10;AAAAAAAAAAAAW0NvbnRlbnRfVHlwZXNdLnhtbFBLAQItABQABgAIAAAAIQA4/SH/1gAAAJQBAAAL&#10;AAAAAAAAAAAAAAAAAC8BAABfcmVscy8ucmVsc1BLAQItABQABgAIAAAAIQDGa5PfRAIAAJUEAAAO&#10;AAAAAAAAAAAAAAAAAC4CAABkcnMvZTJvRG9jLnhtbFBLAQItABQABgAIAAAAIQC+DoDl2gAAAAcB&#10;AAAPAAAAAAAAAAAAAAAAAJ4EAABkcnMvZG93bnJldi54bWxQSwUGAAAAAAQABADzAAAApQUAAAAA&#10;" fillcolor="window" strokeweight=".5pt">
                <v:textbox>
                  <w:txbxContent>
                    <w:p w14:paraId="7AABC303" w14:textId="77777777" w:rsidR="00A84B27" w:rsidRDefault="00A84B27" w:rsidP="00A84B27">
                      <w:pPr>
                        <w:jc w:val="center"/>
                      </w:pPr>
                      <w:r>
                        <w:t>Full text articles assessed for eligibility (n = 4)</w:t>
                      </w:r>
                    </w:p>
                  </w:txbxContent>
                </v:textbox>
              </v:shape>
            </w:pict>
          </mc:Fallback>
        </mc:AlternateContent>
      </w:r>
    </w:p>
    <w:p w14:paraId="15DEE367" w14:textId="77777777" w:rsidR="00A84B27" w:rsidRPr="00A84B27" w:rsidRDefault="00A84B27" w:rsidP="00A84B27">
      <w:pPr>
        <w:tabs>
          <w:tab w:val="left" w:pos="7760"/>
        </w:tabs>
        <w:spacing w:after="0" w:line="240" w:lineRule="auto"/>
        <w:rPr>
          <w:rFonts w:cstheme="minorHAnsi"/>
          <w:b/>
        </w:rPr>
      </w:pPr>
    </w:p>
    <w:p w14:paraId="22C6B013" w14:textId="77777777" w:rsidR="00A84B27" w:rsidRPr="00A84B27" w:rsidRDefault="00A84B27" w:rsidP="00A84B27">
      <w:pPr>
        <w:tabs>
          <w:tab w:val="left" w:pos="7760"/>
        </w:tabs>
        <w:spacing w:after="0" w:line="240" w:lineRule="auto"/>
        <w:rPr>
          <w:rFonts w:cstheme="minorHAnsi"/>
          <w:b/>
        </w:rPr>
      </w:pPr>
      <w:r w:rsidRPr="00A84B27">
        <w:rPr>
          <w:rFonts w:cstheme="minorHAnsi"/>
          <w:noProof/>
          <w:lang w:eastAsia="en-GB"/>
        </w:rPr>
        <mc:AlternateContent>
          <mc:Choice Requires="wps">
            <w:drawing>
              <wp:anchor distT="0" distB="0" distL="114300" distR="114300" simplePos="0" relativeHeight="251771904" behindDoc="0" locked="0" layoutInCell="1" allowOverlap="1" wp14:anchorId="688FEBB4" wp14:editId="74523FDD">
                <wp:simplePos x="0" y="0"/>
                <wp:positionH relativeFrom="column">
                  <wp:posOffset>1899285</wp:posOffset>
                </wp:positionH>
                <wp:positionV relativeFrom="paragraph">
                  <wp:posOffset>21590</wp:posOffset>
                </wp:positionV>
                <wp:extent cx="428625" cy="0"/>
                <wp:effectExtent l="0" t="76200" r="9525" b="95250"/>
                <wp:wrapNone/>
                <wp:docPr id="26" name="Straight Arrow Connector 26"/>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46C876A" id="Straight Arrow Connector 26" o:spid="_x0000_s1026" type="#_x0000_t32" style="position:absolute;margin-left:149.55pt;margin-top:1.7pt;width:33.75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FHZzAEAAIIDAAAOAAAAZHJzL2Uyb0RvYy54bWysU01v2zAMvQ/YfxB0X5ykaxAYcXpI2l2G&#10;rcDaH8BKsi1AXxC5OPn3o5Q07bbbMB9kSgSf3iOfNndH78TBZLQxdHIxm0thgorahqGTz08Pn9ZS&#10;IEHQ4GIwnTwZlHfbjx82U2rNMo7RaZMFgwRsp9TJkSi1TYNqNB5wFpMJnOxj9kC8zUOjM0yM7l2z&#10;nM9XzRSzTjkqg8in+3NSbit+3xtF3/seDQnXSeZGdc11fSlrs91AO2RIo1UXGvAPLDzYwJdeofZA&#10;IH5m+xeUtypHjD3NVPRN7HurTNXAahbzP9T8GCGZqoWbg+naJvx/sOrbYRceM7dhSthiesxFxbHP&#10;vvyZnzjWZp2uzTJHEooPPy/Xq+WtFOo11bzVpYz0xUQvStBJpAx2GGkXQ+CJxLyovYLDVyS+mQtf&#10;C8qlIT5Y5+pgXBBTJ1c3tzw6BWyP3gFx6JNm1DBIAW5g3ynKFRGjs7pUFxw84c5lcQAePTtGx+mJ&#10;uUvhAIkTLKh+xQLM4LfSQmcPOJ6La+rsFG+J7eqs7+T6Wg0tgXX3QQs6JfY4ZQthcOaC7EJhY6oZ&#10;L4Lfel2il6hPdQRN2fGgK6GLKYuT3u85fv90tr8AAAD//wMAUEsDBBQABgAIAAAAIQB8k6Pg2wAA&#10;AAcBAAAPAAAAZHJzL2Rvd25yZXYueG1sTI7BTsMwEETvSP0HaytxQdRJgyIa4lRVpZ6KFFH4gG28&#10;OIF4HcVuG/h6DBd6HM3ozSvXk+3FmUbfOVaQLhIQxI3THRsFb6+7+0cQPiBr7B2Tgi/ysK5mNyUW&#10;2l34hc6HYESEsC9QQRvCUEjpm5Ys+oUbiGP37kaLIcbRSD3iJcJtL5dJkkuLHceHFgfattR8Hk5W&#10;Ad0h12mdfH8812HIzKY2+71U6nY+bZ5ABJrC/xh+9aM6VNHp6E6svegVLFerNE4VZA8gYp/leQ7i&#10;+JdlVcpr/+oHAAD//wMAUEsBAi0AFAAGAAgAAAAhALaDOJL+AAAA4QEAABMAAAAAAAAAAAAAAAAA&#10;AAAAAFtDb250ZW50X1R5cGVzXS54bWxQSwECLQAUAAYACAAAACEAOP0h/9YAAACUAQAACwAAAAAA&#10;AAAAAAAAAAAvAQAAX3JlbHMvLnJlbHNQSwECLQAUAAYACAAAACEAGFRR2cwBAACCAwAADgAAAAAA&#10;AAAAAAAAAAAuAgAAZHJzL2Uyb0RvYy54bWxQSwECLQAUAAYACAAAACEAfJOj4NsAAAAHAQAADwAA&#10;AAAAAAAAAAAAAAAmBAAAZHJzL2Rvd25yZXYueG1sUEsFBgAAAAAEAAQA8wAAAC4FAAAAAA==&#10;" strokecolor="windowText" strokeweight=".5pt">
                <v:stroke endarrow="block" joinstyle="miter"/>
              </v:shape>
            </w:pict>
          </mc:Fallback>
        </mc:AlternateContent>
      </w:r>
    </w:p>
    <w:p w14:paraId="3B5D9195" w14:textId="77777777" w:rsidR="00A84B27" w:rsidRPr="00A84B27" w:rsidRDefault="00A84B27" w:rsidP="00A84B27">
      <w:pPr>
        <w:tabs>
          <w:tab w:val="left" w:pos="7760"/>
        </w:tabs>
        <w:spacing w:after="0" w:line="240" w:lineRule="auto"/>
        <w:rPr>
          <w:rFonts w:cstheme="minorHAnsi"/>
          <w:b/>
        </w:rPr>
      </w:pPr>
      <w:r w:rsidRPr="00A84B27">
        <w:rPr>
          <w:rFonts w:cstheme="minorHAnsi"/>
          <w:noProof/>
          <w:lang w:eastAsia="en-GB"/>
        </w:rPr>
        <mc:AlternateContent>
          <mc:Choice Requires="wps">
            <w:drawing>
              <wp:anchor distT="0" distB="0" distL="114300" distR="114300" simplePos="0" relativeHeight="251768832" behindDoc="0" locked="0" layoutInCell="1" allowOverlap="1" wp14:anchorId="1268FB92" wp14:editId="6087D44C">
                <wp:simplePos x="0" y="0"/>
                <wp:positionH relativeFrom="column">
                  <wp:posOffset>994410</wp:posOffset>
                </wp:positionH>
                <wp:positionV relativeFrom="paragraph">
                  <wp:posOffset>81280</wp:posOffset>
                </wp:positionV>
                <wp:extent cx="0" cy="381000"/>
                <wp:effectExtent l="76200" t="0" r="95250" b="57150"/>
                <wp:wrapNone/>
                <wp:docPr id="1712639275" name="Straight Arrow Connector 1712639275"/>
                <wp:cNvGraphicFramePr/>
                <a:graphic xmlns:a="http://schemas.openxmlformats.org/drawingml/2006/main">
                  <a:graphicData uri="http://schemas.microsoft.com/office/word/2010/wordprocessingShape">
                    <wps:wsp>
                      <wps:cNvCnPr/>
                      <wps:spPr>
                        <a:xfrm>
                          <a:off x="0" y="0"/>
                          <a:ext cx="0" cy="381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60DE0F7" id="Straight Arrow Connector 1712639275" o:spid="_x0000_s1026" type="#_x0000_t32" style="position:absolute;margin-left:78.3pt;margin-top:6.4pt;width:0;height:30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mdLywEAAIIDAAAOAAAAZHJzL2Uyb0RvYy54bWysU01v2zAMvQ/YfxB0X+y0WBEYcXpI1l2G&#10;rcC6H8BKsi1AXxC5OP73o5Qs7brbMB9kSgSfHh+ftvcn78TRZLQx9HK9aqUwQUVtw9jLH08PHzZS&#10;IEHQ4GIwvVwMyvvd+3fbOXXmJk7RaZMFgwTs5tTLiSh1TYNqMh5wFZMJnBxi9kC8zWOjM8yM7l1z&#10;07Z3zRyzTjkqg8inh3NS7ir+MBhF34YBDQnXS+ZGdc11fS5rs9tCN2ZIk1UXGvAPLDzYwJdeoQ5A&#10;IH5m+xeUtypHjAOtVPRNHAarTO2Bu1m3b7r5PkEytRcWB9NVJvx/sOrrcR8eM8swJ+wwPebSxWnI&#10;vvyZnzhVsZarWOZEQp0PFZ/ebtZtW3VsXupSRvpsohcl6CVSBjtOtI8h8ERiXlet4PgFiW/mwt8F&#10;5dIQH6xzdTAuiLmXd7cfeXQK2B6DA+LQJ82oYZQC3Mi+U5QrIkZndakuOLjg3mVxBB49O0bH+Ym5&#10;S+EAiRPcUP2KBZjBH6WFzgFwOhfX1Nkp3hLb1Vnfy821GjoC6z4FLWhJ7HHKFsLozAXZhcLGVDNe&#10;Gn7RukTPUS91BE3Z8aAroYspi5Ne7zl+/XR2vwAAAP//AwBQSwMEFAAGAAgAAAAhAIBkEtvaAAAA&#10;CQEAAA8AAABkcnMvZG93bnJldi54bWxMT8tOwzAQvCPxD9YicUGt0yJCFeJUFRKnIkUUPmAbL04g&#10;Xkex2wa+ni0XuO08NDtTriffqyONsQtsYDHPQBE3wXbsDLy9Ps1WoGJCttgHJgNfFGFdXV6UWNhw&#10;4hc67pJTEsKxQANtSkOhdWxa8hjnYSAW7T2MHpPA0Wk74knCfa+XWZZrjx3LhxYHemyp+dwdvAG6&#10;Qa4Xdfb98Vyn4dZtarfdamOur6bNA6hEU/ozw7m+VIdKOu3DgW1UveC7PBerHEuZcDb8EnsD90Lo&#10;qtT/F1Q/AAAA//8DAFBLAQItABQABgAIAAAAIQC2gziS/gAAAOEBAAATAAAAAAAAAAAAAAAAAAAA&#10;AABbQ29udGVudF9UeXBlc10ueG1sUEsBAi0AFAAGAAgAAAAhADj9If/WAAAAlAEAAAsAAAAAAAAA&#10;AAAAAAAALwEAAF9yZWxzLy5yZWxzUEsBAi0AFAAGAAgAAAAhAPnCZ0vLAQAAggMAAA4AAAAAAAAA&#10;AAAAAAAALgIAAGRycy9lMm9Eb2MueG1sUEsBAi0AFAAGAAgAAAAhAIBkEtvaAAAACQEAAA8AAAAA&#10;AAAAAAAAAAAAJQQAAGRycy9kb3ducmV2LnhtbFBLBQYAAAAABAAEAPMAAAAsBQAAAAA=&#10;" strokecolor="windowText" strokeweight=".5pt">
                <v:stroke endarrow="block" joinstyle="miter"/>
              </v:shape>
            </w:pict>
          </mc:Fallback>
        </mc:AlternateContent>
      </w:r>
    </w:p>
    <w:p w14:paraId="0FA6E250" w14:textId="77777777" w:rsidR="00A84B27" w:rsidRPr="00A84B27" w:rsidRDefault="00A84B27" w:rsidP="00A84B27">
      <w:pPr>
        <w:tabs>
          <w:tab w:val="left" w:pos="7760"/>
        </w:tabs>
        <w:spacing w:after="0" w:line="240" w:lineRule="auto"/>
        <w:rPr>
          <w:rFonts w:cstheme="minorHAnsi"/>
          <w:b/>
        </w:rPr>
      </w:pPr>
    </w:p>
    <w:p w14:paraId="1044E118" w14:textId="77777777" w:rsidR="00A84B27" w:rsidRPr="00A84B27" w:rsidRDefault="00A84B27" w:rsidP="00A84B27">
      <w:pPr>
        <w:tabs>
          <w:tab w:val="left" w:pos="7760"/>
        </w:tabs>
        <w:spacing w:after="0" w:line="240" w:lineRule="auto"/>
        <w:rPr>
          <w:rFonts w:cstheme="minorHAnsi"/>
          <w:b/>
        </w:rPr>
      </w:pPr>
      <w:r w:rsidRPr="00A84B27">
        <w:rPr>
          <w:rFonts w:cstheme="minorHAnsi"/>
          <w:b/>
          <w:noProof/>
          <w:lang w:eastAsia="en-GB"/>
        </w:rPr>
        <mc:AlternateContent>
          <mc:Choice Requires="wps">
            <w:drawing>
              <wp:anchor distT="0" distB="0" distL="114300" distR="114300" simplePos="0" relativeHeight="251765760" behindDoc="0" locked="0" layoutInCell="1" allowOverlap="1" wp14:anchorId="55E853A8" wp14:editId="4CDE2B06">
                <wp:simplePos x="0" y="0"/>
                <wp:positionH relativeFrom="column">
                  <wp:posOffset>28575</wp:posOffset>
                </wp:positionH>
                <wp:positionV relativeFrom="paragraph">
                  <wp:posOffset>121920</wp:posOffset>
                </wp:positionV>
                <wp:extent cx="1866900" cy="48577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2A654D11" w14:textId="77777777" w:rsidR="00A84B27" w:rsidRDefault="00A84B27" w:rsidP="00A84B27">
                            <w:pPr>
                              <w:jc w:val="center"/>
                            </w:pPr>
                            <w:r>
                              <w:t>Studies included (n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853A8" id="Text Box 19" o:spid="_x0000_s1152" type="#_x0000_t202" style="position:absolute;margin-left:2.25pt;margin-top:9.6pt;width:147pt;height:38.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u6YRAIAAJUEAAAOAAAAZHJzL2Uyb0RvYy54bWysVEtv2zAMvg/YfxB0X5xkedWIU2QpMgwo&#10;2gJp0bMiS7ExWdQkJXb260fJzqPtTsNyUEiR+kh+JD2/bSpFDsK6EnRGB70+JUJzyEu9y+jL8/rL&#10;jBLnmc6ZAi0yehSO3i4+f5rXJhVDKEDlwhIE0S6tTUYL702aJI4XomKuB0ZoNEqwFfOo2l2SW1Yj&#10;eqWSYb8/SWqwubHAhXN4e9ca6SLiSym4f5TSCU9URjE3H08bz204k8WcpTvLTFHyLg32D1lUrNQY&#10;9Ax1xzwje1t+gKpKbsGB9D0OVQJSllzEGrCaQf9dNZuCGRFrQXKcOdPk/h8sfzhszJMlvvkGDTYw&#10;EFIblzq8DPU00lbhHzMlaEcKj2faROMJD49mk8lNH00cbaPZeDodB5jk8tpY578LqEgQMmqxLZEt&#10;drh3vnU9uYRgDlSZr0ulonJ0K2XJgWEHsfE51JQo5jxeZnQdf120N8+UJnVGJ1/H/RjpjS3EOmNu&#10;FeM/PyJg9kpjERcyguSbbUPKPKPT0YmpLeRHJNBCO1vO8HWJ+PeY4hOzOExIDC6If8RDKsCkoJMo&#10;KcD+/tt98Mceo5WSGoczo+7XnlmBlf/Q2P2bwWgUpjkqo/F0iIq9tmyvLXpfrQDZG+AqGh7F4O/V&#10;SZQWqlfco2WIiiamOcbOqD+JK9+uDO4hF8tldML5Nczf643hATq0KvD63Lwya7pGexyRBziNMUvf&#10;9bv1DS81LPceZBmHIRDdstrxj7Mfx6nb07Bc13r0unxNFn8AAAD//wMAUEsDBBQABgAIAAAAIQBC&#10;y8ik2QAAAAcBAAAPAAAAZHJzL2Rvd25yZXYueG1sTI7NTsMwEITvSLyDtUjcqENEIUnjVAiJI0IE&#10;DnBz7SVxiddR7KahT89yguP8aOart4sfxIxTdIEUXK8yEEgmWEedgrfXx6sCREyarB4CoYJvjLBt&#10;zs9qXdlwpBec29QJHqFYaQV9SmMlZTQ9eh1XYUTi7DNMXieWUyftpI887geZZ9mt9NoRP/R6xIce&#10;zVd78AosvQcyH+7p5Kg1rjw9F3szK3V5sdxvQCRc0l8ZfvEZHRpm2oUD2SgGBTdrLrJd5iA4zsuC&#10;jZ2Ccn0Hsqnlf/7mBwAA//8DAFBLAQItABQABgAIAAAAIQC2gziS/gAAAOEBAAATAAAAAAAAAAAA&#10;AAAAAAAAAABbQ29udGVudF9UeXBlc10ueG1sUEsBAi0AFAAGAAgAAAAhADj9If/WAAAAlAEAAAsA&#10;AAAAAAAAAAAAAAAALwEAAF9yZWxzLy5yZWxzUEsBAi0AFAAGAAgAAAAhAHh+7phEAgAAlQQAAA4A&#10;AAAAAAAAAAAAAAAALgIAAGRycy9lMm9Eb2MueG1sUEsBAi0AFAAGAAgAAAAhAELLyKTZAAAABwEA&#10;AA8AAAAAAAAAAAAAAAAAngQAAGRycy9kb3ducmV2LnhtbFBLBQYAAAAABAAEAPMAAACkBQAAAAA=&#10;" fillcolor="window" strokeweight=".5pt">
                <v:textbox>
                  <w:txbxContent>
                    <w:p w14:paraId="2A654D11" w14:textId="77777777" w:rsidR="00A84B27" w:rsidRDefault="00A84B27" w:rsidP="00A84B27">
                      <w:pPr>
                        <w:jc w:val="center"/>
                      </w:pPr>
                      <w:r>
                        <w:t>Studies included (n = 0)</w:t>
                      </w:r>
                    </w:p>
                  </w:txbxContent>
                </v:textbox>
              </v:shape>
            </w:pict>
          </mc:Fallback>
        </mc:AlternateContent>
      </w:r>
    </w:p>
    <w:p w14:paraId="3D7C1AE1" w14:textId="77777777" w:rsidR="00A84B27" w:rsidRPr="00A84B27" w:rsidRDefault="00A84B27" w:rsidP="00A84B27">
      <w:pPr>
        <w:tabs>
          <w:tab w:val="left" w:pos="7760"/>
        </w:tabs>
        <w:spacing w:after="0" w:line="240" w:lineRule="auto"/>
        <w:rPr>
          <w:rFonts w:cstheme="minorHAnsi"/>
          <w:b/>
        </w:rPr>
      </w:pPr>
    </w:p>
    <w:p w14:paraId="5D1FF650" w14:textId="77777777" w:rsidR="00A84B27" w:rsidRPr="00A84B27" w:rsidRDefault="00A84B27" w:rsidP="00A84B27">
      <w:pPr>
        <w:tabs>
          <w:tab w:val="left" w:pos="7760"/>
        </w:tabs>
        <w:spacing w:after="0" w:line="240" w:lineRule="auto"/>
        <w:rPr>
          <w:rFonts w:cstheme="minorHAnsi"/>
          <w:b/>
        </w:rPr>
      </w:pPr>
    </w:p>
    <w:p w14:paraId="2E394D54" w14:textId="77777777" w:rsidR="00A84B27" w:rsidRPr="00A84B27" w:rsidRDefault="00A84B27" w:rsidP="00A84B27">
      <w:pPr>
        <w:tabs>
          <w:tab w:val="left" w:pos="7760"/>
        </w:tabs>
        <w:spacing w:after="0" w:line="240" w:lineRule="auto"/>
        <w:rPr>
          <w:rFonts w:cstheme="minorHAnsi"/>
          <w:b/>
        </w:rPr>
      </w:pPr>
    </w:p>
    <w:p w14:paraId="6758696D" w14:textId="77777777" w:rsidR="00A84B27" w:rsidRPr="00A84B27" w:rsidRDefault="00A84B27" w:rsidP="00A84B27">
      <w:pPr>
        <w:tabs>
          <w:tab w:val="left" w:pos="7760"/>
        </w:tabs>
        <w:spacing w:after="0" w:line="240" w:lineRule="auto"/>
        <w:rPr>
          <w:rFonts w:cstheme="minorHAnsi"/>
          <w:b/>
        </w:rPr>
      </w:pPr>
    </w:p>
    <w:p w14:paraId="45D1799A" w14:textId="77777777" w:rsidR="00A84B27" w:rsidRPr="00A84B27" w:rsidRDefault="00A84B27" w:rsidP="00A84B27">
      <w:pPr>
        <w:tabs>
          <w:tab w:val="left" w:pos="7760"/>
        </w:tabs>
        <w:spacing w:after="0" w:line="240" w:lineRule="auto"/>
        <w:rPr>
          <w:rFonts w:cstheme="minorHAnsi"/>
          <w:b/>
        </w:rPr>
      </w:pPr>
      <w:bookmarkStart w:id="445" w:name="_Hlk477956902"/>
      <w:r w:rsidRPr="00A84B27">
        <w:rPr>
          <w:rFonts w:cstheme="minorHAnsi"/>
          <w:b/>
        </w:rPr>
        <w:t xml:space="preserve">Figure 1 PRISMA flow diagram, systematic reviews </w:t>
      </w:r>
      <w:r w:rsidRPr="00A84B27">
        <w:rPr>
          <w:rFonts w:cstheme="minorHAnsi"/>
          <w:b/>
        </w:rPr>
        <w:fldChar w:fldCharType="begin"/>
      </w:r>
      <w:r w:rsidRPr="00A84B27">
        <w:rPr>
          <w:rFonts w:cstheme="minorHAnsi"/>
          <w:b/>
        </w:rPr>
        <w:instrText xml:space="preserve"> ADDIN EN.CITE &lt;EndNote&gt;&lt;Cite&gt;&lt;RecNum&gt;15224&lt;/RecNum&gt;&lt;DisplayText&gt;(Moher et al., 2009)&lt;/DisplayText&gt;&lt;record&gt;&lt;rec-number&gt;15224&lt;/rec-number&gt;&lt;foreign-keys&gt;&lt;key app="EN" db-id="eda99esr9arp52e20v2pftz4rp5s9x0evef5" timestamp="1487344478"&gt;1522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reprint-edition&gt;Not in File&lt;/reprint-edition&gt;&lt;dates&gt;&lt;year&gt;2009&lt;/year&gt;&lt;/dates&gt;&lt;isbn&gt;1549-1676&lt;/isbn&gt;&lt;urls&gt;&lt;related-urls&gt;&lt;url&gt;http://journals.plos.org/plosmedicine/article?id=10.1371/journal.pmed.1000097&lt;/url&gt;&lt;/related-urls&gt;&lt;/urls&gt;&lt;/record&gt;&lt;/Cite&gt;&lt;/EndNote&gt;</w:instrText>
      </w:r>
      <w:r w:rsidRPr="00A84B27">
        <w:rPr>
          <w:rFonts w:cstheme="minorHAnsi"/>
          <w:b/>
        </w:rPr>
        <w:fldChar w:fldCharType="separate"/>
      </w:r>
      <w:r w:rsidRPr="00A84B27">
        <w:rPr>
          <w:rFonts w:cstheme="minorHAnsi"/>
          <w:b/>
          <w:noProof/>
        </w:rPr>
        <w:t>(Moher et al., 2009)</w:t>
      </w:r>
      <w:r w:rsidRPr="00A84B27">
        <w:rPr>
          <w:rFonts w:cstheme="minorHAnsi"/>
          <w:b/>
        </w:rPr>
        <w:fldChar w:fldCharType="end"/>
      </w:r>
    </w:p>
    <w:bookmarkEnd w:id="445"/>
    <w:p w14:paraId="1032DE38" w14:textId="77777777" w:rsidR="00A84B27" w:rsidRPr="00A84B27" w:rsidRDefault="00A84B27" w:rsidP="00A84B27">
      <w:pPr>
        <w:tabs>
          <w:tab w:val="left" w:pos="7760"/>
        </w:tabs>
        <w:spacing w:after="0" w:line="240" w:lineRule="auto"/>
        <w:rPr>
          <w:rFonts w:cstheme="minorHAnsi"/>
          <w:b/>
        </w:rPr>
      </w:pPr>
    </w:p>
    <w:p w14:paraId="0A83B295" w14:textId="77777777" w:rsidR="00A84B27" w:rsidRPr="00A84B27" w:rsidRDefault="00A84B27" w:rsidP="00A84B27">
      <w:pPr>
        <w:tabs>
          <w:tab w:val="left" w:pos="567"/>
          <w:tab w:val="left" w:pos="7760"/>
        </w:tabs>
        <w:spacing w:after="0" w:line="240" w:lineRule="auto"/>
        <w:rPr>
          <w:rFonts w:cstheme="minorHAnsi"/>
          <w:b/>
        </w:rPr>
      </w:pPr>
      <w:r w:rsidRPr="00A84B27">
        <w:rPr>
          <w:rFonts w:cstheme="minorHAnsi"/>
          <w:b/>
        </w:rPr>
        <w:t>1.2.3</w:t>
      </w:r>
      <w:r w:rsidRPr="00A84B27">
        <w:rPr>
          <w:rFonts w:cstheme="minorHAnsi"/>
          <w:b/>
        </w:rPr>
        <w:tab/>
        <w:t>Data Synthesis</w:t>
      </w:r>
    </w:p>
    <w:p w14:paraId="7966C65B" w14:textId="77777777" w:rsidR="00A84B27" w:rsidRPr="00A84B27" w:rsidRDefault="00A84B27" w:rsidP="00A84B27">
      <w:pPr>
        <w:tabs>
          <w:tab w:val="left" w:pos="7760"/>
        </w:tabs>
        <w:spacing w:after="0" w:line="240" w:lineRule="auto"/>
        <w:rPr>
          <w:rFonts w:cstheme="minorHAnsi"/>
        </w:rPr>
      </w:pPr>
    </w:p>
    <w:p w14:paraId="76D49527" w14:textId="77777777" w:rsidR="00A84B27" w:rsidRPr="00A84B27" w:rsidRDefault="00A84B27" w:rsidP="00A84B27">
      <w:pPr>
        <w:tabs>
          <w:tab w:val="left" w:pos="7760"/>
        </w:tabs>
        <w:spacing w:after="0" w:line="240" w:lineRule="auto"/>
        <w:rPr>
          <w:rFonts w:cstheme="minorHAnsi"/>
        </w:rPr>
      </w:pPr>
      <w:r w:rsidRPr="00A84B27">
        <w:rPr>
          <w:rFonts w:cstheme="minorHAnsi"/>
        </w:rPr>
        <w:t>The searches identified 47 potentially relevant articles, from which one duplicate was removed.  After an initial screening of titles and abstracts, a further 42 articles were excluded, 26 of which were excluded for more than one reason. The main reasons for excluding articles at this stage were that they weren’t reviews (systematic or non-systematic) and/or they reported on involvement in service delivery at an individual level only.  These articles mainly concerned decision-making during end of life care and covered issues such as advance care planning, autonomy and consent.</w:t>
      </w:r>
    </w:p>
    <w:p w14:paraId="546B025C" w14:textId="77777777" w:rsidR="00A84B27" w:rsidRPr="00A84B27" w:rsidRDefault="00A84B27" w:rsidP="00A84B27">
      <w:pPr>
        <w:tabs>
          <w:tab w:val="left" w:pos="7760"/>
        </w:tabs>
        <w:spacing w:after="0" w:line="240" w:lineRule="auto"/>
        <w:rPr>
          <w:rFonts w:cstheme="minorHAnsi"/>
        </w:rPr>
      </w:pPr>
    </w:p>
    <w:p w14:paraId="284673BE" w14:textId="77777777" w:rsidR="00A84B27" w:rsidRPr="00A84B27" w:rsidRDefault="00A84B27" w:rsidP="00A84B27">
      <w:pPr>
        <w:tabs>
          <w:tab w:val="left" w:pos="7760"/>
        </w:tabs>
        <w:spacing w:after="0" w:line="240" w:lineRule="auto"/>
        <w:rPr>
          <w:rFonts w:cstheme="minorHAnsi"/>
        </w:rPr>
        <w:sectPr w:rsidR="00A84B27" w:rsidRPr="00A84B27" w:rsidSect="00A84B27">
          <w:footerReference w:type="default" r:id="rId129"/>
          <w:pgSz w:w="11906" w:h="16838" w:code="9"/>
          <w:pgMar w:top="1134" w:right="1134" w:bottom="1134" w:left="1134" w:header="709" w:footer="709" w:gutter="0"/>
          <w:cols w:space="708"/>
          <w:docGrid w:linePitch="360"/>
        </w:sectPr>
      </w:pPr>
      <w:r w:rsidRPr="00A84B27">
        <w:rPr>
          <w:rFonts w:cstheme="minorHAnsi"/>
        </w:rPr>
        <w:t xml:space="preserve">The full text of four articles were retrieved for a more detailed assessment of eligibility.  Although none of these met the inclusion criteria, they are shown in the table below.  Two articles concerned participation in research and not involvement, using the INVOLVE definition as above </w:t>
      </w:r>
      <w:r w:rsidRPr="00A84B27">
        <w:rPr>
          <w:rFonts w:cstheme="minorHAnsi"/>
        </w:rPr>
        <w:fldChar w:fldCharType="begin"/>
      </w:r>
      <w:r w:rsidRPr="00A84B27">
        <w:rPr>
          <w:rFonts w:cstheme="minorHAnsi"/>
        </w:rPr>
        <w:instrText xml:space="preserve"> ADDIN EN.CITE &lt;EndNote&gt;&lt;Cite&gt;&lt;RecNum&gt;6672&lt;/RecNum&gt;&lt;DisplayText&gt;(INVOLVE, 2015)&lt;/DisplayText&gt;&lt;record&gt;&lt;rec-number&gt;6672&lt;/rec-number&gt;&lt;foreign-keys&gt;&lt;key app="EN" db-id="eda99esr9arp52e20v2pftz4rp5s9x0evef5" timestamp="1466079126"&gt;6672&lt;/key&gt;&lt;/foreign-keys&gt;&lt;ref-type name="Web Page"&gt;12&lt;/ref-type&gt;&lt;contributors&gt;&lt;authors&gt;&lt;author&gt;INVOLVE&lt;/author&gt;&lt;/authors&gt;&lt;/contributors&gt;&lt;titles&gt;&lt;title&gt;Jargon buster&lt;/title&gt;&lt;/titles&gt;&lt;number&gt;30/1/2017&lt;/number&gt;&lt;reprint-edition&gt;Not in File&lt;/reprint-edition&gt;&lt;dates&gt;&lt;year&gt;2015&lt;/year&gt;&lt;pub-dates&gt;&lt;date&gt;30 January 2017&lt;/date&gt;&lt;/pub-dates&gt;&lt;/dates&gt;&lt;pub-location&gt;Eastleigh&lt;/pub-location&gt;&lt;publisher&gt;NIHR&lt;/publisher&gt;&lt;label&gt;1194R&lt;/label&gt;&lt;urls&gt;&lt;related-urls&gt;&lt;url&gt;http://www.invo.org.uk/resource-centre/jargon-buster/page/2/?letter=I&lt;/url&gt;&lt;/related-urls&gt;&lt;/urls&gt;&lt;/record&gt;&lt;/Cite&gt;&lt;/EndNote&gt;</w:instrText>
      </w:r>
      <w:r w:rsidRPr="00A84B27">
        <w:rPr>
          <w:rFonts w:cstheme="minorHAnsi"/>
        </w:rPr>
        <w:fldChar w:fldCharType="separate"/>
      </w:r>
      <w:r w:rsidRPr="00A84B27">
        <w:rPr>
          <w:rFonts w:cstheme="minorHAnsi"/>
          <w:noProof/>
        </w:rPr>
        <w:t>(INVOLVE, 2015)</w:t>
      </w:r>
      <w:r w:rsidRPr="00A84B27">
        <w:rPr>
          <w:rFonts w:cstheme="minorHAnsi"/>
        </w:rPr>
        <w:fldChar w:fldCharType="end"/>
      </w:r>
      <w:r w:rsidRPr="00A84B27">
        <w:rPr>
          <w:rFonts w:cstheme="minorHAnsi"/>
        </w:rPr>
        <w:t xml:space="preserve">.  The other two articles, although focussed on involvement, were based in education and service delivery settings.  </w:t>
      </w:r>
    </w:p>
    <w:tbl>
      <w:tblPr>
        <w:tblStyle w:val="TableGrid"/>
        <w:tblW w:w="0" w:type="auto"/>
        <w:tblLook w:val="04A0" w:firstRow="1" w:lastRow="0" w:firstColumn="1" w:lastColumn="0" w:noHBand="0" w:noVBand="1"/>
      </w:tblPr>
      <w:tblGrid>
        <w:gridCol w:w="1032"/>
        <w:gridCol w:w="3074"/>
        <w:gridCol w:w="2693"/>
        <w:gridCol w:w="7655"/>
      </w:tblGrid>
      <w:tr w:rsidR="00A84B27" w:rsidRPr="00A84B27" w14:paraId="0B2F1C63" w14:textId="77777777" w:rsidTr="008E7B56">
        <w:tc>
          <w:tcPr>
            <w:tcW w:w="1032" w:type="dxa"/>
          </w:tcPr>
          <w:p w14:paraId="31D2FE37"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sz w:val="20"/>
                <w:szCs w:val="20"/>
              </w:rPr>
              <w:lastRenderedPageBreak/>
              <w:br w:type="page"/>
            </w:r>
            <w:r w:rsidRPr="00A84B27">
              <w:rPr>
                <w:rFonts w:cstheme="minorHAnsi"/>
                <w:b/>
                <w:sz w:val="20"/>
                <w:szCs w:val="20"/>
              </w:rPr>
              <w:t>Primary Author</w:t>
            </w:r>
          </w:p>
          <w:p w14:paraId="066F54AF"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Date</w:t>
            </w:r>
          </w:p>
          <w:p w14:paraId="781062BC"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Country</w:t>
            </w:r>
          </w:p>
        </w:tc>
        <w:tc>
          <w:tcPr>
            <w:tcW w:w="3074" w:type="dxa"/>
          </w:tcPr>
          <w:p w14:paraId="27A8CA19"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Setting: broad and specific</w:t>
            </w:r>
          </w:p>
          <w:p w14:paraId="115DE80B"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Population</w:t>
            </w:r>
          </w:p>
          <w:p w14:paraId="5A9BA1FF"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Health condition</w:t>
            </w:r>
          </w:p>
        </w:tc>
        <w:tc>
          <w:tcPr>
            <w:tcW w:w="2693" w:type="dxa"/>
          </w:tcPr>
          <w:p w14:paraId="1FA28FBA"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Review methods</w:t>
            </w:r>
          </w:p>
        </w:tc>
        <w:tc>
          <w:tcPr>
            <w:tcW w:w="7655" w:type="dxa"/>
          </w:tcPr>
          <w:p w14:paraId="3A708F1D"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Involvement/participation: approaches, issues raised</w:t>
            </w:r>
          </w:p>
        </w:tc>
      </w:tr>
      <w:tr w:rsidR="00A84B27" w:rsidRPr="00A84B27" w14:paraId="70FD0967" w14:textId="77777777" w:rsidTr="008E7B56">
        <w:tc>
          <w:tcPr>
            <w:tcW w:w="1032" w:type="dxa"/>
          </w:tcPr>
          <w:p w14:paraId="2960B511"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Harris</w:t>
            </w:r>
          </w:p>
          <w:p w14:paraId="7E0F225E"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2015</w:t>
            </w:r>
          </w:p>
          <w:p w14:paraId="25A65E25"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UK</w:t>
            </w:r>
          </w:p>
        </w:tc>
        <w:tc>
          <w:tcPr>
            <w:tcW w:w="3074" w:type="dxa"/>
          </w:tcPr>
          <w:p w14:paraId="7A767DCA"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Involvement in education.</w:t>
            </w:r>
          </w:p>
          <w:p w14:paraId="2EC4B21C"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Day hospice, inpatient hospice.</w:t>
            </w:r>
          </w:p>
          <w:p w14:paraId="4AF19C3C"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Patients only.</w:t>
            </w:r>
          </w:p>
          <w:p w14:paraId="32038F40"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Oncology patients, terminally ill.</w:t>
            </w:r>
          </w:p>
        </w:tc>
        <w:tc>
          <w:tcPr>
            <w:tcW w:w="2693" w:type="dxa"/>
          </w:tcPr>
          <w:p w14:paraId="4D9B61D7"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Systematic review,</w:t>
            </w:r>
          </w:p>
          <w:p w14:paraId="5D055BE8"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narrative synthesis, qualitative &amp; quantitative studies, seven articles reviewed.</w:t>
            </w:r>
          </w:p>
        </w:tc>
        <w:tc>
          <w:tcPr>
            <w:tcW w:w="7655" w:type="dxa"/>
          </w:tcPr>
          <w:p w14:paraId="31A3B537"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Clinical undergraduate medical teaching.</w:t>
            </w:r>
          </w:p>
          <w:p w14:paraId="706BC1F7"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Teaching is not too burdensome, importance of understanding patients’ perspective to adapt teaching methods (eg. smaller student group sizes, short encounters with multiple patients rather than longer encounter with one patient), informed consent undertaken.</w:t>
            </w:r>
          </w:p>
        </w:tc>
      </w:tr>
      <w:tr w:rsidR="00A84B27" w:rsidRPr="00A84B27" w14:paraId="08DE3036" w14:textId="77777777" w:rsidTr="008E7B56">
        <w:tc>
          <w:tcPr>
            <w:tcW w:w="1032" w:type="dxa"/>
          </w:tcPr>
          <w:p w14:paraId="365EAB2E"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Kirchhoff</w:t>
            </w:r>
          </w:p>
          <w:p w14:paraId="68D9D9CD"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2007</w:t>
            </w:r>
          </w:p>
          <w:p w14:paraId="0885825D"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USA</w:t>
            </w:r>
          </w:p>
        </w:tc>
        <w:tc>
          <w:tcPr>
            <w:tcW w:w="3074" w:type="dxa"/>
          </w:tcPr>
          <w:p w14:paraId="04E6EB0D"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Participation in research.</w:t>
            </w:r>
          </w:p>
          <w:p w14:paraId="29D40D38"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Patients homes, health clinics, inpatient hospice, ICU.</w:t>
            </w:r>
          </w:p>
          <w:p w14:paraId="470BD95C"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Patients and families, healthcare agents.</w:t>
            </w:r>
          </w:p>
          <w:p w14:paraId="2C9E8B38"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End stage renal or congestive heart failure, end of life.</w:t>
            </w:r>
          </w:p>
        </w:tc>
        <w:tc>
          <w:tcPr>
            <w:tcW w:w="2693" w:type="dxa"/>
          </w:tcPr>
          <w:p w14:paraId="594FB34B"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Non-systematic review, narrative synthesis &amp; descriptive statistics, selected four studies as examples.</w:t>
            </w:r>
          </w:p>
        </w:tc>
        <w:tc>
          <w:tcPr>
            <w:tcW w:w="7655" w:type="dxa"/>
          </w:tcPr>
          <w:p w14:paraId="619E16D1"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Identifies difficulties with recruitment in palliative care research of organisational, service provider/clinician and participant barriers. Acknowledges that involvement of clinicians would help but no mention of involvement of patients/carers. Recommends flexibility and variety in recruitment methods to both clinicians and patients; flexibility in time, location and methods of data collection (face to face, telephone and email interviews); indicates need to plan for additional resources and time during recruitment.</w:t>
            </w:r>
          </w:p>
        </w:tc>
      </w:tr>
      <w:tr w:rsidR="00A84B27" w:rsidRPr="00A84B27" w14:paraId="07DC0CC0" w14:textId="77777777" w:rsidTr="008E7B56">
        <w:tc>
          <w:tcPr>
            <w:tcW w:w="1032" w:type="dxa"/>
          </w:tcPr>
          <w:p w14:paraId="4EEC4AC1"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Sallnow</w:t>
            </w:r>
          </w:p>
          <w:p w14:paraId="59FC9E5C"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2015</w:t>
            </w:r>
          </w:p>
          <w:p w14:paraId="4B541DDE"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UK</w:t>
            </w:r>
          </w:p>
        </w:tc>
        <w:tc>
          <w:tcPr>
            <w:tcW w:w="3074" w:type="dxa"/>
          </w:tcPr>
          <w:p w14:paraId="750A9D72"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Involvement in service delivery at broader level.</w:t>
            </w:r>
          </w:p>
          <w:p w14:paraId="3347096A"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Community settings.</w:t>
            </w:r>
          </w:p>
          <w:p w14:paraId="4740E9AB"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Patients, families, friends as caregivers, volunteers, peer educators.</w:t>
            </w:r>
          </w:p>
          <w:p w14:paraId="20512DE0"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End of life, palliative care.</w:t>
            </w:r>
          </w:p>
        </w:tc>
        <w:tc>
          <w:tcPr>
            <w:tcW w:w="2693" w:type="dxa"/>
          </w:tcPr>
          <w:p w14:paraId="65599B4D"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Systematic review,</w:t>
            </w:r>
          </w:p>
          <w:p w14:paraId="39A7CA44"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narrative synthesis, meta-ethnography &amp; descriptive statistics, eight articles reviewed.</w:t>
            </w:r>
          </w:p>
          <w:p w14:paraId="75075EC1" w14:textId="77777777" w:rsidR="00A84B27" w:rsidRPr="00A84B27" w:rsidRDefault="00A84B27" w:rsidP="00A84B27">
            <w:pPr>
              <w:tabs>
                <w:tab w:val="left" w:pos="7760"/>
              </w:tabs>
              <w:spacing w:after="160" w:line="259" w:lineRule="auto"/>
              <w:rPr>
                <w:rFonts w:cstheme="minorHAnsi"/>
                <w:sz w:val="20"/>
                <w:szCs w:val="20"/>
              </w:rPr>
            </w:pPr>
          </w:p>
        </w:tc>
        <w:tc>
          <w:tcPr>
            <w:tcW w:w="7655" w:type="dxa"/>
          </w:tcPr>
          <w:p w14:paraId="36CAF9F7"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Examines impact of community engagement on end of life care.</w:t>
            </w:r>
          </w:p>
          <w:p w14:paraId="23E44948"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Main themes relevant to involvement are: individual learning and growth of community volunteers, developing community capacity (includes influencing professional practice, developing community activists, embedding sustainable change). Recommends that sustainable action is only possible when community members were appropriately embedded in strong social networks and could access social capital and resources.</w:t>
            </w:r>
          </w:p>
        </w:tc>
      </w:tr>
      <w:tr w:rsidR="00A84B27" w:rsidRPr="00A84B27" w14:paraId="0FCABC99" w14:textId="77777777" w:rsidTr="008E7B56">
        <w:tc>
          <w:tcPr>
            <w:tcW w:w="1032" w:type="dxa"/>
          </w:tcPr>
          <w:p w14:paraId="1FE1E111"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White</w:t>
            </w:r>
          </w:p>
          <w:p w14:paraId="37840F4F"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2010</w:t>
            </w:r>
          </w:p>
          <w:p w14:paraId="604C2423"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lastRenderedPageBreak/>
              <w:t>UK</w:t>
            </w:r>
          </w:p>
        </w:tc>
        <w:tc>
          <w:tcPr>
            <w:tcW w:w="3074" w:type="dxa"/>
          </w:tcPr>
          <w:p w14:paraId="641335C5"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lastRenderedPageBreak/>
              <w:t>Participation in research.</w:t>
            </w:r>
          </w:p>
          <w:p w14:paraId="5002A55A"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Patients and families, researchers.</w:t>
            </w:r>
          </w:p>
          <w:p w14:paraId="108E3EEC"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lastRenderedPageBreak/>
              <w:t>Hospital, hospice, palliative care home.</w:t>
            </w:r>
          </w:p>
          <w:p w14:paraId="3C109350"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Malignant disease, advanced non-malignant disease, cancer, inflammatory bowel disease, palliative care</w:t>
            </w:r>
          </w:p>
        </w:tc>
        <w:tc>
          <w:tcPr>
            <w:tcW w:w="2693" w:type="dxa"/>
          </w:tcPr>
          <w:p w14:paraId="62F04B03"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lastRenderedPageBreak/>
              <w:t>Systematic review, narrative synthesis, eight studies reviewed.</w:t>
            </w:r>
          </w:p>
        </w:tc>
        <w:tc>
          <w:tcPr>
            <w:tcW w:w="7655" w:type="dxa"/>
          </w:tcPr>
          <w:p w14:paraId="377AA1F5"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t>Considers the views of patients and their families towards participation in research.</w:t>
            </w:r>
          </w:p>
          <w:p w14:paraId="76A4151C" w14:textId="77777777" w:rsidR="00A84B27" w:rsidRPr="00A84B27" w:rsidRDefault="00A84B27" w:rsidP="00A84B27">
            <w:pPr>
              <w:tabs>
                <w:tab w:val="left" w:pos="7760"/>
              </w:tabs>
              <w:spacing w:after="160" w:line="259" w:lineRule="auto"/>
              <w:rPr>
                <w:rFonts w:cstheme="minorHAnsi"/>
                <w:sz w:val="20"/>
                <w:szCs w:val="20"/>
              </w:rPr>
            </w:pPr>
            <w:r w:rsidRPr="00A84B27">
              <w:rPr>
                <w:rFonts w:cstheme="minorHAnsi"/>
                <w:sz w:val="20"/>
                <w:szCs w:val="20"/>
              </w:rPr>
              <w:lastRenderedPageBreak/>
              <w:t>Few studies have considered the views of families/caregivers, identifies views on participating in research, potential for personal gain, altruism, trial related factors, autonomy, influencing others’ opinions and barriers.</w:t>
            </w:r>
          </w:p>
        </w:tc>
      </w:tr>
    </w:tbl>
    <w:p w14:paraId="6FB202EF" w14:textId="77777777" w:rsidR="00A84B27" w:rsidRPr="00A84B27" w:rsidRDefault="00A84B27" w:rsidP="00A84B27">
      <w:pPr>
        <w:rPr>
          <w:rFonts w:cstheme="minorHAnsi"/>
        </w:rPr>
      </w:pPr>
    </w:p>
    <w:p w14:paraId="1B27845C" w14:textId="77777777" w:rsidR="00A84B27" w:rsidRPr="00A84B27" w:rsidRDefault="00A84B27" w:rsidP="00A84B27">
      <w:pPr>
        <w:rPr>
          <w:rFonts w:cstheme="minorHAnsi"/>
          <w:b/>
        </w:rPr>
      </w:pPr>
      <w:r w:rsidRPr="00A84B27">
        <w:rPr>
          <w:rFonts w:cstheme="minorHAnsi"/>
          <w:b/>
        </w:rPr>
        <w:t>Table 6 Data synthesis table, systematic reviews</w:t>
      </w:r>
      <w:r w:rsidRPr="00A84B27">
        <w:rPr>
          <w:rFonts w:cstheme="minorHAnsi"/>
          <w:b/>
        </w:rPr>
        <w:br w:type="page"/>
      </w:r>
    </w:p>
    <w:p w14:paraId="560D88E0" w14:textId="77777777" w:rsidR="00A84B27" w:rsidRPr="00A84B27" w:rsidRDefault="00A84B27" w:rsidP="00A84B27">
      <w:pPr>
        <w:tabs>
          <w:tab w:val="left" w:pos="7760"/>
        </w:tabs>
        <w:spacing w:after="0" w:line="240" w:lineRule="auto"/>
        <w:rPr>
          <w:rFonts w:cstheme="minorHAnsi"/>
        </w:rPr>
        <w:sectPr w:rsidR="00A84B27" w:rsidRPr="00A84B27" w:rsidSect="00A84B27">
          <w:pgSz w:w="16838" w:h="11906" w:orient="landscape" w:code="9"/>
          <w:pgMar w:top="1134" w:right="1134" w:bottom="1134" w:left="1134" w:header="709" w:footer="709" w:gutter="0"/>
          <w:cols w:space="708"/>
          <w:docGrid w:linePitch="360"/>
        </w:sectPr>
      </w:pPr>
    </w:p>
    <w:p w14:paraId="6048CFD7" w14:textId="77777777" w:rsidR="00A84B27" w:rsidRPr="00A84B27" w:rsidRDefault="00A84B27" w:rsidP="00A84B27">
      <w:pPr>
        <w:tabs>
          <w:tab w:val="left" w:pos="567"/>
        </w:tabs>
        <w:spacing w:after="0" w:line="240" w:lineRule="auto"/>
        <w:rPr>
          <w:rFonts w:cstheme="minorHAnsi"/>
          <w:b/>
          <w:sz w:val="24"/>
          <w:szCs w:val="24"/>
        </w:rPr>
      </w:pPr>
      <w:bookmarkStart w:id="446" w:name="_Hlk484957885"/>
      <w:r w:rsidRPr="00A84B27">
        <w:rPr>
          <w:rFonts w:cstheme="minorHAnsi"/>
          <w:b/>
          <w:sz w:val="24"/>
          <w:szCs w:val="24"/>
        </w:rPr>
        <w:lastRenderedPageBreak/>
        <w:t>1.3</w:t>
      </w:r>
      <w:r w:rsidRPr="00A84B27">
        <w:rPr>
          <w:rFonts w:cstheme="minorHAnsi"/>
          <w:b/>
          <w:sz w:val="24"/>
          <w:szCs w:val="24"/>
        </w:rPr>
        <w:tab/>
        <w:t>Discussion</w:t>
      </w:r>
    </w:p>
    <w:bookmarkEnd w:id="446"/>
    <w:p w14:paraId="645A5C78" w14:textId="77777777" w:rsidR="00A84B27" w:rsidRPr="00A84B27" w:rsidRDefault="00A84B27" w:rsidP="00A84B27">
      <w:pPr>
        <w:tabs>
          <w:tab w:val="left" w:pos="567"/>
        </w:tabs>
        <w:spacing w:after="0" w:line="240" w:lineRule="auto"/>
        <w:rPr>
          <w:rFonts w:cstheme="minorHAnsi"/>
          <w:b/>
        </w:rPr>
      </w:pPr>
    </w:p>
    <w:p w14:paraId="799A60F9" w14:textId="77777777" w:rsidR="00A84B27" w:rsidRPr="00A84B27" w:rsidRDefault="00A84B27" w:rsidP="00A84B27">
      <w:pPr>
        <w:tabs>
          <w:tab w:val="left" w:pos="567"/>
        </w:tabs>
        <w:spacing w:after="0" w:line="240" w:lineRule="auto"/>
        <w:rPr>
          <w:rFonts w:cstheme="minorHAnsi"/>
        </w:rPr>
      </w:pPr>
      <w:r w:rsidRPr="00A84B27">
        <w:rPr>
          <w:rFonts w:cstheme="minorHAnsi"/>
        </w:rPr>
        <w:t xml:space="preserve">As expected, the scoping review found no review articles on involvement in palliative care research.  This supports the findings of previously published literature, where the need for increased and more effective involvement in palliative care research, and guidance to enable this, has already been identified </w:t>
      </w:r>
      <w:r w:rsidRPr="00A84B27">
        <w:rPr>
          <w:rFonts w:cstheme="minorHAnsi"/>
        </w:rPr>
        <w:fldChar w:fldCharType="begin">
          <w:fldData xml:space="preserve">PEVuZE5vdGU+PENpdGU+PFJlY051bT4yMjwvUmVjTnVtPjxEaXNwbGF5VGV4dD4oR290dCBldCBh
bC4sIDIwMTM7IERhdmVzb24gZXQgYWwuLCAyMDE1OyBOb2JsZSBldCBhbC4sIDIwMTUpPC9EaXNw
bGF5VGV4dD48cmVjb3JkPjxyZWMtbnVtYmVyPjIyPC9yZWMtbnVtYmVyPjxmb3JlaWduLWtleXM+
PGtleSBhcHA9IkVOIiBkYi1pZD0iZWRhOTllc3I5YXJwNTJlMjB2MnBmdHo0cnA1czl4MGV2ZWY1
IiB0aW1lc3RhbXA9IjE0NjYwNzg5MTQiPjIyPC9rZXk+PC9mb3JlaWduLWtleXM+PHJlZi10eXBl
IG5hbWU9IkpvdXJuYWwgQXJ0aWNsZSI+MTc8L3JlZi10eXBlPjxjb250cmlidXRvcnM+PGF1dGhv
cnM+PGF1dGhvcj5EYXZlc29uLCBCLkEuPC9hdXRob3I+PGF1dGhvcj5kZSBXb2xmLUxpbmRlciwg
Uy48L2F1dGhvcj48YXV0aG9yPldpdHQsIEouPC9hdXRob3I+PGF1dGhvcj5OZXdzb24sIEsuPC9h
dXRob3I+PGF1dGhvcj5Nb3JyaXMsIEMuPC9hdXRob3I+PGF1dGhvcj5IaWdnaW5zb24sIEkuSi48
L2F1dGhvcj48YXV0aG9yPkV2YW5zLCBDLkouPC9hdXRob3I+PC9hdXRob3JzPjwvY29udHJpYnV0
b3JzPjx0aXRsZXM+PHRpdGxlPlJlc3VsdHMgb2YgYSB0cmFuc3BhcmVudCBleHBlcnQgY29uc3Vs
dGF0aW9uIG9uIHBhdGllbnQgYW5kIHB1YmxpYyBpbnZvbHZlbWVudCBpbiBwYWxsaWF0aXZlIGNh
cmUgcmVzZWFyY2g8L3RpdGxlPjxzZWNvbmRhcnktdGl0bGU+UGFsbGlhdGl2ZSBNZWRpY2luZTwv
c2Vjb25kYXJ5LXRpdGxlPjwvdGl0bGVzPjxwZXJpb2RpY2FsPjxmdWxsLXRpdGxlPlBhbGxpYXRp
dmUgTWVkaWNpbmU8L2Z1bGwtdGl0bGU+PC9wZXJpb2RpY2FsPjxwYWdlcz45MzktOTQ5PC9wYWdl
cz48dm9sdW1lPjI5PC92b2x1bWU+PG51bWJlcj4xMDwvbnVtYmVyPjxyZXByaW50LWVkaXRpb24+
SW4gRmlsZTwvcmVwcmludC1lZGl0aW9uPjxrZXl3b3Jkcz48a2V5d29yZD5jYXJlPC9rZXl3b3Jk
PjxrZXl3b3JkPmNvbnN1bHRhdGlvbjwva2V5d29yZD48a2V5d29yZD5pbnZvbHZlbWVudDwva2V5
d29yZD48a2V5d29yZD5QYWxsaWF0aXZlIENhcmU8L2tleXdvcmQ+PGtleXdvcmQ+UGF0aWVudDwv
a2V5d29yZD48a2V5d29yZD5SZXNlYXJjaDwva2V5d29yZD48L2tleXdvcmRzPjxkYXRlcz48eWVh
cj4yMDE1PC95ZWFyPjxwdWItZGF0ZXM+PGRhdGU+MjAxNTwvZGF0ZT48L3B1Yi1kYXRlcz48L2Rh
dGVzPjxpc2JuPjAyNjktMjE2MzwvaXNibj48bGFiZWw+NzgyRzwvbGFiZWw+PHVybHM+PC91cmxz
PjxyZW1vdGUtZGF0YWJhc2UtcHJvdmlkZXI+SU5WT0xWRTwvcmVtb3RlLWRhdGFiYXNlLXByb3Zp
ZGVyPjwvcmVjb3JkPjwvQ2l0ZT48Q2l0ZT48UmVjTnVtPjc8L1JlY051bT48cmVjb3JkPjxyZWMt
bnVtYmVyPjc8L3JlYy1udW1iZXI+PGZvcmVpZ24ta2V5cz48a2V5IGFwcD0iRU4iIGRiLWlkPSJl
ZGE5OWVzcjlhcnA1MmUyMHYycGZ0ejRycDVzOXgwZXZlZjUiIHRpbWVzdGFtcD0iMTQ2NjA3ODkx
NCI+Nzwva2V5PjwvZm9yZWlnbi1rZXlzPjxyZWYtdHlwZSBuYW1lPSJKb3VybmFsIEFydGljbGUi
PjE3PC9yZWYtdHlwZT48Y29udHJpYnV0b3JzPjxhdXRob3JzPjxhdXRob3I+Tm9ibGUsIEIuPC9h
dXRob3I+PGF1dGhvcj5CdWNrbGUsIFAuPC9hdXRob3I+PGF1dGhvcj5HYWRkLCBCLjwvYXV0aG9y
PjwvYXV0aG9ycz48L2NvbnRyaWJ1dG9ycz48dGl0bGVzPjx0aXRsZT5TZXJ2aWNlIHVzZXIgYW5k
IHBhdGllbnQgYW5kIHB1YmxpYyBpbnZvbHZlbWVudCBpbiBwYWxsaWF0aXZlIGFuZCBzdXBwb3J0
aXZlIGNhcmUgcmVzZWFyY2g8L3RpdGxlPjxzZWNvbmRhcnktdGl0bGU+Qk1KIFN1cHBvcnQgUGFs
bGlhdCBDYXJlPC9zZWNvbmRhcnktdGl0bGU+PC90aXRsZXM+PHBlcmlvZGljYWw+PGZ1bGwtdGl0
bGU+Qk1KIFN1cHBvcnRpdmUgJmFtcDsgUGFsbGlhdGl2ZSBDYXJlPC9mdWxsLXRpdGxlPjxhYmJy
LTE+Qk1KIFN1cHBvcnQgUGFsbGlhdCBDYXJlPC9hYmJyLTE+PC9wZXJpb2RpY2FsPjxwYWdlcz40
NTktNDYwPC9wYWdlcz48dm9sdW1lPjU8L3ZvbHVtZT48bnVtYmVyPjU8L251bWJlcj48cmVwcmlu
dC1lZGl0aW9uPkluIEZpbGU8L3JlcHJpbnQtZWRpdGlvbj48a2V5d29yZHM+PGtleXdvcmQ+Y2Fy
ZTwva2V5d29yZD48a2V5d29yZD5pbnZvbHZlbWVudDwva2V5d29yZD48a2V5d29yZD5QYXRpZW50
PC9rZXl3b3JkPjxrZXl3b3JkPlJlc2VhcmNoPC9rZXl3b3JkPjxrZXl3b3JkPnVzZXI8L2tleXdv
cmQ+PC9rZXl3b3Jkcz48ZGF0ZXM+PHllYXI+MjAxNTwveWVhcj48cHViLWRhdGVzPjxkYXRlPjIw
MTU8L2RhdGU+PC9wdWItZGF0ZXM+PC9kYXRlcz48aXNibj4yMDQ1LTQzNVg8L2lzYm4+PGxhYmVs
Pjc4M0c8L2xhYmVsPjx1cmxzPjwvdXJscz48L3JlY29yZD48L0NpdGU+PENpdGU+PFJlY051bT40
MzwvUmVjTnVtPjxyZWNvcmQ+PHJlYy1udW1iZXI+NDM8L3JlYy1udW1iZXI+PGZvcmVpZ24ta2V5
cz48a2V5IGFwcD0iRU4iIGRiLWlkPSJlZGE5OWVzcjlhcnA1MmUyMHYycGZ0ejRycDVzOXgwZXZl
ZjUiIHRpbWVzdGFtcD0iMTQ2NjA3ODkxNCI+NDM8L2tleT48L2ZvcmVpZ24ta2V5cz48cmVmLXR5
cGUgbmFtZT0iSm91cm5hbCBBcnRpY2xlIj4xNzwvcmVmLXR5cGU+PGNvbnRyaWJ1dG9ycz48YXV0
aG9ycz48YXV0aG9yPkdvdHQsIE0uPC9hdXRob3I+PGF1dGhvcj5JbmdsZXRvbiwgQy48L2F1dGhv
cj48YXV0aG9yPkdhcmRpbmVyLCBDLjwvYXV0aG9yPjxhdXRob3I+UmljaGFyZHMsIE4uPC9hdXRo
b3I+PGF1dGhvcj5Db2JiLCBNLjwvYXV0aG9yPjxhdXRob3I+UnlhbiwgVC48L2F1dGhvcj48YXV0
aG9yPk5vYmxlLCBCLjwvYXV0aG9yPjxhdXRob3I+QmVubmV0dCwgTS48L2F1dGhvcj48YXV0aG9y
PlNleW1vdXIsIEouPC9hdXRob3I+PGF1dGhvcj5XYXJkLCBTLjwvYXV0aG9yPjwvYXV0aG9ycz48
L2NvbnRyaWJ1dG9ycz48dGl0bGVzPjx0aXRsZT5UcmFuc2l0aW9ucyB0byBwYWxsaWF0aXZlIGNh
cmUgZm9yIG9sZGVyIHBlb3BsZSBpbiBhY3V0ZSBob3NwaXRhbHM6IGEgbWl4ZWQtbWV0aG9kcyBz
dHVkeTwvdGl0bGU+PHNlY29uZGFyeS10aXRsZT5IZWFsdGggU2VydmljZXMgYW5kIERlbGl2ZXJ5
IFJlc2VhcmNoPC9zZWNvbmRhcnktdGl0bGU+PC90aXRsZXM+PHBlcmlvZGljYWw+PGZ1bGwtdGl0
bGU+SGVhbHRoIFNlcnZpY2VzIGFuZCBEZWxpdmVyeSBSZXNlYXJjaDwvZnVsbC10aXRsZT48L3Bl
cmlvZGljYWw+PHZvbHVtZT4xPC92b2x1bWU+PG51bWJlcj4xMTwvbnVtYmVyPjxyZXByaW50LWVk
aXRpb24+SW4gRmlsZTwvcmVwcmludC1lZGl0aW9uPjxrZXl3b3Jkcz48a2V5d29yZD5jYXJlPC9r
ZXl3b3JkPjxrZXl3b3JkPkhvc3BpdGFsczwva2V5d29yZD48a2V5d29yZD5vbGRlciBwZW9wbGU8
L2tleXdvcmQ+PGtleXdvcmQ+T2xkZXItUGVvcGxlPC9rZXl3b3JkPjxrZXl3b3JkPlBhbGxpYXRp
dmUgQ2FyZTwva2V5d29yZD48a2V5d29yZD5QZW9wbGU8L2tleXdvcmQ+PC9rZXl3b3Jkcz48ZGF0
ZXM+PHllYXI+MjAxMzwveWVhcj48cHViLWRhdGVzPjxkYXRlPjIwMTM8L2RhdGU+PC9wdWItZGF0
ZXM+PC9kYXRlcz48bGFiZWw+Nzg1RzwvbGFiZWw+PHVybHM+PHJlbGF0ZWQtdXJscz48dXJsPjxz
dHlsZSBmYWNlPSJ1bmRlcmxpbmUiIGZvbnQ9ImRlZmF1bHQiIHNpemU9IjEwMCUiPmh0dHA6Ly93
d3cubmNiaS5ubG0ubmloLmdvdi9ib29rcy9OQksyNTk0NjMvPC9zdHlsZT48L3VybD48L3JlbGF0
ZWQtdXJscz48L3VybHM+PC9yZWNvcmQ+PC9DaXRlPjwvRW5kTm90ZT5=
</w:fldData>
        </w:fldChar>
      </w:r>
      <w:r w:rsidRPr="00A84B27">
        <w:rPr>
          <w:rFonts w:cstheme="minorHAnsi"/>
        </w:rPr>
        <w:instrText xml:space="preserve"> ADDIN EN.CITE </w:instrText>
      </w:r>
      <w:r w:rsidRPr="00A84B27">
        <w:rPr>
          <w:rFonts w:cstheme="minorHAnsi"/>
        </w:rPr>
        <w:fldChar w:fldCharType="begin">
          <w:fldData xml:space="preserve">PEVuZE5vdGU+PENpdGU+PFJlY051bT4yMjwvUmVjTnVtPjxEaXNwbGF5VGV4dD4oR290dCBldCBh
bC4sIDIwMTM7IERhdmVzb24gZXQgYWwuLCAyMDE1OyBOb2JsZSBldCBhbC4sIDIwMTUpPC9EaXNw
bGF5VGV4dD48cmVjb3JkPjxyZWMtbnVtYmVyPjIyPC9yZWMtbnVtYmVyPjxmb3JlaWduLWtleXM+
PGtleSBhcHA9IkVOIiBkYi1pZD0iZWRhOTllc3I5YXJwNTJlMjB2MnBmdHo0cnA1czl4MGV2ZWY1
IiB0aW1lc3RhbXA9IjE0NjYwNzg5MTQiPjIyPC9rZXk+PC9mb3JlaWduLWtleXM+PHJlZi10eXBl
IG5hbWU9IkpvdXJuYWwgQXJ0aWNsZSI+MTc8L3JlZi10eXBlPjxjb250cmlidXRvcnM+PGF1dGhv
cnM+PGF1dGhvcj5EYXZlc29uLCBCLkEuPC9hdXRob3I+PGF1dGhvcj5kZSBXb2xmLUxpbmRlciwg
Uy48L2F1dGhvcj48YXV0aG9yPldpdHQsIEouPC9hdXRob3I+PGF1dGhvcj5OZXdzb24sIEsuPC9h
dXRob3I+PGF1dGhvcj5Nb3JyaXMsIEMuPC9hdXRob3I+PGF1dGhvcj5IaWdnaW5zb24sIEkuSi48
L2F1dGhvcj48YXV0aG9yPkV2YW5zLCBDLkouPC9hdXRob3I+PC9hdXRob3JzPjwvY29udHJpYnV0
b3JzPjx0aXRsZXM+PHRpdGxlPlJlc3VsdHMgb2YgYSB0cmFuc3BhcmVudCBleHBlcnQgY29uc3Vs
dGF0aW9uIG9uIHBhdGllbnQgYW5kIHB1YmxpYyBpbnZvbHZlbWVudCBpbiBwYWxsaWF0aXZlIGNh
cmUgcmVzZWFyY2g8L3RpdGxlPjxzZWNvbmRhcnktdGl0bGU+UGFsbGlhdGl2ZSBNZWRpY2luZTwv
c2Vjb25kYXJ5LXRpdGxlPjwvdGl0bGVzPjxwZXJpb2RpY2FsPjxmdWxsLXRpdGxlPlBhbGxpYXRp
dmUgTWVkaWNpbmU8L2Z1bGwtdGl0bGU+PC9wZXJpb2RpY2FsPjxwYWdlcz45MzktOTQ5PC9wYWdl
cz48dm9sdW1lPjI5PC92b2x1bWU+PG51bWJlcj4xMDwvbnVtYmVyPjxyZXByaW50LWVkaXRpb24+
SW4gRmlsZTwvcmVwcmludC1lZGl0aW9uPjxrZXl3b3Jkcz48a2V5d29yZD5jYXJlPC9rZXl3b3Jk
PjxrZXl3b3JkPmNvbnN1bHRhdGlvbjwva2V5d29yZD48a2V5d29yZD5pbnZvbHZlbWVudDwva2V5
d29yZD48a2V5d29yZD5QYWxsaWF0aXZlIENhcmU8L2tleXdvcmQ+PGtleXdvcmQ+UGF0aWVudDwv
a2V5d29yZD48a2V5d29yZD5SZXNlYXJjaDwva2V5d29yZD48L2tleXdvcmRzPjxkYXRlcz48eWVh
cj4yMDE1PC95ZWFyPjxwdWItZGF0ZXM+PGRhdGU+MjAxNTwvZGF0ZT48L3B1Yi1kYXRlcz48L2Rh
dGVzPjxpc2JuPjAyNjktMjE2MzwvaXNibj48bGFiZWw+NzgyRzwvbGFiZWw+PHVybHM+PC91cmxz
PjxyZW1vdGUtZGF0YWJhc2UtcHJvdmlkZXI+SU5WT0xWRTwvcmVtb3RlLWRhdGFiYXNlLXByb3Zp
ZGVyPjwvcmVjb3JkPjwvQ2l0ZT48Q2l0ZT48UmVjTnVtPjc8L1JlY051bT48cmVjb3JkPjxyZWMt
bnVtYmVyPjc8L3JlYy1udW1iZXI+PGZvcmVpZ24ta2V5cz48a2V5IGFwcD0iRU4iIGRiLWlkPSJl
ZGE5OWVzcjlhcnA1MmUyMHYycGZ0ejRycDVzOXgwZXZlZjUiIHRpbWVzdGFtcD0iMTQ2NjA3ODkx
NCI+Nzwva2V5PjwvZm9yZWlnbi1rZXlzPjxyZWYtdHlwZSBuYW1lPSJKb3VybmFsIEFydGljbGUi
PjE3PC9yZWYtdHlwZT48Y29udHJpYnV0b3JzPjxhdXRob3JzPjxhdXRob3I+Tm9ibGUsIEIuPC9h
dXRob3I+PGF1dGhvcj5CdWNrbGUsIFAuPC9hdXRob3I+PGF1dGhvcj5HYWRkLCBCLjwvYXV0aG9y
PjwvYXV0aG9ycz48L2NvbnRyaWJ1dG9ycz48dGl0bGVzPjx0aXRsZT5TZXJ2aWNlIHVzZXIgYW5k
IHBhdGllbnQgYW5kIHB1YmxpYyBpbnZvbHZlbWVudCBpbiBwYWxsaWF0aXZlIGFuZCBzdXBwb3J0
aXZlIGNhcmUgcmVzZWFyY2g8L3RpdGxlPjxzZWNvbmRhcnktdGl0bGU+Qk1KIFN1cHBvcnQgUGFs
bGlhdCBDYXJlPC9zZWNvbmRhcnktdGl0bGU+PC90aXRsZXM+PHBlcmlvZGljYWw+PGZ1bGwtdGl0
bGU+Qk1KIFN1cHBvcnRpdmUgJmFtcDsgUGFsbGlhdGl2ZSBDYXJlPC9mdWxsLXRpdGxlPjxhYmJy
LTE+Qk1KIFN1cHBvcnQgUGFsbGlhdCBDYXJlPC9hYmJyLTE+PC9wZXJpb2RpY2FsPjxwYWdlcz40
NTktNDYwPC9wYWdlcz48dm9sdW1lPjU8L3ZvbHVtZT48bnVtYmVyPjU8L251bWJlcj48cmVwcmlu
dC1lZGl0aW9uPkluIEZpbGU8L3JlcHJpbnQtZWRpdGlvbj48a2V5d29yZHM+PGtleXdvcmQ+Y2Fy
ZTwva2V5d29yZD48a2V5d29yZD5pbnZvbHZlbWVudDwva2V5d29yZD48a2V5d29yZD5QYXRpZW50
PC9rZXl3b3JkPjxrZXl3b3JkPlJlc2VhcmNoPC9rZXl3b3JkPjxrZXl3b3JkPnVzZXI8L2tleXdv
cmQ+PC9rZXl3b3Jkcz48ZGF0ZXM+PHllYXI+MjAxNTwveWVhcj48cHViLWRhdGVzPjxkYXRlPjIw
MTU8L2RhdGU+PC9wdWItZGF0ZXM+PC9kYXRlcz48aXNibj4yMDQ1LTQzNVg8L2lzYm4+PGxhYmVs
Pjc4M0c8L2xhYmVsPjx1cmxzPjwvdXJscz48L3JlY29yZD48L0NpdGU+PENpdGU+PFJlY051bT40
MzwvUmVjTnVtPjxyZWNvcmQ+PHJlYy1udW1iZXI+NDM8L3JlYy1udW1iZXI+PGZvcmVpZ24ta2V5
cz48a2V5IGFwcD0iRU4iIGRiLWlkPSJlZGE5OWVzcjlhcnA1MmUyMHYycGZ0ejRycDVzOXgwZXZl
ZjUiIHRpbWVzdGFtcD0iMTQ2NjA3ODkxNCI+NDM8L2tleT48L2ZvcmVpZ24ta2V5cz48cmVmLXR5
cGUgbmFtZT0iSm91cm5hbCBBcnRpY2xlIj4xNzwvcmVmLXR5cGU+PGNvbnRyaWJ1dG9ycz48YXV0
aG9ycz48YXV0aG9yPkdvdHQsIE0uPC9hdXRob3I+PGF1dGhvcj5JbmdsZXRvbiwgQy48L2F1dGhv
cj48YXV0aG9yPkdhcmRpbmVyLCBDLjwvYXV0aG9yPjxhdXRob3I+UmljaGFyZHMsIE4uPC9hdXRo
b3I+PGF1dGhvcj5Db2JiLCBNLjwvYXV0aG9yPjxhdXRob3I+UnlhbiwgVC48L2F1dGhvcj48YXV0
aG9yPk5vYmxlLCBCLjwvYXV0aG9yPjxhdXRob3I+QmVubmV0dCwgTS48L2F1dGhvcj48YXV0aG9y
PlNleW1vdXIsIEouPC9hdXRob3I+PGF1dGhvcj5XYXJkLCBTLjwvYXV0aG9yPjwvYXV0aG9ycz48
L2NvbnRyaWJ1dG9ycz48dGl0bGVzPjx0aXRsZT5UcmFuc2l0aW9ucyB0byBwYWxsaWF0aXZlIGNh
cmUgZm9yIG9sZGVyIHBlb3BsZSBpbiBhY3V0ZSBob3NwaXRhbHM6IGEgbWl4ZWQtbWV0aG9kcyBz
dHVkeTwvdGl0bGU+PHNlY29uZGFyeS10aXRsZT5IZWFsdGggU2VydmljZXMgYW5kIERlbGl2ZXJ5
IFJlc2VhcmNoPC9zZWNvbmRhcnktdGl0bGU+PC90aXRsZXM+PHBlcmlvZGljYWw+PGZ1bGwtdGl0
bGU+SGVhbHRoIFNlcnZpY2VzIGFuZCBEZWxpdmVyeSBSZXNlYXJjaDwvZnVsbC10aXRsZT48L3Bl
cmlvZGljYWw+PHZvbHVtZT4xPC92b2x1bWU+PG51bWJlcj4xMTwvbnVtYmVyPjxyZXByaW50LWVk
aXRpb24+SW4gRmlsZTwvcmVwcmludC1lZGl0aW9uPjxrZXl3b3Jkcz48a2V5d29yZD5jYXJlPC9r
ZXl3b3JkPjxrZXl3b3JkPkhvc3BpdGFsczwva2V5d29yZD48a2V5d29yZD5vbGRlciBwZW9wbGU8
L2tleXdvcmQ+PGtleXdvcmQ+T2xkZXItUGVvcGxlPC9rZXl3b3JkPjxrZXl3b3JkPlBhbGxpYXRp
dmUgQ2FyZTwva2V5d29yZD48a2V5d29yZD5QZW9wbGU8L2tleXdvcmQ+PC9rZXl3b3Jkcz48ZGF0
ZXM+PHllYXI+MjAxMzwveWVhcj48cHViLWRhdGVzPjxkYXRlPjIwMTM8L2RhdGU+PC9wdWItZGF0
ZXM+PC9kYXRlcz48bGFiZWw+Nzg1RzwvbGFiZWw+PHVybHM+PHJlbGF0ZWQtdXJscz48dXJsPjxz
dHlsZSBmYWNlPSJ1bmRlcmxpbmUiIGZvbnQ9ImRlZmF1bHQiIHNpemU9IjEwMCUiPmh0dHA6Ly93
d3cubmNiaS5ubG0ubmloLmdvdi9ib29rcy9OQksyNTk0NjMvPC9zdHlsZT48L3VybD48L3JlbGF0
ZWQtdXJscz48L3VybHM+PC9yZWNvcmQ+PC9DaXRlPjwvRW5kTm90ZT5=
</w:fldData>
        </w:fldChar>
      </w:r>
      <w:r w:rsidRPr="00A84B27">
        <w:rPr>
          <w:rFonts w:cstheme="minorHAnsi"/>
        </w:rPr>
        <w:instrText xml:space="preserve"> ADDIN EN.CITE.DATA </w:instrText>
      </w:r>
      <w:r w:rsidRPr="00A84B27">
        <w:rPr>
          <w:rFonts w:cstheme="minorHAnsi"/>
        </w:rPr>
      </w:r>
      <w:r w:rsidRPr="00A84B27">
        <w:rPr>
          <w:rFonts w:cstheme="minorHAnsi"/>
        </w:rPr>
        <w:fldChar w:fldCharType="end"/>
      </w:r>
      <w:r w:rsidRPr="00A84B27">
        <w:rPr>
          <w:rFonts w:cstheme="minorHAnsi"/>
        </w:rPr>
      </w:r>
      <w:r w:rsidRPr="00A84B27">
        <w:rPr>
          <w:rFonts w:cstheme="minorHAnsi"/>
        </w:rPr>
        <w:fldChar w:fldCharType="separate"/>
      </w:r>
      <w:r w:rsidRPr="00A84B27">
        <w:rPr>
          <w:rFonts w:cstheme="minorHAnsi"/>
          <w:noProof/>
        </w:rPr>
        <w:t>(Gott et al., 2013; Daveson et al., 2015; Noble et al., 2015)</w:t>
      </w:r>
      <w:r w:rsidRPr="00A84B27">
        <w:rPr>
          <w:rFonts w:cstheme="minorHAnsi"/>
        </w:rPr>
        <w:fldChar w:fldCharType="end"/>
      </w:r>
      <w:r w:rsidRPr="00A84B27">
        <w:rPr>
          <w:rFonts w:cstheme="minorHAnsi"/>
        </w:rPr>
        <w:t>.</w:t>
      </w:r>
    </w:p>
    <w:p w14:paraId="32873A8D" w14:textId="77777777" w:rsidR="00A84B27" w:rsidRPr="00A84B27" w:rsidRDefault="00A84B27" w:rsidP="00A84B27">
      <w:pPr>
        <w:tabs>
          <w:tab w:val="left" w:pos="567"/>
        </w:tabs>
        <w:spacing w:after="0" w:line="240" w:lineRule="auto"/>
        <w:rPr>
          <w:rFonts w:cstheme="minorHAnsi"/>
        </w:rPr>
      </w:pPr>
    </w:p>
    <w:p w14:paraId="08DE0413" w14:textId="77777777" w:rsidR="00A84B27" w:rsidRPr="00A84B27" w:rsidRDefault="00A84B27" w:rsidP="00A84B27">
      <w:pPr>
        <w:tabs>
          <w:tab w:val="left" w:pos="567"/>
        </w:tabs>
        <w:spacing w:after="0" w:line="240" w:lineRule="auto"/>
        <w:rPr>
          <w:rFonts w:cstheme="minorHAnsi"/>
        </w:rPr>
      </w:pPr>
      <w:r w:rsidRPr="00A84B27">
        <w:rPr>
          <w:rFonts w:cstheme="minorHAnsi"/>
        </w:rPr>
        <w:t xml:space="preserve">The search terms were kept purposefully broad, however still no review articles were identified.  The author is aware of the existence of at least one relevant review, concerning the involvement of people in cancer research </w:t>
      </w:r>
      <w:r w:rsidRPr="00A84B27">
        <w:rPr>
          <w:rFonts w:cstheme="minorHAnsi"/>
        </w:rPr>
        <w:fldChar w:fldCharType="begin"/>
      </w:r>
      <w:r w:rsidRPr="00A84B27">
        <w:rPr>
          <w:rFonts w:cstheme="minorHAnsi"/>
        </w:rPr>
        <w:instrText xml:space="preserve"> ADDIN EN.CITE &lt;EndNote&gt;&lt;Cite&gt;&lt;RecNum&gt;127&lt;/RecNum&gt;&lt;DisplayText&gt;(Hubbard et al., 2008)&lt;/DisplayText&gt;&lt;record&gt;&lt;rec-number&gt;127&lt;/rec-number&gt;&lt;foreign-keys&gt;&lt;key app="EN" db-id="eda99esr9arp52e20v2pftz4rp5s9x0evef5" timestamp="1466078914"&gt;127&lt;/key&gt;&lt;/foreign-keys&gt;&lt;ref-type name="Journal Article"&gt;17&lt;/ref-type&gt;&lt;contributors&gt;&lt;authors&gt;&lt;author&gt;Hubbard, G.&lt;/author&gt;&lt;author&gt;Kidd, L.&lt;/author&gt;&lt;author&gt;Donaghy, E.&lt;/author&gt;&lt;/authors&gt;&lt;/contributors&gt;&lt;titles&gt;&lt;title&gt;Involving people affected by cancer in research: a review of literature&lt;/title&gt;&lt;secondary-title&gt;European Journal of Cancer Care&lt;/secondary-title&gt;&lt;/titles&gt;&lt;periodical&gt;&lt;full-title&gt;European Journal of Cancer Care&lt;/full-title&gt;&lt;/periodical&gt;&lt;pages&gt;233-244&lt;/pages&gt;&lt;volume&gt;17&lt;/volume&gt;&lt;number&gt;3&lt;/number&gt;&lt;reprint-edition&gt;In File&lt;/reprint-edition&gt;&lt;keywords&gt;&lt;keyword&gt;cancer&lt;/keyword&gt;&lt;keyword&gt;literature&lt;/keyword&gt;&lt;keyword&gt;People&lt;/keyword&gt;&lt;keyword&gt;Research&lt;/keyword&gt;&lt;keyword&gt;review&lt;/keyword&gt;&lt;/keywords&gt;&lt;dates&gt;&lt;year&gt;2008&lt;/year&gt;&lt;pub-dates&gt;&lt;date&gt;2008&lt;/date&gt;&lt;/pub-dates&gt;&lt;/dates&gt;&lt;isbn&gt;1365-2354&lt;/isbn&gt;&lt;label&gt;812G&lt;/label&gt;&lt;urls&gt;&lt;/urls&gt;&lt;/record&gt;&lt;/Cite&gt;&lt;/EndNote&gt;</w:instrText>
      </w:r>
      <w:r w:rsidRPr="00A84B27">
        <w:rPr>
          <w:rFonts w:cstheme="minorHAnsi"/>
        </w:rPr>
        <w:fldChar w:fldCharType="separate"/>
      </w:r>
      <w:r w:rsidRPr="00A84B27">
        <w:rPr>
          <w:rFonts w:cstheme="minorHAnsi"/>
          <w:noProof/>
        </w:rPr>
        <w:t>(Hubbard et al., 2008)</w:t>
      </w:r>
      <w:r w:rsidRPr="00A84B27">
        <w:rPr>
          <w:rFonts w:cstheme="minorHAnsi"/>
        </w:rPr>
        <w:fldChar w:fldCharType="end"/>
      </w:r>
      <w:r w:rsidRPr="00A84B27">
        <w:rPr>
          <w:rFonts w:cstheme="minorHAnsi"/>
        </w:rPr>
        <w:t xml:space="preserve">.  It is notable that this article does not include any of the search terms used in this scoping review such as palliative care or hospice, but instead focusses on the health condition in both the keywords ascribed to the paper and in the methods of the review, for example, in the use of the words cancer and oncology.  This implies that it would also be useful to carry out additional searches on specific health conditions for future systematic reviews. </w:t>
      </w:r>
    </w:p>
    <w:p w14:paraId="484F0001" w14:textId="77777777" w:rsidR="00A84B27" w:rsidRPr="00A84B27" w:rsidRDefault="00A84B27" w:rsidP="00A84B27">
      <w:pPr>
        <w:tabs>
          <w:tab w:val="left" w:pos="567"/>
        </w:tabs>
        <w:spacing w:after="0" w:line="240" w:lineRule="auto"/>
        <w:rPr>
          <w:rFonts w:cstheme="minorHAnsi"/>
        </w:rPr>
      </w:pPr>
    </w:p>
    <w:p w14:paraId="19BFFB8F" w14:textId="77777777" w:rsidR="00A84B27" w:rsidRPr="00A84B27" w:rsidRDefault="00A84B27" w:rsidP="00A84B27">
      <w:pPr>
        <w:tabs>
          <w:tab w:val="left" w:pos="567"/>
        </w:tabs>
        <w:spacing w:after="0" w:line="240" w:lineRule="auto"/>
        <w:rPr>
          <w:rFonts w:cstheme="minorHAnsi"/>
        </w:rPr>
      </w:pPr>
      <w:r w:rsidRPr="00A84B27">
        <w:rPr>
          <w:rFonts w:cstheme="minorHAnsi"/>
        </w:rPr>
        <w:t xml:space="preserve">Although some review articles were found on involvement in other palliative care settings, notably service delivery, the author was again aware that the search terms used did not identify all relevant review articles, including those reviews which were broader and not focussed on any particular health condition.   Some of these specifically consider palliative care or relevant health conditions such as cancer, for example a review on involvement in health services and other sectors </w:t>
      </w:r>
      <w:r w:rsidRPr="00A84B27">
        <w:rPr>
          <w:rFonts w:cstheme="minorHAnsi"/>
        </w:rPr>
        <w:fldChar w:fldCharType="begin">
          <w:fldData xml:space="preserve">PEVuZE5vdGU+PENpdGU+PFJlY051bT43MzU1PC9SZWNOdW0+PERpc3BsYXlUZXh0PihDcmF3Zm9y
ZCBldCBhbC4sIDIwMDMpPC9EaXNwbGF5VGV4dD48cmVjb3JkPjxyZWMtbnVtYmVyPjczNTU8L3Jl
Yy1udW1iZXI+PGZvcmVpZ24ta2V5cz48a2V5IGFwcD0iRU4iIGRiLWlkPSJlZGE5OWVzcjlhcnA1
MmUyMHYycGZ0ejRycDVzOXgwZXZlZjUiIHRpbWVzdGFtcD0iMTQ2NjA3OTE5MCI+NzM1NTwva2V5
PjwvZm9yZWlnbi1rZXlzPjxyZWYtdHlwZSBuYW1lPSJSZXBvcnQiPjI3PC9yZWYtdHlwZT48Y29u
dHJpYnV0b3JzPjxhdXRob3JzPjxhdXRob3I+Q3Jhd2ZvcmQsIE0uPC9hdXRob3I+PGF1dGhvcj5S
dXR0ZXIsIEQuPC9hdXRob3I+PGF1dGhvcj5UaGVsd2FsbCwgUy48L2F1dGhvcj48L2F1dGhvcnM+
PHRlcnRpYXJ5LWF1dGhvcnM+PGF1dGhvcj5OYXRpb25hbCBDby1vcmRpbmF0aW5nIENlbnRyZSBm
b3IgTkhTIFNlcnZpY2UgRGVsaXZlcnkgYW5kIE9yZ2FuaXNhdGlvbiBSICZhbXA7IEQgKE5DQ1NE
Tyk8L2F1dGhvcj48L3RlcnRpYXJ5LWF1dGhvcnM+PC9jb250cmlidXRvcnM+PGF1dGgtYWRkcmVz
cz5EciBNaWtlIENyYXdmb3JkJiN4RDtEZXBhcnRtZW50IG9mIFBzeWNob2xvZ2ljYWwgTWVkaWNp
bmUmI3hEO0ltcGVyaWFsIENvbGxlZ2UgTG9uZG9uJiN4RDsyMCBTb3V0aCBXaGFyZiBSb2FkJiN4
RDtMb25kb24gVzIgMVBEJiN4RDtFLW1haWw6IG0uQ3Jhd2ZvcmRAaW1wZXJpYWwuYWMudWsmI3hE
O1RlbGVwaG9uZTogMDIwNyAzODYgMTIzOCYjeEQ7RmF4OiAwMjA3IDg4NiAxOTk1PC9hdXRoLWFk
ZHJlc3M+PHRpdGxlcz48dGl0bGU+VXNlciBJbnZvbHZlbWVudCBpbiBDaGFuZ2UgTWFuYWdlbWVu
dDogQSBSZXZpZXcgb2YgdGhlIExpdGVyYXR1cmU8L3RpdGxlPjwvdGl0bGVzPjxwYWdlcz4xLTIw
MjwvcGFnZXM+PHJlcHJpbnQtZWRpdGlvbj5JbiBGaWxlPC9yZXByaW50LWVkaXRpb24+PGtleXdv
cmRzPjxrZXl3b3JkPmNhcmU8L2tleXdvcmQ+PGtleXdvcmQ+aGVhbHRoPC9rZXl3b3JkPjxrZXl3
b3JkPmhlYWx0aCBzZXJ2aWNlPC9rZXl3b3JkPjxrZXl3b3JkPmhpc3Rvcnk8L2tleXdvcmQ+PGtl
eXdvcmQ+aW5mb3JtYXRpb248L2tleXdvcmQ+PGtleXdvcmQ+aW52b2x2ZW1lbnQ8L2tleXdvcmQ+
PGtleXdvcmQ+am91cm5hbDwva2V5d29yZD48a2V5d29yZD5saXRlcmF0dXJlPC9rZXl3b3JkPjxr
ZXl3b3JkPkxvbmRvbjwva2V5d29yZD48a2V5d29yZD5NYW5hZ2VtZW50PC9rZXl3b3JkPjxrZXl3
b3JkPk1hbmFnZXJzPC9rZXl3b3JkPjxrZXl3b3JkPk1lZGljaW5lPC9rZXl3b3JkPjxrZXl3b3Jk
Pk1ldGhvZHM8L2tleXdvcmQ+PGtleXdvcmQ+TmVlZDwva2V5d29yZD48a2V5d29yZD5OZWVkczwv
a2V5d29yZD48a2V5d29yZD5QYXRpZW50PC9rZXl3b3JkPjxrZXl3b3JkPlBhdGllbnRzPC9rZXl3
b3JkPjxrZXl3b3JkPnBsYW5uaW5nPC9rZXl3b3JkPjxrZXl3b3JkPnByYWN0aWNlPC9rZXl3b3Jk
PjxrZXl3b3JkPlByaW1hcnkgQ2FyZTwva2V5d29yZD48a2V5d29yZD5wcmltYXJ5IGNhcmUgdHJ1
c3RzPC9rZXl3b3JkPjxrZXl3b3JkPlByaXZhdGUgU2VjdG9yPC9rZXl3b3JkPjxrZXl3b3JkPnF1
YWxpdHk8L2tleXdvcmQ+PGtleXdvcmQ+cmV2aWV3PC9rZXl3b3JkPjxrZXl3b3JkPlNlcnZpY2Vz
PC9rZXl3b3JkPjxrZXl3b3JkPlRydXN0PC9rZXl3b3JkPjxrZXl3b3JkPnVzZXI8L2tleXdvcmQ+
PGtleXdvcmQ+dXNlciBpbnZvbHZlbWVudDwva2V5d29yZD48a2V5d29yZD5Vc2Vyczwva2V5d29y
ZD48L2tleXdvcmRzPjxkYXRlcz48eWVhcj4yMDAzPC95ZWFyPjxwdWItZGF0ZXM+PGRhdGU+OS8y
MDAzPC9kYXRlPjwvcHViLWRhdGVzPjwvZGF0ZXM+PGxhYmVsPjE4NjwvbGFiZWw+PHVybHM+PHJl
bGF0ZWQtdXJscz48dXJsPjxzdHlsZSBmYWNlPSJ1bmRlcmxpbmUiIGZvbnQ9ImRlZmF1bHQiIHNp
emU9IjEwMCUiPmh0dHA6Ly93d3cuc2RvLmxzaHRtLmFjLnVrL2NoYW5nZW1hbmFnZW1lbnQuaHRt
I2NyYXdmb3JkPC9zdHlsZT48L3VybD48L3JlbGF0ZWQtdXJscz48L3VybHM+PC9yZWNvcmQ+PC9D
aXRlPjwvRW5kTm90ZT5=
</w:fldData>
        </w:fldChar>
      </w:r>
      <w:r w:rsidRPr="00A84B27">
        <w:rPr>
          <w:rFonts w:cstheme="minorHAnsi"/>
        </w:rPr>
        <w:instrText xml:space="preserve"> ADDIN EN.CITE </w:instrText>
      </w:r>
      <w:r w:rsidRPr="00A84B27">
        <w:rPr>
          <w:rFonts w:cstheme="minorHAnsi"/>
        </w:rPr>
        <w:fldChar w:fldCharType="begin">
          <w:fldData xml:space="preserve">PEVuZE5vdGU+PENpdGU+PFJlY051bT43MzU1PC9SZWNOdW0+PERpc3BsYXlUZXh0PihDcmF3Zm9y
ZCBldCBhbC4sIDIwMDMpPC9EaXNwbGF5VGV4dD48cmVjb3JkPjxyZWMtbnVtYmVyPjczNTU8L3Jl
Yy1udW1iZXI+PGZvcmVpZ24ta2V5cz48a2V5IGFwcD0iRU4iIGRiLWlkPSJlZGE5OWVzcjlhcnA1
MmUyMHYycGZ0ejRycDVzOXgwZXZlZjUiIHRpbWVzdGFtcD0iMTQ2NjA3OTE5MCI+NzM1NTwva2V5
PjwvZm9yZWlnbi1rZXlzPjxyZWYtdHlwZSBuYW1lPSJSZXBvcnQiPjI3PC9yZWYtdHlwZT48Y29u
dHJpYnV0b3JzPjxhdXRob3JzPjxhdXRob3I+Q3Jhd2ZvcmQsIE0uPC9hdXRob3I+PGF1dGhvcj5S
dXR0ZXIsIEQuPC9hdXRob3I+PGF1dGhvcj5UaGVsd2FsbCwgUy48L2F1dGhvcj48L2F1dGhvcnM+
PHRlcnRpYXJ5LWF1dGhvcnM+PGF1dGhvcj5OYXRpb25hbCBDby1vcmRpbmF0aW5nIENlbnRyZSBm
b3IgTkhTIFNlcnZpY2UgRGVsaXZlcnkgYW5kIE9yZ2FuaXNhdGlvbiBSICZhbXA7IEQgKE5DQ1NE
Tyk8L2F1dGhvcj48L3RlcnRpYXJ5LWF1dGhvcnM+PC9jb250cmlidXRvcnM+PGF1dGgtYWRkcmVz
cz5EciBNaWtlIENyYXdmb3JkJiN4RDtEZXBhcnRtZW50IG9mIFBzeWNob2xvZ2ljYWwgTWVkaWNp
bmUmI3hEO0ltcGVyaWFsIENvbGxlZ2UgTG9uZG9uJiN4RDsyMCBTb3V0aCBXaGFyZiBSb2FkJiN4
RDtMb25kb24gVzIgMVBEJiN4RDtFLW1haWw6IG0uQ3Jhd2ZvcmRAaW1wZXJpYWwuYWMudWsmI3hE
O1RlbGVwaG9uZTogMDIwNyAzODYgMTIzOCYjeEQ7RmF4OiAwMjA3IDg4NiAxOTk1PC9hdXRoLWFk
ZHJlc3M+PHRpdGxlcz48dGl0bGU+VXNlciBJbnZvbHZlbWVudCBpbiBDaGFuZ2UgTWFuYWdlbWVu
dDogQSBSZXZpZXcgb2YgdGhlIExpdGVyYXR1cmU8L3RpdGxlPjwvdGl0bGVzPjxwYWdlcz4xLTIw
MjwvcGFnZXM+PHJlcHJpbnQtZWRpdGlvbj5JbiBGaWxlPC9yZXByaW50LWVkaXRpb24+PGtleXdv
cmRzPjxrZXl3b3JkPmNhcmU8L2tleXdvcmQ+PGtleXdvcmQ+aGVhbHRoPC9rZXl3b3JkPjxrZXl3
b3JkPmhlYWx0aCBzZXJ2aWNlPC9rZXl3b3JkPjxrZXl3b3JkPmhpc3Rvcnk8L2tleXdvcmQ+PGtl
eXdvcmQ+aW5mb3JtYXRpb248L2tleXdvcmQ+PGtleXdvcmQ+aW52b2x2ZW1lbnQ8L2tleXdvcmQ+
PGtleXdvcmQ+am91cm5hbDwva2V5d29yZD48a2V5d29yZD5saXRlcmF0dXJlPC9rZXl3b3JkPjxr
ZXl3b3JkPkxvbmRvbjwva2V5d29yZD48a2V5d29yZD5NYW5hZ2VtZW50PC9rZXl3b3JkPjxrZXl3
b3JkPk1hbmFnZXJzPC9rZXl3b3JkPjxrZXl3b3JkPk1lZGljaW5lPC9rZXl3b3JkPjxrZXl3b3Jk
Pk1ldGhvZHM8L2tleXdvcmQ+PGtleXdvcmQ+TmVlZDwva2V5d29yZD48a2V5d29yZD5OZWVkczwv
a2V5d29yZD48a2V5d29yZD5QYXRpZW50PC9rZXl3b3JkPjxrZXl3b3JkPlBhdGllbnRzPC9rZXl3
b3JkPjxrZXl3b3JkPnBsYW5uaW5nPC9rZXl3b3JkPjxrZXl3b3JkPnByYWN0aWNlPC9rZXl3b3Jk
PjxrZXl3b3JkPlByaW1hcnkgQ2FyZTwva2V5d29yZD48a2V5d29yZD5wcmltYXJ5IGNhcmUgdHJ1
c3RzPC9rZXl3b3JkPjxrZXl3b3JkPlByaXZhdGUgU2VjdG9yPC9rZXl3b3JkPjxrZXl3b3JkPnF1
YWxpdHk8L2tleXdvcmQ+PGtleXdvcmQ+cmV2aWV3PC9rZXl3b3JkPjxrZXl3b3JkPlNlcnZpY2Vz
PC9rZXl3b3JkPjxrZXl3b3JkPlRydXN0PC9rZXl3b3JkPjxrZXl3b3JkPnVzZXI8L2tleXdvcmQ+
PGtleXdvcmQ+dXNlciBpbnZvbHZlbWVudDwva2V5d29yZD48a2V5d29yZD5Vc2Vyczwva2V5d29y
ZD48L2tleXdvcmRzPjxkYXRlcz48eWVhcj4yMDAzPC95ZWFyPjxwdWItZGF0ZXM+PGRhdGU+OS8y
MDAzPC9kYXRlPjwvcHViLWRhdGVzPjwvZGF0ZXM+PGxhYmVsPjE4NjwvbGFiZWw+PHVybHM+PHJl
bGF0ZWQtdXJscz48dXJsPjxzdHlsZSBmYWNlPSJ1bmRlcmxpbmUiIGZvbnQ9ImRlZmF1bHQiIHNp
emU9IjEwMCUiPmh0dHA6Ly93d3cuc2RvLmxzaHRtLmFjLnVrL2NoYW5nZW1hbmFnZW1lbnQuaHRt
I2NyYXdmb3JkPC9zdHlsZT48L3VybD48L3JlbGF0ZWQtdXJscz48L3VybHM+PC9yZWNvcmQ+PC9D
aXRlPjwvRW5kTm90ZT5=
</w:fldData>
        </w:fldChar>
      </w:r>
      <w:r w:rsidRPr="00A84B27">
        <w:rPr>
          <w:rFonts w:cstheme="minorHAnsi"/>
        </w:rPr>
        <w:instrText xml:space="preserve"> ADDIN EN.CITE.DATA </w:instrText>
      </w:r>
      <w:r w:rsidRPr="00A84B27">
        <w:rPr>
          <w:rFonts w:cstheme="minorHAnsi"/>
        </w:rPr>
      </w:r>
      <w:r w:rsidRPr="00A84B27">
        <w:rPr>
          <w:rFonts w:cstheme="minorHAnsi"/>
        </w:rPr>
        <w:fldChar w:fldCharType="end"/>
      </w:r>
      <w:r w:rsidRPr="00A84B27">
        <w:rPr>
          <w:rFonts w:cstheme="minorHAnsi"/>
        </w:rPr>
      </w:r>
      <w:r w:rsidRPr="00A84B27">
        <w:rPr>
          <w:rFonts w:cstheme="minorHAnsi"/>
        </w:rPr>
        <w:fldChar w:fldCharType="separate"/>
      </w:r>
      <w:r w:rsidRPr="00A84B27">
        <w:rPr>
          <w:rFonts w:cstheme="minorHAnsi"/>
          <w:noProof/>
        </w:rPr>
        <w:t>(Crawford et al., 2003)</w:t>
      </w:r>
      <w:r w:rsidRPr="00A84B27">
        <w:rPr>
          <w:rFonts w:cstheme="minorHAnsi"/>
        </w:rPr>
        <w:fldChar w:fldCharType="end"/>
      </w:r>
      <w:r w:rsidRPr="00A84B27">
        <w:rPr>
          <w:rFonts w:cstheme="minorHAnsi"/>
        </w:rPr>
        <w:t>.  This suggests a need to carry out wider searches for reviews of the involvement of people in health and related services and then to use manual methods in order to retrieve any relevant data on palliative care within such articles.</w:t>
      </w:r>
    </w:p>
    <w:p w14:paraId="75226494" w14:textId="77777777" w:rsidR="00A84B27" w:rsidRPr="00A84B27" w:rsidRDefault="00A84B27" w:rsidP="00A84B27">
      <w:pPr>
        <w:tabs>
          <w:tab w:val="left" w:pos="567"/>
        </w:tabs>
        <w:spacing w:after="0" w:line="240" w:lineRule="auto"/>
        <w:rPr>
          <w:rFonts w:cstheme="minorHAnsi"/>
        </w:rPr>
      </w:pPr>
    </w:p>
    <w:p w14:paraId="4379747B" w14:textId="77777777" w:rsidR="00A84B27" w:rsidRPr="00A84B27" w:rsidRDefault="00A84B27" w:rsidP="00A84B27">
      <w:pPr>
        <w:tabs>
          <w:tab w:val="left" w:pos="567"/>
        </w:tabs>
        <w:spacing w:after="0" w:line="240" w:lineRule="auto"/>
        <w:rPr>
          <w:rFonts w:eastAsia="Times New Roman" w:cstheme="minorHAnsi"/>
          <w:lang w:eastAsia="en-GB"/>
        </w:rPr>
      </w:pPr>
      <w:r w:rsidRPr="00A84B27">
        <w:rPr>
          <w:rFonts w:cstheme="minorHAnsi"/>
        </w:rPr>
        <w:t xml:space="preserve">The MESH term Community Participation included a wide range of entry terms: </w:t>
      </w:r>
      <w:r w:rsidRPr="00A84B27">
        <w:rPr>
          <w:rFonts w:eastAsia="Times New Roman" w:cstheme="minorHAnsi"/>
          <w:lang w:eastAsia="en-GB"/>
        </w:rPr>
        <w:t>Participation, Community; Community Involvement; Community Involvements; Involvement, Community; Involvements, Community; Consumer Participation; Participation, Consumer; Consumer Involvement; Consumer Involvements; Involvement, Consumer; Public Participation; Participation, Public; Community Action; Action, Community; Actions, Community; Community Actions.  It was therefore decided that for the purposes of the scoping review of reviews that no further free text terms were needed in the search strategy.  However, for primary research articles, grey literature and the subsequent systematic review, it may be useful to include additional free text terms as outlined in the Search Strategy above.</w:t>
      </w:r>
    </w:p>
    <w:p w14:paraId="2576701F" w14:textId="77777777" w:rsidR="00A84B27" w:rsidRPr="00A84B27" w:rsidRDefault="00A84B27" w:rsidP="00A84B27">
      <w:pPr>
        <w:tabs>
          <w:tab w:val="left" w:pos="567"/>
        </w:tabs>
        <w:spacing w:after="0" w:line="240" w:lineRule="auto"/>
        <w:rPr>
          <w:rFonts w:cstheme="minorHAnsi"/>
        </w:rPr>
      </w:pPr>
    </w:p>
    <w:p w14:paraId="4BB81C25" w14:textId="77777777" w:rsidR="00A84B27" w:rsidRPr="00A84B27" w:rsidRDefault="00A84B27" w:rsidP="00A84B27">
      <w:pPr>
        <w:tabs>
          <w:tab w:val="left" w:pos="0"/>
          <w:tab w:val="left" w:pos="567"/>
        </w:tabs>
        <w:spacing w:after="0" w:line="240" w:lineRule="auto"/>
        <w:rPr>
          <w:rFonts w:cstheme="minorHAnsi"/>
          <w:b/>
          <w:sz w:val="24"/>
          <w:szCs w:val="24"/>
        </w:rPr>
      </w:pPr>
      <w:bookmarkStart w:id="447" w:name="_Hlk484957900"/>
      <w:r w:rsidRPr="00A84B27">
        <w:rPr>
          <w:rFonts w:cstheme="minorHAnsi"/>
          <w:b/>
          <w:sz w:val="24"/>
          <w:szCs w:val="24"/>
        </w:rPr>
        <w:t>2.</w:t>
      </w:r>
      <w:r w:rsidRPr="00A84B27">
        <w:rPr>
          <w:rFonts w:cstheme="minorHAnsi"/>
          <w:b/>
          <w:sz w:val="24"/>
          <w:szCs w:val="24"/>
        </w:rPr>
        <w:tab/>
        <w:t>Primary Research and other Evidence</w:t>
      </w:r>
    </w:p>
    <w:p w14:paraId="711C8AD5" w14:textId="77777777" w:rsidR="00A84B27" w:rsidRPr="00A84B27" w:rsidRDefault="00A84B27" w:rsidP="00A84B27">
      <w:pPr>
        <w:tabs>
          <w:tab w:val="left" w:pos="0"/>
          <w:tab w:val="left" w:pos="567"/>
        </w:tabs>
        <w:spacing w:after="0" w:line="240" w:lineRule="auto"/>
        <w:rPr>
          <w:rFonts w:cstheme="minorHAnsi"/>
          <w:b/>
        </w:rPr>
      </w:pPr>
    </w:p>
    <w:p w14:paraId="6F0713F3" w14:textId="77777777" w:rsidR="00A84B27" w:rsidRPr="00A84B27" w:rsidRDefault="00A84B27" w:rsidP="00A84B27">
      <w:pPr>
        <w:tabs>
          <w:tab w:val="left" w:pos="567"/>
        </w:tabs>
        <w:spacing w:after="0" w:line="240" w:lineRule="auto"/>
        <w:rPr>
          <w:rFonts w:cstheme="minorHAnsi"/>
          <w:b/>
          <w:sz w:val="24"/>
          <w:szCs w:val="24"/>
        </w:rPr>
      </w:pPr>
      <w:r w:rsidRPr="00A84B27">
        <w:rPr>
          <w:rFonts w:cstheme="minorHAnsi"/>
          <w:b/>
          <w:sz w:val="24"/>
          <w:szCs w:val="24"/>
        </w:rPr>
        <w:t>2.1</w:t>
      </w:r>
      <w:r w:rsidRPr="00A84B27">
        <w:rPr>
          <w:rFonts w:cstheme="minorHAnsi"/>
          <w:b/>
          <w:sz w:val="24"/>
          <w:szCs w:val="24"/>
        </w:rPr>
        <w:tab/>
        <w:t>Methods</w:t>
      </w:r>
    </w:p>
    <w:bookmarkEnd w:id="447"/>
    <w:p w14:paraId="7D9533CE" w14:textId="77777777" w:rsidR="00A84B27" w:rsidRPr="00A84B27" w:rsidRDefault="00A84B27" w:rsidP="00A84B27">
      <w:pPr>
        <w:tabs>
          <w:tab w:val="left" w:pos="567"/>
        </w:tabs>
        <w:spacing w:after="0" w:line="240" w:lineRule="auto"/>
        <w:rPr>
          <w:rFonts w:cstheme="minorHAnsi"/>
          <w:b/>
        </w:rPr>
      </w:pPr>
    </w:p>
    <w:p w14:paraId="5FF160A4" w14:textId="77777777" w:rsidR="00A84B27" w:rsidRPr="00A84B27" w:rsidRDefault="00A84B27" w:rsidP="00A84B27">
      <w:pPr>
        <w:spacing w:after="0" w:line="240" w:lineRule="auto"/>
        <w:rPr>
          <w:rFonts w:cstheme="minorHAnsi"/>
        </w:rPr>
      </w:pPr>
      <w:r w:rsidRPr="00A84B27">
        <w:rPr>
          <w:rFonts w:cstheme="minorHAnsi"/>
        </w:rPr>
        <w:t>Primary research question:</w:t>
      </w:r>
    </w:p>
    <w:p w14:paraId="4A1568B1" w14:textId="77777777" w:rsidR="00A84B27" w:rsidRPr="00A84B27" w:rsidRDefault="00A84B27" w:rsidP="00A84B27">
      <w:pPr>
        <w:spacing w:after="0" w:line="240" w:lineRule="auto"/>
        <w:rPr>
          <w:rFonts w:cstheme="minorHAnsi"/>
        </w:rPr>
      </w:pPr>
    </w:p>
    <w:p w14:paraId="325E2478" w14:textId="77777777" w:rsidR="00A84B27" w:rsidRPr="00A84B27" w:rsidRDefault="00A84B27" w:rsidP="00A84B27">
      <w:pPr>
        <w:numPr>
          <w:ilvl w:val="0"/>
          <w:numId w:val="85"/>
        </w:numPr>
        <w:spacing w:after="0" w:line="240" w:lineRule="auto"/>
        <w:ind w:left="567" w:hanging="283"/>
        <w:contextualSpacing/>
        <w:rPr>
          <w:rFonts w:cstheme="minorHAnsi"/>
        </w:rPr>
      </w:pPr>
      <w:r w:rsidRPr="00A84B27">
        <w:rPr>
          <w:rFonts w:cstheme="minorHAnsi"/>
        </w:rPr>
        <w:t>What is the extent, range and nature of the evidence base or literature relating to involvement in palliative care research in primary research articles and other literature, including grey literature?</w:t>
      </w:r>
    </w:p>
    <w:p w14:paraId="60A9E516" w14:textId="77777777" w:rsidR="00A84B27" w:rsidRPr="00A84B27" w:rsidRDefault="00A84B27" w:rsidP="00A84B27">
      <w:pPr>
        <w:tabs>
          <w:tab w:val="left" w:pos="567"/>
        </w:tabs>
        <w:spacing w:after="0" w:line="240" w:lineRule="auto"/>
        <w:rPr>
          <w:rFonts w:cstheme="minorHAnsi"/>
          <w:b/>
        </w:rPr>
      </w:pPr>
    </w:p>
    <w:p w14:paraId="70C6607F" w14:textId="77777777" w:rsidR="00A84B27" w:rsidRPr="00A84B27" w:rsidRDefault="00A84B27" w:rsidP="00A84B27">
      <w:pPr>
        <w:tabs>
          <w:tab w:val="left" w:pos="567"/>
        </w:tabs>
        <w:spacing w:after="0" w:line="240" w:lineRule="auto"/>
        <w:rPr>
          <w:rFonts w:cstheme="minorHAnsi"/>
          <w:b/>
        </w:rPr>
      </w:pPr>
      <w:r w:rsidRPr="00A84B27">
        <w:rPr>
          <w:rFonts w:cstheme="minorHAnsi"/>
          <w:b/>
        </w:rPr>
        <w:t>2.1.1</w:t>
      </w:r>
      <w:r w:rsidRPr="00A84B27">
        <w:rPr>
          <w:rFonts w:cstheme="minorHAnsi"/>
          <w:b/>
        </w:rPr>
        <w:tab/>
        <w:t>Inclusion and exclusion criteria</w:t>
      </w:r>
    </w:p>
    <w:p w14:paraId="0570CA5F" w14:textId="77777777" w:rsidR="00A84B27" w:rsidRPr="00A84B27" w:rsidRDefault="00A84B27" w:rsidP="00A84B27">
      <w:pPr>
        <w:spacing w:after="0" w:line="240" w:lineRule="auto"/>
        <w:rPr>
          <w:rFonts w:cstheme="minorHAnsi"/>
          <w:b/>
        </w:rPr>
      </w:pPr>
    </w:p>
    <w:p w14:paraId="53105715" w14:textId="77777777" w:rsidR="00A84B27" w:rsidRPr="00A84B27" w:rsidRDefault="00A84B27" w:rsidP="00A84B27">
      <w:pPr>
        <w:spacing w:after="0" w:line="240" w:lineRule="auto"/>
        <w:rPr>
          <w:rFonts w:cstheme="minorHAnsi"/>
          <w:b/>
        </w:rPr>
      </w:pPr>
      <w:r w:rsidRPr="00A84B27">
        <w:rPr>
          <w:rFonts w:cstheme="minorHAnsi"/>
          <w:b/>
        </w:rPr>
        <w:t>SPICE:</w:t>
      </w:r>
    </w:p>
    <w:p w14:paraId="34E99FCA" w14:textId="77777777" w:rsidR="00A84B27" w:rsidRPr="00A84B27" w:rsidRDefault="00A84B27" w:rsidP="00A84B27">
      <w:pPr>
        <w:spacing w:after="0" w:line="240" w:lineRule="auto"/>
        <w:rPr>
          <w:rFonts w:cstheme="minorHAnsi"/>
          <w:b/>
        </w:rPr>
      </w:pPr>
    </w:p>
    <w:p w14:paraId="01A3D616" w14:textId="77777777" w:rsidR="00A84B27" w:rsidRPr="00A84B27" w:rsidRDefault="00A84B27" w:rsidP="00A84B27">
      <w:pPr>
        <w:spacing w:after="0" w:line="240" w:lineRule="auto"/>
        <w:rPr>
          <w:rFonts w:cstheme="minorHAnsi"/>
        </w:rPr>
      </w:pPr>
      <w:r w:rsidRPr="00A84B27">
        <w:rPr>
          <w:rFonts w:cstheme="minorHAnsi"/>
          <w:b/>
        </w:rPr>
        <w:t>S</w:t>
      </w:r>
      <w:r w:rsidRPr="00A84B27">
        <w:rPr>
          <w:rFonts w:cstheme="minorHAnsi"/>
        </w:rPr>
        <w:t xml:space="preserve"> – Palliative care research</w:t>
      </w:r>
    </w:p>
    <w:p w14:paraId="0558CB55" w14:textId="77777777" w:rsidR="00A84B27" w:rsidRPr="00A84B27" w:rsidRDefault="00A84B27" w:rsidP="00A84B27">
      <w:pPr>
        <w:spacing w:after="0" w:line="240" w:lineRule="auto"/>
        <w:rPr>
          <w:rFonts w:cstheme="minorHAnsi"/>
        </w:rPr>
      </w:pPr>
      <w:r w:rsidRPr="00A84B27">
        <w:rPr>
          <w:rFonts w:cstheme="minorHAnsi"/>
          <w:b/>
        </w:rPr>
        <w:t>P</w:t>
      </w:r>
      <w:r w:rsidRPr="00A84B27">
        <w:rPr>
          <w:rFonts w:cstheme="minorHAnsi"/>
        </w:rPr>
        <w:t xml:space="preserve"> – Anyone with experience of involvement in palliative care research (eg. patients, carers, clinicians, academics), aged 18 years and older</w:t>
      </w:r>
    </w:p>
    <w:p w14:paraId="3A7D3E58" w14:textId="77777777" w:rsidR="00A84B27" w:rsidRPr="00A84B27" w:rsidRDefault="00A84B27" w:rsidP="00A84B27">
      <w:pPr>
        <w:spacing w:after="0" w:line="240" w:lineRule="auto"/>
        <w:rPr>
          <w:rFonts w:cstheme="minorHAnsi"/>
        </w:rPr>
      </w:pPr>
      <w:r w:rsidRPr="00A84B27">
        <w:rPr>
          <w:rFonts w:cstheme="minorHAnsi"/>
          <w:b/>
        </w:rPr>
        <w:t>I</w:t>
      </w:r>
      <w:r w:rsidRPr="00A84B27">
        <w:rPr>
          <w:rFonts w:cstheme="minorHAnsi"/>
        </w:rPr>
        <w:t xml:space="preserve"> – Involvement</w:t>
      </w:r>
    </w:p>
    <w:p w14:paraId="71CD795C" w14:textId="77777777" w:rsidR="00A84B27" w:rsidRPr="00A84B27" w:rsidRDefault="00A84B27" w:rsidP="00A84B27">
      <w:pPr>
        <w:spacing w:after="0" w:line="240" w:lineRule="auto"/>
        <w:rPr>
          <w:rFonts w:cstheme="minorHAnsi"/>
        </w:rPr>
      </w:pPr>
      <w:r w:rsidRPr="00A84B27">
        <w:rPr>
          <w:rFonts w:cstheme="minorHAnsi"/>
          <w:b/>
        </w:rPr>
        <w:t>C</w:t>
      </w:r>
      <w:r w:rsidRPr="00A84B27">
        <w:rPr>
          <w:rFonts w:cstheme="minorHAnsi"/>
        </w:rPr>
        <w:t xml:space="preserve"> – none</w:t>
      </w:r>
    </w:p>
    <w:p w14:paraId="72B5B2A2" w14:textId="77777777" w:rsidR="00A84B27" w:rsidRPr="00A84B27" w:rsidRDefault="00A84B27" w:rsidP="00A84B27">
      <w:pPr>
        <w:spacing w:after="0" w:line="240" w:lineRule="auto"/>
        <w:rPr>
          <w:rFonts w:cstheme="minorHAnsi"/>
        </w:rPr>
      </w:pPr>
      <w:r w:rsidRPr="00A84B27">
        <w:rPr>
          <w:rFonts w:cstheme="minorHAnsi"/>
          <w:b/>
        </w:rPr>
        <w:t>E</w:t>
      </w:r>
      <w:r w:rsidRPr="00A84B27">
        <w:rPr>
          <w:rFonts w:cstheme="minorHAnsi"/>
        </w:rPr>
        <w:t xml:space="preserve"> – The effects of involvement (eg. benefits, barriers, impact, process issues)</w:t>
      </w:r>
    </w:p>
    <w:p w14:paraId="3F92E690" w14:textId="77777777" w:rsidR="00A84B27" w:rsidRPr="00A84B27" w:rsidRDefault="00A84B27" w:rsidP="00A84B27">
      <w:pPr>
        <w:rPr>
          <w:rFonts w:cstheme="minorHAnsi"/>
        </w:rPr>
      </w:pPr>
      <w:r w:rsidRPr="00A84B27">
        <w:rPr>
          <w:rFonts w:cstheme="minorHAnsi"/>
        </w:rPr>
        <w:br w:type="page"/>
      </w:r>
    </w:p>
    <w:tbl>
      <w:tblPr>
        <w:tblStyle w:val="TableGrid"/>
        <w:tblW w:w="0" w:type="auto"/>
        <w:tblLook w:val="04A0" w:firstRow="1" w:lastRow="0" w:firstColumn="1" w:lastColumn="0" w:noHBand="0" w:noVBand="1"/>
      </w:tblPr>
      <w:tblGrid>
        <w:gridCol w:w="1838"/>
        <w:gridCol w:w="4580"/>
        <w:gridCol w:w="3210"/>
      </w:tblGrid>
      <w:tr w:rsidR="00A84B27" w:rsidRPr="00A84B27" w14:paraId="025E512D" w14:textId="77777777" w:rsidTr="008E7B56">
        <w:tc>
          <w:tcPr>
            <w:tcW w:w="1838" w:type="dxa"/>
          </w:tcPr>
          <w:p w14:paraId="01A409F1"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lastRenderedPageBreak/>
              <w:t>Selection criteria</w:t>
            </w:r>
          </w:p>
        </w:tc>
        <w:tc>
          <w:tcPr>
            <w:tcW w:w="4580" w:type="dxa"/>
          </w:tcPr>
          <w:p w14:paraId="0D1E1E0C"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Inclusion</w:t>
            </w:r>
          </w:p>
        </w:tc>
        <w:tc>
          <w:tcPr>
            <w:tcW w:w="3210" w:type="dxa"/>
          </w:tcPr>
          <w:p w14:paraId="57736E61"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Exclusion</w:t>
            </w:r>
          </w:p>
        </w:tc>
      </w:tr>
      <w:tr w:rsidR="00A84B27" w:rsidRPr="00A84B27" w14:paraId="5CB31AA3" w14:textId="77777777" w:rsidTr="008E7B56">
        <w:tc>
          <w:tcPr>
            <w:tcW w:w="1838" w:type="dxa"/>
          </w:tcPr>
          <w:p w14:paraId="775CE38A"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S</w:t>
            </w:r>
            <w:r w:rsidRPr="00A84B27">
              <w:rPr>
                <w:rFonts w:cstheme="minorHAnsi"/>
                <w:sz w:val="20"/>
                <w:szCs w:val="20"/>
              </w:rPr>
              <w:t>etting</w:t>
            </w:r>
          </w:p>
        </w:tc>
        <w:tc>
          <w:tcPr>
            <w:tcW w:w="4580" w:type="dxa"/>
          </w:tcPr>
          <w:p w14:paraId="41922E2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research*</w:t>
            </w:r>
          </w:p>
          <w:p w14:paraId="20026DA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in other settings (eg. Education, service delivery), with guidelines only</w:t>
            </w:r>
          </w:p>
        </w:tc>
        <w:tc>
          <w:tcPr>
            <w:tcW w:w="3210" w:type="dxa"/>
          </w:tcPr>
          <w:p w14:paraId="1835A2C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in other settings unless guidelines are available</w:t>
            </w:r>
          </w:p>
        </w:tc>
      </w:tr>
      <w:tr w:rsidR="00A84B27" w:rsidRPr="00A84B27" w14:paraId="551C47A1" w14:textId="77777777" w:rsidTr="008E7B56">
        <w:tc>
          <w:tcPr>
            <w:tcW w:w="1838" w:type="dxa"/>
          </w:tcPr>
          <w:p w14:paraId="5E11D7B3"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P</w:t>
            </w:r>
            <w:r w:rsidRPr="00A84B27">
              <w:rPr>
                <w:rFonts w:cstheme="minorHAnsi"/>
                <w:sz w:val="20"/>
                <w:szCs w:val="20"/>
              </w:rPr>
              <w:t>erspective</w:t>
            </w:r>
          </w:p>
        </w:tc>
        <w:tc>
          <w:tcPr>
            <w:tcW w:w="4580" w:type="dxa"/>
          </w:tcPr>
          <w:p w14:paraId="6D8CCAD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yone with experience of involvement in palliative care research (eg. patients, carers, clinicians, academics).</w:t>
            </w:r>
          </w:p>
          <w:p w14:paraId="4D4F5C2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ged 18 years and older</w:t>
            </w:r>
          </w:p>
        </w:tc>
        <w:tc>
          <w:tcPr>
            <w:tcW w:w="3210" w:type="dxa"/>
          </w:tcPr>
          <w:p w14:paraId="4BD5D181" w14:textId="77777777" w:rsidR="00391B3F" w:rsidRDefault="00A84B27" w:rsidP="00A84B27">
            <w:pPr>
              <w:spacing w:after="160" w:line="259" w:lineRule="auto"/>
              <w:rPr>
                <w:rFonts w:cstheme="minorHAnsi"/>
                <w:sz w:val="20"/>
                <w:szCs w:val="20"/>
              </w:rPr>
            </w:pPr>
            <w:r w:rsidRPr="00A84B27">
              <w:rPr>
                <w:rFonts w:cstheme="minorHAnsi"/>
                <w:sz w:val="20"/>
                <w:szCs w:val="20"/>
              </w:rPr>
              <w:t>No experience of involvement in palliative care research.</w:t>
            </w:r>
          </w:p>
          <w:p w14:paraId="1DFEDACA" w14:textId="64D31927" w:rsidR="00A84B27" w:rsidRPr="00A84B27" w:rsidRDefault="00A84B27" w:rsidP="00A84B27">
            <w:pPr>
              <w:spacing w:after="160" w:line="259" w:lineRule="auto"/>
              <w:rPr>
                <w:rFonts w:cstheme="minorHAnsi"/>
                <w:sz w:val="20"/>
                <w:szCs w:val="20"/>
              </w:rPr>
            </w:pPr>
            <w:r w:rsidRPr="00A84B27">
              <w:rPr>
                <w:rFonts w:cstheme="minorHAnsi"/>
                <w:sz w:val="20"/>
                <w:szCs w:val="20"/>
              </w:rPr>
              <w:t>Aged under 18 years</w:t>
            </w:r>
          </w:p>
        </w:tc>
      </w:tr>
      <w:tr w:rsidR="00A84B27" w:rsidRPr="00A84B27" w14:paraId="4C54DE00" w14:textId="77777777" w:rsidTr="008E7B56">
        <w:tc>
          <w:tcPr>
            <w:tcW w:w="1838" w:type="dxa"/>
          </w:tcPr>
          <w:p w14:paraId="38F4D9EF"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I</w:t>
            </w:r>
            <w:r w:rsidRPr="00A84B27">
              <w:rPr>
                <w:rFonts w:cstheme="minorHAnsi"/>
                <w:sz w:val="20"/>
                <w:szCs w:val="20"/>
              </w:rPr>
              <w:t>ntervention</w:t>
            </w:r>
          </w:p>
        </w:tc>
        <w:tc>
          <w:tcPr>
            <w:tcW w:w="4580" w:type="dxa"/>
          </w:tcPr>
          <w:p w14:paraId="245975A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w:t>
            </w:r>
          </w:p>
        </w:tc>
        <w:tc>
          <w:tcPr>
            <w:tcW w:w="3210" w:type="dxa"/>
          </w:tcPr>
          <w:p w14:paraId="17023FC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 involvement</w:t>
            </w:r>
          </w:p>
        </w:tc>
      </w:tr>
      <w:tr w:rsidR="00A84B27" w:rsidRPr="00A84B27" w14:paraId="4EC2EB05" w14:textId="77777777" w:rsidTr="008E7B56">
        <w:tc>
          <w:tcPr>
            <w:tcW w:w="1838" w:type="dxa"/>
          </w:tcPr>
          <w:p w14:paraId="6ED58EBF"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C</w:t>
            </w:r>
            <w:r w:rsidRPr="00A84B27">
              <w:rPr>
                <w:rFonts w:cstheme="minorHAnsi"/>
                <w:sz w:val="20"/>
                <w:szCs w:val="20"/>
              </w:rPr>
              <w:t>omparison</w:t>
            </w:r>
          </w:p>
        </w:tc>
        <w:tc>
          <w:tcPr>
            <w:tcW w:w="4580" w:type="dxa"/>
          </w:tcPr>
          <w:p w14:paraId="11D2330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210" w:type="dxa"/>
          </w:tcPr>
          <w:p w14:paraId="47FCF80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r w:rsidR="00A84B27" w:rsidRPr="00A84B27" w14:paraId="4FFCB1A5" w14:textId="77777777" w:rsidTr="008E7B56">
        <w:tc>
          <w:tcPr>
            <w:tcW w:w="1838" w:type="dxa"/>
          </w:tcPr>
          <w:p w14:paraId="26BF028C"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E</w:t>
            </w:r>
            <w:r w:rsidRPr="00A84B27">
              <w:rPr>
                <w:rFonts w:cstheme="minorHAnsi"/>
                <w:sz w:val="20"/>
                <w:szCs w:val="20"/>
              </w:rPr>
              <w:t>valuation</w:t>
            </w:r>
          </w:p>
        </w:tc>
        <w:tc>
          <w:tcPr>
            <w:tcW w:w="4580" w:type="dxa"/>
          </w:tcPr>
          <w:p w14:paraId="08D185A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 for scoping review</w:t>
            </w:r>
          </w:p>
        </w:tc>
        <w:tc>
          <w:tcPr>
            <w:tcW w:w="3210" w:type="dxa"/>
          </w:tcPr>
          <w:p w14:paraId="69006A5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 for scoping review</w:t>
            </w:r>
          </w:p>
        </w:tc>
      </w:tr>
      <w:tr w:rsidR="00A84B27" w:rsidRPr="00A84B27" w14:paraId="666B951C" w14:textId="77777777" w:rsidTr="008E7B56">
        <w:tc>
          <w:tcPr>
            <w:tcW w:w="1838" w:type="dxa"/>
          </w:tcPr>
          <w:p w14:paraId="2C37F49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tudy design</w:t>
            </w:r>
          </w:p>
        </w:tc>
        <w:tc>
          <w:tcPr>
            <w:tcW w:w="4580" w:type="dxa"/>
          </w:tcPr>
          <w:p w14:paraId="79AE082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ll study designs and all other literature, including grey literature, except reviews</w:t>
            </w:r>
          </w:p>
        </w:tc>
        <w:tc>
          <w:tcPr>
            <w:tcW w:w="3210" w:type="dxa"/>
          </w:tcPr>
          <w:p w14:paraId="247CE50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Reviews</w:t>
            </w:r>
          </w:p>
        </w:tc>
      </w:tr>
      <w:tr w:rsidR="00A84B27" w:rsidRPr="00A84B27" w14:paraId="13AE8109" w14:textId="77777777" w:rsidTr="008E7B56">
        <w:tc>
          <w:tcPr>
            <w:tcW w:w="1838" w:type="dxa"/>
          </w:tcPr>
          <w:p w14:paraId="4844434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ublication year</w:t>
            </w:r>
          </w:p>
        </w:tc>
        <w:tc>
          <w:tcPr>
            <w:tcW w:w="4580" w:type="dxa"/>
          </w:tcPr>
          <w:p w14:paraId="7DD5575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y year</w:t>
            </w:r>
          </w:p>
        </w:tc>
        <w:tc>
          <w:tcPr>
            <w:tcW w:w="3210" w:type="dxa"/>
          </w:tcPr>
          <w:p w14:paraId="7C84F4C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ne</w:t>
            </w:r>
          </w:p>
        </w:tc>
      </w:tr>
      <w:tr w:rsidR="00A84B27" w:rsidRPr="00A84B27" w14:paraId="73A968C0" w14:textId="77777777" w:rsidTr="008E7B56">
        <w:tc>
          <w:tcPr>
            <w:tcW w:w="1838" w:type="dxa"/>
          </w:tcPr>
          <w:p w14:paraId="2898DF8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Language</w:t>
            </w:r>
          </w:p>
        </w:tc>
        <w:tc>
          <w:tcPr>
            <w:tcW w:w="4580" w:type="dxa"/>
          </w:tcPr>
          <w:p w14:paraId="0BC527A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nglish</w:t>
            </w:r>
          </w:p>
        </w:tc>
        <w:tc>
          <w:tcPr>
            <w:tcW w:w="3210" w:type="dxa"/>
          </w:tcPr>
          <w:p w14:paraId="258ED5B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n-English</w:t>
            </w:r>
          </w:p>
        </w:tc>
      </w:tr>
    </w:tbl>
    <w:p w14:paraId="45249273" w14:textId="77777777" w:rsidR="00A84B27" w:rsidRPr="00A84B27" w:rsidRDefault="00A84B27" w:rsidP="00A84B27">
      <w:pPr>
        <w:spacing w:after="0" w:line="240" w:lineRule="auto"/>
        <w:rPr>
          <w:rFonts w:cstheme="minorHAnsi"/>
        </w:rPr>
      </w:pPr>
    </w:p>
    <w:p w14:paraId="271313A1" w14:textId="77777777" w:rsidR="00A84B27" w:rsidRPr="00A84B27" w:rsidRDefault="00A84B27" w:rsidP="00A84B27">
      <w:pPr>
        <w:spacing w:after="0" w:line="240" w:lineRule="auto"/>
        <w:rPr>
          <w:rFonts w:cstheme="minorHAnsi"/>
          <w:b/>
        </w:rPr>
      </w:pPr>
      <w:r w:rsidRPr="00A84B27">
        <w:rPr>
          <w:rFonts w:cstheme="minorHAnsi"/>
          <w:b/>
        </w:rPr>
        <w:t>Table 7 Inclusion and exclusion criteria, primary research and other evidence</w:t>
      </w:r>
    </w:p>
    <w:p w14:paraId="21E4D6C4" w14:textId="77777777" w:rsidR="00A84B27" w:rsidRPr="00A84B27" w:rsidRDefault="00A84B27" w:rsidP="00A84B27">
      <w:pPr>
        <w:spacing w:after="0" w:line="240" w:lineRule="auto"/>
        <w:rPr>
          <w:rFonts w:cstheme="minorHAnsi"/>
        </w:rPr>
      </w:pPr>
    </w:p>
    <w:p w14:paraId="630FD76C" w14:textId="77777777" w:rsidR="00A84B27" w:rsidRPr="00A84B27" w:rsidRDefault="00A84B27" w:rsidP="00A84B27">
      <w:pPr>
        <w:spacing w:after="0" w:line="240" w:lineRule="auto"/>
        <w:rPr>
          <w:rFonts w:cstheme="minorHAnsi"/>
        </w:rPr>
      </w:pPr>
      <w:r w:rsidRPr="00A84B27">
        <w:rPr>
          <w:rFonts w:cstheme="minorHAnsi"/>
        </w:rPr>
        <w:t>* The following definitions have been used:</w:t>
      </w:r>
    </w:p>
    <w:p w14:paraId="71C8293E" w14:textId="77777777" w:rsidR="00A84B27" w:rsidRPr="00A84B27" w:rsidRDefault="00A84B27" w:rsidP="00A84B27">
      <w:pPr>
        <w:spacing w:after="0" w:line="240" w:lineRule="auto"/>
        <w:rPr>
          <w:rFonts w:cstheme="minorHAnsi"/>
        </w:rPr>
      </w:pPr>
    </w:p>
    <w:p w14:paraId="26E315A7" w14:textId="77777777" w:rsidR="00A84B27" w:rsidRPr="00A84B27" w:rsidRDefault="00A84B27" w:rsidP="00A84B27">
      <w:pPr>
        <w:spacing w:after="0" w:line="240" w:lineRule="auto"/>
        <w:rPr>
          <w:rFonts w:cstheme="minorHAnsi"/>
        </w:rPr>
      </w:pPr>
      <w:r w:rsidRPr="00A84B27">
        <w:rPr>
          <w:rFonts w:cstheme="minorHAnsi"/>
        </w:rPr>
        <w:t>Palliative care:</w:t>
      </w:r>
    </w:p>
    <w:p w14:paraId="70C27152" w14:textId="77777777" w:rsidR="00A84B27" w:rsidRPr="00A84B27" w:rsidRDefault="00A84B27" w:rsidP="00A84B27">
      <w:pPr>
        <w:spacing w:after="0" w:line="240" w:lineRule="auto"/>
        <w:ind w:left="720"/>
        <w:rPr>
          <w:rFonts w:cstheme="minorHAnsi"/>
        </w:rPr>
      </w:pPr>
      <w:r w:rsidRPr="00A84B27">
        <w:rPr>
          <w:rFonts w:cstheme="minorHAnsi"/>
        </w:rPr>
        <w:t xml:space="preserve">“Palliative care is an approach that improves the quality of life of patients and their families facing the problem associated with life-threatening illness, through the prevention and relief of suffering by means of early identification and impeccable assessment and treatment of pain and other problems, physical, psychosocial and spiritual” </w:t>
      </w:r>
      <w:r w:rsidRPr="00A84B27">
        <w:rPr>
          <w:rFonts w:cstheme="minorHAnsi"/>
        </w:rPr>
        <w:fldChar w:fldCharType="begin"/>
      </w:r>
      <w:r w:rsidRPr="00A84B27">
        <w:rPr>
          <w:rFonts w:cstheme="minorHAnsi"/>
        </w:rPr>
        <w:instrText xml:space="preserve"> ADDIN EN.CITE &lt;EndNote&gt;&lt;Cite&gt;&lt;RecNum&gt;15166&lt;/RecNum&gt;&lt;DisplayText&gt;(World Health Organisation, 2017)&lt;/DisplayText&gt;&lt;record&gt;&lt;rec-number&gt;15166&lt;/rec-number&gt;&lt;foreign-keys&gt;&lt;key app="EN" db-id="eda99esr9arp52e20v2pftz4rp5s9x0evef5" timestamp="1485788366"&gt;15166&lt;/key&gt;&lt;/foreign-keys&gt;&lt;ref-type name="Web Page"&gt;12&lt;/ref-type&gt;&lt;contributors&gt;&lt;authors&gt;&lt;author&gt;World Health Organisation,&lt;/author&gt;&lt;/authors&gt;&lt;/contributors&gt;&lt;titles&gt;&lt;title&gt;WHO Definition of Palliative Care&lt;/title&gt;&lt;/titles&gt;&lt;number&gt;30 January 2017&lt;/number&gt;&lt;dates&gt;&lt;year&gt;2017&lt;/year&gt;&lt;pub-dates&gt;&lt;date&gt;30 January 2017&lt;/date&gt;&lt;/pub-dates&gt;&lt;/dates&gt;&lt;pub-location&gt;Denmark&lt;/pub-location&gt;&lt;publisher&gt;Regional Office for Europe, WHO&lt;/publisher&gt;&lt;urls&gt;&lt;related-urls&gt;&lt;url&gt;http://www.who.int/cancer/palliative/definition/en/&lt;/url&gt;&lt;/related-urls&gt;&lt;/urls&gt;&lt;/record&gt;&lt;/Cite&gt;&lt;/EndNote&gt;</w:instrText>
      </w:r>
      <w:r w:rsidRPr="00A84B27">
        <w:rPr>
          <w:rFonts w:cstheme="minorHAnsi"/>
        </w:rPr>
        <w:fldChar w:fldCharType="separate"/>
      </w:r>
      <w:r w:rsidRPr="00A84B27">
        <w:rPr>
          <w:rFonts w:cstheme="minorHAnsi"/>
          <w:noProof/>
        </w:rPr>
        <w:t>(World Health Organisation, 2017)</w:t>
      </w:r>
      <w:r w:rsidRPr="00A84B27">
        <w:rPr>
          <w:rFonts w:cstheme="minorHAnsi"/>
        </w:rPr>
        <w:fldChar w:fldCharType="end"/>
      </w:r>
      <w:r w:rsidRPr="00A84B27">
        <w:rPr>
          <w:rFonts w:cstheme="minorHAnsi"/>
        </w:rPr>
        <w:t>.</w:t>
      </w:r>
    </w:p>
    <w:p w14:paraId="6E8245D5" w14:textId="77777777" w:rsidR="00A84B27" w:rsidRPr="00A84B27" w:rsidRDefault="00A84B27" w:rsidP="00A84B27">
      <w:pPr>
        <w:spacing w:after="0" w:line="240" w:lineRule="auto"/>
        <w:ind w:left="720"/>
        <w:rPr>
          <w:rFonts w:cstheme="minorHAnsi"/>
        </w:rPr>
      </w:pPr>
    </w:p>
    <w:p w14:paraId="16BDDDB7" w14:textId="77777777" w:rsidR="00A84B27" w:rsidRPr="00A84B27" w:rsidRDefault="00A84B27" w:rsidP="00A84B27">
      <w:pPr>
        <w:spacing w:after="0" w:line="240" w:lineRule="auto"/>
        <w:rPr>
          <w:rFonts w:cstheme="minorHAnsi"/>
        </w:rPr>
      </w:pPr>
      <w:r w:rsidRPr="00A84B27">
        <w:rPr>
          <w:rFonts w:cstheme="minorHAnsi"/>
        </w:rPr>
        <w:t>Involvement:</w:t>
      </w:r>
    </w:p>
    <w:p w14:paraId="0CEF6729" w14:textId="77777777" w:rsidR="00A84B27" w:rsidRPr="00A84B27" w:rsidRDefault="00A84B27" w:rsidP="00A84B27">
      <w:pPr>
        <w:spacing w:after="0" w:line="240" w:lineRule="auto"/>
        <w:ind w:left="720"/>
        <w:rPr>
          <w:rFonts w:cstheme="minorHAnsi"/>
        </w:rPr>
      </w:pPr>
      <w:r w:rsidRPr="00A84B27">
        <w:rPr>
          <w:rFonts w:cstheme="minorHAnsi"/>
        </w:rPr>
        <w:t xml:space="preserve">“Involvement in research refers to active involvement between people who use services, carers and researchers, rather than the use of people as participants in research (or as research ‘subjects’). Many people describe involvement as doing research with or by people who use services rather than to, about or for them” </w:t>
      </w:r>
      <w:r w:rsidRPr="00A84B27">
        <w:rPr>
          <w:rFonts w:cstheme="minorHAnsi"/>
        </w:rPr>
        <w:fldChar w:fldCharType="begin"/>
      </w:r>
      <w:r w:rsidRPr="00A84B27">
        <w:rPr>
          <w:rFonts w:cstheme="minorHAnsi"/>
        </w:rPr>
        <w:instrText xml:space="preserve"> ADDIN EN.CITE &lt;EndNote&gt;&lt;Cite&gt;&lt;RecNum&gt;6672&lt;/RecNum&gt;&lt;DisplayText&gt;(INVOLVE, 2015)&lt;/DisplayText&gt;&lt;record&gt;&lt;rec-number&gt;6672&lt;/rec-number&gt;&lt;foreign-keys&gt;&lt;key app="EN" db-id="eda99esr9arp52e20v2pftz4rp5s9x0evef5" timestamp="1466079126"&gt;6672&lt;/key&gt;&lt;/foreign-keys&gt;&lt;ref-type name="Web Page"&gt;12&lt;/ref-type&gt;&lt;contributors&gt;&lt;authors&gt;&lt;author&gt;INVOLVE&lt;/author&gt;&lt;/authors&gt;&lt;/contributors&gt;&lt;titles&gt;&lt;title&gt;Jargon buster&lt;/title&gt;&lt;/titles&gt;&lt;number&gt;30/1/2017&lt;/number&gt;&lt;reprint-edition&gt;Not in File&lt;/reprint-edition&gt;&lt;dates&gt;&lt;year&gt;2015&lt;/year&gt;&lt;pub-dates&gt;&lt;date&gt;30 January 2017&lt;/date&gt;&lt;/pub-dates&gt;&lt;/dates&gt;&lt;pub-location&gt;Eastleigh&lt;/pub-location&gt;&lt;publisher&gt;NIHR&lt;/publisher&gt;&lt;label&gt;1194R&lt;/label&gt;&lt;urls&gt;&lt;related-urls&gt;&lt;url&gt;http://www.invo.org.uk/resource-centre/jargon-buster/page/2/?letter=I&lt;/url&gt;&lt;/related-urls&gt;&lt;/urls&gt;&lt;/record&gt;&lt;/Cite&gt;&lt;/EndNote&gt;</w:instrText>
      </w:r>
      <w:r w:rsidRPr="00A84B27">
        <w:rPr>
          <w:rFonts w:cstheme="minorHAnsi"/>
        </w:rPr>
        <w:fldChar w:fldCharType="separate"/>
      </w:r>
      <w:r w:rsidRPr="00A84B27">
        <w:rPr>
          <w:rFonts w:cstheme="minorHAnsi"/>
          <w:noProof/>
        </w:rPr>
        <w:t>(INVOLVE, 2015)</w:t>
      </w:r>
      <w:r w:rsidRPr="00A84B27">
        <w:rPr>
          <w:rFonts w:cstheme="minorHAnsi"/>
        </w:rPr>
        <w:fldChar w:fldCharType="end"/>
      </w:r>
      <w:r w:rsidRPr="00A84B27">
        <w:rPr>
          <w:rFonts w:cstheme="minorHAnsi"/>
        </w:rPr>
        <w:t>.</w:t>
      </w:r>
    </w:p>
    <w:p w14:paraId="575553C7" w14:textId="77777777" w:rsidR="00A84B27" w:rsidRPr="00A84B27" w:rsidRDefault="00A84B27" w:rsidP="00A84B27">
      <w:pPr>
        <w:spacing w:after="0" w:line="240" w:lineRule="auto"/>
        <w:ind w:left="720"/>
        <w:rPr>
          <w:rFonts w:cstheme="minorHAnsi"/>
        </w:rPr>
      </w:pPr>
    </w:p>
    <w:p w14:paraId="7F7BE8DC" w14:textId="77777777" w:rsidR="00A84B27" w:rsidRPr="00A84B27" w:rsidRDefault="00A84B27" w:rsidP="00A84B27">
      <w:pPr>
        <w:spacing w:after="0" w:line="240" w:lineRule="auto"/>
        <w:rPr>
          <w:rFonts w:cstheme="minorHAnsi"/>
        </w:rPr>
      </w:pPr>
      <w:r w:rsidRPr="00A84B27">
        <w:rPr>
          <w:rFonts w:cstheme="minorHAnsi"/>
        </w:rPr>
        <w:t>Evaluation of involvement is not being considered for the purposes of the scoping review, because it would provide unnecessary detail at this stage.  Examples of evaluation include benefits, barriers, impact, process.</w:t>
      </w:r>
    </w:p>
    <w:p w14:paraId="4FA12B85" w14:textId="77777777" w:rsidR="00A84B27" w:rsidRPr="00A84B27" w:rsidRDefault="00A84B27" w:rsidP="00A84B27">
      <w:pPr>
        <w:spacing w:after="0" w:line="240" w:lineRule="auto"/>
        <w:rPr>
          <w:rFonts w:cstheme="minorHAnsi"/>
        </w:rPr>
      </w:pPr>
    </w:p>
    <w:p w14:paraId="750F60DC" w14:textId="77777777" w:rsidR="00A84B27" w:rsidRPr="00A84B27" w:rsidRDefault="00A84B27" w:rsidP="00A84B27">
      <w:pPr>
        <w:tabs>
          <w:tab w:val="left" w:pos="567"/>
        </w:tabs>
        <w:spacing w:after="0" w:line="240" w:lineRule="auto"/>
        <w:rPr>
          <w:rFonts w:cstheme="minorHAnsi"/>
          <w:b/>
        </w:rPr>
      </w:pPr>
      <w:bookmarkStart w:id="448" w:name="_Hlk484957927"/>
      <w:r w:rsidRPr="00A84B27">
        <w:rPr>
          <w:rFonts w:cstheme="minorHAnsi"/>
          <w:b/>
        </w:rPr>
        <w:t>2.1.2</w:t>
      </w:r>
      <w:r w:rsidRPr="00A84B27">
        <w:rPr>
          <w:rFonts w:cstheme="minorHAnsi"/>
          <w:b/>
        </w:rPr>
        <w:tab/>
        <w:t>Search Strategy</w:t>
      </w:r>
    </w:p>
    <w:p w14:paraId="6A03C610" w14:textId="77777777" w:rsidR="00A84B27" w:rsidRPr="00A84B27" w:rsidRDefault="00A84B27" w:rsidP="00A84B27">
      <w:pPr>
        <w:tabs>
          <w:tab w:val="left" w:pos="567"/>
        </w:tabs>
        <w:spacing w:after="0" w:line="240" w:lineRule="auto"/>
        <w:rPr>
          <w:rFonts w:cstheme="minorHAnsi"/>
          <w:b/>
        </w:rPr>
      </w:pPr>
    </w:p>
    <w:p w14:paraId="2DD2549E" w14:textId="77777777" w:rsidR="00A84B27" w:rsidRPr="00A84B27" w:rsidRDefault="00A84B27" w:rsidP="00A84B27">
      <w:pPr>
        <w:spacing w:after="0" w:line="240" w:lineRule="auto"/>
        <w:rPr>
          <w:rFonts w:cstheme="minorHAnsi"/>
        </w:rPr>
      </w:pPr>
      <w:r w:rsidRPr="00A84B27">
        <w:rPr>
          <w:rFonts w:cstheme="minorHAnsi"/>
        </w:rPr>
        <w:t>Both free text searching and thesaurus searching were used. MESH terms and exploding terms were used as appropriate to individual databases. The searches were modified to allow for different databases.</w:t>
      </w:r>
    </w:p>
    <w:bookmarkEnd w:id="448"/>
    <w:p w14:paraId="7904EE16" w14:textId="77777777" w:rsidR="00A84B27" w:rsidRPr="00A84B27" w:rsidRDefault="00A84B27" w:rsidP="00A84B27">
      <w:pPr>
        <w:spacing w:after="0" w:line="240" w:lineRule="auto"/>
        <w:rPr>
          <w:rFonts w:cstheme="minorHAnsi"/>
          <w:b/>
        </w:rPr>
      </w:pPr>
    </w:p>
    <w:tbl>
      <w:tblPr>
        <w:tblStyle w:val="TableGrid"/>
        <w:tblW w:w="0" w:type="auto"/>
        <w:tblLook w:val="04A0" w:firstRow="1" w:lastRow="0" w:firstColumn="1" w:lastColumn="0" w:noHBand="0" w:noVBand="1"/>
      </w:tblPr>
      <w:tblGrid>
        <w:gridCol w:w="3209"/>
        <w:gridCol w:w="3209"/>
        <w:gridCol w:w="3210"/>
      </w:tblGrid>
      <w:tr w:rsidR="00A84B27" w:rsidRPr="00A84B27" w14:paraId="0EF72DDA" w14:textId="77777777" w:rsidTr="008E7B56">
        <w:tc>
          <w:tcPr>
            <w:tcW w:w="3209" w:type="dxa"/>
          </w:tcPr>
          <w:p w14:paraId="4D2EC724"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Terms to be used</w:t>
            </w:r>
          </w:p>
        </w:tc>
        <w:tc>
          <w:tcPr>
            <w:tcW w:w="3209" w:type="dxa"/>
          </w:tcPr>
          <w:p w14:paraId="169A8161"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Thesaurus</w:t>
            </w:r>
          </w:p>
        </w:tc>
        <w:tc>
          <w:tcPr>
            <w:tcW w:w="3210" w:type="dxa"/>
          </w:tcPr>
          <w:p w14:paraId="40621CC9"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Free text</w:t>
            </w:r>
          </w:p>
        </w:tc>
      </w:tr>
      <w:tr w:rsidR="00A84B27" w:rsidRPr="00A84B27" w14:paraId="0CD2DE97" w14:textId="77777777" w:rsidTr="008E7B56">
        <w:tc>
          <w:tcPr>
            <w:tcW w:w="3209" w:type="dxa"/>
          </w:tcPr>
          <w:p w14:paraId="3BA6CE13"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S</w:t>
            </w:r>
            <w:r w:rsidRPr="00A84B27">
              <w:rPr>
                <w:rFonts w:cstheme="minorHAnsi"/>
                <w:sz w:val="20"/>
                <w:szCs w:val="20"/>
              </w:rPr>
              <w:t>etting</w:t>
            </w:r>
          </w:p>
        </w:tc>
        <w:tc>
          <w:tcPr>
            <w:tcW w:w="3209" w:type="dxa"/>
          </w:tcPr>
          <w:p w14:paraId="093C8C7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or palliative medicine or terminal care or hospice care or life support care or terminally ill or end of life care</w:t>
            </w:r>
          </w:p>
        </w:tc>
        <w:tc>
          <w:tcPr>
            <w:tcW w:w="3210" w:type="dxa"/>
          </w:tcPr>
          <w:p w14:paraId="72E66C3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or palliative medicine or terminal care or hospice care or life support care or terminally ill or end of life care</w:t>
            </w:r>
          </w:p>
        </w:tc>
      </w:tr>
      <w:tr w:rsidR="00A84B27" w:rsidRPr="00A84B27" w14:paraId="41E69ABA" w14:textId="77777777" w:rsidTr="008E7B56">
        <w:tc>
          <w:tcPr>
            <w:tcW w:w="3209" w:type="dxa"/>
          </w:tcPr>
          <w:p w14:paraId="10B20187"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lastRenderedPageBreak/>
              <w:t>P</w:t>
            </w:r>
            <w:r w:rsidRPr="00A84B27">
              <w:rPr>
                <w:rFonts w:cstheme="minorHAnsi"/>
                <w:sz w:val="20"/>
                <w:szCs w:val="20"/>
              </w:rPr>
              <w:t>erspective</w:t>
            </w:r>
          </w:p>
        </w:tc>
        <w:tc>
          <w:tcPr>
            <w:tcW w:w="3209" w:type="dxa"/>
          </w:tcPr>
          <w:p w14:paraId="17F1542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210" w:type="dxa"/>
          </w:tcPr>
          <w:p w14:paraId="2035901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r w:rsidR="00A84B27" w:rsidRPr="00A84B27" w14:paraId="122ACA00" w14:textId="77777777" w:rsidTr="008E7B56">
        <w:tc>
          <w:tcPr>
            <w:tcW w:w="3209" w:type="dxa"/>
          </w:tcPr>
          <w:p w14:paraId="46CAA484"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I</w:t>
            </w:r>
            <w:r w:rsidRPr="00A84B27">
              <w:rPr>
                <w:rFonts w:cstheme="minorHAnsi"/>
                <w:sz w:val="20"/>
                <w:szCs w:val="20"/>
              </w:rPr>
              <w:t>ntervention</w:t>
            </w:r>
          </w:p>
        </w:tc>
        <w:tc>
          <w:tcPr>
            <w:tcW w:w="3209" w:type="dxa"/>
          </w:tcPr>
          <w:p w14:paraId="671638B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onsumer Participation or Patient Participation or Community Participation</w:t>
            </w:r>
          </w:p>
        </w:tc>
        <w:tc>
          <w:tcPr>
            <w:tcW w:w="3210" w:type="dxa"/>
          </w:tcPr>
          <w:p w14:paraId="5A8A995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 or Engag* or Participat* or Co-produc*</w:t>
            </w:r>
          </w:p>
        </w:tc>
      </w:tr>
      <w:tr w:rsidR="00A84B27" w:rsidRPr="00A84B27" w14:paraId="3F537F18" w14:textId="77777777" w:rsidTr="008E7B56">
        <w:tc>
          <w:tcPr>
            <w:tcW w:w="3209" w:type="dxa"/>
          </w:tcPr>
          <w:p w14:paraId="0E94187A"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C</w:t>
            </w:r>
            <w:r w:rsidRPr="00A84B27">
              <w:rPr>
                <w:rFonts w:cstheme="minorHAnsi"/>
                <w:sz w:val="20"/>
                <w:szCs w:val="20"/>
              </w:rPr>
              <w:t>omparison</w:t>
            </w:r>
          </w:p>
        </w:tc>
        <w:tc>
          <w:tcPr>
            <w:tcW w:w="3209" w:type="dxa"/>
          </w:tcPr>
          <w:p w14:paraId="627BB5D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210" w:type="dxa"/>
          </w:tcPr>
          <w:p w14:paraId="3EFB074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r w:rsidR="00A84B27" w:rsidRPr="00A84B27" w14:paraId="4029A6F4" w14:textId="77777777" w:rsidTr="008E7B56">
        <w:tc>
          <w:tcPr>
            <w:tcW w:w="3209" w:type="dxa"/>
          </w:tcPr>
          <w:p w14:paraId="013F9410"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E</w:t>
            </w:r>
            <w:r w:rsidRPr="00A84B27">
              <w:rPr>
                <w:rFonts w:cstheme="minorHAnsi"/>
                <w:sz w:val="20"/>
                <w:szCs w:val="20"/>
              </w:rPr>
              <w:t>valuation</w:t>
            </w:r>
          </w:p>
        </w:tc>
        <w:tc>
          <w:tcPr>
            <w:tcW w:w="3209" w:type="dxa"/>
          </w:tcPr>
          <w:p w14:paraId="7F1FE33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c>
          <w:tcPr>
            <w:tcW w:w="3210" w:type="dxa"/>
          </w:tcPr>
          <w:p w14:paraId="055C475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ot relevant</w:t>
            </w:r>
          </w:p>
        </w:tc>
      </w:tr>
    </w:tbl>
    <w:p w14:paraId="18F6AA05" w14:textId="77777777" w:rsidR="00A84B27" w:rsidRPr="00A84B27" w:rsidRDefault="00A84B27" w:rsidP="00A84B27">
      <w:pPr>
        <w:spacing w:after="0" w:line="240" w:lineRule="auto"/>
        <w:rPr>
          <w:rFonts w:cstheme="minorHAnsi"/>
        </w:rPr>
      </w:pPr>
    </w:p>
    <w:p w14:paraId="49E55151" w14:textId="77777777" w:rsidR="00A84B27" w:rsidRDefault="00A84B27" w:rsidP="00A84B27">
      <w:pPr>
        <w:spacing w:after="0" w:line="240" w:lineRule="auto"/>
        <w:rPr>
          <w:rFonts w:cstheme="minorHAnsi"/>
          <w:b/>
        </w:rPr>
      </w:pPr>
      <w:r w:rsidRPr="00A84B27">
        <w:rPr>
          <w:rFonts w:cstheme="minorHAnsi"/>
          <w:b/>
        </w:rPr>
        <w:t xml:space="preserve">Table 8 Search strategy using SPICE, </w:t>
      </w:r>
      <w:bookmarkStart w:id="449" w:name="_Hlk484960403"/>
      <w:r w:rsidRPr="00A84B27">
        <w:rPr>
          <w:rFonts w:cstheme="minorHAnsi"/>
          <w:b/>
        </w:rPr>
        <w:t>primary research and other evidence</w:t>
      </w:r>
      <w:bookmarkEnd w:id="449"/>
    </w:p>
    <w:p w14:paraId="59C8C910" w14:textId="77777777" w:rsidR="0003462E" w:rsidRPr="00A84B27" w:rsidRDefault="0003462E" w:rsidP="00A84B27">
      <w:pPr>
        <w:spacing w:after="0" w:line="240" w:lineRule="auto"/>
        <w:rPr>
          <w:rFonts w:cstheme="minorHAnsi"/>
          <w:b/>
        </w:rPr>
      </w:pPr>
    </w:p>
    <w:p w14:paraId="7D6D5F8C" w14:textId="77777777" w:rsidR="00A84B27" w:rsidRPr="00A84B27" w:rsidRDefault="00A84B27" w:rsidP="00A84B27">
      <w:pPr>
        <w:spacing w:after="0" w:line="240" w:lineRule="auto"/>
        <w:rPr>
          <w:rFonts w:cstheme="minorHAnsi"/>
        </w:rPr>
      </w:pPr>
      <w:r w:rsidRPr="00A84B27">
        <w:rPr>
          <w:rFonts w:cstheme="minorHAnsi"/>
        </w:rPr>
        <w:t>The following limits/filters were applied:</w:t>
      </w:r>
    </w:p>
    <w:p w14:paraId="67F776DE" w14:textId="77777777" w:rsidR="00A84B27" w:rsidRPr="00A84B27" w:rsidRDefault="00A84B27" w:rsidP="00A84B27">
      <w:pPr>
        <w:spacing w:after="0" w:line="240" w:lineRule="auto"/>
        <w:rPr>
          <w:rFonts w:cstheme="minorHAnsi"/>
        </w:rPr>
      </w:pPr>
    </w:p>
    <w:tbl>
      <w:tblPr>
        <w:tblStyle w:val="TableGrid"/>
        <w:tblW w:w="0" w:type="auto"/>
        <w:tblLook w:val="04A0" w:firstRow="1" w:lastRow="0" w:firstColumn="1" w:lastColumn="0" w:noHBand="0" w:noVBand="1"/>
      </w:tblPr>
      <w:tblGrid>
        <w:gridCol w:w="4814"/>
        <w:gridCol w:w="4814"/>
      </w:tblGrid>
      <w:tr w:rsidR="00A84B27" w:rsidRPr="00A84B27" w14:paraId="32C381CE" w14:textId="77777777" w:rsidTr="008E7B56">
        <w:tc>
          <w:tcPr>
            <w:tcW w:w="9628" w:type="dxa"/>
            <w:gridSpan w:val="2"/>
          </w:tcPr>
          <w:p w14:paraId="1B9809FA"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Limits/filters applied</w:t>
            </w:r>
          </w:p>
        </w:tc>
      </w:tr>
      <w:tr w:rsidR="00A84B27" w:rsidRPr="00A84B27" w14:paraId="7D372A2A" w14:textId="77777777" w:rsidTr="008E7B56">
        <w:tc>
          <w:tcPr>
            <w:tcW w:w="4814" w:type="dxa"/>
          </w:tcPr>
          <w:p w14:paraId="1157885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tudy design</w:t>
            </w:r>
          </w:p>
        </w:tc>
        <w:tc>
          <w:tcPr>
            <w:tcW w:w="4814" w:type="dxa"/>
          </w:tcPr>
          <w:p w14:paraId="6616368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ll except reviews</w:t>
            </w:r>
          </w:p>
        </w:tc>
      </w:tr>
      <w:tr w:rsidR="00A84B27" w:rsidRPr="00A84B27" w14:paraId="0EDDCC90" w14:textId="77777777" w:rsidTr="008E7B56">
        <w:tc>
          <w:tcPr>
            <w:tcW w:w="4814" w:type="dxa"/>
          </w:tcPr>
          <w:p w14:paraId="48598BE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Language</w:t>
            </w:r>
          </w:p>
        </w:tc>
        <w:tc>
          <w:tcPr>
            <w:tcW w:w="4814" w:type="dxa"/>
          </w:tcPr>
          <w:p w14:paraId="2E585C6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nglish</w:t>
            </w:r>
          </w:p>
        </w:tc>
      </w:tr>
      <w:tr w:rsidR="00A84B27" w:rsidRPr="00A84B27" w14:paraId="5538C4F3" w14:textId="77777777" w:rsidTr="008E7B56">
        <w:tc>
          <w:tcPr>
            <w:tcW w:w="4814" w:type="dxa"/>
          </w:tcPr>
          <w:p w14:paraId="6DFD6E6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Other</w:t>
            </w:r>
          </w:p>
        </w:tc>
        <w:tc>
          <w:tcPr>
            <w:tcW w:w="4814" w:type="dxa"/>
          </w:tcPr>
          <w:p w14:paraId="2E823BB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umans, aged 18 years and older</w:t>
            </w:r>
          </w:p>
        </w:tc>
      </w:tr>
    </w:tbl>
    <w:p w14:paraId="7DE87B56" w14:textId="77777777" w:rsidR="00A84B27" w:rsidRPr="00A84B27" w:rsidRDefault="00A84B27" w:rsidP="00A84B27">
      <w:pPr>
        <w:spacing w:after="0" w:line="240" w:lineRule="auto"/>
        <w:rPr>
          <w:rFonts w:cstheme="minorHAnsi"/>
        </w:rPr>
      </w:pPr>
    </w:p>
    <w:p w14:paraId="5AD08302" w14:textId="77777777" w:rsidR="00A84B27" w:rsidRPr="00A84B27" w:rsidRDefault="00A84B27" w:rsidP="00A84B27">
      <w:pPr>
        <w:tabs>
          <w:tab w:val="left" w:pos="567"/>
        </w:tabs>
        <w:spacing w:after="0" w:line="240" w:lineRule="auto"/>
        <w:rPr>
          <w:rFonts w:cstheme="minorHAnsi"/>
          <w:b/>
        </w:rPr>
      </w:pPr>
      <w:bookmarkStart w:id="450" w:name="_Hlk484957949"/>
      <w:r w:rsidRPr="00A84B27">
        <w:rPr>
          <w:rFonts w:cstheme="minorHAnsi"/>
          <w:b/>
        </w:rPr>
        <w:t>Table 9 Limits and filters applied, primary research and other evidence</w:t>
      </w:r>
    </w:p>
    <w:p w14:paraId="0C3ECBCE" w14:textId="77777777" w:rsidR="00A84B27" w:rsidRPr="00A84B27" w:rsidRDefault="00A84B27" w:rsidP="00A84B27">
      <w:pPr>
        <w:tabs>
          <w:tab w:val="left" w:pos="567"/>
        </w:tabs>
        <w:spacing w:after="0" w:line="240" w:lineRule="auto"/>
        <w:rPr>
          <w:rFonts w:cstheme="minorHAnsi"/>
          <w:b/>
          <w:sz w:val="24"/>
          <w:szCs w:val="24"/>
        </w:rPr>
      </w:pPr>
    </w:p>
    <w:p w14:paraId="601D5CC6" w14:textId="77777777" w:rsidR="00A84B27" w:rsidRPr="00A84B27" w:rsidRDefault="00A84B27" w:rsidP="00A84B27">
      <w:pPr>
        <w:tabs>
          <w:tab w:val="left" w:pos="567"/>
        </w:tabs>
        <w:spacing w:after="0" w:line="240" w:lineRule="auto"/>
        <w:rPr>
          <w:rFonts w:cstheme="minorHAnsi"/>
          <w:b/>
          <w:sz w:val="24"/>
          <w:szCs w:val="24"/>
        </w:rPr>
      </w:pPr>
      <w:r w:rsidRPr="00A84B27">
        <w:rPr>
          <w:rFonts w:cstheme="minorHAnsi"/>
          <w:b/>
          <w:sz w:val="24"/>
          <w:szCs w:val="24"/>
        </w:rPr>
        <w:t>2.2</w:t>
      </w:r>
      <w:r w:rsidRPr="00A84B27">
        <w:rPr>
          <w:rFonts w:cstheme="minorHAnsi"/>
          <w:b/>
          <w:sz w:val="24"/>
          <w:szCs w:val="24"/>
        </w:rPr>
        <w:tab/>
        <w:t>Results</w:t>
      </w:r>
    </w:p>
    <w:p w14:paraId="617D07F2" w14:textId="77777777" w:rsidR="00A84B27" w:rsidRPr="00A84B27" w:rsidRDefault="00A84B27" w:rsidP="00A84B27">
      <w:pPr>
        <w:spacing w:after="0" w:line="240" w:lineRule="auto"/>
        <w:rPr>
          <w:rFonts w:cstheme="minorHAnsi"/>
          <w:b/>
        </w:rPr>
      </w:pPr>
    </w:p>
    <w:tbl>
      <w:tblPr>
        <w:tblStyle w:val="TableGrid"/>
        <w:tblW w:w="0" w:type="auto"/>
        <w:tblLook w:val="04A0" w:firstRow="1" w:lastRow="0" w:firstColumn="1" w:lastColumn="0" w:noHBand="0" w:noVBand="1"/>
      </w:tblPr>
      <w:tblGrid>
        <w:gridCol w:w="1946"/>
        <w:gridCol w:w="5783"/>
        <w:gridCol w:w="1899"/>
      </w:tblGrid>
      <w:tr w:rsidR="00A84B27" w:rsidRPr="00A84B27" w14:paraId="39B4F8C1" w14:textId="77777777" w:rsidTr="008E7B56">
        <w:tc>
          <w:tcPr>
            <w:tcW w:w="1946" w:type="dxa"/>
          </w:tcPr>
          <w:bookmarkEnd w:id="450"/>
          <w:p w14:paraId="14A6BDF6"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Type of source</w:t>
            </w:r>
          </w:p>
        </w:tc>
        <w:tc>
          <w:tcPr>
            <w:tcW w:w="5783" w:type="dxa"/>
          </w:tcPr>
          <w:p w14:paraId="5BD2412F"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Source</w:t>
            </w:r>
          </w:p>
        </w:tc>
        <w:tc>
          <w:tcPr>
            <w:tcW w:w="1899" w:type="dxa"/>
          </w:tcPr>
          <w:p w14:paraId="2C1B9878"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Date searched</w:t>
            </w:r>
          </w:p>
        </w:tc>
      </w:tr>
      <w:tr w:rsidR="00A84B27" w:rsidRPr="00A84B27" w14:paraId="3D869D59" w14:textId="77777777" w:rsidTr="008E7B56">
        <w:tc>
          <w:tcPr>
            <w:tcW w:w="1946" w:type="dxa"/>
          </w:tcPr>
          <w:p w14:paraId="6EB7D0B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ealth database</w:t>
            </w:r>
          </w:p>
        </w:tc>
        <w:tc>
          <w:tcPr>
            <w:tcW w:w="5783" w:type="dxa"/>
          </w:tcPr>
          <w:p w14:paraId="1CCDE23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ubMed</w:t>
            </w:r>
          </w:p>
        </w:tc>
        <w:tc>
          <w:tcPr>
            <w:tcW w:w="1899" w:type="dxa"/>
          </w:tcPr>
          <w:p w14:paraId="216BBEE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9/3/2017</w:t>
            </w:r>
          </w:p>
        </w:tc>
      </w:tr>
      <w:tr w:rsidR="00A84B27" w:rsidRPr="00A84B27" w14:paraId="1D1921AF" w14:textId="77777777" w:rsidTr="008E7B56">
        <w:tc>
          <w:tcPr>
            <w:tcW w:w="1946" w:type="dxa"/>
          </w:tcPr>
          <w:p w14:paraId="704F307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ocial Care database</w:t>
            </w:r>
          </w:p>
        </w:tc>
        <w:tc>
          <w:tcPr>
            <w:tcW w:w="5783" w:type="dxa"/>
          </w:tcPr>
          <w:p w14:paraId="2903ADA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ocial Care Online</w:t>
            </w:r>
          </w:p>
        </w:tc>
        <w:tc>
          <w:tcPr>
            <w:tcW w:w="1899" w:type="dxa"/>
          </w:tcPr>
          <w:p w14:paraId="0D29F14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9/3/2017</w:t>
            </w:r>
          </w:p>
        </w:tc>
      </w:tr>
      <w:tr w:rsidR="00A84B27" w:rsidRPr="00A84B27" w14:paraId="10073CEF" w14:textId="77777777" w:rsidTr="008E7B56">
        <w:tc>
          <w:tcPr>
            <w:tcW w:w="1946" w:type="dxa"/>
          </w:tcPr>
          <w:p w14:paraId="682DEC9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Grey literature databases</w:t>
            </w:r>
          </w:p>
        </w:tc>
        <w:tc>
          <w:tcPr>
            <w:tcW w:w="5783" w:type="dxa"/>
          </w:tcPr>
          <w:p w14:paraId="44DA81F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Open Grey</w:t>
            </w:r>
          </w:p>
          <w:p w14:paraId="0DB9FA5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ocial Care Online</w:t>
            </w:r>
          </w:p>
          <w:p w14:paraId="32C69CC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roQuest Dissertation &amp; Theses (UK and International)</w:t>
            </w:r>
          </w:p>
          <w:p w14:paraId="087838D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thOS e-theses online</w:t>
            </w:r>
          </w:p>
        </w:tc>
        <w:tc>
          <w:tcPr>
            <w:tcW w:w="1899" w:type="dxa"/>
          </w:tcPr>
          <w:p w14:paraId="072A11D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p w14:paraId="73FBF8C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9/3/2017</w:t>
            </w:r>
          </w:p>
          <w:p w14:paraId="24835AD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8/3/2017</w:t>
            </w:r>
          </w:p>
          <w:p w14:paraId="5E4173E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8/3/2017</w:t>
            </w:r>
          </w:p>
        </w:tc>
      </w:tr>
      <w:tr w:rsidR="00A84B27" w:rsidRPr="00A84B27" w14:paraId="49B6DB9C" w14:textId="77777777" w:rsidTr="008E7B56">
        <w:tc>
          <w:tcPr>
            <w:tcW w:w="1946" w:type="dxa"/>
          </w:tcPr>
          <w:p w14:paraId="00B9472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Websites</w:t>
            </w:r>
          </w:p>
        </w:tc>
        <w:tc>
          <w:tcPr>
            <w:tcW w:w="5783" w:type="dxa"/>
          </w:tcPr>
          <w:p w14:paraId="5EEBBB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Department of Health (</w:t>
            </w:r>
            <w:hyperlink r:id="rId130" w:history="1">
              <w:r w:rsidRPr="00A84B27">
                <w:rPr>
                  <w:rFonts w:cstheme="minorHAnsi"/>
                  <w:color w:val="0563C1" w:themeColor="hyperlink"/>
                  <w:sz w:val="20"/>
                  <w:szCs w:val="20"/>
                  <w:u w:val="single"/>
                </w:rPr>
                <w:t>https://www.gov.uk/government/organisations/department-of-health</w:t>
              </w:r>
            </w:hyperlink>
            <w:r w:rsidRPr="00A84B27">
              <w:rPr>
                <w:rFonts w:cstheme="minorHAnsi"/>
                <w:sz w:val="20"/>
                <w:szCs w:val="20"/>
              </w:rPr>
              <w:t>)</w:t>
            </w:r>
          </w:p>
          <w:p w14:paraId="1481FBA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ICE (</w:t>
            </w:r>
            <w:hyperlink r:id="rId131" w:history="1">
              <w:r w:rsidRPr="00A84B27">
                <w:rPr>
                  <w:rFonts w:cstheme="minorHAnsi"/>
                  <w:color w:val="0563C1" w:themeColor="hyperlink"/>
                  <w:sz w:val="20"/>
                  <w:szCs w:val="20"/>
                  <w:u w:val="single"/>
                </w:rPr>
                <w:t>https://www.nice.org.uk/</w:t>
              </w:r>
            </w:hyperlink>
            <w:r w:rsidRPr="00A84B27">
              <w:rPr>
                <w:rFonts w:cstheme="minorHAnsi"/>
                <w:sz w:val="20"/>
                <w:szCs w:val="20"/>
              </w:rPr>
              <w:t>)</w:t>
            </w:r>
          </w:p>
          <w:p w14:paraId="59A0C7D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seph Rowntree Foundation (</w:t>
            </w:r>
            <w:hyperlink r:id="rId132" w:history="1">
              <w:r w:rsidRPr="00A84B27">
                <w:rPr>
                  <w:rFonts w:cstheme="minorHAnsi"/>
                  <w:color w:val="0563C1" w:themeColor="hyperlink"/>
                  <w:sz w:val="20"/>
                  <w:szCs w:val="20"/>
                  <w:u w:val="single"/>
                </w:rPr>
                <w:t>https://www.jrf.org.uk/</w:t>
              </w:r>
            </w:hyperlink>
            <w:r w:rsidRPr="00A84B27">
              <w:rPr>
                <w:rFonts w:cstheme="minorHAnsi"/>
                <w:sz w:val="20"/>
                <w:szCs w:val="20"/>
              </w:rPr>
              <w:t>)</w:t>
            </w:r>
          </w:p>
          <w:p w14:paraId="081F01C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King’s Fund (</w:t>
            </w:r>
            <w:hyperlink r:id="rId133" w:history="1">
              <w:r w:rsidRPr="00A84B27">
                <w:rPr>
                  <w:rFonts w:cstheme="minorHAnsi"/>
                  <w:color w:val="0563C1" w:themeColor="hyperlink"/>
                  <w:sz w:val="20"/>
                  <w:szCs w:val="20"/>
                  <w:u w:val="single"/>
                </w:rPr>
                <w:t>https://www.kingsfund.org.uk/</w:t>
              </w:r>
            </w:hyperlink>
            <w:r w:rsidRPr="00A84B27">
              <w:rPr>
                <w:rFonts w:cstheme="minorHAnsi"/>
                <w:sz w:val="20"/>
                <w:szCs w:val="20"/>
              </w:rPr>
              <w:t>)</w:t>
            </w:r>
          </w:p>
          <w:p w14:paraId="28933EF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 (</w:t>
            </w:r>
            <w:hyperlink r:id="rId134" w:history="1">
              <w:r w:rsidRPr="00A84B27">
                <w:rPr>
                  <w:rFonts w:cstheme="minorHAnsi"/>
                  <w:color w:val="0563C1" w:themeColor="hyperlink"/>
                  <w:sz w:val="20"/>
                  <w:szCs w:val="20"/>
                  <w:u w:val="single"/>
                </w:rPr>
                <w:t>http://www.invo.org.uk/</w:t>
              </w:r>
            </w:hyperlink>
            <w:r w:rsidRPr="00A84B27">
              <w:rPr>
                <w:rFonts w:cstheme="minorHAnsi"/>
                <w:sz w:val="20"/>
                <w:szCs w:val="20"/>
              </w:rPr>
              <w:t>)</w:t>
            </w:r>
          </w:p>
          <w:p w14:paraId="33E3CBF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ternational Association for Hospice and Palliative Care (</w:t>
            </w:r>
            <w:hyperlink r:id="rId135" w:history="1">
              <w:r w:rsidRPr="00A84B27">
                <w:rPr>
                  <w:rFonts w:cstheme="minorHAnsi"/>
                  <w:color w:val="0563C1" w:themeColor="hyperlink"/>
                  <w:sz w:val="20"/>
                  <w:szCs w:val="20"/>
                  <w:u w:val="single"/>
                </w:rPr>
                <w:t>http://hospicecare.com/home/</w:t>
              </w:r>
            </w:hyperlink>
            <w:r w:rsidRPr="00A84B27">
              <w:rPr>
                <w:rFonts w:cstheme="minorHAnsi"/>
                <w:sz w:val="20"/>
                <w:szCs w:val="20"/>
              </w:rPr>
              <w:t>)</w:t>
            </w:r>
          </w:p>
          <w:p w14:paraId="4513D58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Research Society (</w:t>
            </w:r>
            <w:hyperlink r:id="rId136" w:history="1">
              <w:r w:rsidRPr="00A84B27">
                <w:rPr>
                  <w:rFonts w:cstheme="minorHAnsi"/>
                  <w:color w:val="0563C1" w:themeColor="hyperlink"/>
                  <w:sz w:val="20"/>
                  <w:szCs w:val="20"/>
                  <w:u w:val="single"/>
                </w:rPr>
                <w:t>http://www.pcrs.org.uk/</w:t>
              </w:r>
            </w:hyperlink>
            <w:r w:rsidRPr="00A84B27">
              <w:rPr>
                <w:rFonts w:cstheme="minorHAnsi"/>
                <w:sz w:val="20"/>
                <w:szCs w:val="20"/>
              </w:rPr>
              <w:t>)</w:t>
            </w:r>
          </w:p>
          <w:p w14:paraId="24F4B63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National Council for Palliative Care (</w:t>
            </w:r>
            <w:hyperlink r:id="rId137" w:history="1">
              <w:r w:rsidRPr="00A84B27">
                <w:rPr>
                  <w:rFonts w:cstheme="minorHAnsi"/>
                  <w:color w:val="0563C1" w:themeColor="hyperlink"/>
                  <w:sz w:val="20"/>
                  <w:szCs w:val="20"/>
                  <w:u w:val="single"/>
                </w:rPr>
                <w:t>http://www.ncpc.org.uk/</w:t>
              </w:r>
            </w:hyperlink>
            <w:r w:rsidRPr="00A84B27">
              <w:rPr>
                <w:rFonts w:cstheme="minorHAnsi"/>
                <w:sz w:val="20"/>
                <w:szCs w:val="20"/>
              </w:rPr>
              <w:t>)</w:t>
            </w:r>
          </w:p>
          <w:p w14:paraId="5AFEA7E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ospice UK (</w:t>
            </w:r>
            <w:hyperlink r:id="rId138" w:history="1">
              <w:r w:rsidRPr="00A84B27">
                <w:rPr>
                  <w:rFonts w:cstheme="minorHAnsi"/>
                  <w:color w:val="0563C1" w:themeColor="hyperlink"/>
                  <w:sz w:val="20"/>
                  <w:szCs w:val="20"/>
                  <w:u w:val="single"/>
                </w:rPr>
                <w:t>https://www.hospiceuk.org/</w:t>
              </w:r>
            </w:hyperlink>
            <w:r w:rsidRPr="00A84B27">
              <w:rPr>
                <w:rFonts w:cstheme="minorHAnsi"/>
                <w:sz w:val="20"/>
                <w:szCs w:val="20"/>
              </w:rPr>
              <w:t>)</w:t>
            </w:r>
          </w:p>
          <w:p w14:paraId="17AC6BD8" w14:textId="64FB20EB" w:rsidR="00A84B27" w:rsidRPr="00A84B27" w:rsidRDefault="00A84B27" w:rsidP="00391B3F">
            <w:pPr>
              <w:spacing w:after="160" w:line="259" w:lineRule="auto"/>
              <w:rPr>
                <w:rFonts w:cstheme="minorHAnsi"/>
                <w:sz w:val="20"/>
                <w:szCs w:val="20"/>
              </w:rPr>
            </w:pPr>
            <w:r w:rsidRPr="00A84B27">
              <w:rPr>
                <w:rFonts w:cstheme="minorHAnsi"/>
                <w:sz w:val="20"/>
                <w:szCs w:val="20"/>
              </w:rPr>
              <w:lastRenderedPageBreak/>
              <w:t>Macmillan (</w:t>
            </w:r>
            <w:hyperlink r:id="rId139" w:history="1">
              <w:r w:rsidRPr="00A84B27">
                <w:rPr>
                  <w:rFonts w:cstheme="minorHAnsi"/>
                  <w:color w:val="0563C1" w:themeColor="hyperlink"/>
                  <w:sz w:val="20"/>
                  <w:szCs w:val="20"/>
                  <w:u w:val="single"/>
                </w:rPr>
                <w:t>https://www.macmillan.org.uk/</w:t>
              </w:r>
            </w:hyperlink>
            <w:r w:rsidRPr="00A84B27">
              <w:rPr>
                <w:rFonts w:cstheme="minorHAnsi"/>
                <w:sz w:val="20"/>
                <w:szCs w:val="20"/>
              </w:rPr>
              <w:t>)</w:t>
            </w:r>
          </w:p>
        </w:tc>
        <w:tc>
          <w:tcPr>
            <w:tcW w:w="1899" w:type="dxa"/>
          </w:tcPr>
          <w:p w14:paraId="4CB1F8B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lastRenderedPageBreak/>
              <w:t>19/3/2017</w:t>
            </w:r>
          </w:p>
          <w:p w14:paraId="62A03822" w14:textId="77777777" w:rsidR="00A84B27" w:rsidRPr="00A84B27" w:rsidRDefault="00A84B27" w:rsidP="00A84B27">
            <w:pPr>
              <w:spacing w:after="160" w:line="259" w:lineRule="auto"/>
              <w:rPr>
                <w:rFonts w:cstheme="minorHAnsi"/>
                <w:sz w:val="20"/>
                <w:szCs w:val="20"/>
              </w:rPr>
            </w:pPr>
          </w:p>
          <w:p w14:paraId="205A956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p w14:paraId="4E22E0A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p w14:paraId="2B10EB5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p w14:paraId="43203FF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8/3/2017</w:t>
            </w:r>
          </w:p>
          <w:p w14:paraId="4741DF4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p w14:paraId="451ED798" w14:textId="77777777" w:rsidR="00A84B27" w:rsidRPr="00A84B27" w:rsidRDefault="00A84B27" w:rsidP="00A84B27">
            <w:pPr>
              <w:spacing w:after="160" w:line="259" w:lineRule="auto"/>
              <w:rPr>
                <w:rFonts w:cstheme="minorHAnsi"/>
                <w:sz w:val="20"/>
                <w:szCs w:val="20"/>
              </w:rPr>
            </w:pPr>
          </w:p>
          <w:p w14:paraId="4B41BC4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p w14:paraId="33E0FCB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p w14:paraId="67A3908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3/2017</w:t>
            </w:r>
          </w:p>
          <w:p w14:paraId="08EB660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lastRenderedPageBreak/>
              <w:t>2/3/2017</w:t>
            </w:r>
          </w:p>
        </w:tc>
      </w:tr>
    </w:tbl>
    <w:p w14:paraId="0713D62D" w14:textId="77777777" w:rsidR="00A84B27" w:rsidRPr="00A84B27" w:rsidRDefault="00A84B27" w:rsidP="00A84B27">
      <w:pPr>
        <w:spacing w:after="0" w:line="240" w:lineRule="auto"/>
        <w:rPr>
          <w:rFonts w:cstheme="minorHAnsi"/>
          <w:b/>
        </w:rPr>
      </w:pPr>
      <w:bookmarkStart w:id="451" w:name="_Hlk484957964"/>
    </w:p>
    <w:p w14:paraId="1F0C4268" w14:textId="77777777" w:rsidR="00A84B27" w:rsidRPr="00A84B27" w:rsidRDefault="00A84B27" w:rsidP="00A84B27">
      <w:pPr>
        <w:spacing w:after="0" w:line="240" w:lineRule="auto"/>
        <w:rPr>
          <w:rFonts w:cstheme="minorHAnsi"/>
          <w:b/>
        </w:rPr>
      </w:pPr>
      <w:r w:rsidRPr="00A84B27">
        <w:rPr>
          <w:rFonts w:cstheme="minorHAnsi"/>
          <w:b/>
        </w:rPr>
        <w:t xml:space="preserve">Table 10 Sources searched, </w:t>
      </w:r>
      <w:bookmarkStart w:id="452" w:name="_Hlk484960647"/>
      <w:r w:rsidRPr="00A84B27">
        <w:rPr>
          <w:rFonts w:cstheme="minorHAnsi"/>
          <w:b/>
        </w:rPr>
        <w:t>primary research and other evidence</w:t>
      </w:r>
      <w:bookmarkEnd w:id="452"/>
    </w:p>
    <w:p w14:paraId="345C6341" w14:textId="77777777" w:rsidR="00A84B27" w:rsidRPr="00A84B27" w:rsidRDefault="00A84B27" w:rsidP="00A84B27">
      <w:pPr>
        <w:spacing w:after="0" w:line="240" w:lineRule="auto"/>
        <w:rPr>
          <w:rFonts w:cstheme="minorHAnsi"/>
          <w:b/>
        </w:rPr>
      </w:pPr>
    </w:p>
    <w:p w14:paraId="5758756D" w14:textId="77777777" w:rsidR="00A84B27" w:rsidRPr="00A84B27" w:rsidRDefault="00A84B27" w:rsidP="00A84B27">
      <w:pPr>
        <w:spacing w:after="0" w:line="240" w:lineRule="auto"/>
        <w:rPr>
          <w:rFonts w:cstheme="minorHAnsi"/>
          <w:b/>
        </w:rPr>
      </w:pPr>
      <w:r w:rsidRPr="00A84B27">
        <w:rPr>
          <w:rFonts w:cstheme="minorHAnsi"/>
          <w:b/>
        </w:rPr>
        <w:t>2.2.1 Search Strategies and Results</w:t>
      </w:r>
    </w:p>
    <w:bookmarkEnd w:id="451"/>
    <w:p w14:paraId="779DB501" w14:textId="77777777" w:rsidR="00A84B27" w:rsidRPr="00A84B27" w:rsidRDefault="00A84B27" w:rsidP="00A84B27">
      <w:pPr>
        <w:spacing w:after="0" w:line="240" w:lineRule="auto"/>
        <w:rPr>
          <w:rFonts w:cstheme="minorHAnsi"/>
          <w:b/>
        </w:rPr>
      </w:pPr>
    </w:p>
    <w:p w14:paraId="7835E278" w14:textId="77777777" w:rsidR="00A84B27" w:rsidRPr="00A84B27" w:rsidRDefault="00A84B27" w:rsidP="00A84B27">
      <w:pPr>
        <w:spacing w:after="0" w:line="240" w:lineRule="auto"/>
        <w:rPr>
          <w:rFonts w:cstheme="minorHAnsi"/>
          <w:b/>
        </w:rPr>
      </w:pPr>
      <w:r w:rsidRPr="00A84B27">
        <w:rPr>
          <w:rFonts w:cstheme="minorHAnsi"/>
          <w:b/>
        </w:rPr>
        <w:t>PubMed</w:t>
      </w:r>
    </w:p>
    <w:p w14:paraId="463E0037" w14:textId="77777777" w:rsidR="00A84B27" w:rsidRPr="00A84B27" w:rsidRDefault="00A84B27" w:rsidP="00A84B27">
      <w:pPr>
        <w:spacing w:after="0" w:line="240" w:lineRule="auto"/>
        <w:rPr>
          <w:rFonts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5856"/>
        <w:gridCol w:w="3210"/>
      </w:tblGrid>
      <w:tr w:rsidR="00A84B27" w:rsidRPr="00A84B27" w14:paraId="41A3342E" w14:textId="77777777" w:rsidTr="008E7B56">
        <w:tc>
          <w:tcPr>
            <w:tcW w:w="562" w:type="dxa"/>
          </w:tcPr>
          <w:p w14:paraId="539B2A1A" w14:textId="77777777" w:rsidR="00A84B27" w:rsidRPr="00A84B27" w:rsidRDefault="00A84B27" w:rsidP="00A84B27">
            <w:pPr>
              <w:spacing w:after="160" w:line="259" w:lineRule="auto"/>
              <w:rPr>
                <w:rFonts w:cstheme="minorHAnsi"/>
                <w:b/>
              </w:rPr>
            </w:pPr>
            <w:r w:rsidRPr="00A84B27">
              <w:rPr>
                <w:rFonts w:cstheme="minorHAnsi"/>
                <w:b/>
              </w:rPr>
              <w:t>ID</w:t>
            </w:r>
          </w:p>
        </w:tc>
        <w:tc>
          <w:tcPr>
            <w:tcW w:w="5856" w:type="dxa"/>
          </w:tcPr>
          <w:p w14:paraId="02AB0569" w14:textId="77777777" w:rsidR="00A84B27" w:rsidRPr="00A84B27" w:rsidRDefault="00A84B27" w:rsidP="00A84B27">
            <w:pPr>
              <w:spacing w:after="160" w:line="259" w:lineRule="auto"/>
              <w:rPr>
                <w:rFonts w:cstheme="minorHAnsi"/>
                <w:b/>
              </w:rPr>
            </w:pPr>
            <w:r w:rsidRPr="00A84B27">
              <w:rPr>
                <w:rFonts w:cstheme="minorHAnsi"/>
                <w:b/>
              </w:rPr>
              <w:t>Search</w:t>
            </w:r>
          </w:p>
        </w:tc>
        <w:tc>
          <w:tcPr>
            <w:tcW w:w="3210" w:type="dxa"/>
          </w:tcPr>
          <w:p w14:paraId="75FB3813" w14:textId="77777777" w:rsidR="00A84B27" w:rsidRPr="00A84B27" w:rsidRDefault="00A84B27" w:rsidP="00A84B27">
            <w:pPr>
              <w:spacing w:after="160" w:line="259" w:lineRule="auto"/>
              <w:rPr>
                <w:rFonts w:cstheme="minorHAnsi"/>
                <w:b/>
              </w:rPr>
            </w:pPr>
            <w:r w:rsidRPr="00A84B27">
              <w:rPr>
                <w:rFonts w:cstheme="minorHAnsi"/>
                <w:b/>
              </w:rPr>
              <w:t>Hits</w:t>
            </w:r>
          </w:p>
        </w:tc>
      </w:tr>
      <w:tr w:rsidR="00A84B27" w:rsidRPr="00A84B27" w14:paraId="1FC43F53" w14:textId="77777777" w:rsidTr="008E7B56">
        <w:tc>
          <w:tcPr>
            <w:tcW w:w="562" w:type="dxa"/>
          </w:tcPr>
          <w:p w14:paraId="2D159C42" w14:textId="77777777" w:rsidR="00A84B27" w:rsidRPr="00A84B27" w:rsidRDefault="00A84B27" w:rsidP="00A84B27">
            <w:pPr>
              <w:spacing w:after="160" w:line="259" w:lineRule="auto"/>
              <w:rPr>
                <w:rFonts w:cstheme="minorHAnsi"/>
              </w:rPr>
            </w:pPr>
            <w:r w:rsidRPr="00A84B27">
              <w:rPr>
                <w:rFonts w:cstheme="minorHAnsi"/>
              </w:rPr>
              <w:t>#6</w:t>
            </w:r>
          </w:p>
        </w:tc>
        <w:tc>
          <w:tcPr>
            <w:tcW w:w="5856" w:type="dxa"/>
          </w:tcPr>
          <w:p w14:paraId="311857C2" w14:textId="77777777" w:rsidR="00A84B27" w:rsidRPr="00A84B27" w:rsidRDefault="00A84B27" w:rsidP="00A84B27">
            <w:pPr>
              <w:spacing w:after="160" w:line="259" w:lineRule="auto"/>
              <w:rPr>
                <w:rFonts w:cstheme="minorHAnsi"/>
              </w:rPr>
            </w:pPr>
            <w:r w:rsidRPr="00A84B27">
              <w:rPr>
                <w:rFonts w:cstheme="minorHAnsi"/>
              </w:rPr>
              <w:t>#5 Filter: English, Humans, Ages 19+ years</w:t>
            </w:r>
          </w:p>
        </w:tc>
        <w:tc>
          <w:tcPr>
            <w:tcW w:w="3210" w:type="dxa"/>
          </w:tcPr>
          <w:p w14:paraId="0DEB87C5" w14:textId="77777777" w:rsidR="00A84B27" w:rsidRPr="00A84B27" w:rsidRDefault="00A84B27" w:rsidP="00A84B27">
            <w:pPr>
              <w:spacing w:after="160" w:line="259" w:lineRule="auto"/>
              <w:rPr>
                <w:rFonts w:cstheme="minorHAnsi"/>
              </w:rPr>
            </w:pPr>
            <w:r w:rsidRPr="00A84B27">
              <w:rPr>
                <w:rFonts w:cstheme="minorHAnsi"/>
              </w:rPr>
              <w:t>181</w:t>
            </w:r>
          </w:p>
        </w:tc>
      </w:tr>
      <w:tr w:rsidR="00A84B27" w:rsidRPr="00A84B27" w14:paraId="743B486E" w14:textId="77777777" w:rsidTr="008E7B56">
        <w:tc>
          <w:tcPr>
            <w:tcW w:w="562" w:type="dxa"/>
          </w:tcPr>
          <w:p w14:paraId="46BE13D1" w14:textId="77777777" w:rsidR="00A84B27" w:rsidRPr="00A84B27" w:rsidRDefault="00A84B27" w:rsidP="00A84B27">
            <w:pPr>
              <w:spacing w:after="160" w:line="259" w:lineRule="auto"/>
              <w:rPr>
                <w:rFonts w:cstheme="minorHAnsi"/>
              </w:rPr>
            </w:pPr>
            <w:r w:rsidRPr="00A84B27">
              <w:rPr>
                <w:rFonts w:cstheme="minorHAnsi"/>
              </w:rPr>
              <w:t>#5</w:t>
            </w:r>
          </w:p>
        </w:tc>
        <w:tc>
          <w:tcPr>
            <w:tcW w:w="5856" w:type="dxa"/>
          </w:tcPr>
          <w:p w14:paraId="050B0967" w14:textId="77777777" w:rsidR="00A84B27" w:rsidRPr="00A84B27" w:rsidRDefault="00A84B27" w:rsidP="00A84B27">
            <w:pPr>
              <w:spacing w:after="160" w:line="259" w:lineRule="auto"/>
              <w:rPr>
                <w:rFonts w:cstheme="minorHAnsi"/>
              </w:rPr>
            </w:pPr>
            <w:r w:rsidRPr="00A84B27">
              <w:rPr>
                <w:rFonts w:cstheme="minorHAnsi"/>
              </w:rPr>
              <w:t>#1 AND #4</w:t>
            </w:r>
          </w:p>
        </w:tc>
        <w:tc>
          <w:tcPr>
            <w:tcW w:w="3210" w:type="dxa"/>
          </w:tcPr>
          <w:p w14:paraId="13746B0B" w14:textId="77777777" w:rsidR="00A84B27" w:rsidRPr="00A84B27" w:rsidRDefault="00A84B27" w:rsidP="00A84B27">
            <w:pPr>
              <w:spacing w:after="160" w:line="259" w:lineRule="auto"/>
              <w:rPr>
                <w:rFonts w:cstheme="minorHAnsi"/>
              </w:rPr>
            </w:pPr>
            <w:r w:rsidRPr="00A84B27">
              <w:rPr>
                <w:rFonts w:cstheme="minorHAnsi"/>
              </w:rPr>
              <w:t>472</w:t>
            </w:r>
          </w:p>
        </w:tc>
      </w:tr>
      <w:tr w:rsidR="00A84B27" w:rsidRPr="00A84B27" w14:paraId="6E1FB3F8" w14:textId="77777777" w:rsidTr="008E7B56">
        <w:tc>
          <w:tcPr>
            <w:tcW w:w="562" w:type="dxa"/>
          </w:tcPr>
          <w:p w14:paraId="21569016" w14:textId="77777777" w:rsidR="00A84B27" w:rsidRPr="00A84B27" w:rsidRDefault="00A84B27" w:rsidP="00A84B27">
            <w:pPr>
              <w:spacing w:after="160" w:line="259" w:lineRule="auto"/>
              <w:rPr>
                <w:rFonts w:cstheme="minorHAnsi"/>
              </w:rPr>
            </w:pPr>
            <w:r w:rsidRPr="00A84B27">
              <w:rPr>
                <w:rFonts w:cstheme="minorHAnsi"/>
              </w:rPr>
              <w:t>#4</w:t>
            </w:r>
          </w:p>
        </w:tc>
        <w:tc>
          <w:tcPr>
            <w:tcW w:w="5856" w:type="dxa"/>
          </w:tcPr>
          <w:p w14:paraId="10E253AB" w14:textId="77777777" w:rsidR="00A84B27" w:rsidRPr="00A84B27" w:rsidRDefault="00A84B27" w:rsidP="00A84B27">
            <w:pPr>
              <w:spacing w:after="160" w:line="259" w:lineRule="auto"/>
              <w:rPr>
                <w:rFonts w:cstheme="minorHAnsi"/>
              </w:rPr>
            </w:pPr>
            <w:r w:rsidRPr="00A84B27">
              <w:rPr>
                <w:rFonts w:cstheme="minorHAnsi"/>
              </w:rPr>
              <w:t>#2 OR #3</w:t>
            </w:r>
          </w:p>
        </w:tc>
        <w:tc>
          <w:tcPr>
            <w:tcW w:w="3210" w:type="dxa"/>
          </w:tcPr>
          <w:p w14:paraId="55B07906" w14:textId="77777777" w:rsidR="00A84B27" w:rsidRPr="00A84B27" w:rsidRDefault="00A84B27" w:rsidP="00A84B27">
            <w:pPr>
              <w:spacing w:after="160" w:line="259" w:lineRule="auto"/>
              <w:rPr>
                <w:rFonts w:cstheme="minorHAnsi"/>
              </w:rPr>
            </w:pPr>
            <w:r w:rsidRPr="00A84B27">
              <w:rPr>
                <w:rFonts w:cstheme="minorHAnsi"/>
              </w:rPr>
              <w:t>28761</w:t>
            </w:r>
          </w:p>
        </w:tc>
      </w:tr>
      <w:tr w:rsidR="00A84B27" w:rsidRPr="00A84B27" w14:paraId="0860539E" w14:textId="77777777" w:rsidTr="008E7B56">
        <w:tc>
          <w:tcPr>
            <w:tcW w:w="562" w:type="dxa"/>
          </w:tcPr>
          <w:p w14:paraId="5148144C" w14:textId="77777777" w:rsidR="00A84B27" w:rsidRPr="00A84B27" w:rsidRDefault="00A84B27" w:rsidP="00A84B27">
            <w:pPr>
              <w:spacing w:after="160" w:line="259" w:lineRule="auto"/>
              <w:rPr>
                <w:rFonts w:cstheme="minorHAnsi"/>
              </w:rPr>
            </w:pPr>
            <w:r w:rsidRPr="00A84B27">
              <w:rPr>
                <w:rFonts w:cstheme="minorHAnsi"/>
              </w:rPr>
              <w:t>#3</w:t>
            </w:r>
          </w:p>
        </w:tc>
        <w:tc>
          <w:tcPr>
            <w:tcW w:w="5856" w:type="dxa"/>
          </w:tcPr>
          <w:p w14:paraId="553F9454" w14:textId="77777777" w:rsidR="00A84B27" w:rsidRPr="00A84B27" w:rsidRDefault="00A84B27" w:rsidP="00A84B27">
            <w:pPr>
              <w:spacing w:after="160" w:line="259" w:lineRule="auto"/>
              <w:rPr>
                <w:rFonts w:cstheme="minorHAnsi"/>
              </w:rPr>
            </w:pPr>
            <w:r w:rsidRPr="00A84B27">
              <w:rPr>
                <w:rFonts w:cstheme="minorHAnsi"/>
              </w:rPr>
              <w:t>(Participatory research) OR Co-production OR Coproduction</w:t>
            </w:r>
          </w:p>
        </w:tc>
        <w:tc>
          <w:tcPr>
            <w:tcW w:w="3210" w:type="dxa"/>
          </w:tcPr>
          <w:p w14:paraId="032A49DD" w14:textId="77777777" w:rsidR="00A84B27" w:rsidRPr="00A84B27" w:rsidRDefault="00A84B27" w:rsidP="00A84B27">
            <w:pPr>
              <w:spacing w:after="160" w:line="259" w:lineRule="auto"/>
              <w:rPr>
                <w:rFonts w:cstheme="minorHAnsi"/>
              </w:rPr>
            </w:pPr>
            <w:r w:rsidRPr="00A84B27">
              <w:rPr>
                <w:rFonts w:cstheme="minorHAnsi"/>
              </w:rPr>
              <w:t>9900</w:t>
            </w:r>
          </w:p>
        </w:tc>
      </w:tr>
      <w:tr w:rsidR="00A84B27" w:rsidRPr="00A84B27" w14:paraId="560D1E76" w14:textId="77777777" w:rsidTr="008E7B56">
        <w:tc>
          <w:tcPr>
            <w:tcW w:w="562" w:type="dxa"/>
          </w:tcPr>
          <w:p w14:paraId="72748DF1" w14:textId="77777777" w:rsidR="00A84B27" w:rsidRPr="00A84B27" w:rsidRDefault="00A84B27" w:rsidP="00A84B27">
            <w:pPr>
              <w:spacing w:after="160" w:line="259" w:lineRule="auto"/>
              <w:rPr>
                <w:rFonts w:cstheme="minorHAnsi"/>
              </w:rPr>
            </w:pPr>
            <w:r w:rsidRPr="00A84B27">
              <w:rPr>
                <w:rFonts w:cstheme="minorHAnsi"/>
              </w:rPr>
              <w:t>#2</w:t>
            </w:r>
          </w:p>
        </w:tc>
        <w:tc>
          <w:tcPr>
            <w:tcW w:w="5856" w:type="dxa"/>
          </w:tcPr>
          <w:p w14:paraId="7C765A90" w14:textId="77777777" w:rsidR="00A84B27" w:rsidRPr="00A84B27" w:rsidRDefault="00A84B27" w:rsidP="00A84B27">
            <w:pPr>
              <w:spacing w:after="160" w:line="259" w:lineRule="auto"/>
              <w:rPr>
                <w:rFonts w:cstheme="minorHAnsi"/>
              </w:rPr>
            </w:pPr>
            <w:r w:rsidRPr="00A84B27">
              <w:rPr>
                <w:rFonts w:cstheme="minorHAnsi"/>
                <w:bCs/>
              </w:rPr>
              <w:t>(Patient Participation"[MeSH Major Topic]) OR (Community Participation[MeSH Major Topic])</w:t>
            </w:r>
          </w:p>
        </w:tc>
        <w:tc>
          <w:tcPr>
            <w:tcW w:w="3210" w:type="dxa"/>
          </w:tcPr>
          <w:p w14:paraId="637D3953" w14:textId="77777777" w:rsidR="00A84B27" w:rsidRPr="00A84B27" w:rsidRDefault="00A84B27" w:rsidP="00A84B27">
            <w:pPr>
              <w:spacing w:after="160" w:line="259" w:lineRule="auto"/>
              <w:rPr>
                <w:rFonts w:cstheme="minorHAnsi"/>
              </w:rPr>
            </w:pPr>
            <w:r w:rsidRPr="00A84B27">
              <w:rPr>
                <w:rFonts w:cstheme="minorHAnsi"/>
              </w:rPr>
              <w:t>19713</w:t>
            </w:r>
          </w:p>
        </w:tc>
      </w:tr>
      <w:tr w:rsidR="00A84B27" w:rsidRPr="00A84B27" w14:paraId="2A2A050B" w14:textId="77777777" w:rsidTr="008E7B56">
        <w:tc>
          <w:tcPr>
            <w:tcW w:w="562" w:type="dxa"/>
          </w:tcPr>
          <w:p w14:paraId="505671A1" w14:textId="77777777" w:rsidR="00A84B27" w:rsidRPr="00A84B27" w:rsidRDefault="00A84B27" w:rsidP="00A84B27">
            <w:pPr>
              <w:spacing w:after="160" w:line="259" w:lineRule="auto"/>
              <w:rPr>
                <w:rFonts w:cstheme="minorHAnsi"/>
              </w:rPr>
            </w:pPr>
            <w:r w:rsidRPr="00A84B27">
              <w:rPr>
                <w:rFonts w:cstheme="minorHAnsi"/>
              </w:rPr>
              <w:t>#1</w:t>
            </w:r>
          </w:p>
        </w:tc>
        <w:tc>
          <w:tcPr>
            <w:tcW w:w="5856" w:type="dxa"/>
          </w:tcPr>
          <w:p w14:paraId="1F520262" w14:textId="77777777" w:rsidR="00A84B27" w:rsidRPr="00A84B27" w:rsidRDefault="00A84B27" w:rsidP="00A84B27">
            <w:pPr>
              <w:spacing w:after="160" w:line="259" w:lineRule="auto"/>
              <w:rPr>
                <w:rFonts w:cstheme="minorHAnsi"/>
              </w:rPr>
            </w:pPr>
            <w:r w:rsidRPr="00A84B27">
              <w:rPr>
                <w:rFonts w:eastAsia="Times New Roman" w:cstheme="minorHAnsi"/>
                <w:bCs/>
                <w:lang w:eastAsia="en-GB"/>
              </w:rPr>
              <w:t>(Palliative Care[MeSH Major Topic]) OR (Hospice and Palliative Care Nursing[MeSH Major Topic])) OR (Palliative Medicine[MeSH Major Topic]) OR (Terminal Care[MeSH Major Topic]) OR (Hospice Care[MeSH Major Topic]) OR (Terminally Ill[MeSH Major Topic]) OR (Life Support Care[MeSH Major Topic])</w:t>
            </w:r>
          </w:p>
        </w:tc>
        <w:tc>
          <w:tcPr>
            <w:tcW w:w="3210" w:type="dxa"/>
          </w:tcPr>
          <w:p w14:paraId="28323BBA" w14:textId="77777777" w:rsidR="00A84B27" w:rsidRPr="00A84B27" w:rsidRDefault="00A84B27" w:rsidP="00A84B27">
            <w:pPr>
              <w:spacing w:after="160" w:line="259" w:lineRule="auto"/>
              <w:rPr>
                <w:rFonts w:cstheme="minorHAnsi"/>
              </w:rPr>
            </w:pPr>
            <w:r w:rsidRPr="00A84B27">
              <w:rPr>
                <w:rFonts w:cstheme="minorHAnsi"/>
              </w:rPr>
              <w:t>61367</w:t>
            </w:r>
          </w:p>
        </w:tc>
      </w:tr>
    </w:tbl>
    <w:p w14:paraId="72478FEB" w14:textId="77777777" w:rsidR="00A84B27" w:rsidRPr="00A84B27" w:rsidRDefault="00A84B27" w:rsidP="00A84B27">
      <w:pPr>
        <w:spacing w:after="0" w:line="240" w:lineRule="auto"/>
        <w:rPr>
          <w:rFonts w:cstheme="minorHAnsi"/>
          <w:b/>
        </w:rPr>
      </w:pPr>
      <w:r w:rsidRPr="00A84B27">
        <w:rPr>
          <w:rFonts w:cstheme="minorHAnsi"/>
          <w:b/>
        </w:rPr>
        <w:t>Social Care Online</w:t>
      </w:r>
    </w:p>
    <w:p w14:paraId="3E692DF2" w14:textId="77777777" w:rsidR="00A84B27" w:rsidRPr="00A84B27" w:rsidRDefault="00A84B27" w:rsidP="00A84B27">
      <w:pPr>
        <w:spacing w:after="0" w:line="240" w:lineRule="auto"/>
        <w:rPr>
          <w:rFonts w:cstheme="minorHAnsi"/>
          <w:b/>
        </w:rPr>
      </w:pPr>
    </w:p>
    <w:p w14:paraId="64147541" w14:textId="77777777" w:rsidR="00A84B27" w:rsidRPr="00A84B27" w:rsidRDefault="00A84B27" w:rsidP="00A84B27">
      <w:pPr>
        <w:spacing w:after="0" w:line="240" w:lineRule="auto"/>
        <w:rPr>
          <w:rFonts w:cstheme="minorHAnsi"/>
        </w:rPr>
      </w:pPr>
      <w:r w:rsidRPr="00A84B27">
        <w:rPr>
          <w:rFonts w:cstheme="minorHAnsi"/>
        </w:rPr>
        <w:t>The advanced search facility was used to identify 166 references, using the search terms palliative care and involvement.  Nine of these were examined more closely and four were saved in EndNote, two of which were duplicates.  Three of these references concerned involvement in palliative care service delivery and education settings and the other was NICE guidelines on palliative care for adults with cancer.</w:t>
      </w:r>
    </w:p>
    <w:p w14:paraId="7FE31E5E" w14:textId="77777777" w:rsidR="00A84B27" w:rsidRPr="00A84B27" w:rsidRDefault="00A84B27" w:rsidP="00A84B27">
      <w:pPr>
        <w:spacing w:after="0" w:line="240" w:lineRule="auto"/>
        <w:rPr>
          <w:rFonts w:cstheme="minorHAnsi"/>
          <w:b/>
        </w:rPr>
      </w:pPr>
    </w:p>
    <w:p w14:paraId="47110198" w14:textId="77777777" w:rsidR="00A84B27" w:rsidRPr="00A84B27" w:rsidRDefault="00A84B27" w:rsidP="00A84B27">
      <w:pPr>
        <w:spacing w:after="0" w:line="240" w:lineRule="auto"/>
        <w:rPr>
          <w:rFonts w:cstheme="minorHAnsi"/>
          <w:b/>
        </w:rPr>
      </w:pPr>
      <w:r w:rsidRPr="00A84B27">
        <w:rPr>
          <w:rFonts w:cstheme="minorHAnsi"/>
          <w:b/>
        </w:rPr>
        <w:t>Open Grey</w:t>
      </w:r>
    </w:p>
    <w:p w14:paraId="72771163" w14:textId="77777777" w:rsidR="00A84B27" w:rsidRPr="00A84B27" w:rsidRDefault="00A84B27" w:rsidP="00A84B27">
      <w:pPr>
        <w:spacing w:after="0" w:line="240" w:lineRule="auto"/>
        <w:rPr>
          <w:rFonts w:cstheme="minorHAnsi"/>
          <w:b/>
        </w:rPr>
      </w:pPr>
    </w:p>
    <w:p w14:paraId="5CE2F5C1" w14:textId="77777777" w:rsidR="00A84B27" w:rsidRPr="00A84B27" w:rsidRDefault="00A84B27" w:rsidP="00A84B27">
      <w:pPr>
        <w:spacing w:after="0" w:line="240" w:lineRule="auto"/>
        <w:rPr>
          <w:rFonts w:cstheme="minorHAnsi"/>
        </w:rPr>
      </w:pPr>
      <w:r w:rsidRPr="00A84B27">
        <w:rPr>
          <w:rFonts w:cstheme="minorHAnsi"/>
        </w:rPr>
        <w:t>The website was hand searched using terms related to both involvement and palliative care.  Two relevant PhD theses were found and saved.</w:t>
      </w:r>
    </w:p>
    <w:p w14:paraId="09FAD172" w14:textId="77777777" w:rsidR="00A84B27" w:rsidRPr="00A84B27" w:rsidRDefault="00A84B27" w:rsidP="00A84B27">
      <w:pPr>
        <w:spacing w:after="0" w:line="240" w:lineRule="auto"/>
        <w:rPr>
          <w:rFonts w:cstheme="minorHAnsi"/>
          <w:b/>
        </w:rPr>
      </w:pPr>
    </w:p>
    <w:p w14:paraId="7641BE34" w14:textId="77777777" w:rsidR="00A84B27" w:rsidRPr="00A84B27" w:rsidRDefault="00A84B27" w:rsidP="00A84B27">
      <w:pPr>
        <w:spacing w:after="0" w:line="240" w:lineRule="auto"/>
        <w:rPr>
          <w:rFonts w:cstheme="minorHAnsi"/>
          <w:b/>
        </w:rPr>
      </w:pPr>
      <w:r w:rsidRPr="00A84B27">
        <w:rPr>
          <w:rFonts w:cstheme="minorHAnsi"/>
          <w:b/>
        </w:rPr>
        <w:t>ProQuest</w:t>
      </w:r>
    </w:p>
    <w:p w14:paraId="532ACF25" w14:textId="77777777" w:rsidR="00A84B27" w:rsidRPr="00A84B27" w:rsidRDefault="00A84B27" w:rsidP="00A84B27">
      <w:pPr>
        <w:spacing w:after="0" w:line="240" w:lineRule="auto"/>
        <w:rPr>
          <w:rFonts w:cstheme="minorHAnsi"/>
          <w:b/>
        </w:rPr>
      </w:pPr>
    </w:p>
    <w:p w14:paraId="2C599AD4" w14:textId="77777777" w:rsidR="00A84B27" w:rsidRPr="00A84B27" w:rsidRDefault="00A84B27" w:rsidP="00A84B27">
      <w:pPr>
        <w:spacing w:after="0" w:line="240" w:lineRule="auto"/>
        <w:rPr>
          <w:rFonts w:cstheme="minorHAnsi"/>
        </w:rPr>
      </w:pPr>
      <w:r w:rsidRPr="00A84B27">
        <w:rPr>
          <w:rFonts w:cstheme="minorHAnsi"/>
        </w:rPr>
        <w:t>The advanced search facility was used using the terms palliative care research and involvement, with limits:   Source type: Dissertations &amp; Theses; Document type: Dissertation/Thesis; Language: English.  This provided 277 theses/dissertations, of which five were assessed for eligibility more fully.  Two dissertations were saved in EndNote, one of which was a duplicate.</w:t>
      </w:r>
    </w:p>
    <w:p w14:paraId="04958F6F" w14:textId="77777777" w:rsidR="00A84B27" w:rsidRPr="00A84B27" w:rsidRDefault="00A84B27" w:rsidP="00A84B27">
      <w:pPr>
        <w:spacing w:after="0" w:line="240" w:lineRule="auto"/>
        <w:rPr>
          <w:rFonts w:cstheme="minorHAnsi"/>
        </w:rPr>
      </w:pPr>
    </w:p>
    <w:p w14:paraId="78AC55AF" w14:textId="77777777" w:rsidR="00A84B27" w:rsidRPr="00A84B27" w:rsidRDefault="00A84B27" w:rsidP="00A84B27">
      <w:pPr>
        <w:spacing w:after="0" w:line="240" w:lineRule="auto"/>
        <w:rPr>
          <w:rFonts w:cstheme="minorHAnsi"/>
          <w:b/>
        </w:rPr>
      </w:pPr>
      <w:r w:rsidRPr="00A84B27">
        <w:rPr>
          <w:rFonts w:cstheme="minorHAnsi"/>
          <w:b/>
        </w:rPr>
        <w:t>EthOS</w:t>
      </w:r>
    </w:p>
    <w:p w14:paraId="06601BE8" w14:textId="77777777" w:rsidR="00A84B27" w:rsidRPr="00A84B27" w:rsidRDefault="00A84B27" w:rsidP="00A84B27">
      <w:pPr>
        <w:spacing w:after="0" w:line="240" w:lineRule="auto"/>
        <w:rPr>
          <w:rFonts w:cstheme="minorHAnsi"/>
          <w:b/>
        </w:rPr>
      </w:pPr>
    </w:p>
    <w:p w14:paraId="301B342D" w14:textId="77777777" w:rsidR="00A84B27" w:rsidRPr="00A84B27" w:rsidRDefault="00A84B27" w:rsidP="00A84B27">
      <w:pPr>
        <w:spacing w:after="0" w:line="240" w:lineRule="auto"/>
        <w:rPr>
          <w:rFonts w:cstheme="minorHAnsi"/>
        </w:rPr>
      </w:pPr>
      <w:r w:rsidRPr="00A84B27">
        <w:rPr>
          <w:rFonts w:cstheme="minorHAnsi"/>
        </w:rPr>
        <w:t>The database was searched using terms palliative care research and involvement.  Two thesis were found, one of which was a duplicate.  Both were saved in EndNote.</w:t>
      </w:r>
    </w:p>
    <w:p w14:paraId="1EAD7239" w14:textId="77777777" w:rsidR="00A84B27" w:rsidRPr="00A84B27" w:rsidRDefault="00A84B27" w:rsidP="00A84B27">
      <w:pPr>
        <w:spacing w:after="0" w:line="240" w:lineRule="auto"/>
        <w:rPr>
          <w:rFonts w:cstheme="minorHAnsi"/>
          <w:b/>
        </w:rPr>
      </w:pPr>
    </w:p>
    <w:p w14:paraId="2FF6BE1B" w14:textId="77777777" w:rsidR="00391B3F" w:rsidRDefault="00391B3F" w:rsidP="00A84B27">
      <w:pPr>
        <w:spacing w:after="0" w:line="240" w:lineRule="auto"/>
        <w:rPr>
          <w:rFonts w:cstheme="minorHAnsi"/>
          <w:b/>
        </w:rPr>
      </w:pPr>
    </w:p>
    <w:p w14:paraId="06B57793" w14:textId="77777777" w:rsidR="00391B3F" w:rsidRDefault="00391B3F" w:rsidP="00A84B27">
      <w:pPr>
        <w:spacing w:after="0" w:line="240" w:lineRule="auto"/>
        <w:rPr>
          <w:rFonts w:cstheme="minorHAnsi"/>
          <w:b/>
        </w:rPr>
      </w:pPr>
    </w:p>
    <w:p w14:paraId="7F03C04E" w14:textId="27E7E7D4" w:rsidR="00A84B27" w:rsidRPr="00A84B27" w:rsidRDefault="00A84B27" w:rsidP="00A84B27">
      <w:pPr>
        <w:spacing w:after="0" w:line="240" w:lineRule="auto"/>
        <w:rPr>
          <w:rFonts w:cstheme="minorHAnsi"/>
          <w:b/>
        </w:rPr>
      </w:pPr>
      <w:r w:rsidRPr="00A84B27">
        <w:rPr>
          <w:rFonts w:cstheme="minorHAnsi"/>
          <w:b/>
        </w:rPr>
        <w:lastRenderedPageBreak/>
        <w:t>Department of Health</w:t>
      </w:r>
    </w:p>
    <w:p w14:paraId="4DF57B1A" w14:textId="77777777" w:rsidR="00A84B27" w:rsidRPr="00A84B27" w:rsidRDefault="00A84B27" w:rsidP="00A84B27">
      <w:pPr>
        <w:spacing w:after="0" w:line="240" w:lineRule="auto"/>
        <w:rPr>
          <w:rFonts w:cstheme="minorHAnsi"/>
          <w:b/>
        </w:rPr>
      </w:pPr>
    </w:p>
    <w:p w14:paraId="5D807D91" w14:textId="77777777" w:rsidR="00A84B27" w:rsidRPr="00A84B27" w:rsidRDefault="00A84B27" w:rsidP="00A84B27">
      <w:pPr>
        <w:spacing w:after="0" w:line="240" w:lineRule="auto"/>
        <w:rPr>
          <w:rFonts w:cstheme="minorHAnsi"/>
        </w:rPr>
      </w:pPr>
      <w:r w:rsidRPr="00A84B27">
        <w:rPr>
          <w:rFonts w:cstheme="minorHAnsi"/>
        </w:rPr>
        <w:t xml:space="preserve">Test searches were carried out within the website </w:t>
      </w:r>
      <w:hyperlink r:id="rId140" w:history="1">
        <w:r w:rsidRPr="00A84B27">
          <w:rPr>
            <w:rFonts w:cstheme="minorHAnsi"/>
            <w:color w:val="0563C1" w:themeColor="hyperlink"/>
            <w:u w:val="single"/>
          </w:rPr>
          <w:t>https://www.gov.uk/government/publications</w:t>
        </w:r>
      </w:hyperlink>
      <w:r w:rsidRPr="00A84B27">
        <w:rPr>
          <w:rFonts w:cstheme="minorHAnsi"/>
        </w:rPr>
        <w:t>, however, the available search facility was very basic, there was no more advanced search facility and as a result there were difficulties with the specificity of the search.  For example, a search for palliative care identified 4,708 publications.  As a result no further searching was carried out in the website and no references were saved.</w:t>
      </w:r>
    </w:p>
    <w:p w14:paraId="255E1DD0" w14:textId="77777777" w:rsidR="00A84B27" w:rsidRPr="00A84B27" w:rsidRDefault="00A84B27" w:rsidP="00A84B27">
      <w:pPr>
        <w:spacing w:after="0" w:line="240" w:lineRule="auto"/>
        <w:rPr>
          <w:rFonts w:cstheme="minorHAnsi"/>
          <w:b/>
        </w:rPr>
      </w:pPr>
    </w:p>
    <w:p w14:paraId="26AA6AE3" w14:textId="77777777" w:rsidR="00A84B27" w:rsidRPr="00A84B27" w:rsidRDefault="00A84B27" w:rsidP="00A84B27">
      <w:pPr>
        <w:spacing w:after="0" w:line="240" w:lineRule="auto"/>
        <w:rPr>
          <w:rFonts w:cstheme="minorHAnsi"/>
          <w:b/>
        </w:rPr>
      </w:pPr>
      <w:r w:rsidRPr="00A84B27">
        <w:rPr>
          <w:rFonts w:cstheme="minorHAnsi"/>
          <w:b/>
        </w:rPr>
        <w:t>NICE</w:t>
      </w:r>
    </w:p>
    <w:p w14:paraId="72D35463" w14:textId="77777777" w:rsidR="00A84B27" w:rsidRPr="00A84B27" w:rsidRDefault="00A84B27" w:rsidP="00A84B27">
      <w:pPr>
        <w:spacing w:after="0" w:line="240" w:lineRule="auto"/>
        <w:rPr>
          <w:rFonts w:cstheme="minorHAnsi"/>
          <w:b/>
        </w:rPr>
      </w:pPr>
    </w:p>
    <w:p w14:paraId="30595692" w14:textId="77777777" w:rsidR="00A84B27" w:rsidRPr="00A84B27" w:rsidRDefault="00A84B27" w:rsidP="00A84B27">
      <w:pPr>
        <w:keepNext/>
        <w:keepLines/>
        <w:spacing w:after="0" w:line="240" w:lineRule="auto"/>
        <w:outlineLvl w:val="0"/>
        <w:rPr>
          <w:rFonts w:eastAsiaTheme="majorEastAsia" w:cstheme="minorHAnsi"/>
        </w:rPr>
      </w:pPr>
      <w:r w:rsidRPr="00A84B27">
        <w:rPr>
          <w:rFonts w:eastAsiaTheme="majorEastAsia" w:cstheme="minorHAnsi"/>
        </w:rPr>
        <w:t xml:space="preserve">Topics in the website were hand searched for both palliative care and involvement, and related terms.  The only relevant section found, in the </w:t>
      </w:r>
      <w:r w:rsidRPr="00A84B27">
        <w:rPr>
          <w:rFonts w:eastAsia="Times New Roman" w:cstheme="minorHAnsi"/>
          <w:bCs/>
          <w:kern w:val="36"/>
          <w:lang w:eastAsia="en-GB"/>
        </w:rPr>
        <w:t xml:space="preserve">Service delivery, organisation and staffing section, </w:t>
      </w:r>
      <w:r w:rsidRPr="00A84B27">
        <w:rPr>
          <w:rFonts w:eastAsiaTheme="majorEastAsia" w:cstheme="minorHAnsi"/>
        </w:rPr>
        <w:t xml:space="preserve">was on End of life care.  All references found were examined further and one, Improving supportive and palliative care for adults with cancer, was saved because of the more detailed section on involvement in service delivery.  There were brief references to involvement in other documents, however, not detailed enough to warrant saving the references. </w:t>
      </w:r>
    </w:p>
    <w:p w14:paraId="6E5AFB93" w14:textId="77777777" w:rsidR="00A84B27" w:rsidRPr="00A84B27" w:rsidRDefault="00A84B27" w:rsidP="00A84B27">
      <w:pPr>
        <w:spacing w:after="0" w:line="240" w:lineRule="auto"/>
        <w:rPr>
          <w:rFonts w:cstheme="minorHAnsi"/>
        </w:rPr>
      </w:pPr>
    </w:p>
    <w:p w14:paraId="33721CC1" w14:textId="77777777" w:rsidR="00A84B27" w:rsidRPr="00A84B27" w:rsidRDefault="00A84B27" w:rsidP="00A84B27">
      <w:pPr>
        <w:keepNext/>
        <w:keepLines/>
        <w:spacing w:after="0" w:line="240" w:lineRule="auto"/>
        <w:outlineLvl w:val="0"/>
        <w:rPr>
          <w:rFonts w:eastAsia="Times New Roman" w:cstheme="minorHAnsi"/>
          <w:bCs/>
          <w:kern w:val="36"/>
          <w:lang w:eastAsia="en-GB"/>
        </w:rPr>
      </w:pPr>
      <w:r w:rsidRPr="00A84B27">
        <w:rPr>
          <w:rFonts w:eastAsiaTheme="majorEastAsia" w:cstheme="minorHAnsi"/>
        </w:rPr>
        <w:t xml:space="preserve">It was also noted that there were currently new guidelines in development on </w:t>
      </w:r>
      <w:r w:rsidRPr="00A84B27">
        <w:rPr>
          <w:rFonts w:eastAsia="Times New Roman" w:cstheme="minorHAnsi"/>
          <w:bCs/>
          <w:kern w:val="36"/>
          <w:lang w:eastAsia="en-GB"/>
        </w:rPr>
        <w:t>End of life care for adults in the last year of life: service delivery.</w:t>
      </w:r>
    </w:p>
    <w:p w14:paraId="3BC5F6C0" w14:textId="77777777" w:rsidR="00A84B27" w:rsidRPr="00A84B27" w:rsidRDefault="00A84B27" w:rsidP="00A84B27">
      <w:pPr>
        <w:spacing w:after="0" w:line="240" w:lineRule="auto"/>
        <w:rPr>
          <w:rFonts w:cstheme="minorHAnsi"/>
          <w:b/>
        </w:rPr>
      </w:pPr>
    </w:p>
    <w:p w14:paraId="3497E709" w14:textId="77777777" w:rsidR="00A84B27" w:rsidRPr="00A84B27" w:rsidRDefault="00A84B27" w:rsidP="00A84B27">
      <w:pPr>
        <w:spacing w:after="0" w:line="240" w:lineRule="auto"/>
        <w:rPr>
          <w:rFonts w:cstheme="minorHAnsi"/>
          <w:b/>
        </w:rPr>
      </w:pPr>
      <w:r w:rsidRPr="00A84B27">
        <w:rPr>
          <w:rFonts w:cstheme="minorHAnsi"/>
          <w:b/>
        </w:rPr>
        <w:t>Joseph Rowntree Foundation</w:t>
      </w:r>
    </w:p>
    <w:p w14:paraId="42872274" w14:textId="77777777" w:rsidR="00A84B27" w:rsidRPr="00A84B27" w:rsidRDefault="00A84B27" w:rsidP="00A84B27">
      <w:pPr>
        <w:spacing w:after="0" w:line="240" w:lineRule="auto"/>
        <w:rPr>
          <w:rFonts w:cstheme="minorHAnsi"/>
          <w:b/>
        </w:rPr>
      </w:pPr>
    </w:p>
    <w:p w14:paraId="5541A258" w14:textId="77777777" w:rsidR="00A84B27" w:rsidRPr="00A84B27" w:rsidRDefault="00A84B27" w:rsidP="00A84B27">
      <w:pPr>
        <w:spacing w:after="0" w:line="240" w:lineRule="auto"/>
        <w:rPr>
          <w:rFonts w:cstheme="minorHAnsi"/>
        </w:rPr>
      </w:pPr>
      <w:r w:rsidRPr="00A84B27">
        <w:rPr>
          <w:rFonts w:cstheme="minorHAnsi"/>
        </w:rPr>
        <w:t>The entire website was hand searched using terms related to both palliative care and involvement.  Three references were identified, two on involvement and palliative care service delivery and one on involvement in general that made specific references to palliative care.  These were all saved in EndNote.</w:t>
      </w:r>
    </w:p>
    <w:p w14:paraId="51FDDA84" w14:textId="77777777" w:rsidR="00A84B27" w:rsidRPr="00A84B27" w:rsidRDefault="00A84B27" w:rsidP="00A84B27">
      <w:pPr>
        <w:spacing w:after="0" w:line="240" w:lineRule="auto"/>
        <w:rPr>
          <w:rFonts w:cstheme="minorHAnsi"/>
          <w:b/>
        </w:rPr>
      </w:pPr>
    </w:p>
    <w:p w14:paraId="3FB1F2F6" w14:textId="77777777" w:rsidR="00A84B27" w:rsidRPr="00A84B27" w:rsidRDefault="00A84B27" w:rsidP="00A84B27">
      <w:pPr>
        <w:spacing w:after="0" w:line="240" w:lineRule="auto"/>
        <w:rPr>
          <w:rFonts w:cstheme="minorHAnsi"/>
          <w:b/>
        </w:rPr>
      </w:pPr>
      <w:r w:rsidRPr="00A84B27">
        <w:rPr>
          <w:rFonts w:cstheme="minorHAnsi"/>
          <w:b/>
        </w:rPr>
        <w:t>The King’s Fund</w:t>
      </w:r>
    </w:p>
    <w:p w14:paraId="28C28D80" w14:textId="77777777" w:rsidR="00A84B27" w:rsidRPr="00A84B27" w:rsidRDefault="00A84B27" w:rsidP="00A84B27">
      <w:pPr>
        <w:spacing w:after="0" w:line="240" w:lineRule="auto"/>
        <w:rPr>
          <w:rFonts w:cstheme="minorHAnsi"/>
          <w:b/>
        </w:rPr>
      </w:pPr>
    </w:p>
    <w:p w14:paraId="4ABB41F0" w14:textId="77777777" w:rsidR="00A84B27" w:rsidRPr="00A84B27" w:rsidRDefault="00A84B27" w:rsidP="00A84B27">
      <w:pPr>
        <w:spacing w:after="0" w:line="240" w:lineRule="auto"/>
        <w:rPr>
          <w:rFonts w:cstheme="minorHAnsi"/>
        </w:rPr>
      </w:pPr>
      <w:r w:rsidRPr="00A84B27">
        <w:rPr>
          <w:rFonts w:cstheme="minorHAnsi"/>
        </w:rPr>
        <w:t>The entire website was hand searched using terms related to both palliative care and involvement.  No relevant references were found.</w:t>
      </w:r>
    </w:p>
    <w:p w14:paraId="0CDD773F" w14:textId="77777777" w:rsidR="00A84B27" w:rsidRPr="00A84B27" w:rsidRDefault="00A84B27" w:rsidP="00A84B27">
      <w:pPr>
        <w:spacing w:after="0" w:line="240" w:lineRule="auto"/>
        <w:rPr>
          <w:rFonts w:cstheme="minorHAnsi"/>
          <w:b/>
        </w:rPr>
      </w:pPr>
    </w:p>
    <w:p w14:paraId="2734644F" w14:textId="77777777" w:rsidR="00A84B27" w:rsidRPr="00A84B27" w:rsidRDefault="00A84B27" w:rsidP="00A84B27">
      <w:pPr>
        <w:spacing w:after="0" w:line="240" w:lineRule="auto"/>
        <w:rPr>
          <w:rFonts w:cstheme="minorHAnsi"/>
          <w:b/>
        </w:rPr>
      </w:pPr>
      <w:r w:rsidRPr="00A84B27">
        <w:rPr>
          <w:rFonts w:cstheme="minorHAnsi"/>
          <w:b/>
        </w:rPr>
        <w:t>INVOLVE</w:t>
      </w:r>
    </w:p>
    <w:p w14:paraId="1FF8FBEC" w14:textId="77777777" w:rsidR="00A84B27" w:rsidRPr="00A84B27" w:rsidRDefault="00A84B27" w:rsidP="00A84B27">
      <w:pPr>
        <w:spacing w:after="0" w:line="240" w:lineRule="auto"/>
        <w:rPr>
          <w:rFonts w:cstheme="minorHAnsi"/>
          <w:b/>
        </w:rPr>
      </w:pPr>
    </w:p>
    <w:p w14:paraId="2DE562AE" w14:textId="77777777" w:rsidR="00A84B27" w:rsidRPr="00A84B27" w:rsidRDefault="00A84B27" w:rsidP="00A84B27">
      <w:pPr>
        <w:spacing w:after="0" w:line="240" w:lineRule="auto"/>
        <w:rPr>
          <w:rFonts w:cstheme="minorHAnsi"/>
        </w:rPr>
      </w:pPr>
      <w:r w:rsidRPr="00A84B27">
        <w:rPr>
          <w:rFonts w:cstheme="minorHAnsi"/>
        </w:rPr>
        <w:t>The Evidence Library, Putting it into practice Library, Library of research projects, INVOLVE Publications Library and INVOLVE Library of examples were all hand searched for the terms palliative care.  Eleven references were found of journal articles and research projects, all of which were imported to EndNote.</w:t>
      </w:r>
    </w:p>
    <w:p w14:paraId="54076DCC" w14:textId="77777777" w:rsidR="00A84B27" w:rsidRPr="00A84B27" w:rsidRDefault="00A84B27" w:rsidP="00A84B27">
      <w:pPr>
        <w:spacing w:after="0" w:line="240" w:lineRule="auto"/>
        <w:rPr>
          <w:rFonts w:cstheme="minorHAnsi"/>
        </w:rPr>
      </w:pPr>
    </w:p>
    <w:p w14:paraId="3C0C1AFA" w14:textId="77777777" w:rsidR="00A84B27" w:rsidRPr="00A84B27" w:rsidRDefault="00A84B27" w:rsidP="00A84B27">
      <w:pPr>
        <w:spacing w:after="0" w:line="240" w:lineRule="auto"/>
        <w:rPr>
          <w:rFonts w:cstheme="minorHAnsi"/>
          <w:b/>
        </w:rPr>
      </w:pPr>
      <w:r w:rsidRPr="00A84B27">
        <w:rPr>
          <w:rFonts w:cstheme="minorHAnsi"/>
        </w:rPr>
        <w:t>It was noted that other examples of studies included research in specific health conditions (for example, dementia, COPD, HIV) or groups of people (for example, older people) that may be relevant.  These were noted separately (see</w:t>
      </w:r>
      <w:r w:rsidRPr="00A84B27">
        <w:rPr>
          <w:rFonts w:cstheme="minorHAnsi"/>
          <w:b/>
        </w:rPr>
        <w:t xml:space="preserve"> 5.1 Relevant Studies).</w:t>
      </w:r>
    </w:p>
    <w:p w14:paraId="3773C9EE" w14:textId="77777777" w:rsidR="00A84B27" w:rsidRPr="00A84B27" w:rsidRDefault="00A84B27" w:rsidP="00A84B27">
      <w:pPr>
        <w:spacing w:after="0" w:line="240" w:lineRule="auto"/>
        <w:rPr>
          <w:rFonts w:cstheme="minorHAnsi"/>
          <w:b/>
        </w:rPr>
      </w:pPr>
    </w:p>
    <w:p w14:paraId="70167285" w14:textId="77777777" w:rsidR="00A84B27" w:rsidRPr="00A84B27" w:rsidRDefault="00A84B27" w:rsidP="00A84B27">
      <w:pPr>
        <w:spacing w:after="0" w:line="240" w:lineRule="auto"/>
        <w:rPr>
          <w:rFonts w:cstheme="minorHAnsi"/>
          <w:b/>
        </w:rPr>
      </w:pPr>
      <w:r w:rsidRPr="00A84B27">
        <w:rPr>
          <w:rFonts w:cstheme="minorHAnsi"/>
          <w:b/>
        </w:rPr>
        <w:t>International Association for Hospice and Palliative Care</w:t>
      </w:r>
    </w:p>
    <w:p w14:paraId="283447F6" w14:textId="77777777" w:rsidR="00A84B27" w:rsidRPr="00A84B27" w:rsidRDefault="00A84B27" w:rsidP="00A84B27">
      <w:pPr>
        <w:spacing w:after="0" w:line="240" w:lineRule="auto"/>
        <w:rPr>
          <w:rFonts w:cstheme="minorHAnsi"/>
          <w:b/>
        </w:rPr>
      </w:pPr>
    </w:p>
    <w:p w14:paraId="78B974B7" w14:textId="77777777" w:rsidR="00A84B27" w:rsidRPr="00A84B27" w:rsidRDefault="00A84B27" w:rsidP="00A84B27">
      <w:pPr>
        <w:spacing w:after="0" w:line="240" w:lineRule="auto"/>
        <w:rPr>
          <w:rFonts w:cstheme="minorHAnsi"/>
        </w:rPr>
      </w:pPr>
      <w:r w:rsidRPr="00A84B27">
        <w:rPr>
          <w:rFonts w:cstheme="minorHAnsi"/>
        </w:rPr>
        <w:t>The entire website was searched using the following terms and variations of terms:  Involvement, Engagement, Participation, Co-production.  Three references were found on involvement in chronic disease.  Further references were found, particularly in the IAHPC newsletter and news sections, on community involvement in a variety of international projects, however, there was insufficient detail provided to warrant saving any of these references.</w:t>
      </w:r>
    </w:p>
    <w:p w14:paraId="7DBF9433" w14:textId="77777777" w:rsidR="00A84B27" w:rsidRPr="00A84B27" w:rsidRDefault="00A84B27" w:rsidP="00A84B27">
      <w:pPr>
        <w:spacing w:after="0" w:line="240" w:lineRule="auto"/>
        <w:rPr>
          <w:rFonts w:cstheme="minorHAnsi"/>
          <w:b/>
        </w:rPr>
      </w:pPr>
    </w:p>
    <w:p w14:paraId="39A57551" w14:textId="77777777" w:rsidR="00A84B27" w:rsidRPr="00A84B27" w:rsidRDefault="00A84B27" w:rsidP="00A84B27">
      <w:pPr>
        <w:spacing w:after="0" w:line="240" w:lineRule="auto"/>
        <w:rPr>
          <w:rFonts w:cstheme="minorHAnsi"/>
          <w:b/>
        </w:rPr>
      </w:pPr>
      <w:r w:rsidRPr="00A84B27">
        <w:rPr>
          <w:rFonts w:cstheme="minorHAnsi"/>
          <w:b/>
        </w:rPr>
        <w:t>Palliative Care Research Society</w:t>
      </w:r>
    </w:p>
    <w:p w14:paraId="1B9289F5" w14:textId="77777777" w:rsidR="00A84B27" w:rsidRPr="00A84B27" w:rsidRDefault="00A84B27" w:rsidP="00A84B27">
      <w:pPr>
        <w:spacing w:after="0" w:line="240" w:lineRule="auto"/>
        <w:rPr>
          <w:rFonts w:cstheme="minorHAnsi"/>
        </w:rPr>
      </w:pPr>
    </w:p>
    <w:p w14:paraId="5FC33433" w14:textId="77777777" w:rsidR="00A84B27" w:rsidRPr="00A84B27" w:rsidRDefault="00A84B27" w:rsidP="00A84B27">
      <w:pPr>
        <w:spacing w:after="0" w:line="240" w:lineRule="auto"/>
        <w:rPr>
          <w:rFonts w:cstheme="minorHAnsi"/>
        </w:rPr>
      </w:pPr>
      <w:r w:rsidRPr="00A84B27">
        <w:rPr>
          <w:rFonts w:cstheme="minorHAnsi"/>
        </w:rPr>
        <w:t>The entire website was hand searched but no relevant resources or publications were identified.</w:t>
      </w:r>
    </w:p>
    <w:p w14:paraId="5EB66B35" w14:textId="77777777" w:rsidR="00A84B27" w:rsidRPr="00A84B27" w:rsidRDefault="00A84B27" w:rsidP="00A84B27">
      <w:pPr>
        <w:spacing w:after="0" w:line="240" w:lineRule="auto"/>
        <w:rPr>
          <w:rFonts w:cstheme="minorHAnsi"/>
        </w:rPr>
      </w:pPr>
    </w:p>
    <w:p w14:paraId="0A30937B" w14:textId="77777777" w:rsidR="00391B3F" w:rsidRDefault="00391B3F" w:rsidP="002C1FF8">
      <w:pPr>
        <w:spacing w:after="0" w:line="240" w:lineRule="auto"/>
        <w:jc w:val="right"/>
        <w:rPr>
          <w:rFonts w:cstheme="minorHAnsi"/>
          <w:b/>
        </w:rPr>
      </w:pPr>
    </w:p>
    <w:p w14:paraId="173BB290" w14:textId="276C8B81" w:rsidR="00A84B27" w:rsidRPr="00A84B27" w:rsidRDefault="00A84B27" w:rsidP="00A84B27">
      <w:pPr>
        <w:spacing w:after="0" w:line="240" w:lineRule="auto"/>
        <w:rPr>
          <w:rFonts w:cstheme="minorHAnsi"/>
          <w:b/>
        </w:rPr>
      </w:pPr>
      <w:r w:rsidRPr="00A84B27">
        <w:rPr>
          <w:rFonts w:cstheme="minorHAnsi"/>
          <w:b/>
        </w:rPr>
        <w:lastRenderedPageBreak/>
        <w:t>The National Council for Palliative Care</w:t>
      </w:r>
    </w:p>
    <w:p w14:paraId="683DFDC6" w14:textId="77777777" w:rsidR="00A84B27" w:rsidRPr="00A84B27" w:rsidRDefault="00A84B27" w:rsidP="00A84B27">
      <w:pPr>
        <w:spacing w:after="0" w:line="240" w:lineRule="auto"/>
        <w:rPr>
          <w:rFonts w:cstheme="minorHAnsi"/>
        </w:rPr>
      </w:pPr>
    </w:p>
    <w:p w14:paraId="2D3D8F5D" w14:textId="77777777" w:rsidR="00A84B27" w:rsidRPr="00A84B27" w:rsidRDefault="00A84B27" w:rsidP="00A84B27">
      <w:pPr>
        <w:spacing w:after="0" w:line="240" w:lineRule="auto"/>
        <w:rPr>
          <w:rFonts w:cstheme="minorHAnsi"/>
        </w:rPr>
      </w:pPr>
      <w:r w:rsidRPr="00A84B27">
        <w:rPr>
          <w:rFonts w:cstheme="minorHAnsi"/>
        </w:rPr>
        <w:t>The NCPC website has an immediately apparent section entitled Get Involved (</w:t>
      </w:r>
      <w:hyperlink r:id="rId141" w:history="1">
        <w:r w:rsidRPr="00A84B27">
          <w:rPr>
            <w:rFonts w:cstheme="minorHAnsi"/>
            <w:color w:val="0563C1" w:themeColor="hyperlink"/>
            <w:u w:val="single"/>
          </w:rPr>
          <w:t>http://www.ncpc.org.uk/get-involved</w:t>
        </w:r>
      </w:hyperlink>
      <w:r w:rsidRPr="00A84B27">
        <w:rPr>
          <w:rFonts w:cstheme="minorHAnsi"/>
        </w:rPr>
        <w:t>) which includes a variety of involvement related initiatives including a People Bank, opportunities to get involved, current projects and a steering group.  A Community Involvement Manager is employed to facilitate these and other involvement activities.  This main webpage was saved as a reference.</w:t>
      </w:r>
    </w:p>
    <w:p w14:paraId="2DB1B4FC" w14:textId="77777777" w:rsidR="00A84B27" w:rsidRPr="00A84B27" w:rsidRDefault="00A84B27" w:rsidP="00A84B27">
      <w:pPr>
        <w:spacing w:after="0" w:line="240" w:lineRule="auto"/>
        <w:rPr>
          <w:rFonts w:cstheme="minorHAnsi"/>
        </w:rPr>
      </w:pPr>
    </w:p>
    <w:p w14:paraId="1578E4FE" w14:textId="77777777" w:rsidR="00A84B27" w:rsidRPr="00A84B27" w:rsidRDefault="00A84B27" w:rsidP="00A84B27">
      <w:pPr>
        <w:spacing w:after="0" w:line="240" w:lineRule="auto"/>
        <w:rPr>
          <w:rFonts w:cstheme="minorHAnsi"/>
        </w:rPr>
      </w:pPr>
      <w:r w:rsidRPr="00A84B27">
        <w:rPr>
          <w:rFonts w:cstheme="minorHAnsi"/>
        </w:rPr>
        <w:t>Within the website, the Patients and Carers (</w:t>
      </w:r>
      <w:hyperlink r:id="rId142" w:history="1">
        <w:r w:rsidRPr="00A84B27">
          <w:rPr>
            <w:rFonts w:cstheme="minorHAnsi"/>
            <w:color w:val="0563C1" w:themeColor="hyperlink"/>
            <w:u w:val="single"/>
          </w:rPr>
          <w:t>http://www.ncpc.org.uk/patients-carers</w:t>
        </w:r>
      </w:hyperlink>
      <w:r w:rsidRPr="00A84B27">
        <w:rPr>
          <w:rFonts w:cstheme="minorHAnsi"/>
        </w:rPr>
        <w:t>), Policy and campaigns, (</w:t>
      </w:r>
      <w:hyperlink r:id="rId143" w:history="1">
        <w:r w:rsidRPr="00A84B27">
          <w:rPr>
            <w:rFonts w:cstheme="minorHAnsi"/>
            <w:color w:val="0563C1" w:themeColor="hyperlink"/>
            <w:u w:val="single"/>
          </w:rPr>
          <w:t>http://www.ncpc.org.uk/policy-campaigns</w:t>
        </w:r>
      </w:hyperlink>
      <w:r w:rsidRPr="00A84B27">
        <w:rPr>
          <w:rFonts w:cstheme="minorHAnsi"/>
        </w:rPr>
        <w:t>) and Publications (</w:t>
      </w:r>
      <w:hyperlink r:id="rId144" w:history="1">
        <w:r w:rsidRPr="00A84B27">
          <w:rPr>
            <w:rFonts w:cstheme="minorHAnsi"/>
            <w:color w:val="0563C1" w:themeColor="hyperlink"/>
            <w:u w:val="single"/>
          </w:rPr>
          <w:t>http://www.ncpc.org.uk/publications</w:t>
        </w:r>
      </w:hyperlink>
      <w:r w:rsidRPr="00A84B27">
        <w:rPr>
          <w:rFonts w:cstheme="minorHAnsi"/>
        </w:rPr>
        <w:t xml:space="preserve">) sections were hand searched using the following terms and variations of terms:  Involvement, Engagement, Participation, Co-production.  Seven references were identified, all of which related to involvement in service delivery settings.  Three references required payment to obtain them and have been noted separately (see </w:t>
      </w:r>
      <w:r w:rsidRPr="00A84B27">
        <w:rPr>
          <w:rFonts w:cstheme="minorHAnsi"/>
          <w:b/>
        </w:rPr>
        <w:t>5.2 Publications to Buy</w:t>
      </w:r>
      <w:r w:rsidRPr="00A84B27">
        <w:rPr>
          <w:rFonts w:cstheme="minorHAnsi"/>
        </w:rPr>
        <w:t>).</w:t>
      </w:r>
    </w:p>
    <w:p w14:paraId="59F595A6" w14:textId="77777777" w:rsidR="00A84B27" w:rsidRPr="00A84B27" w:rsidRDefault="00A84B27" w:rsidP="00A84B27">
      <w:pPr>
        <w:spacing w:after="0" w:line="240" w:lineRule="auto"/>
        <w:rPr>
          <w:rFonts w:cstheme="minorHAnsi"/>
        </w:rPr>
      </w:pPr>
    </w:p>
    <w:p w14:paraId="3D7AF60B" w14:textId="77777777" w:rsidR="00A84B27" w:rsidRPr="00A84B27" w:rsidRDefault="00A84B27" w:rsidP="00A84B27">
      <w:pPr>
        <w:spacing w:after="0" w:line="240" w:lineRule="auto"/>
        <w:rPr>
          <w:rFonts w:cstheme="minorHAnsi"/>
          <w:b/>
        </w:rPr>
      </w:pPr>
      <w:r w:rsidRPr="00A84B27">
        <w:rPr>
          <w:rFonts w:cstheme="minorHAnsi"/>
          <w:b/>
        </w:rPr>
        <w:t>Hospice UK</w:t>
      </w:r>
    </w:p>
    <w:p w14:paraId="313DDDB0" w14:textId="77777777" w:rsidR="00A84B27" w:rsidRPr="00A84B27" w:rsidRDefault="00A84B27" w:rsidP="00A84B27">
      <w:pPr>
        <w:spacing w:after="0" w:line="240" w:lineRule="auto"/>
        <w:rPr>
          <w:rFonts w:cstheme="minorHAnsi"/>
        </w:rPr>
      </w:pPr>
    </w:p>
    <w:p w14:paraId="2D6E6CAD" w14:textId="77777777" w:rsidR="00A84B27" w:rsidRPr="00A84B27" w:rsidRDefault="00A84B27" w:rsidP="00A84B27">
      <w:pPr>
        <w:spacing w:after="0" w:line="240" w:lineRule="auto"/>
        <w:rPr>
          <w:rFonts w:cstheme="minorHAnsi"/>
        </w:rPr>
      </w:pPr>
      <w:r w:rsidRPr="00A84B27">
        <w:rPr>
          <w:rFonts w:cstheme="minorHAnsi"/>
        </w:rPr>
        <w:t>The main website, the Publications section (</w:t>
      </w:r>
      <w:hyperlink r:id="rId145" w:history="1">
        <w:r w:rsidRPr="00A84B27">
          <w:rPr>
            <w:rFonts w:cstheme="minorHAnsi"/>
            <w:color w:val="0563C1" w:themeColor="hyperlink"/>
            <w:u w:val="single"/>
          </w:rPr>
          <w:t>https://www.hospiceuk.org/what-we-offer/publications</w:t>
        </w:r>
      </w:hyperlink>
      <w:r w:rsidRPr="00A84B27">
        <w:rPr>
          <w:rFonts w:cstheme="minorHAnsi"/>
        </w:rPr>
        <w:t>) and Policy and advocacy section (</w:t>
      </w:r>
      <w:hyperlink r:id="rId146" w:history="1">
        <w:r w:rsidRPr="00A84B27">
          <w:rPr>
            <w:rFonts w:cstheme="minorHAnsi"/>
            <w:color w:val="0563C1" w:themeColor="hyperlink"/>
            <w:u w:val="single"/>
          </w:rPr>
          <w:t>https://www.hospiceuk.org/policy-advocacy</w:t>
        </w:r>
      </w:hyperlink>
      <w:r w:rsidRPr="00A84B27">
        <w:rPr>
          <w:rFonts w:cstheme="minorHAnsi"/>
        </w:rPr>
        <w:t>), including Briefings and consultations, were hand searched using the following terms and variations of terms:  Involvement, Engagement, Participation, Co-production.  Although volunteering was mentioned strongly throughout the website, there was no specific mention of involvement within Hospice UK itself.</w:t>
      </w:r>
    </w:p>
    <w:p w14:paraId="004BE41F" w14:textId="77777777" w:rsidR="00A84B27" w:rsidRPr="00A84B27" w:rsidRDefault="00A84B27" w:rsidP="00A84B27">
      <w:pPr>
        <w:spacing w:after="0" w:line="240" w:lineRule="auto"/>
        <w:rPr>
          <w:rFonts w:cstheme="minorHAnsi"/>
        </w:rPr>
      </w:pPr>
    </w:p>
    <w:p w14:paraId="7A7B205F" w14:textId="77777777" w:rsidR="00A84B27" w:rsidRPr="00A84B27" w:rsidRDefault="00A84B27" w:rsidP="00A84B27">
      <w:pPr>
        <w:spacing w:after="0" w:line="240" w:lineRule="auto"/>
        <w:rPr>
          <w:rFonts w:cstheme="minorHAnsi"/>
        </w:rPr>
      </w:pPr>
      <w:r w:rsidRPr="00A84B27">
        <w:rPr>
          <w:rFonts w:cstheme="minorHAnsi"/>
        </w:rPr>
        <w:t>Two references were identified, one reporting on a research study which included involvement and the other concerning the involvement of hospices in research in palliative care.</w:t>
      </w:r>
    </w:p>
    <w:p w14:paraId="6095D5AC" w14:textId="77777777" w:rsidR="00A84B27" w:rsidRPr="00A84B27" w:rsidRDefault="00A84B27" w:rsidP="00A84B27">
      <w:pPr>
        <w:spacing w:after="0" w:line="240" w:lineRule="auto"/>
        <w:rPr>
          <w:rFonts w:cstheme="minorHAnsi"/>
        </w:rPr>
      </w:pPr>
    </w:p>
    <w:p w14:paraId="6F3304C4" w14:textId="77777777" w:rsidR="00A84B27" w:rsidRPr="00A84B27" w:rsidRDefault="00A84B27" w:rsidP="00A84B27">
      <w:pPr>
        <w:spacing w:after="0" w:line="240" w:lineRule="auto"/>
        <w:rPr>
          <w:rFonts w:cstheme="minorHAnsi"/>
          <w:b/>
        </w:rPr>
      </w:pPr>
      <w:r w:rsidRPr="00A84B27">
        <w:rPr>
          <w:rFonts w:cstheme="minorHAnsi"/>
          <w:b/>
        </w:rPr>
        <w:t>Macmillan</w:t>
      </w:r>
    </w:p>
    <w:p w14:paraId="134AD8E1" w14:textId="77777777" w:rsidR="00A84B27" w:rsidRPr="00A84B27" w:rsidRDefault="00A84B27" w:rsidP="00A84B27">
      <w:pPr>
        <w:spacing w:after="0" w:line="240" w:lineRule="auto"/>
        <w:rPr>
          <w:rFonts w:cstheme="minorHAnsi"/>
          <w:b/>
        </w:rPr>
      </w:pPr>
    </w:p>
    <w:p w14:paraId="396EE503" w14:textId="77777777" w:rsidR="00A84B27" w:rsidRPr="00A84B27" w:rsidRDefault="00A84B27" w:rsidP="00A84B27">
      <w:pPr>
        <w:spacing w:after="0" w:line="240" w:lineRule="auto"/>
        <w:rPr>
          <w:rFonts w:cstheme="minorHAnsi"/>
        </w:rPr>
      </w:pPr>
      <w:r w:rsidRPr="00A84B27">
        <w:rPr>
          <w:rFonts w:cstheme="minorHAnsi"/>
        </w:rPr>
        <w:t>The main website, the Information and Support section (</w:t>
      </w:r>
      <w:hyperlink r:id="rId147" w:history="1">
        <w:r w:rsidRPr="00A84B27">
          <w:rPr>
            <w:rFonts w:cstheme="minorHAnsi"/>
            <w:color w:val="0563C1" w:themeColor="hyperlink"/>
            <w:u w:val="single"/>
          </w:rPr>
          <w:t>http://www.macmillan.org.uk/information-and-support/index.html</w:t>
        </w:r>
      </w:hyperlink>
      <w:r w:rsidRPr="00A84B27">
        <w:rPr>
          <w:rFonts w:cstheme="minorHAnsi"/>
        </w:rPr>
        <w:t>) and the Publications directory (</w:t>
      </w:r>
      <w:hyperlink r:id="rId148" w:history="1">
        <w:r w:rsidRPr="00A84B27">
          <w:rPr>
            <w:rFonts w:cstheme="minorHAnsi"/>
            <w:color w:val="0563C1" w:themeColor="hyperlink"/>
            <w:u w:val="single"/>
          </w:rPr>
          <w:t>http://publications.macmillan.org.uk/</w:t>
        </w:r>
      </w:hyperlink>
      <w:r w:rsidRPr="00A84B27">
        <w:rPr>
          <w:rFonts w:cstheme="minorHAnsi"/>
        </w:rPr>
        <w:t>) were hand searched using the following terms and variations of terms:  Involvement, Engagement, Participation, Co-production.  Macmillan clearly involves patients and carers in a number of ways (research, fundraising, reviewing literature, etc), however no literature was found on involvement.</w:t>
      </w:r>
    </w:p>
    <w:p w14:paraId="6E54838C" w14:textId="77777777" w:rsidR="00A84B27" w:rsidRPr="00A84B27" w:rsidRDefault="00A84B27" w:rsidP="00A84B27">
      <w:pPr>
        <w:spacing w:after="0" w:line="240" w:lineRule="auto"/>
        <w:rPr>
          <w:rFonts w:cstheme="minorHAnsi"/>
        </w:rPr>
      </w:pPr>
    </w:p>
    <w:p w14:paraId="3B477B6F" w14:textId="77777777" w:rsidR="00A84B27" w:rsidRPr="00A84B27" w:rsidRDefault="00A84B27" w:rsidP="00A84B27">
      <w:pPr>
        <w:spacing w:after="0" w:line="240" w:lineRule="auto"/>
        <w:rPr>
          <w:rFonts w:cstheme="minorHAnsi"/>
        </w:rPr>
      </w:pPr>
      <w:r w:rsidRPr="00A84B27">
        <w:rPr>
          <w:rFonts w:cstheme="minorHAnsi"/>
        </w:rPr>
        <w:t>One of the main ways Macmillan appears to involve people is through their initiative called Cancer Voices (</w:t>
      </w:r>
      <w:hyperlink r:id="rId149" w:anchor="245132" w:history="1">
        <w:r w:rsidRPr="00A84B27">
          <w:rPr>
            <w:rFonts w:cstheme="minorHAnsi"/>
            <w:color w:val="0563C1" w:themeColor="hyperlink"/>
            <w:u w:val="single"/>
          </w:rPr>
          <w:t>http://www.macmillan.org.uk/get-involved/volunteering/share-your-experience/cancer-voices/index.html#245132</w:t>
        </w:r>
      </w:hyperlink>
      <w:r w:rsidRPr="00A84B27">
        <w:rPr>
          <w:rFonts w:cstheme="minorHAnsi"/>
        </w:rPr>
        <w:t>), where people can get involved in both service delivery and research settings by taking part in advisory or steering groups, reviewing information materials, and taking part in or carrying out their own research.  This was saved as a relevant reference.</w:t>
      </w:r>
    </w:p>
    <w:p w14:paraId="6ABE0053" w14:textId="77777777" w:rsidR="00A84B27" w:rsidRPr="00A84B27" w:rsidRDefault="00A84B27" w:rsidP="00A84B27">
      <w:pPr>
        <w:spacing w:after="0" w:line="240" w:lineRule="auto"/>
        <w:rPr>
          <w:rFonts w:cstheme="minorHAnsi"/>
        </w:rPr>
      </w:pPr>
    </w:p>
    <w:tbl>
      <w:tblPr>
        <w:tblStyle w:val="TableGrid"/>
        <w:tblW w:w="0" w:type="auto"/>
        <w:tblLook w:val="04A0" w:firstRow="1" w:lastRow="0" w:firstColumn="1" w:lastColumn="0" w:noHBand="0" w:noVBand="1"/>
      </w:tblPr>
      <w:tblGrid>
        <w:gridCol w:w="2198"/>
        <w:gridCol w:w="1873"/>
        <w:gridCol w:w="1167"/>
        <w:gridCol w:w="965"/>
        <w:gridCol w:w="1447"/>
        <w:gridCol w:w="1978"/>
      </w:tblGrid>
      <w:tr w:rsidR="00A84B27" w:rsidRPr="00A84B27" w14:paraId="4C8BD4B6" w14:textId="77777777" w:rsidTr="008E7B56">
        <w:tc>
          <w:tcPr>
            <w:tcW w:w="2198" w:type="dxa"/>
          </w:tcPr>
          <w:p w14:paraId="161F6292"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Database</w:t>
            </w:r>
          </w:p>
        </w:tc>
        <w:tc>
          <w:tcPr>
            <w:tcW w:w="1873" w:type="dxa"/>
          </w:tcPr>
          <w:p w14:paraId="4D153C87"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Host/system</w:t>
            </w:r>
          </w:p>
        </w:tc>
        <w:tc>
          <w:tcPr>
            <w:tcW w:w="1167" w:type="dxa"/>
          </w:tcPr>
          <w:p w14:paraId="42BFD771"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Date searched</w:t>
            </w:r>
          </w:p>
        </w:tc>
        <w:tc>
          <w:tcPr>
            <w:tcW w:w="965" w:type="dxa"/>
          </w:tcPr>
          <w:p w14:paraId="54B8E011"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Number of hits</w:t>
            </w:r>
          </w:p>
        </w:tc>
        <w:tc>
          <w:tcPr>
            <w:tcW w:w="1447" w:type="dxa"/>
          </w:tcPr>
          <w:p w14:paraId="5378DA18"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Location of search strategy</w:t>
            </w:r>
          </w:p>
        </w:tc>
        <w:tc>
          <w:tcPr>
            <w:tcW w:w="1978" w:type="dxa"/>
          </w:tcPr>
          <w:p w14:paraId="5E53B677"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Notes</w:t>
            </w:r>
          </w:p>
        </w:tc>
      </w:tr>
      <w:tr w:rsidR="00A84B27" w:rsidRPr="00A84B27" w14:paraId="09CA24C6" w14:textId="77777777" w:rsidTr="008E7B56">
        <w:tc>
          <w:tcPr>
            <w:tcW w:w="2198" w:type="dxa"/>
          </w:tcPr>
          <w:p w14:paraId="2B6C300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ubMed</w:t>
            </w:r>
          </w:p>
        </w:tc>
        <w:tc>
          <w:tcPr>
            <w:tcW w:w="1873" w:type="dxa"/>
          </w:tcPr>
          <w:p w14:paraId="707B0AD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 xml:space="preserve">NCBI, </w:t>
            </w:r>
            <w:hyperlink r:id="rId150" w:history="1">
              <w:r w:rsidRPr="00A84B27">
                <w:rPr>
                  <w:rFonts w:cstheme="minorHAnsi"/>
                  <w:sz w:val="20"/>
                  <w:szCs w:val="20"/>
                </w:rPr>
                <w:t>US National Library of Medicine</w:t>
              </w:r>
            </w:hyperlink>
            <w:r w:rsidRPr="00A84B27">
              <w:rPr>
                <w:rFonts w:cstheme="minorHAnsi"/>
                <w:sz w:val="20"/>
                <w:szCs w:val="20"/>
              </w:rPr>
              <w:t xml:space="preserve"> (NLM),</w:t>
            </w:r>
          </w:p>
          <w:p w14:paraId="3B5C41A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 Kennedy Institute of Ethics, Georgetown University (KIE),</w:t>
            </w:r>
          </w:p>
          <w:p w14:paraId="5D4EC82E" w14:textId="77777777" w:rsidR="00A84B27" w:rsidRPr="00A84B27" w:rsidRDefault="00A84B27" w:rsidP="00A84B27">
            <w:pPr>
              <w:spacing w:after="160" w:line="259" w:lineRule="auto"/>
              <w:rPr>
                <w:rFonts w:cstheme="minorHAnsi"/>
                <w:sz w:val="20"/>
                <w:szCs w:val="20"/>
              </w:rPr>
            </w:pPr>
            <w:r w:rsidRPr="00A84B27">
              <w:rPr>
                <w:rFonts w:cstheme="minorHAnsi"/>
                <w:color w:val="000000"/>
                <w:sz w:val="20"/>
                <w:szCs w:val="20"/>
              </w:rPr>
              <w:t xml:space="preserve">National Information Center </w:t>
            </w:r>
            <w:r w:rsidRPr="00A84B27">
              <w:rPr>
                <w:rFonts w:cstheme="minorHAnsi"/>
                <w:color w:val="000000"/>
                <w:sz w:val="20"/>
                <w:szCs w:val="20"/>
              </w:rPr>
              <w:lastRenderedPageBreak/>
              <w:t>on Health Services Research and Health Care Technology Health services Research databases (HSR)</w:t>
            </w:r>
          </w:p>
        </w:tc>
        <w:tc>
          <w:tcPr>
            <w:tcW w:w="1167" w:type="dxa"/>
          </w:tcPr>
          <w:p w14:paraId="32626ED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lastRenderedPageBreak/>
              <w:t>19/3/2017</w:t>
            </w:r>
          </w:p>
        </w:tc>
        <w:tc>
          <w:tcPr>
            <w:tcW w:w="965" w:type="dxa"/>
          </w:tcPr>
          <w:p w14:paraId="0544128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81</w:t>
            </w:r>
          </w:p>
        </w:tc>
        <w:tc>
          <w:tcPr>
            <w:tcW w:w="1447" w:type="dxa"/>
          </w:tcPr>
          <w:p w14:paraId="1F88147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42852AD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ll imported into EndNote into separate group: PC scoping review – primary/grey.  Database provider field completed for all references.</w:t>
            </w:r>
          </w:p>
        </w:tc>
      </w:tr>
      <w:tr w:rsidR="00A84B27" w:rsidRPr="00A84B27" w14:paraId="2F062EE5" w14:textId="77777777" w:rsidTr="008E7B56">
        <w:tc>
          <w:tcPr>
            <w:tcW w:w="2198" w:type="dxa"/>
          </w:tcPr>
          <w:p w14:paraId="2AF1742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ocial Care Online</w:t>
            </w:r>
          </w:p>
        </w:tc>
        <w:tc>
          <w:tcPr>
            <w:tcW w:w="1873" w:type="dxa"/>
          </w:tcPr>
          <w:p w14:paraId="0C01ED2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ocial Care Institute for Excellence (SCIE)</w:t>
            </w:r>
          </w:p>
        </w:tc>
        <w:tc>
          <w:tcPr>
            <w:tcW w:w="1167" w:type="dxa"/>
          </w:tcPr>
          <w:p w14:paraId="40F4147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9/3/2017</w:t>
            </w:r>
          </w:p>
        </w:tc>
        <w:tc>
          <w:tcPr>
            <w:tcW w:w="965" w:type="dxa"/>
          </w:tcPr>
          <w:p w14:paraId="6EC0DEA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w:t>
            </w:r>
          </w:p>
        </w:tc>
        <w:tc>
          <w:tcPr>
            <w:tcW w:w="1447" w:type="dxa"/>
          </w:tcPr>
          <w:p w14:paraId="782AC84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1C52C96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15190E49" w14:textId="77777777" w:rsidTr="008E7B56">
        <w:tc>
          <w:tcPr>
            <w:tcW w:w="2198" w:type="dxa"/>
          </w:tcPr>
          <w:p w14:paraId="1B41C7E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Open Grey</w:t>
            </w:r>
          </w:p>
        </w:tc>
        <w:tc>
          <w:tcPr>
            <w:tcW w:w="1873" w:type="dxa"/>
          </w:tcPr>
          <w:p w14:paraId="459FCCE7" w14:textId="77777777" w:rsidR="00A84B27" w:rsidRPr="00A84B27" w:rsidRDefault="00A84B27" w:rsidP="00A84B27">
            <w:pPr>
              <w:keepNext/>
              <w:keepLines/>
              <w:spacing w:before="40" w:line="259" w:lineRule="auto"/>
              <w:outlineLvl w:val="1"/>
              <w:rPr>
                <w:rFonts w:eastAsiaTheme="majorEastAsia" w:cstheme="minorHAnsi"/>
                <w:sz w:val="20"/>
                <w:szCs w:val="20"/>
              </w:rPr>
            </w:pPr>
            <w:r w:rsidRPr="00A84B27">
              <w:rPr>
                <w:rFonts w:eastAsiaTheme="majorEastAsia" w:cstheme="minorHAnsi"/>
                <w:sz w:val="20"/>
                <w:szCs w:val="20"/>
              </w:rPr>
              <w:t xml:space="preserve">Institut de l’Information Scientifique et Technique - </w:t>
            </w:r>
            <w:r w:rsidRPr="00A84B27">
              <w:rPr>
                <w:rFonts w:eastAsia="Times New Roman" w:cstheme="minorHAnsi"/>
                <w:bCs/>
                <w:sz w:val="20"/>
                <w:szCs w:val="20"/>
                <w:lang w:eastAsia="en-GB"/>
              </w:rPr>
              <w:t xml:space="preserve">Le Centre national de la recherche scientifique </w:t>
            </w:r>
            <w:r w:rsidRPr="00A84B27">
              <w:rPr>
                <w:rFonts w:eastAsiaTheme="majorEastAsia" w:cstheme="minorHAnsi"/>
                <w:sz w:val="20"/>
                <w:szCs w:val="20"/>
              </w:rPr>
              <w:t>(</w:t>
            </w:r>
            <w:hyperlink r:id="rId151" w:history="1">
              <w:r w:rsidRPr="00A84B27">
                <w:rPr>
                  <w:rFonts w:eastAsiaTheme="majorEastAsia" w:cstheme="minorHAnsi"/>
                  <w:sz w:val="20"/>
                  <w:szCs w:val="20"/>
                </w:rPr>
                <w:t>INIST-CNRS</w:t>
              </w:r>
            </w:hyperlink>
            <w:r w:rsidRPr="00A84B27">
              <w:rPr>
                <w:rFonts w:eastAsiaTheme="majorEastAsia" w:cstheme="minorHAnsi"/>
                <w:color w:val="2F5496" w:themeColor="accent1" w:themeShade="BF"/>
                <w:sz w:val="20"/>
                <w:szCs w:val="20"/>
              </w:rPr>
              <w:t>)</w:t>
            </w:r>
          </w:p>
        </w:tc>
        <w:tc>
          <w:tcPr>
            <w:tcW w:w="1167" w:type="dxa"/>
          </w:tcPr>
          <w:p w14:paraId="1E8492C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tc>
        <w:tc>
          <w:tcPr>
            <w:tcW w:w="965" w:type="dxa"/>
          </w:tcPr>
          <w:p w14:paraId="5EFFECD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w:t>
            </w:r>
          </w:p>
        </w:tc>
        <w:tc>
          <w:tcPr>
            <w:tcW w:w="1447" w:type="dxa"/>
          </w:tcPr>
          <w:p w14:paraId="1B2D699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38399BC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4B4F6378" w14:textId="77777777" w:rsidTr="008E7B56">
        <w:tc>
          <w:tcPr>
            <w:tcW w:w="2198" w:type="dxa"/>
          </w:tcPr>
          <w:p w14:paraId="7D45D1D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roQuest Dissertation &amp; Theses (UK and International)</w:t>
            </w:r>
          </w:p>
        </w:tc>
        <w:tc>
          <w:tcPr>
            <w:tcW w:w="1873" w:type="dxa"/>
          </w:tcPr>
          <w:p w14:paraId="7A8F542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roQuest</w:t>
            </w:r>
          </w:p>
        </w:tc>
        <w:tc>
          <w:tcPr>
            <w:tcW w:w="1167" w:type="dxa"/>
          </w:tcPr>
          <w:p w14:paraId="679D625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8/3/2017</w:t>
            </w:r>
          </w:p>
        </w:tc>
        <w:tc>
          <w:tcPr>
            <w:tcW w:w="965" w:type="dxa"/>
          </w:tcPr>
          <w:p w14:paraId="1BD1B62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w:t>
            </w:r>
          </w:p>
        </w:tc>
        <w:tc>
          <w:tcPr>
            <w:tcW w:w="1447" w:type="dxa"/>
          </w:tcPr>
          <w:p w14:paraId="5745281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131FF03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3B332042" w14:textId="77777777" w:rsidTr="008E7B56">
        <w:tc>
          <w:tcPr>
            <w:tcW w:w="2198" w:type="dxa"/>
          </w:tcPr>
          <w:p w14:paraId="3FA7C53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thOS e-theses online</w:t>
            </w:r>
          </w:p>
        </w:tc>
        <w:tc>
          <w:tcPr>
            <w:tcW w:w="1873" w:type="dxa"/>
          </w:tcPr>
          <w:p w14:paraId="22469C6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British Library</w:t>
            </w:r>
          </w:p>
        </w:tc>
        <w:tc>
          <w:tcPr>
            <w:tcW w:w="1167" w:type="dxa"/>
          </w:tcPr>
          <w:p w14:paraId="09EB4D8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8/3/2017</w:t>
            </w:r>
          </w:p>
        </w:tc>
        <w:tc>
          <w:tcPr>
            <w:tcW w:w="965" w:type="dxa"/>
          </w:tcPr>
          <w:p w14:paraId="2309DE4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w:t>
            </w:r>
          </w:p>
        </w:tc>
        <w:tc>
          <w:tcPr>
            <w:tcW w:w="1447" w:type="dxa"/>
          </w:tcPr>
          <w:p w14:paraId="4CA21AE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01EEA4C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2CB1481D" w14:textId="77777777" w:rsidTr="008E7B56">
        <w:tc>
          <w:tcPr>
            <w:tcW w:w="2198" w:type="dxa"/>
          </w:tcPr>
          <w:p w14:paraId="33695AE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Department of Health</w:t>
            </w:r>
          </w:p>
        </w:tc>
        <w:tc>
          <w:tcPr>
            <w:tcW w:w="1873" w:type="dxa"/>
          </w:tcPr>
          <w:p w14:paraId="6BD0E8A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 Government</w:t>
            </w:r>
          </w:p>
        </w:tc>
        <w:tc>
          <w:tcPr>
            <w:tcW w:w="1167" w:type="dxa"/>
          </w:tcPr>
          <w:p w14:paraId="4879D98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9/3/2017</w:t>
            </w:r>
          </w:p>
        </w:tc>
        <w:tc>
          <w:tcPr>
            <w:tcW w:w="965" w:type="dxa"/>
          </w:tcPr>
          <w:p w14:paraId="059B1D4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0</w:t>
            </w:r>
          </w:p>
        </w:tc>
        <w:tc>
          <w:tcPr>
            <w:tcW w:w="1447" w:type="dxa"/>
          </w:tcPr>
          <w:p w14:paraId="2ABF3C0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056FCA5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3069B90B" w14:textId="77777777" w:rsidTr="008E7B56">
        <w:tc>
          <w:tcPr>
            <w:tcW w:w="2198" w:type="dxa"/>
          </w:tcPr>
          <w:p w14:paraId="28284D5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ICE</w:t>
            </w:r>
          </w:p>
        </w:tc>
        <w:tc>
          <w:tcPr>
            <w:tcW w:w="1873" w:type="dxa"/>
          </w:tcPr>
          <w:p w14:paraId="2D2BBD0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ational Institute for Health and Care Excellence (NICE)</w:t>
            </w:r>
          </w:p>
        </w:tc>
        <w:tc>
          <w:tcPr>
            <w:tcW w:w="1167" w:type="dxa"/>
          </w:tcPr>
          <w:p w14:paraId="020069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tc>
        <w:tc>
          <w:tcPr>
            <w:tcW w:w="965" w:type="dxa"/>
          </w:tcPr>
          <w:p w14:paraId="64D37C3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w:t>
            </w:r>
          </w:p>
        </w:tc>
        <w:tc>
          <w:tcPr>
            <w:tcW w:w="1447" w:type="dxa"/>
          </w:tcPr>
          <w:p w14:paraId="205054D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44D4BD2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2282FD11" w14:textId="77777777" w:rsidTr="008E7B56">
        <w:tc>
          <w:tcPr>
            <w:tcW w:w="2198" w:type="dxa"/>
          </w:tcPr>
          <w:p w14:paraId="62ECAB1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seph Rowntree Foundation</w:t>
            </w:r>
          </w:p>
        </w:tc>
        <w:tc>
          <w:tcPr>
            <w:tcW w:w="1873" w:type="dxa"/>
          </w:tcPr>
          <w:p w14:paraId="2C6C983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seph Rowntree Foundation</w:t>
            </w:r>
          </w:p>
        </w:tc>
        <w:tc>
          <w:tcPr>
            <w:tcW w:w="1167" w:type="dxa"/>
          </w:tcPr>
          <w:p w14:paraId="5D18C11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tc>
        <w:tc>
          <w:tcPr>
            <w:tcW w:w="965" w:type="dxa"/>
          </w:tcPr>
          <w:p w14:paraId="19B539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3</w:t>
            </w:r>
          </w:p>
        </w:tc>
        <w:tc>
          <w:tcPr>
            <w:tcW w:w="1447" w:type="dxa"/>
          </w:tcPr>
          <w:p w14:paraId="5868AD7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42D28D4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65941A69" w14:textId="77777777" w:rsidTr="008E7B56">
        <w:tc>
          <w:tcPr>
            <w:tcW w:w="2198" w:type="dxa"/>
          </w:tcPr>
          <w:p w14:paraId="16333CF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King’s Fund</w:t>
            </w:r>
          </w:p>
        </w:tc>
        <w:tc>
          <w:tcPr>
            <w:tcW w:w="1873" w:type="dxa"/>
          </w:tcPr>
          <w:p w14:paraId="46B65D4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King’s Fund</w:t>
            </w:r>
          </w:p>
        </w:tc>
        <w:tc>
          <w:tcPr>
            <w:tcW w:w="1167" w:type="dxa"/>
          </w:tcPr>
          <w:p w14:paraId="5D25DB5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tc>
        <w:tc>
          <w:tcPr>
            <w:tcW w:w="965" w:type="dxa"/>
          </w:tcPr>
          <w:p w14:paraId="105D65D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0</w:t>
            </w:r>
          </w:p>
        </w:tc>
        <w:tc>
          <w:tcPr>
            <w:tcW w:w="1447" w:type="dxa"/>
          </w:tcPr>
          <w:p w14:paraId="6A17AD0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29560F4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2D9B6448" w14:textId="77777777" w:rsidTr="008E7B56">
        <w:tc>
          <w:tcPr>
            <w:tcW w:w="2198" w:type="dxa"/>
          </w:tcPr>
          <w:p w14:paraId="7DC61A4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w:t>
            </w:r>
          </w:p>
        </w:tc>
        <w:tc>
          <w:tcPr>
            <w:tcW w:w="1873" w:type="dxa"/>
          </w:tcPr>
          <w:p w14:paraId="33EA80A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ational Institute for Health Research (NIHR)</w:t>
            </w:r>
          </w:p>
        </w:tc>
        <w:tc>
          <w:tcPr>
            <w:tcW w:w="1167" w:type="dxa"/>
          </w:tcPr>
          <w:p w14:paraId="4656CB3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8/3/2017</w:t>
            </w:r>
          </w:p>
        </w:tc>
        <w:tc>
          <w:tcPr>
            <w:tcW w:w="965" w:type="dxa"/>
          </w:tcPr>
          <w:p w14:paraId="0ABE74B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1</w:t>
            </w:r>
          </w:p>
        </w:tc>
        <w:tc>
          <w:tcPr>
            <w:tcW w:w="1447" w:type="dxa"/>
          </w:tcPr>
          <w:p w14:paraId="4791514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2CE6CEE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23F49FEF" w14:textId="77777777" w:rsidTr="008E7B56">
        <w:tc>
          <w:tcPr>
            <w:tcW w:w="2198" w:type="dxa"/>
          </w:tcPr>
          <w:p w14:paraId="3D62F02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ternational Association for Hospice and Palliative Care</w:t>
            </w:r>
          </w:p>
        </w:tc>
        <w:tc>
          <w:tcPr>
            <w:tcW w:w="1873" w:type="dxa"/>
          </w:tcPr>
          <w:p w14:paraId="17A2F0E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ternational Association for Hospice and Palliative Care</w:t>
            </w:r>
          </w:p>
        </w:tc>
        <w:tc>
          <w:tcPr>
            <w:tcW w:w="1167" w:type="dxa"/>
          </w:tcPr>
          <w:p w14:paraId="6100189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tc>
        <w:tc>
          <w:tcPr>
            <w:tcW w:w="965" w:type="dxa"/>
          </w:tcPr>
          <w:p w14:paraId="5BBB664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3</w:t>
            </w:r>
          </w:p>
        </w:tc>
        <w:tc>
          <w:tcPr>
            <w:tcW w:w="1447" w:type="dxa"/>
          </w:tcPr>
          <w:p w14:paraId="3F50092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7C7B5EE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4ABB21B3" w14:textId="77777777" w:rsidTr="008E7B56">
        <w:tc>
          <w:tcPr>
            <w:tcW w:w="2198" w:type="dxa"/>
          </w:tcPr>
          <w:p w14:paraId="7AA8496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Research Society</w:t>
            </w:r>
          </w:p>
        </w:tc>
        <w:tc>
          <w:tcPr>
            <w:tcW w:w="1873" w:type="dxa"/>
          </w:tcPr>
          <w:p w14:paraId="2514A30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lliative Care Research Society</w:t>
            </w:r>
          </w:p>
        </w:tc>
        <w:tc>
          <w:tcPr>
            <w:tcW w:w="1167" w:type="dxa"/>
          </w:tcPr>
          <w:p w14:paraId="23BEF6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tc>
        <w:tc>
          <w:tcPr>
            <w:tcW w:w="965" w:type="dxa"/>
          </w:tcPr>
          <w:p w14:paraId="70004D8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0</w:t>
            </w:r>
          </w:p>
        </w:tc>
        <w:tc>
          <w:tcPr>
            <w:tcW w:w="1447" w:type="dxa"/>
          </w:tcPr>
          <w:p w14:paraId="56AAE1A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74A0752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57E3F155" w14:textId="77777777" w:rsidTr="008E7B56">
        <w:tc>
          <w:tcPr>
            <w:tcW w:w="2198" w:type="dxa"/>
          </w:tcPr>
          <w:p w14:paraId="0808A3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National Council for Palliative Care</w:t>
            </w:r>
          </w:p>
        </w:tc>
        <w:tc>
          <w:tcPr>
            <w:tcW w:w="1873" w:type="dxa"/>
          </w:tcPr>
          <w:p w14:paraId="4E6C86B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National Council for Palliative Care</w:t>
            </w:r>
          </w:p>
        </w:tc>
        <w:tc>
          <w:tcPr>
            <w:tcW w:w="1167" w:type="dxa"/>
          </w:tcPr>
          <w:p w14:paraId="34786BC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4/3/2017</w:t>
            </w:r>
          </w:p>
        </w:tc>
        <w:tc>
          <w:tcPr>
            <w:tcW w:w="965" w:type="dxa"/>
          </w:tcPr>
          <w:p w14:paraId="0ACC6B1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8</w:t>
            </w:r>
          </w:p>
        </w:tc>
        <w:tc>
          <w:tcPr>
            <w:tcW w:w="1447" w:type="dxa"/>
          </w:tcPr>
          <w:p w14:paraId="5F35467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19DD3FC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1BE6D924" w14:textId="77777777" w:rsidTr="008E7B56">
        <w:tc>
          <w:tcPr>
            <w:tcW w:w="2198" w:type="dxa"/>
          </w:tcPr>
          <w:p w14:paraId="5EAE2D6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ospice UK</w:t>
            </w:r>
          </w:p>
        </w:tc>
        <w:tc>
          <w:tcPr>
            <w:tcW w:w="1873" w:type="dxa"/>
          </w:tcPr>
          <w:p w14:paraId="5B0FEAD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Hospice UK</w:t>
            </w:r>
          </w:p>
        </w:tc>
        <w:tc>
          <w:tcPr>
            <w:tcW w:w="1167" w:type="dxa"/>
          </w:tcPr>
          <w:p w14:paraId="0CB0CC3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3/2017</w:t>
            </w:r>
          </w:p>
        </w:tc>
        <w:tc>
          <w:tcPr>
            <w:tcW w:w="965" w:type="dxa"/>
          </w:tcPr>
          <w:p w14:paraId="7598185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w:t>
            </w:r>
          </w:p>
        </w:tc>
        <w:tc>
          <w:tcPr>
            <w:tcW w:w="1447" w:type="dxa"/>
          </w:tcPr>
          <w:p w14:paraId="66EB068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6165DD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r w:rsidR="00A84B27" w:rsidRPr="00A84B27" w14:paraId="7ECE7CF2" w14:textId="77777777" w:rsidTr="008E7B56">
        <w:tc>
          <w:tcPr>
            <w:tcW w:w="2198" w:type="dxa"/>
          </w:tcPr>
          <w:p w14:paraId="0225069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acmillan</w:t>
            </w:r>
          </w:p>
        </w:tc>
        <w:tc>
          <w:tcPr>
            <w:tcW w:w="1873" w:type="dxa"/>
          </w:tcPr>
          <w:p w14:paraId="617A4710" w14:textId="77777777" w:rsidR="00A84B27" w:rsidRPr="00A84B27" w:rsidRDefault="00A84B27" w:rsidP="00A84B27">
            <w:pPr>
              <w:spacing w:after="160" w:line="259" w:lineRule="auto"/>
              <w:rPr>
                <w:rFonts w:cstheme="minorHAnsi"/>
                <w:i/>
                <w:sz w:val="20"/>
                <w:szCs w:val="20"/>
              </w:rPr>
            </w:pPr>
            <w:r w:rsidRPr="00A84B27">
              <w:rPr>
                <w:rFonts w:cstheme="minorHAnsi"/>
                <w:i/>
                <w:iCs/>
                <w:sz w:val="20"/>
                <w:szCs w:val="20"/>
              </w:rPr>
              <w:t>Macmillan Cancer Support</w:t>
            </w:r>
          </w:p>
        </w:tc>
        <w:tc>
          <w:tcPr>
            <w:tcW w:w="1167" w:type="dxa"/>
          </w:tcPr>
          <w:p w14:paraId="2B050ED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3/2017</w:t>
            </w:r>
          </w:p>
        </w:tc>
        <w:tc>
          <w:tcPr>
            <w:tcW w:w="965" w:type="dxa"/>
          </w:tcPr>
          <w:p w14:paraId="7C178A1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1</w:t>
            </w:r>
          </w:p>
        </w:tc>
        <w:tc>
          <w:tcPr>
            <w:tcW w:w="1447" w:type="dxa"/>
          </w:tcPr>
          <w:p w14:paraId="2E19D72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ee above</w:t>
            </w:r>
          </w:p>
        </w:tc>
        <w:tc>
          <w:tcPr>
            <w:tcW w:w="1978" w:type="dxa"/>
          </w:tcPr>
          <w:p w14:paraId="306070A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s above</w:t>
            </w:r>
          </w:p>
        </w:tc>
      </w:tr>
    </w:tbl>
    <w:p w14:paraId="529C5EA7" w14:textId="77777777" w:rsidR="00A84B27" w:rsidRPr="00A84B27" w:rsidRDefault="00A84B27" w:rsidP="00A84B27">
      <w:pPr>
        <w:spacing w:after="0" w:line="240" w:lineRule="auto"/>
        <w:rPr>
          <w:rFonts w:cstheme="minorHAnsi"/>
          <w:b/>
        </w:rPr>
      </w:pPr>
    </w:p>
    <w:p w14:paraId="53E8078E" w14:textId="77777777" w:rsidR="00A84B27" w:rsidRPr="00A84B27" w:rsidRDefault="00A84B27" w:rsidP="00A84B27">
      <w:pPr>
        <w:spacing w:after="0" w:line="240" w:lineRule="auto"/>
        <w:rPr>
          <w:rFonts w:cstheme="minorHAnsi"/>
          <w:b/>
        </w:rPr>
      </w:pPr>
      <w:r w:rsidRPr="00A84B27">
        <w:rPr>
          <w:rFonts w:cstheme="minorHAnsi"/>
          <w:b/>
        </w:rPr>
        <w:t>Table 11 Results of Databases Searched, primary research and other evidence</w:t>
      </w:r>
    </w:p>
    <w:p w14:paraId="70A76D69" w14:textId="77777777" w:rsidR="00A84B27" w:rsidRPr="00A84B27" w:rsidRDefault="00A84B27" w:rsidP="00A84B27">
      <w:pPr>
        <w:rPr>
          <w:rFonts w:cstheme="minorHAnsi"/>
          <w:b/>
        </w:rPr>
      </w:pPr>
      <w:r w:rsidRPr="00A84B27">
        <w:rPr>
          <w:rFonts w:cstheme="minorHAnsi"/>
          <w:b/>
        </w:rPr>
        <w:br w:type="page"/>
      </w:r>
    </w:p>
    <w:p w14:paraId="621D4EFA" w14:textId="77777777" w:rsidR="00A84B27" w:rsidRPr="00A84B27" w:rsidRDefault="00A84B27" w:rsidP="00A84B27">
      <w:pPr>
        <w:tabs>
          <w:tab w:val="left" w:pos="567"/>
        </w:tabs>
        <w:spacing w:after="0" w:line="240" w:lineRule="auto"/>
        <w:rPr>
          <w:rFonts w:cstheme="minorHAnsi"/>
          <w:b/>
        </w:rPr>
      </w:pPr>
      <w:bookmarkStart w:id="453" w:name="_Hlk484958003"/>
      <w:r w:rsidRPr="00A84B27">
        <w:rPr>
          <w:rFonts w:cstheme="minorHAnsi"/>
          <w:b/>
        </w:rPr>
        <w:lastRenderedPageBreak/>
        <w:t>2.2.2</w:t>
      </w:r>
      <w:r w:rsidRPr="00A84B27">
        <w:rPr>
          <w:rFonts w:cstheme="minorHAnsi"/>
          <w:b/>
        </w:rPr>
        <w:tab/>
        <w:t>Identifying Articles</w:t>
      </w:r>
    </w:p>
    <w:bookmarkEnd w:id="453"/>
    <w:p w14:paraId="196BB426" w14:textId="77777777" w:rsidR="00A84B27" w:rsidRPr="00A84B27" w:rsidRDefault="00A84B27" w:rsidP="00A84B27">
      <w:pPr>
        <w:spacing w:after="0" w:line="240" w:lineRule="auto"/>
        <w:rPr>
          <w:rFonts w:cstheme="minorHAnsi"/>
          <w:b/>
        </w:rPr>
      </w:pPr>
    </w:p>
    <w:p w14:paraId="53EADBC9" w14:textId="77777777" w:rsidR="00A84B27" w:rsidRPr="00A84B27" w:rsidRDefault="00A84B27" w:rsidP="00A84B27">
      <w:pPr>
        <w:spacing w:after="0" w:line="240" w:lineRule="auto"/>
        <w:rPr>
          <w:rFonts w:cstheme="minorHAnsi"/>
          <w:b/>
        </w:rPr>
      </w:pPr>
      <w:r w:rsidRPr="00A84B27">
        <w:rPr>
          <w:rFonts w:cstheme="minorHAnsi"/>
          <w:b/>
          <w:noProof/>
          <w:lang w:eastAsia="en-GB"/>
        </w:rPr>
        <mc:AlternateContent>
          <mc:Choice Requires="wps">
            <w:drawing>
              <wp:anchor distT="0" distB="0" distL="114300" distR="114300" simplePos="0" relativeHeight="251772928" behindDoc="0" locked="0" layoutInCell="1" allowOverlap="1" wp14:anchorId="02255A9A" wp14:editId="6E117C1E">
                <wp:simplePos x="0" y="0"/>
                <wp:positionH relativeFrom="column">
                  <wp:posOffset>0</wp:posOffset>
                </wp:positionH>
                <wp:positionV relativeFrom="paragraph">
                  <wp:posOffset>0</wp:posOffset>
                </wp:positionV>
                <wp:extent cx="1866900" cy="485775"/>
                <wp:effectExtent l="0" t="0" r="19050" b="28575"/>
                <wp:wrapNone/>
                <wp:docPr id="1047391109" name="Text Box 1047391109"/>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0B4A4C23" w14:textId="77777777" w:rsidR="00A84B27" w:rsidRDefault="00A84B27" w:rsidP="00A84B27">
                            <w:r>
                              <w:t>Records identified through database searching (n = 2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255A9A" id="Text Box 1047391109" o:spid="_x0000_s1153" type="#_x0000_t202" style="position:absolute;margin-left:0;margin-top:0;width:147pt;height:38.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KFNQgIAAJUEAAAOAAAAZHJzL2Uyb0RvYy54bWysVN9v2jAQfp+0/8Hy+wgwoDQiVIyKaRJq&#10;K9Gqz8axSTTH59mGhP31OzvhR9s9TePB3PnO3919d5fZXVMpchDWlaAzOuj1KRGaQ17qXUZfnldf&#10;ppQ4z3TOFGiR0aNw9G7++dOsNqkYQgEqF5YgiHZpbTJaeG/SJHG8EBVzPTBCo1GCrZhH1e6S3LIa&#10;0SuVDPv9SVKDzY0FLpzD2/vWSOcRX0rB/aOUTniiMoq5+XjaeG7DmcxnLN1ZZoqSd2mwf8iiYqXG&#10;oGeoe+YZ2dvyA1RVcgsOpO9xqBKQsuQi1oDVDPrvqtkUzIhYC5LjzJkm9/9g+cNhY54s8c03aLCB&#10;gZDauNThZainkbYK/5gpQTtSeDzTJhpPeHg0nUxu+2jiaBtNxzc34wCTXF4b6/x3ARUJQkYttiWy&#10;xQ5r51vXk0sI5kCV+apUKipHt1SWHBh2EBufQ02JYs7jZUZX8ddFe/NMaVJndPJ13I+R3thCrDPm&#10;VjH+8yMCZq80FnEhI0i+2TakzDPalhiutpAfkUAL7Ww5w1cl4q8xxSdmcZiQGFwQ/4iHVIBJQSdR&#10;UoD9/bf74I89RislNQ5nRt2vPbMCK/+hsfu3g9EoTHNURuObISr22rK9tuh9tQRkb4CraHgUg79X&#10;J1FaqF5xjxYhKpqY5hg7o/4kLn27MriHXCwW0Qnn1zC/1hvDA3RoVeD1uXll1nSN9jgiD3AaY5a+&#10;63frG15qWOw9yDIOw4XVjn+c/ThO3Z6G5brWo9flazL/AwAA//8DAFBLAwQUAAYACAAAACEAtd4r&#10;rtoAAAAEAQAADwAAAGRycy9kb3ducmV2LnhtbEyPwU7DMBBE70j9B2srcaNOKyhtGqeqkDgiRMoB&#10;bq69TQzxOordNPTrWbjAZaTRrGbeFtvRt2LAPrpACuazDASSCdZRreB1/3izAhGTJqvbQKjgCyNs&#10;y8lVoXMbzvSCQ5VqwSUUc62gSanLpYymQa/jLHRInB1D73Vi29fS9vrM5b6ViyxbSq8d8UKjO3xo&#10;0HxWJ6/A0lsg8+6eLo4q49aX59WHGZS6no67DYiEY/o7hh98RoeSmQ7hRDaKVgE/kn6Vs8X6lu1B&#10;wf3yDmRZyP/w5TcAAAD//wMAUEsBAi0AFAAGAAgAAAAhALaDOJL+AAAA4QEAABMAAAAAAAAAAAAA&#10;AAAAAAAAAFtDb250ZW50X1R5cGVzXS54bWxQSwECLQAUAAYACAAAACEAOP0h/9YAAACUAQAACwAA&#10;AAAAAAAAAAAAAAAvAQAAX3JlbHMvLnJlbHNQSwECLQAUAAYACAAAACEAB8yhTUICAACVBAAADgAA&#10;AAAAAAAAAAAAAAAuAgAAZHJzL2Uyb0RvYy54bWxQSwECLQAUAAYACAAAACEAtd4rrtoAAAAEAQAA&#10;DwAAAAAAAAAAAAAAAACcBAAAZHJzL2Rvd25yZXYueG1sUEsFBgAAAAAEAAQA8wAAAKMFAAAAAA==&#10;" fillcolor="window" strokeweight=".5pt">
                <v:textbox>
                  <w:txbxContent>
                    <w:p w14:paraId="0B4A4C23" w14:textId="77777777" w:rsidR="00A84B27" w:rsidRDefault="00A84B27" w:rsidP="00A84B27">
                      <w:r>
                        <w:t>Records identified through database searching (n = 220)</w:t>
                      </w:r>
                    </w:p>
                  </w:txbxContent>
                </v:textbox>
              </v:shape>
            </w:pict>
          </mc:Fallback>
        </mc:AlternateContent>
      </w:r>
    </w:p>
    <w:p w14:paraId="73FEA0E2" w14:textId="77777777" w:rsidR="00A84B27" w:rsidRPr="00A84B27" w:rsidRDefault="00A84B27" w:rsidP="00A84B27">
      <w:pPr>
        <w:spacing w:after="0" w:line="240" w:lineRule="auto"/>
        <w:rPr>
          <w:rFonts w:cstheme="minorHAnsi"/>
          <w:b/>
        </w:rPr>
      </w:pPr>
    </w:p>
    <w:p w14:paraId="0A6EE967" w14:textId="77777777" w:rsidR="00A84B27" w:rsidRPr="00A84B27" w:rsidRDefault="00A84B27" w:rsidP="00A84B27">
      <w:pPr>
        <w:spacing w:after="0" w:line="240" w:lineRule="auto"/>
        <w:rPr>
          <w:rFonts w:cstheme="minorHAnsi"/>
          <w:b/>
        </w:rPr>
      </w:pPr>
      <w:r w:rsidRPr="00A84B27">
        <w:rPr>
          <w:rFonts w:cstheme="minorHAnsi"/>
          <w:b/>
          <w:noProof/>
          <w:lang w:eastAsia="en-GB"/>
        </w:rPr>
        <mc:AlternateContent>
          <mc:Choice Requires="wps">
            <w:drawing>
              <wp:anchor distT="0" distB="0" distL="114300" distR="114300" simplePos="0" relativeHeight="251780096" behindDoc="0" locked="0" layoutInCell="1" allowOverlap="1" wp14:anchorId="2FD37141" wp14:editId="5DAC99D0">
                <wp:simplePos x="0" y="0"/>
                <wp:positionH relativeFrom="column">
                  <wp:posOffset>908685</wp:posOffset>
                </wp:positionH>
                <wp:positionV relativeFrom="paragraph">
                  <wp:posOffset>140970</wp:posOffset>
                </wp:positionV>
                <wp:extent cx="0" cy="542925"/>
                <wp:effectExtent l="76200" t="0" r="57150" b="47625"/>
                <wp:wrapNone/>
                <wp:docPr id="823679431" name="Straight Arrow Connector 823679431"/>
                <wp:cNvGraphicFramePr/>
                <a:graphic xmlns:a="http://schemas.openxmlformats.org/drawingml/2006/main">
                  <a:graphicData uri="http://schemas.microsoft.com/office/word/2010/wordprocessingShape">
                    <wps:wsp>
                      <wps:cNvCnPr/>
                      <wps:spPr>
                        <a:xfrm>
                          <a:off x="0" y="0"/>
                          <a:ext cx="0" cy="542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CB44C96" id="Straight Arrow Connector 823679431" o:spid="_x0000_s1026" type="#_x0000_t32" style="position:absolute;margin-left:71.55pt;margin-top:11.1pt;width:0;height:42.75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ESygEAAIIDAAAOAAAAZHJzL2Uyb0RvYy54bWysU02P0zAQvSPxHyzfadpCV0vUdA8tywXB&#10;Suz+gFnHSSz5S56haf49Yyd0F7ghcnDGHs3zmzfP+7uLs+KsE5rgG7lZraXQXoXW+L6RT4/3726l&#10;QALfgg1eN3LSKO8Ob9/sx1jrbRiCbXUSDOKxHmMjB6JYVxWqQTvAVYjac7ILyQHxNvVVm2BkdGer&#10;7Xp9U40htTEFpRH59DQn5aHgd51W9K3rUJOwjWRuVNZU1ue8Voc91H2COBi10IB/YOHAeL70CnUC&#10;AvEjmb+gnFEpYOhopYKrQtcZpUsP3M1m/Uc33weIuvTC4mC8yoT/D1Z9PR/9Q2IZxog1xoeUu7h0&#10;yeU/8xOXItZ0FUtfSKj5UPHp7sP243aXdaxe6mJC+qyDEzloJFIC0w90DN7zRELaFK3g/AVpLvxV&#10;kC/14d5YWwZjvRgbefN+x6NTwPboLBCHLraM6nspwPbsO0WpIGKwps3VGQcnPNokzsCjZ8e0YXxk&#10;7lJYQOIEN1S+hfpvpZnOCXCYi0tqdoozxHa1xjXy9loNNYGxn3wraIrscUoGfG/1gmx9ZqOLGZeG&#10;X7TO0XNopzKCKu940EXLxZTZSa/3HL9+OoefAAAA//8DAFBLAwQUAAYACAAAACEAmNzjYt0AAAAK&#10;AQAADwAAAGRycy9kb3ducmV2LnhtbEyPwU7DMBBE70j8g7VIXBC1kyJahThVhcSpSBGFD3DjrROI&#10;11HstoGvZ8uF3nZ2R7NvytXke3HEMXaBNGQzBQKpCbYjp+Hj/eV+CSImQ9b0gVDDN0ZYVddXpSls&#10;ONEbHrfJCQ6hWBgNbUpDIWVsWvQmzsKAxLd9GL1JLEcn7WhOHO57mSv1KL3piD+0ZsDnFpuv7cFr&#10;wDtDdVarn8/XOg1zt67dZiO1vr2Z1k8gEk7p3wxnfEaHipl24UA2ip71wzxjq4Y8z0GcDX+LHQ9q&#10;sQBZlfKyQvULAAD//wMAUEsBAi0AFAAGAAgAAAAhALaDOJL+AAAA4QEAABMAAAAAAAAAAAAAAAAA&#10;AAAAAFtDb250ZW50X1R5cGVzXS54bWxQSwECLQAUAAYACAAAACEAOP0h/9YAAACUAQAACwAAAAAA&#10;AAAAAAAAAAAvAQAAX3JlbHMvLnJlbHNQSwECLQAUAAYACAAAACEAmrvhEsoBAACCAwAADgAAAAAA&#10;AAAAAAAAAAAuAgAAZHJzL2Uyb0RvYy54bWxQSwECLQAUAAYACAAAACEAmNzjYt0AAAAKAQAADwAA&#10;AAAAAAAAAAAAAAAkBAAAZHJzL2Rvd25yZXYueG1sUEsFBgAAAAAEAAQA8wAAAC4FAAAAAA==&#10;" strokecolor="windowText" strokeweight=".5pt">
                <v:stroke endarrow="block" joinstyle="miter"/>
              </v:shape>
            </w:pict>
          </mc:Fallback>
        </mc:AlternateContent>
      </w:r>
    </w:p>
    <w:p w14:paraId="5BFCCC17" w14:textId="77777777" w:rsidR="00A84B27" w:rsidRPr="00A84B27" w:rsidRDefault="00A84B27" w:rsidP="00A84B27">
      <w:pPr>
        <w:spacing w:after="0" w:line="240" w:lineRule="auto"/>
        <w:rPr>
          <w:rFonts w:cstheme="minorHAnsi"/>
          <w:b/>
        </w:rPr>
      </w:pPr>
    </w:p>
    <w:p w14:paraId="0C2E66A0" w14:textId="77777777" w:rsidR="00A84B27" w:rsidRPr="00A84B27" w:rsidRDefault="00A84B27" w:rsidP="00A84B27">
      <w:pPr>
        <w:spacing w:after="0" w:line="240" w:lineRule="auto"/>
        <w:rPr>
          <w:rFonts w:cstheme="minorHAnsi"/>
          <w:b/>
        </w:rPr>
      </w:pPr>
    </w:p>
    <w:p w14:paraId="6B23BA8D" w14:textId="77777777" w:rsidR="00A84B27" w:rsidRPr="00A84B27" w:rsidRDefault="00A84B27" w:rsidP="00A84B27">
      <w:pPr>
        <w:tabs>
          <w:tab w:val="left" w:pos="567"/>
        </w:tabs>
        <w:spacing w:after="0" w:line="240" w:lineRule="auto"/>
        <w:rPr>
          <w:rFonts w:cstheme="minorHAnsi"/>
          <w:b/>
        </w:rPr>
      </w:pPr>
      <w:r w:rsidRPr="00A84B27">
        <w:rPr>
          <w:rFonts w:cstheme="minorHAnsi"/>
          <w:b/>
          <w:noProof/>
          <w:lang w:eastAsia="en-GB"/>
        </w:rPr>
        <mc:AlternateContent>
          <mc:Choice Requires="wps">
            <w:drawing>
              <wp:anchor distT="0" distB="0" distL="114300" distR="114300" simplePos="0" relativeHeight="251773952" behindDoc="0" locked="0" layoutInCell="1" allowOverlap="1" wp14:anchorId="41959A2D" wp14:editId="2348937B">
                <wp:simplePos x="0" y="0"/>
                <wp:positionH relativeFrom="column">
                  <wp:posOffset>47625</wp:posOffset>
                </wp:positionH>
                <wp:positionV relativeFrom="paragraph">
                  <wp:posOffset>170180</wp:posOffset>
                </wp:positionV>
                <wp:extent cx="1866900" cy="485775"/>
                <wp:effectExtent l="0" t="0" r="19050" b="28575"/>
                <wp:wrapNone/>
                <wp:docPr id="2110459541" name="Text Box 2110459541"/>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3C578EB7" w14:textId="77777777" w:rsidR="00A84B27" w:rsidRDefault="00A84B27" w:rsidP="00A84B27">
                            <w:pPr>
                              <w:jc w:val="center"/>
                            </w:pPr>
                            <w:r>
                              <w:t>Records after duplicates removed (n = 2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59A2D" id="Text Box 2110459541" o:spid="_x0000_s1154" type="#_x0000_t202" style="position:absolute;margin-left:3.75pt;margin-top:13.4pt;width:147pt;height:38.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ADpRAIAAJUEAAAOAAAAZHJzL2Uyb0RvYy54bWysVEtv2zAMvg/YfxB0X5xkedWIU2QpMgwo&#10;2gJp0bMiS7ExWdQkJXb260fJzqPtTsNyUEiR+kh+JD2/bSpFDsK6EnRGB70+JUJzyEu9y+jL8/rL&#10;jBLnmc6ZAi0yehSO3i4+f5rXJhVDKEDlwhIE0S6tTUYL702aJI4XomKuB0ZoNEqwFfOo2l2SW1Yj&#10;eqWSYb8/SWqwubHAhXN4e9ca6SLiSym4f5TSCU9URjE3H08bz204k8WcpTvLTFHyLg32D1lUrNQY&#10;9Ax1xzwje1t+gKpKbsGB9D0OVQJSllzEGrCaQf9dNZuCGRFrQXKcOdPk/h8sfzhszJMlvvkGDTYw&#10;EFIblzq8DPU00lbhHzMlaEcKj2faROMJD49mk8lNH00cbaPZeDodB5jk8tpY578LqEgQMmqxLZEt&#10;drh3vnU9uYRgDlSZr0ulonJ0K2XJgWEHsfE51JQo5jxeZnQdf120N8+UJnVGJ1/H/RjpjS3EOmNu&#10;FeM/PyJg9kpjERcyguSbbUPKPKPTyYmpLeRHJNBCO1vO8HWJ+PeY4hOzOExIDC6If8RDKsCkoJMo&#10;KcD+/tt98Mceo5WSGoczo+7XnlmBlf/Q2P2bwWgUpjkqo/F0iIq9tmyvLXpfrQDZG+AqGh7F4O/V&#10;SZQWqlfco2WIiiamOcbOqD+JK9+uDO4hF8tldML5Nczf643hATq0KvD63Lwya7pGexyRBziNMUvf&#10;9bv1DS81LPceZBmHIRDdstrxj7Mfx6nb07Bc13r0unxNFn8AAAD//wMAUEsDBBQABgAIAAAAIQCL&#10;7Rdq2wAAAAgBAAAPAAAAZHJzL2Rvd25yZXYueG1sTI/BTsMwEETvSPyDtUjcqN1GlBLiVAiJI0Kk&#10;HODm2ktiiNdR7KahX89yguPOPM3OVNs59GLCMflIGpYLBQLJRuep1fC6e7zagEjZkDN9JNTwjQm2&#10;9flZZUoXj/SCU5NbwSGUSqOhy3kopUy2w2DSIg5I7H3EMZjM59hKN5ojh4derpRay2A88YfODPjQ&#10;of1qDkGDo7dI9t0/nTw11t+enjefdtL68mK+vwORcc5/MPzW5+pQc6d9PJBLotdwc82ghtWaB7Bd&#10;qCULe+ZUUYCsK/l/QP0DAAD//wMAUEsBAi0AFAAGAAgAAAAhALaDOJL+AAAA4QEAABMAAAAAAAAA&#10;AAAAAAAAAAAAAFtDb250ZW50X1R5cGVzXS54bWxQSwECLQAUAAYACAAAACEAOP0h/9YAAACUAQAA&#10;CwAAAAAAAAAAAAAAAAAvAQAAX3JlbHMvLnJlbHNQSwECLQAUAAYACAAAACEAxxwA6UQCAACVBAAA&#10;DgAAAAAAAAAAAAAAAAAuAgAAZHJzL2Uyb0RvYy54bWxQSwECLQAUAAYACAAAACEAi+0XatsAAAAI&#10;AQAADwAAAAAAAAAAAAAAAACeBAAAZHJzL2Rvd25yZXYueG1sUEsFBgAAAAAEAAQA8wAAAKYFAAAA&#10;AA==&#10;" fillcolor="window" strokeweight=".5pt">
                <v:textbox>
                  <w:txbxContent>
                    <w:p w14:paraId="3C578EB7" w14:textId="77777777" w:rsidR="00A84B27" w:rsidRDefault="00A84B27" w:rsidP="00A84B27">
                      <w:pPr>
                        <w:jc w:val="center"/>
                      </w:pPr>
                      <w:r>
                        <w:t>Records after duplicates removed (n = 215)</w:t>
                      </w:r>
                    </w:p>
                  </w:txbxContent>
                </v:textbox>
              </v:shape>
            </w:pict>
          </mc:Fallback>
        </mc:AlternateContent>
      </w:r>
      <w:r w:rsidRPr="00A84B27">
        <w:rPr>
          <w:rFonts w:cstheme="minorHAnsi"/>
          <w:b/>
        </w:rPr>
        <w:br/>
      </w:r>
    </w:p>
    <w:p w14:paraId="54B8966D"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76000" behindDoc="0" locked="0" layoutInCell="1" allowOverlap="1" wp14:anchorId="324E9513" wp14:editId="0BB9C702">
                <wp:simplePos x="0" y="0"/>
                <wp:positionH relativeFrom="column">
                  <wp:posOffset>2375535</wp:posOffset>
                </wp:positionH>
                <wp:positionV relativeFrom="paragraph">
                  <wp:posOffset>12065</wp:posOffset>
                </wp:positionV>
                <wp:extent cx="3743325" cy="1704975"/>
                <wp:effectExtent l="0" t="0" r="28575" b="28575"/>
                <wp:wrapNone/>
                <wp:docPr id="289000977" name="Text Box 289000977"/>
                <wp:cNvGraphicFramePr/>
                <a:graphic xmlns:a="http://schemas.openxmlformats.org/drawingml/2006/main">
                  <a:graphicData uri="http://schemas.microsoft.com/office/word/2010/wordprocessingShape">
                    <wps:wsp>
                      <wps:cNvSpPr txBox="1"/>
                      <wps:spPr>
                        <a:xfrm>
                          <a:off x="0" y="0"/>
                          <a:ext cx="3743325" cy="1704975"/>
                        </a:xfrm>
                        <a:prstGeom prst="rect">
                          <a:avLst/>
                        </a:prstGeom>
                        <a:solidFill>
                          <a:sysClr val="window" lastClr="FFFFFF"/>
                        </a:solidFill>
                        <a:ln w="6350">
                          <a:solidFill>
                            <a:prstClr val="black"/>
                          </a:solidFill>
                        </a:ln>
                      </wps:spPr>
                      <wps:txbx>
                        <w:txbxContent>
                          <w:p w14:paraId="060ADE92" w14:textId="77777777" w:rsidR="00A84B27" w:rsidRDefault="00A84B27" w:rsidP="00A84B27">
                            <w:pPr>
                              <w:spacing w:after="0" w:line="240" w:lineRule="auto"/>
                            </w:pPr>
                            <w:r>
                              <w:t>Records excluded (n = 175):</w:t>
                            </w:r>
                          </w:p>
                          <w:p w14:paraId="6A094394" w14:textId="77777777" w:rsidR="00A84B27" w:rsidRDefault="00A84B27" w:rsidP="00A84B27">
                            <w:pPr>
                              <w:spacing w:after="0" w:line="240" w:lineRule="auto"/>
                            </w:pPr>
                          </w:p>
                          <w:p w14:paraId="00727BFB" w14:textId="77777777" w:rsidR="00A84B27" w:rsidRDefault="00A84B27" w:rsidP="00A84B27">
                            <w:pPr>
                              <w:spacing w:after="0" w:line="240" w:lineRule="auto"/>
                            </w:pPr>
                            <w:r>
                              <w:t>A review (n = 3)</w:t>
                            </w:r>
                          </w:p>
                          <w:p w14:paraId="430AFF49" w14:textId="77777777" w:rsidR="00A84B27" w:rsidRDefault="00A84B27" w:rsidP="00A84B27">
                            <w:pPr>
                              <w:spacing w:after="0" w:line="240" w:lineRule="auto"/>
                            </w:pPr>
                            <w:r>
                              <w:t>Not palliative care (n = 1)</w:t>
                            </w:r>
                          </w:p>
                          <w:p w14:paraId="17F068B8" w14:textId="77777777" w:rsidR="00A84B27" w:rsidRDefault="00A84B27" w:rsidP="00A84B27">
                            <w:pPr>
                              <w:spacing w:after="0" w:line="240" w:lineRule="auto"/>
                            </w:pPr>
                            <w:r>
                              <w:t>Involvement in education (n = 2)</w:t>
                            </w:r>
                          </w:p>
                          <w:p w14:paraId="7CEE0793" w14:textId="77777777" w:rsidR="00A84B27" w:rsidRDefault="00A84B27" w:rsidP="00A84B27">
                            <w:pPr>
                              <w:spacing w:after="0" w:line="240" w:lineRule="auto"/>
                            </w:pPr>
                            <w:r>
                              <w:t>Involvement in service delivery (n = 176)</w:t>
                            </w:r>
                          </w:p>
                          <w:p w14:paraId="52A57D19" w14:textId="77777777" w:rsidR="00A84B27" w:rsidRDefault="00A84B27" w:rsidP="00A84B27">
                            <w:pPr>
                              <w:spacing w:after="0" w:line="240" w:lineRule="auto"/>
                            </w:pPr>
                            <w:r>
                              <w:t>Palliative care research but no involvement (n = 6)</w:t>
                            </w:r>
                          </w:p>
                          <w:p w14:paraId="31BD1B19" w14:textId="77777777" w:rsidR="00A84B27" w:rsidRDefault="00A84B27" w:rsidP="00A84B27">
                            <w:pPr>
                              <w:spacing w:after="0" w:line="240" w:lineRule="auto"/>
                            </w:pPr>
                          </w:p>
                          <w:p w14:paraId="3EC560F4" w14:textId="77777777" w:rsidR="00A84B27" w:rsidRDefault="00A84B27" w:rsidP="00A84B27">
                            <w:pPr>
                              <w:spacing w:after="0" w:line="240" w:lineRule="auto"/>
                            </w:pPr>
                            <w:r>
                              <w:t>(13 articles were excluded for more than one r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E9513" id="Text Box 289000977" o:spid="_x0000_s1155" type="#_x0000_t202" style="position:absolute;margin-left:187.05pt;margin-top:.95pt;width:294.75pt;height:134.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30qRgIAAJYEAAAOAAAAZHJzL2Uyb0RvYy54bWysVEtv2zAMvg/YfxB0X+y86taIU2QpMgwI&#10;2gLp0LMiy7ExWdQkJXb260fJzqPtTsNyUEiR+kh+JD27b2tJDsLYClRGh4OYEqE45JXaZfTHy+rL&#10;LSXWMZUzCUpk9CgsvZ9//jRrdCpGUILMhSEIomza6IyWzuk0iiwvRc3sALRQaCzA1MyhanZRbliD&#10;6LWMRnF8EzVgcm2AC2vx9qEz0nnALwrB3VNRWOGIzCjm5sJpwrn1ZzSfsXRnmC4r3qfB/iGLmlUK&#10;g56hHphjZG+qD1B1xQ1YKNyAQx1BUVRchBqwmmH8rppNybQItSA5Vp9psv8Plj8eNvrZENd+hRYb&#10;6AlptE0tXvp62sLU/h8zJWhHCo9n2kTrCMfLcTIZj0dTSjjahkk8uUumHie6PNfGum8CauKFjBrs&#10;S6CLHdbWda4nFx/NgqzyVSVlUI52KQ05MGwhdj6HhhLJrMPLjK7Cr4/25plUpMnozXgah0hvbD7W&#10;GXMrGf/5EQGzlwqLuLDhJdduW1LlGU2SE1VbyI/IoIFuuKzmqwrx15jiMzM4TUgaboh7wqOQgElB&#10;L1FSgvn9t3vvj01GKyUNTmdG7a89MwIr/66w/XfDycSPc1Am02SEirm2bK8tal8vAdkb4i5qHkTv&#10;7+RJLAzUr7hICx8VTUxxjJ1RdxKXrtsZXEQuFovghAOsmVurjeYe2rfK8/rSvjKj+0Y7nJFHOM0x&#10;S9/1u/P1LxUs9g6KKgyDJ7pjtecfhz+MU7+ofruu9eB1+ZzM/wAAAP//AwBQSwMEFAAGAAgAAAAh&#10;AEVHtcLdAAAACQEAAA8AAABkcnMvZG93bnJldi54bWxMj8tOwzAQRfdI/IM1SOyo04fSJsSpEBJL&#10;hAgsYOfaQ2KIx1HspqFfz7CC5ehc3Xum2s++FxOO0QVSsFxkIJBMsI5aBa8vDzc7EDFpsroPhAq+&#10;McK+vryodGnDiZ5xalIruIRiqRV0KQ2llNF06HVchAGJ2UcYvU58jq20oz5xue/lKsty6bUjXuj0&#10;gPcdmq/m6BVYegtk3t3j2VFjXHF+2n2aSanrq/nuFkTCOf2F4Vef1aFmp0M4ko2iV7DebpYcZVCA&#10;YF7k6xzEQcFqm21A1pX8/0H9AwAA//8DAFBLAQItABQABgAIAAAAIQC2gziS/gAAAOEBAAATAAAA&#10;AAAAAAAAAAAAAAAAAABbQ29udGVudF9UeXBlc10ueG1sUEsBAi0AFAAGAAgAAAAhADj9If/WAAAA&#10;lAEAAAsAAAAAAAAAAAAAAAAALwEAAF9yZWxzLy5yZWxzUEsBAi0AFAAGAAgAAAAhANlXfSpGAgAA&#10;lgQAAA4AAAAAAAAAAAAAAAAALgIAAGRycy9lMm9Eb2MueG1sUEsBAi0AFAAGAAgAAAAhAEVHtcLd&#10;AAAACQEAAA8AAAAAAAAAAAAAAAAAoAQAAGRycy9kb3ducmV2LnhtbFBLBQYAAAAABAAEAPMAAACq&#10;BQAAAAA=&#10;" fillcolor="window" strokeweight=".5pt">
                <v:textbox>
                  <w:txbxContent>
                    <w:p w14:paraId="060ADE92" w14:textId="77777777" w:rsidR="00A84B27" w:rsidRDefault="00A84B27" w:rsidP="00A84B27">
                      <w:pPr>
                        <w:spacing w:after="0" w:line="240" w:lineRule="auto"/>
                      </w:pPr>
                      <w:r>
                        <w:t>Records excluded (n = 175):</w:t>
                      </w:r>
                    </w:p>
                    <w:p w14:paraId="6A094394" w14:textId="77777777" w:rsidR="00A84B27" w:rsidRDefault="00A84B27" w:rsidP="00A84B27">
                      <w:pPr>
                        <w:spacing w:after="0" w:line="240" w:lineRule="auto"/>
                      </w:pPr>
                    </w:p>
                    <w:p w14:paraId="00727BFB" w14:textId="77777777" w:rsidR="00A84B27" w:rsidRDefault="00A84B27" w:rsidP="00A84B27">
                      <w:pPr>
                        <w:spacing w:after="0" w:line="240" w:lineRule="auto"/>
                      </w:pPr>
                      <w:r>
                        <w:t>A review (n = 3)</w:t>
                      </w:r>
                    </w:p>
                    <w:p w14:paraId="430AFF49" w14:textId="77777777" w:rsidR="00A84B27" w:rsidRDefault="00A84B27" w:rsidP="00A84B27">
                      <w:pPr>
                        <w:spacing w:after="0" w:line="240" w:lineRule="auto"/>
                      </w:pPr>
                      <w:r>
                        <w:t>Not palliative care (n = 1)</w:t>
                      </w:r>
                    </w:p>
                    <w:p w14:paraId="17F068B8" w14:textId="77777777" w:rsidR="00A84B27" w:rsidRDefault="00A84B27" w:rsidP="00A84B27">
                      <w:pPr>
                        <w:spacing w:after="0" w:line="240" w:lineRule="auto"/>
                      </w:pPr>
                      <w:r>
                        <w:t>Involvement in education (n = 2)</w:t>
                      </w:r>
                    </w:p>
                    <w:p w14:paraId="7CEE0793" w14:textId="77777777" w:rsidR="00A84B27" w:rsidRDefault="00A84B27" w:rsidP="00A84B27">
                      <w:pPr>
                        <w:spacing w:after="0" w:line="240" w:lineRule="auto"/>
                      </w:pPr>
                      <w:r>
                        <w:t>Involvement in service delivery (n = 176)</w:t>
                      </w:r>
                    </w:p>
                    <w:p w14:paraId="52A57D19" w14:textId="77777777" w:rsidR="00A84B27" w:rsidRDefault="00A84B27" w:rsidP="00A84B27">
                      <w:pPr>
                        <w:spacing w:after="0" w:line="240" w:lineRule="auto"/>
                      </w:pPr>
                      <w:r>
                        <w:t>Palliative care research but no involvement (n = 6)</w:t>
                      </w:r>
                    </w:p>
                    <w:p w14:paraId="31BD1B19" w14:textId="77777777" w:rsidR="00A84B27" w:rsidRDefault="00A84B27" w:rsidP="00A84B27">
                      <w:pPr>
                        <w:spacing w:after="0" w:line="240" w:lineRule="auto"/>
                      </w:pPr>
                    </w:p>
                    <w:p w14:paraId="3EC560F4" w14:textId="77777777" w:rsidR="00A84B27" w:rsidRDefault="00A84B27" w:rsidP="00A84B27">
                      <w:pPr>
                        <w:spacing w:after="0" w:line="240" w:lineRule="auto"/>
                      </w:pPr>
                      <w:r>
                        <w:t>(13 articles were excluded for more than one reason)</w:t>
                      </w:r>
                    </w:p>
                  </w:txbxContent>
                </v:textbox>
              </v:shape>
            </w:pict>
          </mc:Fallback>
        </mc:AlternateContent>
      </w:r>
    </w:p>
    <w:p w14:paraId="486FC052"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81120" behindDoc="0" locked="0" layoutInCell="1" allowOverlap="1" wp14:anchorId="711447AE" wp14:editId="320EC1A4">
                <wp:simplePos x="0" y="0"/>
                <wp:positionH relativeFrom="column">
                  <wp:posOffset>908685</wp:posOffset>
                </wp:positionH>
                <wp:positionV relativeFrom="paragraph">
                  <wp:posOffset>31115</wp:posOffset>
                </wp:positionV>
                <wp:extent cx="0" cy="600075"/>
                <wp:effectExtent l="76200" t="0" r="57150" b="47625"/>
                <wp:wrapNone/>
                <wp:docPr id="11" name="Straight Arrow Connector 11"/>
                <wp:cNvGraphicFramePr/>
                <a:graphic xmlns:a="http://schemas.openxmlformats.org/drawingml/2006/main">
                  <a:graphicData uri="http://schemas.microsoft.com/office/word/2010/wordprocessingShape">
                    <wps:wsp>
                      <wps:cNvCnPr/>
                      <wps:spPr>
                        <a:xfrm>
                          <a:off x="0" y="0"/>
                          <a:ext cx="0" cy="6000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0AF7B33" id="Straight Arrow Connector 11" o:spid="_x0000_s1026" type="#_x0000_t32" style="position:absolute;margin-left:71.55pt;margin-top:2.45pt;width:0;height:47.2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WZyQEAAIIDAAAOAAAAZHJzL2Uyb0RvYy54bWysU01v2zAMvQ/YfxB0b+y0aFcYcXpI1l2G&#10;rcC6H8DKsi1AXxC5OP73o2Qv7bbbMB9kSgSfHh+fdg9nZ8VJJzTBt3K7qaXQXoXO+KGV358fr+6l&#10;QALfgQ1et3LWKB/279/tptjo6zAG2+kkGMRjM8VWjkSxqSpUo3aAmxC152QfkgPibRqqLsHE6M5W&#10;13V9V00hdTEFpRH59Lgk5b7g971W9LXvUZOwrWRuVNZU1pe8VvsdNEOCOBq10oB/YOHAeL70AnUE&#10;AvEjmb+gnFEpYOhpo4KrQt8bpUsP3M22/qObbyNEXXphcTBeZML/B6u+nA7+KbEMU8QG41PKXZz7&#10;5PKf+YlzEWu+iKXPJNRyqPj0rq7rD7dZx+q1LiakTzo4kYNWIiUww0iH4D1PJKRt0QpOn5GWwl8F&#10;+VIfHo21ZTDWi4mvuLnl0Slge/QWiEMXO0b1gxRgB/adolQQMVjT5eqMgzMebBIn4NGzY7owPTN3&#10;KSwgcYIbKt9K/bfSTOcIOC7FJbU4xRliu1rjWnl/qYaGwNiPvhM0R/Y4JQN+sHpFtj6z0cWMa8Ov&#10;WufoJXRzGUGVdzzoouVqyuykt3uO3z6d/U8AAAD//wMAUEsDBBQABgAIAAAAIQA+y0lf2wAAAAgB&#10;AAAPAAAAZHJzL2Rvd25yZXYueG1sTI9BTsMwEEX3SNzBGiQ2iDqhUUVCnKpCYlWkqC0HmMaDE4jH&#10;Uey2gdPjsmmXT//rz5tyOdleHGn0nWMF6SwBQdw43bFR8LF7e3wG4QOyxt4xKfghD8vq9qbEQrsT&#10;b+i4DUbEEfYFKmhDGAopfdOSRT9zA3HMPt1oMUQcjdQjnuK47eVTkiykxY7jhRYHem2p+d4erAJ6&#10;QK7TOvn9eq/DMDer2qzXUqn7u2n1AiLQFC5lOOtHdaii094dWHvRR87maawqyHIQ5/yf9wryPANZ&#10;lfL6geoPAAD//wMAUEsBAi0AFAAGAAgAAAAhALaDOJL+AAAA4QEAABMAAAAAAAAAAAAAAAAAAAAA&#10;AFtDb250ZW50X1R5cGVzXS54bWxQSwECLQAUAAYACAAAACEAOP0h/9YAAACUAQAACwAAAAAAAAAA&#10;AAAAAAAvAQAAX3JlbHMvLnJlbHNQSwECLQAUAAYACAAAACEA/k5VmckBAACCAwAADgAAAAAAAAAA&#10;AAAAAAAuAgAAZHJzL2Uyb0RvYy54bWxQSwECLQAUAAYACAAAACEAPstJX9sAAAAIAQAADwAAAAAA&#10;AAAAAAAAAAAjBAAAZHJzL2Rvd25yZXYueG1sUEsFBgAAAAAEAAQA8wAAACsFAAAAAA==&#10;" strokecolor="windowText" strokeweight=".5pt">
                <v:stroke endarrow="block" joinstyle="miter"/>
              </v:shape>
            </w:pict>
          </mc:Fallback>
        </mc:AlternateContent>
      </w:r>
    </w:p>
    <w:p w14:paraId="0231D2C6" w14:textId="77777777" w:rsidR="00A84B27" w:rsidRPr="00A84B27" w:rsidRDefault="00A84B27" w:rsidP="00A84B27">
      <w:pPr>
        <w:rPr>
          <w:rFonts w:cstheme="minorHAnsi"/>
          <w:b/>
        </w:rPr>
      </w:pPr>
    </w:p>
    <w:p w14:paraId="4C6FA642"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74976" behindDoc="0" locked="0" layoutInCell="1" allowOverlap="1" wp14:anchorId="7B278BEA" wp14:editId="372F79F5">
                <wp:simplePos x="0" y="0"/>
                <wp:positionH relativeFrom="column">
                  <wp:posOffset>0</wp:posOffset>
                </wp:positionH>
                <wp:positionV relativeFrom="paragraph">
                  <wp:posOffset>57150</wp:posOffset>
                </wp:positionV>
                <wp:extent cx="1866900" cy="485775"/>
                <wp:effectExtent l="0" t="0" r="19050" b="28575"/>
                <wp:wrapNone/>
                <wp:docPr id="1990076965" name="Text Box 1990076965"/>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3525466F" w14:textId="77777777" w:rsidR="00A84B27" w:rsidRDefault="00A84B27" w:rsidP="00A84B27">
                            <w:pPr>
                              <w:jc w:val="center"/>
                            </w:pPr>
                            <w:r>
                              <w:t>Records screened (n = 2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278BEA" id="Text Box 1990076965" o:spid="_x0000_s1156" type="#_x0000_t202" style="position:absolute;margin-left:0;margin-top:4.5pt;width:147pt;height:38.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pnRAIAAJUEAAAOAAAAZHJzL2Uyb0RvYy54bWysVEtv2zAMvg/YfxB0X5xkedWIU2QpMgwo&#10;2gJp0bMiS7ExWdQkJXb260fJzqPtTsNyUEiR+kh+JD2/bSpFDsK6EnRGB70+JUJzyEu9y+jL8/rL&#10;jBLnmc6ZAi0yehSO3i4+f5rXJhVDKEDlwhIE0S6tTUYL702aJI4XomKuB0ZoNEqwFfOo2l2SW1Yj&#10;eqWSYb8/SWqwubHAhXN4e9ca6SLiSym4f5TSCU9URjE3H08bz204k8WcpTvLTFHyLg32D1lUrNQY&#10;9Ax1xzwje1t+gKpKbsGB9D0OVQJSllzEGrCaQf9dNZuCGRFrQXKcOdPk/h8sfzhszJMlvvkGDTYw&#10;EFIblzq8DPU00lbhHzMlaEcKj2faROMJD49mk8lNH00cbaPZeDodB5jk8tpY578LqEgQMmqxLZEt&#10;drh3vnU9uYRgDlSZr0ulonJ0K2XJgWEHsfE51JQo5jxeZnQdf120N8+UJnVGJ1/H/RjpjS3EOmNu&#10;FeM/PyJg9kpjERcyguSbbUPKPKPT2YmpLeRHJNBCO1vO8HWJ+PeY4hOzOExIDC6If8RDKsCkoJMo&#10;KcD+/tt98Mceo5WSGoczo+7XnlmBlf/Q2P2bwWgUpjkqo/F0iIq9tmyvLXpfrQDZG+AqGh7F4O/V&#10;SZQWqlfco2WIiiamOcbOqD+JK9+uDO4hF8tldML5Nczf643hATq0KvD63Lwya7pGexyRBziNMUvf&#10;9bv1DS81LPceZBmHIRDdstrxj7Mfx6nb07Bc13r0unxNFn8AAAD//wMAUEsDBBQABgAIAAAAIQDB&#10;nDlb2gAAAAUBAAAPAAAAZHJzL2Rvd25yZXYueG1sTI9BT8MwDIXvSPsPkSdxY+kmhtrSdJqQOCJE&#10;2QFuWWLaQONUTdaV/XrMCU5+1rPe+1ztZt+LCcfoAilYrzIQSCZYR62Cw+vjTQ4iJk1W94FQwTdG&#10;2NWLq0qXNpzpBacmtYJDKJZaQZfSUEoZTYdex1UYkNj7CKPXidexlXbUZw73vdxk2Z302hE3dHrA&#10;hw7NV3PyCiy9BTLv7uniqDGuuDznn2ZS6no57+9BJJzT3zH84jM61Mx0DCeyUfQK+JGkoODB5qa4&#10;ZXFUkG+3IOtK/qevfwAAAP//AwBQSwECLQAUAAYACAAAACEAtoM4kv4AAADhAQAAEwAAAAAAAAAA&#10;AAAAAAAAAAAAW0NvbnRlbnRfVHlwZXNdLnhtbFBLAQItABQABgAIAAAAIQA4/SH/1gAAAJQBAAAL&#10;AAAAAAAAAAAAAAAAAC8BAABfcmVscy8ucmVsc1BLAQItABQABgAIAAAAIQC7N/pnRAIAAJUEAAAO&#10;AAAAAAAAAAAAAAAAAC4CAABkcnMvZTJvRG9jLnhtbFBLAQItABQABgAIAAAAIQDBnDlb2gAAAAUB&#10;AAAPAAAAAAAAAAAAAAAAAJ4EAABkcnMvZG93bnJldi54bWxQSwUGAAAAAAQABADzAAAApQUAAAAA&#10;" fillcolor="window" strokeweight=".5pt">
                <v:textbox>
                  <w:txbxContent>
                    <w:p w14:paraId="3525466F" w14:textId="77777777" w:rsidR="00A84B27" w:rsidRDefault="00A84B27" w:rsidP="00A84B27">
                      <w:pPr>
                        <w:jc w:val="center"/>
                      </w:pPr>
                      <w:r>
                        <w:t>Records screened (n = 215)</w:t>
                      </w:r>
                    </w:p>
                  </w:txbxContent>
                </v:textbox>
              </v:shape>
            </w:pict>
          </mc:Fallback>
        </mc:AlternateContent>
      </w:r>
    </w:p>
    <w:p w14:paraId="724A11E2"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84192" behindDoc="0" locked="0" layoutInCell="1" allowOverlap="1" wp14:anchorId="33667FDA" wp14:editId="7E438B7C">
                <wp:simplePos x="0" y="0"/>
                <wp:positionH relativeFrom="column">
                  <wp:posOffset>1870710</wp:posOffset>
                </wp:positionH>
                <wp:positionV relativeFrom="paragraph">
                  <wp:posOffset>22225</wp:posOffset>
                </wp:positionV>
                <wp:extent cx="504825" cy="0"/>
                <wp:effectExtent l="0" t="76200" r="9525" b="95250"/>
                <wp:wrapNone/>
                <wp:docPr id="21" name="Straight Arrow Connector 21"/>
                <wp:cNvGraphicFramePr/>
                <a:graphic xmlns:a="http://schemas.openxmlformats.org/drawingml/2006/main">
                  <a:graphicData uri="http://schemas.microsoft.com/office/word/2010/wordprocessingShape">
                    <wps:wsp>
                      <wps:cNvCnPr/>
                      <wps:spPr>
                        <a:xfrm>
                          <a:off x="0" y="0"/>
                          <a:ext cx="5048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3005632" id="Straight Arrow Connector 21" o:spid="_x0000_s1026" type="#_x0000_t32" style="position:absolute;margin-left:147.3pt;margin-top:1.75pt;width:39.75pt;height:0;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hHyzAEAAIIDAAAOAAAAZHJzL2Uyb0RvYy54bWysU01v2zAMvQ/YfxB0X+ykSxEYcXpI2l2G&#10;rcDaH8DKsi1AXxC5OP73o5Q07bbbMB9kSgSf3iOftncnZ8VRJzTBt3K5qKXQXoXO+KGVz08PnzZS&#10;IIHvwAavWzlrlHe7jx+2U2z0KozBdjoJBvHYTLGVI1FsqgrVqB3gIkTtOdmH5IB4m4aqSzAxurPV&#10;qq5vqymkLqagNCKfHs5JuSv4fa8Vfe971CRsK5kblTWV9SWv1W4LzZAgjkZdaMA/sHBgPF96hToA&#10;gfiZzF9QzqgUMPS0UMFVoe+N0kUDq1nWf6j5MULURQs3B+O1Tfj/YNW3494/Jm7DFLHB+JiyilOf&#10;XP4zP3EqzZqvzdInEooP1/XnzWothXpNVW91MSF90cGJHLQSKYEZRtoH73kiIS1Lr+D4FYlv5sLX&#10;gnypDw/G2jIY68XUytubNY9OAdujt0Acutgxqh+kADuw7xSlgojBmi5XZxyccW+TOAKPnh3ThemJ&#10;uUthAYkTLKh82QLM4LfSTOcAOJ6LS+rsFGeI7WqNa+XmWg0NgbH3vhM0R/Y4JQN+sPqCbH1mo4sZ&#10;L4Lfep2jl9DNZQRV3vGgC6GLKbOT3u85fv90dr8AAAD//wMAUEsDBBQABgAIAAAAIQAQsN743AAA&#10;AAcBAAAPAAAAZHJzL2Rvd25yZXYueG1sTI7BTsMwEETvSPyDtUhcEHXStAXSOFWFxKlIUQsfsI23&#10;TiBeR7HbBr4e0wscRzN684rVaDtxosG3jhWkkwQEce10y0bB+9vL/SMIH5A1do5JwRd5WJXXVwXm&#10;2p15S6ddMCJC2OeooAmhz6X0dUMW/cT1xLE7uMFiiHEwUg94jnDbyWmSLKTFluNDgz09N1R/7o5W&#10;Ad0hV2mVfH+8VqHPzLoym41U6vZmXC9BBBrD3xh+9aM6lNFp746svegUTJ9mizhVkM1BxD57mKUg&#10;9pcsy0L+9y9/AAAA//8DAFBLAQItABQABgAIAAAAIQC2gziS/gAAAOEBAAATAAAAAAAAAAAAAAAA&#10;AAAAAABbQ29udGVudF9UeXBlc10ueG1sUEsBAi0AFAAGAAgAAAAhADj9If/WAAAAlAEAAAsAAAAA&#10;AAAAAAAAAAAALwEAAF9yZWxzLy5yZWxzUEsBAi0AFAAGAAgAAAAhAJQOEfLMAQAAggMAAA4AAAAA&#10;AAAAAAAAAAAALgIAAGRycy9lMm9Eb2MueG1sUEsBAi0AFAAGAAgAAAAhABCw3vjcAAAABwEAAA8A&#10;AAAAAAAAAAAAAAAAJgQAAGRycy9kb3ducmV2LnhtbFBLBQYAAAAABAAEAPMAAAAvBQAAAAA=&#10;" strokecolor="windowText" strokeweight=".5pt">
                <v:stroke endarrow="block" joinstyle="miter"/>
              </v:shape>
            </w:pict>
          </mc:Fallback>
        </mc:AlternateContent>
      </w:r>
      <w:r w:rsidRPr="00A84B27">
        <w:rPr>
          <w:rFonts w:cstheme="minorHAnsi"/>
          <w:b/>
          <w:noProof/>
          <w:lang w:eastAsia="en-GB"/>
        </w:rPr>
        <mc:AlternateContent>
          <mc:Choice Requires="wps">
            <w:drawing>
              <wp:anchor distT="0" distB="0" distL="114300" distR="114300" simplePos="0" relativeHeight="251782144" behindDoc="0" locked="0" layoutInCell="1" allowOverlap="1" wp14:anchorId="004B0438" wp14:editId="58ED88AC">
                <wp:simplePos x="0" y="0"/>
                <wp:positionH relativeFrom="column">
                  <wp:posOffset>908685</wp:posOffset>
                </wp:positionH>
                <wp:positionV relativeFrom="paragraph">
                  <wp:posOffset>260350</wp:posOffset>
                </wp:positionV>
                <wp:extent cx="0" cy="56197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5A61943" id="Straight Arrow Connector 12" o:spid="_x0000_s1026" type="#_x0000_t32" style="position:absolute;margin-left:71.55pt;margin-top:20.5pt;width:0;height:44.2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7/LygEAAIIDAAAOAAAAZHJzL2Uyb0RvYy54bWysU02P0zAQvSPxHyzfadpFLUvUdA8tywXB&#10;Suz+gFnHSSz5S56haf49Yyd0F7ghcnDGHs3zmzfP+7uLs+KsE5rgG7lZraXQXoXW+L6RT4/3726l&#10;QALfgg1eN3LSKO8Ob9/sx1jrmzAE2+okGMRjPcZGDkSxripUg3aAqxC152QXkgPibeqrNsHI6M5W&#10;N+v1rhpDamMKSiPy6WlOykPB7zqt6FvXoSZhG8ncqKyprM95rQ57qPsEcTBqoQH/wMKB8XzpFeoE&#10;BOJHMn9BOaNSwNDRSgVXha4zSpceuJvN+o9uvg8QdemFxcF4lQn/H6z6ej76h8QyjBFrjA8pd3Hp&#10;kst/5icuRazpKpa+kFDzoeLT7W7z8cM261i91MWE9FkHJ3LQSKQEph/oGLzniYS0KVrB+QvSXPir&#10;IF/qw72xtgzGejE2cvd+y6NTwPboLBCHLraM6nspwPbsO0WpIGKwps3VGQcnPNokzsCjZ8e0YXxk&#10;7lJYQOIEN1S+hfpvpZnOCXCYi0tqdoozxHa1xjXy9loNNYGxn3wraIrscUoGfG/1gmx9ZqOLGZeG&#10;X7TO0XNopzKCKu940EXLxZTZSa/3HL9+OoefAAAA//8DAFBLAwQUAAYACAAAACEA3IdVAN0AAAAK&#10;AQAADwAAAGRycy9kb3ducmV2LnhtbEyPQU/DMAyF70j8h8hIXBBLuw0Epek0IXEaUsXgB3iNSQuN&#10;UzXZVvj1eFzg5mc/PX+vXE2+VwcaYxfYQD7LQBE3wXbsDLy9Pl3fgYoJ2WIfmAx8UYRVdX5WYmHD&#10;kV/osE1OSQjHAg20KQ2F1rFpyWOchYFYbu9h9JhEjk7bEY8S7ns9z7Jb7bFj+dDiQI8tNZ/bvTdA&#10;V8h1XmffH891GhZuXbvNRhtzeTGtH0AlmtKfGU74gg6VMO3Cnm1UvejlIhergWUunU6G38VOhvn9&#10;Deiq1P8rVD8AAAD//wMAUEsBAi0AFAAGAAgAAAAhALaDOJL+AAAA4QEAABMAAAAAAAAAAAAAAAAA&#10;AAAAAFtDb250ZW50X1R5cGVzXS54bWxQSwECLQAUAAYACAAAACEAOP0h/9YAAACUAQAACwAAAAAA&#10;AAAAAAAAAAAvAQAAX3JlbHMvLnJlbHNQSwECLQAUAAYACAAAACEAV++/y8oBAACCAwAADgAAAAAA&#10;AAAAAAAAAAAuAgAAZHJzL2Uyb0RvYy54bWxQSwECLQAUAAYACAAAACEA3IdVAN0AAAAKAQAADwAA&#10;AAAAAAAAAAAAAAAkBAAAZHJzL2Rvd25yZXYueG1sUEsFBgAAAAAEAAQA8wAAAC4FAAAAAA==&#10;" strokecolor="windowText" strokeweight=".5pt">
                <v:stroke endarrow="block" joinstyle="miter"/>
              </v:shape>
            </w:pict>
          </mc:Fallback>
        </mc:AlternateContent>
      </w:r>
    </w:p>
    <w:p w14:paraId="1E9D0F21" w14:textId="77777777" w:rsidR="00A84B27" w:rsidRPr="00A84B27" w:rsidRDefault="00A84B27" w:rsidP="00A84B27">
      <w:pPr>
        <w:rPr>
          <w:rFonts w:cstheme="minorHAnsi"/>
          <w:b/>
        </w:rPr>
      </w:pPr>
    </w:p>
    <w:p w14:paraId="0A5A1A91"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77024" behindDoc="0" locked="0" layoutInCell="1" allowOverlap="1" wp14:anchorId="2BA10E65" wp14:editId="5CB20DBC">
                <wp:simplePos x="0" y="0"/>
                <wp:positionH relativeFrom="column">
                  <wp:posOffset>0</wp:posOffset>
                </wp:positionH>
                <wp:positionV relativeFrom="paragraph">
                  <wp:posOffset>255270</wp:posOffset>
                </wp:positionV>
                <wp:extent cx="1866900" cy="485775"/>
                <wp:effectExtent l="0" t="0" r="19050" b="28575"/>
                <wp:wrapNone/>
                <wp:docPr id="220085466" name="Text Box 220085466"/>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720BE956" w14:textId="77777777" w:rsidR="00A84B27" w:rsidRDefault="00A84B27" w:rsidP="00A84B27">
                            <w:pPr>
                              <w:jc w:val="center"/>
                            </w:pPr>
                            <w:r>
                              <w:t>Full text articles assessed for eligibility (n = 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10E65" id="Text Box 220085466" o:spid="_x0000_s1157" type="#_x0000_t202" style="position:absolute;margin-left:0;margin-top:20.1pt;width:147pt;height:38.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bWyRAIAAJUEAAAOAAAAZHJzL2Uyb0RvYy54bWysVEtv2zAMvg/YfxB0X+xkeRpxiixFhgFB&#10;WyAtelZkOTYmi5qkxM5+/SjZebTdaVgOCilSH8mPpOd3TSXJURhbgkppvxdTIhSHrFT7lL48r79M&#10;KbGOqYxJUCKlJ2Hp3eLzp3mtEzGAAmQmDEEQZZNap7RwTidRZHkhKmZ7oIVCYw6mYg5Vs48yw2pE&#10;r2Q0iONxVIPJtAEurMXb+9ZIFwE/zwV3j3luhSMypZibC6cJ586f0WLOkr1huih5lwb7hywqVioM&#10;eoG6Z46Rgyk/QFUlN2Ahdz0OVQR5XnIRasBq+vG7arYF0yLUguRYfaHJ/j9Y/nDc6idDXPMNGmyg&#10;J6TWNrF46etpclP5f8yUoB0pPF1oE40j3D+ajsezGE0cbcPpaDIZeZjo+lob674LqIgXUmqwLYEt&#10;dtxY17qeXXwwC7LM1qWUQTnZlTTkyLCD2PgMakoksw4vU7oOvy7am2dSkTql46+jOER6Y/OxLpg7&#10;yfjPjwiYvVRYxJUML7lm15AyS+lkdmZqB9kJCTTQzpbVfF0i/gZTfGIGhwmJwQVxj3jkEjAp6CRK&#10;CjC//3bv/bHHaKWkxuFMqf11YEZg5T8Udn/WHw79NAdlOJoMUDG3lt2tRR2qFSB7fVxFzYPo/Z08&#10;i7mB6hX3aOmjookpjrFT6s7iyrUrg3vIxXIZnHB+NXMbtdXcQ/tWeV6fm1dmdNdohyPyAOcxZsm7&#10;fre+/qWC5cFBXoZh8ES3rHb84+yHcer21C/XrR68rl+TxR8AAAD//wMAUEsDBBQABgAIAAAAIQCa&#10;/eRn2wAAAAcBAAAPAAAAZHJzL2Rvd25yZXYueG1sTI/BTsMwEETvSP0Haytxo06jqrQhTlVV4ogQ&#10;oQe4ufaSGOJ1FLtp6NeznOA4O6OZt+Vu8p0YcYgukILlIgOBZIJ11Cg4vj7ebUDEpMnqLhAq+MYI&#10;u2p2U+rChgu94FinRnAJxUIraFPqCymjadHruAg9EnsfYfA6sRwaaQd94XLfyTzL1tJrR7zQ6h4P&#10;LZqv+uwVWHoLZN7d09VRbdz2+rz5NKNSt/Np/wAi4ZT+wvCLz+hQMdMpnMlG0SngR5KCVZaDYDff&#10;rvhw4thyfQ+yKuV//uoHAAD//wMAUEsBAi0AFAAGAAgAAAAhALaDOJL+AAAA4QEAABMAAAAAAAAA&#10;AAAAAAAAAAAAAFtDb250ZW50X1R5cGVzXS54bWxQSwECLQAUAAYACAAAACEAOP0h/9YAAACUAQAA&#10;CwAAAAAAAAAAAAAAAAAvAQAAX3JlbHMvLnJlbHNQSwECLQAUAAYACAAAACEAxIW1skQCAACVBAAA&#10;DgAAAAAAAAAAAAAAAAAuAgAAZHJzL2Uyb0RvYy54bWxQSwECLQAUAAYACAAAACEAmv3kZ9sAAAAH&#10;AQAADwAAAAAAAAAAAAAAAACeBAAAZHJzL2Rvd25yZXYueG1sUEsFBgAAAAAEAAQA8wAAAKYFAAAA&#10;AA==&#10;" fillcolor="window" strokeweight=".5pt">
                <v:textbox>
                  <w:txbxContent>
                    <w:p w14:paraId="720BE956" w14:textId="77777777" w:rsidR="00A84B27" w:rsidRDefault="00A84B27" w:rsidP="00A84B27">
                      <w:pPr>
                        <w:jc w:val="center"/>
                      </w:pPr>
                      <w:r>
                        <w:t>Full text articles assessed for eligibility (n = 40)</w:t>
                      </w:r>
                    </w:p>
                  </w:txbxContent>
                </v:textbox>
              </v:shape>
            </w:pict>
          </mc:Fallback>
        </mc:AlternateContent>
      </w:r>
    </w:p>
    <w:p w14:paraId="3DB9DB48"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85216" behindDoc="0" locked="0" layoutInCell="1" allowOverlap="1" wp14:anchorId="35C5C55B" wp14:editId="7F3108A6">
                <wp:simplePos x="0" y="0"/>
                <wp:positionH relativeFrom="column">
                  <wp:posOffset>1870710</wp:posOffset>
                </wp:positionH>
                <wp:positionV relativeFrom="paragraph">
                  <wp:posOffset>268605</wp:posOffset>
                </wp:positionV>
                <wp:extent cx="504825" cy="0"/>
                <wp:effectExtent l="0" t="76200" r="9525" b="95250"/>
                <wp:wrapNone/>
                <wp:docPr id="27" name="Straight Arrow Connector 27"/>
                <wp:cNvGraphicFramePr/>
                <a:graphic xmlns:a="http://schemas.openxmlformats.org/drawingml/2006/main">
                  <a:graphicData uri="http://schemas.microsoft.com/office/word/2010/wordprocessingShape">
                    <wps:wsp>
                      <wps:cNvCnPr/>
                      <wps:spPr>
                        <a:xfrm>
                          <a:off x="0" y="0"/>
                          <a:ext cx="5048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BE2E9D3" id="Straight Arrow Connector 27" o:spid="_x0000_s1026" type="#_x0000_t32" style="position:absolute;margin-left:147.3pt;margin-top:21.15pt;width:39.75pt;height:0;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hHyzAEAAIIDAAAOAAAAZHJzL2Uyb0RvYy54bWysU01v2zAMvQ/YfxB0X+ykSxEYcXpI2l2G&#10;rcDaH8DKsi1AXxC5OP73o5Q07bbbMB9kSgSf3iOftncnZ8VRJzTBt3K5qKXQXoXO+KGVz08PnzZS&#10;IIHvwAavWzlrlHe7jx+2U2z0KozBdjoJBvHYTLGVI1FsqgrVqB3gIkTtOdmH5IB4m4aqSzAxurPV&#10;qq5vqymkLqagNCKfHs5JuSv4fa8Vfe971CRsK5kblTWV9SWv1W4LzZAgjkZdaMA/sHBgPF96hToA&#10;gfiZzF9QzqgUMPS0UMFVoe+N0kUDq1nWf6j5MULURQs3B+O1Tfj/YNW3494/Jm7DFLHB+JiyilOf&#10;XP4zP3EqzZqvzdInEooP1/XnzWothXpNVW91MSF90cGJHLQSKYEZRtoH73kiIS1Lr+D4FYlv5sLX&#10;gnypDw/G2jIY68XUytubNY9OAdujt0Acutgxqh+kADuw7xSlgojBmi5XZxyccW+TOAKPnh3ThemJ&#10;uUthAYkTLKh82QLM4LfSTOcAOJ6LS+rsFGeI7WqNa+XmWg0NgbH3vhM0R/Y4JQN+sPqCbH1mo4sZ&#10;L4Lfep2jl9DNZQRV3vGgC6GLKbOT3u85fv90dr8AAAD//wMAUEsDBBQABgAIAAAAIQCzjNzs3QAA&#10;AAkBAAAPAAAAZHJzL2Rvd25yZXYueG1sTI/LTsMwEEX3SPyDNUhsUOu81EKIU1VIrIoUUfiAaTw4&#10;gXgcxW4b+HqMWMByZo7unFttZjuIE02+d6wgXSYgiFunezYKXl8eF7cgfEDWODgmBZ/kYVNfXlRY&#10;anfmZzrtgxExhH2JCroQxlJK33Zk0S/dSBxvb26yGOI4GaknPMdwO8gsSVbSYs/xQ4cjPXTUfuyP&#10;VgHdIDdpk3y9PzVhzM22MbudVOr6at7egwg0hz8YfvSjOtTR6eCOrL0YFGR3xSqiCoosBxGBfF2k&#10;IA6/C1lX8n+D+hsAAP//AwBQSwECLQAUAAYACAAAACEAtoM4kv4AAADhAQAAEwAAAAAAAAAAAAAA&#10;AAAAAAAAW0NvbnRlbnRfVHlwZXNdLnhtbFBLAQItABQABgAIAAAAIQA4/SH/1gAAAJQBAAALAAAA&#10;AAAAAAAAAAAAAC8BAABfcmVscy8ucmVsc1BLAQItABQABgAIAAAAIQCUDhHyzAEAAIIDAAAOAAAA&#10;AAAAAAAAAAAAAC4CAABkcnMvZTJvRG9jLnhtbFBLAQItABQABgAIAAAAIQCzjNzs3QAAAAkBAAAP&#10;AAAAAAAAAAAAAAAAACYEAABkcnMvZG93bnJldi54bWxQSwUGAAAAAAQABADzAAAAMAUAAAAA&#10;" strokecolor="windowText" strokeweight=".5pt">
                <v:stroke endarrow="block" joinstyle="miter"/>
              </v:shape>
            </w:pict>
          </mc:Fallback>
        </mc:AlternateContent>
      </w:r>
      <w:r w:rsidRPr="00A84B27">
        <w:rPr>
          <w:rFonts w:cstheme="minorHAnsi"/>
          <w:b/>
          <w:noProof/>
          <w:lang w:eastAsia="en-GB"/>
        </w:rPr>
        <mc:AlternateContent>
          <mc:Choice Requires="wps">
            <w:drawing>
              <wp:anchor distT="0" distB="0" distL="114300" distR="114300" simplePos="0" relativeHeight="251779072" behindDoc="0" locked="0" layoutInCell="1" allowOverlap="1" wp14:anchorId="1725CB48" wp14:editId="1FF4501E">
                <wp:simplePos x="0" y="0"/>
                <wp:positionH relativeFrom="column">
                  <wp:posOffset>2375535</wp:posOffset>
                </wp:positionH>
                <wp:positionV relativeFrom="paragraph">
                  <wp:posOffset>125730</wp:posOffset>
                </wp:positionV>
                <wp:extent cx="3743325" cy="828675"/>
                <wp:effectExtent l="0" t="0" r="28575" b="28575"/>
                <wp:wrapNone/>
                <wp:docPr id="1319829741" name="Text Box 1319829741"/>
                <wp:cNvGraphicFramePr/>
                <a:graphic xmlns:a="http://schemas.openxmlformats.org/drawingml/2006/main">
                  <a:graphicData uri="http://schemas.microsoft.com/office/word/2010/wordprocessingShape">
                    <wps:wsp>
                      <wps:cNvSpPr txBox="1"/>
                      <wps:spPr>
                        <a:xfrm>
                          <a:off x="0" y="0"/>
                          <a:ext cx="3743325" cy="828675"/>
                        </a:xfrm>
                        <a:prstGeom prst="rect">
                          <a:avLst/>
                        </a:prstGeom>
                        <a:solidFill>
                          <a:sysClr val="window" lastClr="FFFFFF"/>
                        </a:solidFill>
                        <a:ln w="6350">
                          <a:solidFill>
                            <a:prstClr val="black"/>
                          </a:solidFill>
                        </a:ln>
                      </wps:spPr>
                      <wps:txbx>
                        <w:txbxContent>
                          <w:p w14:paraId="4E03805A" w14:textId="77777777" w:rsidR="00A84B27" w:rsidRDefault="00A84B27" w:rsidP="00A84B27">
                            <w:r>
                              <w:t>Full text articles excluded (n = 17):</w:t>
                            </w:r>
                          </w:p>
                          <w:p w14:paraId="775FDD20" w14:textId="77777777" w:rsidR="00A84B27" w:rsidRDefault="00A84B27" w:rsidP="00A84B27">
                            <w:pPr>
                              <w:spacing w:after="0" w:line="240" w:lineRule="auto"/>
                            </w:pPr>
                            <w:r>
                              <w:t>Involvement in general (n = 1)</w:t>
                            </w:r>
                          </w:p>
                          <w:p w14:paraId="33B30C10" w14:textId="77777777" w:rsidR="00A84B27" w:rsidRDefault="00A84B27" w:rsidP="00A84B27">
                            <w:pPr>
                              <w:spacing w:after="0" w:line="240" w:lineRule="auto"/>
                            </w:pPr>
                            <w:r>
                              <w:t>Involvement in palliative care service delivery (n = 16)</w:t>
                            </w:r>
                          </w:p>
                          <w:p w14:paraId="76E289F7" w14:textId="77777777" w:rsidR="00A84B27" w:rsidRDefault="00A84B27" w:rsidP="00A84B27">
                            <w:pPr>
                              <w:spacing w:after="0" w:line="240" w:lineRule="auto"/>
                            </w:pPr>
                          </w:p>
                          <w:p w14:paraId="6BD3C5DC" w14:textId="77777777" w:rsidR="00A84B27" w:rsidRDefault="00A84B27" w:rsidP="00A84B27"/>
                          <w:p w14:paraId="365A6FF3" w14:textId="77777777" w:rsidR="00A84B27" w:rsidRDefault="00A84B27" w:rsidP="00A84B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5CB48" id="Text Box 1319829741" o:spid="_x0000_s1158" type="#_x0000_t202" style="position:absolute;margin-left:187.05pt;margin-top:9.9pt;width:294.75pt;height:65.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GcBQwIAAJUEAAAOAAAAZHJzL2Uyb0RvYy54bWysVEtv2zAMvg/YfxB0X5x3UiNOkaXIMCBo&#10;C6RDz4osx8JkUZOU2NmvH6U4j7Y7DctBoUiKj48fPbtvKkUOwjoJOqO9TpcSoTnkUu8y+uNl9WVK&#10;ifNM50yBFhk9Ckfv558/zWqTij6UoHJhCQbRLq1NRkvvTZokjpeiYq4DRmg0FmAr5vFqd0luWY3R&#10;K5X0u91xUoPNjQUunEPtw8lI5zF+UQjun4rCCU9URrE2H08bz204k/mMpTvLTCl5Wwb7hyoqJjUm&#10;vYR6YJ6RvZUfQlWSW3BQ+A6HKoGikFzEHrCbXvddN5uSGRF7QXCcucDk/l9Y/njYmGdLfPMVGhxg&#10;AKQ2LnWoDP00ha3CP1ZK0I4QHi+wicYTjsrBZDgY9EeUcLRN+9PxZBTCJNfXxjr/TUBFgpBRi2OJ&#10;aLHD2vmT69klJHOgZL6SSsXL0S2VJQeGE8TB51BTopjzqMzoKv7abG+eKU3qjI4Ho27M9MYWcl1i&#10;bhXjPz9GwOqVxiauYATJN9uGyBzbjNQJqi3kRwTQwolbzvCVxPhrLPGZWSQTYoYL4p/wKBRgUdBK&#10;lJRgf/9NH/xxxmilpEZyZtT92jMrsPPvGqd/1xsOA5vjZTia9PFiby3bW4veV0tA9Hq4ioZHMfh7&#10;dRYLC9Ur7tEiZEUT0xxzZ9SfxaU/rQzuIReLRXRC/hrm13pjeAgdRhVwfWlemTXtoD1S5BHONGbp&#10;u3mffMNLDYu9h0JGMlxRbfFH7kc6tXsaluv2Hr2uX5P5HwAAAP//AwBQSwMEFAAGAAgAAAAhANgk&#10;DMndAAAACgEAAA8AAABkcnMvZG93bnJldi54bWxMj8FOwzAQRO9I/IO1SNyoUwKhCXEqhMQRIQIH&#10;uLn2khjidRS7aejXs5zguDNPszP1dvGDmHGKLpCC9SoDgWSCddQpeH15uNiAiEmT1UMgVPCNEbbN&#10;6UmtKxsO9IxzmzrBIRQrraBPaaykjKZHr+MqjEjsfYTJ68Tn1Ek76QOH+0FeZlkhvXbEH3o94n2P&#10;5qvdewWW3gKZd/d4dNQaVx6fNp9mVur8bLm7BZFwSX8w/Nbn6tBwp13Yk41iUJDfXK0ZZaPkCQyU&#10;RV6A2LFwneUgm1r+n9D8AAAA//8DAFBLAQItABQABgAIAAAAIQC2gziS/gAAAOEBAAATAAAAAAAA&#10;AAAAAAAAAAAAAABbQ29udGVudF9UeXBlc10ueG1sUEsBAi0AFAAGAAgAAAAhADj9If/WAAAAlAEA&#10;AAsAAAAAAAAAAAAAAAAALwEAAF9yZWxzLy5yZWxzUEsBAi0AFAAGAAgAAAAhAGvwZwFDAgAAlQQA&#10;AA4AAAAAAAAAAAAAAAAALgIAAGRycy9lMm9Eb2MueG1sUEsBAi0AFAAGAAgAAAAhANgkDMndAAAA&#10;CgEAAA8AAAAAAAAAAAAAAAAAnQQAAGRycy9kb3ducmV2LnhtbFBLBQYAAAAABAAEAPMAAACnBQAA&#10;AAA=&#10;" fillcolor="window" strokeweight=".5pt">
                <v:textbox>
                  <w:txbxContent>
                    <w:p w14:paraId="4E03805A" w14:textId="77777777" w:rsidR="00A84B27" w:rsidRDefault="00A84B27" w:rsidP="00A84B27">
                      <w:r>
                        <w:t>Full text articles excluded (n = 17):</w:t>
                      </w:r>
                    </w:p>
                    <w:p w14:paraId="775FDD20" w14:textId="77777777" w:rsidR="00A84B27" w:rsidRDefault="00A84B27" w:rsidP="00A84B27">
                      <w:pPr>
                        <w:spacing w:after="0" w:line="240" w:lineRule="auto"/>
                      </w:pPr>
                      <w:r>
                        <w:t>Involvement in general (n = 1)</w:t>
                      </w:r>
                    </w:p>
                    <w:p w14:paraId="33B30C10" w14:textId="77777777" w:rsidR="00A84B27" w:rsidRDefault="00A84B27" w:rsidP="00A84B27">
                      <w:pPr>
                        <w:spacing w:after="0" w:line="240" w:lineRule="auto"/>
                      </w:pPr>
                      <w:r>
                        <w:t>Involvement in palliative care service delivery (n = 16)</w:t>
                      </w:r>
                    </w:p>
                    <w:p w14:paraId="76E289F7" w14:textId="77777777" w:rsidR="00A84B27" w:rsidRDefault="00A84B27" w:rsidP="00A84B27">
                      <w:pPr>
                        <w:spacing w:after="0" w:line="240" w:lineRule="auto"/>
                      </w:pPr>
                    </w:p>
                    <w:p w14:paraId="6BD3C5DC" w14:textId="77777777" w:rsidR="00A84B27" w:rsidRDefault="00A84B27" w:rsidP="00A84B27"/>
                    <w:p w14:paraId="365A6FF3" w14:textId="77777777" w:rsidR="00A84B27" w:rsidRDefault="00A84B27" w:rsidP="00A84B27"/>
                  </w:txbxContent>
                </v:textbox>
              </v:shape>
            </w:pict>
          </mc:Fallback>
        </mc:AlternateContent>
      </w:r>
    </w:p>
    <w:p w14:paraId="1E1E3240"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83168" behindDoc="0" locked="0" layoutInCell="1" allowOverlap="1" wp14:anchorId="7AB242E5" wp14:editId="23BD4DA5">
                <wp:simplePos x="0" y="0"/>
                <wp:positionH relativeFrom="column">
                  <wp:posOffset>908685</wp:posOffset>
                </wp:positionH>
                <wp:positionV relativeFrom="paragraph">
                  <wp:posOffset>163830</wp:posOffset>
                </wp:positionV>
                <wp:extent cx="0" cy="504825"/>
                <wp:effectExtent l="7620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5048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E42F9FF" id="Straight Arrow Connector 16" o:spid="_x0000_s1026" type="#_x0000_t32" style="position:absolute;margin-left:71.55pt;margin-top:12.9pt;width:0;height:39.7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7Y8yQEAAIIDAAAOAAAAZHJzL2Uyb0RvYy54bWysU02P0zAQvSPxHyzfadpCV1XUdA8tywXB&#10;Siw/YNZxEkv+kmdomn/P2AndBW6IHJyxR/P85s3z4f7qrLjohCb4Rm5Waym0V6E1vm/k96eHd3sp&#10;kMC3YIPXjZw0yvvj2zeHMdZ6G4ZgW50Eg3isx9jIgSjWVYVq0A5wFaL2nOxCckC8TX3VJhgZ3dlq&#10;u17fVWNIbUxBaUQ+Pc9JeSz4XacVfe061CRsI5kblTWV9Tmv1fEAdZ8gDkYtNOAfWDgwni+9QZ2B&#10;QPxI5i8oZ1QKGDpaqeCq0HVG6dIDd7NZ/9HNtwGiLr2wOBhvMuH/g1VfLif/mFiGMWKN8THlLq5d&#10;cvnP/MS1iDXdxNJXEmo+VHy6W3/Yb3dZx+qlLiakTzo4kYNGIiUw/UCn4D1PJKRN0Qoun5Hmwl8F&#10;+VIfHoy1ZTDWi7GRd+93PDoFbI/OAnHoYsuovpcCbM++U5QKIgZr2lydcXDCk03iAjx6dkwbxifm&#10;LoUFJE5wQ+VbqP9WmumcAYe5uKRmpzhDbFdrXCP3t2qoCYz96FtBU2SPUzLge6sXZOszG13MuDT8&#10;onWOnkM7lRFUeceDLloupsxOer3n+PXTOf4EAAD//wMAUEsDBBQABgAIAAAAIQDb3ypR3QAAAAoB&#10;AAAPAAAAZHJzL2Rvd25yZXYueG1sTI/BTsMwEETvSPyDtUhcELXTUFSFOFWFxKlIEYUPcOOtE4jX&#10;Uey2ga9ny4XednZHs2/K1eR7ccQxdoE0ZDMFAqkJtiOn4eP95X4JIiZD1vSBUMM3RlhV11elKWw4&#10;0Rset8kJDqFYGA1tSkMhZWxa9CbOwoDEt30YvUksRyftaE4c7ns5V+pRetMRf2jNgM8tNl/bg9eA&#10;d4bqrFY/n691GnK3rt1mI7W+vZnWTyASTunfDGd8RoeKmXbhQDaKnvVDnrFVw3zBFc6Gv8WOB7XI&#10;QValvKxQ/QIAAP//AwBQSwECLQAUAAYACAAAACEAtoM4kv4AAADhAQAAEwAAAAAAAAAAAAAAAAAA&#10;AAAAW0NvbnRlbnRfVHlwZXNdLnhtbFBLAQItABQABgAIAAAAIQA4/SH/1gAAAJQBAAALAAAAAAAA&#10;AAAAAAAAAC8BAABfcmVscy8ucmVsc1BLAQItABQABgAIAAAAIQAlg7Y8yQEAAIIDAAAOAAAAAAAA&#10;AAAAAAAAAC4CAABkcnMvZTJvRG9jLnhtbFBLAQItABQABgAIAAAAIQDb3ypR3QAAAAoBAAAPAAAA&#10;AAAAAAAAAAAAACMEAABkcnMvZG93bnJldi54bWxQSwUGAAAAAAQABADzAAAALQUAAAAA&#10;" strokecolor="windowText" strokeweight=".5pt">
                <v:stroke endarrow="block" joinstyle="miter"/>
              </v:shape>
            </w:pict>
          </mc:Fallback>
        </mc:AlternateContent>
      </w:r>
    </w:p>
    <w:p w14:paraId="077A739B" w14:textId="77777777" w:rsidR="00A84B27" w:rsidRPr="00A84B27" w:rsidRDefault="00A84B27" w:rsidP="00A84B27">
      <w:pPr>
        <w:rPr>
          <w:rFonts w:cstheme="minorHAnsi"/>
          <w:b/>
        </w:rPr>
      </w:pPr>
    </w:p>
    <w:p w14:paraId="7FB1B72E"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78048" behindDoc="0" locked="0" layoutInCell="1" allowOverlap="1" wp14:anchorId="30586F8F" wp14:editId="4BBC98C4">
                <wp:simplePos x="0" y="0"/>
                <wp:positionH relativeFrom="column">
                  <wp:posOffset>0</wp:posOffset>
                </wp:positionH>
                <wp:positionV relativeFrom="paragraph">
                  <wp:posOffset>103505</wp:posOffset>
                </wp:positionV>
                <wp:extent cx="1866900" cy="485775"/>
                <wp:effectExtent l="0" t="0" r="19050" b="28575"/>
                <wp:wrapNone/>
                <wp:docPr id="797971372" name="Text Box 797971372"/>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46858DD3" w14:textId="77777777" w:rsidR="00A84B27" w:rsidRDefault="00A84B27" w:rsidP="00A84B27">
                            <w:pPr>
                              <w:jc w:val="center"/>
                            </w:pPr>
                            <w:r>
                              <w:t>Studies/references included (n =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86F8F" id="Text Box 797971372" o:spid="_x0000_s1159" type="#_x0000_t202" style="position:absolute;margin-left:0;margin-top:8.15pt;width:147pt;height:38.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S83QwIAAJUEAAAOAAAAZHJzL2Uyb0RvYy54bWysVN9v2jAQfp+0/8Hy+wgwoDQiVIyKaRJq&#10;K9Gqz8axSTTH59mGhP31OzvhR9s9TePB3PnO3919d5fZXVMpchDWlaAzOuj1KRGaQ17qXUZfnldf&#10;ppQ4z3TOFGiR0aNw9G7++dOsNqkYQgEqF5YgiHZpbTJaeG/SJHG8EBVzPTBCo1GCrZhH1e6S3LIa&#10;0SuVDPv9SVKDzY0FLpzD2/vWSOcRX0rB/aOUTniiMoq5+XjaeG7DmcxnLN1ZZoqSd2mwf8iiYqXG&#10;oGeoe+YZ2dvyA1RVcgsOpO9xqBKQsuQi1oDVDPrvqtkUzIhYC5LjzJkm9/9g+cNhY54s8c03aLCB&#10;gZDauNThZainkbYK/5gpQTtSeDzTJhpPeHg0nUxu+2jiaBtNxzc34wCTXF4b6/x3ARUJQkYttiWy&#10;xQ5r51vXk0sI5kCV+apUKipHt1SWHBh2EBufQ02JYs7jZUZX8ddFe/NMaVJndPJ13I+R3thCrDPm&#10;VjH+8yMCZq80FnEhI0i+2TakzDM6PTO1hfyIBFpoZ8sZvioRf40pPjGLw4TE4IL4RzykAkwKOomS&#10;Auzvv90Hf+wxWimpcTgz6n7tmRVY+Q+N3b8djEZhmqMyGt8MUbHXlu21Re+rJSB7A1xFw6MY/L06&#10;idJC9Yp7tAhR0cQ0x9gZ9Sdx6duVwT3kYrGITji/hvm13hgeoEOrAq/PzSuzpmu0xxF5gNMYs/Rd&#10;v1vf8FLDYu9BlnEYAtEtqx3/OPtxnLo9Dct1rUevy9dk/gcAAP//AwBQSwMEFAAGAAgAAAAhAP5R&#10;gNnaAAAABgEAAA8AAABkcnMvZG93bnJldi54bWxMj8FOwzAQRO9I/IO1SNyoQ0BVEuJUCIkjQoQe&#10;4ObaS+I2Xkexm4Z+PcsJjjOzmnlbbxY/iBmn6AIpuF1lIJBMsI46Bdv355sCREyarB4CoYJvjLBp&#10;Li9qXdlwojec29QJLqFYaQV9SmMlZTQ9eh1XYUTi7CtMXieWUyftpE9c7geZZ9laeu2IF3o94lOP&#10;5tAevQJLH4HMp3s5O2qNK8+vxd7MSl1fLY8PIBIu6e8YfvEZHRpm2oUj2SgGBfxIYnd9B4LTvLxn&#10;Y6egzAuQTS3/4zc/AAAA//8DAFBLAQItABQABgAIAAAAIQC2gziS/gAAAOEBAAATAAAAAAAAAAAA&#10;AAAAAAAAAABbQ29udGVudF9UeXBlc10ueG1sUEsBAi0AFAAGAAgAAAAhADj9If/WAAAAlAEAAAsA&#10;AAAAAAAAAAAAAAAALwEAAF9yZWxzLy5yZWxzUEsBAi0AFAAGAAgAAAAhAFrtLzdDAgAAlQQAAA4A&#10;AAAAAAAAAAAAAAAALgIAAGRycy9lMm9Eb2MueG1sUEsBAi0AFAAGAAgAAAAhAP5RgNnaAAAABgEA&#10;AA8AAAAAAAAAAAAAAAAAnQQAAGRycy9kb3ducmV2LnhtbFBLBQYAAAAABAAEAPMAAACkBQAAAAA=&#10;" fillcolor="window" strokeweight=".5pt">
                <v:textbox>
                  <w:txbxContent>
                    <w:p w14:paraId="46858DD3" w14:textId="77777777" w:rsidR="00A84B27" w:rsidRDefault="00A84B27" w:rsidP="00A84B27">
                      <w:pPr>
                        <w:jc w:val="center"/>
                      </w:pPr>
                      <w:r>
                        <w:t>Studies/references included (n = 23)</w:t>
                      </w:r>
                    </w:p>
                  </w:txbxContent>
                </v:textbox>
              </v:shape>
            </w:pict>
          </mc:Fallback>
        </mc:AlternateContent>
      </w:r>
    </w:p>
    <w:p w14:paraId="5FCD508D" w14:textId="77777777" w:rsidR="00A84B27" w:rsidRPr="00A84B27" w:rsidRDefault="00A84B27" w:rsidP="00A84B27">
      <w:pPr>
        <w:rPr>
          <w:rFonts w:cstheme="minorHAnsi"/>
          <w:b/>
        </w:rPr>
      </w:pPr>
    </w:p>
    <w:p w14:paraId="62982057" w14:textId="77777777" w:rsidR="00A84B27" w:rsidRPr="00A84B27" w:rsidRDefault="00A84B27" w:rsidP="00A84B27">
      <w:pPr>
        <w:rPr>
          <w:rFonts w:cstheme="minorHAnsi"/>
          <w:b/>
        </w:rPr>
      </w:pPr>
      <w:r w:rsidRPr="00A84B27">
        <w:rPr>
          <w:rFonts w:cstheme="minorHAnsi"/>
          <w:b/>
          <w:noProof/>
          <w:lang w:eastAsia="en-GB"/>
        </w:rPr>
        <mc:AlternateContent>
          <mc:Choice Requires="wps">
            <w:drawing>
              <wp:anchor distT="0" distB="0" distL="114300" distR="114300" simplePos="0" relativeHeight="251787264" behindDoc="0" locked="0" layoutInCell="1" allowOverlap="1" wp14:anchorId="1D3D6C8D" wp14:editId="587A0C6D">
                <wp:simplePos x="0" y="0"/>
                <wp:positionH relativeFrom="column">
                  <wp:posOffset>908685</wp:posOffset>
                </wp:positionH>
                <wp:positionV relativeFrom="paragraph">
                  <wp:posOffset>13335</wp:posOffset>
                </wp:positionV>
                <wp:extent cx="0" cy="504825"/>
                <wp:effectExtent l="76200" t="0" r="57150" b="47625"/>
                <wp:wrapNone/>
                <wp:docPr id="1387712496" name="Straight Arrow Connector 1387712496"/>
                <wp:cNvGraphicFramePr/>
                <a:graphic xmlns:a="http://schemas.openxmlformats.org/drawingml/2006/main">
                  <a:graphicData uri="http://schemas.microsoft.com/office/word/2010/wordprocessingShape">
                    <wps:wsp>
                      <wps:cNvCnPr/>
                      <wps:spPr>
                        <a:xfrm>
                          <a:off x="0" y="0"/>
                          <a:ext cx="0" cy="5048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33D863A" id="Straight Arrow Connector 1387712496" o:spid="_x0000_s1026" type="#_x0000_t32" style="position:absolute;margin-left:71.55pt;margin-top:1.05pt;width:0;height:39.75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7Y8yQEAAIIDAAAOAAAAZHJzL2Uyb0RvYy54bWysU02P0zAQvSPxHyzfadpCV1XUdA8tywXB&#10;Siw/YNZxEkv+kmdomn/P2AndBW6IHJyxR/P85s3z4f7qrLjohCb4Rm5Waym0V6E1vm/k96eHd3sp&#10;kMC3YIPXjZw0yvvj2zeHMdZ6G4ZgW50Eg3isx9jIgSjWVYVq0A5wFaL2nOxCckC8TX3VJhgZ3dlq&#10;u17fVWNIbUxBaUQ+Pc9JeSz4XacVfe061CRsI5kblTWV9Tmv1fEAdZ8gDkYtNOAfWDgwni+9QZ2B&#10;QPxI5i8oZ1QKGDpaqeCq0HVG6dIDd7NZ/9HNtwGiLr2wOBhvMuH/g1VfLif/mFiGMWKN8THlLq5d&#10;cvnP/MS1iDXdxNJXEmo+VHy6W3/Yb3dZx+qlLiakTzo4kYNGIiUw/UCn4D1PJKRN0Qoun5Hmwl8F&#10;+VIfHoy1ZTDWi7GRd+93PDoFbI/OAnHoYsuovpcCbM++U5QKIgZr2lydcXDCk03iAjx6dkwbxifm&#10;LoUFJE5wQ+VbqP9WmumcAYe5uKRmpzhDbFdrXCP3t2qoCYz96FtBU2SPUzLge6sXZOszG13MuDT8&#10;onWOnkM7lRFUeceDLloupsxOer3n+PXTOf4EAAD//wMAUEsDBBQABgAIAAAAIQANV57t2wAAAAgB&#10;AAAPAAAAZHJzL2Rvd25yZXYueG1sTI9BS8NAEIXvgv9hGcGL2E1aKSVmU4rgqUKw9QdMs+Mmmp0N&#10;2W0b/fVOvehp+HiPN++V68n36kRj7AIbyGcZKOIm2I6dgbf98/0KVEzIFvvAZOCLIqyr66sSCxvO&#10;/EqnXXJKQjgWaKBNaSi0jk1LHuMsDMSivYfRYxIcnbYjniXc93qeZUvtsWP50OJATy01n7ujN0B3&#10;yHVeZ98fL3UaFm5Tu+1WG3N7M20eQSWa0p8ZLvWlOlTS6RCObKPqhR8WuVgNzOVc9F8+GFjlS9BV&#10;qf8PqH4AAAD//wMAUEsBAi0AFAAGAAgAAAAhALaDOJL+AAAA4QEAABMAAAAAAAAAAAAAAAAAAAAA&#10;AFtDb250ZW50X1R5cGVzXS54bWxQSwECLQAUAAYACAAAACEAOP0h/9YAAACUAQAACwAAAAAAAAAA&#10;AAAAAAAvAQAAX3JlbHMvLnJlbHNQSwECLQAUAAYACAAAACEAJYO2PMkBAACCAwAADgAAAAAAAAAA&#10;AAAAAAAuAgAAZHJzL2Uyb0RvYy54bWxQSwECLQAUAAYACAAAACEADVee7dsAAAAIAQAADwAAAAAA&#10;AAAAAAAAAAAjBAAAZHJzL2Rvd25yZXYueG1sUEsFBgAAAAAEAAQA8wAAACsFAAAAAA==&#10;" strokecolor="windowText" strokeweight=".5pt">
                <v:stroke endarrow="block" joinstyle="miter"/>
              </v:shape>
            </w:pict>
          </mc:Fallback>
        </mc:AlternateContent>
      </w:r>
    </w:p>
    <w:p w14:paraId="011D91C3" w14:textId="77777777" w:rsidR="00A84B27" w:rsidRPr="00A84B27" w:rsidRDefault="00A84B27" w:rsidP="00A84B27">
      <w:pPr>
        <w:tabs>
          <w:tab w:val="left" w:pos="7760"/>
        </w:tabs>
        <w:spacing w:after="0" w:line="240" w:lineRule="auto"/>
        <w:rPr>
          <w:rFonts w:cstheme="minorHAnsi"/>
          <w:b/>
        </w:rPr>
      </w:pPr>
    </w:p>
    <w:p w14:paraId="666D8562" w14:textId="77777777" w:rsidR="00A84B27" w:rsidRPr="00A84B27" w:rsidRDefault="00A84B27" w:rsidP="00A84B27">
      <w:pPr>
        <w:tabs>
          <w:tab w:val="left" w:pos="7760"/>
        </w:tabs>
        <w:spacing w:after="0" w:line="240" w:lineRule="auto"/>
        <w:rPr>
          <w:rFonts w:cstheme="minorHAnsi"/>
          <w:b/>
        </w:rPr>
      </w:pPr>
      <w:r w:rsidRPr="00A84B27">
        <w:rPr>
          <w:rFonts w:cstheme="minorHAnsi"/>
          <w:b/>
          <w:noProof/>
          <w:lang w:eastAsia="en-GB"/>
        </w:rPr>
        <mc:AlternateContent>
          <mc:Choice Requires="wps">
            <w:drawing>
              <wp:anchor distT="0" distB="0" distL="114300" distR="114300" simplePos="0" relativeHeight="251786240" behindDoc="0" locked="0" layoutInCell="1" allowOverlap="1" wp14:anchorId="5D3B9C12" wp14:editId="52DF3CA6">
                <wp:simplePos x="0" y="0"/>
                <wp:positionH relativeFrom="column">
                  <wp:posOffset>0</wp:posOffset>
                </wp:positionH>
                <wp:positionV relativeFrom="paragraph">
                  <wp:posOffset>66675</wp:posOffset>
                </wp:positionV>
                <wp:extent cx="1866900" cy="485775"/>
                <wp:effectExtent l="0" t="0" r="19050" b="28575"/>
                <wp:wrapNone/>
                <wp:docPr id="755570684" name="Text Box 755570684"/>
                <wp:cNvGraphicFramePr/>
                <a:graphic xmlns:a="http://schemas.openxmlformats.org/drawingml/2006/main">
                  <a:graphicData uri="http://schemas.microsoft.com/office/word/2010/wordprocessingShape">
                    <wps:wsp>
                      <wps:cNvSpPr txBox="1"/>
                      <wps:spPr>
                        <a:xfrm>
                          <a:off x="0" y="0"/>
                          <a:ext cx="1866900" cy="485775"/>
                        </a:xfrm>
                        <a:prstGeom prst="rect">
                          <a:avLst/>
                        </a:prstGeom>
                        <a:solidFill>
                          <a:sysClr val="window" lastClr="FFFFFF"/>
                        </a:solidFill>
                        <a:ln w="6350">
                          <a:solidFill>
                            <a:prstClr val="black"/>
                          </a:solidFill>
                        </a:ln>
                      </wps:spPr>
                      <wps:txbx>
                        <w:txbxContent>
                          <w:p w14:paraId="0C9EBB9C" w14:textId="77777777" w:rsidR="00A84B27" w:rsidRDefault="00A84B27" w:rsidP="00A84B27">
                            <w:pPr>
                              <w:jc w:val="center"/>
                            </w:pPr>
                            <w:r>
                              <w:t>Distinct studies/references included (n = 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B9C12" id="Text Box 755570684" o:spid="_x0000_s1160" type="#_x0000_t202" style="position:absolute;margin-left:0;margin-top:5.25pt;width:147pt;height:38.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Y6TRAIAAJUEAAAOAAAAZHJzL2Uyb0RvYy54bWysVN9v2jAQfp+0/8Hy+wgwoDQiVIyKaRJq&#10;K9Gqz8axSTTH59mGhP31OzvhR9s9TePB3PnO3919d5fZXVMpchDWlaAzOuj1KRGaQ17qXUZfnldf&#10;ppQ4z3TOFGiR0aNw9G7++dOsNqkYQgEqF5YgiHZpbTJaeG/SJHG8EBVzPTBCo1GCrZhH1e6S3LIa&#10;0SuVDPv9SVKDzY0FLpzD2/vWSOcRX0rB/aOUTniiMoq5+XjaeG7DmcxnLN1ZZoqSd2mwf8iiYqXG&#10;oGeoe+YZ2dvyA1RVcgsOpO9xqBKQsuQi1oDVDPrvqtkUzIhYC5LjzJkm9/9g+cNhY54s8c03aLCB&#10;gZDauNThZainkbYK/5gpQTtSeDzTJhpPeHg0nUxu+2jiaBtNxzc34wCTXF4b6/x3ARUJQkYttiWy&#10;xQ5r51vXk0sI5kCV+apUKipHt1SWHBh2EBufQ02JYs7jZUZX8ddFe/NMaVJndPJ13I+R3thCrDPm&#10;VjH+8yMCZq80FnEhI0i+2TakzDM6HZ6Y2kJ+RAIttLPlDF+ViL/GFJ+YxWFCYnBB/CMeUgEmBZ1E&#10;SQH299/ugz/2GK2U1DicGXW/9swKrPyHxu7fDkajMM1RGY1vhqjYa8v22qL31RKQvQGuouFRDP5e&#10;nURpoXrFPVqEqGhimmPsjPqTuPTtyuAecrFYRCecX8P8Wm8MD9ChVYHX5+aVWdM12uOIPMBpjFn6&#10;rt+tb3ipYbH3IMs4DIHoltWOf5z9OE7dnoblutaj1+VrMv8DAAD//wMAUEsDBBQABgAIAAAAIQDG&#10;lnMZ2gAAAAYBAAAPAAAAZHJzL2Rvd25yZXYueG1sTI/NTsMwEITvSLyDtUjcqE3FT5rGqRASR4RI&#10;OcDNtbeJIV5HsZuGPj3LCY4zs5r5ttrMoRcTjslH0nC9UCCQbHSeWg1v26erAkTKhpzpI6GGb0yw&#10;qc/PKlO6eKRXnJrcCi6hVBoNXc5DKWWyHQaTFnFA4mwfx2Ayy7GVbjRHLg+9XCp1J4PxxAudGfCx&#10;Q/vVHIIGR++R7Id/PnlqrF+dXopPO2l9eTE/rEFknPPfMfziMzrUzLSLB3JJ9Br4kcyuugXB6XJ1&#10;w8ZOQ3GvQNaV/I9f/wAAAP//AwBQSwECLQAUAAYACAAAACEAtoM4kv4AAADhAQAAEwAAAAAAAAAA&#10;AAAAAAAAAAAAW0NvbnRlbnRfVHlwZXNdLnhtbFBLAQItABQABgAIAAAAIQA4/SH/1gAAAJQBAAAL&#10;AAAAAAAAAAAAAAAAAC8BAABfcmVscy8ucmVsc1BLAQItABQABgAIAAAAIQCaPY6TRAIAAJUEAAAO&#10;AAAAAAAAAAAAAAAAAC4CAABkcnMvZTJvRG9jLnhtbFBLAQItABQABgAIAAAAIQDGlnMZ2gAAAAYB&#10;AAAPAAAAAAAAAAAAAAAAAJ4EAABkcnMvZG93bnJldi54bWxQSwUGAAAAAAQABADzAAAApQUAAAAA&#10;" fillcolor="window" strokeweight=".5pt">
                <v:textbox>
                  <w:txbxContent>
                    <w:p w14:paraId="0C9EBB9C" w14:textId="77777777" w:rsidR="00A84B27" w:rsidRDefault="00A84B27" w:rsidP="00A84B27">
                      <w:pPr>
                        <w:jc w:val="center"/>
                      </w:pPr>
                      <w:r>
                        <w:t>Distinct studies/references included (n = 21)</w:t>
                      </w:r>
                    </w:p>
                  </w:txbxContent>
                </v:textbox>
              </v:shape>
            </w:pict>
          </mc:Fallback>
        </mc:AlternateContent>
      </w:r>
    </w:p>
    <w:p w14:paraId="12A2EC81" w14:textId="77777777" w:rsidR="00A84B27" w:rsidRPr="00A84B27" w:rsidRDefault="00A84B27" w:rsidP="00A84B27">
      <w:pPr>
        <w:tabs>
          <w:tab w:val="left" w:pos="7760"/>
        </w:tabs>
        <w:spacing w:after="0" w:line="240" w:lineRule="auto"/>
        <w:rPr>
          <w:rFonts w:cstheme="minorHAnsi"/>
          <w:b/>
        </w:rPr>
      </w:pPr>
    </w:p>
    <w:p w14:paraId="0F57BF06" w14:textId="77777777" w:rsidR="00A84B27" w:rsidRPr="00A84B27" w:rsidRDefault="00A84B27" w:rsidP="00A84B27">
      <w:pPr>
        <w:tabs>
          <w:tab w:val="left" w:pos="7760"/>
        </w:tabs>
        <w:spacing w:after="0" w:line="240" w:lineRule="auto"/>
        <w:rPr>
          <w:rFonts w:cstheme="minorHAnsi"/>
          <w:b/>
        </w:rPr>
      </w:pPr>
    </w:p>
    <w:p w14:paraId="3447F876" w14:textId="77777777" w:rsidR="00A84B27" w:rsidRPr="00A84B27" w:rsidRDefault="00A84B27" w:rsidP="00A84B27">
      <w:pPr>
        <w:tabs>
          <w:tab w:val="left" w:pos="7760"/>
        </w:tabs>
        <w:spacing w:after="0" w:line="240" w:lineRule="auto"/>
        <w:rPr>
          <w:rFonts w:cstheme="minorHAnsi"/>
          <w:b/>
        </w:rPr>
      </w:pPr>
    </w:p>
    <w:p w14:paraId="481391F2" w14:textId="77777777" w:rsidR="00A84B27" w:rsidRPr="00A84B27" w:rsidRDefault="00A84B27" w:rsidP="00A84B27">
      <w:pPr>
        <w:tabs>
          <w:tab w:val="left" w:pos="7760"/>
        </w:tabs>
        <w:spacing w:after="0" w:line="240" w:lineRule="auto"/>
        <w:rPr>
          <w:rFonts w:cstheme="minorHAnsi"/>
          <w:b/>
        </w:rPr>
      </w:pPr>
    </w:p>
    <w:p w14:paraId="31D2CAE7" w14:textId="77777777" w:rsidR="00A84B27" w:rsidRPr="00A84B27" w:rsidRDefault="00A84B27" w:rsidP="00A84B27">
      <w:pPr>
        <w:tabs>
          <w:tab w:val="left" w:pos="7760"/>
        </w:tabs>
        <w:spacing w:after="0" w:line="240" w:lineRule="auto"/>
        <w:rPr>
          <w:rFonts w:cstheme="minorHAnsi"/>
          <w:b/>
        </w:rPr>
      </w:pPr>
      <w:r w:rsidRPr="00A84B27">
        <w:rPr>
          <w:rFonts w:cstheme="minorHAnsi"/>
          <w:b/>
        </w:rPr>
        <w:t xml:space="preserve">Figure 2 PRISMA flow diagram, primary research and other evidence </w:t>
      </w:r>
      <w:r w:rsidRPr="00A84B27">
        <w:rPr>
          <w:rFonts w:cstheme="minorHAnsi"/>
          <w:b/>
        </w:rPr>
        <w:fldChar w:fldCharType="begin"/>
      </w:r>
      <w:r w:rsidRPr="00A84B27">
        <w:rPr>
          <w:rFonts w:cstheme="minorHAnsi"/>
          <w:b/>
        </w:rPr>
        <w:instrText xml:space="preserve"> ADDIN EN.CITE &lt;EndNote&gt;&lt;Cite&gt;&lt;RecNum&gt;15224&lt;/RecNum&gt;&lt;DisplayText&gt;(Moher et al., 2009)&lt;/DisplayText&gt;&lt;record&gt;&lt;rec-number&gt;15224&lt;/rec-number&gt;&lt;foreign-keys&gt;&lt;key app="EN" db-id="eda99esr9arp52e20v2pftz4rp5s9x0evef5" timestamp="1487344478"&gt;1522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reprint-edition&gt;Not in File&lt;/reprint-edition&gt;&lt;dates&gt;&lt;year&gt;2009&lt;/year&gt;&lt;/dates&gt;&lt;isbn&gt;1549-1676&lt;/isbn&gt;&lt;urls&gt;&lt;related-urls&gt;&lt;url&gt;http://journals.plos.org/plosmedicine/article?id=10.1371/journal.pmed.1000097&lt;/url&gt;&lt;/related-urls&gt;&lt;/urls&gt;&lt;/record&gt;&lt;/Cite&gt;&lt;/EndNote&gt;</w:instrText>
      </w:r>
      <w:r w:rsidRPr="00A84B27">
        <w:rPr>
          <w:rFonts w:cstheme="minorHAnsi"/>
          <w:b/>
        </w:rPr>
        <w:fldChar w:fldCharType="separate"/>
      </w:r>
      <w:r w:rsidRPr="00A84B27">
        <w:rPr>
          <w:rFonts w:cstheme="minorHAnsi"/>
          <w:b/>
          <w:noProof/>
        </w:rPr>
        <w:t>(Moher et al., 2009)</w:t>
      </w:r>
      <w:r w:rsidRPr="00A84B27">
        <w:rPr>
          <w:rFonts w:cstheme="minorHAnsi"/>
          <w:b/>
        </w:rPr>
        <w:fldChar w:fldCharType="end"/>
      </w:r>
    </w:p>
    <w:p w14:paraId="7EBEDF86" w14:textId="77777777" w:rsidR="00A84B27" w:rsidRPr="00A84B27" w:rsidRDefault="00A84B27" w:rsidP="00A84B27">
      <w:pPr>
        <w:tabs>
          <w:tab w:val="left" w:pos="7760"/>
        </w:tabs>
        <w:spacing w:after="0" w:line="240" w:lineRule="auto"/>
        <w:rPr>
          <w:rFonts w:cstheme="minorHAnsi"/>
        </w:rPr>
      </w:pPr>
    </w:p>
    <w:p w14:paraId="7B920F30" w14:textId="77777777" w:rsidR="00A84B27" w:rsidRPr="00A84B27" w:rsidRDefault="00A84B27" w:rsidP="00A84B27">
      <w:pPr>
        <w:tabs>
          <w:tab w:val="left" w:pos="567"/>
          <w:tab w:val="left" w:pos="7760"/>
        </w:tabs>
        <w:spacing w:after="0" w:line="240" w:lineRule="auto"/>
        <w:rPr>
          <w:rFonts w:cstheme="minorHAnsi"/>
          <w:b/>
        </w:rPr>
      </w:pPr>
      <w:r w:rsidRPr="00A84B27">
        <w:rPr>
          <w:rFonts w:cstheme="minorHAnsi"/>
          <w:b/>
        </w:rPr>
        <w:t>2.2.3</w:t>
      </w:r>
      <w:r w:rsidRPr="00A84B27">
        <w:rPr>
          <w:rFonts w:cstheme="minorHAnsi"/>
          <w:b/>
        </w:rPr>
        <w:tab/>
        <w:t>Data synthesis</w:t>
      </w:r>
    </w:p>
    <w:p w14:paraId="2D5D99DA" w14:textId="77777777" w:rsidR="00A84B27" w:rsidRPr="00A84B27" w:rsidRDefault="00A84B27" w:rsidP="00A84B27">
      <w:pPr>
        <w:tabs>
          <w:tab w:val="left" w:pos="7760"/>
        </w:tabs>
        <w:spacing w:after="0" w:line="240" w:lineRule="auto"/>
        <w:rPr>
          <w:rFonts w:cstheme="minorHAnsi"/>
        </w:rPr>
      </w:pPr>
    </w:p>
    <w:p w14:paraId="7AE40BF2" w14:textId="77777777" w:rsidR="00A84B27" w:rsidRPr="00A84B27" w:rsidRDefault="00A84B27" w:rsidP="00A84B27">
      <w:pPr>
        <w:tabs>
          <w:tab w:val="left" w:pos="7760"/>
        </w:tabs>
        <w:spacing w:after="0" w:line="240" w:lineRule="auto"/>
        <w:rPr>
          <w:rFonts w:cstheme="minorHAnsi"/>
        </w:rPr>
      </w:pPr>
      <w:r w:rsidRPr="00A84B27">
        <w:rPr>
          <w:rFonts w:cstheme="minorHAnsi"/>
        </w:rPr>
        <w:t>The searches identified 220 potentially relevant articles, from which five duplicates was removed.  After an initial screening of titles and abstracts, a further 175 articles were excluded, 13 of which were excluded for more than one reason. The overwhelming reason for excluding articles at this stage was because they concerned involvement in service delivery, predominantly at an individual care level only.</w:t>
      </w:r>
    </w:p>
    <w:p w14:paraId="19AB3542" w14:textId="77777777" w:rsidR="00A84B27" w:rsidRPr="00A84B27" w:rsidRDefault="00A84B27" w:rsidP="00A84B27">
      <w:pPr>
        <w:tabs>
          <w:tab w:val="left" w:pos="7760"/>
        </w:tabs>
        <w:spacing w:after="0" w:line="240" w:lineRule="auto"/>
        <w:rPr>
          <w:rFonts w:cstheme="minorHAnsi"/>
        </w:rPr>
      </w:pPr>
    </w:p>
    <w:p w14:paraId="5826DFA5" w14:textId="77777777" w:rsidR="00A84B27" w:rsidRPr="00A84B27" w:rsidRDefault="00A84B27" w:rsidP="00A84B27">
      <w:pPr>
        <w:tabs>
          <w:tab w:val="left" w:pos="7760"/>
        </w:tabs>
        <w:spacing w:after="0" w:line="240" w:lineRule="auto"/>
        <w:rPr>
          <w:rFonts w:cstheme="minorHAnsi"/>
        </w:rPr>
      </w:pPr>
      <w:r w:rsidRPr="00A84B27">
        <w:rPr>
          <w:rFonts w:cstheme="minorHAnsi"/>
        </w:rPr>
        <w:t xml:space="preserve">The full text of 40 articles were sought for a more detailed assessment of eligibility, 23 of which were included and summarised in the table below.  These comprised a small amount of academic articles and a wide variety of grey literature including websites, examples of research studies, dissertations, books, policy documents and bibliographies, in addition to journal articles and other reports.  In one case, a study example, dissertation and book chapter referred to the same research study and is presented as one reference, resulting in 21 distinct studies or references being included. </w:t>
      </w:r>
    </w:p>
    <w:p w14:paraId="665E9F65" w14:textId="77777777" w:rsidR="00A84B27" w:rsidRPr="00A84B27" w:rsidRDefault="00A84B27" w:rsidP="00A84B27">
      <w:pPr>
        <w:rPr>
          <w:rFonts w:cstheme="minorHAnsi"/>
        </w:rPr>
      </w:pPr>
      <w:r w:rsidRPr="00A84B27">
        <w:rPr>
          <w:rFonts w:cstheme="minorHAnsi"/>
        </w:rPr>
        <w:br w:type="page"/>
      </w:r>
    </w:p>
    <w:p w14:paraId="5715D974" w14:textId="77777777" w:rsidR="00A84B27" w:rsidRPr="00A84B27" w:rsidRDefault="00A84B27" w:rsidP="00A84B27">
      <w:pPr>
        <w:rPr>
          <w:rFonts w:cstheme="minorHAnsi"/>
        </w:rPr>
        <w:sectPr w:rsidR="00A84B27" w:rsidRPr="00A84B27" w:rsidSect="00A84B27">
          <w:footerReference w:type="default" r:id="rId152"/>
          <w:pgSz w:w="11906" w:h="16838" w:code="9"/>
          <w:pgMar w:top="1134" w:right="1134" w:bottom="1134" w:left="1134" w:header="709" w:footer="709" w:gutter="0"/>
          <w:cols w:space="708"/>
          <w:docGrid w:linePitch="360"/>
        </w:sectPr>
      </w:pPr>
    </w:p>
    <w:tbl>
      <w:tblPr>
        <w:tblStyle w:val="TableGrid"/>
        <w:tblW w:w="0" w:type="auto"/>
        <w:tblLook w:val="04A0" w:firstRow="1" w:lastRow="0" w:firstColumn="1" w:lastColumn="0" w:noHBand="0" w:noVBand="1"/>
      </w:tblPr>
      <w:tblGrid>
        <w:gridCol w:w="1696"/>
        <w:gridCol w:w="3119"/>
        <w:gridCol w:w="2410"/>
        <w:gridCol w:w="7087"/>
      </w:tblGrid>
      <w:tr w:rsidR="00A84B27" w:rsidRPr="00A84B27" w14:paraId="7092EAAA" w14:textId="77777777" w:rsidTr="008E7B56">
        <w:tc>
          <w:tcPr>
            <w:tcW w:w="1696" w:type="dxa"/>
          </w:tcPr>
          <w:p w14:paraId="7C442954"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sz w:val="20"/>
                <w:szCs w:val="20"/>
              </w:rPr>
              <w:lastRenderedPageBreak/>
              <w:br w:type="page"/>
            </w:r>
            <w:r w:rsidRPr="00A84B27">
              <w:rPr>
                <w:rFonts w:cstheme="minorHAnsi"/>
                <w:b/>
                <w:sz w:val="20"/>
                <w:szCs w:val="20"/>
              </w:rPr>
              <w:t>Primary Author</w:t>
            </w:r>
          </w:p>
          <w:p w14:paraId="5DF274D3"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Date</w:t>
            </w:r>
          </w:p>
          <w:p w14:paraId="39789F7D"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Country</w:t>
            </w:r>
          </w:p>
        </w:tc>
        <w:tc>
          <w:tcPr>
            <w:tcW w:w="3119" w:type="dxa"/>
          </w:tcPr>
          <w:p w14:paraId="638B5A45"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Setting: broad and specific</w:t>
            </w:r>
          </w:p>
          <w:p w14:paraId="7412FD6D" w14:textId="77777777" w:rsidR="00A84B27" w:rsidRPr="00A84B27" w:rsidRDefault="00A84B27" w:rsidP="00A84B27">
            <w:pPr>
              <w:tabs>
                <w:tab w:val="left" w:pos="7760"/>
              </w:tabs>
              <w:spacing w:after="160" w:line="259" w:lineRule="auto"/>
              <w:rPr>
                <w:rFonts w:cstheme="minorHAnsi"/>
                <w:b/>
                <w:sz w:val="20"/>
                <w:szCs w:val="20"/>
              </w:rPr>
            </w:pPr>
            <w:r w:rsidRPr="00A84B27">
              <w:rPr>
                <w:rFonts w:cstheme="minorHAnsi"/>
                <w:b/>
                <w:sz w:val="20"/>
                <w:szCs w:val="20"/>
              </w:rPr>
              <w:t>Population</w:t>
            </w:r>
          </w:p>
          <w:p w14:paraId="1791422D"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Health condition</w:t>
            </w:r>
          </w:p>
        </w:tc>
        <w:tc>
          <w:tcPr>
            <w:tcW w:w="2410" w:type="dxa"/>
          </w:tcPr>
          <w:p w14:paraId="3AA46A53" w14:textId="77777777" w:rsidR="00A84B27" w:rsidRPr="00A84B27" w:rsidRDefault="00A84B27" w:rsidP="00A84B27">
            <w:pPr>
              <w:spacing w:after="160" w:line="259" w:lineRule="auto"/>
              <w:rPr>
                <w:rFonts w:cstheme="minorHAnsi"/>
                <w:b/>
                <w:sz w:val="20"/>
                <w:szCs w:val="20"/>
              </w:rPr>
            </w:pPr>
            <w:r w:rsidRPr="00A84B27">
              <w:rPr>
                <w:rFonts w:cstheme="minorHAnsi"/>
                <w:b/>
                <w:sz w:val="20"/>
                <w:szCs w:val="20"/>
              </w:rPr>
              <w:t>Type of literature</w:t>
            </w:r>
          </w:p>
          <w:p w14:paraId="508FD1E9"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Study design, other methods, journal</w:t>
            </w:r>
          </w:p>
        </w:tc>
        <w:tc>
          <w:tcPr>
            <w:tcW w:w="7087" w:type="dxa"/>
          </w:tcPr>
          <w:p w14:paraId="3874B6BB" w14:textId="77777777" w:rsidR="00A84B27" w:rsidRPr="00A84B27" w:rsidRDefault="00A84B27" w:rsidP="00A84B27">
            <w:pPr>
              <w:spacing w:after="160" w:line="259" w:lineRule="auto"/>
              <w:rPr>
                <w:rFonts w:cstheme="minorHAnsi"/>
                <w:sz w:val="20"/>
                <w:szCs w:val="20"/>
              </w:rPr>
            </w:pPr>
            <w:r w:rsidRPr="00A84B27">
              <w:rPr>
                <w:rFonts w:cstheme="minorHAnsi"/>
                <w:b/>
                <w:sz w:val="20"/>
                <w:szCs w:val="20"/>
              </w:rPr>
              <w:t>Involvement/participation: approaches, issues raised, guidelines</w:t>
            </w:r>
          </w:p>
        </w:tc>
      </w:tr>
      <w:tr w:rsidR="00A84B27" w:rsidRPr="00A84B27" w14:paraId="7886DF89" w14:textId="77777777" w:rsidTr="008E7B56">
        <w:tc>
          <w:tcPr>
            <w:tcW w:w="1696" w:type="dxa"/>
          </w:tcPr>
          <w:p w14:paraId="4F41679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acmillan</w:t>
            </w:r>
          </w:p>
          <w:p w14:paraId="1B2F814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7</w:t>
            </w:r>
          </w:p>
          <w:p w14:paraId="087FDCA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2C400A2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service delivery and research.</w:t>
            </w:r>
          </w:p>
          <w:p w14:paraId="2FD1F85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yone in the UK who has been affected by cancer.</w:t>
            </w:r>
          </w:p>
        </w:tc>
        <w:tc>
          <w:tcPr>
            <w:tcW w:w="2410" w:type="dxa"/>
          </w:tcPr>
          <w:p w14:paraId="2532209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Website section, entitled Cancer Voices, of national registered charity.</w:t>
            </w:r>
          </w:p>
          <w:p w14:paraId="0F181C2B" w14:textId="77777777" w:rsidR="00A84B27" w:rsidRPr="00A84B27" w:rsidRDefault="00A84B27" w:rsidP="00A84B27">
            <w:pPr>
              <w:spacing w:after="160" w:line="259" w:lineRule="auto"/>
              <w:rPr>
                <w:rFonts w:cstheme="minorHAnsi"/>
                <w:sz w:val="20"/>
                <w:szCs w:val="20"/>
              </w:rPr>
            </w:pPr>
          </w:p>
        </w:tc>
        <w:tc>
          <w:tcPr>
            <w:tcW w:w="7087" w:type="dxa"/>
          </w:tcPr>
          <w:p w14:paraId="2AFD47A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Variety of involvement opportunities available including taking part in advisory or steering groups, reviewing information, taking part in or carrying out research.</w:t>
            </w:r>
          </w:p>
          <w:p w14:paraId="51B2CE0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acmillan provide support, training, etc.</w:t>
            </w:r>
          </w:p>
          <w:p w14:paraId="539790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Co-ordinators facilitate opportunities.</w:t>
            </w:r>
          </w:p>
        </w:tc>
      </w:tr>
      <w:tr w:rsidR="00A84B27" w:rsidRPr="00A84B27" w14:paraId="4D76F103" w14:textId="77777777" w:rsidTr="008E7B56">
        <w:tc>
          <w:tcPr>
            <w:tcW w:w="1696" w:type="dxa"/>
          </w:tcPr>
          <w:p w14:paraId="693A929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CPC</w:t>
            </w:r>
          </w:p>
          <w:p w14:paraId="0717770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7</w:t>
            </w:r>
          </w:p>
          <w:p w14:paraId="2A3D901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ngland, Wales Northern Ireland</w:t>
            </w:r>
          </w:p>
        </w:tc>
        <w:tc>
          <w:tcPr>
            <w:tcW w:w="3119" w:type="dxa"/>
          </w:tcPr>
          <w:p w14:paraId="16CDD90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service delivery, training, policy development and research.</w:t>
            </w:r>
          </w:p>
          <w:p w14:paraId="720C12D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yone involved in palliative, end of life or hospice care.</w:t>
            </w:r>
          </w:p>
        </w:tc>
        <w:tc>
          <w:tcPr>
            <w:tcW w:w="2410" w:type="dxa"/>
          </w:tcPr>
          <w:p w14:paraId="543AF95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Website section, called Get Involved, of national registered charity.</w:t>
            </w:r>
          </w:p>
        </w:tc>
        <w:tc>
          <w:tcPr>
            <w:tcW w:w="7087" w:type="dxa"/>
          </w:tcPr>
          <w:p w14:paraId="757CBD4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 xml:space="preserve">Variety of involvement related initiatives including a People Bank, opportunities to get involved, current projects and a steering group.  A Community Involvement Manager is employed to facilitate these and other involvement activities.  </w:t>
            </w:r>
          </w:p>
        </w:tc>
      </w:tr>
      <w:tr w:rsidR="00A84B27" w:rsidRPr="00A84B27" w14:paraId="0DFD68C4" w14:textId="77777777" w:rsidTr="008E7B56">
        <w:tc>
          <w:tcPr>
            <w:tcW w:w="1696" w:type="dxa"/>
          </w:tcPr>
          <w:p w14:paraId="6708E93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ollins</w:t>
            </w:r>
          </w:p>
          <w:p w14:paraId="5BE7B6C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4</w:t>
            </w:r>
          </w:p>
          <w:p w14:paraId="635AC06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2B95569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research, specifically within the North Trent Cancer Research Network Consumer Research Panel.</w:t>
            </w:r>
          </w:p>
          <w:p w14:paraId="1B289B4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ancer.</w:t>
            </w:r>
          </w:p>
        </w:tc>
        <w:tc>
          <w:tcPr>
            <w:tcW w:w="2410" w:type="dxa"/>
          </w:tcPr>
          <w:p w14:paraId="7FD9CF4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urnal article, BMJ Supportive &amp; Palliative Care.</w:t>
            </w:r>
          </w:p>
          <w:p w14:paraId="61F0CFF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arrative description of PPI in the Panel.</w:t>
            </w:r>
          </w:p>
        </w:tc>
        <w:tc>
          <w:tcPr>
            <w:tcW w:w="7087" w:type="dxa"/>
          </w:tcPr>
          <w:p w14:paraId="6E684C5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tates it is a sustainable, inclusive and effective way of implementing PPI within a cancer context.</w:t>
            </w:r>
          </w:p>
          <w:p w14:paraId="3244A1B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hallenges include lack of time and funding, tensions between different stakeholder groups, lack of clear roles, lack of awareness of PPI amongst some professionals.</w:t>
            </w:r>
          </w:p>
        </w:tc>
      </w:tr>
      <w:tr w:rsidR="00A84B27" w:rsidRPr="00A84B27" w14:paraId="73FA180B" w14:textId="77777777" w:rsidTr="008E7B56">
        <w:tc>
          <w:tcPr>
            <w:tcW w:w="1696" w:type="dxa"/>
          </w:tcPr>
          <w:p w14:paraId="4DA8D4E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Daveson</w:t>
            </w:r>
          </w:p>
          <w:p w14:paraId="60FCC0D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5</w:t>
            </w:r>
          </w:p>
          <w:p w14:paraId="5B7EDBE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2CC7516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research, consultation workshop to determine a model for PPI in palliative care research.</w:t>
            </w:r>
          </w:p>
          <w:p w14:paraId="758A115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rticipants involved in palliative care research – 12 users, 5 researchers.</w:t>
            </w:r>
          </w:p>
        </w:tc>
        <w:tc>
          <w:tcPr>
            <w:tcW w:w="2410" w:type="dxa"/>
          </w:tcPr>
          <w:p w14:paraId="4CC8104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urnal article, Palliative Medicine.</w:t>
            </w:r>
          </w:p>
          <w:p w14:paraId="3225F7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onsultation workshop using expert presentations, discussion and nominal group technique.</w:t>
            </w:r>
          </w:p>
          <w:p w14:paraId="7591AC78" w14:textId="77777777" w:rsidR="00A84B27" w:rsidRPr="00A84B27" w:rsidRDefault="00A84B27" w:rsidP="00A84B27">
            <w:pPr>
              <w:spacing w:after="160" w:line="259" w:lineRule="auto"/>
              <w:rPr>
                <w:rFonts w:cstheme="minorHAnsi"/>
                <w:sz w:val="20"/>
                <w:szCs w:val="20"/>
              </w:rPr>
            </w:pPr>
          </w:p>
        </w:tc>
        <w:tc>
          <w:tcPr>
            <w:tcW w:w="7087" w:type="dxa"/>
          </w:tcPr>
          <w:p w14:paraId="7092674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o generate recommendations and consensus on agreement of importance for guidelines on how best to involve users in palliative care research.</w:t>
            </w:r>
          </w:p>
          <w:p w14:paraId="3B923B4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Differences between users and professional’s views: Users wanted their involvement to be more visible, including during dissemination, with a greater emphasis on the difference their involvement makes.  Researchers wanted to improve productivity, relevance and quality through involvement.  Both groups agreed that early involvement was required, and diverse virtual and face to face involvement to ensure flexibility.</w:t>
            </w:r>
          </w:p>
        </w:tc>
      </w:tr>
      <w:tr w:rsidR="00A84B27" w:rsidRPr="00A84B27" w14:paraId="07CEC6BE" w14:textId="77777777" w:rsidTr="008E7B56">
        <w:tc>
          <w:tcPr>
            <w:tcW w:w="1696" w:type="dxa"/>
          </w:tcPr>
          <w:p w14:paraId="5C794FB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lastRenderedPageBreak/>
              <w:t>Froggatt</w:t>
            </w:r>
          </w:p>
          <w:p w14:paraId="34F4D54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4</w:t>
            </w:r>
          </w:p>
          <w:p w14:paraId="2FA814C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5E31473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research, specifically of 8 people within the Cancer Experiences Collaborative, National Cancer Research Institute.</w:t>
            </w:r>
          </w:p>
        </w:tc>
        <w:tc>
          <w:tcPr>
            <w:tcW w:w="2410" w:type="dxa"/>
          </w:tcPr>
          <w:p w14:paraId="2386FD8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urnal article, BMJ Supportive &amp; Palliative Care.</w:t>
            </w:r>
          </w:p>
          <w:p w14:paraId="0CB8DC0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Qualitative exploratory study, interviews with people with cancer diagnosis involved in the collaborative.</w:t>
            </w:r>
          </w:p>
        </w:tc>
        <w:tc>
          <w:tcPr>
            <w:tcW w:w="7087" w:type="dxa"/>
          </w:tcPr>
          <w:p w14:paraId="2ADD533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rticipants were highly motivated, undertaking a variety of voluntary work.  They identified both research and personal benefits to their involvement, including bringing in a lay perspective, making a difference and personal gains (included gaining support, new knowledge and skills, greater confidence).  Challenges included emotional and practical nature of the work, language issues and identifying differences made.</w:t>
            </w:r>
          </w:p>
        </w:tc>
      </w:tr>
      <w:tr w:rsidR="00A84B27" w:rsidRPr="00A84B27" w14:paraId="1D20979D" w14:textId="77777777" w:rsidTr="008E7B56">
        <w:tc>
          <w:tcPr>
            <w:tcW w:w="1696" w:type="dxa"/>
          </w:tcPr>
          <w:p w14:paraId="22AB255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Goodman</w:t>
            </w:r>
          </w:p>
          <w:p w14:paraId="1AC53F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1</w:t>
            </w:r>
          </w:p>
          <w:p w14:paraId="1C1ED58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65F22D8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research, specifically in a Public Involvement in Research group.</w:t>
            </w:r>
          </w:p>
          <w:p w14:paraId="16C86DB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Older people involved in researching older people in care homes.</w:t>
            </w:r>
          </w:p>
        </w:tc>
        <w:tc>
          <w:tcPr>
            <w:tcW w:w="2410" w:type="dxa"/>
          </w:tcPr>
          <w:p w14:paraId="222562F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urnal article, BMC Palliative Care.</w:t>
            </w:r>
          </w:p>
          <w:p w14:paraId="0F51752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Longitudinal study, mixed methods approach, multiple interviews, review of case notes, discussion groups.</w:t>
            </w:r>
          </w:p>
        </w:tc>
        <w:tc>
          <w:tcPr>
            <w:tcW w:w="7087" w:type="dxa"/>
          </w:tcPr>
          <w:p w14:paraId="4307CBC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ositive influence of the study by the group include recruitment, governance and safeguarding.  Also, discussion and interpretation of findings, as group members were of a similar age to study participants and therefore often more reflective insights of the findings were provided.  Power issues were raised as a challenge</w:t>
            </w:r>
          </w:p>
        </w:tc>
      </w:tr>
      <w:tr w:rsidR="00A84B27" w:rsidRPr="00A84B27" w14:paraId="2D7F7CC7" w14:textId="77777777" w:rsidTr="008E7B56">
        <w:tc>
          <w:tcPr>
            <w:tcW w:w="1696" w:type="dxa"/>
          </w:tcPr>
          <w:p w14:paraId="0665161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ICE</w:t>
            </w:r>
          </w:p>
          <w:p w14:paraId="6F0E133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4</w:t>
            </w:r>
          </w:p>
          <w:p w14:paraId="0A0476D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ngland</w:t>
            </w:r>
          </w:p>
        </w:tc>
        <w:tc>
          <w:tcPr>
            <w:tcW w:w="3119" w:type="dxa"/>
          </w:tcPr>
          <w:p w14:paraId="685080D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service delivery and research.</w:t>
            </w:r>
          </w:p>
          <w:p w14:paraId="736C2E7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Guidelines on improving supportive and palliative care for adults with cancer.</w:t>
            </w:r>
          </w:p>
        </w:tc>
        <w:tc>
          <w:tcPr>
            <w:tcW w:w="2410" w:type="dxa"/>
          </w:tcPr>
          <w:p w14:paraId="183F946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ICE guidelines, broad although mentions involvement in different contexts, in addition to involvement in the development of the guidelines.</w:t>
            </w:r>
          </w:p>
        </w:tc>
        <w:tc>
          <w:tcPr>
            <w:tcW w:w="7087" w:type="dxa"/>
          </w:tcPr>
          <w:p w14:paraId="5A2DE38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rovides recommendations and references, nothing further of note regarding involvement.</w:t>
            </w:r>
          </w:p>
        </w:tc>
      </w:tr>
      <w:tr w:rsidR="00A84B27" w:rsidRPr="00A84B27" w14:paraId="6F5910B8" w14:textId="77777777" w:rsidTr="008E7B56">
        <w:tc>
          <w:tcPr>
            <w:tcW w:w="1696" w:type="dxa"/>
          </w:tcPr>
          <w:p w14:paraId="0EE2AEF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ICE</w:t>
            </w:r>
          </w:p>
          <w:p w14:paraId="296011C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9</w:t>
            </w:r>
          </w:p>
          <w:p w14:paraId="6597C2E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0A1D2B8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nual Evidence Update on patient and carer involvement in chronic disease.</w:t>
            </w:r>
          </w:p>
        </w:tc>
        <w:tc>
          <w:tcPr>
            <w:tcW w:w="2410" w:type="dxa"/>
          </w:tcPr>
          <w:p w14:paraId="1C1BAD7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Bibliography of relevant literature.</w:t>
            </w:r>
          </w:p>
        </w:tc>
        <w:tc>
          <w:tcPr>
            <w:tcW w:w="7087" w:type="dxa"/>
          </w:tcPr>
          <w:p w14:paraId="6CD981E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rovides relevant references only.</w:t>
            </w:r>
          </w:p>
        </w:tc>
      </w:tr>
      <w:tr w:rsidR="00A84B27" w:rsidRPr="00A84B27" w14:paraId="76941617" w14:textId="77777777" w:rsidTr="008E7B56">
        <w:tc>
          <w:tcPr>
            <w:tcW w:w="1696" w:type="dxa"/>
          </w:tcPr>
          <w:p w14:paraId="46E35DA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ICE</w:t>
            </w:r>
          </w:p>
          <w:p w14:paraId="1B8C9E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0</w:t>
            </w:r>
          </w:p>
          <w:p w14:paraId="7CA6450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11B3662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nual Evidence Update on patient and carer involvement in chronic disease.</w:t>
            </w:r>
          </w:p>
        </w:tc>
        <w:tc>
          <w:tcPr>
            <w:tcW w:w="2410" w:type="dxa"/>
          </w:tcPr>
          <w:p w14:paraId="2A61BD3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Bibliography of relevant literature.</w:t>
            </w:r>
          </w:p>
        </w:tc>
        <w:tc>
          <w:tcPr>
            <w:tcW w:w="7087" w:type="dxa"/>
          </w:tcPr>
          <w:p w14:paraId="02A45D1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rovides relevant references only.</w:t>
            </w:r>
          </w:p>
        </w:tc>
      </w:tr>
      <w:tr w:rsidR="00A84B27" w:rsidRPr="00A84B27" w14:paraId="016AB284" w14:textId="77777777" w:rsidTr="008E7B56">
        <w:tc>
          <w:tcPr>
            <w:tcW w:w="1696" w:type="dxa"/>
          </w:tcPr>
          <w:p w14:paraId="2A206F4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lastRenderedPageBreak/>
              <w:t>NICE</w:t>
            </w:r>
          </w:p>
          <w:p w14:paraId="395A28E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1</w:t>
            </w:r>
          </w:p>
          <w:p w14:paraId="52DFD02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6F42394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nnual Evidence Update on patient and carer involvement in chronic disease.</w:t>
            </w:r>
          </w:p>
        </w:tc>
        <w:tc>
          <w:tcPr>
            <w:tcW w:w="2410" w:type="dxa"/>
          </w:tcPr>
          <w:p w14:paraId="5A9BED9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Bibliography of relevant literature.</w:t>
            </w:r>
          </w:p>
        </w:tc>
        <w:tc>
          <w:tcPr>
            <w:tcW w:w="7087" w:type="dxa"/>
          </w:tcPr>
          <w:p w14:paraId="2AF7D9C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rovides relevant references only.</w:t>
            </w:r>
          </w:p>
        </w:tc>
      </w:tr>
      <w:tr w:rsidR="00A84B27" w:rsidRPr="00A84B27" w14:paraId="77DBB67C" w14:textId="77777777" w:rsidTr="008E7B56">
        <w:tc>
          <w:tcPr>
            <w:tcW w:w="1696" w:type="dxa"/>
          </w:tcPr>
          <w:p w14:paraId="754F11C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otterell</w:t>
            </w:r>
          </w:p>
          <w:p w14:paraId="756AA08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4, 2006, 2007.</w:t>
            </w:r>
          </w:p>
          <w:p w14:paraId="169CD26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19417DC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research study, specifically a Service User Research Advisory Group was established.</w:t>
            </w:r>
          </w:p>
          <w:p w14:paraId="008347D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ancer, non-cancer life-limiting conditions (MND, HIV/AIDS, heart failure)</w:t>
            </w:r>
          </w:p>
        </w:tc>
        <w:tc>
          <w:tcPr>
            <w:tcW w:w="2410" w:type="dxa"/>
          </w:tcPr>
          <w:p w14:paraId="4768937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xample of study (2004), book chapter (2007), dissertation (2006).</w:t>
            </w:r>
          </w:p>
          <w:p w14:paraId="11EE468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Focus groups, interviews, observations.</w:t>
            </w:r>
          </w:p>
        </w:tc>
        <w:tc>
          <w:tcPr>
            <w:tcW w:w="7087" w:type="dxa"/>
          </w:tcPr>
          <w:p w14:paraId="7D1559F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planning/design, designing research instruments, managing research, analysing, writing, dissemination.</w:t>
            </w:r>
          </w:p>
          <w:p w14:paraId="372A967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ositive benefits include being able to escape from their own situation, being able to share lessons, feeling valued and contributing to something worthwhile, gaining understanding and developing new skills.  Difficulties include loss of team members through ill-health, hearing sensitive details of what some participants said.  Group support provided a means of coping with this upset. Much information provided in different material.</w:t>
            </w:r>
          </w:p>
        </w:tc>
      </w:tr>
      <w:tr w:rsidR="00A84B27" w:rsidRPr="00A84B27" w14:paraId="1A0CD499" w14:textId="77777777" w:rsidTr="008E7B56">
        <w:tc>
          <w:tcPr>
            <w:tcW w:w="1696" w:type="dxa"/>
          </w:tcPr>
          <w:p w14:paraId="42F4B00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Gardiner</w:t>
            </w:r>
          </w:p>
          <w:p w14:paraId="4011D57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2</w:t>
            </w:r>
          </w:p>
          <w:p w14:paraId="0737C0D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00ED432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a research project, specifically a PPI Advisory Group was established.</w:t>
            </w:r>
          </w:p>
          <w:p w14:paraId="2935391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sers and carers, older people and those involved in palliative care services.</w:t>
            </w:r>
          </w:p>
        </w:tc>
        <w:tc>
          <w:tcPr>
            <w:tcW w:w="2410" w:type="dxa"/>
          </w:tcPr>
          <w:p w14:paraId="79DBAA4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xample of study.</w:t>
            </w:r>
          </w:p>
          <w:p w14:paraId="7B204E5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ixed methods design.</w:t>
            </w:r>
          </w:p>
        </w:tc>
        <w:tc>
          <w:tcPr>
            <w:tcW w:w="7087" w:type="dxa"/>
          </w:tcPr>
          <w:p w14:paraId="216AD227"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The group had an impact at all stages of the research study, influenced the design and methods, research questions, practical tasks such as reviewing information materials, ethical issues, dissemination.  Challenges included practicalities re venues and transport.  Also, not wanting to lose the skills and experience at the end of the study – resulted in the group advising other palliative care researchers.  Recommendations include ensure involvement is properly funded, be clear about what is wanted, don’t view as tick box exercise, use available guidance on involvement, think about the long term.</w:t>
            </w:r>
          </w:p>
        </w:tc>
      </w:tr>
      <w:tr w:rsidR="00A84B27" w:rsidRPr="00A84B27" w14:paraId="31232FBE" w14:textId="77777777" w:rsidTr="008E7B56">
        <w:tc>
          <w:tcPr>
            <w:tcW w:w="1696" w:type="dxa"/>
          </w:tcPr>
          <w:p w14:paraId="7944AE6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Jones</w:t>
            </w:r>
          </w:p>
          <w:p w14:paraId="5AE451F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2</w:t>
            </w:r>
          </w:p>
          <w:p w14:paraId="0428ED1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311B361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a research project, specifically a carer-led research project, with carers involved at all stages.</w:t>
            </w:r>
          </w:p>
          <w:p w14:paraId="7BF7ABF5"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Bereaved carers.</w:t>
            </w:r>
          </w:p>
        </w:tc>
        <w:tc>
          <w:tcPr>
            <w:tcW w:w="2410" w:type="dxa"/>
          </w:tcPr>
          <w:p w14:paraId="678CC36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xample of study.</w:t>
            </w:r>
          </w:p>
          <w:p w14:paraId="1E31016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ixed methods design, interviews, digital stories, qualitative analysis, grounded theory.</w:t>
            </w:r>
          </w:p>
        </w:tc>
        <w:tc>
          <w:tcPr>
            <w:tcW w:w="7087" w:type="dxa"/>
          </w:tcPr>
          <w:p w14:paraId="590F0AE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arer led study, with carers initiating, leading, carrying out, writing up and disseminating the work.  Supported by a researcher, a digi-story expert, a project manager and a counsellor.</w:t>
            </w:r>
          </w:p>
        </w:tc>
      </w:tr>
      <w:tr w:rsidR="00A84B27" w:rsidRPr="00A84B27" w14:paraId="3543642D" w14:textId="77777777" w:rsidTr="008E7B56">
        <w:tc>
          <w:tcPr>
            <w:tcW w:w="1696" w:type="dxa"/>
          </w:tcPr>
          <w:p w14:paraId="2DEB595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Rimmer</w:t>
            </w:r>
          </w:p>
          <w:p w14:paraId="38CF968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2</w:t>
            </w:r>
          </w:p>
          <w:p w14:paraId="0ECF9CA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4DB98F0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a research study, specifically as part of study team and in steering group.</w:t>
            </w:r>
          </w:p>
          <w:p w14:paraId="62B1E48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ancer.</w:t>
            </w:r>
          </w:p>
        </w:tc>
        <w:tc>
          <w:tcPr>
            <w:tcW w:w="2410" w:type="dxa"/>
          </w:tcPr>
          <w:p w14:paraId="5D97E93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xample of study.</w:t>
            </w:r>
          </w:p>
          <w:p w14:paraId="27DB310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ixed methods design, focus groups, interviews, survey.</w:t>
            </w:r>
          </w:p>
        </w:tc>
        <w:tc>
          <w:tcPr>
            <w:tcW w:w="7087" w:type="dxa"/>
          </w:tcPr>
          <w:p w14:paraId="1EF4ED6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planning, designing, undertaking, writing and dissemination.  No detail provided.</w:t>
            </w:r>
          </w:p>
        </w:tc>
      </w:tr>
      <w:tr w:rsidR="00A84B27" w:rsidRPr="00A84B27" w14:paraId="642BCF4C" w14:textId="77777777" w:rsidTr="008E7B56">
        <w:tc>
          <w:tcPr>
            <w:tcW w:w="1696" w:type="dxa"/>
          </w:tcPr>
          <w:p w14:paraId="7566E63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lastRenderedPageBreak/>
              <w:t>Roberts</w:t>
            </w:r>
          </w:p>
          <w:p w14:paraId="0799C97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4</w:t>
            </w:r>
          </w:p>
          <w:p w14:paraId="31D2577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6D72080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research study, as co-applicant, members of Research Advisory Group.</w:t>
            </w:r>
          </w:p>
          <w:p w14:paraId="4AABF82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Cancer.</w:t>
            </w:r>
          </w:p>
        </w:tc>
        <w:tc>
          <w:tcPr>
            <w:tcW w:w="2410" w:type="dxa"/>
          </w:tcPr>
          <w:p w14:paraId="425B956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xample of study.</w:t>
            </w:r>
          </w:p>
          <w:p w14:paraId="4E7F9B2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Longitudinal qualitative approach, focus groups, interviews.</w:t>
            </w:r>
          </w:p>
        </w:tc>
        <w:tc>
          <w:tcPr>
            <w:tcW w:w="7087" w:type="dxa"/>
          </w:tcPr>
          <w:p w14:paraId="1071433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design, commenting on findings, commenting on reports, dissemination.  Training provided.  Improved participants acceptance of research methods including instruments, ensured patient voice present in reporting findings.  Little other detail provided.</w:t>
            </w:r>
          </w:p>
        </w:tc>
      </w:tr>
      <w:tr w:rsidR="00A84B27" w:rsidRPr="00A84B27" w14:paraId="2D99E3F9" w14:textId="77777777" w:rsidTr="008E7B56">
        <w:tc>
          <w:tcPr>
            <w:tcW w:w="1696" w:type="dxa"/>
          </w:tcPr>
          <w:p w14:paraId="7FBC734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mith</w:t>
            </w:r>
          </w:p>
          <w:p w14:paraId="7B9FF88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9</w:t>
            </w:r>
          </w:p>
          <w:p w14:paraId="430E760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1CD22DA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research project, specifically an action research study.</w:t>
            </w:r>
          </w:p>
          <w:p w14:paraId="462D397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eople with dementia and their carers.</w:t>
            </w:r>
          </w:p>
        </w:tc>
        <w:tc>
          <w:tcPr>
            <w:tcW w:w="2410" w:type="dxa"/>
          </w:tcPr>
          <w:p w14:paraId="5002DBC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Dissertation.</w:t>
            </w:r>
          </w:p>
          <w:p w14:paraId="18B7498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ixed methods, focus groups, interviews, observations, reflective accounts, case studies, documentation review, action learning, notes from meetings.</w:t>
            </w:r>
          </w:p>
        </w:tc>
        <w:tc>
          <w:tcPr>
            <w:tcW w:w="7087" w:type="dxa"/>
          </w:tcPr>
          <w:p w14:paraId="4A8D664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as participatory action research only.  Limited relevant details provided.</w:t>
            </w:r>
          </w:p>
        </w:tc>
      </w:tr>
      <w:tr w:rsidR="00A84B27" w:rsidRPr="00A84B27" w14:paraId="0DBC6771" w14:textId="77777777" w:rsidTr="008E7B56">
        <w:tc>
          <w:tcPr>
            <w:tcW w:w="1696" w:type="dxa"/>
          </w:tcPr>
          <w:p w14:paraId="03CB9F0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mall</w:t>
            </w:r>
          </w:p>
          <w:p w14:paraId="35A17629"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0</w:t>
            </w:r>
          </w:p>
          <w:p w14:paraId="0E3EE4D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1DDD5C01"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service delivery mainly.</w:t>
            </w:r>
          </w:p>
          <w:p w14:paraId="501F54A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Multiple sclerosis, MND, cystic fibrosis.</w:t>
            </w:r>
          </w:p>
        </w:tc>
        <w:tc>
          <w:tcPr>
            <w:tcW w:w="2410" w:type="dxa"/>
          </w:tcPr>
          <w:p w14:paraId="5D00412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Book.</w:t>
            </w:r>
          </w:p>
          <w:p w14:paraId="6DD1040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Overview of literature, policy and professional context, involvement in palliative care only.</w:t>
            </w:r>
          </w:p>
        </w:tc>
        <w:tc>
          <w:tcPr>
            <w:tcW w:w="7087" w:type="dxa"/>
          </w:tcPr>
          <w:p w14:paraId="069498F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seful for involvement in service delivery only (although old now), very little on involvement in research.</w:t>
            </w:r>
          </w:p>
        </w:tc>
      </w:tr>
      <w:tr w:rsidR="00A84B27" w:rsidRPr="00A84B27" w14:paraId="5D055F86" w14:textId="77777777" w:rsidTr="008E7B56">
        <w:tc>
          <w:tcPr>
            <w:tcW w:w="1696" w:type="dxa"/>
          </w:tcPr>
          <w:p w14:paraId="0FD9004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taley</w:t>
            </w:r>
          </w:p>
          <w:p w14:paraId="12EBFC9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1</w:t>
            </w:r>
          </w:p>
          <w:p w14:paraId="0246A03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6A7D835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Evaluation of involvement in training provided to palliative care researchers.</w:t>
            </w:r>
          </w:p>
        </w:tc>
        <w:tc>
          <w:tcPr>
            <w:tcW w:w="2410" w:type="dxa"/>
          </w:tcPr>
          <w:p w14:paraId="6C24C29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Report.</w:t>
            </w:r>
          </w:p>
          <w:p w14:paraId="594A738C"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terviews with training participants to evaluate what difference the training made, which aspects had been most useful and how improvements could be made to the training.</w:t>
            </w:r>
          </w:p>
        </w:tc>
        <w:tc>
          <w:tcPr>
            <w:tcW w:w="7087" w:type="dxa"/>
          </w:tcPr>
          <w:p w14:paraId="183FA764"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Key factor was the delivery of the training by service users.  The report provides recommendations for delivery of training in involvement to researchers in the future.</w:t>
            </w:r>
          </w:p>
        </w:tc>
      </w:tr>
      <w:tr w:rsidR="00A84B27" w:rsidRPr="00A84B27" w14:paraId="63C7A722" w14:textId="77777777" w:rsidTr="008E7B56">
        <w:tc>
          <w:tcPr>
            <w:tcW w:w="1696" w:type="dxa"/>
          </w:tcPr>
          <w:p w14:paraId="322E7A5D"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yne</w:t>
            </w:r>
          </w:p>
          <w:p w14:paraId="3C18FDB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13</w:t>
            </w:r>
          </w:p>
          <w:p w14:paraId="25CAAE6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6B91531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service delivery mainly.</w:t>
            </w:r>
          </w:p>
        </w:tc>
        <w:tc>
          <w:tcPr>
            <w:tcW w:w="2410" w:type="dxa"/>
          </w:tcPr>
          <w:p w14:paraId="412EC4D2"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coping study report.</w:t>
            </w:r>
          </w:p>
          <w:p w14:paraId="3A41902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 xml:space="preserve">Literature review, interviews, site visits, </w:t>
            </w:r>
            <w:r w:rsidRPr="00A84B27">
              <w:rPr>
                <w:rFonts w:cstheme="minorHAnsi"/>
                <w:sz w:val="20"/>
                <w:szCs w:val="20"/>
              </w:rPr>
              <w:lastRenderedPageBreak/>
              <w:t>consensus building meeting</w:t>
            </w:r>
          </w:p>
        </w:tc>
        <w:tc>
          <w:tcPr>
            <w:tcW w:w="7087" w:type="dxa"/>
          </w:tcPr>
          <w:p w14:paraId="0044A05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lastRenderedPageBreak/>
              <w:t>Focus on service delivery, little provided regarding research.  However, much useful detail provided, including examples of interview schedules, etc.</w:t>
            </w:r>
          </w:p>
        </w:tc>
      </w:tr>
      <w:tr w:rsidR="00A84B27" w:rsidRPr="00A84B27" w14:paraId="51E47020" w14:textId="77777777" w:rsidTr="008E7B56">
        <w:tc>
          <w:tcPr>
            <w:tcW w:w="1696" w:type="dxa"/>
          </w:tcPr>
          <w:p w14:paraId="7D639D6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yne</w:t>
            </w:r>
          </w:p>
          <w:p w14:paraId="719AE07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5</w:t>
            </w:r>
          </w:p>
          <w:p w14:paraId="5DA24A4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3607D11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of hospices in research.</w:t>
            </w:r>
          </w:p>
        </w:tc>
        <w:tc>
          <w:tcPr>
            <w:tcW w:w="2410" w:type="dxa"/>
          </w:tcPr>
          <w:p w14:paraId="64EE518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Report.</w:t>
            </w:r>
          </w:p>
          <w:p w14:paraId="25B9810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Scoping literature review, telephone interviews, outcomes of previous study.</w:t>
            </w:r>
          </w:p>
        </w:tc>
        <w:tc>
          <w:tcPr>
            <w:tcW w:w="7087" w:type="dxa"/>
          </w:tcPr>
          <w:p w14:paraId="5897C81A"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cknowledges there has been little user involvement in palliative care research to date.  Recommendations provided, including the development of a Service User Research Panel that can promote awareness of valuing and participation in research.  Little details provided.</w:t>
            </w:r>
          </w:p>
        </w:tc>
      </w:tr>
      <w:tr w:rsidR="00A84B27" w:rsidRPr="00A84B27" w14:paraId="7DCC32C9" w14:textId="77777777" w:rsidTr="008E7B56">
        <w:tc>
          <w:tcPr>
            <w:tcW w:w="1696" w:type="dxa"/>
          </w:tcPr>
          <w:p w14:paraId="43AE5DEE"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NCPC</w:t>
            </w:r>
          </w:p>
          <w:p w14:paraId="1356594B"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2009</w:t>
            </w:r>
          </w:p>
          <w:p w14:paraId="72AC3FF3"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UK</w:t>
            </w:r>
          </w:p>
        </w:tc>
        <w:tc>
          <w:tcPr>
            <w:tcW w:w="3119" w:type="dxa"/>
          </w:tcPr>
          <w:p w14:paraId="551E45D6"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Involvement in service delivery only.</w:t>
            </w:r>
          </w:p>
          <w:p w14:paraId="056A06A0"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Patients, carers and the public in palliative care and end of life care services.</w:t>
            </w:r>
          </w:p>
        </w:tc>
        <w:tc>
          <w:tcPr>
            <w:tcW w:w="2410" w:type="dxa"/>
          </w:tcPr>
          <w:p w14:paraId="4F8CE078"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A guide to involvement in palliative care service delivery only.</w:t>
            </w:r>
          </w:p>
          <w:p w14:paraId="6A8C4C35" w14:textId="77777777" w:rsidR="00A84B27" w:rsidRPr="00A84B27" w:rsidRDefault="00A84B27" w:rsidP="00A84B27">
            <w:pPr>
              <w:spacing w:after="160" w:line="259" w:lineRule="auto"/>
              <w:rPr>
                <w:rFonts w:cstheme="minorHAnsi"/>
                <w:sz w:val="20"/>
                <w:szCs w:val="20"/>
              </w:rPr>
            </w:pPr>
          </w:p>
        </w:tc>
        <w:tc>
          <w:tcPr>
            <w:tcW w:w="7087" w:type="dxa"/>
          </w:tcPr>
          <w:p w14:paraId="23548DAF" w14:textId="77777777" w:rsidR="00A84B27" w:rsidRPr="00A84B27" w:rsidRDefault="00A84B27" w:rsidP="00A84B27">
            <w:pPr>
              <w:spacing w:after="160" w:line="259" w:lineRule="auto"/>
              <w:rPr>
                <w:rFonts w:cstheme="minorHAnsi"/>
                <w:sz w:val="20"/>
                <w:szCs w:val="20"/>
              </w:rPr>
            </w:pPr>
            <w:r w:rsidRPr="00A84B27">
              <w:rPr>
                <w:rFonts w:cstheme="minorHAnsi"/>
                <w:sz w:val="20"/>
                <w:szCs w:val="20"/>
              </w:rPr>
              <w:t>Very comprehensive and useful, despite no mention of involvement in research.  Sections on mapping activity, defining aims and goals, identifying resources including people and methods, evaluation.</w:t>
            </w:r>
          </w:p>
        </w:tc>
      </w:tr>
    </w:tbl>
    <w:p w14:paraId="1DC53C69" w14:textId="77777777" w:rsidR="00A84B27" w:rsidRPr="00A84B27" w:rsidRDefault="00A84B27" w:rsidP="00A84B27">
      <w:pPr>
        <w:rPr>
          <w:rFonts w:cstheme="minorHAnsi"/>
        </w:rPr>
      </w:pPr>
    </w:p>
    <w:p w14:paraId="32AB577F" w14:textId="77777777" w:rsidR="00A84B27" w:rsidRPr="00A84B27" w:rsidRDefault="00A84B27" w:rsidP="00A84B27">
      <w:pPr>
        <w:rPr>
          <w:rFonts w:cstheme="minorHAnsi"/>
          <w:b/>
        </w:rPr>
        <w:sectPr w:rsidR="00A84B27" w:rsidRPr="00A84B27" w:rsidSect="00A84B27">
          <w:pgSz w:w="16838" w:h="11906" w:orient="landscape" w:code="9"/>
          <w:pgMar w:top="1134" w:right="1134" w:bottom="1134" w:left="1134" w:header="709" w:footer="709" w:gutter="0"/>
          <w:cols w:space="708"/>
          <w:docGrid w:linePitch="360"/>
        </w:sectPr>
      </w:pPr>
      <w:r w:rsidRPr="00A84B27">
        <w:rPr>
          <w:rFonts w:cstheme="minorHAnsi"/>
          <w:b/>
        </w:rPr>
        <w:t>Table 12 Data synthesis  table, primary research and other evidence</w:t>
      </w:r>
    </w:p>
    <w:p w14:paraId="72486452" w14:textId="77777777" w:rsidR="00A84B27" w:rsidRPr="00A84B27" w:rsidRDefault="00A84B27" w:rsidP="00A84B27">
      <w:pPr>
        <w:tabs>
          <w:tab w:val="left" w:pos="567"/>
        </w:tabs>
        <w:spacing w:after="0" w:line="240" w:lineRule="auto"/>
        <w:rPr>
          <w:rFonts w:cstheme="minorHAnsi"/>
          <w:b/>
          <w:sz w:val="24"/>
          <w:szCs w:val="24"/>
        </w:rPr>
      </w:pPr>
      <w:bookmarkStart w:id="454" w:name="_Hlk484958023"/>
      <w:r w:rsidRPr="00A84B27">
        <w:rPr>
          <w:rFonts w:cstheme="minorHAnsi"/>
          <w:b/>
          <w:sz w:val="24"/>
          <w:szCs w:val="24"/>
        </w:rPr>
        <w:lastRenderedPageBreak/>
        <w:t>2.3</w:t>
      </w:r>
      <w:r w:rsidRPr="00A84B27">
        <w:rPr>
          <w:rFonts w:cstheme="minorHAnsi"/>
          <w:b/>
          <w:sz w:val="24"/>
          <w:szCs w:val="24"/>
        </w:rPr>
        <w:tab/>
        <w:t>Discussion</w:t>
      </w:r>
    </w:p>
    <w:bookmarkEnd w:id="454"/>
    <w:p w14:paraId="5E3D9F0A" w14:textId="77777777" w:rsidR="00A84B27" w:rsidRPr="00A84B27" w:rsidRDefault="00A84B27" w:rsidP="00A84B27">
      <w:pPr>
        <w:tabs>
          <w:tab w:val="left" w:pos="567"/>
        </w:tabs>
        <w:spacing w:after="0" w:line="240" w:lineRule="auto"/>
        <w:rPr>
          <w:rFonts w:cstheme="minorHAnsi"/>
          <w:b/>
        </w:rPr>
      </w:pPr>
    </w:p>
    <w:p w14:paraId="7D0B2935" w14:textId="77777777" w:rsidR="00A84B27" w:rsidRPr="00A84B27" w:rsidRDefault="00A84B27" w:rsidP="00A84B27">
      <w:pPr>
        <w:tabs>
          <w:tab w:val="left" w:pos="567"/>
        </w:tabs>
        <w:spacing w:after="0" w:line="240" w:lineRule="auto"/>
        <w:rPr>
          <w:rFonts w:cstheme="minorHAnsi"/>
        </w:rPr>
      </w:pPr>
      <w:r w:rsidRPr="00A84B27">
        <w:rPr>
          <w:rFonts w:cstheme="minorHAnsi"/>
        </w:rPr>
        <w:t>A diverse range of literature was identified, much of which was grey literature, including websites, dissertations and unpublished research studies.  This highlights the importance of the grey literature in this area of research and the need to use different search methods for the subsequent systematic review.</w:t>
      </w:r>
    </w:p>
    <w:p w14:paraId="3038C9A5" w14:textId="77777777" w:rsidR="00A84B27" w:rsidRPr="00A84B27" w:rsidRDefault="00A84B27" w:rsidP="00A84B27">
      <w:pPr>
        <w:tabs>
          <w:tab w:val="left" w:pos="567"/>
        </w:tabs>
        <w:spacing w:after="0" w:line="240" w:lineRule="auto"/>
        <w:rPr>
          <w:rFonts w:cstheme="minorHAnsi"/>
        </w:rPr>
      </w:pPr>
    </w:p>
    <w:p w14:paraId="0D9C8E4B" w14:textId="77777777" w:rsidR="00A84B27" w:rsidRPr="00A84B27" w:rsidRDefault="00A84B27" w:rsidP="00A84B27">
      <w:pPr>
        <w:tabs>
          <w:tab w:val="left" w:pos="567"/>
        </w:tabs>
        <w:spacing w:after="0" w:line="240" w:lineRule="auto"/>
        <w:rPr>
          <w:rFonts w:cstheme="minorHAnsi"/>
        </w:rPr>
      </w:pPr>
      <w:r w:rsidRPr="00A84B27">
        <w:rPr>
          <w:rFonts w:cstheme="minorHAnsi"/>
        </w:rPr>
        <w:t xml:space="preserve">As in the previous search for review articles, the author is aware of the existence of primary research articles concerning involvement in palliative care research that have not been identified by this scoping review.  Some of these concern particular health conditions, notably cancer </w:t>
      </w:r>
      <w:r w:rsidRPr="00A84B27">
        <w:rPr>
          <w:rFonts w:cstheme="minorHAnsi"/>
        </w:rPr>
        <w:fldChar w:fldCharType="begin">
          <w:fldData xml:space="preserve">PEVuZE5vdGU+PENpdGU+PFJlY051bT4yNzwvUmVjTnVtPjxEaXNwbGF5VGV4dD4oTWNDb3JtaWNr
IGV0IGFsLiwgMjAwNDsgV3JpZ2h0IGV0IGFsLiwgMjAwNjsgVGhvbXBzb24gZXQgYWwuLCAyMDE0
KTwvRGlzcGxheVRleHQ+PHJlY29yZD48cmVjLW51bWJlcj4yNzwvcmVjLW51bWJlcj48Zm9yZWln
bi1rZXlzPjxrZXkgYXBwPSJFTiIgZGItaWQ9ImVkYTk5ZXNyOWFycDUyZTIwdjJwZnR6NHJwNXM5
eDBldmVmNSIgdGltZXN0YW1wPSIxNDY2MDc4OTE0Ij4yNzwva2V5PjwvZm9yZWlnbi1rZXlzPjxy
ZWYtdHlwZSBuYW1lPSJKb3VybmFsIEFydGljbGUiPjE3PC9yZWYtdHlwZT48Y29udHJpYnV0b3Jz
PjxhdXRob3JzPjxhdXRob3I+VGhvbXBzb24sIEouPC9hdXRob3I+PGF1dGhvcj5CaXNzZWxsLCBQ
LjwvYXV0aG9yPjxhdXRob3I+Q29vcGVyLCBDLkwuPC9hdXRob3I+PGF1dGhvcj5Bcm1pdGFnZSwg
Qy5KLjwvYXV0aG9yPjxhdXRob3I+QmFyYmVyLCBSLjwvYXV0aG9yPjwvYXV0aG9ycz48L2NvbnRy
aWJ1dG9ycz48dGl0bGVzPjx0aXRsZT5FeHBsb3JpbmcgdGhlIGltcGFjdCBvZiBwYXRpZW50IGFu
ZCBwdWJsaWMgaW52b2x2ZW1lbnQgaW4gYSBjYW5jZXIgcmVzZWFyY2ggc2V0dGluZzwvdGl0bGU+
PHNlY29uZGFyeS10aXRsZT5RdWFsaXRhdGl2ZSBoZWFsdGggcmVzZWFyY2g8L3NlY29uZGFyeS10
aXRsZT48L3RpdGxlcz48cGVyaW9kaWNhbD48ZnVsbC10aXRsZT5RdWFsaXRhdGl2ZSBoZWFsdGgg
cmVzZWFyY2g8L2Z1bGwtdGl0bGU+PC9wZXJpb2RpY2FsPjxwYWdlcz40Ni01NDwvcGFnZXM+PHZv
bHVtZT4yNDwvdm9sdW1lPjxudW1iZXI+MTwvbnVtYmVyPjxyZXByaW50LWVkaXRpb24+SW4gRmls
ZTwvcmVwcmludC1lZGl0aW9uPjxrZXl3b3Jkcz48a2V5d29yZD5jYW5jZXI8L2tleXdvcmQ+PGtl
eXdvcmQ+aW52b2x2ZW1lbnQ8L2tleXdvcmQ+PGtleXdvcmQ+UGF0aWVudDwva2V5d29yZD48a2V5
d29yZD5SZXNlYXJjaDwva2V5d29yZD48L2tleXdvcmRzPjxkYXRlcz48eWVhcj4yMDE0PC95ZWFy
PjxwdWItZGF0ZXM+PGRhdGU+MjAxNDwvZGF0ZT48L3B1Yi1kYXRlcz48L2RhdGVzPjxpc2JuPjEw
NDktNzMyMzwvaXNibj48bGFiZWw+ODA2RzwvbGFiZWw+PHVybHM+PC91cmxzPjwvcmVjb3JkPjwv
Q2l0ZT48Q2l0ZT48UmVjTnVtPjcyNzY8L1JlY051bT48cmVjb3JkPjxyZWMtbnVtYmVyPjcyNzY8
L3JlYy1udW1iZXI+PGZvcmVpZ24ta2V5cz48a2V5IGFwcD0iRU4iIGRiLWlkPSJlZGE5OWVzcjlh
cnA1MmUyMHYycGZ0ejRycDVzOXgwZXZlZjUiIHRpbWVzdGFtcD0iMTQ2NjA3OTEyNiI+NzI3Njwv
a2V5PjwvZm9yZWlnbi1rZXlzPjxyZWYtdHlwZSBuYW1lPSJKb3VybmFsIEFydGljbGUiPjE3PC9y
ZWYtdHlwZT48Y29udHJpYnV0b3JzPjxhdXRob3JzPjxhdXRob3I+V3JpZ2h0LCBELk4uPC9hdXRo
b3I+PGF1dGhvcj5Ib3BraW5zb24sIEouQi48L2F1dGhvcj48YXV0aG9yPkNvcm5lciwgSi5MLjwv
YXV0aG9yPjxhdXRob3I+Rm9zdGVyLCBDLkwuPC9hdXRob3I+PC9hdXRob3JzPjwvY29udHJpYnV0
b3JzPjxhdXRoLWFkZHJlc3M+TWFjbWlsbGFuIFJlc2VhcmNoIFVuaXQsIFNjaG9vbCBvZiBOdXJz
aW5nIGFuZCBNaWR3aWZlcnksIFVuaXZlcnNpdHkgb2YgU291dGhhbXB0b24sIFNvdXRoYW1wdG9u
LCBVSy4gZG5td0Bzb3Rvbi5hYy51azwvYXV0aC1hZGRyZXNzPjx0aXRsZXM+PHRpdGxlPkhvdyB0
byBpbnZvbHZlIGNhbmNlciBwYXRpZW50cyBhdCB0aGUgZW5kIG9mIGxpZmUgYXMgY28tcmVzZWFy
Y2hlcnM8L3RpdGxlPjxzZWNvbmRhcnktdGl0bGU+UGFsbGlhdGl2ZSBNZWRpY2luZTwvc2Vjb25k
YXJ5LXRpdGxlPjwvdGl0bGVzPjxwZXJpb2RpY2FsPjxmdWxsLXRpdGxlPlBhbGxpYXRpdmUgTWVk
aWNpbmU8L2Z1bGwtdGl0bGU+PC9wZXJpb2RpY2FsPjxwYWdlcz44MjEtODI3PC9wYWdlcz48dm9s
dW1lPjIwPC92b2x1bWU+PG51bWJlcj44PC9udW1iZXI+PHJlcHJpbnQtZWRpdGlvbj5Ob3QgaW4g
RmlsZTwvcmVwcmludC1lZGl0aW9uPjxrZXl3b3Jkcz48a2V5d29yZD5jYW5jZXI8L2tleXdvcmQ+
PGtleXdvcmQ+Y2FyZTwva2V5d29yZD48a2V5d29yZD5jYXJlcnM8L2tleXdvcmQ+PGtleXdvcmQ+
SGVhbHRoPC9rZXl3b3JkPjxrZXl3b3JkPkhlYWx0aCBTZXJ2aWNlczwva2V5d29yZD48a2V5d29y
ZD5pbnZvbHZlbWVudDwva2V5d29yZD48a2V5d29yZD5qb3VybmFsPC9rZXl3b3JkPjxrZXl3b3Jk
Pk1pZHdpZmVyeTwva2V5d29yZD48a2V5d29yZD5udXJzaW5nPC9rZXl3b3JkPjxrZXl3b3JkPlBh
bGxpYXRpdmUgQ2FyZTwva2V5d29yZD48a2V5d29yZD5QYXRpZW50PC9rZXl3b3JkPjxrZXl3b3Jk
PlBhdGllbnRzPC9rZXl3b3JkPjxrZXl3b3JkPlBlb3BsZTwva2V5d29yZD48a2V5d29yZD5SZXNl
YXJjaDwva2V5d29yZD48a2V5d29yZD5SZXNlYXJjaCBTdXBwb3J0PC9rZXl3b3JkPjxrZXl3b3Jk
PlNlcnZpY2VzPC9rZXl3b3JkPjxrZXl3b3JkPlN1cHBvcnQ8L2tleXdvcmQ+PGtleXdvcmQ+dHJh
aW5pbmc8L2tleXdvcmQ+PGtleXdvcmQ+VW5pdmVyc2l0aWVzPC9rZXl3b3JkPjxrZXl3b3JkPnVz
ZXI8L2tleXdvcmQ+PGtleXdvcmQ+dXNlciBpbnZvbHZlbWVudDwva2V5d29yZD48a2V5d29yZD51
c2Vyczwva2V5d29yZD48a2V5d29yZD5Xb3JraW5nPC9rZXl3b3JkPjwva2V5d29yZHM+PGRhdGVz
Pjx5ZWFyPjIwMDY8L3llYXI+PHB1Yi1kYXRlcz48ZGF0ZT4xMi8yMDA2PC9kYXRlPjwvcHViLWRh
dGVzPjwvZGF0ZXM+PGxhYmVsPjc0MlI8L2xhYmVsPjx1cmxzPjxyZWxhdGVkLXVybHM+PHVybD48
c3R5bGUgZmFjZT0idW5kZXJsaW5lIiBmb250PSJkZWZhdWx0IiBzaXplPSIxMDAlIj5odHRwOi8v
d3d3LmluZ2VudGFjb25uZWN0LmNvbS9jb250ZW50L3NhZ2UvcG0vMjAwNi8wMDAwMDAyMC8wMDAw
MDAwOC9hcnQwMDAxMj90b2tlbj0wMDRlMWJmMTQ4NzA3NzNiNjZmNjgyOTNjNjIyMDdkNjczZjU4
MmY2YjZkMzgzYTRiM2IyNTdiNTU3YjZjN2EzZjM4MzgzYjQ5NzkyMWE8L3N0eWxlPjwvdXJsPjwv
cmVsYXRlZC11cmxzPjwvdXJscz48L3JlY29yZD48L0NpdGU+PENpdGU+PFJlY051bT42ODIyPC9S
ZWNOdW0+PHJlY29yZD48cmVjLW51bWJlcj42ODIyPC9yZWMtbnVtYmVyPjxmb3JlaWduLWtleXM+
PGtleSBhcHA9IkVOIiBkYi1pZD0iZWRhOTllc3I5YXJwNTJlMjB2MnBmdHo0cnA1czl4MGV2ZWY1
IiB0aW1lc3RhbXA9IjE0NjYwNzkxMjYiPjY4MjI8L2tleT48L2ZvcmVpZ24ta2V5cz48cmVmLXR5
cGUgbmFtZT0iSm91cm5hbCBBcnRpY2xlIj4xNzwvcmVmLXR5cGU+PGNvbnRyaWJ1dG9ycz48YXV0
aG9ycz48YXV0aG9yPk1jQ29ybWljaywgUy48L2F1dGhvcj48YXV0aG9yPkJyb2R5LCBKLjwvYXV0
aG9yPjxhdXRob3I+QnJvd24sIFAuPC9hdXRob3I+PGF1dGhvcj5Qb2xrLCBSLjwvYXV0aG9yPjwv
YXV0aG9ycz48L2NvbnRyaWJ1dG9ycz48YXV0aC1hZGRyZXNzPkRlcGFydG1lbnQgb2YgU29jaW9s
b2d5LCBCcm93biBVbml2ZXJzaXR5LCBQcm92aWRlbmNlLCBSSSAwMjkxMiwgVVNBPC9hdXRoLWFk
ZHJlc3M+PHRpdGxlcz48dGl0bGU+UHVibGljIGludm9sdmVtZW50IGluIGJyZWFzdCBjYW5jZXIg
cmVzZWFyY2g6IGFuIGFuYWx5c2lzIGFuZCBtb2RlbCBmb3IgZnV0dXJlIHJlc2VhcmNoPC90aXRs
ZT48c2Vjb25kYXJ5LXRpdGxlPkludCBKIEhlYWx0aCBTZXJ2PC9zZWNvbmRhcnktdGl0bGU+PC90
aXRsZXM+PHBlcmlvZGljYWw+PGZ1bGwtdGl0bGU+SW50IEogSGVhbHRoIFNlcnY8L2Z1bGwtdGl0
bGU+PC9wZXJpb2RpY2FsPjxwYWdlcz42MjUtNjQ2PC9wYWdlcz48dm9sdW1lPjM0PC92b2x1bWU+
PG51bWJlcj40PC9udW1iZXI+PHJlcHJpbnQtZWRpdGlvbj5JbiBGaWxlPC9yZXByaW50LWVkaXRp
b24+PGtleXdvcmRzPjxrZXl3b3JkPmFuYWx5c2lzPC9rZXl3b3JkPjxrZXl3b3JkPkJpb21lZGlj
YWwgUmVzZWFyY2g8L2tleXdvcmQ+PGtleXdvcmQ+QnJlYXN0IE5lb3BsYXNtczwva2V5d29yZD48
a2V5d29yZD5jYW5jZXI8L2tleXdvcmQ+PGtleXdvcmQ+Q29uc3VtZXIgUGFydGljaXBhdGlvbjwv
a2V5d29yZD48a2V5d29yZD5GZW1hbGU8L2tleXdvcmQ+PGtleXdvcmQ+SGVhbHRoPC9rZXl3b3Jk
PjxrZXl3b3JkPkh1bWFuczwva2V5d29yZD48a2V5d29yZD5pbnZvbHZlbWVudDwva2V5d29yZD48
a2V5d29yZD5qb3VybmFsPC9rZXl3b3JkPjxrZXl3b3JkPktub3dsZWRnZTwva2V5d29yZD48a2V5
d29yZD5Nb2RlbHMsT3JnYW5pemF0aW9uYWw8L2tleXdvcmQ+PGtleXdvcmQ+b3JnYW5pemF0aW9u
ICZhbXA7IGFkbWluaXN0cmF0aW9uPC9rZXl3b3JkPjxrZXl3b3JkPlBlb3BsZTwva2V5d29yZD48
a2V5d29yZD5wbGFubmluZzwva2V5d29yZD48a2V5d29yZD5wcmFjdGljZTwva2V5d29yZD48a2V5
d29yZD5wcmV2ZW50aW9uICZhbXA7IGNvbnRyb2w8L2tleXdvcmQ+PGtleXdvcmQ+UmVzZWFyY2g8
L2tleXdvcmQ+PGtleXdvcmQ+UmVzZWFyY2ggU3VwcG9ydCxOb24tVS5TLkdvdiZhcG9zO3Q8L2tl
eXdvcmQ+PGtleXdvcmQ+UmVzZWFyY2ggU3VwcG9ydCxVLlMuR292JmFwb3M7dCxOb24tUC5ILlMu
PC9rZXl3b3JkPjxrZXl3b3JkPnJldmlldzwva2V5d29yZD48a2V5d29yZD5TY2llbmNlPC9rZXl3
b3JkPjxrZXl3b3JkPlNvY2lvbG9neTwva2V5d29yZD48a2V5d29yZD5UZWFjaGluZzwva2V5d29y
ZD48a2V5d29yZD5Vbml0ZWQgU3RhdGVzPC9rZXl3b3JkPjxrZXl3b3JkPlVuaXZlcnNpdGllczwv
a2V5d29yZD48L2tleXdvcmRzPjxkYXRlcz48eWVhcj4yMDA0PC95ZWFyPjxwdWItZGF0ZXM+PGRh
dGU+MjAwNDwvZGF0ZT48L3B1Yi1kYXRlcz48L2RhdGVzPjxsYWJlbD41NjhSPC9sYWJlbD48dXJs
cz48cmVsYXRlZC11cmxzPjx1cmw+PHN0eWxlIGZhY2U9InVuZGVybGluZSIgZm9udD0iZGVmYXVs
dCIgc2l6ZT0iMTAwJSI+aHR0cDovL3d3dy5tZXRhcHJlc3MuY29tLyh6azI0MHE0NWh2MGNkbzQ1
ZnUwZGMzNTUpL2FwcC9ob21lL2NvbnRlbnQuYXNwP3JlZmVycmVyPWNvbnRyaWJ1dGlvbiZhbXA7
Zm9ybWF0PTMmYW1wO3BhZ2U9MSZhbXA7cGFnZWNvdW50PTIyPC9zdHlsZT48L3VybD48L3JlbGF0
ZWQtdXJscz48L3VybHM+PC9yZWNvcmQ+PC9DaXRlPjwvRW5kTm90ZT5=
</w:fldData>
        </w:fldChar>
      </w:r>
      <w:r w:rsidRPr="00A84B27">
        <w:rPr>
          <w:rFonts w:cstheme="minorHAnsi"/>
        </w:rPr>
        <w:instrText xml:space="preserve"> ADDIN EN.CITE </w:instrText>
      </w:r>
      <w:r w:rsidRPr="00A84B27">
        <w:rPr>
          <w:rFonts w:cstheme="minorHAnsi"/>
        </w:rPr>
        <w:fldChar w:fldCharType="begin">
          <w:fldData xml:space="preserve">PEVuZE5vdGU+PENpdGU+PFJlY051bT4yNzwvUmVjTnVtPjxEaXNwbGF5VGV4dD4oTWNDb3JtaWNr
IGV0IGFsLiwgMjAwNDsgV3JpZ2h0IGV0IGFsLiwgMjAwNjsgVGhvbXBzb24gZXQgYWwuLCAyMDE0
KTwvRGlzcGxheVRleHQ+PHJlY29yZD48cmVjLW51bWJlcj4yNzwvcmVjLW51bWJlcj48Zm9yZWln
bi1rZXlzPjxrZXkgYXBwPSJFTiIgZGItaWQ9ImVkYTk5ZXNyOWFycDUyZTIwdjJwZnR6NHJwNXM5
eDBldmVmNSIgdGltZXN0YW1wPSIxNDY2MDc4OTE0Ij4yNzwva2V5PjwvZm9yZWlnbi1rZXlzPjxy
ZWYtdHlwZSBuYW1lPSJKb3VybmFsIEFydGljbGUiPjE3PC9yZWYtdHlwZT48Y29udHJpYnV0b3Jz
PjxhdXRob3JzPjxhdXRob3I+VGhvbXBzb24sIEouPC9hdXRob3I+PGF1dGhvcj5CaXNzZWxsLCBQ
LjwvYXV0aG9yPjxhdXRob3I+Q29vcGVyLCBDLkwuPC9hdXRob3I+PGF1dGhvcj5Bcm1pdGFnZSwg
Qy5KLjwvYXV0aG9yPjxhdXRob3I+QmFyYmVyLCBSLjwvYXV0aG9yPjwvYXV0aG9ycz48L2NvbnRy
aWJ1dG9ycz48dGl0bGVzPjx0aXRsZT5FeHBsb3JpbmcgdGhlIGltcGFjdCBvZiBwYXRpZW50IGFu
ZCBwdWJsaWMgaW52b2x2ZW1lbnQgaW4gYSBjYW5jZXIgcmVzZWFyY2ggc2V0dGluZzwvdGl0bGU+
PHNlY29uZGFyeS10aXRsZT5RdWFsaXRhdGl2ZSBoZWFsdGggcmVzZWFyY2g8L3NlY29uZGFyeS10
aXRsZT48L3RpdGxlcz48cGVyaW9kaWNhbD48ZnVsbC10aXRsZT5RdWFsaXRhdGl2ZSBoZWFsdGgg
cmVzZWFyY2g8L2Z1bGwtdGl0bGU+PC9wZXJpb2RpY2FsPjxwYWdlcz40Ni01NDwvcGFnZXM+PHZv
bHVtZT4yNDwvdm9sdW1lPjxudW1iZXI+MTwvbnVtYmVyPjxyZXByaW50LWVkaXRpb24+SW4gRmls
ZTwvcmVwcmludC1lZGl0aW9uPjxrZXl3b3Jkcz48a2V5d29yZD5jYW5jZXI8L2tleXdvcmQ+PGtl
eXdvcmQ+aW52b2x2ZW1lbnQ8L2tleXdvcmQ+PGtleXdvcmQ+UGF0aWVudDwva2V5d29yZD48a2V5
d29yZD5SZXNlYXJjaDwva2V5d29yZD48L2tleXdvcmRzPjxkYXRlcz48eWVhcj4yMDE0PC95ZWFy
PjxwdWItZGF0ZXM+PGRhdGU+MjAxNDwvZGF0ZT48L3B1Yi1kYXRlcz48L2RhdGVzPjxpc2JuPjEw
NDktNzMyMzwvaXNibj48bGFiZWw+ODA2RzwvbGFiZWw+PHVybHM+PC91cmxzPjwvcmVjb3JkPjwv
Q2l0ZT48Q2l0ZT48UmVjTnVtPjcyNzY8L1JlY051bT48cmVjb3JkPjxyZWMtbnVtYmVyPjcyNzY8
L3JlYy1udW1iZXI+PGZvcmVpZ24ta2V5cz48a2V5IGFwcD0iRU4iIGRiLWlkPSJlZGE5OWVzcjlh
cnA1MmUyMHYycGZ0ejRycDVzOXgwZXZlZjUiIHRpbWVzdGFtcD0iMTQ2NjA3OTEyNiI+NzI3Njwv
a2V5PjwvZm9yZWlnbi1rZXlzPjxyZWYtdHlwZSBuYW1lPSJKb3VybmFsIEFydGljbGUiPjE3PC9y
ZWYtdHlwZT48Y29udHJpYnV0b3JzPjxhdXRob3JzPjxhdXRob3I+V3JpZ2h0LCBELk4uPC9hdXRo
b3I+PGF1dGhvcj5Ib3BraW5zb24sIEouQi48L2F1dGhvcj48YXV0aG9yPkNvcm5lciwgSi5MLjwv
YXV0aG9yPjxhdXRob3I+Rm9zdGVyLCBDLkwuPC9hdXRob3I+PC9hdXRob3JzPjwvY29udHJpYnV0
b3JzPjxhdXRoLWFkZHJlc3M+TWFjbWlsbGFuIFJlc2VhcmNoIFVuaXQsIFNjaG9vbCBvZiBOdXJz
aW5nIGFuZCBNaWR3aWZlcnksIFVuaXZlcnNpdHkgb2YgU291dGhhbXB0b24sIFNvdXRoYW1wdG9u
LCBVSy4gZG5td0Bzb3Rvbi5hYy51azwvYXV0aC1hZGRyZXNzPjx0aXRsZXM+PHRpdGxlPkhvdyB0
byBpbnZvbHZlIGNhbmNlciBwYXRpZW50cyBhdCB0aGUgZW5kIG9mIGxpZmUgYXMgY28tcmVzZWFy
Y2hlcnM8L3RpdGxlPjxzZWNvbmRhcnktdGl0bGU+UGFsbGlhdGl2ZSBNZWRpY2luZTwvc2Vjb25k
YXJ5LXRpdGxlPjwvdGl0bGVzPjxwZXJpb2RpY2FsPjxmdWxsLXRpdGxlPlBhbGxpYXRpdmUgTWVk
aWNpbmU8L2Z1bGwtdGl0bGU+PC9wZXJpb2RpY2FsPjxwYWdlcz44MjEtODI3PC9wYWdlcz48dm9s
dW1lPjIwPC92b2x1bWU+PG51bWJlcj44PC9udW1iZXI+PHJlcHJpbnQtZWRpdGlvbj5Ob3QgaW4g
RmlsZTwvcmVwcmludC1lZGl0aW9uPjxrZXl3b3Jkcz48a2V5d29yZD5jYW5jZXI8L2tleXdvcmQ+
PGtleXdvcmQ+Y2FyZTwva2V5d29yZD48a2V5d29yZD5jYXJlcnM8L2tleXdvcmQ+PGtleXdvcmQ+
SGVhbHRoPC9rZXl3b3JkPjxrZXl3b3JkPkhlYWx0aCBTZXJ2aWNlczwva2V5d29yZD48a2V5d29y
ZD5pbnZvbHZlbWVudDwva2V5d29yZD48a2V5d29yZD5qb3VybmFsPC9rZXl3b3JkPjxrZXl3b3Jk
Pk1pZHdpZmVyeTwva2V5d29yZD48a2V5d29yZD5udXJzaW5nPC9rZXl3b3JkPjxrZXl3b3JkPlBh
bGxpYXRpdmUgQ2FyZTwva2V5d29yZD48a2V5d29yZD5QYXRpZW50PC9rZXl3b3JkPjxrZXl3b3Jk
PlBhdGllbnRzPC9rZXl3b3JkPjxrZXl3b3JkPlBlb3BsZTwva2V5d29yZD48a2V5d29yZD5SZXNl
YXJjaDwva2V5d29yZD48a2V5d29yZD5SZXNlYXJjaCBTdXBwb3J0PC9rZXl3b3JkPjxrZXl3b3Jk
PlNlcnZpY2VzPC9rZXl3b3JkPjxrZXl3b3JkPlN1cHBvcnQ8L2tleXdvcmQ+PGtleXdvcmQ+dHJh
aW5pbmc8L2tleXdvcmQ+PGtleXdvcmQ+VW5pdmVyc2l0aWVzPC9rZXl3b3JkPjxrZXl3b3JkPnVz
ZXI8L2tleXdvcmQ+PGtleXdvcmQ+dXNlciBpbnZvbHZlbWVudDwva2V5d29yZD48a2V5d29yZD51
c2Vyczwva2V5d29yZD48a2V5d29yZD5Xb3JraW5nPC9rZXl3b3JkPjwva2V5d29yZHM+PGRhdGVz
Pjx5ZWFyPjIwMDY8L3llYXI+PHB1Yi1kYXRlcz48ZGF0ZT4xMi8yMDA2PC9kYXRlPjwvcHViLWRh
dGVzPjwvZGF0ZXM+PGxhYmVsPjc0MlI8L2xhYmVsPjx1cmxzPjxyZWxhdGVkLXVybHM+PHVybD48
c3R5bGUgZmFjZT0idW5kZXJsaW5lIiBmb250PSJkZWZhdWx0IiBzaXplPSIxMDAlIj5odHRwOi8v
d3d3LmluZ2VudGFjb25uZWN0LmNvbS9jb250ZW50L3NhZ2UvcG0vMjAwNi8wMDAwMDAyMC8wMDAw
MDAwOC9hcnQwMDAxMj90b2tlbj0wMDRlMWJmMTQ4NzA3NzNiNjZmNjgyOTNjNjIyMDdkNjczZjU4
MmY2YjZkMzgzYTRiM2IyNTdiNTU3YjZjN2EzZjM4MzgzYjQ5NzkyMWE8L3N0eWxlPjwvdXJsPjwv
cmVsYXRlZC11cmxzPjwvdXJscz48L3JlY29yZD48L0NpdGU+PENpdGU+PFJlY051bT42ODIyPC9S
ZWNOdW0+PHJlY29yZD48cmVjLW51bWJlcj42ODIyPC9yZWMtbnVtYmVyPjxmb3JlaWduLWtleXM+
PGtleSBhcHA9IkVOIiBkYi1pZD0iZWRhOTllc3I5YXJwNTJlMjB2MnBmdHo0cnA1czl4MGV2ZWY1
IiB0aW1lc3RhbXA9IjE0NjYwNzkxMjYiPjY4MjI8L2tleT48L2ZvcmVpZ24ta2V5cz48cmVmLXR5
cGUgbmFtZT0iSm91cm5hbCBBcnRpY2xlIj4xNzwvcmVmLXR5cGU+PGNvbnRyaWJ1dG9ycz48YXV0
aG9ycz48YXV0aG9yPk1jQ29ybWljaywgUy48L2F1dGhvcj48YXV0aG9yPkJyb2R5LCBKLjwvYXV0
aG9yPjxhdXRob3I+QnJvd24sIFAuPC9hdXRob3I+PGF1dGhvcj5Qb2xrLCBSLjwvYXV0aG9yPjwv
YXV0aG9ycz48L2NvbnRyaWJ1dG9ycz48YXV0aC1hZGRyZXNzPkRlcGFydG1lbnQgb2YgU29jaW9s
b2d5LCBCcm93biBVbml2ZXJzaXR5LCBQcm92aWRlbmNlLCBSSSAwMjkxMiwgVVNBPC9hdXRoLWFk
ZHJlc3M+PHRpdGxlcz48dGl0bGU+UHVibGljIGludm9sdmVtZW50IGluIGJyZWFzdCBjYW5jZXIg
cmVzZWFyY2g6IGFuIGFuYWx5c2lzIGFuZCBtb2RlbCBmb3IgZnV0dXJlIHJlc2VhcmNoPC90aXRs
ZT48c2Vjb25kYXJ5LXRpdGxlPkludCBKIEhlYWx0aCBTZXJ2PC9zZWNvbmRhcnktdGl0bGU+PC90
aXRsZXM+PHBlcmlvZGljYWw+PGZ1bGwtdGl0bGU+SW50IEogSGVhbHRoIFNlcnY8L2Z1bGwtdGl0
bGU+PC9wZXJpb2RpY2FsPjxwYWdlcz42MjUtNjQ2PC9wYWdlcz48dm9sdW1lPjM0PC92b2x1bWU+
PG51bWJlcj40PC9udW1iZXI+PHJlcHJpbnQtZWRpdGlvbj5JbiBGaWxlPC9yZXByaW50LWVkaXRp
b24+PGtleXdvcmRzPjxrZXl3b3JkPmFuYWx5c2lzPC9rZXl3b3JkPjxrZXl3b3JkPkJpb21lZGlj
YWwgUmVzZWFyY2g8L2tleXdvcmQ+PGtleXdvcmQ+QnJlYXN0IE5lb3BsYXNtczwva2V5d29yZD48
a2V5d29yZD5jYW5jZXI8L2tleXdvcmQ+PGtleXdvcmQ+Q29uc3VtZXIgUGFydGljaXBhdGlvbjwv
a2V5d29yZD48a2V5d29yZD5GZW1hbGU8L2tleXdvcmQ+PGtleXdvcmQ+SGVhbHRoPC9rZXl3b3Jk
PjxrZXl3b3JkPkh1bWFuczwva2V5d29yZD48a2V5d29yZD5pbnZvbHZlbWVudDwva2V5d29yZD48
a2V5d29yZD5qb3VybmFsPC9rZXl3b3JkPjxrZXl3b3JkPktub3dsZWRnZTwva2V5d29yZD48a2V5
d29yZD5Nb2RlbHMsT3JnYW5pemF0aW9uYWw8L2tleXdvcmQ+PGtleXdvcmQ+b3JnYW5pemF0aW9u
ICZhbXA7IGFkbWluaXN0cmF0aW9uPC9rZXl3b3JkPjxrZXl3b3JkPlBlb3BsZTwva2V5d29yZD48
a2V5d29yZD5wbGFubmluZzwva2V5d29yZD48a2V5d29yZD5wcmFjdGljZTwva2V5d29yZD48a2V5
d29yZD5wcmV2ZW50aW9uICZhbXA7IGNvbnRyb2w8L2tleXdvcmQ+PGtleXdvcmQ+UmVzZWFyY2g8
L2tleXdvcmQ+PGtleXdvcmQ+UmVzZWFyY2ggU3VwcG9ydCxOb24tVS5TLkdvdiZhcG9zO3Q8L2tl
eXdvcmQ+PGtleXdvcmQ+UmVzZWFyY2ggU3VwcG9ydCxVLlMuR292JmFwb3M7dCxOb24tUC5ILlMu
PC9rZXl3b3JkPjxrZXl3b3JkPnJldmlldzwva2V5d29yZD48a2V5d29yZD5TY2llbmNlPC9rZXl3
b3JkPjxrZXl3b3JkPlNvY2lvbG9neTwva2V5d29yZD48a2V5d29yZD5UZWFjaGluZzwva2V5d29y
ZD48a2V5d29yZD5Vbml0ZWQgU3RhdGVzPC9rZXl3b3JkPjxrZXl3b3JkPlVuaXZlcnNpdGllczwv
a2V5d29yZD48L2tleXdvcmRzPjxkYXRlcz48eWVhcj4yMDA0PC95ZWFyPjxwdWItZGF0ZXM+PGRh
dGU+MjAwNDwvZGF0ZT48L3B1Yi1kYXRlcz48L2RhdGVzPjxsYWJlbD41NjhSPC9sYWJlbD48dXJs
cz48cmVsYXRlZC11cmxzPjx1cmw+PHN0eWxlIGZhY2U9InVuZGVybGluZSIgZm9udD0iZGVmYXVs
dCIgc2l6ZT0iMTAwJSI+aHR0cDovL3d3dy5tZXRhcHJlc3MuY29tLyh6azI0MHE0NWh2MGNkbzQ1
ZnUwZGMzNTUpL2FwcC9ob21lL2NvbnRlbnQuYXNwP3JlZmVycmVyPWNvbnRyaWJ1dGlvbiZhbXA7
Zm9ybWF0PTMmYW1wO3BhZ2U9MSZhbXA7cGFnZWNvdW50PTIyPC9zdHlsZT48L3VybD48L3JlbGF0
ZWQtdXJscz48L3VybHM+PC9yZWNvcmQ+PC9DaXRlPjwvRW5kTm90ZT5=
</w:fldData>
        </w:fldChar>
      </w:r>
      <w:r w:rsidRPr="00A84B27">
        <w:rPr>
          <w:rFonts w:cstheme="minorHAnsi"/>
        </w:rPr>
        <w:instrText xml:space="preserve"> ADDIN EN.CITE.DATA </w:instrText>
      </w:r>
      <w:r w:rsidRPr="00A84B27">
        <w:rPr>
          <w:rFonts w:cstheme="minorHAnsi"/>
        </w:rPr>
      </w:r>
      <w:r w:rsidRPr="00A84B27">
        <w:rPr>
          <w:rFonts w:cstheme="minorHAnsi"/>
        </w:rPr>
        <w:fldChar w:fldCharType="end"/>
      </w:r>
      <w:r w:rsidRPr="00A84B27">
        <w:rPr>
          <w:rFonts w:cstheme="minorHAnsi"/>
        </w:rPr>
      </w:r>
      <w:r w:rsidRPr="00A84B27">
        <w:rPr>
          <w:rFonts w:cstheme="minorHAnsi"/>
        </w:rPr>
        <w:fldChar w:fldCharType="separate"/>
      </w:r>
      <w:r w:rsidRPr="00A84B27">
        <w:rPr>
          <w:rFonts w:cstheme="minorHAnsi"/>
          <w:noProof/>
        </w:rPr>
        <w:t>(McCormick et al., 2004; Wright et al., 2006; Thompson et al., 2014)</w:t>
      </w:r>
      <w:r w:rsidRPr="00A84B27">
        <w:rPr>
          <w:rFonts w:cstheme="minorHAnsi"/>
        </w:rPr>
        <w:fldChar w:fldCharType="end"/>
      </w:r>
      <w:r w:rsidRPr="00A84B27">
        <w:rPr>
          <w:rFonts w:cstheme="minorHAnsi"/>
        </w:rPr>
        <w:t xml:space="preserve">, or settings not necessarily associated with palliative care </w:t>
      </w:r>
      <w:r w:rsidRPr="00A84B27">
        <w:rPr>
          <w:rFonts w:cstheme="minorHAnsi"/>
        </w:rPr>
        <w:fldChar w:fldCharType="begin"/>
      </w:r>
      <w:r w:rsidRPr="00A84B27">
        <w:rPr>
          <w:rFonts w:cstheme="minorHAnsi"/>
        </w:rPr>
        <w:instrText xml:space="preserve"> ADDIN EN.CITE &lt;EndNote&gt;&lt;Cite&gt;&lt;RecNum&gt;17&lt;/RecNum&gt;&lt;DisplayText&gt;(Froggatt et al., 2015)&lt;/DisplayText&gt;&lt;record&gt;&lt;rec-number&gt;17&lt;/rec-number&gt;&lt;foreign-keys&gt;&lt;key app="EN" db-id="eda99esr9arp52e20v2pftz4rp5s9x0evef5" timestamp="1466078914"&gt;17&lt;/key&gt;&lt;/foreign-keys&gt;&lt;ref-type name="Journal Article"&gt;17&lt;/ref-type&gt;&lt;contributors&gt;&lt;authors&gt;&lt;author&gt;Froggatt, K.&lt;/author&gt;&lt;author&gt;Goodman, C.&lt;/author&gt;&lt;author&gt;Morbey, H.&lt;/author&gt;&lt;author&gt;Davies, S.L.&lt;/author&gt;&lt;author&gt;Masey, H.&lt;/author&gt;&lt;author&gt;Dickinson, A.&lt;/author&gt;&lt;author&gt;Martin, We.&lt;/author&gt;&lt;author&gt;Victor, C.&lt;/author&gt;&lt;/authors&gt;&lt;/contributors&gt;&lt;titles&gt;&lt;title&gt;Public involvement in research within care homes: benefits and challenges in the APPROACH study&lt;/title&gt;&lt;secondary-title&gt;Health Expectations&lt;/secondary-title&gt;&lt;/titles&gt;&lt;periodical&gt;&lt;full-title&gt;Health Expectations&lt;/full-title&gt;&lt;/periodical&gt;&lt;pages&gt;DOI: 10.1111/hex.12431&lt;/pages&gt;&lt;volume&gt;Published online 1 December 2015&lt;/volume&gt;&lt;reprint-edition&gt;In File&lt;/reprint-edition&gt;&lt;keywords&gt;&lt;keyword&gt;benefits&lt;/keyword&gt;&lt;keyword&gt;care&lt;/keyword&gt;&lt;keyword&gt;involvement&lt;/keyword&gt;&lt;keyword&gt;Research&lt;/keyword&gt;&lt;/keywords&gt;&lt;dates&gt;&lt;year&gt;2015&lt;/year&gt;&lt;pub-dates&gt;&lt;date&gt;2015&lt;/date&gt;&lt;/pub-dates&gt;&lt;/dates&gt;&lt;isbn&gt;1369-7625&lt;/isbn&gt;&lt;label&gt;787G&lt;/label&gt;&lt;urls&gt;&lt;/urls&gt;&lt;/record&gt;&lt;/Cite&gt;&lt;/EndNote&gt;</w:instrText>
      </w:r>
      <w:r w:rsidRPr="00A84B27">
        <w:rPr>
          <w:rFonts w:cstheme="minorHAnsi"/>
        </w:rPr>
        <w:fldChar w:fldCharType="separate"/>
      </w:r>
      <w:r w:rsidRPr="00A84B27">
        <w:rPr>
          <w:rFonts w:cstheme="minorHAnsi"/>
          <w:noProof/>
        </w:rPr>
        <w:t>(Froggatt et al., 2015)</w:t>
      </w:r>
      <w:r w:rsidRPr="00A84B27">
        <w:rPr>
          <w:rFonts w:cstheme="minorHAnsi"/>
        </w:rPr>
        <w:fldChar w:fldCharType="end"/>
      </w:r>
      <w:r w:rsidRPr="00A84B27">
        <w:rPr>
          <w:rFonts w:cstheme="minorHAnsi"/>
        </w:rPr>
        <w:t xml:space="preserve">, both of which could explain the lack of identification.  However, others are focussed specifically on involvement in palliative care research </w:t>
      </w:r>
      <w:r w:rsidRPr="00A84B27">
        <w:rPr>
          <w:rFonts w:cstheme="minorHAnsi"/>
        </w:rPr>
        <w:fldChar w:fldCharType="begin">
          <w:fldData xml:space="preserve">PEVuZE5vdGU+PENpdGU+PFJlY051bT43PC9SZWNOdW0+PERpc3BsYXlUZXh0PihTYXJnZWFudCBl
dCBhbC4sIDIwMDc7IE5vYmxlIGV0IGFsLiwgMjAxNSk8L0Rpc3BsYXlUZXh0PjxyZWNvcmQ+PHJl
Yy1udW1iZXI+NzwvcmVjLW51bWJlcj48Zm9yZWlnbi1rZXlzPjxrZXkgYXBwPSJFTiIgZGItaWQ9
ImVkYTk5ZXNyOWFycDUyZTIwdjJwZnR6NHJwNXM5eDBldmVmNSIgdGltZXN0YW1wPSIxNDY2MDc4
OTE0Ij43PC9rZXk+PC9mb3JlaWduLWtleXM+PHJlZi10eXBlIG5hbWU9IkpvdXJuYWwgQXJ0aWNs
ZSI+MTc8L3JlZi10eXBlPjxjb250cmlidXRvcnM+PGF1dGhvcnM+PGF1dGhvcj5Ob2JsZSwgQi48
L2F1dGhvcj48YXV0aG9yPkJ1Y2tsZSwgUC48L2F1dGhvcj48YXV0aG9yPkdhZGQsIEIuPC9hdXRo
b3I+PC9hdXRob3JzPjwvY29udHJpYnV0b3JzPjx0aXRsZXM+PHRpdGxlPlNlcnZpY2UgdXNlciBh
bmQgcGF0aWVudCBhbmQgcHVibGljIGludm9sdmVtZW50IGluIHBhbGxpYXRpdmUgYW5kIHN1cHBv
cnRpdmUgY2FyZSByZXNlYXJjaDwvdGl0bGU+PHNlY29uZGFyeS10aXRsZT5CTUogU3VwcG9ydCBQ
YWxsaWF0IENhcmU8L3NlY29uZGFyeS10aXRsZT48L3RpdGxlcz48cGVyaW9kaWNhbD48ZnVsbC10
aXRsZT5CTUogU3VwcG9ydGl2ZSAmYW1wOyBQYWxsaWF0aXZlIENhcmU8L2Z1bGwtdGl0bGU+PGFi
YnItMT5CTUogU3VwcG9ydCBQYWxsaWF0IENhcmU8L2FiYnItMT48L3BlcmlvZGljYWw+PHBhZ2Vz
PjQ1OS00NjA8L3BhZ2VzPjx2b2x1bWU+NTwvdm9sdW1lPjxudW1iZXI+NTwvbnVtYmVyPjxyZXBy
aW50LWVkaXRpb24+SW4gRmlsZTwvcmVwcmludC1lZGl0aW9uPjxrZXl3b3Jkcz48a2V5d29yZD5j
YXJlPC9rZXl3b3JkPjxrZXl3b3JkPmludm9sdmVtZW50PC9rZXl3b3JkPjxrZXl3b3JkPlBhdGll
bnQ8L2tleXdvcmQ+PGtleXdvcmQ+UmVzZWFyY2g8L2tleXdvcmQ+PGtleXdvcmQ+dXNlcjwva2V5
d29yZD48L2tleXdvcmRzPjxkYXRlcz48eWVhcj4yMDE1PC95ZWFyPjxwdWItZGF0ZXM+PGRhdGU+
MjAxNTwvZGF0ZT48L3B1Yi1kYXRlcz48L2RhdGVzPjxpc2JuPjIwNDUtNDM1WDwvaXNibj48bGFi
ZWw+NzgzRzwvbGFiZWw+PHVybHM+PC91cmxzPjwvcmVjb3JkPjwvQ2l0ZT48Q2l0ZT48UmVjTnVt
PjE2MzwvUmVjTnVtPjxyZWNvcmQ+PHJlYy1udW1iZXI+MTYzPC9yZWMtbnVtYmVyPjxmb3JlaWdu
LWtleXM+PGtleSBhcHA9IkVOIiBkYi1pZD0iZWRhOTllc3I5YXJwNTJlMjB2MnBmdHo0cnA1czl4
MGV2ZWY1IiB0aW1lc3RhbXA9IjE0NjYwNzg5MTQiPjE2Mzwva2V5PjwvZm9yZWlnbi1rZXlzPjxy
ZWYtdHlwZSBuYW1lPSJKb3VybmFsIEFydGljbGUiPjE3PC9yZWYtdHlwZT48Y29udHJpYnV0b3Jz
PjxhdXRob3JzPjxhdXRob3I+U2FyZ2VhbnQsIEEuPC9hdXRob3I+PGF1dGhvcj5QYXluZSwgUy48
L2F1dGhvcj48YXV0aG9yPkdvdHQsIE0uPC9hdXRob3I+PGF1dGhvcj5TbWFsbCwgTi48L2F1dGhv
cj48YXV0aG9yPk9saXZpZXJlLCBELjwvYXV0aG9yPjwvYXV0aG9ycz48L2NvbnRyaWJ1dG9ycz48
dGl0bGVzPjx0aXRsZT5Vc2VyIGludm9sdmVtZW50IGluIHBhbGxpYXRpdmUgY2FyZTogbW90aXZh
dGlvbmFsIGZhY3RvcnMgZm9yIHNlcnZpY2UgdXNlcnMgYW5kIHByb2Zlc3Npb25hbHM8L3RpdGxl
PjxzZWNvbmRhcnktdGl0bGU+UHJvZ3Jlc3MgaW4gUGFsbGlhdGl2ZSBDYXJlPC9zZWNvbmRhcnkt
dGl0bGU+PC90aXRsZXM+PHBlcmlvZGljYWw+PGZ1bGwtdGl0bGU+UHJvZ3Jlc3MgaW4gUGFsbGlh
dGl2ZSBDYXJlPC9mdWxsLXRpdGxlPjwvcGVyaW9kaWNhbD48cGFnZXM+MTI2LTEzMjwvcGFnZXM+
PHZvbHVtZT4xNTwvdm9sdW1lPjxudW1iZXI+MzwvbnVtYmVyPjxyZXByaW50LWVkaXRpb24+SW4g
RmlsZTwvcmVwcmludC1lZGl0aW9uPjxrZXl3b3Jkcz48a2V5d29yZD5jYXJlPC9rZXl3b3JkPjxr
ZXl3b3JkPmludm9sdmVtZW50PC9rZXl3b3JkPjxrZXl3b3JkPlBhbGxpYXRpdmUgQ2FyZTwva2V5
d29yZD48a2V5d29yZD5wcm9mZXNzaW9uYWw8L2tleXdvcmQ+PGtleXdvcmQ+dXNlcjwva2V5d29y
ZD48a2V5d29yZD51c2VyIGludm9sdmVtZW50PC9rZXl3b3JkPjxrZXl3b3JkPnVzZXJzPC9rZXl3
b3JkPjwva2V5d29yZHM+PGRhdGVzPjx5ZWFyPjIwMDc8L3llYXI+PHB1Yi1kYXRlcz48ZGF0ZT4y
MDA3PC9kYXRlPjwvcHViLWRhdGVzPjwvZGF0ZXM+PGlzYm4+MDk2OS05MjYwPC9pc2JuPjxsYWJl
bD44MDNHPC9sYWJlbD48dXJscz48L3VybHM+PC9yZWNvcmQ+PC9DaXRlPjwvRW5kTm90ZT5=
</w:fldData>
        </w:fldChar>
      </w:r>
      <w:r w:rsidRPr="00A84B27">
        <w:rPr>
          <w:rFonts w:cstheme="minorHAnsi"/>
        </w:rPr>
        <w:instrText xml:space="preserve"> ADDIN EN.CITE </w:instrText>
      </w:r>
      <w:r w:rsidRPr="00A84B27">
        <w:rPr>
          <w:rFonts w:cstheme="minorHAnsi"/>
        </w:rPr>
        <w:fldChar w:fldCharType="begin">
          <w:fldData xml:space="preserve">PEVuZE5vdGU+PENpdGU+PFJlY051bT43PC9SZWNOdW0+PERpc3BsYXlUZXh0PihTYXJnZWFudCBl
dCBhbC4sIDIwMDc7IE5vYmxlIGV0IGFsLiwgMjAxNSk8L0Rpc3BsYXlUZXh0PjxyZWNvcmQ+PHJl
Yy1udW1iZXI+NzwvcmVjLW51bWJlcj48Zm9yZWlnbi1rZXlzPjxrZXkgYXBwPSJFTiIgZGItaWQ9
ImVkYTk5ZXNyOWFycDUyZTIwdjJwZnR6NHJwNXM5eDBldmVmNSIgdGltZXN0YW1wPSIxNDY2MDc4
OTE0Ij43PC9rZXk+PC9mb3JlaWduLWtleXM+PHJlZi10eXBlIG5hbWU9IkpvdXJuYWwgQXJ0aWNs
ZSI+MTc8L3JlZi10eXBlPjxjb250cmlidXRvcnM+PGF1dGhvcnM+PGF1dGhvcj5Ob2JsZSwgQi48
L2F1dGhvcj48YXV0aG9yPkJ1Y2tsZSwgUC48L2F1dGhvcj48YXV0aG9yPkdhZGQsIEIuPC9hdXRo
b3I+PC9hdXRob3JzPjwvY29udHJpYnV0b3JzPjx0aXRsZXM+PHRpdGxlPlNlcnZpY2UgdXNlciBh
bmQgcGF0aWVudCBhbmQgcHVibGljIGludm9sdmVtZW50IGluIHBhbGxpYXRpdmUgYW5kIHN1cHBv
cnRpdmUgY2FyZSByZXNlYXJjaDwvdGl0bGU+PHNlY29uZGFyeS10aXRsZT5CTUogU3VwcG9ydCBQ
YWxsaWF0IENhcmU8L3NlY29uZGFyeS10aXRsZT48L3RpdGxlcz48cGVyaW9kaWNhbD48ZnVsbC10
aXRsZT5CTUogU3VwcG9ydGl2ZSAmYW1wOyBQYWxsaWF0aXZlIENhcmU8L2Z1bGwtdGl0bGU+PGFi
YnItMT5CTUogU3VwcG9ydCBQYWxsaWF0IENhcmU8L2FiYnItMT48L3BlcmlvZGljYWw+PHBhZ2Vz
PjQ1OS00NjA8L3BhZ2VzPjx2b2x1bWU+NTwvdm9sdW1lPjxudW1iZXI+NTwvbnVtYmVyPjxyZXBy
aW50LWVkaXRpb24+SW4gRmlsZTwvcmVwcmludC1lZGl0aW9uPjxrZXl3b3Jkcz48a2V5d29yZD5j
YXJlPC9rZXl3b3JkPjxrZXl3b3JkPmludm9sdmVtZW50PC9rZXl3b3JkPjxrZXl3b3JkPlBhdGll
bnQ8L2tleXdvcmQ+PGtleXdvcmQ+UmVzZWFyY2g8L2tleXdvcmQ+PGtleXdvcmQ+dXNlcjwva2V5
d29yZD48L2tleXdvcmRzPjxkYXRlcz48eWVhcj4yMDE1PC95ZWFyPjxwdWItZGF0ZXM+PGRhdGU+
MjAxNTwvZGF0ZT48L3B1Yi1kYXRlcz48L2RhdGVzPjxpc2JuPjIwNDUtNDM1WDwvaXNibj48bGFi
ZWw+NzgzRzwvbGFiZWw+PHVybHM+PC91cmxzPjwvcmVjb3JkPjwvQ2l0ZT48Q2l0ZT48UmVjTnVt
PjE2MzwvUmVjTnVtPjxyZWNvcmQ+PHJlYy1udW1iZXI+MTYzPC9yZWMtbnVtYmVyPjxmb3JlaWdu
LWtleXM+PGtleSBhcHA9IkVOIiBkYi1pZD0iZWRhOTllc3I5YXJwNTJlMjB2MnBmdHo0cnA1czl4
MGV2ZWY1IiB0aW1lc3RhbXA9IjE0NjYwNzg5MTQiPjE2Mzwva2V5PjwvZm9yZWlnbi1rZXlzPjxy
ZWYtdHlwZSBuYW1lPSJKb3VybmFsIEFydGljbGUiPjE3PC9yZWYtdHlwZT48Y29udHJpYnV0b3Jz
PjxhdXRob3JzPjxhdXRob3I+U2FyZ2VhbnQsIEEuPC9hdXRob3I+PGF1dGhvcj5QYXluZSwgUy48
L2F1dGhvcj48YXV0aG9yPkdvdHQsIE0uPC9hdXRob3I+PGF1dGhvcj5TbWFsbCwgTi48L2F1dGhv
cj48YXV0aG9yPk9saXZpZXJlLCBELjwvYXV0aG9yPjwvYXV0aG9ycz48L2NvbnRyaWJ1dG9ycz48
dGl0bGVzPjx0aXRsZT5Vc2VyIGludm9sdmVtZW50IGluIHBhbGxpYXRpdmUgY2FyZTogbW90aXZh
dGlvbmFsIGZhY3RvcnMgZm9yIHNlcnZpY2UgdXNlcnMgYW5kIHByb2Zlc3Npb25hbHM8L3RpdGxl
PjxzZWNvbmRhcnktdGl0bGU+UHJvZ3Jlc3MgaW4gUGFsbGlhdGl2ZSBDYXJlPC9zZWNvbmRhcnkt
dGl0bGU+PC90aXRsZXM+PHBlcmlvZGljYWw+PGZ1bGwtdGl0bGU+UHJvZ3Jlc3MgaW4gUGFsbGlh
dGl2ZSBDYXJlPC9mdWxsLXRpdGxlPjwvcGVyaW9kaWNhbD48cGFnZXM+MTI2LTEzMjwvcGFnZXM+
PHZvbHVtZT4xNTwvdm9sdW1lPjxudW1iZXI+MzwvbnVtYmVyPjxyZXByaW50LWVkaXRpb24+SW4g
RmlsZTwvcmVwcmludC1lZGl0aW9uPjxrZXl3b3Jkcz48a2V5d29yZD5jYXJlPC9rZXl3b3JkPjxr
ZXl3b3JkPmludm9sdmVtZW50PC9rZXl3b3JkPjxrZXl3b3JkPlBhbGxpYXRpdmUgQ2FyZTwva2V5
d29yZD48a2V5d29yZD5wcm9mZXNzaW9uYWw8L2tleXdvcmQ+PGtleXdvcmQ+dXNlcjwva2V5d29y
ZD48a2V5d29yZD51c2VyIGludm9sdmVtZW50PC9rZXl3b3JkPjxrZXl3b3JkPnVzZXJzPC9rZXl3
b3JkPjwva2V5d29yZHM+PGRhdGVzPjx5ZWFyPjIwMDc8L3llYXI+PHB1Yi1kYXRlcz48ZGF0ZT4y
MDA3PC9kYXRlPjwvcHViLWRhdGVzPjwvZGF0ZXM+PGlzYm4+MDk2OS05MjYwPC9pc2JuPjxsYWJl
bD44MDNHPC9sYWJlbD48dXJscz48L3VybHM+PC9yZWNvcmQ+PC9DaXRlPjwvRW5kTm90ZT5=
</w:fldData>
        </w:fldChar>
      </w:r>
      <w:r w:rsidRPr="00A84B27">
        <w:rPr>
          <w:rFonts w:cstheme="minorHAnsi"/>
        </w:rPr>
        <w:instrText xml:space="preserve"> ADDIN EN.CITE.DATA </w:instrText>
      </w:r>
      <w:r w:rsidRPr="00A84B27">
        <w:rPr>
          <w:rFonts w:cstheme="minorHAnsi"/>
        </w:rPr>
      </w:r>
      <w:r w:rsidRPr="00A84B27">
        <w:rPr>
          <w:rFonts w:cstheme="minorHAnsi"/>
        </w:rPr>
        <w:fldChar w:fldCharType="end"/>
      </w:r>
      <w:r w:rsidRPr="00A84B27">
        <w:rPr>
          <w:rFonts w:cstheme="minorHAnsi"/>
        </w:rPr>
      </w:r>
      <w:r w:rsidRPr="00A84B27">
        <w:rPr>
          <w:rFonts w:cstheme="minorHAnsi"/>
        </w:rPr>
        <w:fldChar w:fldCharType="separate"/>
      </w:r>
      <w:r w:rsidRPr="00A84B27">
        <w:rPr>
          <w:rFonts w:cstheme="minorHAnsi"/>
          <w:noProof/>
        </w:rPr>
        <w:t>(Sargeant et al., 2007; Noble et al., 2015)</w:t>
      </w:r>
      <w:r w:rsidRPr="00A84B27">
        <w:rPr>
          <w:rFonts w:cstheme="minorHAnsi"/>
        </w:rPr>
        <w:fldChar w:fldCharType="end"/>
      </w:r>
      <w:r w:rsidRPr="00A84B27">
        <w:rPr>
          <w:rFonts w:cstheme="minorHAnsi"/>
        </w:rPr>
        <w:t xml:space="preserve"> and it is therefore unclear why the scoping review failed to identify these articles.</w:t>
      </w:r>
    </w:p>
    <w:p w14:paraId="4A0B946F" w14:textId="77777777" w:rsidR="00A84B27" w:rsidRPr="00A84B27" w:rsidRDefault="00A84B27" w:rsidP="00A84B27">
      <w:pPr>
        <w:tabs>
          <w:tab w:val="left" w:pos="567"/>
        </w:tabs>
        <w:spacing w:after="0" w:line="240" w:lineRule="auto"/>
        <w:rPr>
          <w:rFonts w:cstheme="minorHAnsi"/>
        </w:rPr>
      </w:pPr>
    </w:p>
    <w:p w14:paraId="394A4137" w14:textId="77777777" w:rsidR="00A84B27" w:rsidRPr="00A84B27" w:rsidRDefault="00A84B27" w:rsidP="00A84B27">
      <w:pPr>
        <w:tabs>
          <w:tab w:val="left" w:pos="567"/>
        </w:tabs>
        <w:spacing w:after="0" w:line="240" w:lineRule="auto"/>
        <w:rPr>
          <w:rFonts w:cstheme="minorHAnsi"/>
          <w:b/>
          <w:sz w:val="24"/>
          <w:szCs w:val="24"/>
        </w:rPr>
      </w:pPr>
      <w:bookmarkStart w:id="455" w:name="_Hlk484958036"/>
      <w:r w:rsidRPr="00A84B27">
        <w:rPr>
          <w:rFonts w:cstheme="minorHAnsi"/>
          <w:b/>
          <w:sz w:val="24"/>
          <w:szCs w:val="24"/>
        </w:rPr>
        <w:t>3.</w:t>
      </w:r>
      <w:r w:rsidRPr="00A84B27">
        <w:rPr>
          <w:rFonts w:cstheme="minorHAnsi"/>
          <w:b/>
          <w:sz w:val="24"/>
          <w:szCs w:val="24"/>
        </w:rPr>
        <w:tab/>
        <w:t>Limitations (Systematic Reviews, Primary Research and other Evidence)</w:t>
      </w:r>
    </w:p>
    <w:bookmarkEnd w:id="455"/>
    <w:p w14:paraId="70B49B1E" w14:textId="77777777" w:rsidR="00A84B27" w:rsidRPr="00A84B27" w:rsidRDefault="00A84B27" w:rsidP="00A84B27">
      <w:pPr>
        <w:tabs>
          <w:tab w:val="left" w:pos="567"/>
        </w:tabs>
        <w:spacing w:after="0" w:line="240" w:lineRule="auto"/>
        <w:rPr>
          <w:rFonts w:cstheme="minorHAnsi"/>
          <w:b/>
        </w:rPr>
      </w:pPr>
    </w:p>
    <w:p w14:paraId="5BAFBA51" w14:textId="77777777" w:rsidR="00A84B27" w:rsidRPr="00A84B27" w:rsidRDefault="00A84B27" w:rsidP="00A84B27">
      <w:pPr>
        <w:tabs>
          <w:tab w:val="left" w:pos="567"/>
        </w:tabs>
        <w:spacing w:after="0" w:line="240" w:lineRule="auto"/>
        <w:rPr>
          <w:rFonts w:cstheme="minorHAnsi"/>
        </w:rPr>
      </w:pPr>
      <w:r w:rsidRPr="00A84B27">
        <w:rPr>
          <w:rFonts w:cstheme="minorHAnsi"/>
        </w:rPr>
        <w:t>A limited number of sources have been used for the search, in terms of both databases and websites, because the aim was to not to carry out a comprehensive review but instead to address the factors that made operationalising the review complex.</w:t>
      </w:r>
    </w:p>
    <w:p w14:paraId="7F8BAF55" w14:textId="77777777" w:rsidR="00A84B27" w:rsidRPr="00A84B27" w:rsidRDefault="00A84B27" w:rsidP="00A84B27">
      <w:pPr>
        <w:tabs>
          <w:tab w:val="left" w:pos="567"/>
        </w:tabs>
        <w:spacing w:after="0" w:line="240" w:lineRule="auto"/>
        <w:rPr>
          <w:rFonts w:cstheme="minorHAnsi"/>
        </w:rPr>
      </w:pPr>
    </w:p>
    <w:p w14:paraId="2CD23E06" w14:textId="77777777" w:rsidR="00A84B27" w:rsidRPr="00A84B27" w:rsidRDefault="00A84B27" w:rsidP="00A84B27">
      <w:pPr>
        <w:tabs>
          <w:tab w:val="left" w:pos="567"/>
        </w:tabs>
        <w:spacing w:after="0" w:line="240" w:lineRule="auto"/>
        <w:rPr>
          <w:rFonts w:cstheme="minorHAnsi"/>
        </w:rPr>
      </w:pPr>
      <w:r w:rsidRPr="00A84B27">
        <w:rPr>
          <w:rFonts w:cstheme="minorHAnsi"/>
        </w:rPr>
        <w:t>Similarly, the search methods used were also limited and did not include additional methods such as hand searching of academic literature, reference checking, citation checking or contacting experts.  The aim was to retrieve key literature only, in order to gain an understanding of the extent, range and nature of the literature on involvement in palliative care research.</w:t>
      </w:r>
    </w:p>
    <w:p w14:paraId="18A2469F" w14:textId="77777777" w:rsidR="00A84B27" w:rsidRPr="00A84B27" w:rsidRDefault="00A84B27" w:rsidP="00A84B27">
      <w:pPr>
        <w:tabs>
          <w:tab w:val="left" w:pos="567"/>
        </w:tabs>
        <w:spacing w:after="0" w:line="240" w:lineRule="auto"/>
        <w:rPr>
          <w:rFonts w:cstheme="minorHAnsi"/>
        </w:rPr>
      </w:pPr>
    </w:p>
    <w:p w14:paraId="247BFE75" w14:textId="77777777" w:rsidR="00A84B27" w:rsidRPr="00A84B27" w:rsidRDefault="00A84B27" w:rsidP="00A84B27">
      <w:pPr>
        <w:tabs>
          <w:tab w:val="left" w:pos="567"/>
        </w:tabs>
        <w:spacing w:after="0" w:line="240" w:lineRule="auto"/>
        <w:rPr>
          <w:rFonts w:cstheme="minorHAnsi"/>
        </w:rPr>
      </w:pPr>
      <w:r w:rsidRPr="00A84B27">
        <w:rPr>
          <w:rFonts w:cstheme="minorHAnsi"/>
        </w:rPr>
        <w:t>There has been no attempt to appraise any of the literature for quality – this will be carried out in the subsequent systematic review.</w:t>
      </w:r>
    </w:p>
    <w:p w14:paraId="43DD86ED" w14:textId="77777777" w:rsidR="00A84B27" w:rsidRPr="00A84B27" w:rsidRDefault="00A84B27" w:rsidP="00A84B27">
      <w:pPr>
        <w:tabs>
          <w:tab w:val="left" w:pos="567"/>
        </w:tabs>
        <w:spacing w:after="0" w:line="240" w:lineRule="auto"/>
        <w:rPr>
          <w:rFonts w:cstheme="minorHAnsi"/>
          <w:b/>
        </w:rPr>
      </w:pPr>
    </w:p>
    <w:p w14:paraId="248E0352" w14:textId="77777777" w:rsidR="00A84B27" w:rsidRPr="00A84B27" w:rsidRDefault="00A84B27" w:rsidP="00A84B27">
      <w:pPr>
        <w:tabs>
          <w:tab w:val="left" w:pos="567"/>
        </w:tabs>
        <w:spacing w:after="0" w:line="240" w:lineRule="auto"/>
        <w:rPr>
          <w:rFonts w:cstheme="minorHAnsi"/>
          <w:b/>
          <w:sz w:val="24"/>
          <w:szCs w:val="24"/>
        </w:rPr>
      </w:pPr>
      <w:bookmarkStart w:id="456" w:name="_Hlk484958054"/>
      <w:r w:rsidRPr="00A84B27">
        <w:rPr>
          <w:rFonts w:cstheme="minorHAnsi"/>
          <w:b/>
          <w:sz w:val="24"/>
          <w:szCs w:val="24"/>
        </w:rPr>
        <w:t>4.</w:t>
      </w:r>
      <w:r w:rsidRPr="00A84B27">
        <w:rPr>
          <w:rFonts w:cstheme="minorHAnsi"/>
          <w:b/>
          <w:sz w:val="24"/>
          <w:szCs w:val="24"/>
        </w:rPr>
        <w:tab/>
        <w:t>Conclusion and Implications (Systematic Reviews, Primary Research and other Evidence)</w:t>
      </w:r>
    </w:p>
    <w:bookmarkEnd w:id="456"/>
    <w:p w14:paraId="772236BB" w14:textId="77777777" w:rsidR="00A84B27" w:rsidRPr="00A84B27" w:rsidRDefault="00A84B27" w:rsidP="00A84B27">
      <w:pPr>
        <w:tabs>
          <w:tab w:val="left" w:pos="567"/>
        </w:tabs>
        <w:spacing w:after="0" w:line="240" w:lineRule="auto"/>
        <w:rPr>
          <w:rFonts w:cstheme="minorHAnsi"/>
        </w:rPr>
      </w:pPr>
    </w:p>
    <w:p w14:paraId="769A8AE2" w14:textId="77777777" w:rsidR="00A84B27" w:rsidRPr="00A84B27" w:rsidRDefault="00A84B27" w:rsidP="00A84B27">
      <w:pPr>
        <w:tabs>
          <w:tab w:val="left" w:pos="567"/>
        </w:tabs>
        <w:spacing w:after="0" w:line="240" w:lineRule="auto"/>
        <w:rPr>
          <w:rFonts w:cstheme="minorHAnsi"/>
        </w:rPr>
      </w:pPr>
      <w:r w:rsidRPr="00A84B27">
        <w:rPr>
          <w:rFonts w:cstheme="minorHAnsi"/>
        </w:rPr>
        <w:t>A number of factors have been previously identified in the protocol that make operationalising a subsequent comprehensive systematic review more complex.  This scoping review has aimed to address these as follows, either during the review itself or to provide guidance for the subsequent systematic review:</w:t>
      </w:r>
    </w:p>
    <w:p w14:paraId="21CEF01F" w14:textId="77777777" w:rsidR="00A84B27" w:rsidRPr="00A84B27" w:rsidRDefault="00A84B27" w:rsidP="00A84B27">
      <w:pPr>
        <w:tabs>
          <w:tab w:val="left" w:pos="567"/>
        </w:tabs>
        <w:spacing w:after="0" w:line="240" w:lineRule="auto"/>
        <w:rPr>
          <w:rFonts w:cstheme="minorHAnsi"/>
        </w:rPr>
      </w:pPr>
    </w:p>
    <w:tbl>
      <w:tblPr>
        <w:tblStyle w:val="TableGrid"/>
        <w:tblW w:w="0" w:type="auto"/>
        <w:tblLook w:val="04A0" w:firstRow="1" w:lastRow="0" w:firstColumn="1" w:lastColumn="0" w:noHBand="0" w:noVBand="1"/>
      </w:tblPr>
      <w:tblGrid>
        <w:gridCol w:w="2830"/>
        <w:gridCol w:w="6663"/>
      </w:tblGrid>
      <w:tr w:rsidR="00A84B27" w:rsidRPr="00A84B27" w14:paraId="45A1EB37" w14:textId="77777777" w:rsidTr="008E7B56">
        <w:tc>
          <w:tcPr>
            <w:tcW w:w="2830" w:type="dxa"/>
          </w:tcPr>
          <w:p w14:paraId="1ADE9E05" w14:textId="77777777" w:rsidR="00A84B27" w:rsidRPr="00A84B27" w:rsidRDefault="00A84B27" w:rsidP="00A84B27">
            <w:pPr>
              <w:tabs>
                <w:tab w:val="left" w:pos="567"/>
              </w:tabs>
              <w:spacing w:after="160" w:line="259" w:lineRule="auto"/>
              <w:rPr>
                <w:rFonts w:cstheme="minorHAnsi"/>
                <w:b/>
                <w:sz w:val="20"/>
                <w:szCs w:val="20"/>
              </w:rPr>
            </w:pPr>
            <w:r w:rsidRPr="00A84B27">
              <w:rPr>
                <w:rFonts w:cstheme="minorHAnsi"/>
                <w:b/>
                <w:sz w:val="20"/>
                <w:szCs w:val="20"/>
              </w:rPr>
              <w:t>Factors</w:t>
            </w:r>
          </w:p>
        </w:tc>
        <w:tc>
          <w:tcPr>
            <w:tcW w:w="6663" w:type="dxa"/>
          </w:tcPr>
          <w:p w14:paraId="6960E79A" w14:textId="77777777" w:rsidR="00A84B27" w:rsidRPr="00A84B27" w:rsidRDefault="00A84B27" w:rsidP="00A84B27">
            <w:pPr>
              <w:tabs>
                <w:tab w:val="left" w:pos="567"/>
              </w:tabs>
              <w:spacing w:after="160" w:line="259" w:lineRule="auto"/>
              <w:rPr>
                <w:rFonts w:cstheme="minorHAnsi"/>
                <w:b/>
                <w:sz w:val="20"/>
                <w:szCs w:val="20"/>
              </w:rPr>
            </w:pPr>
            <w:r w:rsidRPr="00A84B27">
              <w:rPr>
                <w:rFonts w:cstheme="minorHAnsi"/>
                <w:b/>
                <w:sz w:val="20"/>
                <w:szCs w:val="20"/>
              </w:rPr>
              <w:t>Addressed how?</w:t>
            </w:r>
          </w:p>
        </w:tc>
      </w:tr>
      <w:tr w:rsidR="00A84B27" w:rsidRPr="00A84B27" w14:paraId="68B3917B" w14:textId="77777777" w:rsidTr="008E7B56">
        <w:tc>
          <w:tcPr>
            <w:tcW w:w="2830" w:type="dxa"/>
          </w:tcPr>
          <w:p w14:paraId="6FC988E0"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Involvement as a complex intervention</w:t>
            </w:r>
          </w:p>
        </w:tc>
        <w:tc>
          <w:tcPr>
            <w:tcW w:w="6663" w:type="dxa"/>
          </w:tcPr>
          <w:p w14:paraId="2194E8CC"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 xml:space="preserve">The SPICE framework was used, which enables all elements of involvement to be addressed.  Not all the components of SPICE were used in the scoping review, however it will become more important to use these more fully in the systematic review, in particular </w:t>
            </w:r>
            <w:r w:rsidRPr="00A84B27">
              <w:rPr>
                <w:rFonts w:cstheme="minorHAnsi"/>
                <w:b/>
                <w:sz w:val="20"/>
                <w:szCs w:val="20"/>
              </w:rPr>
              <w:t>P</w:t>
            </w:r>
            <w:r w:rsidRPr="00A84B27">
              <w:rPr>
                <w:rFonts w:cstheme="minorHAnsi"/>
                <w:sz w:val="20"/>
                <w:szCs w:val="20"/>
              </w:rPr>
              <w:t xml:space="preserve">erspective and </w:t>
            </w:r>
            <w:r w:rsidRPr="00A84B27">
              <w:rPr>
                <w:rFonts w:cstheme="minorHAnsi"/>
                <w:b/>
                <w:sz w:val="20"/>
                <w:szCs w:val="20"/>
              </w:rPr>
              <w:t>E</w:t>
            </w:r>
            <w:r w:rsidRPr="00A84B27">
              <w:rPr>
                <w:rFonts w:cstheme="minorHAnsi"/>
                <w:sz w:val="20"/>
                <w:szCs w:val="20"/>
              </w:rPr>
              <w:t>valuation.</w:t>
            </w:r>
          </w:p>
        </w:tc>
      </w:tr>
      <w:tr w:rsidR="00A84B27" w:rsidRPr="00A84B27" w14:paraId="2E49C802" w14:textId="77777777" w:rsidTr="008E7B56">
        <w:tc>
          <w:tcPr>
            <w:tcW w:w="2830" w:type="dxa"/>
          </w:tcPr>
          <w:p w14:paraId="4BE0FE70"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Differing definitions of involvement and palliative care</w:t>
            </w:r>
          </w:p>
        </w:tc>
        <w:tc>
          <w:tcPr>
            <w:tcW w:w="6663" w:type="dxa"/>
          </w:tcPr>
          <w:p w14:paraId="118DF7F7"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 xml:space="preserve">This wasn’t found to be a difficulty in the scoping review, however, broad definitions of both terms have been and will continue to be used.  </w:t>
            </w:r>
          </w:p>
          <w:p w14:paraId="0E6E7A14" w14:textId="77777777" w:rsidR="00A84B27" w:rsidRPr="00A84B27" w:rsidRDefault="00A84B27" w:rsidP="00A84B27">
            <w:pPr>
              <w:tabs>
                <w:tab w:val="left" w:pos="567"/>
              </w:tabs>
              <w:spacing w:after="160" w:line="259" w:lineRule="auto"/>
              <w:rPr>
                <w:rFonts w:cstheme="minorHAnsi"/>
                <w:sz w:val="20"/>
                <w:szCs w:val="20"/>
              </w:rPr>
            </w:pPr>
          </w:p>
          <w:p w14:paraId="3F4DFF59"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For the purposes of the systematic review, free text searching will be more significant and terms for involvement need to be reviewed accordingly.</w:t>
            </w:r>
          </w:p>
        </w:tc>
      </w:tr>
      <w:tr w:rsidR="00A84B27" w:rsidRPr="00A84B27" w14:paraId="1C720D40" w14:textId="77777777" w:rsidTr="008E7B56">
        <w:tc>
          <w:tcPr>
            <w:tcW w:w="2830" w:type="dxa"/>
          </w:tcPr>
          <w:p w14:paraId="5F8AC3ED"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Palliative care literature related to children</w:t>
            </w:r>
          </w:p>
        </w:tc>
        <w:tc>
          <w:tcPr>
            <w:tcW w:w="6663" w:type="dxa"/>
          </w:tcPr>
          <w:p w14:paraId="698B34B6"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It was decided to focus on adults aged 18 years and older only.</w:t>
            </w:r>
          </w:p>
        </w:tc>
      </w:tr>
      <w:tr w:rsidR="00A84B27" w:rsidRPr="00A84B27" w14:paraId="4F649087" w14:textId="77777777" w:rsidTr="008E7B56">
        <w:tc>
          <w:tcPr>
            <w:tcW w:w="2830" w:type="dxa"/>
          </w:tcPr>
          <w:p w14:paraId="5E730FA3"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Language</w:t>
            </w:r>
          </w:p>
        </w:tc>
        <w:tc>
          <w:tcPr>
            <w:tcW w:w="6663" w:type="dxa"/>
          </w:tcPr>
          <w:p w14:paraId="55AD5C3D" w14:textId="77777777" w:rsidR="00A84B27" w:rsidRDefault="00A84B27" w:rsidP="00A84B27">
            <w:pPr>
              <w:tabs>
                <w:tab w:val="left" w:pos="567"/>
              </w:tabs>
              <w:spacing w:after="160" w:line="259" w:lineRule="auto"/>
              <w:rPr>
                <w:rFonts w:cstheme="minorHAnsi"/>
                <w:sz w:val="20"/>
                <w:szCs w:val="20"/>
              </w:rPr>
            </w:pPr>
            <w:r w:rsidRPr="00A84B27">
              <w:rPr>
                <w:rFonts w:cstheme="minorHAnsi"/>
                <w:sz w:val="20"/>
                <w:szCs w:val="20"/>
              </w:rPr>
              <w:t>It was decided to include literature in English language only.</w:t>
            </w:r>
          </w:p>
          <w:p w14:paraId="1BC473CE" w14:textId="77777777" w:rsidR="002C1FF8" w:rsidRDefault="002C1FF8" w:rsidP="002C1FF8">
            <w:pPr>
              <w:rPr>
                <w:rFonts w:cstheme="minorHAnsi"/>
                <w:sz w:val="20"/>
                <w:szCs w:val="20"/>
              </w:rPr>
            </w:pPr>
          </w:p>
          <w:p w14:paraId="7F2BD3AD" w14:textId="77777777" w:rsidR="002C1FF8" w:rsidRPr="002C1FF8" w:rsidRDefault="002C1FF8" w:rsidP="002C1FF8">
            <w:pPr>
              <w:jc w:val="right"/>
              <w:rPr>
                <w:rFonts w:cstheme="minorHAnsi"/>
                <w:sz w:val="20"/>
                <w:szCs w:val="20"/>
              </w:rPr>
            </w:pPr>
          </w:p>
        </w:tc>
      </w:tr>
      <w:tr w:rsidR="00A84B27" w:rsidRPr="00A84B27" w14:paraId="7E828E52" w14:textId="77777777" w:rsidTr="008E7B56">
        <w:tc>
          <w:tcPr>
            <w:tcW w:w="2830" w:type="dxa"/>
          </w:tcPr>
          <w:p w14:paraId="60096E79"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lastRenderedPageBreak/>
              <w:t>Searching for specific health conditions</w:t>
            </w:r>
          </w:p>
        </w:tc>
        <w:tc>
          <w:tcPr>
            <w:tcW w:w="6663" w:type="dxa"/>
          </w:tcPr>
          <w:p w14:paraId="64DFF338"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This was identified as a difficulty, in that unless searches are carried out on specific health conditions, then there is clearly some literature that won’t be identified – see later.</w:t>
            </w:r>
          </w:p>
        </w:tc>
      </w:tr>
      <w:tr w:rsidR="00A84B27" w:rsidRPr="00A84B27" w14:paraId="52E1C654" w14:textId="77777777" w:rsidTr="008E7B56">
        <w:tc>
          <w:tcPr>
            <w:tcW w:w="2830" w:type="dxa"/>
          </w:tcPr>
          <w:p w14:paraId="719ADDF7"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Search terms to use for grey literature searching</w:t>
            </w:r>
          </w:p>
        </w:tc>
        <w:tc>
          <w:tcPr>
            <w:tcW w:w="6663" w:type="dxa"/>
          </w:tcPr>
          <w:p w14:paraId="5D424870"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Variation in search terms was used according to different websites.  Few difficulties were encountered with this, the main concern being the difficulties encountered when searching the Department of Health websites – see later.</w:t>
            </w:r>
          </w:p>
        </w:tc>
      </w:tr>
      <w:tr w:rsidR="00A84B27" w:rsidRPr="00A84B27" w14:paraId="0182F53B" w14:textId="77777777" w:rsidTr="008E7B56">
        <w:tc>
          <w:tcPr>
            <w:tcW w:w="2830" w:type="dxa"/>
          </w:tcPr>
          <w:p w14:paraId="3A8275F5"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Literature on involvement in other palliative care settings</w:t>
            </w:r>
          </w:p>
        </w:tc>
        <w:tc>
          <w:tcPr>
            <w:tcW w:w="6663" w:type="dxa"/>
          </w:tcPr>
          <w:p w14:paraId="39F411FE"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 xml:space="preserve">Some reviews were considered on involvement in palliative care service delivery and education.  In addition, several reviews were identified on participation in palliative care research.  </w:t>
            </w:r>
          </w:p>
          <w:p w14:paraId="63631CE1" w14:textId="77777777" w:rsidR="00A84B27" w:rsidRPr="00A84B27" w:rsidRDefault="00A84B27" w:rsidP="00A84B27">
            <w:pPr>
              <w:tabs>
                <w:tab w:val="left" w:pos="567"/>
              </w:tabs>
              <w:spacing w:after="160" w:line="259" w:lineRule="auto"/>
              <w:rPr>
                <w:rFonts w:cstheme="minorHAnsi"/>
                <w:sz w:val="20"/>
                <w:szCs w:val="20"/>
              </w:rPr>
            </w:pPr>
          </w:p>
          <w:p w14:paraId="6C57DB3F"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Within primary research, several references were identified that focussed on involvement in palliative care service delivery.  Some of these were included in the scoping review because they contained an element of involvement in palliative care research and others were included because they were considered to be key texts of relevance to involvement in palliative care more generally.</w:t>
            </w:r>
          </w:p>
        </w:tc>
      </w:tr>
    </w:tbl>
    <w:p w14:paraId="180676EF" w14:textId="77777777" w:rsidR="00A84B27" w:rsidRPr="00A84B27" w:rsidRDefault="00A84B27" w:rsidP="00A84B27">
      <w:pPr>
        <w:tabs>
          <w:tab w:val="left" w:pos="567"/>
        </w:tabs>
        <w:spacing w:after="0" w:line="240" w:lineRule="auto"/>
        <w:rPr>
          <w:rFonts w:cstheme="minorHAnsi"/>
        </w:rPr>
      </w:pPr>
    </w:p>
    <w:p w14:paraId="4B0D5F87" w14:textId="77777777" w:rsidR="00A84B27" w:rsidRPr="00A84B27" w:rsidRDefault="00A84B27" w:rsidP="00A84B27">
      <w:pPr>
        <w:tabs>
          <w:tab w:val="left" w:pos="567"/>
        </w:tabs>
        <w:spacing w:after="0" w:line="240" w:lineRule="auto"/>
        <w:rPr>
          <w:rFonts w:cstheme="minorHAnsi"/>
          <w:b/>
        </w:rPr>
      </w:pPr>
      <w:r w:rsidRPr="00A84B27">
        <w:rPr>
          <w:rFonts w:cstheme="minorHAnsi"/>
          <w:b/>
        </w:rPr>
        <w:t>Table 13 Initial complex factors</w:t>
      </w:r>
    </w:p>
    <w:p w14:paraId="5B16A5EE" w14:textId="77777777" w:rsidR="00A84B27" w:rsidRPr="00A84B27" w:rsidRDefault="00A84B27" w:rsidP="00A84B27">
      <w:pPr>
        <w:tabs>
          <w:tab w:val="left" w:pos="567"/>
        </w:tabs>
        <w:spacing w:after="0" w:line="240" w:lineRule="auto"/>
        <w:rPr>
          <w:rFonts w:cstheme="minorHAnsi"/>
        </w:rPr>
      </w:pPr>
    </w:p>
    <w:p w14:paraId="0EE88291" w14:textId="77777777" w:rsidR="00A84B27" w:rsidRPr="00A84B27" w:rsidRDefault="00A84B27" w:rsidP="00A84B27">
      <w:pPr>
        <w:tabs>
          <w:tab w:val="left" w:pos="567"/>
        </w:tabs>
        <w:spacing w:after="0" w:line="240" w:lineRule="auto"/>
        <w:rPr>
          <w:rFonts w:cstheme="minorHAnsi"/>
        </w:rPr>
      </w:pPr>
      <w:r w:rsidRPr="00A84B27">
        <w:rPr>
          <w:rFonts w:cstheme="minorHAnsi"/>
        </w:rPr>
        <w:t>In addition, new factors were highlighted which will be addressed as follows:</w:t>
      </w:r>
    </w:p>
    <w:p w14:paraId="08E5A5C2" w14:textId="77777777" w:rsidR="00A84B27" w:rsidRPr="00A84B27" w:rsidRDefault="00A84B27" w:rsidP="00A84B27">
      <w:pPr>
        <w:tabs>
          <w:tab w:val="left" w:pos="567"/>
        </w:tabs>
        <w:spacing w:after="0" w:line="240" w:lineRule="auto"/>
        <w:rPr>
          <w:rFonts w:cstheme="minorHAnsi"/>
        </w:rPr>
      </w:pPr>
    </w:p>
    <w:tbl>
      <w:tblPr>
        <w:tblStyle w:val="TableGrid"/>
        <w:tblW w:w="0" w:type="auto"/>
        <w:tblLook w:val="04A0" w:firstRow="1" w:lastRow="0" w:firstColumn="1" w:lastColumn="0" w:noHBand="0" w:noVBand="1"/>
      </w:tblPr>
      <w:tblGrid>
        <w:gridCol w:w="2830"/>
        <w:gridCol w:w="6798"/>
      </w:tblGrid>
      <w:tr w:rsidR="00A84B27" w:rsidRPr="00A84B27" w14:paraId="70A2F5F2" w14:textId="77777777" w:rsidTr="008E7B56">
        <w:tc>
          <w:tcPr>
            <w:tcW w:w="2830" w:type="dxa"/>
          </w:tcPr>
          <w:p w14:paraId="6D14B5FA" w14:textId="77777777" w:rsidR="00A84B27" w:rsidRPr="00A84B27" w:rsidRDefault="00A84B27" w:rsidP="00A84B27">
            <w:pPr>
              <w:tabs>
                <w:tab w:val="left" w:pos="567"/>
              </w:tabs>
              <w:spacing w:after="160" w:line="259" w:lineRule="auto"/>
              <w:rPr>
                <w:rFonts w:cstheme="minorHAnsi"/>
                <w:b/>
                <w:sz w:val="20"/>
                <w:szCs w:val="20"/>
              </w:rPr>
            </w:pPr>
            <w:r w:rsidRPr="00A84B27">
              <w:rPr>
                <w:rFonts w:cstheme="minorHAnsi"/>
                <w:b/>
                <w:sz w:val="20"/>
                <w:szCs w:val="20"/>
              </w:rPr>
              <w:t>Factors</w:t>
            </w:r>
          </w:p>
        </w:tc>
        <w:tc>
          <w:tcPr>
            <w:tcW w:w="6798" w:type="dxa"/>
          </w:tcPr>
          <w:p w14:paraId="4E9621FE"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b/>
                <w:sz w:val="20"/>
                <w:szCs w:val="20"/>
              </w:rPr>
              <w:t>Addressed how?</w:t>
            </w:r>
          </w:p>
        </w:tc>
      </w:tr>
      <w:tr w:rsidR="00A84B27" w:rsidRPr="00A84B27" w14:paraId="33D76F51" w14:textId="77777777" w:rsidTr="008E7B56">
        <w:tc>
          <w:tcPr>
            <w:tcW w:w="2830" w:type="dxa"/>
          </w:tcPr>
          <w:p w14:paraId="36C23B9A"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Resources needed for systematic review</w:t>
            </w:r>
          </w:p>
        </w:tc>
        <w:tc>
          <w:tcPr>
            <w:tcW w:w="6798" w:type="dxa"/>
          </w:tcPr>
          <w:p w14:paraId="547551FE"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It is recommended that two reviewers carry out the systematic review.  It is unclear how to achieve this?</w:t>
            </w:r>
          </w:p>
        </w:tc>
      </w:tr>
      <w:tr w:rsidR="00A84B27" w:rsidRPr="00A84B27" w14:paraId="67A0C8A8" w14:textId="77777777" w:rsidTr="008E7B56">
        <w:tc>
          <w:tcPr>
            <w:tcW w:w="2830" w:type="dxa"/>
          </w:tcPr>
          <w:p w14:paraId="6AD63B6F"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Search strategies for grey literature</w:t>
            </w:r>
          </w:p>
        </w:tc>
        <w:tc>
          <w:tcPr>
            <w:tcW w:w="6798" w:type="dxa"/>
          </w:tcPr>
          <w:p w14:paraId="37B2F654"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The following will be used: hand searching, reference checking, citation checking, contacting experts.  Are any other methods useful?</w:t>
            </w:r>
          </w:p>
        </w:tc>
      </w:tr>
      <w:tr w:rsidR="00A84B27" w:rsidRPr="00A84B27" w14:paraId="5BE18BF7" w14:textId="77777777" w:rsidTr="008E7B56">
        <w:tc>
          <w:tcPr>
            <w:tcW w:w="2830" w:type="dxa"/>
          </w:tcPr>
          <w:p w14:paraId="1E3ED490"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Search strategy for Department of Health websites</w:t>
            </w:r>
          </w:p>
        </w:tc>
        <w:tc>
          <w:tcPr>
            <w:tcW w:w="6798" w:type="dxa"/>
          </w:tcPr>
          <w:p w14:paraId="6B6D51A1"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It was decided not to search the Department of Health websites as relevant literature regarding policy could be obtained from other recent key literature.</w:t>
            </w:r>
          </w:p>
        </w:tc>
      </w:tr>
      <w:tr w:rsidR="00A84B27" w:rsidRPr="00A84B27" w14:paraId="214F138C" w14:textId="77777777" w:rsidTr="008E7B56">
        <w:tc>
          <w:tcPr>
            <w:tcW w:w="2830" w:type="dxa"/>
          </w:tcPr>
          <w:p w14:paraId="76C373F2"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Searching for research studies</w:t>
            </w:r>
          </w:p>
        </w:tc>
        <w:tc>
          <w:tcPr>
            <w:tcW w:w="6798" w:type="dxa"/>
          </w:tcPr>
          <w:p w14:paraId="4343F65D"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 xml:space="preserve">The search of the INVOLVE libraries and website found numerous relevant research studies on specific health conditions, some of which had not been published.  It would therefore be useful to extend this searching of studies more widely.  See </w:t>
            </w:r>
            <w:r w:rsidRPr="00A84B27">
              <w:rPr>
                <w:rFonts w:cstheme="minorHAnsi"/>
                <w:b/>
                <w:sz w:val="20"/>
                <w:szCs w:val="20"/>
              </w:rPr>
              <w:t>5. Relevant studies</w:t>
            </w:r>
            <w:r w:rsidRPr="00A84B27">
              <w:rPr>
                <w:rFonts w:cstheme="minorHAnsi"/>
                <w:sz w:val="20"/>
                <w:szCs w:val="20"/>
              </w:rPr>
              <w:t>.</w:t>
            </w:r>
          </w:p>
        </w:tc>
      </w:tr>
      <w:tr w:rsidR="00A84B27" w:rsidRPr="00A84B27" w14:paraId="2853DA89" w14:textId="77777777" w:rsidTr="008E7B56">
        <w:tc>
          <w:tcPr>
            <w:tcW w:w="2830" w:type="dxa"/>
          </w:tcPr>
          <w:p w14:paraId="71AD9974"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Searching for specific health conditions</w:t>
            </w:r>
          </w:p>
        </w:tc>
        <w:tc>
          <w:tcPr>
            <w:tcW w:w="6798" w:type="dxa"/>
          </w:tcPr>
          <w:p w14:paraId="2BE4EECD"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 xml:space="preserve">Decide on which health conditions to use in the search strategy and develop an argument for the choices.  Possible conditions include: </w:t>
            </w:r>
          </w:p>
          <w:p w14:paraId="08AA0B76" w14:textId="77777777" w:rsidR="00A84B27" w:rsidRPr="00A84B27" w:rsidRDefault="00A84B27" w:rsidP="00A84B27">
            <w:pPr>
              <w:numPr>
                <w:ilvl w:val="0"/>
                <w:numId w:val="85"/>
              </w:numPr>
              <w:tabs>
                <w:tab w:val="left" w:pos="567"/>
              </w:tabs>
              <w:spacing w:after="160" w:line="259" w:lineRule="auto"/>
              <w:contextualSpacing/>
              <w:rPr>
                <w:rFonts w:cstheme="minorHAnsi"/>
                <w:sz w:val="20"/>
                <w:szCs w:val="20"/>
              </w:rPr>
            </w:pPr>
            <w:r w:rsidRPr="00A84B27">
              <w:rPr>
                <w:rFonts w:cstheme="minorHAnsi"/>
                <w:sz w:val="20"/>
                <w:szCs w:val="20"/>
              </w:rPr>
              <w:t>Cancer</w:t>
            </w:r>
          </w:p>
          <w:p w14:paraId="7E86714D" w14:textId="77777777" w:rsidR="00A84B27" w:rsidRPr="00A84B27" w:rsidRDefault="00A84B27" w:rsidP="00A84B27">
            <w:pPr>
              <w:numPr>
                <w:ilvl w:val="0"/>
                <w:numId w:val="85"/>
              </w:numPr>
              <w:tabs>
                <w:tab w:val="left" w:pos="567"/>
              </w:tabs>
              <w:spacing w:after="160" w:line="259" w:lineRule="auto"/>
              <w:contextualSpacing/>
              <w:rPr>
                <w:rFonts w:cstheme="minorHAnsi"/>
                <w:sz w:val="20"/>
                <w:szCs w:val="20"/>
              </w:rPr>
            </w:pPr>
            <w:r w:rsidRPr="00A84B27">
              <w:rPr>
                <w:rFonts w:cstheme="minorHAnsi"/>
                <w:sz w:val="20"/>
                <w:szCs w:val="20"/>
              </w:rPr>
              <w:t>Chronic respiratory conditions (COPD)</w:t>
            </w:r>
          </w:p>
          <w:p w14:paraId="06B58319" w14:textId="77777777" w:rsidR="00A84B27" w:rsidRPr="00A84B27" w:rsidRDefault="00A84B27" w:rsidP="00A84B27">
            <w:pPr>
              <w:numPr>
                <w:ilvl w:val="0"/>
                <w:numId w:val="85"/>
              </w:numPr>
              <w:tabs>
                <w:tab w:val="left" w:pos="567"/>
              </w:tabs>
              <w:spacing w:after="160" w:line="259" w:lineRule="auto"/>
              <w:contextualSpacing/>
              <w:rPr>
                <w:rFonts w:cstheme="minorHAnsi"/>
                <w:sz w:val="20"/>
                <w:szCs w:val="20"/>
              </w:rPr>
            </w:pPr>
            <w:r w:rsidRPr="00A84B27">
              <w:rPr>
                <w:rFonts w:cstheme="minorHAnsi"/>
                <w:sz w:val="20"/>
                <w:szCs w:val="20"/>
              </w:rPr>
              <w:t>Dementia</w:t>
            </w:r>
          </w:p>
          <w:p w14:paraId="7C730DC0" w14:textId="77777777" w:rsidR="00A84B27" w:rsidRPr="00A84B27" w:rsidRDefault="00A84B27" w:rsidP="00A84B27">
            <w:pPr>
              <w:numPr>
                <w:ilvl w:val="0"/>
                <w:numId w:val="85"/>
              </w:numPr>
              <w:tabs>
                <w:tab w:val="left" w:pos="567"/>
              </w:tabs>
              <w:spacing w:after="160" w:line="259" w:lineRule="auto"/>
              <w:contextualSpacing/>
              <w:rPr>
                <w:rFonts w:cstheme="minorHAnsi"/>
                <w:sz w:val="20"/>
                <w:szCs w:val="20"/>
              </w:rPr>
            </w:pPr>
            <w:r w:rsidRPr="00A84B27">
              <w:rPr>
                <w:rFonts w:cstheme="minorHAnsi"/>
                <w:sz w:val="20"/>
                <w:szCs w:val="20"/>
              </w:rPr>
              <w:t>Heart failure</w:t>
            </w:r>
          </w:p>
          <w:p w14:paraId="64E37D60" w14:textId="77777777" w:rsidR="00A84B27" w:rsidRPr="00A84B27" w:rsidRDefault="00A84B27" w:rsidP="00A84B27">
            <w:pPr>
              <w:numPr>
                <w:ilvl w:val="0"/>
                <w:numId w:val="85"/>
              </w:numPr>
              <w:tabs>
                <w:tab w:val="left" w:pos="567"/>
              </w:tabs>
              <w:spacing w:after="160" w:line="259" w:lineRule="auto"/>
              <w:contextualSpacing/>
              <w:rPr>
                <w:rFonts w:cstheme="minorHAnsi"/>
                <w:sz w:val="20"/>
                <w:szCs w:val="20"/>
              </w:rPr>
            </w:pPr>
            <w:r w:rsidRPr="00A84B27">
              <w:rPr>
                <w:rFonts w:cstheme="minorHAnsi"/>
                <w:sz w:val="20"/>
                <w:szCs w:val="20"/>
              </w:rPr>
              <w:t>HIV/AIDS (only relevant if considering non-western countries?)</w:t>
            </w:r>
          </w:p>
          <w:p w14:paraId="064DCB2F" w14:textId="77777777" w:rsidR="00A84B27" w:rsidRPr="00A84B27" w:rsidRDefault="00A84B27" w:rsidP="00A84B27">
            <w:pPr>
              <w:numPr>
                <w:ilvl w:val="0"/>
                <w:numId w:val="85"/>
              </w:numPr>
              <w:tabs>
                <w:tab w:val="left" w:pos="567"/>
              </w:tabs>
              <w:spacing w:after="160" w:line="259" w:lineRule="auto"/>
              <w:contextualSpacing/>
              <w:rPr>
                <w:rFonts w:cstheme="minorHAnsi"/>
                <w:sz w:val="20"/>
                <w:szCs w:val="20"/>
              </w:rPr>
            </w:pPr>
            <w:r w:rsidRPr="00A84B27">
              <w:rPr>
                <w:rFonts w:cstheme="minorHAnsi"/>
                <w:sz w:val="20"/>
                <w:szCs w:val="20"/>
              </w:rPr>
              <w:t>Neurological conditions (Huntington’s, MND, Parkinson’s)</w:t>
            </w:r>
          </w:p>
          <w:p w14:paraId="71786E7D" w14:textId="77777777" w:rsidR="00A84B27" w:rsidRPr="00A84B27" w:rsidRDefault="00A84B27" w:rsidP="00A84B27">
            <w:pPr>
              <w:tabs>
                <w:tab w:val="left" w:pos="567"/>
              </w:tabs>
              <w:spacing w:after="160" w:line="259" w:lineRule="auto"/>
              <w:rPr>
                <w:rFonts w:cstheme="minorHAnsi"/>
                <w:sz w:val="20"/>
                <w:szCs w:val="20"/>
              </w:rPr>
            </w:pPr>
          </w:p>
          <w:p w14:paraId="343395E4"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Choose highest morbidity? – use Global Atlas for statistics.</w:t>
            </w:r>
          </w:p>
          <w:p w14:paraId="3A0A15A2" w14:textId="77777777" w:rsidR="00A84B27" w:rsidRPr="00A84B27" w:rsidRDefault="00A84B27" w:rsidP="00A84B27">
            <w:pPr>
              <w:tabs>
                <w:tab w:val="left" w:pos="567"/>
              </w:tabs>
              <w:spacing w:after="160" w:line="259" w:lineRule="auto"/>
              <w:rPr>
                <w:rFonts w:cstheme="minorHAnsi"/>
                <w:sz w:val="20"/>
                <w:szCs w:val="20"/>
              </w:rPr>
            </w:pPr>
          </w:p>
          <w:p w14:paraId="2FECBE78"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lastRenderedPageBreak/>
              <w:t>It may be useful to pick contrasting health conditions (and settings, eg. care homes, hospices, etc?) to examine involvement in these different cases.</w:t>
            </w:r>
          </w:p>
        </w:tc>
      </w:tr>
      <w:tr w:rsidR="00A84B27" w:rsidRPr="00A84B27" w14:paraId="7B5BE08F" w14:textId="77777777" w:rsidTr="008E7B56">
        <w:tc>
          <w:tcPr>
            <w:tcW w:w="2830" w:type="dxa"/>
          </w:tcPr>
          <w:p w14:paraId="33F3848D"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lastRenderedPageBreak/>
              <w:t>Differing definitions of involvement and palliative care</w:t>
            </w:r>
          </w:p>
        </w:tc>
        <w:tc>
          <w:tcPr>
            <w:tcW w:w="6798" w:type="dxa"/>
          </w:tcPr>
          <w:p w14:paraId="2030D357"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Decide what terms to use for free text searching for involvement.  Other possible terms:</w:t>
            </w:r>
          </w:p>
          <w:p w14:paraId="0C287A57" w14:textId="77777777" w:rsidR="00A84B27" w:rsidRPr="00A84B27" w:rsidRDefault="00A84B27" w:rsidP="00A84B27">
            <w:pPr>
              <w:numPr>
                <w:ilvl w:val="0"/>
                <w:numId w:val="86"/>
              </w:numPr>
              <w:tabs>
                <w:tab w:val="left" w:pos="567"/>
              </w:tabs>
              <w:spacing w:after="160" w:line="259" w:lineRule="auto"/>
              <w:contextualSpacing/>
              <w:rPr>
                <w:rFonts w:cstheme="minorHAnsi"/>
                <w:sz w:val="20"/>
                <w:szCs w:val="20"/>
              </w:rPr>
            </w:pPr>
            <w:r w:rsidRPr="00A84B27">
              <w:rPr>
                <w:rFonts w:cstheme="minorHAnsi"/>
                <w:sz w:val="20"/>
                <w:szCs w:val="20"/>
              </w:rPr>
              <w:t>Collaboration</w:t>
            </w:r>
          </w:p>
          <w:p w14:paraId="07EA04E5" w14:textId="77777777" w:rsidR="00A84B27" w:rsidRPr="00A84B27" w:rsidRDefault="00A84B27" w:rsidP="00A84B27">
            <w:pPr>
              <w:numPr>
                <w:ilvl w:val="0"/>
                <w:numId w:val="86"/>
              </w:numPr>
              <w:tabs>
                <w:tab w:val="left" w:pos="567"/>
              </w:tabs>
              <w:spacing w:after="160" w:line="259" w:lineRule="auto"/>
              <w:contextualSpacing/>
              <w:rPr>
                <w:rFonts w:cstheme="minorHAnsi"/>
                <w:sz w:val="20"/>
                <w:szCs w:val="20"/>
              </w:rPr>
            </w:pPr>
            <w:r w:rsidRPr="00A84B27">
              <w:rPr>
                <w:rFonts w:cstheme="minorHAnsi"/>
                <w:sz w:val="20"/>
                <w:szCs w:val="20"/>
              </w:rPr>
              <w:t>Partnership working</w:t>
            </w:r>
          </w:p>
          <w:p w14:paraId="37CA7BE4" w14:textId="77777777" w:rsidR="00A84B27" w:rsidRPr="00A84B27" w:rsidRDefault="00A84B27" w:rsidP="00A84B27">
            <w:pPr>
              <w:numPr>
                <w:ilvl w:val="0"/>
                <w:numId w:val="86"/>
              </w:numPr>
              <w:tabs>
                <w:tab w:val="left" w:pos="567"/>
              </w:tabs>
              <w:spacing w:after="160" w:line="259" w:lineRule="auto"/>
              <w:contextualSpacing/>
              <w:rPr>
                <w:rFonts w:cstheme="minorHAnsi"/>
                <w:sz w:val="20"/>
                <w:szCs w:val="20"/>
              </w:rPr>
            </w:pPr>
            <w:r w:rsidRPr="00A84B27">
              <w:rPr>
                <w:rFonts w:cstheme="minorHAnsi"/>
                <w:sz w:val="20"/>
                <w:szCs w:val="20"/>
              </w:rPr>
              <w:t>Co-production</w:t>
            </w:r>
          </w:p>
          <w:p w14:paraId="6DFFA43B" w14:textId="77777777" w:rsidR="00A84B27" w:rsidRPr="00A84B27" w:rsidRDefault="00A84B27" w:rsidP="00A84B27">
            <w:pPr>
              <w:numPr>
                <w:ilvl w:val="0"/>
                <w:numId w:val="86"/>
              </w:numPr>
              <w:tabs>
                <w:tab w:val="left" w:pos="567"/>
              </w:tabs>
              <w:spacing w:after="160" w:line="259" w:lineRule="auto"/>
              <w:contextualSpacing/>
              <w:rPr>
                <w:rFonts w:cstheme="minorHAnsi"/>
                <w:sz w:val="20"/>
                <w:szCs w:val="20"/>
              </w:rPr>
            </w:pPr>
            <w:r w:rsidRPr="00A84B27">
              <w:rPr>
                <w:rFonts w:cstheme="minorHAnsi"/>
                <w:sz w:val="20"/>
                <w:szCs w:val="20"/>
              </w:rPr>
              <w:t>Participatory Action Research</w:t>
            </w:r>
          </w:p>
          <w:p w14:paraId="034C5370" w14:textId="77777777" w:rsidR="00A84B27" w:rsidRPr="00A84B27" w:rsidRDefault="00A84B27" w:rsidP="00A84B27">
            <w:pPr>
              <w:numPr>
                <w:ilvl w:val="0"/>
                <w:numId w:val="86"/>
              </w:numPr>
              <w:tabs>
                <w:tab w:val="left" w:pos="567"/>
              </w:tabs>
              <w:spacing w:after="160" w:line="259" w:lineRule="auto"/>
              <w:contextualSpacing/>
              <w:rPr>
                <w:rFonts w:cstheme="minorHAnsi"/>
                <w:sz w:val="20"/>
                <w:szCs w:val="20"/>
              </w:rPr>
            </w:pPr>
            <w:r w:rsidRPr="00A84B27">
              <w:rPr>
                <w:rFonts w:cstheme="minorHAnsi"/>
                <w:sz w:val="20"/>
                <w:szCs w:val="20"/>
              </w:rPr>
              <w:t>And others?</w:t>
            </w:r>
          </w:p>
          <w:p w14:paraId="2229A7A9" w14:textId="77777777" w:rsidR="00A84B27" w:rsidRPr="00A84B27" w:rsidRDefault="00A84B27" w:rsidP="00A84B27">
            <w:pPr>
              <w:tabs>
                <w:tab w:val="left" w:pos="567"/>
              </w:tabs>
              <w:spacing w:after="160" w:line="259" w:lineRule="auto"/>
              <w:rPr>
                <w:rFonts w:cstheme="minorHAnsi"/>
                <w:sz w:val="20"/>
                <w:szCs w:val="20"/>
              </w:rPr>
            </w:pPr>
          </w:p>
          <w:p w14:paraId="3311CC2C"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Use examples of other search terms used in other documents.</w:t>
            </w:r>
          </w:p>
          <w:p w14:paraId="4CD2934B" w14:textId="77777777" w:rsidR="00A84B27" w:rsidRPr="00A84B27" w:rsidRDefault="00A84B27" w:rsidP="00A84B27">
            <w:pPr>
              <w:tabs>
                <w:tab w:val="left" w:pos="567"/>
              </w:tabs>
              <w:spacing w:after="160" w:line="259" w:lineRule="auto"/>
              <w:rPr>
                <w:rFonts w:cstheme="minorHAnsi"/>
                <w:sz w:val="20"/>
                <w:szCs w:val="20"/>
              </w:rPr>
            </w:pPr>
          </w:p>
          <w:p w14:paraId="45697FE2"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Further define by specifying in the inclusion criteria that there must be at least one paragraph on involvement, with critical analysis or reflection that could include definition of involvement, conceptualisation, methods, process, measurement, impacts, outcomes, etc?</w:t>
            </w:r>
          </w:p>
        </w:tc>
      </w:tr>
      <w:tr w:rsidR="00A84B27" w:rsidRPr="00A84B27" w14:paraId="3A062963" w14:textId="77777777" w:rsidTr="008E7B56">
        <w:tc>
          <w:tcPr>
            <w:tcW w:w="2830" w:type="dxa"/>
          </w:tcPr>
          <w:p w14:paraId="0EC2B787"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Literature on involvement in other palliative care settings</w:t>
            </w:r>
          </w:p>
        </w:tc>
        <w:tc>
          <w:tcPr>
            <w:tcW w:w="6798" w:type="dxa"/>
          </w:tcPr>
          <w:p w14:paraId="5F0766F8" w14:textId="77777777" w:rsidR="00A84B27" w:rsidRPr="00A84B27" w:rsidRDefault="00A84B27" w:rsidP="00A84B27">
            <w:pPr>
              <w:tabs>
                <w:tab w:val="left" w:pos="567"/>
              </w:tabs>
              <w:spacing w:after="160" w:line="259" w:lineRule="auto"/>
              <w:rPr>
                <w:rFonts w:cstheme="minorHAnsi"/>
                <w:sz w:val="20"/>
                <w:szCs w:val="20"/>
              </w:rPr>
            </w:pPr>
            <w:r w:rsidRPr="00A84B27">
              <w:rPr>
                <w:rFonts w:cstheme="minorHAnsi"/>
                <w:sz w:val="20"/>
                <w:szCs w:val="20"/>
              </w:rPr>
              <w:t>It was decided to include reviews on involvement in other palliative care settings, reviews on participation in palliative care research and primary research and other references concerning involvement in palliative care service delivery.  Define this further?</w:t>
            </w:r>
          </w:p>
        </w:tc>
      </w:tr>
    </w:tbl>
    <w:p w14:paraId="196E8705" w14:textId="77777777" w:rsidR="00A84B27" w:rsidRPr="00A84B27" w:rsidRDefault="00A84B27" w:rsidP="00A84B27">
      <w:pPr>
        <w:tabs>
          <w:tab w:val="left" w:pos="567"/>
        </w:tabs>
        <w:spacing w:after="0" w:line="240" w:lineRule="auto"/>
        <w:rPr>
          <w:rFonts w:cstheme="minorHAnsi"/>
        </w:rPr>
      </w:pPr>
    </w:p>
    <w:p w14:paraId="403E8C4E" w14:textId="77777777" w:rsidR="00A84B27" w:rsidRPr="00A84B27" w:rsidRDefault="00A84B27" w:rsidP="00A84B27">
      <w:pPr>
        <w:tabs>
          <w:tab w:val="left" w:pos="567"/>
        </w:tabs>
        <w:spacing w:after="0" w:line="240" w:lineRule="auto"/>
        <w:rPr>
          <w:rFonts w:cstheme="minorHAnsi"/>
          <w:b/>
        </w:rPr>
      </w:pPr>
      <w:r w:rsidRPr="00A84B27">
        <w:rPr>
          <w:rFonts w:cstheme="minorHAnsi"/>
        </w:rPr>
        <w:t xml:space="preserve"> </w:t>
      </w:r>
      <w:r w:rsidRPr="00A84B27">
        <w:rPr>
          <w:rFonts w:cstheme="minorHAnsi"/>
          <w:b/>
        </w:rPr>
        <w:t>Table 14 Additional factors</w:t>
      </w:r>
    </w:p>
    <w:p w14:paraId="3A995CBC" w14:textId="77777777" w:rsidR="00A84B27" w:rsidRPr="00A84B27" w:rsidRDefault="00A84B27" w:rsidP="00A84B27">
      <w:pPr>
        <w:tabs>
          <w:tab w:val="left" w:pos="567"/>
        </w:tabs>
        <w:spacing w:after="0" w:line="240" w:lineRule="auto"/>
        <w:rPr>
          <w:rFonts w:cstheme="minorHAnsi"/>
        </w:rPr>
      </w:pPr>
    </w:p>
    <w:p w14:paraId="28876E51" w14:textId="77777777" w:rsidR="00A84B27" w:rsidRPr="00A84B27" w:rsidRDefault="00A84B27" w:rsidP="00A84B27">
      <w:pPr>
        <w:tabs>
          <w:tab w:val="left" w:pos="567"/>
        </w:tabs>
        <w:spacing w:after="0" w:line="240" w:lineRule="auto"/>
        <w:rPr>
          <w:rFonts w:cstheme="minorHAnsi"/>
          <w:b/>
          <w:sz w:val="24"/>
          <w:szCs w:val="24"/>
        </w:rPr>
      </w:pPr>
      <w:bookmarkStart w:id="457" w:name="_Hlk484958074"/>
      <w:r w:rsidRPr="00A84B27">
        <w:rPr>
          <w:rFonts w:cstheme="minorHAnsi"/>
          <w:b/>
          <w:sz w:val="24"/>
          <w:szCs w:val="24"/>
        </w:rPr>
        <w:t>5.</w:t>
      </w:r>
      <w:r w:rsidRPr="00A84B27">
        <w:rPr>
          <w:rFonts w:cstheme="minorHAnsi"/>
          <w:b/>
          <w:sz w:val="24"/>
          <w:szCs w:val="24"/>
        </w:rPr>
        <w:tab/>
        <w:t>Relevant Studies</w:t>
      </w:r>
    </w:p>
    <w:p w14:paraId="6E9FE0FB" w14:textId="77777777" w:rsidR="00A84B27" w:rsidRPr="00A84B27" w:rsidRDefault="00A84B27" w:rsidP="00A84B27">
      <w:pPr>
        <w:tabs>
          <w:tab w:val="left" w:pos="567"/>
        </w:tabs>
        <w:spacing w:after="0" w:line="240" w:lineRule="auto"/>
        <w:rPr>
          <w:rFonts w:cstheme="minorHAnsi"/>
          <w:b/>
          <w:sz w:val="24"/>
          <w:szCs w:val="24"/>
        </w:rPr>
      </w:pPr>
    </w:p>
    <w:p w14:paraId="0686E8EF" w14:textId="77777777" w:rsidR="00A84B27" w:rsidRPr="00A84B27" w:rsidRDefault="00A84B27" w:rsidP="00A84B27">
      <w:pPr>
        <w:spacing w:after="0" w:line="240" w:lineRule="auto"/>
        <w:rPr>
          <w:rFonts w:cstheme="minorHAnsi"/>
          <w:b/>
          <w:color w:val="0563C1" w:themeColor="hyperlink"/>
          <w:u w:val="single"/>
        </w:rPr>
      </w:pPr>
      <w:r w:rsidRPr="00A84B27">
        <w:rPr>
          <w:rFonts w:cstheme="minorHAnsi"/>
          <w:b/>
        </w:rPr>
        <w:t>From INVOLVE Library of examples (</w:t>
      </w:r>
      <w:hyperlink r:id="rId153" w:history="1">
        <w:r w:rsidRPr="00A84B27">
          <w:rPr>
            <w:rFonts w:cstheme="minorHAnsi"/>
            <w:b/>
            <w:color w:val="0563C1" w:themeColor="hyperlink"/>
            <w:u w:val="single"/>
          </w:rPr>
          <w:t>http://www.invo.org.uk/resource-centre/libraries/examples/examples-of-patient-and-public-involvement-reported-in-the-research-excellence-framework-2014-impact-case-studies/</w:t>
        </w:r>
      </w:hyperlink>
      <w:r w:rsidRPr="00A84B27">
        <w:rPr>
          <w:rFonts w:cstheme="minorHAnsi"/>
          <w:b/>
          <w:color w:val="0563C1" w:themeColor="hyperlink"/>
          <w:u w:val="single"/>
        </w:rPr>
        <w:t>):</w:t>
      </w:r>
    </w:p>
    <w:p w14:paraId="00A2D419" w14:textId="77777777" w:rsidR="00A84B27" w:rsidRPr="00A84B27" w:rsidRDefault="00A84B27" w:rsidP="00A84B27">
      <w:pPr>
        <w:spacing w:after="0" w:line="240" w:lineRule="auto"/>
        <w:rPr>
          <w:rFonts w:cstheme="minorHAnsi"/>
          <w:b/>
        </w:rPr>
      </w:pPr>
    </w:p>
    <w:p w14:paraId="01AF6A33" w14:textId="77777777" w:rsidR="00A84B27" w:rsidRPr="00A84B27" w:rsidRDefault="00720C20" w:rsidP="00A84B27">
      <w:pPr>
        <w:spacing w:after="0" w:line="240" w:lineRule="auto"/>
        <w:rPr>
          <w:rFonts w:cstheme="minorHAnsi"/>
        </w:rPr>
      </w:pPr>
      <w:hyperlink r:id="rId154" w:history="1">
        <w:r w:rsidR="00A84B27" w:rsidRPr="00A84B27">
          <w:rPr>
            <w:rFonts w:cstheme="minorHAnsi"/>
            <w:bCs/>
          </w:rPr>
          <w:t>Example 2</w:t>
        </w:r>
      </w:hyperlink>
      <w:r w:rsidR="00A84B27" w:rsidRPr="00A84B27">
        <w:rPr>
          <w:rFonts w:cstheme="minorHAnsi"/>
        </w:rPr>
        <w:t>: </w:t>
      </w:r>
      <w:r w:rsidR="00A84B27" w:rsidRPr="00A84B27">
        <w:rPr>
          <w:rFonts w:cstheme="minorHAnsi"/>
          <w:bCs/>
        </w:rPr>
        <w:t> Care Transition Experiences: developing a user and carer centred approach</w:t>
      </w:r>
      <w:r w:rsidR="00A84B27" w:rsidRPr="00A84B27">
        <w:rPr>
          <w:rFonts w:cstheme="minorHAnsi"/>
        </w:rPr>
        <w:t xml:space="preserve"> [University of Birmingham]</w:t>
      </w:r>
    </w:p>
    <w:p w14:paraId="4189D2F6" w14:textId="77777777" w:rsidR="00A84B27" w:rsidRPr="00A84B27" w:rsidRDefault="00720C20" w:rsidP="00A84B27">
      <w:pPr>
        <w:spacing w:after="0" w:line="240" w:lineRule="auto"/>
        <w:rPr>
          <w:rFonts w:cstheme="minorHAnsi"/>
        </w:rPr>
      </w:pPr>
      <w:hyperlink r:id="rId155" w:history="1">
        <w:r w:rsidR="00A84B27" w:rsidRPr="00A84B27">
          <w:rPr>
            <w:rFonts w:cstheme="minorHAnsi"/>
            <w:color w:val="0563C1" w:themeColor="hyperlink"/>
            <w:u w:val="single"/>
          </w:rPr>
          <w:t>http://impact.ref.ac.uk/CaseStudies/CaseStudy.aspx?Id=38873</w:t>
        </w:r>
      </w:hyperlink>
    </w:p>
    <w:p w14:paraId="5F6F01B0" w14:textId="77777777" w:rsidR="00A84B27" w:rsidRPr="00A84B27" w:rsidRDefault="00A84B27" w:rsidP="00A84B27">
      <w:pPr>
        <w:spacing w:after="0" w:line="240" w:lineRule="auto"/>
        <w:rPr>
          <w:rFonts w:cstheme="minorHAnsi"/>
        </w:rPr>
      </w:pPr>
      <w:r w:rsidRPr="00A84B27">
        <w:rPr>
          <w:rFonts w:cstheme="minorHAnsi"/>
        </w:rPr>
        <w:t>older people, dementia</w:t>
      </w:r>
    </w:p>
    <w:p w14:paraId="40A0B81F" w14:textId="77777777" w:rsidR="00A84B27" w:rsidRPr="00A84B27" w:rsidRDefault="00A84B27" w:rsidP="00A84B27">
      <w:pPr>
        <w:spacing w:after="0" w:line="240" w:lineRule="auto"/>
        <w:rPr>
          <w:rFonts w:cstheme="minorHAnsi"/>
        </w:rPr>
      </w:pPr>
    </w:p>
    <w:p w14:paraId="70C4486A" w14:textId="77777777" w:rsidR="00A84B27" w:rsidRPr="00A84B27" w:rsidRDefault="00720C20" w:rsidP="00A84B27">
      <w:pPr>
        <w:spacing w:after="0" w:line="240" w:lineRule="auto"/>
        <w:rPr>
          <w:rFonts w:cstheme="minorHAnsi"/>
        </w:rPr>
      </w:pPr>
      <w:hyperlink r:id="rId156" w:history="1">
        <w:r w:rsidR="00A84B27" w:rsidRPr="00A84B27">
          <w:rPr>
            <w:rFonts w:cstheme="minorHAnsi"/>
            <w:bCs/>
          </w:rPr>
          <w:t>Example 4</w:t>
        </w:r>
        <w:r w:rsidR="00A84B27" w:rsidRPr="00A84B27">
          <w:rPr>
            <w:rFonts w:cstheme="minorHAnsi"/>
          </w:rPr>
          <w:t>:</w:t>
        </w:r>
      </w:hyperlink>
      <w:r w:rsidR="00A84B27" w:rsidRPr="00A84B27">
        <w:rPr>
          <w:rFonts w:cstheme="minorHAnsi"/>
        </w:rPr>
        <w:t>  </w:t>
      </w:r>
      <w:r w:rsidR="00A84B27" w:rsidRPr="00A84B27">
        <w:rPr>
          <w:rFonts w:cstheme="minorHAnsi"/>
          <w:bCs/>
        </w:rPr>
        <w:t xml:space="preserve">Improving Participatory Practice and Well-being with Older People </w:t>
      </w:r>
      <w:r w:rsidR="00A84B27" w:rsidRPr="00A84B27">
        <w:rPr>
          <w:rFonts w:cstheme="minorHAnsi"/>
        </w:rPr>
        <w:t>[University of Brighton]</w:t>
      </w:r>
    </w:p>
    <w:p w14:paraId="351AEB77" w14:textId="77777777" w:rsidR="00A84B27" w:rsidRPr="00A84B27" w:rsidRDefault="00720C20" w:rsidP="00A84B27">
      <w:pPr>
        <w:spacing w:after="0" w:line="240" w:lineRule="auto"/>
        <w:rPr>
          <w:rFonts w:cstheme="minorHAnsi"/>
        </w:rPr>
      </w:pPr>
      <w:hyperlink r:id="rId157" w:history="1">
        <w:r w:rsidR="00A84B27" w:rsidRPr="00A84B27">
          <w:rPr>
            <w:rFonts w:cstheme="minorHAnsi"/>
            <w:color w:val="0563C1" w:themeColor="hyperlink"/>
            <w:u w:val="single"/>
          </w:rPr>
          <w:t>http://impact.ref.ac.uk/CaseStudies/CaseStudy.aspx?Id=39766</w:t>
        </w:r>
      </w:hyperlink>
    </w:p>
    <w:p w14:paraId="64C80FDE" w14:textId="77777777" w:rsidR="00A84B27" w:rsidRPr="00A84B27" w:rsidRDefault="00A84B27" w:rsidP="00A84B27">
      <w:pPr>
        <w:spacing w:after="0" w:line="240" w:lineRule="auto"/>
        <w:rPr>
          <w:rFonts w:cstheme="minorHAnsi"/>
        </w:rPr>
      </w:pPr>
      <w:r w:rsidRPr="00A84B27">
        <w:rPr>
          <w:rFonts w:cstheme="minorHAnsi"/>
        </w:rPr>
        <w:t>older people</w:t>
      </w:r>
    </w:p>
    <w:p w14:paraId="6A15971B" w14:textId="77777777" w:rsidR="00A84B27" w:rsidRPr="00A84B27" w:rsidRDefault="00A84B27" w:rsidP="00A84B27">
      <w:pPr>
        <w:spacing w:after="0" w:line="240" w:lineRule="auto"/>
        <w:rPr>
          <w:rFonts w:cstheme="minorHAnsi"/>
        </w:rPr>
      </w:pPr>
    </w:p>
    <w:p w14:paraId="5952D062" w14:textId="77777777" w:rsidR="00A84B27" w:rsidRPr="00A84B27" w:rsidRDefault="00720C20" w:rsidP="00A84B27">
      <w:pPr>
        <w:spacing w:after="0" w:line="240" w:lineRule="auto"/>
        <w:rPr>
          <w:rFonts w:cstheme="minorHAnsi"/>
        </w:rPr>
      </w:pPr>
      <w:hyperlink r:id="rId158" w:history="1">
        <w:r w:rsidR="00A84B27" w:rsidRPr="00A84B27">
          <w:rPr>
            <w:rFonts w:cstheme="minorHAnsi"/>
            <w:bCs/>
          </w:rPr>
          <w:t>Example 7</w:t>
        </w:r>
        <w:r w:rsidR="00A84B27" w:rsidRPr="00A84B27">
          <w:rPr>
            <w:rFonts w:cstheme="minorHAnsi"/>
          </w:rPr>
          <w:t>:</w:t>
        </w:r>
      </w:hyperlink>
      <w:r w:rsidR="00A84B27" w:rsidRPr="00A84B27">
        <w:rPr>
          <w:rFonts w:cstheme="minorHAnsi"/>
        </w:rPr>
        <w:t>  </w:t>
      </w:r>
      <w:r w:rsidR="00A84B27" w:rsidRPr="00A84B27">
        <w:rPr>
          <w:rFonts w:cstheme="minorHAnsi"/>
          <w:bCs/>
        </w:rPr>
        <w:t>King’s South London Stroke Register: Informing Innovation in Stroke Care</w:t>
      </w:r>
      <w:r w:rsidR="00A84B27" w:rsidRPr="00A84B27">
        <w:rPr>
          <w:rFonts w:cstheme="minorHAnsi"/>
        </w:rPr>
        <w:t xml:space="preserve"> [Kings College London]</w:t>
      </w:r>
    </w:p>
    <w:p w14:paraId="591116D1" w14:textId="77777777" w:rsidR="00A84B27" w:rsidRPr="00A84B27" w:rsidRDefault="00720C20" w:rsidP="00A84B27">
      <w:pPr>
        <w:spacing w:after="0" w:line="240" w:lineRule="auto"/>
        <w:rPr>
          <w:rFonts w:cstheme="minorHAnsi"/>
        </w:rPr>
      </w:pPr>
      <w:hyperlink r:id="rId159" w:history="1">
        <w:r w:rsidR="00A84B27" w:rsidRPr="00A84B27">
          <w:rPr>
            <w:rFonts w:cstheme="minorHAnsi"/>
            <w:color w:val="0563C1" w:themeColor="hyperlink"/>
            <w:u w:val="single"/>
          </w:rPr>
          <w:t>http://impact.ref.ac.uk/CaseStudies/CaseStudy.aspx?Id=41174</w:t>
        </w:r>
      </w:hyperlink>
    </w:p>
    <w:p w14:paraId="7FA53A3F" w14:textId="77777777" w:rsidR="00A84B27" w:rsidRPr="00A84B27" w:rsidRDefault="00A84B27" w:rsidP="00A84B27">
      <w:pPr>
        <w:spacing w:after="0" w:line="240" w:lineRule="auto"/>
        <w:rPr>
          <w:rFonts w:cstheme="minorHAnsi"/>
        </w:rPr>
      </w:pPr>
      <w:r w:rsidRPr="00A84B27">
        <w:rPr>
          <w:rFonts w:cstheme="minorHAnsi"/>
        </w:rPr>
        <w:t>stroke</w:t>
      </w:r>
    </w:p>
    <w:p w14:paraId="00B8796D" w14:textId="77777777" w:rsidR="00A84B27" w:rsidRPr="00A84B27" w:rsidRDefault="00A84B27" w:rsidP="00A84B27">
      <w:pPr>
        <w:spacing w:after="0" w:line="240" w:lineRule="auto"/>
        <w:rPr>
          <w:rFonts w:cstheme="minorHAnsi"/>
        </w:rPr>
      </w:pPr>
    </w:p>
    <w:p w14:paraId="40170BDC" w14:textId="77777777" w:rsidR="00A84B27" w:rsidRPr="00A84B27" w:rsidRDefault="00A84B27" w:rsidP="00A84B27">
      <w:pPr>
        <w:spacing w:after="0" w:line="240" w:lineRule="auto"/>
        <w:outlineLvl w:val="0"/>
        <w:rPr>
          <w:rFonts w:eastAsia="Times New Roman" w:cstheme="minorHAnsi"/>
          <w:b/>
          <w:bCs/>
          <w:kern w:val="36"/>
          <w:lang w:eastAsia="en-GB"/>
        </w:rPr>
      </w:pPr>
      <w:r w:rsidRPr="00A84B27">
        <w:rPr>
          <w:rFonts w:eastAsia="Times New Roman" w:cstheme="minorHAnsi"/>
          <w:b/>
          <w:bCs/>
          <w:kern w:val="36"/>
          <w:lang w:eastAsia="en-GB"/>
        </w:rPr>
        <w:t>Exploring public involvement in research funding applications</w:t>
      </w:r>
    </w:p>
    <w:p w14:paraId="4F2ED8C7" w14:textId="77777777" w:rsidR="00A84B27" w:rsidRPr="00A84B27" w:rsidRDefault="00720C20" w:rsidP="00A84B27">
      <w:pPr>
        <w:spacing w:after="0" w:line="240" w:lineRule="auto"/>
        <w:rPr>
          <w:rFonts w:cstheme="minorHAnsi"/>
        </w:rPr>
      </w:pPr>
      <w:hyperlink r:id="rId160" w:history="1">
        <w:r w:rsidR="00A84B27" w:rsidRPr="00A84B27">
          <w:rPr>
            <w:rFonts w:cstheme="minorHAnsi"/>
            <w:color w:val="0563C1" w:themeColor="hyperlink"/>
            <w:u w:val="single"/>
          </w:rPr>
          <w:t>http://www.invo.org.uk/resource-centre/libraries/examples/exploring-public-involvement-in-nihr-research-funding-applications/</w:t>
        </w:r>
      </w:hyperlink>
    </w:p>
    <w:p w14:paraId="533F3823" w14:textId="77777777" w:rsidR="00A84B27" w:rsidRPr="00A84B27" w:rsidRDefault="00A84B27" w:rsidP="00A84B27">
      <w:pPr>
        <w:spacing w:after="0" w:line="240" w:lineRule="auto"/>
        <w:rPr>
          <w:rFonts w:cstheme="minorHAnsi"/>
        </w:rPr>
      </w:pPr>
      <w:r w:rsidRPr="00A84B27">
        <w:rPr>
          <w:rFonts w:cstheme="minorHAnsi"/>
        </w:rPr>
        <w:t>Parkinson’s, cancer, eol care, cystic fibrosis, copd, hiv</w:t>
      </w:r>
    </w:p>
    <w:p w14:paraId="3B597B7E" w14:textId="77777777" w:rsidR="00A84B27" w:rsidRPr="00A84B27" w:rsidRDefault="00A84B27" w:rsidP="00A84B27">
      <w:pPr>
        <w:spacing w:after="0" w:line="240" w:lineRule="auto"/>
        <w:rPr>
          <w:rFonts w:cstheme="minorHAnsi"/>
        </w:rPr>
      </w:pPr>
    </w:p>
    <w:p w14:paraId="72E37660" w14:textId="77777777" w:rsidR="00A84B27" w:rsidRPr="00A84B27" w:rsidRDefault="00A84B27" w:rsidP="00A84B27">
      <w:pPr>
        <w:spacing w:after="0" w:line="240" w:lineRule="auto"/>
        <w:rPr>
          <w:rFonts w:cstheme="minorHAnsi"/>
          <w:b/>
        </w:rPr>
      </w:pPr>
      <w:r w:rsidRPr="00A84B27">
        <w:rPr>
          <w:rFonts w:cstheme="minorHAnsi"/>
          <w:b/>
          <w:bCs/>
        </w:rPr>
        <w:t>EnComPaSS project (Enhanced Community Palliative Care Support Services)</w:t>
      </w:r>
    </w:p>
    <w:p w14:paraId="1B412668" w14:textId="77777777" w:rsidR="00A84B27" w:rsidRPr="00A84B27" w:rsidRDefault="00720C20" w:rsidP="00A84B27">
      <w:pPr>
        <w:spacing w:after="0" w:line="240" w:lineRule="auto"/>
        <w:rPr>
          <w:rFonts w:cstheme="minorHAnsi"/>
        </w:rPr>
      </w:pPr>
      <w:hyperlink r:id="rId161" w:history="1">
        <w:r w:rsidR="00A84B27" w:rsidRPr="00A84B27">
          <w:rPr>
            <w:rFonts w:cstheme="minorHAnsi"/>
            <w:color w:val="0563C1" w:themeColor="hyperlink"/>
            <w:u w:val="single"/>
          </w:rPr>
          <w:t>http://clahrc-yh.nihr.ac.uk/industry/case-studies/sensory-technologies</w:t>
        </w:r>
      </w:hyperlink>
    </w:p>
    <w:p w14:paraId="2D6B1C0E" w14:textId="77777777" w:rsidR="00A84B27" w:rsidRPr="00A84B27" w:rsidRDefault="00A84B27" w:rsidP="00A84B27">
      <w:pPr>
        <w:spacing w:after="0" w:line="240" w:lineRule="auto"/>
        <w:rPr>
          <w:rFonts w:cstheme="minorHAnsi"/>
        </w:rPr>
      </w:pPr>
      <w:r w:rsidRPr="00A84B27">
        <w:rPr>
          <w:rFonts w:cstheme="minorHAnsi"/>
        </w:rPr>
        <w:t>palliative care</w:t>
      </w:r>
    </w:p>
    <w:p w14:paraId="01200860" w14:textId="77777777" w:rsidR="00A84B27" w:rsidRPr="00A84B27" w:rsidRDefault="00A84B27" w:rsidP="00A84B27">
      <w:pPr>
        <w:tabs>
          <w:tab w:val="left" w:pos="567"/>
        </w:tabs>
        <w:spacing w:after="0" w:line="240" w:lineRule="auto"/>
        <w:rPr>
          <w:rFonts w:cstheme="minorHAnsi"/>
          <w:b/>
          <w:sz w:val="24"/>
          <w:szCs w:val="24"/>
        </w:rPr>
      </w:pPr>
    </w:p>
    <w:p w14:paraId="44EE02B2" w14:textId="77777777" w:rsidR="00A84B27" w:rsidRPr="00A84B27" w:rsidRDefault="00A84B27" w:rsidP="00A84B27">
      <w:pPr>
        <w:tabs>
          <w:tab w:val="left" w:pos="567"/>
        </w:tabs>
        <w:spacing w:after="0" w:line="240" w:lineRule="auto"/>
        <w:rPr>
          <w:rFonts w:cstheme="minorHAnsi"/>
          <w:b/>
          <w:sz w:val="24"/>
          <w:szCs w:val="24"/>
        </w:rPr>
      </w:pPr>
      <w:r w:rsidRPr="00A84B27">
        <w:rPr>
          <w:rFonts w:cstheme="minorHAnsi"/>
          <w:b/>
          <w:sz w:val="24"/>
          <w:szCs w:val="24"/>
        </w:rPr>
        <w:t>6.</w:t>
      </w:r>
      <w:r w:rsidRPr="00A84B27">
        <w:rPr>
          <w:rFonts w:cstheme="minorHAnsi"/>
          <w:b/>
          <w:sz w:val="24"/>
          <w:szCs w:val="24"/>
        </w:rPr>
        <w:tab/>
        <w:t>Publications to Buy</w:t>
      </w:r>
    </w:p>
    <w:p w14:paraId="79EA4CDD" w14:textId="77777777" w:rsidR="00A84B27" w:rsidRPr="00A84B27" w:rsidRDefault="00A84B27" w:rsidP="00A84B27">
      <w:pPr>
        <w:spacing w:before="100" w:beforeAutospacing="1" w:after="100" w:afterAutospacing="1" w:line="240" w:lineRule="auto"/>
        <w:outlineLvl w:val="2"/>
        <w:rPr>
          <w:rFonts w:eastAsia="Times New Roman" w:cstheme="minorHAnsi"/>
          <w:b/>
          <w:bCs/>
          <w:lang w:eastAsia="en-GB"/>
        </w:rPr>
      </w:pPr>
      <w:r w:rsidRPr="00A84B27">
        <w:rPr>
          <w:rFonts w:eastAsia="Times New Roman" w:cstheme="minorHAnsi"/>
          <w:b/>
          <w:bCs/>
          <w:lang w:eastAsia="en-GB"/>
        </w:rPr>
        <w:t>From NCPC (</w:t>
      </w:r>
      <w:hyperlink r:id="rId162" w:anchor="top" w:history="1">
        <w:r w:rsidRPr="00A84B27">
          <w:rPr>
            <w:rFonts w:eastAsia="Times New Roman" w:cstheme="minorHAnsi"/>
            <w:color w:val="0563C1" w:themeColor="hyperlink"/>
            <w:u w:val="single"/>
            <w:lang w:eastAsia="en-GB"/>
          </w:rPr>
          <w:t>http://shop.ncpc.org.uk/public/shop/default.aspx?Category=NCPC%20Publications&amp;Page=2#top</w:t>
        </w:r>
      </w:hyperlink>
      <w:r w:rsidRPr="00A84B27">
        <w:rPr>
          <w:rFonts w:eastAsia="Times New Roman" w:cstheme="minorHAnsi"/>
          <w:b/>
          <w:bCs/>
          <w:lang w:eastAsia="en-GB"/>
        </w:rPr>
        <w:t>):</w:t>
      </w:r>
    </w:p>
    <w:p w14:paraId="2C93BCA9" w14:textId="77777777" w:rsidR="00A84B27" w:rsidRPr="00A84B27" w:rsidRDefault="00A84B27" w:rsidP="00A84B27">
      <w:pPr>
        <w:spacing w:before="100" w:beforeAutospacing="1" w:after="100" w:afterAutospacing="1" w:line="240" w:lineRule="auto"/>
        <w:outlineLvl w:val="2"/>
        <w:rPr>
          <w:rFonts w:eastAsia="Times New Roman" w:cstheme="minorHAnsi"/>
          <w:b/>
          <w:bCs/>
          <w:lang w:eastAsia="en-GB"/>
        </w:rPr>
      </w:pPr>
      <w:r w:rsidRPr="00A84B27">
        <w:rPr>
          <w:rFonts w:eastAsia="Times New Roman" w:cstheme="minorHAnsi"/>
          <w:b/>
          <w:bCs/>
          <w:lang w:eastAsia="en-GB"/>
        </w:rPr>
        <w:t>Getting Started £2.50</w:t>
      </w:r>
    </w:p>
    <w:p w14:paraId="3AB97B55" w14:textId="77777777" w:rsidR="00A84B27" w:rsidRPr="00A84B27" w:rsidRDefault="00A84B27" w:rsidP="00A84B27">
      <w:pPr>
        <w:spacing w:before="100" w:beforeAutospacing="1" w:after="100" w:afterAutospacing="1" w:line="240" w:lineRule="auto"/>
        <w:rPr>
          <w:rFonts w:eastAsia="Times New Roman" w:cstheme="minorHAnsi"/>
          <w:lang w:eastAsia="en-GB"/>
        </w:rPr>
      </w:pPr>
      <w:r w:rsidRPr="00A84B27">
        <w:rPr>
          <w:rFonts w:eastAsia="Times New Roman" w:cstheme="minorHAnsi"/>
          <w:lang w:eastAsia="en-GB"/>
        </w:rPr>
        <w:t>Involving People with Personal Experience.</w:t>
      </w:r>
      <w:r w:rsidRPr="00A84B27">
        <w:rPr>
          <w:rFonts w:eastAsia="Times New Roman" w:cstheme="minorHAnsi"/>
          <w:lang w:eastAsia="en-GB"/>
        </w:rPr>
        <w:br/>
      </w:r>
      <w:r w:rsidRPr="00A84B27">
        <w:rPr>
          <w:rFonts w:eastAsia="Times New Roman" w:cstheme="minorHAnsi"/>
          <w:lang w:eastAsia="en-GB"/>
        </w:rPr>
        <w:br/>
        <w:t xml:space="preserve">This document is a brief, introductory guide to user involvement in end of life care. It aims to show why it's important to involve people, potential benefits and how to get started. It is based on learning from NCPC's user involvement project 2007-2010. </w:t>
      </w:r>
    </w:p>
    <w:p w14:paraId="78BD40D8" w14:textId="77777777" w:rsidR="00A84B27" w:rsidRPr="00A84B27" w:rsidRDefault="00A84B27" w:rsidP="00A84B27">
      <w:pPr>
        <w:spacing w:before="100" w:beforeAutospacing="1" w:after="100" w:afterAutospacing="1" w:line="240" w:lineRule="auto"/>
        <w:outlineLvl w:val="2"/>
        <w:rPr>
          <w:rFonts w:eastAsia="Times New Roman" w:cstheme="minorHAnsi"/>
          <w:lang w:eastAsia="en-GB"/>
        </w:rPr>
      </w:pPr>
      <w:r w:rsidRPr="00A84B27">
        <w:rPr>
          <w:rFonts w:eastAsia="Times New Roman" w:cstheme="minorHAnsi"/>
          <w:b/>
          <w:bCs/>
          <w:lang w:eastAsia="en-GB"/>
        </w:rPr>
        <w:t>Listening to Users £10.00</w:t>
      </w:r>
    </w:p>
    <w:p w14:paraId="0F6D9DED" w14:textId="77777777" w:rsidR="00A84B27" w:rsidRPr="00A84B27" w:rsidRDefault="00A84B27" w:rsidP="00A84B27">
      <w:pPr>
        <w:spacing w:before="100" w:beforeAutospacing="1" w:after="100" w:afterAutospacing="1" w:line="240" w:lineRule="auto"/>
        <w:rPr>
          <w:rFonts w:eastAsia="Times New Roman" w:cstheme="minorHAnsi"/>
          <w:lang w:eastAsia="en-GB"/>
        </w:rPr>
      </w:pPr>
      <w:r w:rsidRPr="00A84B27">
        <w:rPr>
          <w:rFonts w:eastAsia="Times New Roman" w:cstheme="minorHAnsi"/>
          <w:lang w:eastAsia="en-GB"/>
        </w:rPr>
        <w:t>Helping professionals address user involvement in palliative care</w:t>
      </w:r>
      <w:r w:rsidRPr="00A84B27">
        <w:rPr>
          <w:rFonts w:eastAsia="Times New Roman" w:cstheme="minorHAnsi"/>
          <w:lang w:eastAsia="en-GB"/>
        </w:rPr>
        <w:br/>
      </w:r>
      <w:r w:rsidRPr="00A84B27">
        <w:rPr>
          <w:rFonts w:eastAsia="Times New Roman" w:cstheme="minorHAnsi"/>
          <w:lang w:eastAsia="en-GB"/>
        </w:rPr>
        <w:br/>
        <w:t xml:space="preserve">This publication helps professionals address user involvement in palliative care. It aims to put ideas about user involvement into the context of palliative care and make them of practical use to professionals working in the field (2004). </w:t>
      </w:r>
    </w:p>
    <w:p w14:paraId="7B503F85" w14:textId="77777777" w:rsidR="00A84B27" w:rsidRPr="00A84B27" w:rsidRDefault="00A84B27" w:rsidP="00A84B27">
      <w:pPr>
        <w:spacing w:before="100" w:beforeAutospacing="1" w:after="100" w:afterAutospacing="1" w:line="240" w:lineRule="auto"/>
        <w:outlineLvl w:val="2"/>
        <w:rPr>
          <w:rFonts w:eastAsia="Times New Roman" w:cstheme="minorHAnsi"/>
          <w:lang w:eastAsia="en-GB"/>
        </w:rPr>
      </w:pPr>
      <w:r w:rsidRPr="00A84B27">
        <w:rPr>
          <w:rFonts w:eastAsia="Times New Roman" w:cstheme="minorHAnsi"/>
          <w:b/>
          <w:bCs/>
          <w:lang w:eastAsia="en-GB"/>
        </w:rPr>
        <w:t>Listening to the Experts £15.00</w:t>
      </w:r>
    </w:p>
    <w:p w14:paraId="50A1DAE2" w14:textId="77777777" w:rsidR="00A84B27" w:rsidRPr="00A84B27" w:rsidRDefault="00A84B27" w:rsidP="00A84B27">
      <w:pPr>
        <w:spacing w:before="100" w:beforeAutospacing="1" w:after="100" w:afterAutospacing="1" w:line="240" w:lineRule="auto"/>
        <w:rPr>
          <w:rFonts w:eastAsia="Times New Roman" w:cstheme="minorHAnsi"/>
          <w:lang w:eastAsia="en-GB"/>
        </w:rPr>
      </w:pPr>
      <w:r w:rsidRPr="00A84B27">
        <w:rPr>
          <w:rFonts w:eastAsia="Times New Roman" w:cstheme="minorHAnsi"/>
          <w:lang w:eastAsia="en-GB"/>
        </w:rPr>
        <w:t>A summary of 'User Involvement in palliative care: a scoping study'</w:t>
      </w:r>
      <w:r w:rsidRPr="00A84B27">
        <w:rPr>
          <w:rFonts w:eastAsia="Times New Roman" w:cstheme="minorHAnsi"/>
          <w:lang w:eastAsia="en-GB"/>
        </w:rPr>
        <w:br/>
      </w:r>
      <w:r w:rsidRPr="00A84B27">
        <w:rPr>
          <w:rFonts w:eastAsia="Times New Roman" w:cstheme="minorHAnsi"/>
          <w:lang w:eastAsia="en-GB"/>
        </w:rPr>
        <w:br/>
        <w:t xml:space="preserve">This publication aims to review the research policy and practice literature to identify what is known about user involvement in palliative care; to identify methods of accessing user views which are suitable for use in palliative care; to elicit the views of key informants (users advocacy groups researchers practitioners and policy makers) on user involvement in palliative care; and to offer examples of best practice and advise how these might be further developed and sustained (2008). </w:t>
      </w:r>
    </w:p>
    <w:p w14:paraId="6C56FCD2" w14:textId="77777777" w:rsidR="00A84B27" w:rsidRPr="00A84B27" w:rsidRDefault="00A84B27" w:rsidP="00A84B27">
      <w:pPr>
        <w:spacing w:after="0" w:line="240" w:lineRule="auto"/>
        <w:rPr>
          <w:rFonts w:cstheme="minorHAnsi"/>
          <w:b/>
          <w:sz w:val="24"/>
          <w:szCs w:val="24"/>
        </w:rPr>
      </w:pPr>
      <w:r w:rsidRPr="00A84B27">
        <w:rPr>
          <w:rFonts w:cstheme="minorHAnsi"/>
          <w:b/>
          <w:sz w:val="24"/>
          <w:szCs w:val="24"/>
        </w:rPr>
        <w:t>7.</w:t>
      </w:r>
      <w:r w:rsidRPr="00A84B27">
        <w:rPr>
          <w:rFonts w:cstheme="minorHAnsi"/>
          <w:b/>
          <w:sz w:val="24"/>
          <w:szCs w:val="24"/>
        </w:rPr>
        <w:tab/>
        <w:t>References</w:t>
      </w:r>
    </w:p>
    <w:bookmarkEnd w:id="457"/>
    <w:p w14:paraId="602DF3A2" w14:textId="77777777" w:rsidR="00A84B27" w:rsidRPr="00A84B27" w:rsidRDefault="00A84B27" w:rsidP="00A84B27">
      <w:pPr>
        <w:spacing w:after="0" w:line="240" w:lineRule="auto"/>
        <w:rPr>
          <w:rFonts w:cstheme="minorHAnsi"/>
          <w:b/>
        </w:rPr>
      </w:pPr>
    </w:p>
    <w:p w14:paraId="5DE864B1"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fldChar w:fldCharType="begin"/>
      </w:r>
      <w:r w:rsidRPr="00A84B27">
        <w:rPr>
          <w:rFonts w:cstheme="minorHAnsi"/>
          <w:noProof/>
          <w:lang w:val="en-US"/>
        </w:rPr>
        <w:instrText xml:space="preserve"> ADDIN EN.REFLIST </w:instrText>
      </w:r>
      <w:r w:rsidRPr="00A84B27">
        <w:rPr>
          <w:rFonts w:cstheme="minorHAnsi"/>
          <w:noProof/>
          <w:lang w:val="en-US"/>
        </w:rPr>
        <w:fldChar w:fldCharType="separate"/>
      </w:r>
      <w:r w:rsidRPr="00A84B27">
        <w:rPr>
          <w:rFonts w:cstheme="minorHAnsi"/>
          <w:noProof/>
          <w:lang w:val="en-US"/>
        </w:rPr>
        <w:t>Crawford, M., Rutter, D. &amp; Thelwall, S. 2003. User Involvement in Change Management: A Review of the Literature.</w:t>
      </w:r>
    </w:p>
    <w:p w14:paraId="376BC826"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Daveson, B. A., de Wolf-Linder, S., Witt, J., Newson, K., Morris, C., Higginson, I. J. &amp; Evans, C. J. 2015. Results of a transparent expert consultation on patient and public involvement in palliative care research. </w:t>
      </w:r>
      <w:r w:rsidRPr="00A84B27">
        <w:rPr>
          <w:rFonts w:cstheme="minorHAnsi"/>
          <w:i/>
          <w:noProof/>
          <w:lang w:val="en-US"/>
        </w:rPr>
        <w:t>Palliative Medicine,</w:t>
      </w:r>
      <w:r w:rsidRPr="00A84B27">
        <w:rPr>
          <w:rFonts w:cstheme="minorHAnsi"/>
          <w:noProof/>
          <w:lang w:val="en-US"/>
        </w:rPr>
        <w:t xml:space="preserve"> 29</w:t>
      </w:r>
      <w:r w:rsidRPr="00A84B27">
        <w:rPr>
          <w:rFonts w:cstheme="minorHAnsi"/>
          <w:b/>
          <w:noProof/>
          <w:lang w:val="en-US"/>
        </w:rPr>
        <w:t>,</w:t>
      </w:r>
      <w:r w:rsidRPr="00A84B27">
        <w:rPr>
          <w:rFonts w:cstheme="minorHAnsi"/>
          <w:noProof/>
          <w:lang w:val="en-US"/>
        </w:rPr>
        <w:t xml:space="preserve"> 939-949.</w:t>
      </w:r>
    </w:p>
    <w:p w14:paraId="3CEA1838"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Froggatt, K., Goodman, C., Morbey, H., Davies, S. L., Masey, H., Dickinson, A., Martin, W. &amp; Victor, C. 2015. Public involvement in research within care homes: benefits and challenges in the APPROACH study. </w:t>
      </w:r>
      <w:r w:rsidRPr="00A84B27">
        <w:rPr>
          <w:rFonts w:cstheme="minorHAnsi"/>
          <w:i/>
          <w:noProof/>
          <w:lang w:val="en-US"/>
        </w:rPr>
        <w:t>Health Expectations,</w:t>
      </w:r>
      <w:r w:rsidRPr="00A84B27">
        <w:rPr>
          <w:rFonts w:cstheme="minorHAnsi"/>
          <w:noProof/>
          <w:lang w:val="en-US"/>
        </w:rPr>
        <w:t xml:space="preserve"> Published online 1 December 2015</w:t>
      </w:r>
      <w:r w:rsidRPr="00A84B27">
        <w:rPr>
          <w:rFonts w:cstheme="minorHAnsi"/>
          <w:b/>
          <w:noProof/>
          <w:lang w:val="en-US"/>
        </w:rPr>
        <w:t>,</w:t>
      </w:r>
      <w:r w:rsidRPr="00A84B27">
        <w:rPr>
          <w:rFonts w:cstheme="minorHAnsi"/>
          <w:noProof/>
          <w:lang w:val="en-US"/>
        </w:rPr>
        <w:t xml:space="preserve"> DOI: 10.1111/hex.12431.</w:t>
      </w:r>
    </w:p>
    <w:p w14:paraId="7BB001F1"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Gott, M., Ingleton, C., Gardiner, C., Richards, N., Cobb, M., Ryan, T., Noble, B., Bennett, M., Seymour, J. &amp; Ward, S. 2013. Transitions to palliative care for older people in acute hospitals: a mixed-methods study. </w:t>
      </w:r>
      <w:r w:rsidRPr="00A84B27">
        <w:rPr>
          <w:rFonts w:cstheme="minorHAnsi"/>
          <w:i/>
          <w:noProof/>
          <w:lang w:val="en-US"/>
        </w:rPr>
        <w:t>Health Services and Delivery Research,</w:t>
      </w:r>
      <w:r w:rsidRPr="00A84B27">
        <w:rPr>
          <w:rFonts w:cstheme="minorHAnsi"/>
          <w:noProof/>
          <w:lang w:val="en-US"/>
        </w:rPr>
        <w:t xml:space="preserve"> 1.</w:t>
      </w:r>
    </w:p>
    <w:p w14:paraId="2A478672"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Hubbard, G., Kidd, L. &amp; Donaghy, E. 2008. Involving people affected by cancer in research: a review of literature. </w:t>
      </w:r>
      <w:r w:rsidRPr="00A84B27">
        <w:rPr>
          <w:rFonts w:cstheme="minorHAnsi"/>
          <w:i/>
          <w:noProof/>
          <w:lang w:val="en-US"/>
        </w:rPr>
        <w:t>European Journal of Cancer Care,</w:t>
      </w:r>
      <w:r w:rsidRPr="00A84B27">
        <w:rPr>
          <w:rFonts w:cstheme="minorHAnsi"/>
          <w:noProof/>
          <w:lang w:val="en-US"/>
        </w:rPr>
        <w:t xml:space="preserve"> 17</w:t>
      </w:r>
      <w:r w:rsidRPr="00A84B27">
        <w:rPr>
          <w:rFonts w:cstheme="minorHAnsi"/>
          <w:b/>
          <w:noProof/>
          <w:lang w:val="en-US"/>
        </w:rPr>
        <w:t>,</w:t>
      </w:r>
      <w:r w:rsidRPr="00A84B27">
        <w:rPr>
          <w:rFonts w:cstheme="minorHAnsi"/>
          <w:noProof/>
          <w:lang w:val="en-US"/>
        </w:rPr>
        <w:t xml:space="preserve"> 233-244.</w:t>
      </w:r>
    </w:p>
    <w:p w14:paraId="14FD7BB0"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lastRenderedPageBreak/>
        <w:t xml:space="preserve">INVOLVE. 2015. </w:t>
      </w:r>
      <w:r w:rsidRPr="00A84B27">
        <w:rPr>
          <w:rFonts w:cstheme="minorHAnsi"/>
          <w:i/>
          <w:noProof/>
          <w:lang w:val="en-US"/>
        </w:rPr>
        <w:t xml:space="preserve">Jargon buster </w:t>
      </w:r>
      <w:r w:rsidRPr="00A84B27">
        <w:rPr>
          <w:rFonts w:cstheme="minorHAnsi"/>
          <w:noProof/>
          <w:lang w:val="en-US"/>
        </w:rPr>
        <w:t xml:space="preserve">[Online]. Eastleigh: NIHR. Available from: </w:t>
      </w:r>
      <w:hyperlink r:id="rId163" w:history="1">
        <w:r w:rsidRPr="00A84B27">
          <w:rPr>
            <w:rFonts w:cstheme="minorHAnsi"/>
            <w:noProof/>
            <w:color w:val="0563C1" w:themeColor="hyperlink"/>
            <w:u w:val="single"/>
            <w:lang w:val="en-US"/>
          </w:rPr>
          <w:t>http://www.invo.org.uk/resource-centre/jargon-buster/page/2/?letter=I</w:t>
        </w:r>
      </w:hyperlink>
      <w:r w:rsidRPr="00A84B27">
        <w:rPr>
          <w:rFonts w:cstheme="minorHAnsi"/>
          <w:noProof/>
          <w:lang w:val="en-US"/>
        </w:rPr>
        <w:t xml:space="preserve"> [Accessed 30 January 2017].</w:t>
      </w:r>
    </w:p>
    <w:p w14:paraId="5B7ED239"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McCormick, S., Brody, J., Brown, P. &amp; Polk, R. 2004. Public involvement in breast cancer research: an analysis and model for future research. </w:t>
      </w:r>
      <w:r w:rsidRPr="00A84B27">
        <w:rPr>
          <w:rFonts w:cstheme="minorHAnsi"/>
          <w:i/>
          <w:noProof/>
          <w:lang w:val="en-US"/>
        </w:rPr>
        <w:t>Int J Health Serv,</w:t>
      </w:r>
      <w:r w:rsidRPr="00A84B27">
        <w:rPr>
          <w:rFonts w:cstheme="minorHAnsi"/>
          <w:noProof/>
          <w:lang w:val="en-US"/>
        </w:rPr>
        <w:t xml:space="preserve"> 34</w:t>
      </w:r>
      <w:r w:rsidRPr="00A84B27">
        <w:rPr>
          <w:rFonts w:cstheme="minorHAnsi"/>
          <w:b/>
          <w:noProof/>
          <w:lang w:val="en-US"/>
        </w:rPr>
        <w:t>,</w:t>
      </w:r>
      <w:r w:rsidRPr="00A84B27">
        <w:rPr>
          <w:rFonts w:cstheme="minorHAnsi"/>
          <w:noProof/>
          <w:lang w:val="en-US"/>
        </w:rPr>
        <w:t xml:space="preserve"> 625-646.</w:t>
      </w:r>
    </w:p>
    <w:p w14:paraId="2B53B2E5"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Moher, D., Liberati, A., Tetzlaff, J., Altman, D. G. &amp; Group, P. 2009. Preferred reporting items for systematic reviews and meta-analyses: the PRISMA statement. </w:t>
      </w:r>
      <w:r w:rsidRPr="00A84B27">
        <w:rPr>
          <w:rFonts w:cstheme="minorHAnsi"/>
          <w:i/>
          <w:noProof/>
          <w:lang w:val="en-US"/>
        </w:rPr>
        <w:t>PLoS med,</w:t>
      </w:r>
      <w:r w:rsidRPr="00A84B27">
        <w:rPr>
          <w:rFonts w:cstheme="minorHAnsi"/>
          <w:noProof/>
          <w:lang w:val="en-US"/>
        </w:rPr>
        <w:t xml:space="preserve"> 6</w:t>
      </w:r>
      <w:r w:rsidRPr="00A84B27">
        <w:rPr>
          <w:rFonts w:cstheme="minorHAnsi"/>
          <w:b/>
          <w:noProof/>
          <w:lang w:val="en-US"/>
        </w:rPr>
        <w:t>,</w:t>
      </w:r>
      <w:r w:rsidRPr="00A84B27">
        <w:rPr>
          <w:rFonts w:cstheme="minorHAnsi"/>
          <w:noProof/>
          <w:lang w:val="en-US"/>
        </w:rPr>
        <w:t xml:space="preserve"> e1000097.</w:t>
      </w:r>
    </w:p>
    <w:p w14:paraId="4502BB08"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Noble, B., Buckle, P. &amp; Gadd, B. 2015. Service user and patient and public involvement in palliative and supportive care research. </w:t>
      </w:r>
      <w:r w:rsidRPr="00A84B27">
        <w:rPr>
          <w:rFonts w:cstheme="minorHAnsi"/>
          <w:i/>
          <w:noProof/>
          <w:lang w:val="en-US"/>
        </w:rPr>
        <w:t>BMJ Supportive &amp; Palliative Care,</w:t>
      </w:r>
      <w:r w:rsidRPr="00A84B27">
        <w:rPr>
          <w:rFonts w:cstheme="minorHAnsi"/>
          <w:noProof/>
          <w:lang w:val="en-US"/>
        </w:rPr>
        <w:t xml:space="preserve"> 5</w:t>
      </w:r>
      <w:r w:rsidRPr="00A84B27">
        <w:rPr>
          <w:rFonts w:cstheme="minorHAnsi"/>
          <w:b/>
          <w:noProof/>
          <w:lang w:val="en-US"/>
        </w:rPr>
        <w:t>,</w:t>
      </w:r>
      <w:r w:rsidRPr="00A84B27">
        <w:rPr>
          <w:rFonts w:cstheme="minorHAnsi"/>
          <w:noProof/>
          <w:lang w:val="en-US"/>
        </w:rPr>
        <w:t xml:space="preserve"> 459-460.</w:t>
      </w:r>
    </w:p>
    <w:p w14:paraId="14CDF275"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Sargeant, A., Payne, S., Gott, M., Small, N. &amp; Oliviere, D. 2007. User involvement in palliative care: motivational factors for service users and professionals. </w:t>
      </w:r>
      <w:r w:rsidRPr="00A84B27">
        <w:rPr>
          <w:rFonts w:cstheme="minorHAnsi"/>
          <w:i/>
          <w:noProof/>
          <w:lang w:val="en-US"/>
        </w:rPr>
        <w:t>Progress in Palliative Care,</w:t>
      </w:r>
      <w:r w:rsidRPr="00A84B27">
        <w:rPr>
          <w:rFonts w:cstheme="minorHAnsi"/>
          <w:noProof/>
          <w:lang w:val="en-US"/>
        </w:rPr>
        <w:t xml:space="preserve"> 15</w:t>
      </w:r>
      <w:r w:rsidRPr="00A84B27">
        <w:rPr>
          <w:rFonts w:cstheme="minorHAnsi"/>
          <w:b/>
          <w:noProof/>
          <w:lang w:val="en-US"/>
        </w:rPr>
        <w:t>,</w:t>
      </w:r>
      <w:r w:rsidRPr="00A84B27">
        <w:rPr>
          <w:rFonts w:cstheme="minorHAnsi"/>
          <w:noProof/>
          <w:lang w:val="en-US"/>
        </w:rPr>
        <w:t xml:space="preserve"> 126-132.</w:t>
      </w:r>
    </w:p>
    <w:p w14:paraId="3BDB3018"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Thompson, J., Bissell, P., Cooper, C. L., Armitage, C. J. &amp; Barber, R. 2014. Exploring the impact of patient and public involvement in a cancer research setting. </w:t>
      </w:r>
      <w:r w:rsidRPr="00A84B27">
        <w:rPr>
          <w:rFonts w:cstheme="minorHAnsi"/>
          <w:i/>
          <w:noProof/>
          <w:lang w:val="en-US"/>
        </w:rPr>
        <w:t>Qualitative health research,</w:t>
      </w:r>
      <w:r w:rsidRPr="00A84B27">
        <w:rPr>
          <w:rFonts w:cstheme="minorHAnsi"/>
          <w:noProof/>
          <w:lang w:val="en-US"/>
        </w:rPr>
        <w:t xml:space="preserve"> 24</w:t>
      </w:r>
      <w:r w:rsidRPr="00A84B27">
        <w:rPr>
          <w:rFonts w:cstheme="minorHAnsi"/>
          <w:b/>
          <w:noProof/>
          <w:lang w:val="en-US"/>
        </w:rPr>
        <w:t>,</w:t>
      </w:r>
      <w:r w:rsidRPr="00A84B27">
        <w:rPr>
          <w:rFonts w:cstheme="minorHAnsi"/>
          <w:noProof/>
          <w:lang w:val="en-US"/>
        </w:rPr>
        <w:t xml:space="preserve"> 46-54.</w:t>
      </w:r>
    </w:p>
    <w:p w14:paraId="62D0EE65" w14:textId="77777777" w:rsidR="00A84B27" w:rsidRPr="00A84B27" w:rsidRDefault="00A84B27" w:rsidP="00A84B27">
      <w:pPr>
        <w:spacing w:after="240" w:line="240" w:lineRule="auto"/>
        <w:rPr>
          <w:rFonts w:cstheme="minorHAnsi"/>
          <w:noProof/>
          <w:lang w:val="en-US"/>
        </w:rPr>
      </w:pPr>
      <w:r w:rsidRPr="00A84B27">
        <w:rPr>
          <w:rFonts w:cstheme="minorHAnsi"/>
          <w:noProof/>
          <w:lang w:val="en-US"/>
        </w:rPr>
        <w:t xml:space="preserve">World Health Organisation. 2017. </w:t>
      </w:r>
      <w:r w:rsidRPr="00A84B27">
        <w:rPr>
          <w:rFonts w:cstheme="minorHAnsi"/>
          <w:i/>
          <w:noProof/>
          <w:lang w:val="en-US"/>
        </w:rPr>
        <w:t xml:space="preserve">WHO Definition of Palliative Care </w:t>
      </w:r>
      <w:r w:rsidRPr="00A84B27">
        <w:rPr>
          <w:rFonts w:cstheme="minorHAnsi"/>
          <w:noProof/>
          <w:lang w:val="en-US"/>
        </w:rPr>
        <w:t xml:space="preserve">[Online]. Denmark: Regional Office for Europe, WHO. Available from: </w:t>
      </w:r>
      <w:hyperlink r:id="rId164" w:history="1">
        <w:r w:rsidRPr="00A84B27">
          <w:rPr>
            <w:rFonts w:cstheme="minorHAnsi"/>
            <w:noProof/>
            <w:color w:val="0563C1" w:themeColor="hyperlink"/>
            <w:u w:val="single"/>
            <w:lang w:val="en-US"/>
          </w:rPr>
          <w:t>http://www.who.int/cancer/palliative/definition/en/</w:t>
        </w:r>
      </w:hyperlink>
      <w:r w:rsidRPr="00A84B27">
        <w:rPr>
          <w:rFonts w:cstheme="minorHAnsi"/>
          <w:noProof/>
          <w:lang w:val="en-US"/>
        </w:rPr>
        <w:t xml:space="preserve"> [Accessed 30 January 2017].</w:t>
      </w:r>
    </w:p>
    <w:p w14:paraId="04568531" w14:textId="77777777" w:rsidR="00A84B27" w:rsidRPr="00A84B27" w:rsidRDefault="00A84B27" w:rsidP="00A84B27">
      <w:pPr>
        <w:spacing w:line="240" w:lineRule="auto"/>
        <w:rPr>
          <w:rFonts w:cstheme="minorHAnsi"/>
          <w:noProof/>
          <w:lang w:val="en-US"/>
        </w:rPr>
      </w:pPr>
      <w:r w:rsidRPr="00A84B27">
        <w:rPr>
          <w:rFonts w:cstheme="minorHAnsi"/>
          <w:noProof/>
          <w:lang w:val="en-US"/>
        </w:rPr>
        <w:t xml:space="preserve">Wright, D. N., Hopkinson, J. B., Corner, J. L. &amp; Foster, C. L. 2006. How to involve cancer patients at the end of life as co-researchers. </w:t>
      </w:r>
      <w:r w:rsidRPr="00A84B27">
        <w:rPr>
          <w:rFonts w:cstheme="minorHAnsi"/>
          <w:i/>
          <w:noProof/>
          <w:lang w:val="en-US"/>
        </w:rPr>
        <w:t>Palliative Medicine,</w:t>
      </w:r>
      <w:r w:rsidRPr="00A84B27">
        <w:rPr>
          <w:rFonts w:cstheme="minorHAnsi"/>
          <w:noProof/>
          <w:lang w:val="en-US"/>
        </w:rPr>
        <w:t xml:space="preserve"> 20</w:t>
      </w:r>
      <w:r w:rsidRPr="00A84B27">
        <w:rPr>
          <w:rFonts w:cstheme="minorHAnsi"/>
          <w:b/>
          <w:noProof/>
          <w:lang w:val="en-US"/>
        </w:rPr>
        <w:t>,</w:t>
      </w:r>
      <w:r w:rsidRPr="00A84B27">
        <w:rPr>
          <w:rFonts w:cstheme="minorHAnsi"/>
          <w:noProof/>
          <w:lang w:val="en-US"/>
        </w:rPr>
        <w:t xml:space="preserve"> 821-827.</w:t>
      </w:r>
    </w:p>
    <w:p w14:paraId="06405CE1" w14:textId="77777777" w:rsidR="00A84B27" w:rsidRDefault="00A84B27" w:rsidP="00A84B27">
      <w:pPr>
        <w:spacing w:after="0" w:line="240" w:lineRule="auto"/>
        <w:rPr>
          <w:rFonts w:cstheme="minorHAnsi"/>
        </w:rPr>
      </w:pPr>
      <w:r w:rsidRPr="00A84B27">
        <w:rPr>
          <w:rFonts w:cstheme="minorHAnsi"/>
        </w:rPr>
        <w:fldChar w:fldCharType="end"/>
      </w:r>
      <w:bookmarkEnd w:id="438"/>
    </w:p>
    <w:p w14:paraId="0D4F7EB2" w14:textId="77777777" w:rsidR="00053C8B" w:rsidRDefault="00053C8B">
      <w:pPr>
        <w:rPr>
          <w:rFonts w:cstheme="minorHAnsi"/>
        </w:rPr>
        <w:sectPr w:rsidR="00053C8B" w:rsidSect="00A468AE">
          <w:pgSz w:w="11906" w:h="16838" w:code="9"/>
          <w:pgMar w:top="1134" w:right="1134" w:bottom="1134" w:left="1134" w:header="709" w:footer="709" w:gutter="0"/>
          <w:cols w:space="708"/>
          <w:titlePg/>
          <w:docGrid w:linePitch="360"/>
        </w:sectPr>
      </w:pPr>
      <w:r>
        <w:rPr>
          <w:rFonts w:cstheme="minorHAnsi"/>
        </w:rPr>
        <w:br w:type="page"/>
      </w:r>
    </w:p>
    <w:p w14:paraId="5425A99C" w14:textId="1EFDE539" w:rsidR="0006302A" w:rsidRPr="00E77181" w:rsidRDefault="0006302A" w:rsidP="0006302A">
      <w:pPr>
        <w:rPr>
          <w:b/>
          <w:sz w:val="24"/>
          <w:szCs w:val="24"/>
        </w:rPr>
      </w:pPr>
      <w:bookmarkStart w:id="458" w:name="Appendix2"/>
      <w:r w:rsidRPr="00E77181">
        <w:rPr>
          <w:b/>
          <w:sz w:val="24"/>
          <w:szCs w:val="24"/>
        </w:rPr>
        <w:lastRenderedPageBreak/>
        <w:t xml:space="preserve">Appendix </w:t>
      </w:r>
      <w:r w:rsidR="00A468AE">
        <w:rPr>
          <w:b/>
          <w:sz w:val="24"/>
          <w:szCs w:val="24"/>
        </w:rPr>
        <w:t>2</w:t>
      </w:r>
      <w:r w:rsidRPr="00E77181">
        <w:rPr>
          <w:b/>
          <w:sz w:val="24"/>
          <w:szCs w:val="24"/>
        </w:rPr>
        <w:t>. Data extraction form</w:t>
      </w:r>
    </w:p>
    <w:tbl>
      <w:tblPr>
        <w:tblStyle w:val="TableGrid"/>
        <w:tblW w:w="10768" w:type="dxa"/>
        <w:tblLook w:val="04A0" w:firstRow="1" w:lastRow="0" w:firstColumn="1" w:lastColumn="0" w:noHBand="0" w:noVBand="1"/>
      </w:tblPr>
      <w:tblGrid>
        <w:gridCol w:w="3114"/>
        <w:gridCol w:w="5812"/>
        <w:gridCol w:w="1842"/>
      </w:tblGrid>
      <w:tr w:rsidR="0006302A" w:rsidRPr="00BA09E0" w14:paraId="70C63FC1" w14:textId="77777777" w:rsidTr="00710183">
        <w:trPr>
          <w:trHeight w:val="496"/>
        </w:trPr>
        <w:tc>
          <w:tcPr>
            <w:tcW w:w="3114" w:type="dxa"/>
          </w:tcPr>
          <w:bookmarkEnd w:id="458"/>
          <w:p w14:paraId="43E8A4E8" w14:textId="77777777" w:rsidR="0006302A" w:rsidRPr="00BA09E0" w:rsidRDefault="0006302A" w:rsidP="00710183">
            <w:pPr>
              <w:rPr>
                <w:b/>
                <w:sz w:val="18"/>
                <w:szCs w:val="18"/>
              </w:rPr>
            </w:pPr>
            <w:r w:rsidRPr="00BA09E0">
              <w:rPr>
                <w:b/>
                <w:sz w:val="18"/>
                <w:szCs w:val="18"/>
              </w:rPr>
              <w:t>Data extracted by:</w:t>
            </w:r>
          </w:p>
        </w:tc>
        <w:tc>
          <w:tcPr>
            <w:tcW w:w="5812" w:type="dxa"/>
          </w:tcPr>
          <w:p w14:paraId="4F0B2CF3" w14:textId="77777777" w:rsidR="0006302A" w:rsidRPr="00BA09E0" w:rsidRDefault="0006302A" w:rsidP="00710183">
            <w:pPr>
              <w:rPr>
                <w:b/>
                <w:sz w:val="18"/>
                <w:szCs w:val="18"/>
              </w:rPr>
            </w:pPr>
            <w:r w:rsidRPr="00BA09E0">
              <w:rPr>
                <w:b/>
                <w:sz w:val="18"/>
                <w:szCs w:val="18"/>
              </w:rPr>
              <w:t>Date:</w:t>
            </w:r>
          </w:p>
        </w:tc>
        <w:tc>
          <w:tcPr>
            <w:tcW w:w="1842" w:type="dxa"/>
          </w:tcPr>
          <w:p w14:paraId="7AC849DB" w14:textId="77777777" w:rsidR="0006302A" w:rsidRPr="00BA09E0" w:rsidRDefault="0006302A" w:rsidP="00710183">
            <w:pPr>
              <w:rPr>
                <w:b/>
                <w:sz w:val="18"/>
                <w:szCs w:val="18"/>
              </w:rPr>
            </w:pPr>
            <w:r w:rsidRPr="00BA09E0">
              <w:rPr>
                <w:b/>
                <w:sz w:val="18"/>
                <w:szCs w:val="18"/>
              </w:rPr>
              <w:t>EndNote ID:</w:t>
            </w:r>
          </w:p>
        </w:tc>
      </w:tr>
      <w:tr w:rsidR="0006302A" w:rsidRPr="00BA09E0" w14:paraId="1A9ECB9C" w14:textId="77777777" w:rsidTr="00710183">
        <w:trPr>
          <w:trHeight w:val="586"/>
        </w:trPr>
        <w:tc>
          <w:tcPr>
            <w:tcW w:w="3114" w:type="dxa"/>
          </w:tcPr>
          <w:p w14:paraId="0088D038" w14:textId="77777777" w:rsidR="0006302A" w:rsidRPr="00BA09E0" w:rsidRDefault="0006302A" w:rsidP="00710183">
            <w:pPr>
              <w:rPr>
                <w:b/>
                <w:sz w:val="18"/>
                <w:szCs w:val="18"/>
              </w:rPr>
            </w:pPr>
            <w:r w:rsidRPr="00BA09E0">
              <w:rPr>
                <w:b/>
                <w:sz w:val="18"/>
                <w:szCs w:val="18"/>
              </w:rPr>
              <w:t>Source (eg. website, database, book):</w:t>
            </w:r>
          </w:p>
        </w:tc>
        <w:tc>
          <w:tcPr>
            <w:tcW w:w="5812" w:type="dxa"/>
          </w:tcPr>
          <w:p w14:paraId="1BA8A6A0" w14:textId="77777777" w:rsidR="0006302A" w:rsidRPr="00BA09E0" w:rsidRDefault="0006302A" w:rsidP="00710183">
            <w:pPr>
              <w:rPr>
                <w:b/>
                <w:sz w:val="18"/>
                <w:szCs w:val="18"/>
              </w:rPr>
            </w:pPr>
            <w:r w:rsidRPr="00BA09E0">
              <w:rPr>
                <w:b/>
                <w:sz w:val="18"/>
                <w:szCs w:val="18"/>
              </w:rPr>
              <w:t>Description of evidence (eg. grey/academic, study design, narrative):</w:t>
            </w:r>
          </w:p>
          <w:p w14:paraId="300CF708" w14:textId="77777777" w:rsidR="0006302A" w:rsidRPr="00BA09E0" w:rsidRDefault="0006302A" w:rsidP="00710183">
            <w:pPr>
              <w:rPr>
                <w:b/>
                <w:sz w:val="18"/>
                <w:szCs w:val="18"/>
              </w:rPr>
            </w:pPr>
          </w:p>
        </w:tc>
        <w:tc>
          <w:tcPr>
            <w:tcW w:w="1842" w:type="dxa"/>
          </w:tcPr>
          <w:p w14:paraId="7C6DC801" w14:textId="77777777" w:rsidR="0006302A" w:rsidRPr="00BA09E0" w:rsidRDefault="0006302A" w:rsidP="00710183">
            <w:pPr>
              <w:rPr>
                <w:b/>
                <w:sz w:val="18"/>
                <w:szCs w:val="18"/>
              </w:rPr>
            </w:pPr>
            <w:r w:rsidRPr="00BA09E0">
              <w:rPr>
                <w:b/>
                <w:sz w:val="18"/>
                <w:szCs w:val="18"/>
              </w:rPr>
              <w:t>EndNote database provider</w:t>
            </w:r>
            <w:r>
              <w:rPr>
                <w:b/>
                <w:sz w:val="18"/>
                <w:szCs w:val="18"/>
              </w:rPr>
              <w:t xml:space="preserve"> field</w:t>
            </w:r>
            <w:r w:rsidRPr="00BA09E0">
              <w:rPr>
                <w:b/>
                <w:sz w:val="18"/>
                <w:szCs w:val="18"/>
              </w:rPr>
              <w:t>:</w:t>
            </w:r>
          </w:p>
        </w:tc>
      </w:tr>
    </w:tbl>
    <w:tbl>
      <w:tblPr>
        <w:tblStyle w:val="TableGrid"/>
        <w:tblpPr w:leftFromText="180" w:rightFromText="180" w:vertAnchor="text" w:tblpY="288"/>
        <w:tblW w:w="10768" w:type="dxa"/>
        <w:tblLook w:val="04A0" w:firstRow="1" w:lastRow="0" w:firstColumn="1" w:lastColumn="0" w:noHBand="0" w:noVBand="1"/>
      </w:tblPr>
      <w:tblGrid>
        <w:gridCol w:w="3397"/>
        <w:gridCol w:w="2552"/>
        <w:gridCol w:w="4819"/>
      </w:tblGrid>
      <w:tr w:rsidR="0006302A" w:rsidRPr="00BA09E0" w14:paraId="312AC646" w14:textId="77777777" w:rsidTr="00710183">
        <w:tc>
          <w:tcPr>
            <w:tcW w:w="3397" w:type="dxa"/>
          </w:tcPr>
          <w:p w14:paraId="58F5D77E" w14:textId="77777777" w:rsidR="0006302A" w:rsidRPr="00BA09E0" w:rsidRDefault="0006302A" w:rsidP="00710183">
            <w:pPr>
              <w:rPr>
                <w:b/>
                <w:sz w:val="18"/>
                <w:szCs w:val="18"/>
              </w:rPr>
            </w:pPr>
            <w:r w:rsidRPr="00BA09E0">
              <w:rPr>
                <w:b/>
                <w:sz w:val="18"/>
                <w:szCs w:val="18"/>
              </w:rPr>
              <w:t>Primary author:</w:t>
            </w:r>
          </w:p>
        </w:tc>
        <w:tc>
          <w:tcPr>
            <w:tcW w:w="2552" w:type="dxa"/>
          </w:tcPr>
          <w:p w14:paraId="6A58E2F9" w14:textId="77777777" w:rsidR="0006302A" w:rsidRPr="00BA09E0" w:rsidRDefault="0006302A" w:rsidP="00710183">
            <w:pPr>
              <w:rPr>
                <w:b/>
                <w:sz w:val="18"/>
                <w:szCs w:val="18"/>
              </w:rPr>
            </w:pPr>
            <w:r w:rsidRPr="00BA09E0">
              <w:rPr>
                <w:b/>
                <w:sz w:val="18"/>
                <w:szCs w:val="18"/>
              </w:rPr>
              <w:t>Year:</w:t>
            </w:r>
          </w:p>
        </w:tc>
        <w:tc>
          <w:tcPr>
            <w:tcW w:w="4819" w:type="dxa"/>
          </w:tcPr>
          <w:p w14:paraId="6F08615E" w14:textId="77777777" w:rsidR="0006302A" w:rsidRPr="00BA09E0" w:rsidRDefault="0006302A" w:rsidP="00710183">
            <w:pPr>
              <w:rPr>
                <w:b/>
                <w:sz w:val="18"/>
                <w:szCs w:val="18"/>
              </w:rPr>
            </w:pPr>
            <w:r>
              <w:rPr>
                <w:b/>
                <w:sz w:val="18"/>
                <w:szCs w:val="18"/>
              </w:rPr>
              <w:t>Location/country</w:t>
            </w:r>
            <w:r w:rsidRPr="00BA09E0">
              <w:rPr>
                <w:b/>
                <w:sz w:val="18"/>
                <w:szCs w:val="18"/>
              </w:rPr>
              <w:t>:</w:t>
            </w:r>
          </w:p>
          <w:p w14:paraId="2F8C371B" w14:textId="77777777" w:rsidR="0006302A" w:rsidRPr="00BA09E0" w:rsidRDefault="0006302A" w:rsidP="00710183">
            <w:pPr>
              <w:rPr>
                <w:b/>
                <w:sz w:val="18"/>
                <w:szCs w:val="18"/>
              </w:rPr>
            </w:pPr>
          </w:p>
        </w:tc>
      </w:tr>
    </w:tbl>
    <w:p w14:paraId="51053F80" w14:textId="77777777" w:rsidR="0006302A" w:rsidRPr="00BA09E0" w:rsidRDefault="0006302A" w:rsidP="0006302A">
      <w:pPr>
        <w:rPr>
          <w:b/>
          <w:sz w:val="18"/>
          <w:szCs w:val="18"/>
        </w:rPr>
      </w:pPr>
    </w:p>
    <w:p w14:paraId="5161E3B2" w14:textId="77777777" w:rsidR="0006302A" w:rsidRDefault="0006302A" w:rsidP="0006302A"/>
    <w:tbl>
      <w:tblPr>
        <w:tblStyle w:val="TableGrid"/>
        <w:tblW w:w="0" w:type="auto"/>
        <w:tblInd w:w="-5" w:type="dxa"/>
        <w:tblLook w:val="04A0" w:firstRow="1" w:lastRow="0" w:firstColumn="1" w:lastColumn="0" w:noHBand="0" w:noVBand="1"/>
      </w:tblPr>
      <w:tblGrid>
        <w:gridCol w:w="1696"/>
        <w:gridCol w:w="2840"/>
      </w:tblGrid>
      <w:tr w:rsidR="0006302A" w14:paraId="5F505E55" w14:textId="77777777" w:rsidTr="00710183">
        <w:tc>
          <w:tcPr>
            <w:tcW w:w="4536" w:type="dxa"/>
            <w:gridSpan w:val="2"/>
          </w:tcPr>
          <w:p w14:paraId="33690778" w14:textId="77777777" w:rsidR="0006302A" w:rsidRPr="003F6F64" w:rsidRDefault="0006302A" w:rsidP="00710183">
            <w:pPr>
              <w:rPr>
                <w:sz w:val="18"/>
                <w:szCs w:val="18"/>
              </w:rPr>
            </w:pPr>
            <w:r w:rsidRPr="003F6F64">
              <w:rPr>
                <w:b/>
                <w:sz w:val="18"/>
                <w:szCs w:val="18"/>
              </w:rPr>
              <w:t>Setting:</w:t>
            </w:r>
          </w:p>
        </w:tc>
      </w:tr>
      <w:tr w:rsidR="0006302A" w14:paraId="3B8823FD" w14:textId="77777777" w:rsidTr="00710183">
        <w:tc>
          <w:tcPr>
            <w:tcW w:w="1696" w:type="dxa"/>
          </w:tcPr>
          <w:p w14:paraId="293FD79E" w14:textId="77777777" w:rsidR="0006302A" w:rsidRDefault="0006302A" w:rsidP="00710183">
            <w:pPr>
              <w:rPr>
                <w:sz w:val="18"/>
                <w:szCs w:val="18"/>
              </w:rPr>
            </w:pPr>
            <w:r w:rsidRPr="003F6F64">
              <w:rPr>
                <w:sz w:val="18"/>
                <w:szCs w:val="18"/>
              </w:rPr>
              <w:t>Research</w:t>
            </w:r>
          </w:p>
          <w:p w14:paraId="113FA217" w14:textId="77777777" w:rsidR="0006302A" w:rsidRPr="003F6F64" w:rsidRDefault="0006302A" w:rsidP="00710183">
            <w:pPr>
              <w:rPr>
                <w:sz w:val="18"/>
                <w:szCs w:val="18"/>
              </w:rPr>
            </w:pPr>
          </w:p>
        </w:tc>
        <w:tc>
          <w:tcPr>
            <w:tcW w:w="2840" w:type="dxa"/>
          </w:tcPr>
          <w:p w14:paraId="513A1017" w14:textId="77777777" w:rsidR="0006302A" w:rsidRPr="003F6F64" w:rsidRDefault="0006302A" w:rsidP="00710183">
            <w:pPr>
              <w:rPr>
                <w:sz w:val="18"/>
                <w:szCs w:val="18"/>
              </w:rPr>
            </w:pPr>
          </w:p>
        </w:tc>
      </w:tr>
      <w:tr w:rsidR="0006302A" w14:paraId="7E65CFC3" w14:textId="77777777" w:rsidTr="00710183">
        <w:tc>
          <w:tcPr>
            <w:tcW w:w="1696" w:type="dxa"/>
          </w:tcPr>
          <w:p w14:paraId="70D96E62" w14:textId="77777777" w:rsidR="0006302A" w:rsidRDefault="0006302A" w:rsidP="00710183">
            <w:pPr>
              <w:rPr>
                <w:sz w:val="18"/>
                <w:szCs w:val="18"/>
              </w:rPr>
            </w:pPr>
            <w:r w:rsidRPr="003F6F64">
              <w:rPr>
                <w:sz w:val="18"/>
                <w:szCs w:val="18"/>
              </w:rPr>
              <w:t>Service delivery</w:t>
            </w:r>
          </w:p>
          <w:p w14:paraId="606C9EC2" w14:textId="77777777" w:rsidR="0006302A" w:rsidRPr="003F6F64" w:rsidRDefault="0006302A" w:rsidP="00710183">
            <w:pPr>
              <w:rPr>
                <w:sz w:val="18"/>
                <w:szCs w:val="18"/>
              </w:rPr>
            </w:pPr>
          </w:p>
        </w:tc>
        <w:tc>
          <w:tcPr>
            <w:tcW w:w="2840" w:type="dxa"/>
          </w:tcPr>
          <w:p w14:paraId="42136DBD" w14:textId="77777777" w:rsidR="0006302A" w:rsidRPr="003F6F64" w:rsidRDefault="0006302A" w:rsidP="00710183">
            <w:pPr>
              <w:rPr>
                <w:sz w:val="18"/>
                <w:szCs w:val="18"/>
              </w:rPr>
            </w:pPr>
          </w:p>
        </w:tc>
      </w:tr>
      <w:tr w:rsidR="0006302A" w14:paraId="2E3AB7A4" w14:textId="77777777" w:rsidTr="00710183">
        <w:tc>
          <w:tcPr>
            <w:tcW w:w="1696" w:type="dxa"/>
          </w:tcPr>
          <w:p w14:paraId="22E05F75" w14:textId="77777777" w:rsidR="0006302A" w:rsidRDefault="0006302A" w:rsidP="00710183">
            <w:pPr>
              <w:rPr>
                <w:sz w:val="18"/>
                <w:szCs w:val="18"/>
              </w:rPr>
            </w:pPr>
            <w:r w:rsidRPr="003F6F64">
              <w:rPr>
                <w:sz w:val="18"/>
                <w:szCs w:val="18"/>
              </w:rPr>
              <w:t>Education</w:t>
            </w:r>
          </w:p>
          <w:p w14:paraId="14BAC979" w14:textId="77777777" w:rsidR="0006302A" w:rsidRPr="003F6F64" w:rsidRDefault="0006302A" w:rsidP="00710183">
            <w:pPr>
              <w:rPr>
                <w:sz w:val="18"/>
                <w:szCs w:val="18"/>
              </w:rPr>
            </w:pPr>
          </w:p>
        </w:tc>
        <w:tc>
          <w:tcPr>
            <w:tcW w:w="2840" w:type="dxa"/>
          </w:tcPr>
          <w:p w14:paraId="5CCFE2C0" w14:textId="77777777" w:rsidR="0006302A" w:rsidRPr="003F6F64" w:rsidRDefault="0006302A" w:rsidP="00710183">
            <w:pPr>
              <w:rPr>
                <w:sz w:val="18"/>
                <w:szCs w:val="18"/>
              </w:rPr>
            </w:pPr>
          </w:p>
        </w:tc>
      </w:tr>
      <w:tr w:rsidR="0006302A" w14:paraId="78FBB461" w14:textId="77777777" w:rsidTr="00710183">
        <w:tc>
          <w:tcPr>
            <w:tcW w:w="4536" w:type="dxa"/>
            <w:gridSpan w:val="2"/>
          </w:tcPr>
          <w:p w14:paraId="1DA3EAE4" w14:textId="77777777" w:rsidR="0006302A" w:rsidRDefault="0006302A" w:rsidP="00710183">
            <w:pPr>
              <w:rPr>
                <w:sz w:val="18"/>
                <w:szCs w:val="18"/>
              </w:rPr>
            </w:pPr>
            <w:r w:rsidRPr="003F6F64">
              <w:rPr>
                <w:sz w:val="18"/>
                <w:szCs w:val="18"/>
              </w:rPr>
              <w:t>Other (state):</w:t>
            </w:r>
          </w:p>
          <w:p w14:paraId="3476FE47" w14:textId="77777777" w:rsidR="0006302A" w:rsidRDefault="0006302A" w:rsidP="00710183">
            <w:pPr>
              <w:rPr>
                <w:sz w:val="18"/>
                <w:szCs w:val="18"/>
              </w:rPr>
            </w:pPr>
          </w:p>
          <w:p w14:paraId="5405AE47" w14:textId="77777777" w:rsidR="0006302A" w:rsidRPr="003F6F64" w:rsidRDefault="0006302A" w:rsidP="00710183">
            <w:pPr>
              <w:rPr>
                <w:sz w:val="18"/>
                <w:szCs w:val="18"/>
              </w:rPr>
            </w:pPr>
          </w:p>
        </w:tc>
      </w:tr>
    </w:tbl>
    <w:tbl>
      <w:tblPr>
        <w:tblStyle w:val="TableGrid"/>
        <w:tblpPr w:leftFromText="180" w:rightFromText="180" w:vertAnchor="text" w:horzAnchor="page" w:tblpX="5404" w:tblpY="-2296"/>
        <w:tblW w:w="0" w:type="auto"/>
        <w:tblLook w:val="04A0" w:firstRow="1" w:lastRow="0" w:firstColumn="1" w:lastColumn="0" w:noHBand="0" w:noVBand="1"/>
      </w:tblPr>
      <w:tblGrid>
        <w:gridCol w:w="5245"/>
        <w:gridCol w:w="704"/>
      </w:tblGrid>
      <w:tr w:rsidR="0006302A" w14:paraId="25B153FA" w14:textId="77777777" w:rsidTr="00710183">
        <w:tc>
          <w:tcPr>
            <w:tcW w:w="5949" w:type="dxa"/>
            <w:gridSpan w:val="2"/>
          </w:tcPr>
          <w:p w14:paraId="6B43DE3A" w14:textId="77777777" w:rsidR="0006302A" w:rsidRPr="003F6F64" w:rsidRDefault="0006302A" w:rsidP="00710183">
            <w:pPr>
              <w:rPr>
                <w:sz w:val="18"/>
                <w:szCs w:val="18"/>
              </w:rPr>
            </w:pPr>
            <w:r>
              <w:rPr>
                <w:b/>
                <w:sz w:val="18"/>
                <w:szCs w:val="18"/>
              </w:rPr>
              <w:t>Population:</w:t>
            </w:r>
          </w:p>
        </w:tc>
      </w:tr>
      <w:tr w:rsidR="0006302A" w14:paraId="32AD40F0" w14:textId="77777777" w:rsidTr="00710183">
        <w:tc>
          <w:tcPr>
            <w:tcW w:w="5245" w:type="dxa"/>
          </w:tcPr>
          <w:p w14:paraId="1EEF6FDE" w14:textId="77777777" w:rsidR="0006302A" w:rsidRPr="003F6F64" w:rsidRDefault="0006302A" w:rsidP="00710183">
            <w:pPr>
              <w:rPr>
                <w:sz w:val="18"/>
                <w:szCs w:val="18"/>
              </w:rPr>
            </w:pPr>
            <w:r w:rsidRPr="00BA09E0">
              <w:rPr>
                <w:sz w:val="18"/>
                <w:szCs w:val="18"/>
              </w:rPr>
              <w:t>Palliative care</w:t>
            </w:r>
          </w:p>
        </w:tc>
        <w:tc>
          <w:tcPr>
            <w:tcW w:w="704" w:type="dxa"/>
          </w:tcPr>
          <w:p w14:paraId="62A36D84" w14:textId="77777777" w:rsidR="0006302A" w:rsidRPr="003F6F64" w:rsidRDefault="0006302A" w:rsidP="00710183">
            <w:pPr>
              <w:rPr>
                <w:sz w:val="18"/>
                <w:szCs w:val="18"/>
              </w:rPr>
            </w:pPr>
          </w:p>
        </w:tc>
      </w:tr>
      <w:tr w:rsidR="0006302A" w14:paraId="3140AA31" w14:textId="77777777" w:rsidTr="00710183">
        <w:tc>
          <w:tcPr>
            <w:tcW w:w="5245" w:type="dxa"/>
          </w:tcPr>
          <w:p w14:paraId="3BA104D0" w14:textId="77777777" w:rsidR="0006302A" w:rsidRPr="003F6F64" w:rsidRDefault="0006302A" w:rsidP="00710183">
            <w:pPr>
              <w:rPr>
                <w:sz w:val="18"/>
                <w:szCs w:val="18"/>
              </w:rPr>
            </w:pPr>
            <w:r w:rsidRPr="00BA09E0">
              <w:rPr>
                <w:rFonts w:cstheme="minorHAnsi"/>
                <w:sz w:val="18"/>
                <w:szCs w:val="18"/>
              </w:rPr>
              <w:t>Cancer</w:t>
            </w:r>
          </w:p>
        </w:tc>
        <w:tc>
          <w:tcPr>
            <w:tcW w:w="704" w:type="dxa"/>
          </w:tcPr>
          <w:p w14:paraId="2B42804C" w14:textId="77777777" w:rsidR="0006302A" w:rsidRPr="003F6F64" w:rsidRDefault="0006302A" w:rsidP="00710183">
            <w:pPr>
              <w:rPr>
                <w:sz w:val="18"/>
                <w:szCs w:val="18"/>
              </w:rPr>
            </w:pPr>
          </w:p>
        </w:tc>
      </w:tr>
      <w:tr w:rsidR="0006302A" w14:paraId="1A9F42BD" w14:textId="77777777" w:rsidTr="00710183">
        <w:tc>
          <w:tcPr>
            <w:tcW w:w="5245" w:type="dxa"/>
          </w:tcPr>
          <w:p w14:paraId="18CDF7B0" w14:textId="77777777" w:rsidR="0006302A" w:rsidRPr="003F6F64" w:rsidRDefault="0006302A" w:rsidP="00710183">
            <w:pPr>
              <w:rPr>
                <w:sz w:val="18"/>
                <w:szCs w:val="18"/>
              </w:rPr>
            </w:pPr>
            <w:r w:rsidRPr="00BA09E0">
              <w:rPr>
                <w:rFonts w:cstheme="minorHAnsi"/>
                <w:sz w:val="18"/>
                <w:szCs w:val="18"/>
              </w:rPr>
              <w:t>Cardiovascular diseases</w:t>
            </w:r>
          </w:p>
        </w:tc>
        <w:tc>
          <w:tcPr>
            <w:tcW w:w="704" w:type="dxa"/>
          </w:tcPr>
          <w:p w14:paraId="30A3E545" w14:textId="77777777" w:rsidR="0006302A" w:rsidRPr="003F6F64" w:rsidRDefault="0006302A" w:rsidP="00710183">
            <w:pPr>
              <w:rPr>
                <w:sz w:val="18"/>
                <w:szCs w:val="18"/>
              </w:rPr>
            </w:pPr>
          </w:p>
        </w:tc>
      </w:tr>
      <w:tr w:rsidR="0006302A" w14:paraId="15FD10DC" w14:textId="77777777" w:rsidTr="00710183">
        <w:tc>
          <w:tcPr>
            <w:tcW w:w="5245" w:type="dxa"/>
          </w:tcPr>
          <w:p w14:paraId="6AD008C0" w14:textId="77777777" w:rsidR="0006302A" w:rsidRPr="003F6F64" w:rsidRDefault="0006302A" w:rsidP="00710183">
            <w:pPr>
              <w:rPr>
                <w:sz w:val="18"/>
                <w:szCs w:val="18"/>
              </w:rPr>
            </w:pPr>
            <w:r w:rsidRPr="00BA09E0">
              <w:rPr>
                <w:rFonts w:cstheme="minorHAnsi"/>
                <w:sz w:val="18"/>
                <w:szCs w:val="18"/>
              </w:rPr>
              <w:t>Chronic respiratory conditions (eg. COPD)</w:t>
            </w:r>
          </w:p>
        </w:tc>
        <w:tc>
          <w:tcPr>
            <w:tcW w:w="704" w:type="dxa"/>
          </w:tcPr>
          <w:p w14:paraId="49ECA184" w14:textId="77777777" w:rsidR="0006302A" w:rsidRPr="003F6F64" w:rsidRDefault="0006302A" w:rsidP="00710183">
            <w:pPr>
              <w:rPr>
                <w:sz w:val="18"/>
                <w:szCs w:val="18"/>
              </w:rPr>
            </w:pPr>
          </w:p>
        </w:tc>
      </w:tr>
      <w:tr w:rsidR="0006302A" w14:paraId="040C27DB" w14:textId="77777777" w:rsidTr="00710183">
        <w:tc>
          <w:tcPr>
            <w:tcW w:w="5245" w:type="dxa"/>
          </w:tcPr>
          <w:p w14:paraId="287C7B79" w14:textId="77777777" w:rsidR="0006302A" w:rsidRPr="003F6F64" w:rsidRDefault="0006302A" w:rsidP="00710183">
            <w:pPr>
              <w:rPr>
                <w:sz w:val="18"/>
                <w:szCs w:val="18"/>
              </w:rPr>
            </w:pPr>
            <w:r>
              <w:rPr>
                <w:rFonts w:cstheme="minorHAnsi"/>
                <w:sz w:val="18"/>
                <w:szCs w:val="18"/>
              </w:rPr>
              <w:t>Dementia (eg. Alzheimer’s)</w:t>
            </w:r>
          </w:p>
        </w:tc>
        <w:tc>
          <w:tcPr>
            <w:tcW w:w="704" w:type="dxa"/>
          </w:tcPr>
          <w:p w14:paraId="4A99A999" w14:textId="77777777" w:rsidR="0006302A" w:rsidRPr="003F6F64" w:rsidRDefault="0006302A" w:rsidP="00710183">
            <w:pPr>
              <w:rPr>
                <w:sz w:val="18"/>
                <w:szCs w:val="18"/>
              </w:rPr>
            </w:pPr>
          </w:p>
        </w:tc>
      </w:tr>
      <w:tr w:rsidR="0006302A" w14:paraId="50F35D57" w14:textId="77777777" w:rsidTr="00710183">
        <w:tc>
          <w:tcPr>
            <w:tcW w:w="5245" w:type="dxa"/>
          </w:tcPr>
          <w:p w14:paraId="6161A4CB" w14:textId="77777777" w:rsidR="0006302A" w:rsidRPr="003F6F64" w:rsidRDefault="0006302A" w:rsidP="00710183">
            <w:pPr>
              <w:rPr>
                <w:sz w:val="18"/>
                <w:szCs w:val="18"/>
              </w:rPr>
            </w:pPr>
            <w:r>
              <w:rPr>
                <w:sz w:val="18"/>
                <w:szCs w:val="18"/>
              </w:rPr>
              <w:t>Diabetes</w:t>
            </w:r>
          </w:p>
        </w:tc>
        <w:tc>
          <w:tcPr>
            <w:tcW w:w="704" w:type="dxa"/>
          </w:tcPr>
          <w:p w14:paraId="79FBEE56" w14:textId="77777777" w:rsidR="0006302A" w:rsidRPr="003F6F64" w:rsidRDefault="0006302A" w:rsidP="00710183">
            <w:pPr>
              <w:rPr>
                <w:sz w:val="18"/>
                <w:szCs w:val="18"/>
              </w:rPr>
            </w:pPr>
          </w:p>
        </w:tc>
      </w:tr>
      <w:tr w:rsidR="0006302A" w14:paraId="338BBF43" w14:textId="77777777" w:rsidTr="00710183">
        <w:tc>
          <w:tcPr>
            <w:tcW w:w="5245" w:type="dxa"/>
          </w:tcPr>
          <w:p w14:paraId="2350B570" w14:textId="77777777" w:rsidR="0006302A" w:rsidRPr="003F6F64" w:rsidRDefault="0006302A" w:rsidP="00710183">
            <w:pPr>
              <w:rPr>
                <w:sz w:val="18"/>
                <w:szCs w:val="18"/>
              </w:rPr>
            </w:pPr>
            <w:r w:rsidRPr="00BA09E0">
              <w:rPr>
                <w:rFonts w:cstheme="minorHAnsi"/>
                <w:sz w:val="18"/>
                <w:szCs w:val="18"/>
              </w:rPr>
              <w:t>Neurodegenerative conditions (eg. Huntington’s, MND, Parkinson’s)</w:t>
            </w:r>
          </w:p>
        </w:tc>
        <w:tc>
          <w:tcPr>
            <w:tcW w:w="704" w:type="dxa"/>
          </w:tcPr>
          <w:p w14:paraId="6A4D5391" w14:textId="77777777" w:rsidR="0006302A" w:rsidRPr="003F6F64" w:rsidRDefault="0006302A" w:rsidP="00710183">
            <w:pPr>
              <w:rPr>
                <w:sz w:val="18"/>
                <w:szCs w:val="18"/>
              </w:rPr>
            </w:pPr>
          </w:p>
        </w:tc>
      </w:tr>
      <w:tr w:rsidR="0006302A" w14:paraId="651AAF51" w14:textId="77777777" w:rsidTr="00710183">
        <w:tc>
          <w:tcPr>
            <w:tcW w:w="5245" w:type="dxa"/>
          </w:tcPr>
          <w:p w14:paraId="13354229" w14:textId="77777777" w:rsidR="0006302A" w:rsidRPr="003F6F64" w:rsidRDefault="0006302A" w:rsidP="00710183">
            <w:pPr>
              <w:rPr>
                <w:sz w:val="18"/>
                <w:szCs w:val="18"/>
              </w:rPr>
            </w:pPr>
            <w:r>
              <w:rPr>
                <w:sz w:val="18"/>
                <w:szCs w:val="18"/>
              </w:rPr>
              <w:t>Older people</w:t>
            </w:r>
          </w:p>
        </w:tc>
        <w:tc>
          <w:tcPr>
            <w:tcW w:w="704" w:type="dxa"/>
          </w:tcPr>
          <w:p w14:paraId="7D37EA0B" w14:textId="77777777" w:rsidR="0006302A" w:rsidRPr="003F6F64" w:rsidRDefault="0006302A" w:rsidP="00710183">
            <w:pPr>
              <w:rPr>
                <w:sz w:val="18"/>
                <w:szCs w:val="18"/>
              </w:rPr>
            </w:pPr>
          </w:p>
        </w:tc>
      </w:tr>
      <w:tr w:rsidR="0006302A" w14:paraId="4F244F45" w14:textId="77777777" w:rsidTr="00710183">
        <w:tc>
          <w:tcPr>
            <w:tcW w:w="5949" w:type="dxa"/>
            <w:gridSpan w:val="2"/>
          </w:tcPr>
          <w:p w14:paraId="4BC49210" w14:textId="77777777" w:rsidR="0006302A" w:rsidRPr="003F6F64" w:rsidRDefault="0006302A" w:rsidP="00710183">
            <w:pPr>
              <w:rPr>
                <w:sz w:val="18"/>
                <w:szCs w:val="18"/>
              </w:rPr>
            </w:pPr>
            <w:r>
              <w:rPr>
                <w:sz w:val="18"/>
                <w:szCs w:val="18"/>
              </w:rPr>
              <w:t xml:space="preserve">Other (state):  </w:t>
            </w:r>
          </w:p>
        </w:tc>
      </w:tr>
    </w:tbl>
    <w:tbl>
      <w:tblPr>
        <w:tblStyle w:val="TableGrid"/>
        <w:tblpPr w:leftFromText="180" w:rightFromText="180" w:vertAnchor="text" w:horzAnchor="margin" w:tblpY="332"/>
        <w:tblW w:w="10768" w:type="dxa"/>
        <w:tblLook w:val="04A0" w:firstRow="1" w:lastRow="0" w:firstColumn="1" w:lastColumn="0" w:noHBand="0" w:noVBand="1"/>
      </w:tblPr>
      <w:tblGrid>
        <w:gridCol w:w="3964"/>
        <w:gridCol w:w="6804"/>
      </w:tblGrid>
      <w:tr w:rsidR="0006302A" w:rsidRPr="00BA09E0" w14:paraId="48ECB1CB" w14:textId="77777777" w:rsidTr="00710183">
        <w:tc>
          <w:tcPr>
            <w:tcW w:w="10768" w:type="dxa"/>
            <w:gridSpan w:val="2"/>
          </w:tcPr>
          <w:p w14:paraId="3F01F3A4" w14:textId="77777777" w:rsidR="0006302A" w:rsidRPr="00BA09E0" w:rsidRDefault="0006302A" w:rsidP="00710183">
            <w:pPr>
              <w:rPr>
                <w:sz w:val="18"/>
                <w:szCs w:val="18"/>
              </w:rPr>
            </w:pPr>
            <w:r w:rsidRPr="00BA09E0">
              <w:rPr>
                <w:b/>
                <w:sz w:val="18"/>
                <w:szCs w:val="18"/>
              </w:rPr>
              <w:t>Involvement:</w:t>
            </w:r>
          </w:p>
        </w:tc>
      </w:tr>
      <w:tr w:rsidR="0006302A" w:rsidRPr="00BA09E0" w14:paraId="490D3537" w14:textId="77777777" w:rsidTr="00710183">
        <w:tc>
          <w:tcPr>
            <w:tcW w:w="3964" w:type="dxa"/>
          </w:tcPr>
          <w:p w14:paraId="3B6DA312" w14:textId="77777777" w:rsidR="0006302A" w:rsidRPr="00BA09E0" w:rsidRDefault="0006302A" w:rsidP="00710183">
            <w:pPr>
              <w:rPr>
                <w:sz w:val="18"/>
                <w:szCs w:val="18"/>
              </w:rPr>
            </w:pPr>
            <w:r w:rsidRPr="00BA09E0">
              <w:rPr>
                <w:sz w:val="18"/>
                <w:szCs w:val="18"/>
              </w:rPr>
              <w:t>Aim of involvement:</w:t>
            </w:r>
          </w:p>
          <w:p w14:paraId="7815B9B6" w14:textId="77777777" w:rsidR="0006302A" w:rsidRPr="00BA09E0" w:rsidRDefault="0006302A" w:rsidP="00710183">
            <w:pPr>
              <w:rPr>
                <w:sz w:val="18"/>
                <w:szCs w:val="18"/>
              </w:rPr>
            </w:pPr>
          </w:p>
        </w:tc>
        <w:tc>
          <w:tcPr>
            <w:tcW w:w="6804" w:type="dxa"/>
          </w:tcPr>
          <w:p w14:paraId="74826297" w14:textId="77777777" w:rsidR="0006302A" w:rsidRPr="00BA09E0" w:rsidRDefault="0006302A" w:rsidP="00710183">
            <w:pPr>
              <w:rPr>
                <w:sz w:val="18"/>
                <w:szCs w:val="18"/>
              </w:rPr>
            </w:pPr>
          </w:p>
        </w:tc>
      </w:tr>
      <w:tr w:rsidR="0006302A" w:rsidRPr="00BA09E0" w14:paraId="67F614F7" w14:textId="77777777" w:rsidTr="00710183">
        <w:tc>
          <w:tcPr>
            <w:tcW w:w="3964" w:type="dxa"/>
          </w:tcPr>
          <w:p w14:paraId="1ABF4A49" w14:textId="77777777" w:rsidR="0006302A" w:rsidRPr="00BA09E0" w:rsidRDefault="0006302A" w:rsidP="00710183">
            <w:pPr>
              <w:rPr>
                <w:sz w:val="18"/>
                <w:szCs w:val="18"/>
              </w:rPr>
            </w:pPr>
            <w:r w:rsidRPr="00BA09E0">
              <w:rPr>
                <w:sz w:val="18"/>
                <w:szCs w:val="18"/>
              </w:rPr>
              <w:t>Level of involvement (eg. consultation, collaboration, user-led)</w:t>
            </w:r>
            <w:r>
              <w:rPr>
                <w:sz w:val="18"/>
                <w:szCs w:val="18"/>
              </w:rPr>
              <w:t>/Stages where involvement occurs (eg. study design, data collection):</w:t>
            </w:r>
          </w:p>
        </w:tc>
        <w:tc>
          <w:tcPr>
            <w:tcW w:w="6804" w:type="dxa"/>
          </w:tcPr>
          <w:p w14:paraId="37919B0D" w14:textId="77777777" w:rsidR="0006302A" w:rsidRPr="00BA09E0" w:rsidRDefault="0006302A" w:rsidP="00710183">
            <w:pPr>
              <w:rPr>
                <w:sz w:val="18"/>
                <w:szCs w:val="18"/>
              </w:rPr>
            </w:pPr>
          </w:p>
        </w:tc>
      </w:tr>
      <w:tr w:rsidR="0006302A" w:rsidRPr="00BA09E0" w14:paraId="78F8B391" w14:textId="77777777" w:rsidTr="00710183">
        <w:tc>
          <w:tcPr>
            <w:tcW w:w="3964" w:type="dxa"/>
          </w:tcPr>
          <w:p w14:paraId="668F405D" w14:textId="77777777" w:rsidR="0006302A" w:rsidRPr="00BA09E0" w:rsidRDefault="0006302A" w:rsidP="00710183">
            <w:pPr>
              <w:rPr>
                <w:sz w:val="18"/>
                <w:szCs w:val="18"/>
              </w:rPr>
            </w:pPr>
            <w:r w:rsidRPr="00BA09E0">
              <w:rPr>
                <w:sz w:val="18"/>
                <w:szCs w:val="18"/>
              </w:rPr>
              <w:t>Methods/</w:t>
            </w:r>
            <w:r>
              <w:rPr>
                <w:sz w:val="18"/>
                <w:szCs w:val="18"/>
              </w:rPr>
              <w:t>S</w:t>
            </w:r>
            <w:r w:rsidRPr="00BA09E0">
              <w:rPr>
                <w:sz w:val="18"/>
                <w:szCs w:val="18"/>
              </w:rPr>
              <w:t>etting of involvement (eg. advisory group, virtual forum, user researcher):</w:t>
            </w:r>
          </w:p>
        </w:tc>
        <w:tc>
          <w:tcPr>
            <w:tcW w:w="6804" w:type="dxa"/>
          </w:tcPr>
          <w:p w14:paraId="20A51A8F" w14:textId="77777777" w:rsidR="0006302A" w:rsidRPr="00BA09E0" w:rsidRDefault="0006302A" w:rsidP="00710183">
            <w:pPr>
              <w:rPr>
                <w:sz w:val="18"/>
                <w:szCs w:val="18"/>
              </w:rPr>
            </w:pPr>
          </w:p>
        </w:tc>
      </w:tr>
      <w:tr w:rsidR="0006302A" w:rsidRPr="00BA09E0" w14:paraId="4C87B8BF" w14:textId="77777777" w:rsidTr="00710183">
        <w:tc>
          <w:tcPr>
            <w:tcW w:w="3964" w:type="dxa"/>
          </w:tcPr>
          <w:p w14:paraId="780DB6C9" w14:textId="77777777" w:rsidR="0006302A" w:rsidRDefault="0006302A" w:rsidP="00710183">
            <w:pPr>
              <w:rPr>
                <w:sz w:val="18"/>
                <w:szCs w:val="18"/>
              </w:rPr>
            </w:pPr>
            <w:r>
              <w:rPr>
                <w:sz w:val="18"/>
                <w:szCs w:val="18"/>
              </w:rPr>
              <w:t>Who was involved?/How many involved?</w:t>
            </w:r>
          </w:p>
          <w:p w14:paraId="412A39A0" w14:textId="77777777" w:rsidR="0006302A" w:rsidRPr="00BA09E0" w:rsidRDefault="0006302A" w:rsidP="00710183">
            <w:pPr>
              <w:rPr>
                <w:sz w:val="18"/>
                <w:szCs w:val="18"/>
              </w:rPr>
            </w:pPr>
          </w:p>
        </w:tc>
        <w:tc>
          <w:tcPr>
            <w:tcW w:w="6804" w:type="dxa"/>
          </w:tcPr>
          <w:p w14:paraId="0BF18BAA" w14:textId="77777777" w:rsidR="0006302A" w:rsidRPr="00BA09E0" w:rsidRDefault="0006302A" w:rsidP="00710183">
            <w:pPr>
              <w:rPr>
                <w:sz w:val="18"/>
                <w:szCs w:val="18"/>
              </w:rPr>
            </w:pPr>
          </w:p>
        </w:tc>
      </w:tr>
      <w:tr w:rsidR="0006302A" w:rsidRPr="00BA09E0" w14:paraId="76B8F3E5" w14:textId="77777777" w:rsidTr="00710183">
        <w:tc>
          <w:tcPr>
            <w:tcW w:w="3964" w:type="dxa"/>
          </w:tcPr>
          <w:p w14:paraId="0DC755E0" w14:textId="77777777" w:rsidR="0006302A" w:rsidRPr="00BA09E0" w:rsidRDefault="0006302A" w:rsidP="00710183">
            <w:pPr>
              <w:rPr>
                <w:sz w:val="18"/>
                <w:szCs w:val="18"/>
              </w:rPr>
            </w:pPr>
            <w:r w:rsidRPr="00BA09E0">
              <w:rPr>
                <w:sz w:val="18"/>
                <w:szCs w:val="18"/>
              </w:rPr>
              <w:t>Facilitators identified:</w:t>
            </w:r>
          </w:p>
          <w:p w14:paraId="333627BA" w14:textId="77777777" w:rsidR="0006302A" w:rsidRPr="00BA09E0" w:rsidRDefault="0006302A" w:rsidP="00710183">
            <w:pPr>
              <w:rPr>
                <w:sz w:val="18"/>
                <w:szCs w:val="18"/>
              </w:rPr>
            </w:pPr>
          </w:p>
        </w:tc>
        <w:tc>
          <w:tcPr>
            <w:tcW w:w="6804" w:type="dxa"/>
          </w:tcPr>
          <w:p w14:paraId="3F9ECAA2" w14:textId="77777777" w:rsidR="0006302A" w:rsidRDefault="0006302A" w:rsidP="00710183">
            <w:pPr>
              <w:rPr>
                <w:sz w:val="18"/>
                <w:szCs w:val="18"/>
              </w:rPr>
            </w:pPr>
          </w:p>
          <w:p w14:paraId="49D08E4E" w14:textId="77777777" w:rsidR="0006302A" w:rsidRDefault="0006302A" w:rsidP="00710183">
            <w:pPr>
              <w:rPr>
                <w:sz w:val="18"/>
                <w:szCs w:val="18"/>
              </w:rPr>
            </w:pPr>
          </w:p>
          <w:p w14:paraId="60F01DED" w14:textId="77777777" w:rsidR="0006302A" w:rsidRPr="00BA09E0" w:rsidRDefault="0006302A" w:rsidP="00710183">
            <w:pPr>
              <w:rPr>
                <w:sz w:val="18"/>
                <w:szCs w:val="18"/>
              </w:rPr>
            </w:pPr>
          </w:p>
        </w:tc>
      </w:tr>
      <w:tr w:rsidR="0006302A" w:rsidRPr="00BA09E0" w14:paraId="6DDE27A4" w14:textId="77777777" w:rsidTr="00710183">
        <w:tc>
          <w:tcPr>
            <w:tcW w:w="3964" w:type="dxa"/>
          </w:tcPr>
          <w:p w14:paraId="3071A07D" w14:textId="77777777" w:rsidR="0006302A" w:rsidRPr="00BA09E0" w:rsidRDefault="0006302A" w:rsidP="00710183">
            <w:pPr>
              <w:rPr>
                <w:sz w:val="18"/>
                <w:szCs w:val="18"/>
              </w:rPr>
            </w:pPr>
            <w:r w:rsidRPr="00BA09E0">
              <w:rPr>
                <w:sz w:val="18"/>
                <w:szCs w:val="18"/>
              </w:rPr>
              <w:t>Barriers identified:</w:t>
            </w:r>
          </w:p>
          <w:p w14:paraId="12269E79" w14:textId="77777777" w:rsidR="0006302A" w:rsidRPr="00BA09E0" w:rsidRDefault="0006302A" w:rsidP="00710183">
            <w:pPr>
              <w:rPr>
                <w:sz w:val="18"/>
                <w:szCs w:val="18"/>
              </w:rPr>
            </w:pPr>
          </w:p>
        </w:tc>
        <w:tc>
          <w:tcPr>
            <w:tcW w:w="6804" w:type="dxa"/>
          </w:tcPr>
          <w:p w14:paraId="6E9A513C" w14:textId="77777777" w:rsidR="0006302A" w:rsidRDefault="0006302A" w:rsidP="00710183">
            <w:pPr>
              <w:rPr>
                <w:sz w:val="18"/>
                <w:szCs w:val="18"/>
              </w:rPr>
            </w:pPr>
          </w:p>
          <w:p w14:paraId="312B5D5D" w14:textId="77777777" w:rsidR="0006302A" w:rsidRDefault="0006302A" w:rsidP="00710183">
            <w:pPr>
              <w:rPr>
                <w:sz w:val="18"/>
                <w:szCs w:val="18"/>
              </w:rPr>
            </w:pPr>
          </w:p>
          <w:p w14:paraId="67A98848" w14:textId="77777777" w:rsidR="0006302A" w:rsidRPr="00BA09E0" w:rsidRDefault="0006302A" w:rsidP="00710183">
            <w:pPr>
              <w:rPr>
                <w:sz w:val="18"/>
                <w:szCs w:val="18"/>
              </w:rPr>
            </w:pPr>
          </w:p>
        </w:tc>
      </w:tr>
      <w:tr w:rsidR="0006302A" w:rsidRPr="00BA09E0" w14:paraId="0CEF6BCE" w14:textId="77777777" w:rsidTr="00710183">
        <w:tc>
          <w:tcPr>
            <w:tcW w:w="3964" w:type="dxa"/>
          </w:tcPr>
          <w:p w14:paraId="7EA3B795" w14:textId="77777777" w:rsidR="0006302A" w:rsidRPr="00BA09E0" w:rsidRDefault="0006302A" w:rsidP="00710183">
            <w:pPr>
              <w:rPr>
                <w:sz w:val="18"/>
                <w:szCs w:val="18"/>
              </w:rPr>
            </w:pPr>
            <w:r w:rsidRPr="00BA09E0">
              <w:rPr>
                <w:sz w:val="18"/>
                <w:szCs w:val="18"/>
              </w:rPr>
              <w:t>Perspective (eg. patients, carers, clinicians – if difference in perspective then describe):</w:t>
            </w:r>
          </w:p>
          <w:p w14:paraId="69C6DCD1" w14:textId="77777777" w:rsidR="0006302A" w:rsidRPr="00BA09E0" w:rsidRDefault="0006302A" w:rsidP="00710183">
            <w:pPr>
              <w:rPr>
                <w:sz w:val="18"/>
                <w:szCs w:val="18"/>
              </w:rPr>
            </w:pPr>
          </w:p>
        </w:tc>
        <w:tc>
          <w:tcPr>
            <w:tcW w:w="6804" w:type="dxa"/>
          </w:tcPr>
          <w:p w14:paraId="0D122A5A" w14:textId="77777777" w:rsidR="0006302A" w:rsidRPr="00BA09E0" w:rsidRDefault="0006302A" w:rsidP="00710183">
            <w:pPr>
              <w:rPr>
                <w:sz w:val="18"/>
                <w:szCs w:val="18"/>
              </w:rPr>
            </w:pPr>
          </w:p>
        </w:tc>
      </w:tr>
      <w:tr w:rsidR="0006302A" w:rsidRPr="00BA09E0" w14:paraId="6AD4C0B0" w14:textId="77777777" w:rsidTr="00710183">
        <w:tc>
          <w:tcPr>
            <w:tcW w:w="10768" w:type="dxa"/>
            <w:gridSpan w:val="2"/>
          </w:tcPr>
          <w:p w14:paraId="39FA353A" w14:textId="58816430" w:rsidR="0006302A" w:rsidRPr="00EA0DB5" w:rsidRDefault="0006302A" w:rsidP="00710183">
            <w:pPr>
              <w:rPr>
                <w:b/>
                <w:sz w:val="18"/>
                <w:szCs w:val="18"/>
              </w:rPr>
            </w:pPr>
            <w:r w:rsidRPr="00BA09E0">
              <w:rPr>
                <w:b/>
                <w:sz w:val="18"/>
                <w:szCs w:val="18"/>
              </w:rPr>
              <w:t>Other comments:</w:t>
            </w:r>
          </w:p>
          <w:p w14:paraId="4ED8B641" w14:textId="77777777" w:rsidR="0006302A" w:rsidRPr="00BA09E0" w:rsidRDefault="0006302A" w:rsidP="00710183">
            <w:pPr>
              <w:rPr>
                <w:sz w:val="18"/>
                <w:szCs w:val="18"/>
              </w:rPr>
            </w:pPr>
          </w:p>
        </w:tc>
      </w:tr>
    </w:tbl>
    <w:p w14:paraId="7EF12169" w14:textId="77777777" w:rsidR="0006302A" w:rsidRDefault="0006302A" w:rsidP="0006302A"/>
    <w:tbl>
      <w:tblPr>
        <w:tblStyle w:val="TableGrid"/>
        <w:tblpPr w:leftFromText="180" w:rightFromText="180" w:vertAnchor="text" w:horzAnchor="margin" w:tblpY="5201"/>
        <w:tblW w:w="10768" w:type="dxa"/>
        <w:tblLook w:val="04A0" w:firstRow="1" w:lastRow="0" w:firstColumn="1" w:lastColumn="0" w:noHBand="0" w:noVBand="1"/>
      </w:tblPr>
      <w:tblGrid>
        <w:gridCol w:w="1696"/>
        <w:gridCol w:w="9072"/>
      </w:tblGrid>
      <w:tr w:rsidR="0006302A" w:rsidRPr="00BA09E0" w14:paraId="076A655C" w14:textId="77777777" w:rsidTr="00710183">
        <w:tc>
          <w:tcPr>
            <w:tcW w:w="10768" w:type="dxa"/>
            <w:gridSpan w:val="2"/>
          </w:tcPr>
          <w:p w14:paraId="039BB48E" w14:textId="77777777" w:rsidR="0006302A" w:rsidRDefault="0006302A" w:rsidP="00710183">
            <w:pPr>
              <w:rPr>
                <w:b/>
                <w:sz w:val="18"/>
                <w:szCs w:val="18"/>
              </w:rPr>
            </w:pPr>
            <w:r w:rsidRPr="00BA09E0">
              <w:rPr>
                <w:b/>
                <w:sz w:val="18"/>
                <w:szCs w:val="18"/>
              </w:rPr>
              <w:t>Evaluation of involvement:</w:t>
            </w:r>
          </w:p>
        </w:tc>
      </w:tr>
      <w:tr w:rsidR="0006302A" w:rsidRPr="00BA09E0" w14:paraId="113205C2" w14:textId="77777777" w:rsidTr="00710183">
        <w:tc>
          <w:tcPr>
            <w:tcW w:w="1696" w:type="dxa"/>
          </w:tcPr>
          <w:p w14:paraId="17BF2FA0" w14:textId="77777777" w:rsidR="0006302A" w:rsidRPr="00BA09E0" w:rsidRDefault="0006302A" w:rsidP="00710183">
            <w:pPr>
              <w:rPr>
                <w:sz w:val="18"/>
                <w:szCs w:val="18"/>
              </w:rPr>
            </w:pPr>
            <w:r w:rsidRPr="00BA09E0">
              <w:rPr>
                <w:sz w:val="18"/>
                <w:szCs w:val="18"/>
              </w:rPr>
              <w:t>Process (impact on people involved):</w:t>
            </w:r>
          </w:p>
          <w:p w14:paraId="1C92BF41" w14:textId="77777777" w:rsidR="0006302A" w:rsidRPr="00BA09E0" w:rsidRDefault="0006302A" w:rsidP="00710183">
            <w:pPr>
              <w:rPr>
                <w:sz w:val="18"/>
                <w:szCs w:val="18"/>
              </w:rPr>
            </w:pPr>
          </w:p>
        </w:tc>
        <w:tc>
          <w:tcPr>
            <w:tcW w:w="9072" w:type="dxa"/>
          </w:tcPr>
          <w:p w14:paraId="44BFE7F2" w14:textId="77777777" w:rsidR="0006302A" w:rsidRPr="00BA09E0" w:rsidRDefault="0006302A" w:rsidP="00710183">
            <w:pPr>
              <w:rPr>
                <w:sz w:val="18"/>
                <w:szCs w:val="18"/>
              </w:rPr>
            </w:pPr>
          </w:p>
        </w:tc>
      </w:tr>
      <w:tr w:rsidR="0006302A" w:rsidRPr="00BA09E0" w14:paraId="53317481" w14:textId="77777777" w:rsidTr="00710183">
        <w:tc>
          <w:tcPr>
            <w:tcW w:w="1696" w:type="dxa"/>
          </w:tcPr>
          <w:p w14:paraId="4713AAF5" w14:textId="77777777" w:rsidR="0006302A" w:rsidRPr="00BA09E0" w:rsidRDefault="0006302A" w:rsidP="00710183">
            <w:pPr>
              <w:rPr>
                <w:sz w:val="18"/>
                <w:szCs w:val="18"/>
              </w:rPr>
            </w:pPr>
            <w:r w:rsidRPr="00BA09E0">
              <w:rPr>
                <w:sz w:val="18"/>
                <w:szCs w:val="18"/>
              </w:rPr>
              <w:t>Outcome (results of involvement):</w:t>
            </w:r>
          </w:p>
          <w:p w14:paraId="58925DC8" w14:textId="77777777" w:rsidR="0006302A" w:rsidRPr="00BA09E0" w:rsidRDefault="0006302A" w:rsidP="00710183">
            <w:pPr>
              <w:rPr>
                <w:sz w:val="18"/>
                <w:szCs w:val="18"/>
              </w:rPr>
            </w:pPr>
          </w:p>
        </w:tc>
        <w:tc>
          <w:tcPr>
            <w:tcW w:w="9072" w:type="dxa"/>
          </w:tcPr>
          <w:p w14:paraId="0224A743" w14:textId="77777777" w:rsidR="0006302A" w:rsidRPr="00BA09E0" w:rsidRDefault="0006302A" w:rsidP="00710183">
            <w:pPr>
              <w:rPr>
                <w:sz w:val="18"/>
                <w:szCs w:val="18"/>
              </w:rPr>
            </w:pPr>
          </w:p>
        </w:tc>
      </w:tr>
      <w:tr w:rsidR="0006302A" w:rsidRPr="00BA09E0" w14:paraId="0CF66E27" w14:textId="77777777" w:rsidTr="00710183">
        <w:trPr>
          <w:trHeight w:val="628"/>
        </w:trPr>
        <w:tc>
          <w:tcPr>
            <w:tcW w:w="10768" w:type="dxa"/>
            <w:gridSpan w:val="2"/>
          </w:tcPr>
          <w:p w14:paraId="463DE79C" w14:textId="76ED5E60" w:rsidR="0006302A" w:rsidRDefault="0006302A" w:rsidP="00710183">
            <w:pPr>
              <w:rPr>
                <w:b/>
                <w:sz w:val="18"/>
                <w:szCs w:val="18"/>
              </w:rPr>
            </w:pPr>
            <w:r w:rsidRPr="00BA09E0">
              <w:rPr>
                <w:b/>
                <w:sz w:val="18"/>
                <w:szCs w:val="18"/>
              </w:rPr>
              <w:t>Other comments</w:t>
            </w:r>
            <w:r>
              <w:rPr>
                <w:b/>
                <w:sz w:val="18"/>
                <w:szCs w:val="18"/>
              </w:rPr>
              <w:t xml:space="preserve"> (eg. reported assessment of involvement, limitations of involvement)</w:t>
            </w:r>
            <w:r w:rsidRPr="00BA09E0">
              <w:rPr>
                <w:b/>
                <w:sz w:val="18"/>
                <w:szCs w:val="18"/>
              </w:rPr>
              <w:t>:</w:t>
            </w:r>
          </w:p>
          <w:p w14:paraId="4FEB3253" w14:textId="77777777" w:rsidR="0006302A" w:rsidRPr="00BA09E0" w:rsidRDefault="0006302A" w:rsidP="00710183">
            <w:pPr>
              <w:rPr>
                <w:b/>
                <w:sz w:val="18"/>
                <w:szCs w:val="18"/>
              </w:rPr>
            </w:pPr>
          </w:p>
        </w:tc>
      </w:tr>
    </w:tbl>
    <w:p w14:paraId="64EC7308" w14:textId="77777777" w:rsidR="0006302A" w:rsidRDefault="0006302A" w:rsidP="0006302A">
      <w:pPr>
        <w:rPr>
          <w:sz w:val="18"/>
          <w:szCs w:val="18"/>
        </w:rPr>
      </w:pPr>
    </w:p>
    <w:tbl>
      <w:tblPr>
        <w:tblStyle w:val="TableGrid"/>
        <w:tblpPr w:leftFromText="180" w:rightFromText="180" w:vertAnchor="text" w:horzAnchor="margin" w:tblpY="15"/>
        <w:tblOverlap w:val="never"/>
        <w:tblW w:w="10768" w:type="dxa"/>
        <w:tblLook w:val="04A0" w:firstRow="1" w:lastRow="0" w:firstColumn="1" w:lastColumn="0" w:noHBand="0" w:noVBand="1"/>
      </w:tblPr>
      <w:tblGrid>
        <w:gridCol w:w="4390"/>
        <w:gridCol w:w="6378"/>
      </w:tblGrid>
      <w:tr w:rsidR="0006302A" w:rsidRPr="00BA09E0" w14:paraId="22B57FBF" w14:textId="77777777" w:rsidTr="00710183">
        <w:tc>
          <w:tcPr>
            <w:tcW w:w="10768" w:type="dxa"/>
            <w:gridSpan w:val="2"/>
          </w:tcPr>
          <w:p w14:paraId="5E05E1D5" w14:textId="77777777" w:rsidR="0006302A" w:rsidRPr="00BA09E0" w:rsidRDefault="0006302A" w:rsidP="00710183">
            <w:pPr>
              <w:rPr>
                <w:sz w:val="18"/>
                <w:szCs w:val="18"/>
              </w:rPr>
            </w:pPr>
            <w:r w:rsidRPr="00BA09E0">
              <w:rPr>
                <w:b/>
                <w:sz w:val="18"/>
                <w:szCs w:val="18"/>
              </w:rPr>
              <w:t>Other:</w:t>
            </w:r>
          </w:p>
        </w:tc>
      </w:tr>
      <w:tr w:rsidR="0006302A" w:rsidRPr="00BA09E0" w14:paraId="58C63000" w14:textId="77777777" w:rsidTr="00710183">
        <w:tc>
          <w:tcPr>
            <w:tcW w:w="4390" w:type="dxa"/>
          </w:tcPr>
          <w:p w14:paraId="27F29449" w14:textId="77777777" w:rsidR="0006302A" w:rsidRPr="00BA09E0" w:rsidRDefault="0006302A" w:rsidP="00710183">
            <w:pPr>
              <w:rPr>
                <w:sz w:val="18"/>
                <w:szCs w:val="18"/>
              </w:rPr>
            </w:pPr>
            <w:r w:rsidRPr="00BA09E0">
              <w:rPr>
                <w:sz w:val="18"/>
                <w:szCs w:val="18"/>
              </w:rPr>
              <w:t>Includes guidelines, standards, principles, etc?  If so, then describe:</w:t>
            </w:r>
          </w:p>
        </w:tc>
        <w:tc>
          <w:tcPr>
            <w:tcW w:w="6378" w:type="dxa"/>
          </w:tcPr>
          <w:p w14:paraId="202F7C74" w14:textId="77777777" w:rsidR="0006302A" w:rsidRPr="00BA09E0" w:rsidRDefault="0006302A" w:rsidP="00710183">
            <w:pPr>
              <w:rPr>
                <w:sz w:val="18"/>
                <w:szCs w:val="18"/>
              </w:rPr>
            </w:pPr>
          </w:p>
        </w:tc>
      </w:tr>
      <w:tr w:rsidR="0006302A" w:rsidRPr="00BA09E0" w14:paraId="72C57A9D" w14:textId="77777777" w:rsidTr="00710183">
        <w:trPr>
          <w:trHeight w:val="58"/>
        </w:trPr>
        <w:tc>
          <w:tcPr>
            <w:tcW w:w="10768" w:type="dxa"/>
            <w:gridSpan w:val="2"/>
          </w:tcPr>
          <w:p w14:paraId="462C633D" w14:textId="77777777" w:rsidR="0006302A" w:rsidRDefault="0006302A" w:rsidP="00710183">
            <w:pPr>
              <w:rPr>
                <w:b/>
                <w:sz w:val="18"/>
                <w:szCs w:val="18"/>
              </w:rPr>
            </w:pPr>
            <w:r w:rsidRPr="00BA09E0">
              <w:rPr>
                <w:b/>
                <w:sz w:val="18"/>
                <w:szCs w:val="18"/>
              </w:rPr>
              <w:t>Other comments:</w:t>
            </w:r>
          </w:p>
          <w:p w14:paraId="2FE802F0" w14:textId="77777777" w:rsidR="0006302A" w:rsidRPr="00BA09E0" w:rsidRDefault="0006302A" w:rsidP="00710183">
            <w:pPr>
              <w:rPr>
                <w:sz w:val="18"/>
                <w:szCs w:val="18"/>
              </w:rPr>
            </w:pPr>
          </w:p>
        </w:tc>
      </w:tr>
    </w:tbl>
    <w:p w14:paraId="78492B24" w14:textId="77777777" w:rsidR="00F30FD0" w:rsidRDefault="00F30FD0" w:rsidP="00F30FD0"/>
    <w:p w14:paraId="37271F6B" w14:textId="23833FE0" w:rsidR="00053C8B" w:rsidRPr="00053C8B" w:rsidRDefault="00053C8B" w:rsidP="00053C8B">
      <w:pPr>
        <w:tabs>
          <w:tab w:val="left" w:pos="1942"/>
        </w:tabs>
        <w:sectPr w:rsidR="00053C8B" w:rsidRPr="00053C8B" w:rsidSect="00053C8B">
          <w:pgSz w:w="11906" w:h="16838" w:code="9"/>
          <w:pgMar w:top="567" w:right="567" w:bottom="567" w:left="567" w:header="709" w:footer="709" w:gutter="0"/>
          <w:cols w:space="708"/>
          <w:titlePg/>
          <w:docGrid w:linePitch="360"/>
        </w:sectPr>
      </w:pPr>
      <w:r>
        <w:tab/>
      </w:r>
    </w:p>
    <w:p w14:paraId="44CF59BA" w14:textId="24986171" w:rsidR="004322B1" w:rsidRDefault="004322B1" w:rsidP="004322B1">
      <w:pPr>
        <w:rPr>
          <w:b/>
        </w:rPr>
      </w:pPr>
      <w:bookmarkStart w:id="459" w:name="Appendix3"/>
      <w:r>
        <w:rPr>
          <w:b/>
        </w:rPr>
        <w:lastRenderedPageBreak/>
        <w:t xml:space="preserve">Appendix </w:t>
      </w:r>
      <w:r w:rsidR="00012F85">
        <w:rPr>
          <w:b/>
        </w:rPr>
        <w:t>3</w:t>
      </w:r>
      <w:r w:rsidRPr="00057F84">
        <w:rPr>
          <w:b/>
        </w:rPr>
        <w:t xml:space="preserve">. </w:t>
      </w:r>
      <w:r>
        <w:rPr>
          <w:b/>
        </w:rPr>
        <w:t>Patient and carer</w:t>
      </w:r>
      <w:r w:rsidRPr="00057F84">
        <w:rPr>
          <w:b/>
        </w:rPr>
        <w:t xml:space="preserve"> </w:t>
      </w:r>
      <w:r>
        <w:rPr>
          <w:b/>
        </w:rPr>
        <w:t>involvement in the QES</w:t>
      </w:r>
    </w:p>
    <w:bookmarkEnd w:id="459"/>
    <w:p w14:paraId="61B1FBE6" w14:textId="77777777" w:rsidR="004322B1" w:rsidRDefault="004322B1" w:rsidP="004322B1">
      <w:pPr>
        <w:rPr>
          <w:b/>
        </w:rPr>
      </w:pPr>
    </w:p>
    <w:tbl>
      <w:tblPr>
        <w:tblStyle w:val="TableGrid"/>
        <w:tblW w:w="0" w:type="auto"/>
        <w:tblLook w:val="04A0" w:firstRow="1" w:lastRow="0" w:firstColumn="1" w:lastColumn="0" w:noHBand="0" w:noVBand="1"/>
      </w:tblPr>
      <w:tblGrid>
        <w:gridCol w:w="1608"/>
        <w:gridCol w:w="6257"/>
        <w:gridCol w:w="6695"/>
      </w:tblGrid>
      <w:tr w:rsidR="004322B1" w:rsidRPr="005A70CE" w14:paraId="7AEE8546" w14:textId="77777777" w:rsidTr="004322B1">
        <w:tc>
          <w:tcPr>
            <w:tcW w:w="1613" w:type="dxa"/>
          </w:tcPr>
          <w:p w14:paraId="0419A3C4" w14:textId="77777777" w:rsidR="004322B1" w:rsidRPr="005A70CE" w:rsidRDefault="004322B1" w:rsidP="00BB2F9E">
            <w:pPr>
              <w:rPr>
                <w:rFonts w:cstheme="minorHAnsi"/>
                <w:b/>
                <w:sz w:val="20"/>
                <w:szCs w:val="20"/>
              </w:rPr>
            </w:pPr>
            <w:r w:rsidRPr="005A70CE">
              <w:rPr>
                <w:rFonts w:cstheme="minorHAnsi"/>
                <w:b/>
                <w:sz w:val="20"/>
                <w:szCs w:val="20"/>
              </w:rPr>
              <w:t>Theme</w:t>
            </w:r>
          </w:p>
        </w:tc>
        <w:tc>
          <w:tcPr>
            <w:tcW w:w="6473" w:type="dxa"/>
          </w:tcPr>
          <w:p w14:paraId="66AC3752" w14:textId="77777777" w:rsidR="004322B1" w:rsidRPr="005A70CE" w:rsidRDefault="004322B1" w:rsidP="00BB2F9E">
            <w:pPr>
              <w:rPr>
                <w:rFonts w:cstheme="minorHAnsi"/>
                <w:b/>
                <w:sz w:val="20"/>
                <w:szCs w:val="20"/>
              </w:rPr>
            </w:pPr>
            <w:r w:rsidRPr="005A70CE">
              <w:rPr>
                <w:rFonts w:cstheme="minorHAnsi"/>
                <w:b/>
                <w:sz w:val="20"/>
                <w:szCs w:val="20"/>
              </w:rPr>
              <w:t>Highlighted issues</w:t>
            </w:r>
          </w:p>
        </w:tc>
        <w:tc>
          <w:tcPr>
            <w:tcW w:w="6935" w:type="dxa"/>
          </w:tcPr>
          <w:p w14:paraId="77D32991" w14:textId="77777777" w:rsidR="004322B1" w:rsidRPr="005A70CE" w:rsidRDefault="004322B1" w:rsidP="00BB2F9E">
            <w:pPr>
              <w:rPr>
                <w:rFonts w:cstheme="minorHAnsi"/>
                <w:b/>
                <w:sz w:val="20"/>
                <w:szCs w:val="20"/>
              </w:rPr>
            </w:pPr>
            <w:r w:rsidRPr="005A70CE">
              <w:rPr>
                <w:rFonts w:cstheme="minorHAnsi"/>
                <w:b/>
                <w:sz w:val="20"/>
                <w:szCs w:val="20"/>
              </w:rPr>
              <w:t>Additional issues</w:t>
            </w:r>
          </w:p>
        </w:tc>
      </w:tr>
      <w:tr w:rsidR="004322B1" w:rsidRPr="005A70CE" w14:paraId="4B05E9BD" w14:textId="77777777" w:rsidTr="004322B1">
        <w:tc>
          <w:tcPr>
            <w:tcW w:w="1613" w:type="dxa"/>
          </w:tcPr>
          <w:p w14:paraId="2B7BDA53" w14:textId="77777777" w:rsidR="004322B1" w:rsidRPr="005A70CE" w:rsidRDefault="004322B1" w:rsidP="00BB2F9E">
            <w:pPr>
              <w:rPr>
                <w:rFonts w:cstheme="minorHAnsi"/>
                <w:sz w:val="20"/>
                <w:szCs w:val="20"/>
              </w:rPr>
            </w:pPr>
            <w:r w:rsidRPr="005A70CE">
              <w:rPr>
                <w:rFonts w:cstheme="minorHAnsi"/>
                <w:sz w:val="20"/>
                <w:szCs w:val="20"/>
              </w:rPr>
              <w:t>Definitions and roles</w:t>
            </w:r>
          </w:p>
        </w:tc>
        <w:tc>
          <w:tcPr>
            <w:tcW w:w="6473" w:type="dxa"/>
          </w:tcPr>
          <w:p w14:paraId="49735A6C" w14:textId="77777777" w:rsidR="004322B1" w:rsidRPr="005A70CE" w:rsidRDefault="004322B1" w:rsidP="00BB2F9E">
            <w:pPr>
              <w:pStyle w:val="ListParagraph"/>
              <w:numPr>
                <w:ilvl w:val="0"/>
                <w:numId w:val="4"/>
              </w:numPr>
              <w:ind w:left="257" w:hanging="257"/>
              <w:rPr>
                <w:rFonts w:cstheme="minorHAnsi"/>
                <w:sz w:val="20"/>
                <w:szCs w:val="20"/>
              </w:rPr>
            </w:pPr>
            <w:r w:rsidRPr="005A70CE">
              <w:rPr>
                <w:rFonts w:cstheme="minorHAnsi"/>
                <w:sz w:val="20"/>
                <w:szCs w:val="20"/>
              </w:rPr>
              <w:t>Researchers need to recognise that patients/carers may have different ideas about where and how they could be involved, and not have fixed ideas – “ It's not just about patient information leaflets”.</w:t>
            </w:r>
          </w:p>
          <w:p w14:paraId="6960CAE2" w14:textId="77777777" w:rsidR="004322B1" w:rsidRPr="005A70CE" w:rsidRDefault="004322B1" w:rsidP="00BB2F9E">
            <w:pPr>
              <w:pStyle w:val="ListParagraph"/>
              <w:numPr>
                <w:ilvl w:val="0"/>
                <w:numId w:val="4"/>
              </w:numPr>
              <w:ind w:left="257" w:hanging="257"/>
              <w:rPr>
                <w:rFonts w:cstheme="minorHAnsi"/>
                <w:sz w:val="20"/>
                <w:szCs w:val="20"/>
              </w:rPr>
            </w:pPr>
            <w:r w:rsidRPr="005A70CE">
              <w:rPr>
                <w:rFonts w:cstheme="minorHAnsi"/>
                <w:sz w:val="20"/>
                <w:szCs w:val="20"/>
              </w:rPr>
              <w:t>Patients could use their imagination to get involved in any areas they could think of, even if not part of the original remit.</w:t>
            </w:r>
          </w:p>
          <w:p w14:paraId="41541E49"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Recognition that some areas of involvement are more advanced, eg. mental health.</w:t>
            </w:r>
          </w:p>
          <w:p w14:paraId="531ABCB9"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 xml:space="preserve">A one to one discussion with the researcher was valued for clarification of roles and expectations. </w:t>
            </w:r>
          </w:p>
          <w:p w14:paraId="43C6D5C1"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 xml:space="preserve">Useful to know how much time is expected for involvement. </w:t>
            </w:r>
          </w:p>
        </w:tc>
        <w:tc>
          <w:tcPr>
            <w:tcW w:w="6935" w:type="dxa"/>
          </w:tcPr>
          <w:p w14:paraId="3E033111"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Particularly challenging to get involved in some areas of work, eg. lab work, but always possible.</w:t>
            </w:r>
          </w:p>
          <w:p w14:paraId="1B7E3EDB"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Some groups of patients, eg. with rare conditions, are often over-researched.</w:t>
            </w:r>
          </w:p>
          <w:p w14:paraId="553E1DB1" w14:textId="77777777" w:rsidR="004322B1" w:rsidRPr="005A70CE" w:rsidRDefault="004322B1" w:rsidP="00BB2F9E">
            <w:pPr>
              <w:rPr>
                <w:rFonts w:cstheme="minorHAnsi"/>
                <w:sz w:val="20"/>
                <w:szCs w:val="20"/>
              </w:rPr>
            </w:pPr>
          </w:p>
        </w:tc>
      </w:tr>
      <w:tr w:rsidR="004322B1" w:rsidRPr="005A70CE" w14:paraId="02DBD0BF" w14:textId="77777777" w:rsidTr="004322B1">
        <w:tc>
          <w:tcPr>
            <w:tcW w:w="1613" w:type="dxa"/>
          </w:tcPr>
          <w:p w14:paraId="3CE4DAB7" w14:textId="77777777" w:rsidR="004322B1" w:rsidRPr="005A70CE" w:rsidRDefault="004322B1" w:rsidP="00BB2F9E">
            <w:pPr>
              <w:rPr>
                <w:rFonts w:cstheme="minorHAnsi"/>
                <w:sz w:val="20"/>
                <w:szCs w:val="20"/>
              </w:rPr>
            </w:pPr>
            <w:r w:rsidRPr="005A70CE">
              <w:rPr>
                <w:rFonts w:cstheme="minorHAnsi"/>
                <w:sz w:val="20"/>
                <w:szCs w:val="20"/>
              </w:rPr>
              <w:t>Values and principles</w:t>
            </w:r>
          </w:p>
        </w:tc>
        <w:tc>
          <w:tcPr>
            <w:tcW w:w="6473" w:type="dxa"/>
          </w:tcPr>
          <w:p w14:paraId="32A77D44" w14:textId="77777777" w:rsidR="004322B1" w:rsidRPr="005A70CE" w:rsidRDefault="004322B1" w:rsidP="00BB2F9E">
            <w:pPr>
              <w:pStyle w:val="ListParagraph"/>
              <w:numPr>
                <w:ilvl w:val="0"/>
                <w:numId w:val="3"/>
              </w:numPr>
              <w:ind w:left="257" w:hanging="257"/>
              <w:rPr>
                <w:rFonts w:cstheme="minorHAnsi"/>
                <w:sz w:val="20"/>
                <w:szCs w:val="20"/>
              </w:rPr>
            </w:pPr>
            <w:r w:rsidRPr="005A70CE">
              <w:rPr>
                <w:rFonts w:cstheme="minorHAnsi"/>
                <w:sz w:val="20"/>
                <w:szCs w:val="20"/>
              </w:rPr>
              <w:t>Respect is very important – patients/carers may pick up at an early stage that respect is not there, researchers need to get this right from the outset. It then of course influences people’s contribution.</w:t>
            </w:r>
          </w:p>
          <w:p w14:paraId="5E7D6AED" w14:textId="77777777" w:rsidR="004322B1" w:rsidRPr="005A70CE" w:rsidRDefault="004322B1" w:rsidP="00BB2F9E">
            <w:pPr>
              <w:pStyle w:val="ListParagraph"/>
              <w:numPr>
                <w:ilvl w:val="0"/>
                <w:numId w:val="3"/>
              </w:numPr>
              <w:ind w:left="257" w:hanging="257"/>
              <w:rPr>
                <w:rFonts w:cstheme="minorHAnsi"/>
                <w:sz w:val="20"/>
                <w:szCs w:val="20"/>
              </w:rPr>
            </w:pPr>
            <w:r w:rsidRPr="005A70CE">
              <w:rPr>
                <w:rFonts w:cstheme="minorHAnsi"/>
                <w:sz w:val="20"/>
                <w:szCs w:val="20"/>
              </w:rPr>
              <w:t>For vulnerable people, involvement would have more positive than negative impacts on them personally.</w:t>
            </w:r>
          </w:p>
          <w:p w14:paraId="0C7BDC0B" w14:textId="77777777" w:rsidR="004322B1" w:rsidRPr="005A70CE" w:rsidRDefault="004322B1" w:rsidP="00BB2F9E">
            <w:pPr>
              <w:pStyle w:val="ListParagraph"/>
              <w:numPr>
                <w:ilvl w:val="0"/>
                <w:numId w:val="3"/>
              </w:numPr>
              <w:ind w:left="257" w:hanging="257"/>
              <w:rPr>
                <w:rFonts w:cstheme="minorHAnsi"/>
                <w:sz w:val="20"/>
                <w:szCs w:val="20"/>
              </w:rPr>
            </w:pPr>
            <w:r w:rsidRPr="005A70CE">
              <w:rPr>
                <w:rFonts w:cstheme="minorHAnsi"/>
                <w:sz w:val="20"/>
                <w:szCs w:val="20"/>
              </w:rPr>
              <w:t>Sometimes just a tick-box exercise.</w:t>
            </w:r>
          </w:p>
          <w:p w14:paraId="06B55297" w14:textId="77777777" w:rsidR="004322B1" w:rsidRPr="005A70CE" w:rsidRDefault="004322B1" w:rsidP="00BB2F9E">
            <w:pPr>
              <w:pStyle w:val="ListParagraph"/>
              <w:numPr>
                <w:ilvl w:val="0"/>
                <w:numId w:val="3"/>
              </w:numPr>
              <w:ind w:left="257" w:hanging="257"/>
              <w:rPr>
                <w:rFonts w:cstheme="minorHAnsi"/>
                <w:sz w:val="20"/>
                <w:szCs w:val="20"/>
              </w:rPr>
            </w:pPr>
            <w:r w:rsidRPr="005A70CE">
              <w:rPr>
                <w:rFonts w:cstheme="minorHAnsi"/>
                <w:sz w:val="20"/>
                <w:szCs w:val="20"/>
              </w:rPr>
              <w:t>Sometimes assumptions made by professionals re involvement of patients/carers.</w:t>
            </w:r>
          </w:p>
        </w:tc>
        <w:tc>
          <w:tcPr>
            <w:tcW w:w="6935" w:type="dxa"/>
          </w:tcPr>
          <w:p w14:paraId="752E0DFE" w14:textId="77777777" w:rsidR="004322B1" w:rsidRPr="005A70CE" w:rsidRDefault="004322B1" w:rsidP="00BB2F9E">
            <w:pPr>
              <w:rPr>
                <w:rFonts w:cstheme="minorHAnsi"/>
                <w:sz w:val="20"/>
                <w:szCs w:val="20"/>
              </w:rPr>
            </w:pPr>
          </w:p>
        </w:tc>
      </w:tr>
      <w:tr w:rsidR="004322B1" w:rsidRPr="005A70CE" w14:paraId="3005C21A" w14:textId="77777777" w:rsidTr="004322B1">
        <w:tc>
          <w:tcPr>
            <w:tcW w:w="1613" w:type="dxa"/>
          </w:tcPr>
          <w:p w14:paraId="45E3F273" w14:textId="77777777" w:rsidR="004322B1" w:rsidRPr="005A70CE" w:rsidRDefault="004322B1" w:rsidP="00BB2F9E">
            <w:pPr>
              <w:rPr>
                <w:rFonts w:cstheme="minorHAnsi"/>
                <w:sz w:val="20"/>
                <w:szCs w:val="20"/>
              </w:rPr>
            </w:pPr>
            <w:r w:rsidRPr="005A70CE">
              <w:rPr>
                <w:rFonts w:cstheme="minorHAnsi"/>
                <w:sz w:val="20"/>
                <w:szCs w:val="20"/>
              </w:rPr>
              <w:t>Organisations and culture</w:t>
            </w:r>
          </w:p>
        </w:tc>
        <w:tc>
          <w:tcPr>
            <w:tcW w:w="6473" w:type="dxa"/>
          </w:tcPr>
          <w:p w14:paraId="54D8EF0F"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It’s ok to ask people if they want to be involved because people can always say no.</w:t>
            </w:r>
          </w:p>
          <w:p w14:paraId="2157F5A8"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Pleased to see a positive change over time regarding involvement practices, my experience has been welcoming with new opportunities opening up with the full blessing of researchers.</w:t>
            </w:r>
          </w:p>
          <w:p w14:paraId="4677F464"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 xml:space="preserve">The culture and values of an organisation impacts on involvement – if an “us and them” culture or if family members/carers seen as trouble-makers then they’re unlikely to be involved or involvement may be tokenistic.  </w:t>
            </w:r>
          </w:p>
          <w:p w14:paraId="02E76950"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Been us and them for far too long, things changing now.</w:t>
            </w:r>
          </w:p>
          <w:p w14:paraId="02BFD265"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The organisation wouldn’t pay expenses for involvement.</w:t>
            </w:r>
          </w:p>
          <w:p w14:paraId="13F7263E" w14:textId="77777777" w:rsidR="004322B1" w:rsidRPr="005A70CE" w:rsidRDefault="004322B1" w:rsidP="00BB2F9E">
            <w:pPr>
              <w:rPr>
                <w:rFonts w:cstheme="minorHAnsi"/>
                <w:sz w:val="20"/>
                <w:szCs w:val="20"/>
              </w:rPr>
            </w:pPr>
          </w:p>
        </w:tc>
        <w:tc>
          <w:tcPr>
            <w:tcW w:w="6935" w:type="dxa"/>
          </w:tcPr>
          <w:p w14:paraId="0B82CFD2"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 xml:space="preserve">Health trusts are meant to encourage research but this doesn’t happen all the time – patients contacted in a haphazard manner, patients are not routinely offered opportunities for involvement. </w:t>
            </w:r>
          </w:p>
          <w:p w14:paraId="346B5917"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Sometimes patients have to take the initiative and be very pro-active in order to get involved, but this was difficult. Example given where patient thought they were meeting Consultant to get involved in research, but the Consultant thought it was a clinical appointment.</w:t>
            </w:r>
          </w:p>
          <w:p w14:paraId="154598AD"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Important to become friends with the researchers, as far as professional standards will allow – this can create an environment of trust and teamwork.</w:t>
            </w:r>
          </w:p>
          <w:p w14:paraId="29FED388"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 xml:space="preserve"> “How representative are the researchers?”</w:t>
            </w:r>
          </w:p>
        </w:tc>
      </w:tr>
      <w:tr w:rsidR="004322B1" w:rsidRPr="005A70CE" w14:paraId="76F28D7C" w14:textId="77777777" w:rsidTr="004322B1">
        <w:tc>
          <w:tcPr>
            <w:tcW w:w="1613" w:type="dxa"/>
          </w:tcPr>
          <w:p w14:paraId="67F4340A" w14:textId="77777777" w:rsidR="004322B1" w:rsidRPr="005A70CE" w:rsidRDefault="004322B1" w:rsidP="00BB2F9E">
            <w:pPr>
              <w:rPr>
                <w:rFonts w:cstheme="minorHAnsi"/>
                <w:sz w:val="20"/>
                <w:szCs w:val="20"/>
              </w:rPr>
            </w:pPr>
            <w:r w:rsidRPr="005A70CE">
              <w:rPr>
                <w:rFonts w:cstheme="minorHAnsi"/>
                <w:sz w:val="20"/>
                <w:szCs w:val="20"/>
              </w:rPr>
              <w:t>Training and support</w:t>
            </w:r>
          </w:p>
        </w:tc>
        <w:tc>
          <w:tcPr>
            <w:tcW w:w="6473" w:type="dxa"/>
          </w:tcPr>
          <w:p w14:paraId="1E7D403F"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Important to start and finish meetings on time.</w:t>
            </w:r>
          </w:p>
          <w:p w14:paraId="461677D8"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Timing of meetings is important, for example, bus passes may not be valid until after 9.30am.</w:t>
            </w:r>
          </w:p>
          <w:p w14:paraId="670073D5"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lastRenderedPageBreak/>
              <w:t>Don’t cram too much into meetings.</w:t>
            </w:r>
          </w:p>
          <w:p w14:paraId="17688E78"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Tailor training to the individual.</w:t>
            </w:r>
          </w:p>
          <w:p w14:paraId="212E4E23" w14:textId="77777777" w:rsidR="004322B1" w:rsidRPr="005A70CE" w:rsidRDefault="004322B1" w:rsidP="00BB2F9E">
            <w:pPr>
              <w:pStyle w:val="ListParagraph"/>
              <w:numPr>
                <w:ilvl w:val="0"/>
                <w:numId w:val="3"/>
              </w:numPr>
              <w:ind w:left="262" w:hanging="262"/>
              <w:rPr>
                <w:rFonts w:cstheme="minorHAnsi"/>
                <w:sz w:val="20"/>
                <w:szCs w:val="20"/>
              </w:rPr>
            </w:pPr>
            <w:r w:rsidRPr="005A70CE">
              <w:rPr>
                <w:rFonts w:cstheme="minorHAnsi"/>
                <w:sz w:val="20"/>
                <w:szCs w:val="20"/>
              </w:rPr>
              <w:t xml:space="preserve">Training and support most needed when doing involvement for the first time. </w:t>
            </w:r>
          </w:p>
        </w:tc>
        <w:tc>
          <w:tcPr>
            <w:tcW w:w="6935" w:type="dxa"/>
          </w:tcPr>
          <w:p w14:paraId="08786591"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lastRenderedPageBreak/>
              <w:t>The initiative needs to come from the researcher, putting in a bit of extra sensitive support could prove invaluable in terms of what you get back.</w:t>
            </w:r>
          </w:p>
          <w:p w14:paraId="0DDD1EC8"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lastRenderedPageBreak/>
              <w:t>Sometimes patients/carers feel they don’t have the necessary skills and experience – they usually do.</w:t>
            </w:r>
          </w:p>
        </w:tc>
      </w:tr>
      <w:tr w:rsidR="004322B1" w:rsidRPr="005A70CE" w14:paraId="323B2698" w14:textId="77777777" w:rsidTr="004322B1">
        <w:tc>
          <w:tcPr>
            <w:tcW w:w="1613" w:type="dxa"/>
          </w:tcPr>
          <w:p w14:paraId="522ABC0A" w14:textId="77777777" w:rsidR="004322B1" w:rsidRPr="005A70CE" w:rsidRDefault="004322B1" w:rsidP="00BB2F9E">
            <w:pPr>
              <w:rPr>
                <w:rFonts w:cstheme="minorHAnsi"/>
                <w:sz w:val="20"/>
                <w:szCs w:val="20"/>
              </w:rPr>
            </w:pPr>
            <w:r w:rsidRPr="005A70CE">
              <w:rPr>
                <w:rFonts w:cstheme="minorHAnsi"/>
                <w:sz w:val="20"/>
                <w:szCs w:val="20"/>
              </w:rPr>
              <w:lastRenderedPageBreak/>
              <w:t>Networking and groups</w:t>
            </w:r>
          </w:p>
        </w:tc>
        <w:tc>
          <w:tcPr>
            <w:tcW w:w="6473" w:type="dxa"/>
          </w:tcPr>
          <w:p w14:paraId="4C7CBE59"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Over-arching organisation thought to be useful – Hospice movement perhaps?</w:t>
            </w:r>
          </w:p>
          <w:p w14:paraId="689F39B1"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Researchers could develop a stable group of patients/carers who contribute regularly, increasing in their knowledge and confidence with experience. This core group could then mentor/buddy newcomers by bringing them into the team and encouraging them to speak. Involvement teams can be built in this way.</w:t>
            </w:r>
          </w:p>
          <w:p w14:paraId="3F752194"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Patients/carers have different reasons for wanting to be involved – important to look at the reasons for their reasons – often they just want to help in whatever way they can.</w:t>
            </w:r>
          </w:p>
          <w:p w14:paraId="0B960249"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Sometimes people only in the group for short periods of time.</w:t>
            </w:r>
          </w:p>
          <w:p w14:paraId="14E263FE"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Keep members interested and encouraged by at least one presentation per meeting.</w:t>
            </w:r>
          </w:p>
        </w:tc>
        <w:tc>
          <w:tcPr>
            <w:tcW w:w="6935" w:type="dxa"/>
          </w:tcPr>
          <w:p w14:paraId="4C22C6F6"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 xml:space="preserve">Useful to know if the opportunity was relevant and valuable. </w:t>
            </w:r>
          </w:p>
          <w:p w14:paraId="6D37B457"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A better overview of available involvement opportunities is needed. It was difficult to find out information on what was available.</w:t>
            </w:r>
          </w:p>
          <w:p w14:paraId="0D0E59CE"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Put information about the research advisory group into clinic pack, which all patients receive when first diagnosed.</w:t>
            </w:r>
          </w:p>
          <w:p w14:paraId="7A97F266" w14:textId="77777777" w:rsidR="004322B1" w:rsidRPr="005A70CE" w:rsidRDefault="004322B1" w:rsidP="00BB2F9E">
            <w:pPr>
              <w:pStyle w:val="ListParagraph"/>
              <w:ind w:left="312"/>
              <w:rPr>
                <w:rFonts w:cstheme="minorHAnsi"/>
                <w:sz w:val="20"/>
                <w:szCs w:val="20"/>
              </w:rPr>
            </w:pPr>
          </w:p>
        </w:tc>
      </w:tr>
      <w:tr w:rsidR="004322B1" w:rsidRPr="005A70CE" w14:paraId="36A45567" w14:textId="77777777" w:rsidTr="004322B1">
        <w:tc>
          <w:tcPr>
            <w:tcW w:w="1613" w:type="dxa"/>
          </w:tcPr>
          <w:p w14:paraId="224472A8" w14:textId="77777777" w:rsidR="004322B1" w:rsidRPr="005A70CE" w:rsidRDefault="004322B1" w:rsidP="00BB2F9E">
            <w:pPr>
              <w:rPr>
                <w:rFonts w:cstheme="minorHAnsi"/>
                <w:sz w:val="20"/>
                <w:szCs w:val="20"/>
              </w:rPr>
            </w:pPr>
            <w:r w:rsidRPr="005A70CE">
              <w:rPr>
                <w:rFonts w:cstheme="minorHAnsi"/>
                <w:sz w:val="20"/>
                <w:szCs w:val="20"/>
              </w:rPr>
              <w:t>Perspectives and diversity</w:t>
            </w:r>
          </w:p>
        </w:tc>
        <w:tc>
          <w:tcPr>
            <w:tcW w:w="6473" w:type="dxa"/>
          </w:tcPr>
          <w:p w14:paraId="36EF5DEA"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Can understand why researchers go to groups to recruit.</w:t>
            </w:r>
          </w:p>
          <w:p w14:paraId="17F2AD68"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Difficult to recruit younger people.</w:t>
            </w:r>
          </w:p>
          <w:p w14:paraId="53F328A0"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Always a need to get a broad range of people involved.</w:t>
            </w:r>
          </w:p>
        </w:tc>
        <w:tc>
          <w:tcPr>
            <w:tcW w:w="6935" w:type="dxa"/>
          </w:tcPr>
          <w:p w14:paraId="326A64A8" w14:textId="77777777" w:rsidR="004322B1" w:rsidRPr="005A70CE" w:rsidRDefault="004322B1" w:rsidP="00BB2F9E">
            <w:pPr>
              <w:pStyle w:val="ListParagraph"/>
              <w:numPr>
                <w:ilvl w:val="0"/>
                <w:numId w:val="4"/>
              </w:numPr>
              <w:ind w:left="312" w:hanging="312"/>
              <w:rPr>
                <w:rFonts w:cstheme="minorHAnsi"/>
                <w:sz w:val="20"/>
                <w:szCs w:val="20"/>
              </w:rPr>
            </w:pPr>
            <w:r w:rsidRPr="005A70CE">
              <w:rPr>
                <w:rFonts w:cstheme="minorHAnsi"/>
                <w:sz w:val="20"/>
                <w:szCs w:val="20"/>
              </w:rPr>
              <w:t>As with anything, need to go to where your “customers” are.</w:t>
            </w:r>
          </w:p>
        </w:tc>
      </w:tr>
      <w:tr w:rsidR="004322B1" w:rsidRPr="005A70CE" w14:paraId="63A8C548" w14:textId="77777777" w:rsidTr="004322B1">
        <w:tc>
          <w:tcPr>
            <w:tcW w:w="1613" w:type="dxa"/>
          </w:tcPr>
          <w:p w14:paraId="596D1820" w14:textId="77777777" w:rsidR="004322B1" w:rsidRPr="005A70CE" w:rsidRDefault="004322B1" w:rsidP="00BB2F9E">
            <w:pPr>
              <w:rPr>
                <w:rFonts w:cstheme="minorHAnsi"/>
                <w:sz w:val="20"/>
                <w:szCs w:val="20"/>
              </w:rPr>
            </w:pPr>
            <w:r w:rsidRPr="005A70CE">
              <w:rPr>
                <w:rFonts w:cstheme="minorHAnsi"/>
                <w:sz w:val="20"/>
                <w:szCs w:val="20"/>
              </w:rPr>
              <w:t>Relationships and communication</w:t>
            </w:r>
          </w:p>
        </w:tc>
        <w:tc>
          <w:tcPr>
            <w:tcW w:w="6473" w:type="dxa"/>
          </w:tcPr>
          <w:p w14:paraId="494356F2"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Recognise this, in particular need to avoid jargon – this can lose a lay person from studies.</w:t>
            </w:r>
          </w:p>
          <w:p w14:paraId="376B5B28" w14:textId="77777777" w:rsidR="004322B1" w:rsidRPr="005A70CE" w:rsidRDefault="004322B1" w:rsidP="00BB2F9E">
            <w:pPr>
              <w:pStyle w:val="ListParagraph"/>
              <w:numPr>
                <w:ilvl w:val="0"/>
                <w:numId w:val="2"/>
              </w:numPr>
              <w:ind w:left="257" w:hanging="257"/>
              <w:rPr>
                <w:rFonts w:cstheme="minorHAnsi"/>
                <w:sz w:val="20"/>
                <w:szCs w:val="20"/>
              </w:rPr>
            </w:pPr>
            <w:r w:rsidRPr="005A70CE">
              <w:rPr>
                <w:rFonts w:cstheme="minorHAnsi"/>
                <w:sz w:val="20"/>
                <w:szCs w:val="20"/>
              </w:rPr>
              <w:t>It’s so nice when researchers keep in touch, tell about their successes, ask for help with the tricky bits.</w:t>
            </w:r>
          </w:p>
        </w:tc>
        <w:tc>
          <w:tcPr>
            <w:tcW w:w="6935" w:type="dxa"/>
          </w:tcPr>
          <w:p w14:paraId="2C94CDD2" w14:textId="77777777" w:rsidR="004322B1" w:rsidRPr="005A70CE" w:rsidRDefault="004322B1" w:rsidP="00BB2F9E">
            <w:pPr>
              <w:rPr>
                <w:rFonts w:cstheme="minorHAnsi"/>
                <w:sz w:val="20"/>
                <w:szCs w:val="20"/>
              </w:rPr>
            </w:pPr>
          </w:p>
        </w:tc>
      </w:tr>
      <w:tr w:rsidR="004322B1" w:rsidRPr="005A70CE" w14:paraId="602C226B" w14:textId="77777777" w:rsidTr="004322B1">
        <w:tc>
          <w:tcPr>
            <w:tcW w:w="1613" w:type="dxa"/>
          </w:tcPr>
          <w:p w14:paraId="5CA54CBF" w14:textId="77777777" w:rsidR="004322B1" w:rsidRPr="005A70CE" w:rsidRDefault="004322B1" w:rsidP="00BB2F9E">
            <w:pPr>
              <w:rPr>
                <w:rFonts w:cstheme="minorHAnsi"/>
                <w:sz w:val="20"/>
                <w:szCs w:val="20"/>
              </w:rPr>
            </w:pPr>
            <w:r w:rsidRPr="005A70CE">
              <w:rPr>
                <w:rFonts w:cstheme="minorHAnsi"/>
                <w:sz w:val="20"/>
                <w:szCs w:val="20"/>
              </w:rPr>
              <w:t>Emotions and impact</w:t>
            </w:r>
          </w:p>
        </w:tc>
        <w:tc>
          <w:tcPr>
            <w:tcW w:w="6473" w:type="dxa"/>
          </w:tcPr>
          <w:p w14:paraId="4C7E2350" w14:textId="77777777" w:rsidR="004322B1" w:rsidRPr="005A70CE" w:rsidRDefault="004322B1" w:rsidP="00BB2F9E">
            <w:pPr>
              <w:pStyle w:val="ListParagraph"/>
              <w:numPr>
                <w:ilvl w:val="0"/>
                <w:numId w:val="1"/>
              </w:numPr>
              <w:ind w:left="257" w:hanging="257"/>
              <w:rPr>
                <w:rFonts w:cstheme="minorHAnsi"/>
                <w:sz w:val="20"/>
                <w:szCs w:val="20"/>
              </w:rPr>
            </w:pPr>
            <w:r w:rsidRPr="005A70CE">
              <w:rPr>
                <w:rFonts w:cstheme="minorHAnsi"/>
                <w:sz w:val="20"/>
                <w:szCs w:val="20"/>
              </w:rPr>
              <w:t>Researchers put in place arrangements to support anyone who found the experience difficult.</w:t>
            </w:r>
          </w:p>
          <w:p w14:paraId="1E1D8B6E" w14:textId="77777777" w:rsidR="004322B1" w:rsidRPr="005A70CE" w:rsidRDefault="004322B1" w:rsidP="00BB2F9E">
            <w:pPr>
              <w:pStyle w:val="ListParagraph"/>
              <w:numPr>
                <w:ilvl w:val="0"/>
                <w:numId w:val="1"/>
              </w:numPr>
              <w:ind w:left="257" w:hanging="257"/>
              <w:rPr>
                <w:rFonts w:cstheme="minorHAnsi"/>
                <w:sz w:val="20"/>
                <w:szCs w:val="20"/>
              </w:rPr>
            </w:pPr>
            <w:r w:rsidRPr="005A70CE">
              <w:rPr>
                <w:rFonts w:cstheme="minorHAnsi"/>
                <w:sz w:val="20"/>
                <w:szCs w:val="20"/>
              </w:rPr>
              <w:t>My experience mirrors part of what you have found in that involvement can be a positive experience with new friendships.</w:t>
            </w:r>
          </w:p>
          <w:p w14:paraId="6E7ACCDB" w14:textId="77777777" w:rsidR="004322B1" w:rsidRPr="005A70CE" w:rsidRDefault="004322B1" w:rsidP="00BB2F9E">
            <w:pPr>
              <w:pStyle w:val="ListParagraph"/>
              <w:numPr>
                <w:ilvl w:val="0"/>
                <w:numId w:val="1"/>
              </w:numPr>
              <w:ind w:left="257" w:hanging="257"/>
              <w:rPr>
                <w:rFonts w:cstheme="minorHAnsi"/>
                <w:sz w:val="20"/>
                <w:szCs w:val="20"/>
              </w:rPr>
            </w:pPr>
            <w:r w:rsidRPr="005A70CE">
              <w:rPr>
                <w:rFonts w:cstheme="minorHAnsi"/>
                <w:sz w:val="20"/>
                <w:szCs w:val="20"/>
              </w:rPr>
              <w:t>Emotional and practical challenges to involvement.</w:t>
            </w:r>
          </w:p>
        </w:tc>
        <w:tc>
          <w:tcPr>
            <w:tcW w:w="6935" w:type="dxa"/>
          </w:tcPr>
          <w:p w14:paraId="7811DBDA" w14:textId="77777777" w:rsidR="004322B1" w:rsidRPr="005A70CE" w:rsidRDefault="004322B1" w:rsidP="00BB2F9E">
            <w:pPr>
              <w:rPr>
                <w:rFonts w:cstheme="minorHAnsi"/>
                <w:sz w:val="20"/>
                <w:szCs w:val="20"/>
              </w:rPr>
            </w:pPr>
          </w:p>
        </w:tc>
      </w:tr>
    </w:tbl>
    <w:p w14:paraId="18315630" w14:textId="77777777" w:rsidR="004322B1" w:rsidRPr="00057F84" w:rsidRDefault="004322B1" w:rsidP="004322B1">
      <w:pPr>
        <w:rPr>
          <w:b/>
        </w:rPr>
      </w:pPr>
    </w:p>
    <w:p w14:paraId="2BDA602B" w14:textId="09425F4C" w:rsidR="004322B1" w:rsidRDefault="004322B1">
      <w:pPr>
        <w:rPr>
          <w:sz w:val="24"/>
          <w:szCs w:val="24"/>
        </w:rPr>
      </w:pPr>
      <w:r>
        <w:rPr>
          <w:sz w:val="24"/>
          <w:szCs w:val="24"/>
        </w:rPr>
        <w:br w:type="page"/>
      </w:r>
    </w:p>
    <w:p w14:paraId="00334BCA" w14:textId="7A56947B" w:rsidR="004322B1" w:rsidRPr="004322B1" w:rsidRDefault="004322B1" w:rsidP="004322B1">
      <w:pPr>
        <w:rPr>
          <w:b/>
        </w:rPr>
      </w:pPr>
      <w:bookmarkStart w:id="460" w:name="Appendix4"/>
      <w:r w:rsidRPr="004322B1">
        <w:rPr>
          <w:b/>
        </w:rPr>
        <w:lastRenderedPageBreak/>
        <w:t xml:space="preserve">Appendix </w:t>
      </w:r>
      <w:r w:rsidR="00012F85">
        <w:rPr>
          <w:b/>
        </w:rPr>
        <w:t>4</w:t>
      </w:r>
      <w:r w:rsidRPr="004322B1">
        <w:rPr>
          <w:b/>
        </w:rPr>
        <w:t>. Included records</w:t>
      </w:r>
    </w:p>
    <w:bookmarkEnd w:id="460"/>
    <w:p w14:paraId="4AEF232E" w14:textId="77777777" w:rsidR="004322B1" w:rsidRPr="004322B1" w:rsidRDefault="004322B1" w:rsidP="004322B1">
      <w:pPr>
        <w:spacing w:after="0" w:line="240" w:lineRule="auto"/>
      </w:pPr>
      <w:r w:rsidRPr="004322B1">
        <w:rPr>
          <w:rFonts w:cstheme="minorHAnsi"/>
        </w:rPr>
        <w:t xml:space="preserve">The following table shows both evidence/methodological and involvement data. </w:t>
      </w:r>
    </w:p>
    <w:p w14:paraId="5325684A" w14:textId="77777777" w:rsidR="004322B1" w:rsidRPr="004322B1" w:rsidRDefault="004322B1" w:rsidP="004322B1">
      <w:pPr>
        <w:spacing w:line="256" w:lineRule="auto"/>
        <w:rPr>
          <w:b/>
        </w:rPr>
      </w:pPr>
    </w:p>
    <w:tbl>
      <w:tblPr>
        <w:tblStyle w:val="TableGrid"/>
        <w:tblW w:w="14454" w:type="dxa"/>
        <w:tblLook w:val="04A0" w:firstRow="1" w:lastRow="0" w:firstColumn="1" w:lastColumn="0" w:noHBand="0" w:noVBand="1"/>
      </w:tblPr>
      <w:tblGrid>
        <w:gridCol w:w="1976"/>
        <w:gridCol w:w="3075"/>
        <w:gridCol w:w="7846"/>
        <w:gridCol w:w="1557"/>
      </w:tblGrid>
      <w:tr w:rsidR="004322B1" w:rsidRPr="004322B1" w14:paraId="671EFF85" w14:textId="77777777" w:rsidTr="00BB2F9E">
        <w:tc>
          <w:tcPr>
            <w:tcW w:w="1976" w:type="dxa"/>
            <w:tcBorders>
              <w:top w:val="single" w:sz="4" w:space="0" w:color="auto"/>
              <w:left w:val="single" w:sz="4" w:space="0" w:color="auto"/>
              <w:bottom w:val="single" w:sz="4" w:space="0" w:color="auto"/>
              <w:right w:val="single" w:sz="4" w:space="0" w:color="auto"/>
            </w:tcBorders>
            <w:hideMark/>
          </w:tcPr>
          <w:p w14:paraId="5D1EB92C" w14:textId="77777777" w:rsidR="004322B1" w:rsidRPr="004322B1" w:rsidRDefault="004322B1" w:rsidP="004322B1">
            <w:pPr>
              <w:tabs>
                <w:tab w:val="left" w:pos="7760"/>
              </w:tabs>
              <w:rPr>
                <w:rFonts w:cstheme="minorHAnsi"/>
                <w:sz w:val="20"/>
                <w:szCs w:val="20"/>
              </w:rPr>
            </w:pPr>
            <w:r w:rsidRPr="004322B1">
              <w:rPr>
                <w:rFonts w:cstheme="minorHAnsi"/>
                <w:sz w:val="20"/>
                <w:szCs w:val="20"/>
              </w:rPr>
              <w:br w:type="page"/>
            </w:r>
            <w:r w:rsidRPr="004322B1">
              <w:rPr>
                <w:rFonts w:cstheme="minorHAnsi"/>
                <w:b/>
                <w:sz w:val="20"/>
                <w:szCs w:val="20"/>
              </w:rPr>
              <w:t>Primary Author</w:t>
            </w:r>
          </w:p>
          <w:p w14:paraId="7EB2A219"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Date</w:t>
            </w:r>
          </w:p>
          <w:p w14:paraId="2601A679" w14:textId="77777777" w:rsidR="004322B1" w:rsidRPr="004322B1" w:rsidRDefault="004322B1" w:rsidP="004322B1">
            <w:pPr>
              <w:rPr>
                <w:rFonts w:cstheme="minorHAnsi"/>
                <w:b/>
                <w:sz w:val="20"/>
                <w:szCs w:val="20"/>
              </w:rPr>
            </w:pPr>
            <w:r w:rsidRPr="004322B1">
              <w:rPr>
                <w:rFonts w:cstheme="minorHAnsi"/>
                <w:b/>
                <w:sz w:val="20"/>
                <w:szCs w:val="20"/>
              </w:rPr>
              <w:t>Country</w:t>
            </w:r>
          </w:p>
          <w:p w14:paraId="285C4082" w14:textId="77777777" w:rsidR="004322B1" w:rsidRPr="004322B1" w:rsidRDefault="004322B1" w:rsidP="004322B1">
            <w:pPr>
              <w:rPr>
                <w:rFonts w:cstheme="minorHAnsi"/>
                <w:b/>
                <w:sz w:val="20"/>
                <w:szCs w:val="20"/>
              </w:rPr>
            </w:pPr>
            <w:r w:rsidRPr="004322B1">
              <w:rPr>
                <w:rFonts w:cstheme="minorHAnsi"/>
                <w:b/>
                <w:sz w:val="20"/>
                <w:szCs w:val="20"/>
              </w:rPr>
              <w:t>Study, if multiple evidence</w:t>
            </w:r>
          </w:p>
        </w:tc>
        <w:tc>
          <w:tcPr>
            <w:tcW w:w="3075" w:type="dxa"/>
            <w:tcBorders>
              <w:top w:val="single" w:sz="4" w:space="0" w:color="auto"/>
              <w:left w:val="single" w:sz="4" w:space="0" w:color="auto"/>
              <w:bottom w:val="single" w:sz="4" w:space="0" w:color="auto"/>
              <w:right w:val="single" w:sz="4" w:space="0" w:color="auto"/>
            </w:tcBorders>
          </w:tcPr>
          <w:p w14:paraId="762378D1" w14:textId="77777777" w:rsidR="004322B1" w:rsidRPr="004322B1" w:rsidRDefault="004322B1" w:rsidP="004322B1">
            <w:pPr>
              <w:rPr>
                <w:rFonts w:cstheme="minorHAnsi"/>
                <w:b/>
                <w:sz w:val="20"/>
                <w:szCs w:val="20"/>
              </w:rPr>
            </w:pPr>
            <w:r w:rsidRPr="004322B1">
              <w:rPr>
                <w:rFonts w:cstheme="minorHAnsi"/>
                <w:b/>
                <w:sz w:val="20"/>
                <w:szCs w:val="20"/>
              </w:rPr>
              <w:t>Evidence/methodological data:</w:t>
            </w:r>
          </w:p>
          <w:p w14:paraId="49DECF9A" w14:textId="77777777" w:rsidR="004322B1" w:rsidRPr="004322B1" w:rsidRDefault="004322B1" w:rsidP="004322B1">
            <w:pPr>
              <w:rPr>
                <w:rFonts w:cstheme="minorHAnsi"/>
                <w:b/>
                <w:sz w:val="20"/>
                <w:szCs w:val="20"/>
              </w:rPr>
            </w:pPr>
          </w:p>
          <w:p w14:paraId="03CF3385" w14:textId="77777777" w:rsidR="004322B1" w:rsidRPr="004322B1" w:rsidRDefault="004322B1" w:rsidP="004322B1">
            <w:pPr>
              <w:rPr>
                <w:rFonts w:cstheme="minorHAnsi"/>
                <w:b/>
                <w:sz w:val="20"/>
                <w:szCs w:val="20"/>
              </w:rPr>
            </w:pPr>
            <w:r w:rsidRPr="004322B1">
              <w:rPr>
                <w:rFonts w:cstheme="minorHAnsi"/>
                <w:b/>
                <w:sz w:val="20"/>
                <w:szCs w:val="20"/>
              </w:rPr>
              <w:t>Evidence type</w:t>
            </w:r>
          </w:p>
          <w:p w14:paraId="3EF8305C" w14:textId="77777777" w:rsidR="004322B1" w:rsidRPr="004322B1" w:rsidRDefault="004322B1" w:rsidP="004322B1">
            <w:pPr>
              <w:rPr>
                <w:rFonts w:cstheme="minorHAnsi"/>
                <w:b/>
                <w:sz w:val="20"/>
                <w:szCs w:val="20"/>
              </w:rPr>
            </w:pPr>
            <w:r w:rsidRPr="004322B1">
              <w:rPr>
                <w:rFonts w:cstheme="minorHAnsi"/>
                <w:b/>
                <w:sz w:val="20"/>
                <w:szCs w:val="20"/>
              </w:rPr>
              <w:t>Description</w:t>
            </w:r>
          </w:p>
          <w:p w14:paraId="5264185B" w14:textId="77777777" w:rsidR="004322B1" w:rsidRPr="004322B1" w:rsidRDefault="004322B1" w:rsidP="004322B1">
            <w:pPr>
              <w:rPr>
                <w:rFonts w:cstheme="minorHAnsi"/>
                <w:b/>
                <w:sz w:val="20"/>
                <w:szCs w:val="20"/>
              </w:rPr>
            </w:pPr>
            <w:r w:rsidRPr="004322B1">
              <w:rPr>
                <w:rFonts w:cstheme="minorHAnsi"/>
                <w:b/>
                <w:sz w:val="20"/>
                <w:szCs w:val="20"/>
              </w:rPr>
              <w:t>Study/evidence design</w:t>
            </w:r>
          </w:p>
          <w:p w14:paraId="65073A37" w14:textId="77777777" w:rsidR="004322B1" w:rsidRPr="004322B1" w:rsidRDefault="004322B1" w:rsidP="004322B1">
            <w:pPr>
              <w:rPr>
                <w:rFonts w:cstheme="minorHAnsi"/>
                <w:b/>
                <w:sz w:val="20"/>
                <w:szCs w:val="20"/>
              </w:rPr>
            </w:pPr>
            <w:r w:rsidRPr="004322B1">
              <w:rPr>
                <w:rFonts w:cstheme="minorHAnsi"/>
                <w:b/>
                <w:sz w:val="20"/>
                <w:szCs w:val="20"/>
              </w:rPr>
              <w:t>Study aims</w:t>
            </w:r>
          </w:p>
          <w:p w14:paraId="6151440B" w14:textId="77777777" w:rsidR="004322B1" w:rsidRPr="004322B1" w:rsidRDefault="004322B1" w:rsidP="004322B1">
            <w:pPr>
              <w:rPr>
                <w:rFonts w:cstheme="minorHAnsi"/>
                <w:b/>
                <w:sz w:val="20"/>
                <w:szCs w:val="20"/>
              </w:rPr>
            </w:pPr>
          </w:p>
        </w:tc>
        <w:tc>
          <w:tcPr>
            <w:tcW w:w="7846" w:type="dxa"/>
            <w:tcBorders>
              <w:top w:val="single" w:sz="4" w:space="0" w:color="auto"/>
              <w:left w:val="single" w:sz="4" w:space="0" w:color="auto"/>
              <w:bottom w:val="single" w:sz="4" w:space="0" w:color="auto"/>
              <w:right w:val="single" w:sz="4" w:space="0" w:color="auto"/>
            </w:tcBorders>
            <w:hideMark/>
          </w:tcPr>
          <w:p w14:paraId="05AC41B3"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Involvement data:</w:t>
            </w:r>
          </w:p>
          <w:p w14:paraId="3C61327D" w14:textId="77777777" w:rsidR="004322B1" w:rsidRPr="004322B1" w:rsidRDefault="004322B1" w:rsidP="004322B1">
            <w:pPr>
              <w:tabs>
                <w:tab w:val="left" w:pos="7760"/>
              </w:tabs>
              <w:rPr>
                <w:rFonts w:cstheme="minorHAnsi"/>
                <w:b/>
                <w:sz w:val="20"/>
                <w:szCs w:val="20"/>
              </w:rPr>
            </w:pPr>
          </w:p>
          <w:p w14:paraId="77DAC3AB"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Setting</w:t>
            </w:r>
          </w:p>
          <w:p w14:paraId="1E91644B"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Aim</w:t>
            </w:r>
          </w:p>
          <w:p w14:paraId="4AC15DBF"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People involved/Methods/perspective</w:t>
            </w:r>
          </w:p>
          <w:p w14:paraId="773653AE"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Approach *</w:t>
            </w:r>
          </w:p>
          <w:p w14:paraId="7A353E9B"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Facilitators/Barriers</w:t>
            </w:r>
          </w:p>
          <w:p w14:paraId="67AFBF03" w14:textId="77777777" w:rsidR="004322B1" w:rsidRPr="004322B1" w:rsidRDefault="004322B1" w:rsidP="004322B1">
            <w:pPr>
              <w:tabs>
                <w:tab w:val="left" w:pos="7760"/>
              </w:tabs>
              <w:rPr>
                <w:rFonts w:cstheme="minorHAnsi"/>
                <w:sz w:val="20"/>
                <w:szCs w:val="20"/>
              </w:rPr>
            </w:pPr>
            <w:r w:rsidRPr="004322B1">
              <w:rPr>
                <w:rFonts w:cstheme="minorHAnsi"/>
                <w:b/>
                <w:sz w:val="20"/>
                <w:szCs w:val="20"/>
              </w:rPr>
              <w:t>Evaluation</w:t>
            </w:r>
          </w:p>
        </w:tc>
        <w:tc>
          <w:tcPr>
            <w:tcW w:w="1557" w:type="dxa"/>
            <w:tcBorders>
              <w:top w:val="single" w:sz="4" w:space="0" w:color="auto"/>
              <w:left w:val="single" w:sz="4" w:space="0" w:color="auto"/>
              <w:bottom w:val="single" w:sz="4" w:space="0" w:color="auto"/>
              <w:right w:val="single" w:sz="4" w:space="0" w:color="auto"/>
            </w:tcBorders>
          </w:tcPr>
          <w:p w14:paraId="5C3FB5EC"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Quality assessments:</w:t>
            </w:r>
          </w:p>
          <w:p w14:paraId="133304CA" w14:textId="77777777" w:rsidR="004322B1" w:rsidRPr="004322B1" w:rsidRDefault="004322B1" w:rsidP="004322B1">
            <w:pPr>
              <w:tabs>
                <w:tab w:val="left" w:pos="7760"/>
              </w:tabs>
              <w:rPr>
                <w:rFonts w:cstheme="minorHAnsi"/>
                <w:b/>
                <w:sz w:val="20"/>
                <w:szCs w:val="20"/>
              </w:rPr>
            </w:pPr>
          </w:p>
          <w:p w14:paraId="274B7BFF"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Methodological quality</w:t>
            </w:r>
          </w:p>
          <w:p w14:paraId="15E0AB79" w14:textId="77777777" w:rsidR="004322B1" w:rsidRPr="004322B1" w:rsidRDefault="004322B1" w:rsidP="004322B1">
            <w:pPr>
              <w:tabs>
                <w:tab w:val="left" w:pos="7760"/>
              </w:tabs>
              <w:rPr>
                <w:rFonts w:cstheme="minorHAnsi"/>
                <w:b/>
                <w:sz w:val="20"/>
                <w:szCs w:val="20"/>
              </w:rPr>
            </w:pPr>
            <w:r w:rsidRPr="004322B1">
              <w:rPr>
                <w:rFonts w:cstheme="minorHAnsi"/>
                <w:b/>
                <w:sz w:val="20"/>
                <w:szCs w:val="20"/>
              </w:rPr>
              <w:t>Involvement quality</w:t>
            </w:r>
          </w:p>
        </w:tc>
      </w:tr>
      <w:tr w:rsidR="004322B1" w:rsidRPr="004322B1" w14:paraId="47CA803A" w14:textId="77777777" w:rsidTr="00BB2F9E">
        <w:tc>
          <w:tcPr>
            <w:tcW w:w="1976" w:type="dxa"/>
            <w:tcBorders>
              <w:top w:val="single" w:sz="4" w:space="0" w:color="auto"/>
              <w:left w:val="single" w:sz="4" w:space="0" w:color="auto"/>
              <w:bottom w:val="single" w:sz="4" w:space="0" w:color="auto"/>
              <w:right w:val="single" w:sz="4" w:space="0" w:color="auto"/>
            </w:tcBorders>
          </w:tcPr>
          <w:p w14:paraId="2B3D84DC" w14:textId="13ACB8E8" w:rsidR="004322B1" w:rsidRPr="004322B1" w:rsidRDefault="004322B1" w:rsidP="004322B1">
            <w:pPr>
              <w:tabs>
                <w:tab w:val="left" w:pos="7760"/>
              </w:tabs>
              <w:rPr>
                <w:rFonts w:cstheme="minorHAnsi"/>
                <w:sz w:val="20"/>
                <w:szCs w:val="20"/>
              </w:rPr>
            </w:pPr>
            <w:r w:rsidRPr="004322B1">
              <w:rPr>
                <w:rFonts w:cstheme="minorHAnsi"/>
                <w:sz w:val="20"/>
                <w:szCs w:val="20"/>
              </w:rPr>
              <w:t>Alabaster</w:t>
            </w:r>
            <w:r w:rsidR="00C445FA">
              <w:rPr>
                <w:rFonts w:cstheme="minorHAnsi"/>
                <w:sz w:val="20"/>
                <w:szCs w:val="20"/>
              </w:rPr>
              <w:fldChar w:fldCharType="begin">
                <w:fldData xml:space="preserve">PEVuZE5vdGU+PENpdGU+PFJlY051bT42MTEwPC9SZWNOdW0+PERpc3BsYXlUZXh0PihBbGFiYXN0
ZXIgZXQgYWwuIDIwMDApPC9EaXNwbGF5VGV4dD48cmVjb3JkPjxyZWMtbnVtYmVyPjYxMTA8L3Jl
Yy1udW1iZXI+PGZvcmVpZ24ta2V5cz48a2V5IGFwcD0iRU4iIGRiLWlkPSJlZGE5OWVzcjlhcnA1
MmUyMHYycGZ0ejRycDVzOXgwZXZlZjUiIHRpbWVzdGFtcD0iMTU1NDM3MTI5OSI+NjExMDwva2V5
PjxrZXkgYXBwPSJFTldlYiIgZGItaWQ9IiI+MDwva2V5PjwvZm9yZWlnbi1rZXlzPjxyZWYtdHlw
ZSBuYW1lPSJSZXBvcnQiPjI3PC9yZWYtdHlwZT48Y29udHJpYnV0b3JzPjxhdXRob3JzPjxhdXRo
b3I+QWxhYmFzdGVyLCBFLjwvYXV0aG9yPjxhdXRob3I+QWxsZW4sIEQuPC9hdXRob3I+PGF1dGhv
cj5Gb3RoZXJnaWxsLCBBLjwvYXV0aG9yPjxhdXRob3I+SGFua3MsIEMuPC9hdXRob3I+PGF1dGhv
cj5IYW5uaWdhbiwgQi48L2F1dGhvcj48YXV0aG9yPkxvd2VzLCBMLjwvYXV0aG9yPjxhdXRob3I+
THluZSwgUC48L2F1dGhvcj48YXV0aG9yPk5vcnRod2F5YSwgUi48L2F1dGhvcj48YXV0aG9yPlBh
cGFuaWtvbGFvdSwgUC48L2F1dGhvcj48YXV0aG9yPlBvb2xlYiwgSy48L2F1dGhvcj48YXV0aG9y
PlJ5YW4sIEouPC9hdXRob3I+PGF1dGhvcj5XZWJiZXIsIEkuPC9hdXRob3I+PGF1dGhvcj5XaGFs
ZWMsIFouPC9hdXRob3I+PC9hdXRob3JzPjx0ZXJ0aWFyeS1hdXRob3JzPjxhdXRob3I+VW5pdmVy
c2l0eSBvZiBXYWxlcyBDb2xsZWdlIG9mIE1lZGljaW5lLDwvYXV0aG9yPjwvdGVydGlhcnktYXV0
aG9ycz48L2NvbnRyaWJ1dG9ycz48YXV0aC1hZGRyZXNzPk51cnNpbmcsIEhlYWx0aCBhbmQgU29j
aWFsIENhcmUgUmVzZWFyY2ggQ2VudHJlJiN4RDtTY2hvb2wgb2YgTnVyc2luZyBhbmQgTWlkd2lm
ZXJ5IFN0dWRpZXMmI3hEO1VuaXZlcnNpdHkgb2YgV2FsZXMgQ29sbGVnZSBvZiBNZWRpY2luZSYj
eEQ7VHkgRGV3aSBTYW50JiN4RDtIZWF0aCBQYXJrLCBDYXJkaWZmLCBDRjE0IDRYTiYjeEQ7VGVs
ZXBob25lOiAwMjkgMjA3NCAzNzYzLiBFbWFpbDogSGFua3NDTUBjYXJkaWZmLmFjLnVrPC9hdXRo
LWFkZHJlc3M+PHRpdGxlcz48dGl0bGU+VXNlciBpbnZvbHZlbWVudCBpbiB1c2VyLWZvY3VzZWQg
cmVzZWFyY2g/PC90aXRsZT48L3RpdGxlcz48cGFnZXM+MS0yMTwvcGFnZXM+PHJlcHJpbnQtZWRp
dGlvbj5pbiBmaWxlPC9yZXByaW50LWVkaXRpb24+PGtleXdvcmRzPjxrZXl3b3JkPmFwcHJhaXNh
bDwva2V5d29yZD48a2V5d29yZD5Bd2FyZW5lc3M8L2tleXdvcmQ+PGtleXdvcmQ+Y2FyZTwva2V5
d29yZD48a2V5d29yZD5jb21tdW5pdHk8L2tleXdvcmQ+PGtleXdvcmQ+ZGlzYWJpbGl0eTwva2V5
d29yZD48a2V5d29yZD5IZWFsdGg8L2tleXdvcmQ+PGtleXdvcmQ+SGVhbHRoLUNhcmU8L2tleXdv
cmQ+PGtleXdvcmQ+aGVhbHRoIGNhcmU8L2tleXdvcmQ+PGtleXdvcmQ+SGVhbHRoIFNlcnZpY2Vz
PC9rZXl3b3JkPjxrZXl3b3JkPmludm9sdmVtZW50PC9rZXl3b3JkPjxrZXl3b3JkPkxlYXJuaW5n
PC9rZXl3b3JkPjxrZXl3b3JkPmxpdGVyYXR1cmU8L2tleXdvcmQ+PGtleXdvcmQ+bWVkaWNpbmU8
L2tleXdvcmQ+PGtleXdvcmQ+TWVudGFsIEhlYWx0aDwva2V5d29yZD48a2V5d29yZD5NaWR3aWZl
cnk8L2tleXdvcmQ+PGtleXdvcmQ+bnVyc2luZzwva2V5d29yZD48a2V5d29yZD5QZW9wbGU8L2tl
eXdvcmQ+PGtleXdvcmQ+cGxhbm5pbmc8L2tleXdvcmQ+PGtleXdvcmQ+cG9saWN5PC9rZXl3b3Jk
PjxrZXl3b3JkPnByYWN0aWNlPC9rZXl3b3JkPjxrZXl3b3JkPlJlc2VhcmNoPC9rZXl3b3JkPjxr
ZXl3b3JkPnJldmlldzwva2V5d29yZD48a2V5d29yZD50aGVyYXB5PC9rZXl3b3JkPjxrZXl3b3Jk
PlVuaXZlcnNpdGllczwva2V5d29yZD48a2V5d29yZD51c2VyPC9rZXl3b3JkPjxrZXl3b3JkPnVz
ZXIgaW52b2x2ZW1lbnQ8L2tleXdvcmQ+PGtleXdvcmQ+dXNlcnM8L2tleXdvcmQ+PGtleXdvcmQ+
V2FsZXM8L2tleXdvcmQ+PC9rZXl3b3Jkcz48ZGF0ZXM+PHllYXI+MjAwMDwveWVhcj48cHViLWRh
dGVzPjxkYXRlPjIwMDA8L2RhdGU+PC9wdWItZGF0ZXM+PC9kYXRlcz48cHViLWxvY2F0aW9uPkNh
cmRpZmY8L3B1Yi1sb2NhdGlvbj48cHVibGlzaGVyPlVuaXZlcnNpdHkgb2YgV2FsZXMgQ29sbGVn
ZSBvZiBNZWRpY2luZSw8L3B1Ymxpc2hlcj48bGFiZWw+NTEwUjwvbGFiZWw+PHVybHM+PHJlbGF0
ZWQtdXJscz48dXJsPjxzdHlsZSBmYWNlPSJ1bmRlcmxpbmUiIGZvbnQ9ImRlZmF1bHQiIHNpemU9
IjEwMCUiPmh0dHA6Ly93d3cuY2FyZGlmZi5hYy51ay9udXJzaW5nL3BkZi9Vc2VyX2ludm9sdmVt
ZW50X1dvcmtpbmdfUGFwZXJfMjAwMC5wZGY8L3N0eWxlPjwvdXJsPjwvcmVsYXRlZC11cmxzPjwv
dXJscz48cmVtb3RlLWRhdGFiYXNlLXByb3ZpZGVyPk1EPC9yZW1vdGUtZGF0YWJhc2UtcHJvdmlk
ZXI+PC9yZWNvcmQ+PC9DaXRlPjwvRW5kTm90ZT5=
</w:fldData>
              </w:fldChar>
            </w:r>
            <w:r w:rsidR="00C445FA">
              <w:rPr>
                <w:rFonts w:cstheme="minorHAnsi"/>
                <w:sz w:val="20"/>
                <w:szCs w:val="20"/>
              </w:rPr>
              <w:instrText xml:space="preserve"> ADDIN EN.CITE </w:instrText>
            </w:r>
            <w:r w:rsidR="00C445FA">
              <w:rPr>
                <w:rFonts w:cstheme="minorHAnsi"/>
                <w:sz w:val="20"/>
                <w:szCs w:val="20"/>
              </w:rPr>
              <w:fldChar w:fldCharType="begin">
                <w:fldData xml:space="preserve">PEVuZE5vdGU+PENpdGU+PFJlY051bT42MTEwPC9SZWNOdW0+PERpc3BsYXlUZXh0PihBbGFiYXN0
ZXIgZXQgYWwuIDIwMDApPC9EaXNwbGF5VGV4dD48cmVjb3JkPjxyZWMtbnVtYmVyPjYxMTA8L3Jl
Yy1udW1iZXI+PGZvcmVpZ24ta2V5cz48a2V5IGFwcD0iRU4iIGRiLWlkPSJlZGE5OWVzcjlhcnA1
MmUyMHYycGZ0ejRycDVzOXgwZXZlZjUiIHRpbWVzdGFtcD0iMTU1NDM3MTI5OSI+NjExMDwva2V5
PjxrZXkgYXBwPSJFTldlYiIgZGItaWQ9IiI+MDwva2V5PjwvZm9yZWlnbi1rZXlzPjxyZWYtdHlw
ZSBuYW1lPSJSZXBvcnQiPjI3PC9yZWYtdHlwZT48Y29udHJpYnV0b3JzPjxhdXRob3JzPjxhdXRo
b3I+QWxhYmFzdGVyLCBFLjwvYXV0aG9yPjxhdXRob3I+QWxsZW4sIEQuPC9hdXRob3I+PGF1dGhv
cj5Gb3RoZXJnaWxsLCBBLjwvYXV0aG9yPjxhdXRob3I+SGFua3MsIEMuPC9hdXRob3I+PGF1dGhv
cj5IYW5uaWdhbiwgQi48L2F1dGhvcj48YXV0aG9yPkxvd2VzLCBMLjwvYXV0aG9yPjxhdXRob3I+
THluZSwgUC48L2F1dGhvcj48YXV0aG9yPk5vcnRod2F5YSwgUi48L2F1dGhvcj48YXV0aG9yPlBh
cGFuaWtvbGFvdSwgUC48L2F1dGhvcj48YXV0aG9yPlBvb2xlYiwgSy48L2F1dGhvcj48YXV0aG9y
PlJ5YW4sIEouPC9hdXRob3I+PGF1dGhvcj5XZWJiZXIsIEkuPC9hdXRob3I+PGF1dGhvcj5XaGFs
ZWMsIFouPC9hdXRob3I+PC9hdXRob3JzPjx0ZXJ0aWFyeS1hdXRob3JzPjxhdXRob3I+VW5pdmVy
c2l0eSBvZiBXYWxlcyBDb2xsZWdlIG9mIE1lZGljaW5lLDwvYXV0aG9yPjwvdGVydGlhcnktYXV0
aG9ycz48L2NvbnRyaWJ1dG9ycz48YXV0aC1hZGRyZXNzPk51cnNpbmcsIEhlYWx0aCBhbmQgU29j
aWFsIENhcmUgUmVzZWFyY2ggQ2VudHJlJiN4RDtTY2hvb2wgb2YgTnVyc2luZyBhbmQgTWlkd2lm
ZXJ5IFN0dWRpZXMmI3hEO1VuaXZlcnNpdHkgb2YgV2FsZXMgQ29sbGVnZSBvZiBNZWRpY2luZSYj
eEQ7VHkgRGV3aSBTYW50JiN4RDtIZWF0aCBQYXJrLCBDYXJkaWZmLCBDRjE0IDRYTiYjeEQ7VGVs
ZXBob25lOiAwMjkgMjA3NCAzNzYzLiBFbWFpbDogSGFua3NDTUBjYXJkaWZmLmFjLnVrPC9hdXRo
LWFkZHJlc3M+PHRpdGxlcz48dGl0bGU+VXNlciBpbnZvbHZlbWVudCBpbiB1c2VyLWZvY3VzZWQg
cmVzZWFyY2g/PC90aXRsZT48L3RpdGxlcz48cGFnZXM+MS0yMTwvcGFnZXM+PHJlcHJpbnQtZWRp
dGlvbj5pbiBmaWxlPC9yZXByaW50LWVkaXRpb24+PGtleXdvcmRzPjxrZXl3b3JkPmFwcHJhaXNh
bDwva2V5d29yZD48a2V5d29yZD5Bd2FyZW5lc3M8L2tleXdvcmQ+PGtleXdvcmQ+Y2FyZTwva2V5
d29yZD48a2V5d29yZD5jb21tdW5pdHk8L2tleXdvcmQ+PGtleXdvcmQ+ZGlzYWJpbGl0eTwva2V5
d29yZD48a2V5d29yZD5IZWFsdGg8L2tleXdvcmQ+PGtleXdvcmQ+SGVhbHRoLUNhcmU8L2tleXdv
cmQ+PGtleXdvcmQ+aGVhbHRoIGNhcmU8L2tleXdvcmQ+PGtleXdvcmQ+SGVhbHRoIFNlcnZpY2Vz
PC9rZXl3b3JkPjxrZXl3b3JkPmludm9sdmVtZW50PC9rZXl3b3JkPjxrZXl3b3JkPkxlYXJuaW5n
PC9rZXl3b3JkPjxrZXl3b3JkPmxpdGVyYXR1cmU8L2tleXdvcmQ+PGtleXdvcmQ+bWVkaWNpbmU8
L2tleXdvcmQ+PGtleXdvcmQ+TWVudGFsIEhlYWx0aDwva2V5d29yZD48a2V5d29yZD5NaWR3aWZl
cnk8L2tleXdvcmQ+PGtleXdvcmQ+bnVyc2luZzwva2V5d29yZD48a2V5d29yZD5QZW9wbGU8L2tl
eXdvcmQ+PGtleXdvcmQ+cGxhbm5pbmc8L2tleXdvcmQ+PGtleXdvcmQ+cG9saWN5PC9rZXl3b3Jk
PjxrZXl3b3JkPnByYWN0aWNlPC9rZXl3b3JkPjxrZXl3b3JkPlJlc2VhcmNoPC9rZXl3b3JkPjxr
ZXl3b3JkPnJldmlldzwva2V5d29yZD48a2V5d29yZD50aGVyYXB5PC9rZXl3b3JkPjxrZXl3b3Jk
PlVuaXZlcnNpdGllczwva2V5d29yZD48a2V5d29yZD51c2VyPC9rZXl3b3JkPjxrZXl3b3JkPnVz
ZXIgaW52b2x2ZW1lbnQ8L2tleXdvcmQ+PGtleXdvcmQ+dXNlcnM8L2tleXdvcmQ+PGtleXdvcmQ+
V2FsZXM8L2tleXdvcmQ+PC9rZXl3b3Jkcz48ZGF0ZXM+PHllYXI+MjAwMDwveWVhcj48cHViLWRh
dGVzPjxkYXRlPjIwMDA8L2RhdGU+PC9wdWItZGF0ZXM+PC9kYXRlcz48cHViLWxvY2F0aW9uPkNh
cmRpZmY8L3B1Yi1sb2NhdGlvbj48cHVibGlzaGVyPlVuaXZlcnNpdHkgb2YgV2FsZXMgQ29sbGVn
ZSBvZiBNZWRpY2luZSw8L3B1Ymxpc2hlcj48bGFiZWw+NTEwUjwvbGFiZWw+PHVybHM+PHJlbGF0
ZWQtdXJscz48dXJsPjxzdHlsZSBmYWNlPSJ1bmRlcmxpbmUiIGZvbnQ9ImRlZmF1bHQiIHNpemU9
IjEwMCUiPmh0dHA6Ly93d3cuY2FyZGlmZi5hYy51ay9udXJzaW5nL3BkZi9Vc2VyX2ludm9sdmVt
ZW50X1dvcmtpbmdfUGFwZXJfMjAwMC5wZGY8L3N0eWxlPjwvdXJsPjwvcmVsYXRlZC11cmxzPjwv
dXJscz48cmVtb3RlLWRhdGFiYXNlLXByb3ZpZGVyPk1EPC9yZW1vdGUtZGF0YWJhc2UtcHJvdmlk
ZXI+PC9yZWNvcmQ+PC9DaXRlPjwvRW5kTm90ZT5=
</w:fldData>
              </w:fldChar>
            </w:r>
            <w:r w:rsidR="00C445FA">
              <w:rPr>
                <w:rFonts w:cstheme="minorHAnsi"/>
                <w:sz w:val="20"/>
                <w:szCs w:val="20"/>
              </w:rPr>
              <w:instrText xml:space="preserve"> ADDIN EN.CITE.DATA </w:instrText>
            </w:r>
            <w:r w:rsidR="00C445FA">
              <w:rPr>
                <w:rFonts w:cstheme="minorHAnsi"/>
                <w:sz w:val="20"/>
                <w:szCs w:val="20"/>
              </w:rPr>
            </w:r>
            <w:r w:rsidR="00C445FA">
              <w:rPr>
                <w:rFonts w:cstheme="minorHAnsi"/>
                <w:sz w:val="20"/>
                <w:szCs w:val="20"/>
              </w:rPr>
              <w:fldChar w:fldCharType="end"/>
            </w:r>
            <w:r w:rsidR="00720C20">
              <w:rPr>
                <w:rFonts w:cstheme="minorHAnsi"/>
                <w:sz w:val="20"/>
                <w:szCs w:val="20"/>
              </w:rPr>
            </w:r>
            <w:r w:rsidR="00720C20">
              <w:rPr>
                <w:rFonts w:cstheme="minorHAnsi"/>
                <w:sz w:val="20"/>
                <w:szCs w:val="20"/>
              </w:rPr>
              <w:fldChar w:fldCharType="separate"/>
            </w:r>
            <w:r w:rsidR="00C445FA">
              <w:rPr>
                <w:rFonts w:cstheme="minorHAnsi"/>
                <w:sz w:val="20"/>
                <w:szCs w:val="20"/>
              </w:rPr>
              <w:fldChar w:fldCharType="end"/>
            </w:r>
          </w:p>
          <w:p w14:paraId="721EA2D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0</w:t>
            </w:r>
          </w:p>
          <w:p w14:paraId="1C5A17C8"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74F08EE"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E1671EC" w14:textId="77777777" w:rsidR="004322B1" w:rsidRPr="004322B1" w:rsidRDefault="004322B1" w:rsidP="004322B1">
            <w:pPr>
              <w:rPr>
                <w:rFonts w:cstheme="minorHAnsi"/>
                <w:sz w:val="20"/>
                <w:szCs w:val="20"/>
              </w:rPr>
            </w:pPr>
            <w:r w:rsidRPr="004322B1">
              <w:rPr>
                <w:rFonts w:cstheme="minorHAnsi"/>
                <w:sz w:val="20"/>
                <w:szCs w:val="20"/>
              </w:rPr>
              <w:t>Grey</w:t>
            </w:r>
          </w:p>
          <w:p w14:paraId="7E1D2DF1" w14:textId="77777777" w:rsidR="004322B1" w:rsidRPr="004322B1" w:rsidRDefault="004322B1" w:rsidP="004322B1">
            <w:pPr>
              <w:rPr>
                <w:rFonts w:cstheme="minorHAnsi"/>
                <w:sz w:val="20"/>
                <w:szCs w:val="20"/>
              </w:rPr>
            </w:pPr>
            <w:r w:rsidRPr="004322B1">
              <w:rPr>
                <w:rFonts w:cstheme="minorHAnsi"/>
                <w:sz w:val="20"/>
                <w:szCs w:val="20"/>
              </w:rPr>
              <w:t>Working paper</w:t>
            </w:r>
          </w:p>
          <w:p w14:paraId="40787422" w14:textId="77777777" w:rsidR="004322B1" w:rsidRPr="004322B1" w:rsidRDefault="004322B1" w:rsidP="004322B1">
            <w:pPr>
              <w:rPr>
                <w:rFonts w:cstheme="minorHAnsi"/>
                <w:sz w:val="20"/>
                <w:szCs w:val="20"/>
              </w:rPr>
            </w:pPr>
            <w:r w:rsidRPr="004322B1">
              <w:rPr>
                <w:rFonts w:cstheme="minorHAnsi"/>
                <w:sz w:val="20"/>
                <w:szCs w:val="20"/>
              </w:rPr>
              <w:t>Text/opinion</w:t>
            </w:r>
          </w:p>
          <w:p w14:paraId="680C004F" w14:textId="77777777" w:rsidR="004322B1" w:rsidRPr="004322B1" w:rsidRDefault="004322B1" w:rsidP="004322B1">
            <w:pPr>
              <w:rPr>
                <w:rFonts w:cstheme="minorHAnsi"/>
                <w:sz w:val="20"/>
                <w:szCs w:val="20"/>
              </w:rPr>
            </w:pPr>
            <w:r w:rsidRPr="004322B1">
              <w:rPr>
                <w:rFonts w:cstheme="minorHAnsi"/>
                <w:sz w:val="20"/>
                <w:szCs w:val="20"/>
              </w:rPr>
              <w:t>Paper to investigate user-focussed research.</w:t>
            </w:r>
          </w:p>
          <w:p w14:paraId="2F74CD3D"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2EF25E46"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317775A" w14:textId="77777777" w:rsidR="004322B1" w:rsidRPr="004322B1" w:rsidRDefault="004322B1" w:rsidP="004322B1">
            <w:pPr>
              <w:tabs>
                <w:tab w:val="left" w:pos="7760"/>
              </w:tabs>
              <w:rPr>
                <w:rFonts w:cstheme="minorHAnsi"/>
                <w:sz w:val="20"/>
                <w:szCs w:val="20"/>
              </w:rPr>
            </w:pPr>
            <w:r w:rsidRPr="004322B1">
              <w:rPr>
                <w:rFonts w:cstheme="minorHAnsi"/>
                <w:sz w:val="20"/>
                <w:szCs w:val="20"/>
              </w:rPr>
              <w:t>Academics and clinicians in the Service Users’ Experience Research Group collaboratively investigated user-focussed research, included cancer, cardiovascular and diabetes settings.</w:t>
            </w:r>
          </w:p>
          <w:p w14:paraId="564A7BF4" w14:textId="77777777" w:rsidR="004322B1" w:rsidRPr="004322B1" w:rsidRDefault="004322B1" w:rsidP="004322B1">
            <w:pPr>
              <w:tabs>
                <w:tab w:val="left" w:pos="7760"/>
              </w:tabs>
              <w:rPr>
                <w:rFonts w:cstheme="minorHAnsi"/>
                <w:sz w:val="20"/>
                <w:szCs w:val="20"/>
              </w:rPr>
            </w:pPr>
            <w:r w:rsidRPr="004322B1">
              <w:rPr>
                <w:rFonts w:cstheme="minorHAnsi"/>
                <w:sz w:val="20"/>
                <w:szCs w:val="20"/>
              </w:rPr>
              <w:t>Found 2 recurring themes of congruence and power, in particular power relationships between users and the research community were found to be a constant issue throughout user-focussed research.</w:t>
            </w:r>
          </w:p>
          <w:p w14:paraId="02822BB1"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56D2D5EE"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barriers, perspectives and evaluation reported.</w:t>
            </w:r>
          </w:p>
        </w:tc>
        <w:tc>
          <w:tcPr>
            <w:tcW w:w="1557" w:type="dxa"/>
            <w:tcBorders>
              <w:top w:val="single" w:sz="4" w:space="0" w:color="auto"/>
              <w:left w:val="single" w:sz="4" w:space="0" w:color="auto"/>
              <w:bottom w:val="single" w:sz="4" w:space="0" w:color="auto"/>
              <w:right w:val="single" w:sz="4" w:space="0" w:color="auto"/>
            </w:tcBorders>
          </w:tcPr>
          <w:p w14:paraId="7165E0E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C710B4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tc>
      </w:tr>
      <w:tr w:rsidR="004322B1" w:rsidRPr="004322B1" w14:paraId="2CD59B37" w14:textId="77777777" w:rsidTr="00BB2F9E">
        <w:tc>
          <w:tcPr>
            <w:tcW w:w="1976" w:type="dxa"/>
            <w:tcBorders>
              <w:top w:val="single" w:sz="4" w:space="0" w:color="auto"/>
              <w:left w:val="single" w:sz="4" w:space="0" w:color="auto"/>
              <w:bottom w:val="single" w:sz="4" w:space="0" w:color="auto"/>
              <w:right w:val="single" w:sz="4" w:space="0" w:color="auto"/>
            </w:tcBorders>
          </w:tcPr>
          <w:p w14:paraId="3EA61E64" w14:textId="3B89CA3B" w:rsidR="004322B1" w:rsidRPr="004322B1" w:rsidRDefault="004322B1" w:rsidP="004322B1">
            <w:pPr>
              <w:tabs>
                <w:tab w:val="left" w:pos="7760"/>
              </w:tabs>
              <w:rPr>
                <w:rFonts w:cstheme="minorHAnsi"/>
                <w:sz w:val="20"/>
                <w:szCs w:val="20"/>
              </w:rPr>
            </w:pPr>
            <w:r w:rsidRPr="004322B1">
              <w:rPr>
                <w:rFonts w:cstheme="minorHAnsi"/>
                <w:sz w:val="20"/>
                <w:szCs w:val="20"/>
              </w:rPr>
              <w:t>Allso</w:t>
            </w:r>
            <w:r w:rsidR="002E1957">
              <w:rPr>
                <w:rFonts w:cstheme="minorHAnsi"/>
                <w:sz w:val="20"/>
                <w:szCs w:val="20"/>
              </w:rPr>
              <w:t>p</w:t>
            </w:r>
          </w:p>
          <w:p w14:paraId="05E8BCB2"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5</w:t>
            </w:r>
          </w:p>
          <w:p w14:paraId="4C9BAE63"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0B7DEEE0"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941B1DB" w14:textId="77777777" w:rsidR="004322B1" w:rsidRPr="004322B1" w:rsidRDefault="004322B1" w:rsidP="004322B1">
            <w:pPr>
              <w:rPr>
                <w:rFonts w:cstheme="minorHAnsi"/>
                <w:sz w:val="20"/>
                <w:szCs w:val="20"/>
              </w:rPr>
            </w:pPr>
            <w:r w:rsidRPr="004322B1">
              <w:rPr>
                <w:rFonts w:cstheme="minorHAnsi"/>
                <w:sz w:val="20"/>
                <w:szCs w:val="20"/>
              </w:rPr>
              <w:t>Academic</w:t>
            </w:r>
          </w:p>
          <w:p w14:paraId="68511E62" w14:textId="77777777" w:rsidR="004322B1" w:rsidRPr="004322B1" w:rsidRDefault="004322B1" w:rsidP="004322B1">
            <w:pPr>
              <w:rPr>
                <w:rFonts w:cstheme="minorHAnsi"/>
                <w:sz w:val="20"/>
                <w:szCs w:val="20"/>
              </w:rPr>
            </w:pPr>
            <w:r w:rsidRPr="004322B1">
              <w:rPr>
                <w:rFonts w:cstheme="minorHAnsi"/>
                <w:sz w:val="20"/>
                <w:szCs w:val="20"/>
              </w:rPr>
              <w:t>Journal article</w:t>
            </w:r>
          </w:p>
          <w:p w14:paraId="0B079150" w14:textId="77777777" w:rsidR="004322B1" w:rsidRPr="004322B1" w:rsidRDefault="004322B1" w:rsidP="004322B1">
            <w:pPr>
              <w:rPr>
                <w:rFonts w:cstheme="minorHAnsi"/>
                <w:sz w:val="20"/>
                <w:szCs w:val="20"/>
              </w:rPr>
            </w:pPr>
            <w:r w:rsidRPr="004322B1">
              <w:rPr>
                <w:rFonts w:cstheme="minorHAnsi"/>
                <w:sz w:val="20"/>
                <w:szCs w:val="20"/>
              </w:rPr>
              <w:t>Qualitative, survey</w:t>
            </w:r>
          </w:p>
          <w:p w14:paraId="3C5E5945" w14:textId="77777777" w:rsidR="004322B1" w:rsidRPr="004322B1" w:rsidRDefault="004322B1" w:rsidP="004322B1">
            <w:pPr>
              <w:rPr>
                <w:rFonts w:cstheme="minorHAnsi"/>
                <w:sz w:val="20"/>
                <w:szCs w:val="20"/>
              </w:rPr>
            </w:pPr>
            <w:r w:rsidRPr="004322B1">
              <w:rPr>
                <w:rFonts w:cstheme="minorHAnsi"/>
                <w:sz w:val="20"/>
                <w:szCs w:val="20"/>
              </w:rPr>
              <w:t>Study exploring use of hospice volunteers as facilitators of public engagement in priority setting research.</w:t>
            </w:r>
          </w:p>
          <w:p w14:paraId="0A93702E"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55434C75"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1D903BE" w14:textId="77777777" w:rsidR="004322B1" w:rsidRPr="004322B1" w:rsidRDefault="004322B1" w:rsidP="004322B1">
            <w:pPr>
              <w:tabs>
                <w:tab w:val="left" w:pos="7760"/>
              </w:tabs>
              <w:rPr>
                <w:rFonts w:cstheme="minorHAnsi"/>
                <w:sz w:val="20"/>
                <w:szCs w:val="20"/>
              </w:rPr>
            </w:pPr>
            <w:r w:rsidRPr="004322B1">
              <w:rPr>
                <w:rFonts w:cstheme="minorHAnsi"/>
                <w:sz w:val="20"/>
                <w:szCs w:val="20"/>
              </w:rPr>
              <w:t>Pilot project to explore novel method for involving volunteers (n=9) in public engagement research, linked to the Palliative and end of life care Priority Setting Partnership (PeolcPSP). Workshop, survey, dissemination event with members of a cancer advisory group (North Trent Consumer Research Panel - NTCRP).</w:t>
            </w:r>
          </w:p>
          <w:p w14:paraId="4D713E54" w14:textId="77777777" w:rsidR="004322B1" w:rsidRPr="004322B1" w:rsidRDefault="004322B1" w:rsidP="004322B1">
            <w:pPr>
              <w:tabs>
                <w:tab w:val="left" w:pos="7760"/>
              </w:tabs>
              <w:rPr>
                <w:rFonts w:cstheme="minorHAnsi"/>
                <w:sz w:val="20"/>
                <w:szCs w:val="20"/>
              </w:rPr>
            </w:pPr>
            <w:r w:rsidRPr="004322B1">
              <w:rPr>
                <w:rFonts w:cstheme="minorHAnsi"/>
                <w:sz w:val="20"/>
                <w:szCs w:val="20"/>
              </w:rPr>
              <w:t>Survey respondents were those with an interest in palliative care, ex/carers or professionals in palliative care.</w:t>
            </w:r>
          </w:p>
          <w:p w14:paraId="0C710019" w14:textId="77777777" w:rsidR="004322B1" w:rsidRPr="004322B1" w:rsidRDefault="004322B1" w:rsidP="004322B1">
            <w:pPr>
              <w:tabs>
                <w:tab w:val="left" w:pos="7760"/>
              </w:tabs>
              <w:rPr>
                <w:rFonts w:cstheme="minorHAnsi"/>
                <w:sz w:val="20"/>
                <w:szCs w:val="20"/>
              </w:rPr>
            </w:pPr>
            <w:r w:rsidRPr="004322B1">
              <w:rPr>
                <w:rFonts w:cstheme="minorHAnsi"/>
                <w:sz w:val="20"/>
                <w:szCs w:val="20"/>
              </w:rPr>
              <w:t>Findings included volunteers could facilitate involvement, but further development needed.</w:t>
            </w:r>
          </w:p>
          <w:p w14:paraId="661D81E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50DEF1D"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barriers and evaluation reported.</w:t>
            </w:r>
          </w:p>
        </w:tc>
        <w:tc>
          <w:tcPr>
            <w:tcW w:w="1557" w:type="dxa"/>
            <w:tcBorders>
              <w:top w:val="single" w:sz="4" w:space="0" w:color="auto"/>
              <w:left w:val="single" w:sz="4" w:space="0" w:color="auto"/>
              <w:bottom w:val="single" w:sz="4" w:space="0" w:color="auto"/>
              <w:right w:val="single" w:sz="4" w:space="0" w:color="auto"/>
            </w:tcBorders>
          </w:tcPr>
          <w:p w14:paraId="529ADDBC"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A3969F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7A2D517" w14:textId="77777777" w:rsidR="004322B1" w:rsidRPr="004322B1" w:rsidRDefault="004322B1" w:rsidP="004322B1">
            <w:pPr>
              <w:tabs>
                <w:tab w:val="left" w:pos="7760"/>
              </w:tabs>
              <w:rPr>
                <w:rFonts w:cstheme="minorHAnsi"/>
                <w:sz w:val="20"/>
                <w:szCs w:val="20"/>
              </w:rPr>
            </w:pPr>
          </w:p>
        </w:tc>
      </w:tr>
      <w:tr w:rsidR="004322B1" w:rsidRPr="004322B1" w14:paraId="23983C4B" w14:textId="77777777" w:rsidTr="00BB2F9E">
        <w:tc>
          <w:tcPr>
            <w:tcW w:w="1976" w:type="dxa"/>
            <w:tcBorders>
              <w:top w:val="single" w:sz="4" w:space="0" w:color="auto"/>
              <w:left w:val="single" w:sz="4" w:space="0" w:color="auto"/>
              <w:bottom w:val="single" w:sz="4" w:space="0" w:color="auto"/>
              <w:right w:val="single" w:sz="4" w:space="0" w:color="auto"/>
            </w:tcBorders>
          </w:tcPr>
          <w:p w14:paraId="19B047E0" w14:textId="041713D1" w:rsidR="004322B1" w:rsidRPr="004322B1" w:rsidRDefault="004322B1" w:rsidP="004322B1">
            <w:pPr>
              <w:tabs>
                <w:tab w:val="left" w:pos="7760"/>
              </w:tabs>
              <w:rPr>
                <w:rFonts w:cstheme="minorHAnsi"/>
                <w:sz w:val="20"/>
                <w:szCs w:val="20"/>
              </w:rPr>
            </w:pPr>
            <w:r w:rsidRPr="004322B1">
              <w:rPr>
                <w:rFonts w:cstheme="minorHAnsi"/>
                <w:sz w:val="20"/>
                <w:szCs w:val="20"/>
              </w:rPr>
              <w:t>Ashcroft</w:t>
            </w:r>
          </w:p>
          <w:p w14:paraId="1AC22D60"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26537CEA"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BEBE9F5"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47B4ABF" w14:textId="77777777" w:rsidR="004322B1" w:rsidRPr="004322B1" w:rsidRDefault="004322B1" w:rsidP="004322B1">
            <w:pPr>
              <w:rPr>
                <w:rFonts w:cstheme="minorHAnsi"/>
                <w:sz w:val="20"/>
                <w:szCs w:val="20"/>
              </w:rPr>
            </w:pPr>
            <w:r w:rsidRPr="004322B1">
              <w:rPr>
                <w:rFonts w:cstheme="minorHAnsi"/>
                <w:sz w:val="20"/>
                <w:szCs w:val="20"/>
              </w:rPr>
              <w:t>Academic</w:t>
            </w:r>
          </w:p>
          <w:p w14:paraId="18EF6D36" w14:textId="77777777" w:rsidR="004322B1" w:rsidRPr="004322B1" w:rsidRDefault="004322B1" w:rsidP="004322B1">
            <w:pPr>
              <w:rPr>
                <w:rFonts w:cstheme="minorHAnsi"/>
                <w:sz w:val="20"/>
                <w:szCs w:val="20"/>
              </w:rPr>
            </w:pPr>
            <w:r w:rsidRPr="004322B1">
              <w:rPr>
                <w:rFonts w:cstheme="minorHAnsi"/>
                <w:sz w:val="20"/>
                <w:szCs w:val="20"/>
              </w:rPr>
              <w:t>Journal article</w:t>
            </w:r>
          </w:p>
          <w:p w14:paraId="343D72B4" w14:textId="77777777" w:rsidR="004322B1" w:rsidRPr="004322B1" w:rsidRDefault="004322B1" w:rsidP="004322B1">
            <w:pPr>
              <w:rPr>
                <w:rFonts w:cstheme="minorHAnsi"/>
                <w:sz w:val="20"/>
                <w:szCs w:val="20"/>
              </w:rPr>
            </w:pPr>
            <w:r w:rsidRPr="004322B1">
              <w:rPr>
                <w:rFonts w:cstheme="minorHAnsi"/>
                <w:sz w:val="20"/>
                <w:szCs w:val="20"/>
              </w:rPr>
              <w:t>Survey</w:t>
            </w:r>
          </w:p>
          <w:p w14:paraId="3466452C" w14:textId="77777777" w:rsidR="004322B1" w:rsidRPr="004322B1" w:rsidRDefault="004322B1" w:rsidP="004322B1">
            <w:pPr>
              <w:rPr>
                <w:rFonts w:cstheme="minorHAnsi"/>
                <w:sz w:val="20"/>
                <w:szCs w:val="20"/>
              </w:rPr>
            </w:pPr>
            <w:r w:rsidRPr="004322B1">
              <w:rPr>
                <w:rFonts w:cstheme="minorHAnsi"/>
                <w:sz w:val="20"/>
                <w:szCs w:val="20"/>
              </w:rPr>
              <w:t>Study exploring the impact on patients/carers from being involved in research.</w:t>
            </w:r>
          </w:p>
          <w:p w14:paraId="52788465"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47C079B"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553CBB3F"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d involvement in Clinical Research Networks, in 8 diagnostic research specialities including cancer, dementia, neurodegenerative conditions, diabetes, cardiovascular. Used an online survey with patients and carers (n=143).</w:t>
            </w:r>
          </w:p>
          <w:p w14:paraId="15E83622"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ve partnership between researchers, patients/carers, and Patient and Public Involvement (PPI) staff within the National Institute for Health Research (NIHR), participatory methods used to develop the survey.</w:t>
            </w:r>
          </w:p>
          <w:p w14:paraId="08716C74"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Collaboration</w:t>
            </w:r>
          </w:p>
          <w:p w14:paraId="025A572A"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 including motivations for and benefits of being involved.</w:t>
            </w:r>
          </w:p>
        </w:tc>
        <w:tc>
          <w:tcPr>
            <w:tcW w:w="1557" w:type="dxa"/>
            <w:tcBorders>
              <w:top w:val="single" w:sz="4" w:space="0" w:color="auto"/>
              <w:left w:val="single" w:sz="4" w:space="0" w:color="auto"/>
              <w:bottom w:val="single" w:sz="4" w:space="0" w:color="auto"/>
              <w:right w:val="single" w:sz="4" w:space="0" w:color="auto"/>
            </w:tcBorders>
          </w:tcPr>
          <w:p w14:paraId="5ECEA280"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383CE3D7"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2FD89B2" w14:textId="77777777" w:rsidR="004322B1" w:rsidRPr="004322B1" w:rsidRDefault="004322B1" w:rsidP="004322B1">
            <w:pPr>
              <w:tabs>
                <w:tab w:val="left" w:pos="7760"/>
              </w:tabs>
              <w:rPr>
                <w:rFonts w:cstheme="minorHAnsi"/>
                <w:sz w:val="20"/>
                <w:szCs w:val="20"/>
              </w:rPr>
            </w:pPr>
          </w:p>
        </w:tc>
      </w:tr>
      <w:tr w:rsidR="004322B1" w:rsidRPr="004322B1" w14:paraId="3D07B4BD" w14:textId="77777777" w:rsidTr="00BB2F9E">
        <w:tc>
          <w:tcPr>
            <w:tcW w:w="1976" w:type="dxa"/>
            <w:tcBorders>
              <w:top w:val="single" w:sz="4" w:space="0" w:color="auto"/>
              <w:left w:val="single" w:sz="4" w:space="0" w:color="auto"/>
              <w:bottom w:val="single" w:sz="4" w:space="0" w:color="auto"/>
              <w:right w:val="single" w:sz="4" w:space="0" w:color="auto"/>
            </w:tcBorders>
          </w:tcPr>
          <w:p w14:paraId="224DDFCA" w14:textId="045FEA4F" w:rsidR="004322B1" w:rsidRPr="004322B1" w:rsidRDefault="004322B1" w:rsidP="004322B1">
            <w:pPr>
              <w:tabs>
                <w:tab w:val="left" w:pos="7760"/>
              </w:tabs>
              <w:rPr>
                <w:rFonts w:cstheme="minorHAnsi"/>
                <w:sz w:val="20"/>
                <w:szCs w:val="20"/>
              </w:rPr>
            </w:pPr>
            <w:r w:rsidRPr="004322B1">
              <w:rPr>
                <w:rFonts w:cstheme="minorHAnsi"/>
                <w:sz w:val="20"/>
                <w:szCs w:val="20"/>
              </w:rPr>
              <w:t>Bailey</w:t>
            </w:r>
          </w:p>
          <w:p w14:paraId="208F1A5B"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6</w:t>
            </w:r>
          </w:p>
          <w:p w14:paraId="2CF2E3F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7D20121B" w14:textId="77777777" w:rsidR="004322B1" w:rsidRPr="004322B1" w:rsidRDefault="004322B1" w:rsidP="004322B1">
            <w:pPr>
              <w:tabs>
                <w:tab w:val="left" w:pos="7760"/>
              </w:tabs>
              <w:rPr>
                <w:rFonts w:cstheme="minorHAnsi"/>
                <w:sz w:val="20"/>
                <w:szCs w:val="20"/>
              </w:rPr>
            </w:pPr>
            <w:r w:rsidRPr="004322B1">
              <w:rPr>
                <w:rFonts w:cstheme="minorHAnsi"/>
                <w:sz w:val="20"/>
                <w:szCs w:val="20"/>
              </w:rPr>
              <w:t>CECo</w:t>
            </w:r>
          </w:p>
        </w:tc>
        <w:tc>
          <w:tcPr>
            <w:tcW w:w="3075" w:type="dxa"/>
            <w:tcBorders>
              <w:top w:val="single" w:sz="4" w:space="0" w:color="auto"/>
              <w:left w:val="single" w:sz="4" w:space="0" w:color="auto"/>
              <w:bottom w:val="single" w:sz="4" w:space="0" w:color="auto"/>
              <w:right w:val="single" w:sz="4" w:space="0" w:color="auto"/>
            </w:tcBorders>
          </w:tcPr>
          <w:p w14:paraId="5263896C" w14:textId="77777777" w:rsidR="004322B1" w:rsidRPr="004322B1" w:rsidRDefault="004322B1" w:rsidP="004322B1">
            <w:pPr>
              <w:rPr>
                <w:rFonts w:cstheme="minorHAnsi"/>
                <w:sz w:val="20"/>
                <w:szCs w:val="20"/>
              </w:rPr>
            </w:pPr>
            <w:r w:rsidRPr="004322B1">
              <w:rPr>
                <w:rFonts w:cstheme="minorHAnsi"/>
                <w:sz w:val="20"/>
                <w:szCs w:val="20"/>
              </w:rPr>
              <w:t>Academic</w:t>
            </w:r>
          </w:p>
          <w:p w14:paraId="4F9BD890" w14:textId="77777777" w:rsidR="004322B1" w:rsidRPr="004322B1" w:rsidRDefault="004322B1" w:rsidP="004322B1">
            <w:pPr>
              <w:rPr>
                <w:rFonts w:cstheme="minorHAnsi"/>
                <w:sz w:val="20"/>
                <w:szCs w:val="20"/>
              </w:rPr>
            </w:pPr>
            <w:r w:rsidRPr="004322B1">
              <w:rPr>
                <w:rFonts w:cstheme="minorHAnsi"/>
                <w:sz w:val="20"/>
                <w:szCs w:val="20"/>
              </w:rPr>
              <w:t>Journal article</w:t>
            </w:r>
          </w:p>
          <w:p w14:paraId="28CFEE78" w14:textId="77777777" w:rsidR="004322B1" w:rsidRPr="004322B1" w:rsidRDefault="004322B1" w:rsidP="004322B1">
            <w:pPr>
              <w:rPr>
                <w:rFonts w:cstheme="minorHAnsi"/>
                <w:sz w:val="20"/>
                <w:szCs w:val="20"/>
              </w:rPr>
            </w:pPr>
            <w:r w:rsidRPr="004322B1">
              <w:rPr>
                <w:rFonts w:cstheme="minorHAnsi"/>
                <w:sz w:val="20"/>
                <w:szCs w:val="20"/>
              </w:rPr>
              <w:t>Text/opinion</w:t>
            </w:r>
          </w:p>
          <w:p w14:paraId="4BFC497C" w14:textId="77777777" w:rsidR="004322B1" w:rsidRPr="004322B1" w:rsidRDefault="004322B1" w:rsidP="004322B1">
            <w:pPr>
              <w:rPr>
                <w:rFonts w:cstheme="minorHAnsi"/>
                <w:sz w:val="20"/>
                <w:szCs w:val="20"/>
              </w:rPr>
            </w:pPr>
            <w:r w:rsidRPr="004322B1">
              <w:rPr>
                <w:rFonts w:cstheme="minorHAnsi"/>
                <w:sz w:val="20"/>
                <w:szCs w:val="20"/>
              </w:rPr>
              <w:t>Exploring research capacity building in supportive and palliative care.</w:t>
            </w:r>
          </w:p>
        </w:tc>
        <w:tc>
          <w:tcPr>
            <w:tcW w:w="7846" w:type="dxa"/>
            <w:tcBorders>
              <w:top w:val="single" w:sz="4" w:space="0" w:color="auto"/>
              <w:left w:val="single" w:sz="4" w:space="0" w:color="auto"/>
              <w:bottom w:val="single" w:sz="4" w:space="0" w:color="auto"/>
              <w:right w:val="single" w:sz="4" w:space="0" w:color="auto"/>
            </w:tcBorders>
          </w:tcPr>
          <w:p w14:paraId="289BF65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246F8DF"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infrastructure, consumer involvement and future implications within the National Cancer Research Institute (NCRI) and partner organisations, including DoH, Marie Curie, Macmillan, Cancer Research UK and Medical Research Council. Many barriers identified.</w:t>
            </w:r>
          </w:p>
          <w:p w14:paraId="77C6477E"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CB1ADBB"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w:t>
            </w:r>
          </w:p>
        </w:tc>
        <w:tc>
          <w:tcPr>
            <w:tcW w:w="1557" w:type="dxa"/>
            <w:tcBorders>
              <w:top w:val="single" w:sz="4" w:space="0" w:color="auto"/>
              <w:left w:val="single" w:sz="4" w:space="0" w:color="auto"/>
              <w:bottom w:val="single" w:sz="4" w:space="0" w:color="auto"/>
              <w:right w:val="single" w:sz="4" w:space="0" w:color="auto"/>
            </w:tcBorders>
          </w:tcPr>
          <w:p w14:paraId="17629A34"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CC28A5E"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E430AF3" w14:textId="77777777" w:rsidR="004322B1" w:rsidRPr="004322B1" w:rsidRDefault="004322B1" w:rsidP="004322B1">
            <w:pPr>
              <w:tabs>
                <w:tab w:val="left" w:pos="7760"/>
              </w:tabs>
              <w:rPr>
                <w:rFonts w:cstheme="minorHAnsi"/>
                <w:sz w:val="20"/>
                <w:szCs w:val="20"/>
              </w:rPr>
            </w:pPr>
          </w:p>
        </w:tc>
      </w:tr>
      <w:tr w:rsidR="004322B1" w:rsidRPr="004322B1" w14:paraId="0B9601A6" w14:textId="77777777" w:rsidTr="00BB2F9E">
        <w:tc>
          <w:tcPr>
            <w:tcW w:w="1976" w:type="dxa"/>
            <w:tcBorders>
              <w:top w:val="single" w:sz="4" w:space="0" w:color="auto"/>
              <w:left w:val="single" w:sz="4" w:space="0" w:color="auto"/>
              <w:bottom w:val="single" w:sz="4" w:space="0" w:color="auto"/>
              <w:right w:val="single" w:sz="4" w:space="0" w:color="auto"/>
            </w:tcBorders>
          </w:tcPr>
          <w:p w14:paraId="6BAD93CB" w14:textId="6EAC80B5" w:rsidR="004322B1" w:rsidRPr="004322B1" w:rsidRDefault="004322B1" w:rsidP="004322B1">
            <w:pPr>
              <w:tabs>
                <w:tab w:val="left" w:pos="7760"/>
              </w:tabs>
              <w:rPr>
                <w:rFonts w:cstheme="minorHAnsi"/>
                <w:sz w:val="20"/>
                <w:szCs w:val="20"/>
              </w:rPr>
            </w:pPr>
            <w:r w:rsidRPr="004322B1">
              <w:rPr>
                <w:rFonts w:cstheme="minorHAnsi"/>
                <w:sz w:val="20"/>
                <w:szCs w:val="20"/>
              </w:rPr>
              <w:t>Beresford</w:t>
            </w:r>
          </w:p>
          <w:p w14:paraId="7D0BCA7A"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4863B4B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41896D7"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2E5F7F16" w14:textId="77777777" w:rsidR="004322B1" w:rsidRPr="004322B1" w:rsidRDefault="004322B1" w:rsidP="004322B1">
            <w:pPr>
              <w:rPr>
                <w:rFonts w:cstheme="minorHAnsi"/>
                <w:sz w:val="20"/>
                <w:szCs w:val="20"/>
              </w:rPr>
            </w:pPr>
            <w:r w:rsidRPr="004322B1">
              <w:rPr>
                <w:rFonts w:cstheme="minorHAnsi"/>
                <w:sz w:val="20"/>
                <w:szCs w:val="20"/>
              </w:rPr>
              <w:t>Academic</w:t>
            </w:r>
          </w:p>
          <w:p w14:paraId="209B45B0" w14:textId="77777777" w:rsidR="004322B1" w:rsidRPr="004322B1" w:rsidRDefault="004322B1" w:rsidP="004322B1">
            <w:pPr>
              <w:rPr>
                <w:rFonts w:cstheme="minorHAnsi"/>
                <w:sz w:val="20"/>
                <w:szCs w:val="20"/>
              </w:rPr>
            </w:pPr>
            <w:r w:rsidRPr="004322B1">
              <w:rPr>
                <w:rFonts w:cstheme="minorHAnsi"/>
                <w:sz w:val="20"/>
                <w:szCs w:val="20"/>
              </w:rPr>
              <w:t>Book</w:t>
            </w:r>
          </w:p>
          <w:p w14:paraId="7FCD2A7B" w14:textId="77777777" w:rsidR="004322B1" w:rsidRPr="004322B1" w:rsidRDefault="004322B1" w:rsidP="004322B1">
            <w:pPr>
              <w:rPr>
                <w:rFonts w:cstheme="minorHAnsi"/>
                <w:sz w:val="20"/>
                <w:szCs w:val="20"/>
              </w:rPr>
            </w:pPr>
            <w:r w:rsidRPr="004322B1">
              <w:rPr>
                <w:rFonts w:cstheme="minorHAnsi"/>
                <w:sz w:val="20"/>
                <w:szCs w:val="20"/>
              </w:rPr>
              <w:t>Qualitative</w:t>
            </w:r>
          </w:p>
          <w:p w14:paraId="7CE39DB3"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explored user involvement in palliative care social work.</w:t>
            </w:r>
          </w:p>
          <w:p w14:paraId="4325E752"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2028020B"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 education</w:t>
            </w:r>
          </w:p>
          <w:p w14:paraId="39E31DE3"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interviews and group discussions with 111 people, included bereaved carers (n=61) and people with life-limiting illnesses and conditions (cancer, cardiovascular, respiratory, neurodegenerative) (n=52).</w:t>
            </w:r>
          </w:p>
          <w:p w14:paraId="58FE68A7"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ticipatory approach. Users in advisory group (included 2 users of palliative care services) involved in study design and management. 3 steering groups facilitated in different hospices, of patients and ex-carers.</w:t>
            </w:r>
          </w:p>
          <w:p w14:paraId="3301AAAE"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1FDB125"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perspectives and evaluation reported. Previous reluctance to involve users was found but feasibility and potential benefits now demonstrated. Study itself was inclusive and participatory, demonstrated users are willing to be involved, sometimes on regular and long-term basis. Difficulties associated with diversity.</w:t>
            </w:r>
          </w:p>
        </w:tc>
        <w:tc>
          <w:tcPr>
            <w:tcW w:w="1557" w:type="dxa"/>
            <w:tcBorders>
              <w:top w:val="single" w:sz="4" w:space="0" w:color="auto"/>
              <w:left w:val="single" w:sz="4" w:space="0" w:color="auto"/>
              <w:bottom w:val="single" w:sz="4" w:space="0" w:color="auto"/>
              <w:right w:val="single" w:sz="4" w:space="0" w:color="auto"/>
            </w:tcBorders>
          </w:tcPr>
          <w:p w14:paraId="5C81D3C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7BA62C04"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0F39488" w14:textId="77777777" w:rsidR="004322B1" w:rsidRPr="004322B1" w:rsidRDefault="004322B1" w:rsidP="004322B1">
            <w:pPr>
              <w:tabs>
                <w:tab w:val="left" w:pos="7760"/>
              </w:tabs>
              <w:rPr>
                <w:rFonts w:cstheme="minorHAnsi"/>
                <w:sz w:val="20"/>
                <w:szCs w:val="20"/>
              </w:rPr>
            </w:pPr>
          </w:p>
        </w:tc>
      </w:tr>
      <w:tr w:rsidR="004322B1" w:rsidRPr="004322B1" w14:paraId="0287CF0D" w14:textId="77777777" w:rsidTr="00BB2F9E">
        <w:tc>
          <w:tcPr>
            <w:tcW w:w="1976" w:type="dxa"/>
            <w:tcBorders>
              <w:top w:val="single" w:sz="4" w:space="0" w:color="auto"/>
              <w:left w:val="single" w:sz="4" w:space="0" w:color="auto"/>
              <w:bottom w:val="single" w:sz="4" w:space="0" w:color="auto"/>
              <w:right w:val="single" w:sz="4" w:space="0" w:color="auto"/>
            </w:tcBorders>
          </w:tcPr>
          <w:p w14:paraId="14C9E16C" w14:textId="6AD29FCE" w:rsidR="004322B1" w:rsidRPr="004322B1" w:rsidRDefault="004322B1" w:rsidP="004322B1">
            <w:pPr>
              <w:tabs>
                <w:tab w:val="left" w:pos="7760"/>
              </w:tabs>
              <w:rPr>
                <w:rFonts w:cstheme="minorHAnsi"/>
                <w:sz w:val="20"/>
                <w:szCs w:val="20"/>
              </w:rPr>
            </w:pPr>
            <w:r w:rsidRPr="004322B1">
              <w:rPr>
                <w:rFonts w:cstheme="minorHAnsi"/>
                <w:sz w:val="20"/>
                <w:szCs w:val="20"/>
              </w:rPr>
              <w:t>Beresford</w:t>
            </w:r>
          </w:p>
          <w:p w14:paraId="1FD9B4D8"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0</w:t>
            </w:r>
          </w:p>
          <w:p w14:paraId="7DFB7651"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2F6F5F1"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745E369" w14:textId="77777777" w:rsidR="004322B1" w:rsidRPr="004322B1" w:rsidRDefault="004322B1" w:rsidP="004322B1">
            <w:pPr>
              <w:rPr>
                <w:rFonts w:cstheme="minorHAnsi"/>
                <w:sz w:val="20"/>
                <w:szCs w:val="20"/>
              </w:rPr>
            </w:pPr>
            <w:r w:rsidRPr="004322B1">
              <w:rPr>
                <w:rFonts w:cstheme="minorHAnsi"/>
                <w:sz w:val="20"/>
                <w:szCs w:val="20"/>
              </w:rPr>
              <w:t>Grey</w:t>
            </w:r>
          </w:p>
          <w:p w14:paraId="5F320A36" w14:textId="77777777" w:rsidR="004322B1" w:rsidRPr="004322B1" w:rsidRDefault="004322B1" w:rsidP="004322B1">
            <w:pPr>
              <w:rPr>
                <w:rFonts w:cstheme="minorHAnsi"/>
                <w:sz w:val="20"/>
                <w:szCs w:val="20"/>
              </w:rPr>
            </w:pPr>
            <w:r w:rsidRPr="004322B1">
              <w:rPr>
                <w:rFonts w:cstheme="minorHAnsi"/>
                <w:sz w:val="20"/>
                <w:szCs w:val="20"/>
              </w:rPr>
              <w:t>Report</w:t>
            </w:r>
          </w:p>
          <w:p w14:paraId="1DBE9602" w14:textId="77777777" w:rsidR="004322B1" w:rsidRPr="004322B1" w:rsidRDefault="004322B1" w:rsidP="004322B1">
            <w:pPr>
              <w:rPr>
                <w:rFonts w:cstheme="minorHAnsi"/>
                <w:sz w:val="20"/>
                <w:szCs w:val="20"/>
              </w:rPr>
            </w:pPr>
            <w:r w:rsidRPr="004322B1">
              <w:rPr>
                <w:rFonts w:cstheme="minorHAnsi"/>
                <w:sz w:val="20"/>
                <w:szCs w:val="20"/>
              </w:rPr>
              <w:t>Qualitative</w:t>
            </w:r>
          </w:p>
          <w:p w14:paraId="338D7CC8" w14:textId="77777777" w:rsidR="004322B1" w:rsidRPr="004322B1" w:rsidRDefault="004322B1" w:rsidP="004322B1">
            <w:pPr>
              <w:rPr>
                <w:rFonts w:cstheme="minorHAnsi"/>
                <w:sz w:val="20"/>
                <w:szCs w:val="20"/>
              </w:rPr>
            </w:pPr>
            <w:r w:rsidRPr="004322B1">
              <w:rPr>
                <w:rFonts w:cstheme="minorHAnsi"/>
                <w:sz w:val="20"/>
                <w:szCs w:val="20"/>
              </w:rPr>
              <w:t>Summary report of national seminar bringing together palliative care users and workers.</w:t>
            </w:r>
          </w:p>
          <w:p w14:paraId="55F8C505"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43AB2BC8"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 service provision</w:t>
            </w:r>
          </w:p>
          <w:p w14:paraId="18BB5EC4" w14:textId="77777777" w:rsidR="004322B1" w:rsidRPr="004322B1" w:rsidRDefault="004322B1" w:rsidP="004322B1">
            <w:pPr>
              <w:tabs>
                <w:tab w:val="left" w:pos="7760"/>
              </w:tabs>
              <w:rPr>
                <w:rFonts w:cstheme="minorHAnsi"/>
                <w:sz w:val="20"/>
                <w:szCs w:val="20"/>
              </w:rPr>
            </w:pPr>
            <w:r w:rsidRPr="004322B1">
              <w:rPr>
                <w:rFonts w:cstheme="minorHAnsi"/>
                <w:sz w:val="20"/>
                <w:szCs w:val="20"/>
              </w:rPr>
              <w:t>70 people were invited, including organisation representatives, users and professionals, at least 34 attended, including those with diagnoses of cancer, HIV/AIDS and Motor Neurone Disease (MND).</w:t>
            </w:r>
          </w:p>
          <w:p w14:paraId="672F4723" w14:textId="77777777" w:rsidR="004322B1" w:rsidRPr="004322B1" w:rsidRDefault="004322B1" w:rsidP="004322B1">
            <w:pPr>
              <w:tabs>
                <w:tab w:val="left" w:pos="7760"/>
              </w:tabs>
              <w:rPr>
                <w:rFonts w:cstheme="minorHAnsi"/>
                <w:sz w:val="20"/>
                <w:szCs w:val="20"/>
              </w:rPr>
            </w:pPr>
            <w:r w:rsidRPr="004322B1">
              <w:rPr>
                <w:rFonts w:cstheme="minorHAnsi"/>
                <w:sz w:val="20"/>
                <w:szCs w:val="20"/>
              </w:rPr>
              <w:t>Planning group comprised of professionals and users in palliative care (n=2) and involvement fields, presentations and facilitation done by both users and professionals.</w:t>
            </w:r>
          </w:p>
          <w:p w14:paraId="1BC903ED" w14:textId="77777777" w:rsidR="004322B1" w:rsidRPr="004322B1" w:rsidRDefault="004322B1" w:rsidP="004322B1">
            <w:pPr>
              <w:tabs>
                <w:tab w:val="left" w:pos="7760"/>
              </w:tabs>
              <w:rPr>
                <w:rFonts w:cstheme="minorHAnsi"/>
                <w:sz w:val="20"/>
                <w:szCs w:val="20"/>
              </w:rPr>
            </w:pPr>
            <w:r w:rsidRPr="004322B1">
              <w:rPr>
                <w:rFonts w:cstheme="minorHAnsi"/>
                <w:sz w:val="20"/>
                <w:szCs w:val="20"/>
              </w:rPr>
              <w:t>Illustrated how barriers could be overcome with imagination and commitment, and how people with life threatening conditions are eager to participate and can make valuable contributions.</w:t>
            </w:r>
          </w:p>
          <w:p w14:paraId="09A8586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1A53BE23"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w:t>
            </w:r>
          </w:p>
        </w:tc>
        <w:tc>
          <w:tcPr>
            <w:tcW w:w="1557" w:type="dxa"/>
            <w:tcBorders>
              <w:top w:val="single" w:sz="4" w:space="0" w:color="auto"/>
              <w:left w:val="single" w:sz="4" w:space="0" w:color="auto"/>
              <w:bottom w:val="single" w:sz="4" w:space="0" w:color="auto"/>
              <w:right w:val="single" w:sz="4" w:space="0" w:color="auto"/>
            </w:tcBorders>
          </w:tcPr>
          <w:p w14:paraId="19B1F4F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B0FA708"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tc>
      </w:tr>
      <w:tr w:rsidR="004322B1" w:rsidRPr="004322B1" w14:paraId="430107D2" w14:textId="77777777" w:rsidTr="00BB2F9E">
        <w:tc>
          <w:tcPr>
            <w:tcW w:w="1976" w:type="dxa"/>
            <w:tcBorders>
              <w:top w:val="single" w:sz="4" w:space="0" w:color="auto"/>
              <w:left w:val="single" w:sz="4" w:space="0" w:color="auto"/>
              <w:bottom w:val="single" w:sz="4" w:space="0" w:color="auto"/>
              <w:right w:val="single" w:sz="4" w:space="0" w:color="auto"/>
            </w:tcBorders>
          </w:tcPr>
          <w:p w14:paraId="2F1EE3D7" w14:textId="2D498C03" w:rsidR="004322B1" w:rsidRPr="004322B1" w:rsidRDefault="004322B1" w:rsidP="004322B1">
            <w:pPr>
              <w:tabs>
                <w:tab w:val="left" w:pos="7760"/>
              </w:tabs>
              <w:rPr>
                <w:rFonts w:cstheme="minorHAnsi"/>
                <w:sz w:val="20"/>
                <w:szCs w:val="20"/>
              </w:rPr>
            </w:pPr>
            <w:r w:rsidRPr="004322B1">
              <w:rPr>
                <w:rFonts w:cstheme="minorHAnsi"/>
                <w:sz w:val="20"/>
                <w:szCs w:val="20"/>
              </w:rPr>
              <w:t>Biondo</w:t>
            </w:r>
          </w:p>
          <w:p w14:paraId="4F1778D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52839065" w14:textId="77777777" w:rsidR="004322B1" w:rsidRPr="004322B1" w:rsidRDefault="004322B1" w:rsidP="004322B1">
            <w:pPr>
              <w:tabs>
                <w:tab w:val="left" w:pos="7760"/>
              </w:tabs>
              <w:rPr>
                <w:rFonts w:cstheme="minorHAnsi"/>
                <w:sz w:val="20"/>
                <w:szCs w:val="20"/>
              </w:rPr>
            </w:pPr>
            <w:r w:rsidRPr="004322B1">
              <w:rPr>
                <w:rFonts w:cstheme="minorHAnsi"/>
                <w:sz w:val="20"/>
                <w:szCs w:val="20"/>
              </w:rPr>
              <w:t>Canada</w:t>
            </w:r>
          </w:p>
          <w:p w14:paraId="1C4746B0"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56F992A" w14:textId="77777777" w:rsidR="004322B1" w:rsidRPr="004322B1" w:rsidRDefault="004322B1" w:rsidP="004322B1">
            <w:pPr>
              <w:rPr>
                <w:rFonts w:cstheme="minorHAnsi"/>
                <w:sz w:val="20"/>
                <w:szCs w:val="20"/>
              </w:rPr>
            </w:pPr>
            <w:r w:rsidRPr="004322B1">
              <w:rPr>
                <w:rFonts w:cstheme="minorHAnsi"/>
                <w:sz w:val="20"/>
                <w:szCs w:val="20"/>
              </w:rPr>
              <w:t>Academic</w:t>
            </w:r>
          </w:p>
          <w:p w14:paraId="5553C82F" w14:textId="77777777" w:rsidR="004322B1" w:rsidRPr="004322B1" w:rsidRDefault="004322B1" w:rsidP="004322B1">
            <w:pPr>
              <w:rPr>
                <w:rFonts w:cstheme="minorHAnsi"/>
                <w:sz w:val="20"/>
                <w:szCs w:val="20"/>
              </w:rPr>
            </w:pPr>
            <w:r w:rsidRPr="004322B1">
              <w:rPr>
                <w:rFonts w:cstheme="minorHAnsi"/>
                <w:sz w:val="20"/>
                <w:szCs w:val="20"/>
              </w:rPr>
              <w:t>Journal article</w:t>
            </w:r>
          </w:p>
          <w:p w14:paraId="0A338A85" w14:textId="77777777" w:rsidR="004322B1" w:rsidRPr="004322B1" w:rsidRDefault="004322B1" w:rsidP="004322B1">
            <w:pPr>
              <w:rPr>
                <w:rFonts w:cstheme="minorHAnsi"/>
                <w:sz w:val="20"/>
                <w:szCs w:val="20"/>
              </w:rPr>
            </w:pPr>
            <w:r w:rsidRPr="004322B1">
              <w:rPr>
                <w:rFonts w:cstheme="minorHAnsi"/>
                <w:sz w:val="20"/>
                <w:szCs w:val="20"/>
              </w:rPr>
              <w:t>Qualitative</w:t>
            </w:r>
          </w:p>
          <w:p w14:paraId="7655C2D1" w14:textId="77777777" w:rsidR="004322B1" w:rsidRPr="004322B1" w:rsidRDefault="004322B1" w:rsidP="004322B1">
            <w:pPr>
              <w:rPr>
                <w:rFonts w:cstheme="minorHAnsi"/>
                <w:sz w:val="20"/>
                <w:szCs w:val="20"/>
              </w:rPr>
            </w:pPr>
            <w:r w:rsidRPr="004322B1">
              <w:rPr>
                <w:rFonts w:cstheme="minorHAnsi"/>
                <w:sz w:val="20"/>
                <w:szCs w:val="20"/>
              </w:rPr>
              <w:t>Study explored advance care planning within the South Asian community.</w:t>
            </w:r>
          </w:p>
          <w:p w14:paraId="531FB619"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299C5C3"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604473CC"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focus group (n=15), 8 family interviews (n=23) with people at end-of-life (including cancer) and a community forum (n=19).</w:t>
            </w:r>
          </w:p>
          <w:p w14:paraId="3D1B4E86" w14:textId="77777777" w:rsidR="004322B1" w:rsidRPr="004322B1" w:rsidRDefault="004322B1" w:rsidP="004322B1">
            <w:pPr>
              <w:tabs>
                <w:tab w:val="left" w:pos="7760"/>
              </w:tabs>
              <w:rPr>
                <w:rFonts w:cstheme="minorHAnsi"/>
                <w:sz w:val="20"/>
                <w:szCs w:val="20"/>
              </w:rPr>
            </w:pPr>
            <w:bookmarkStart w:id="461" w:name="_Hlk503619101"/>
            <w:r w:rsidRPr="004322B1">
              <w:rPr>
                <w:rFonts w:cstheme="minorHAnsi"/>
                <w:sz w:val="20"/>
                <w:szCs w:val="20"/>
              </w:rPr>
              <w:t xml:space="preserve">Patient and Community Engagement Research </w:t>
            </w:r>
            <w:bookmarkEnd w:id="461"/>
            <w:r w:rsidRPr="004322B1">
              <w:rPr>
                <w:rFonts w:cstheme="minorHAnsi"/>
                <w:sz w:val="20"/>
                <w:szCs w:val="20"/>
              </w:rPr>
              <w:t>(PaCER) method used, 4 community members who graduated from the PaCER training programme carried out recruitment, data collection and analysis.</w:t>
            </w:r>
          </w:p>
          <w:p w14:paraId="5BA04D5C"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Collaboration</w:t>
            </w:r>
          </w:p>
          <w:p w14:paraId="2FC4A4BB"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 Use of patient engagement research model considered to be highly successful.</w:t>
            </w:r>
          </w:p>
        </w:tc>
        <w:tc>
          <w:tcPr>
            <w:tcW w:w="1557" w:type="dxa"/>
            <w:tcBorders>
              <w:top w:val="single" w:sz="4" w:space="0" w:color="auto"/>
              <w:left w:val="single" w:sz="4" w:space="0" w:color="auto"/>
              <w:bottom w:val="single" w:sz="4" w:space="0" w:color="auto"/>
              <w:right w:val="single" w:sz="4" w:space="0" w:color="auto"/>
            </w:tcBorders>
          </w:tcPr>
          <w:p w14:paraId="25F05966"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rong</w:t>
            </w:r>
          </w:p>
          <w:p w14:paraId="10A27221"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tc>
      </w:tr>
      <w:tr w:rsidR="004322B1" w:rsidRPr="004322B1" w14:paraId="3A9F29DF" w14:textId="77777777" w:rsidTr="00BB2F9E">
        <w:tc>
          <w:tcPr>
            <w:tcW w:w="1976" w:type="dxa"/>
            <w:tcBorders>
              <w:top w:val="single" w:sz="4" w:space="0" w:color="auto"/>
              <w:left w:val="single" w:sz="4" w:space="0" w:color="auto"/>
              <w:bottom w:val="single" w:sz="4" w:space="0" w:color="auto"/>
              <w:right w:val="single" w:sz="4" w:space="0" w:color="auto"/>
            </w:tcBorders>
          </w:tcPr>
          <w:p w14:paraId="1995E719" w14:textId="798D1166" w:rsidR="004322B1" w:rsidRPr="004322B1" w:rsidRDefault="004322B1" w:rsidP="004322B1">
            <w:pPr>
              <w:tabs>
                <w:tab w:val="left" w:pos="7760"/>
              </w:tabs>
              <w:rPr>
                <w:rFonts w:cstheme="minorHAnsi"/>
                <w:sz w:val="20"/>
                <w:szCs w:val="20"/>
              </w:rPr>
            </w:pPr>
            <w:r w:rsidRPr="004322B1">
              <w:rPr>
                <w:rFonts w:cstheme="minorHAnsi"/>
                <w:sz w:val="20"/>
                <w:szCs w:val="20"/>
              </w:rPr>
              <w:t>Black</w:t>
            </w:r>
          </w:p>
          <w:p w14:paraId="26CF5B7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8</w:t>
            </w:r>
          </w:p>
          <w:p w14:paraId="7BF48C3D"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FB5003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DD601CB" w14:textId="77777777" w:rsidR="004322B1" w:rsidRPr="004322B1" w:rsidRDefault="004322B1" w:rsidP="004322B1">
            <w:pPr>
              <w:rPr>
                <w:rFonts w:cstheme="minorHAnsi"/>
                <w:sz w:val="20"/>
                <w:szCs w:val="20"/>
              </w:rPr>
            </w:pPr>
            <w:r w:rsidRPr="004322B1">
              <w:rPr>
                <w:rFonts w:cstheme="minorHAnsi"/>
                <w:sz w:val="20"/>
                <w:szCs w:val="20"/>
              </w:rPr>
              <w:t>Academic</w:t>
            </w:r>
          </w:p>
          <w:p w14:paraId="660F8B0E" w14:textId="77777777" w:rsidR="004322B1" w:rsidRPr="004322B1" w:rsidRDefault="004322B1" w:rsidP="004322B1">
            <w:pPr>
              <w:rPr>
                <w:rFonts w:cstheme="minorHAnsi"/>
                <w:sz w:val="20"/>
                <w:szCs w:val="20"/>
              </w:rPr>
            </w:pPr>
            <w:r w:rsidRPr="004322B1">
              <w:rPr>
                <w:rFonts w:cstheme="minorHAnsi"/>
                <w:sz w:val="20"/>
                <w:szCs w:val="20"/>
              </w:rPr>
              <w:t>Journal article</w:t>
            </w:r>
          </w:p>
          <w:p w14:paraId="7D568EC5" w14:textId="77777777" w:rsidR="004322B1" w:rsidRPr="004322B1" w:rsidRDefault="004322B1" w:rsidP="004322B1">
            <w:pPr>
              <w:rPr>
                <w:rFonts w:cstheme="minorHAnsi"/>
                <w:sz w:val="20"/>
                <w:szCs w:val="20"/>
              </w:rPr>
            </w:pPr>
            <w:r w:rsidRPr="004322B1">
              <w:rPr>
                <w:rFonts w:cstheme="minorHAnsi"/>
                <w:sz w:val="20"/>
                <w:szCs w:val="20"/>
              </w:rPr>
              <w:t>Text/opinion</w:t>
            </w:r>
          </w:p>
          <w:p w14:paraId="7CB010FA" w14:textId="77777777" w:rsidR="004322B1" w:rsidRPr="004322B1" w:rsidRDefault="004322B1" w:rsidP="004322B1">
            <w:pPr>
              <w:rPr>
                <w:rFonts w:cstheme="minorHAnsi"/>
                <w:sz w:val="20"/>
                <w:szCs w:val="20"/>
              </w:rPr>
            </w:pPr>
            <w:r w:rsidRPr="004322B1">
              <w:rPr>
                <w:rFonts w:cstheme="minorHAnsi"/>
                <w:sz w:val="20"/>
                <w:szCs w:val="20"/>
              </w:rPr>
              <w:t>Exploration of how involved patients/carers can be in end of life care.</w:t>
            </w:r>
          </w:p>
        </w:tc>
        <w:tc>
          <w:tcPr>
            <w:tcW w:w="7846" w:type="dxa"/>
            <w:tcBorders>
              <w:top w:val="single" w:sz="4" w:space="0" w:color="auto"/>
              <w:left w:val="single" w:sz="4" w:space="0" w:color="auto"/>
              <w:bottom w:val="single" w:sz="4" w:space="0" w:color="auto"/>
              <w:right w:val="single" w:sz="4" w:space="0" w:color="auto"/>
            </w:tcBorders>
          </w:tcPr>
          <w:p w14:paraId="098838F1"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 education, commissioning</w:t>
            </w:r>
          </w:p>
          <w:p w14:paraId="49FD1B3D" w14:textId="77777777" w:rsidR="004322B1" w:rsidRPr="004322B1" w:rsidRDefault="004322B1" w:rsidP="004322B1">
            <w:pPr>
              <w:tabs>
                <w:tab w:val="left" w:pos="7760"/>
              </w:tabs>
              <w:rPr>
                <w:rFonts w:cstheme="minorHAnsi"/>
                <w:sz w:val="20"/>
                <w:szCs w:val="20"/>
              </w:rPr>
            </w:pPr>
            <w:r w:rsidRPr="004322B1">
              <w:rPr>
                <w:rFonts w:cstheme="minorHAnsi"/>
                <w:sz w:val="20"/>
                <w:szCs w:val="20"/>
              </w:rPr>
              <w:t>Examines involvement in end of life care (cancer, neurodegenerative, cardiovascular, respiratory, older), explores practicalities and provides guidance.</w:t>
            </w:r>
          </w:p>
          <w:p w14:paraId="0E0ADB04"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5180D27D"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perspectives and evaluation discussed. Some guidance provided.</w:t>
            </w:r>
          </w:p>
          <w:p w14:paraId="5617DB6D"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6C49D284"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71DFDB3"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49A9DAA" w14:textId="77777777" w:rsidR="004322B1" w:rsidRPr="004322B1" w:rsidRDefault="004322B1" w:rsidP="004322B1">
            <w:pPr>
              <w:tabs>
                <w:tab w:val="left" w:pos="7760"/>
              </w:tabs>
              <w:rPr>
                <w:rFonts w:cstheme="minorHAnsi"/>
                <w:sz w:val="20"/>
                <w:szCs w:val="20"/>
              </w:rPr>
            </w:pPr>
          </w:p>
        </w:tc>
      </w:tr>
      <w:tr w:rsidR="004322B1" w:rsidRPr="004322B1" w14:paraId="78559518" w14:textId="77777777" w:rsidTr="00BB2F9E">
        <w:tc>
          <w:tcPr>
            <w:tcW w:w="1976" w:type="dxa"/>
            <w:tcBorders>
              <w:top w:val="single" w:sz="4" w:space="0" w:color="auto"/>
              <w:left w:val="single" w:sz="4" w:space="0" w:color="auto"/>
              <w:bottom w:val="single" w:sz="4" w:space="0" w:color="auto"/>
              <w:right w:val="single" w:sz="4" w:space="0" w:color="auto"/>
            </w:tcBorders>
          </w:tcPr>
          <w:p w14:paraId="071622D0" w14:textId="33E16CBE" w:rsidR="004322B1" w:rsidRPr="004322B1" w:rsidRDefault="004322B1" w:rsidP="004322B1">
            <w:pPr>
              <w:tabs>
                <w:tab w:val="left" w:pos="7760"/>
              </w:tabs>
              <w:rPr>
                <w:rFonts w:cstheme="minorHAnsi"/>
                <w:sz w:val="20"/>
                <w:szCs w:val="20"/>
              </w:rPr>
            </w:pPr>
            <w:r w:rsidRPr="004322B1">
              <w:rPr>
                <w:rFonts w:cstheme="minorHAnsi"/>
                <w:sz w:val="20"/>
                <w:szCs w:val="20"/>
              </w:rPr>
              <w:t>Bradburn</w:t>
            </w:r>
          </w:p>
          <w:p w14:paraId="77422E05"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40EC7951"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AF6E9DF"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D76FADB" w14:textId="77777777" w:rsidR="004322B1" w:rsidRPr="004322B1" w:rsidRDefault="004322B1" w:rsidP="004322B1">
            <w:pPr>
              <w:rPr>
                <w:rFonts w:cstheme="minorHAnsi"/>
                <w:sz w:val="20"/>
                <w:szCs w:val="20"/>
              </w:rPr>
            </w:pPr>
            <w:r w:rsidRPr="004322B1">
              <w:rPr>
                <w:rFonts w:cstheme="minorHAnsi"/>
                <w:sz w:val="20"/>
                <w:szCs w:val="20"/>
              </w:rPr>
              <w:t>Academic</w:t>
            </w:r>
          </w:p>
          <w:p w14:paraId="5882A482" w14:textId="77777777" w:rsidR="004322B1" w:rsidRPr="004322B1" w:rsidRDefault="004322B1" w:rsidP="004322B1">
            <w:pPr>
              <w:rPr>
                <w:rFonts w:cstheme="minorHAnsi"/>
                <w:sz w:val="20"/>
                <w:szCs w:val="20"/>
              </w:rPr>
            </w:pPr>
            <w:r w:rsidRPr="004322B1">
              <w:rPr>
                <w:rFonts w:cstheme="minorHAnsi"/>
                <w:sz w:val="20"/>
                <w:szCs w:val="20"/>
              </w:rPr>
              <w:t>Journal article</w:t>
            </w:r>
          </w:p>
          <w:p w14:paraId="26EE004C" w14:textId="77777777" w:rsidR="004322B1" w:rsidRPr="004322B1" w:rsidRDefault="004322B1" w:rsidP="004322B1">
            <w:pPr>
              <w:rPr>
                <w:rFonts w:cstheme="minorHAnsi"/>
                <w:sz w:val="20"/>
                <w:szCs w:val="20"/>
              </w:rPr>
            </w:pPr>
            <w:r w:rsidRPr="004322B1">
              <w:rPr>
                <w:rFonts w:cstheme="minorHAnsi"/>
                <w:sz w:val="20"/>
                <w:szCs w:val="20"/>
              </w:rPr>
              <w:t>Text/opinion</w:t>
            </w:r>
          </w:p>
          <w:p w14:paraId="138E1AC2" w14:textId="77777777" w:rsidR="004322B1" w:rsidRPr="004322B1" w:rsidRDefault="004322B1" w:rsidP="004322B1">
            <w:pPr>
              <w:rPr>
                <w:rFonts w:cstheme="minorHAnsi"/>
                <w:sz w:val="20"/>
                <w:szCs w:val="20"/>
              </w:rPr>
            </w:pPr>
            <w:r w:rsidRPr="004322B1">
              <w:rPr>
                <w:rFonts w:cstheme="minorHAnsi"/>
                <w:sz w:val="20"/>
                <w:szCs w:val="20"/>
              </w:rPr>
              <w:t>Editorial discussing user and carer participation in palliative care.</w:t>
            </w:r>
          </w:p>
        </w:tc>
        <w:tc>
          <w:tcPr>
            <w:tcW w:w="7846" w:type="dxa"/>
            <w:tcBorders>
              <w:top w:val="single" w:sz="4" w:space="0" w:color="auto"/>
              <w:left w:val="single" w:sz="4" w:space="0" w:color="auto"/>
              <w:bottom w:val="single" w:sz="4" w:space="0" w:color="auto"/>
              <w:right w:val="single" w:sz="4" w:space="0" w:color="auto"/>
            </w:tcBorders>
          </w:tcPr>
          <w:p w14:paraId="4DA5525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5A542FCA"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context and practicalities of involvement in research in palliative care (cancer, dementia, cardiovascular). Discusses many important issues including carers/users, choice and control, the very ill, BME communities.</w:t>
            </w:r>
          </w:p>
          <w:p w14:paraId="6ABA38F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5283ABE"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discussed.</w:t>
            </w:r>
          </w:p>
        </w:tc>
        <w:tc>
          <w:tcPr>
            <w:tcW w:w="1557" w:type="dxa"/>
            <w:tcBorders>
              <w:top w:val="single" w:sz="4" w:space="0" w:color="auto"/>
              <w:left w:val="single" w:sz="4" w:space="0" w:color="auto"/>
              <w:bottom w:val="single" w:sz="4" w:space="0" w:color="auto"/>
              <w:right w:val="single" w:sz="4" w:space="0" w:color="auto"/>
            </w:tcBorders>
          </w:tcPr>
          <w:p w14:paraId="73624AC9"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1CDBF0F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CB7F598" w14:textId="77777777" w:rsidR="004322B1" w:rsidRPr="004322B1" w:rsidRDefault="004322B1" w:rsidP="004322B1">
            <w:pPr>
              <w:tabs>
                <w:tab w:val="left" w:pos="7760"/>
              </w:tabs>
              <w:rPr>
                <w:rFonts w:cstheme="minorHAnsi"/>
                <w:sz w:val="20"/>
                <w:szCs w:val="20"/>
              </w:rPr>
            </w:pPr>
          </w:p>
        </w:tc>
      </w:tr>
      <w:tr w:rsidR="004322B1" w:rsidRPr="004322B1" w14:paraId="1F3367B3" w14:textId="77777777" w:rsidTr="00BB2F9E">
        <w:tc>
          <w:tcPr>
            <w:tcW w:w="1976" w:type="dxa"/>
            <w:tcBorders>
              <w:top w:val="single" w:sz="4" w:space="0" w:color="auto"/>
              <w:left w:val="single" w:sz="4" w:space="0" w:color="auto"/>
              <w:bottom w:val="single" w:sz="4" w:space="0" w:color="auto"/>
              <w:right w:val="single" w:sz="4" w:space="0" w:color="auto"/>
            </w:tcBorders>
          </w:tcPr>
          <w:p w14:paraId="0645A180" w14:textId="6A158412" w:rsidR="004322B1" w:rsidRPr="004322B1" w:rsidRDefault="004322B1" w:rsidP="004322B1">
            <w:pPr>
              <w:tabs>
                <w:tab w:val="left" w:pos="7760"/>
              </w:tabs>
              <w:rPr>
                <w:rFonts w:cstheme="minorHAnsi"/>
                <w:sz w:val="20"/>
                <w:szCs w:val="20"/>
              </w:rPr>
            </w:pPr>
            <w:r w:rsidRPr="004322B1">
              <w:rPr>
                <w:rFonts w:cstheme="minorHAnsi"/>
                <w:sz w:val="20"/>
                <w:szCs w:val="20"/>
              </w:rPr>
              <w:t>Brazil</w:t>
            </w:r>
          </w:p>
          <w:p w14:paraId="38514EA4"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2242CAB0" w14:textId="77777777" w:rsidR="004322B1" w:rsidRPr="004322B1" w:rsidRDefault="004322B1" w:rsidP="004322B1">
            <w:pPr>
              <w:tabs>
                <w:tab w:val="left" w:pos="7760"/>
              </w:tabs>
              <w:rPr>
                <w:rFonts w:cstheme="minorHAnsi"/>
                <w:sz w:val="20"/>
                <w:szCs w:val="20"/>
              </w:rPr>
            </w:pPr>
            <w:r w:rsidRPr="004322B1">
              <w:rPr>
                <w:rFonts w:cstheme="minorHAnsi"/>
                <w:sz w:val="20"/>
                <w:szCs w:val="20"/>
              </w:rPr>
              <w:t>Canada</w:t>
            </w:r>
          </w:p>
          <w:p w14:paraId="776684FF"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3091A48" w14:textId="77777777" w:rsidR="004322B1" w:rsidRPr="004322B1" w:rsidRDefault="004322B1" w:rsidP="004322B1">
            <w:pPr>
              <w:rPr>
                <w:rFonts w:cstheme="minorHAnsi"/>
                <w:sz w:val="20"/>
                <w:szCs w:val="20"/>
              </w:rPr>
            </w:pPr>
            <w:r w:rsidRPr="004322B1">
              <w:rPr>
                <w:rFonts w:cstheme="minorHAnsi"/>
                <w:sz w:val="20"/>
                <w:szCs w:val="20"/>
              </w:rPr>
              <w:t>Academic</w:t>
            </w:r>
          </w:p>
          <w:p w14:paraId="7F420881" w14:textId="77777777" w:rsidR="004322B1" w:rsidRPr="004322B1" w:rsidRDefault="004322B1" w:rsidP="004322B1">
            <w:pPr>
              <w:rPr>
                <w:rFonts w:cstheme="minorHAnsi"/>
                <w:sz w:val="20"/>
                <w:szCs w:val="20"/>
              </w:rPr>
            </w:pPr>
            <w:r w:rsidRPr="004322B1">
              <w:rPr>
                <w:rFonts w:cstheme="minorHAnsi"/>
                <w:sz w:val="20"/>
                <w:szCs w:val="20"/>
              </w:rPr>
              <w:t>Book chapter</w:t>
            </w:r>
          </w:p>
          <w:p w14:paraId="234D4097" w14:textId="77777777" w:rsidR="004322B1" w:rsidRPr="004322B1" w:rsidRDefault="004322B1" w:rsidP="004322B1">
            <w:pPr>
              <w:rPr>
                <w:rFonts w:cstheme="minorHAnsi"/>
                <w:sz w:val="20"/>
                <w:szCs w:val="20"/>
              </w:rPr>
            </w:pPr>
            <w:r w:rsidRPr="004322B1">
              <w:rPr>
                <w:rFonts w:cstheme="minorHAnsi"/>
                <w:sz w:val="20"/>
                <w:szCs w:val="20"/>
              </w:rPr>
              <w:t>Qualitative</w:t>
            </w:r>
          </w:p>
          <w:p w14:paraId="65B3A0EB" w14:textId="77777777" w:rsidR="004322B1" w:rsidRPr="004322B1" w:rsidRDefault="004322B1" w:rsidP="004322B1">
            <w:pPr>
              <w:rPr>
                <w:rFonts w:cstheme="minorHAnsi"/>
                <w:sz w:val="20"/>
                <w:szCs w:val="20"/>
              </w:rPr>
            </w:pPr>
            <w:r w:rsidRPr="004322B1">
              <w:rPr>
                <w:rFonts w:cstheme="minorHAnsi"/>
                <w:sz w:val="20"/>
                <w:szCs w:val="20"/>
              </w:rPr>
              <w:t>Exploration of Participatory Action Research (PAR) with indigenous communities.</w:t>
            </w:r>
          </w:p>
        </w:tc>
        <w:tc>
          <w:tcPr>
            <w:tcW w:w="7846" w:type="dxa"/>
            <w:tcBorders>
              <w:top w:val="single" w:sz="4" w:space="0" w:color="auto"/>
              <w:left w:val="single" w:sz="4" w:space="0" w:color="auto"/>
              <w:bottom w:val="single" w:sz="4" w:space="0" w:color="auto"/>
              <w:right w:val="single" w:sz="4" w:space="0" w:color="auto"/>
            </w:tcBorders>
          </w:tcPr>
          <w:p w14:paraId="37313CD3"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6F7423E"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own research and others, explores values of PAR with those of different cultures, in particular how OCAP (Ownership, Control, Access, Possession) principles have influenced research.</w:t>
            </w:r>
          </w:p>
          <w:p w14:paraId="06B52B54"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F4BF115"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reported.</w:t>
            </w:r>
          </w:p>
        </w:tc>
        <w:tc>
          <w:tcPr>
            <w:tcW w:w="1557" w:type="dxa"/>
            <w:tcBorders>
              <w:top w:val="single" w:sz="4" w:space="0" w:color="auto"/>
              <w:left w:val="single" w:sz="4" w:space="0" w:color="auto"/>
              <w:bottom w:val="single" w:sz="4" w:space="0" w:color="auto"/>
              <w:right w:val="single" w:sz="4" w:space="0" w:color="auto"/>
            </w:tcBorders>
          </w:tcPr>
          <w:p w14:paraId="4F6C9BFA"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4A8AEA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640CE34" w14:textId="77777777" w:rsidR="004322B1" w:rsidRPr="004322B1" w:rsidRDefault="004322B1" w:rsidP="004322B1">
            <w:pPr>
              <w:tabs>
                <w:tab w:val="left" w:pos="7760"/>
              </w:tabs>
              <w:rPr>
                <w:rFonts w:cstheme="minorHAnsi"/>
                <w:sz w:val="20"/>
                <w:szCs w:val="20"/>
              </w:rPr>
            </w:pPr>
          </w:p>
        </w:tc>
      </w:tr>
      <w:tr w:rsidR="004322B1" w:rsidRPr="004322B1" w14:paraId="26301758" w14:textId="77777777" w:rsidTr="00BB2F9E">
        <w:tc>
          <w:tcPr>
            <w:tcW w:w="1976" w:type="dxa"/>
            <w:tcBorders>
              <w:top w:val="single" w:sz="4" w:space="0" w:color="auto"/>
              <w:left w:val="single" w:sz="4" w:space="0" w:color="auto"/>
              <w:bottom w:val="single" w:sz="4" w:space="0" w:color="auto"/>
              <w:right w:val="single" w:sz="4" w:space="0" w:color="auto"/>
            </w:tcBorders>
          </w:tcPr>
          <w:p w14:paraId="121E0A75" w14:textId="56789894"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2583E879"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507A25C0" w14:textId="77777777" w:rsidR="004322B1" w:rsidRPr="004322B1" w:rsidRDefault="004322B1" w:rsidP="004322B1">
            <w:pPr>
              <w:tabs>
                <w:tab w:val="left" w:pos="7760"/>
              </w:tabs>
              <w:rPr>
                <w:rFonts w:cstheme="minorHAnsi"/>
                <w:sz w:val="20"/>
                <w:szCs w:val="20"/>
              </w:rPr>
            </w:pPr>
            <w:r w:rsidRPr="004322B1">
              <w:rPr>
                <w:rFonts w:cstheme="minorHAnsi"/>
                <w:sz w:val="20"/>
                <w:szCs w:val="20"/>
              </w:rPr>
              <w:t>Germany, Italy, Lithuania, Netherlands, Norway, Poland, UK</w:t>
            </w:r>
          </w:p>
          <w:p w14:paraId="79070EA3"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p w14:paraId="1EC985E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4224D47" w14:textId="77777777" w:rsidR="004322B1" w:rsidRPr="004322B1" w:rsidRDefault="004322B1" w:rsidP="004322B1">
            <w:pPr>
              <w:rPr>
                <w:rFonts w:cstheme="minorHAnsi"/>
                <w:sz w:val="20"/>
                <w:szCs w:val="20"/>
              </w:rPr>
            </w:pPr>
            <w:r w:rsidRPr="004322B1">
              <w:rPr>
                <w:rFonts w:cstheme="minorHAnsi"/>
                <w:sz w:val="20"/>
                <w:szCs w:val="20"/>
              </w:rPr>
              <w:t>Academic</w:t>
            </w:r>
          </w:p>
          <w:p w14:paraId="22FB6148" w14:textId="77777777" w:rsidR="004322B1" w:rsidRPr="004322B1" w:rsidRDefault="004322B1" w:rsidP="004322B1">
            <w:pPr>
              <w:rPr>
                <w:rFonts w:cstheme="minorHAnsi"/>
                <w:sz w:val="20"/>
                <w:szCs w:val="20"/>
              </w:rPr>
            </w:pPr>
            <w:r w:rsidRPr="004322B1">
              <w:rPr>
                <w:rFonts w:cstheme="minorHAnsi"/>
                <w:sz w:val="20"/>
                <w:szCs w:val="20"/>
              </w:rPr>
              <w:t>Journal article</w:t>
            </w:r>
          </w:p>
          <w:p w14:paraId="20CFBB62" w14:textId="77777777" w:rsidR="004322B1" w:rsidRPr="004322B1" w:rsidRDefault="004322B1" w:rsidP="004322B1">
            <w:pPr>
              <w:rPr>
                <w:rFonts w:cstheme="minorHAnsi"/>
                <w:sz w:val="20"/>
                <w:szCs w:val="20"/>
              </w:rPr>
            </w:pPr>
            <w:r w:rsidRPr="004322B1">
              <w:rPr>
                <w:rFonts w:cstheme="minorHAnsi"/>
                <w:sz w:val="20"/>
                <w:szCs w:val="20"/>
              </w:rPr>
              <w:t>Qualitative</w:t>
            </w:r>
          </w:p>
          <w:p w14:paraId="5C54693B"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d involvement used in 7 countries in the study.</w:t>
            </w:r>
          </w:p>
          <w:p w14:paraId="2D55D2FA"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508B92CB"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58B44A6"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d palliative care issues. Local co-ordinators in each country led stakeholder involvement, and ensured involvement was appropriate for each study step. Stakeholder consultation or qualitative methods were used at some stages only, with professionals, including clinicians and researchers (n=82), and lay people, including patients, ex/carers, family members and friends (n=50).</w:t>
            </w:r>
          </w:p>
          <w:p w14:paraId="1AD5520C"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4B9639D"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  Different involvement methods relevant to context were used in different countries, need for researchers to consider local understandings about stakeholder involvement.</w:t>
            </w:r>
          </w:p>
        </w:tc>
        <w:tc>
          <w:tcPr>
            <w:tcW w:w="1557" w:type="dxa"/>
            <w:tcBorders>
              <w:top w:val="single" w:sz="4" w:space="0" w:color="auto"/>
              <w:left w:val="single" w:sz="4" w:space="0" w:color="auto"/>
              <w:bottom w:val="single" w:sz="4" w:space="0" w:color="auto"/>
              <w:right w:val="single" w:sz="4" w:space="0" w:color="auto"/>
            </w:tcBorders>
          </w:tcPr>
          <w:p w14:paraId="572F3BED"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A1ACE4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168A289" w14:textId="77777777" w:rsidR="004322B1" w:rsidRPr="004322B1" w:rsidRDefault="004322B1" w:rsidP="004322B1">
            <w:pPr>
              <w:tabs>
                <w:tab w:val="left" w:pos="7760"/>
              </w:tabs>
              <w:rPr>
                <w:rFonts w:cstheme="minorHAnsi"/>
                <w:sz w:val="20"/>
                <w:szCs w:val="20"/>
              </w:rPr>
            </w:pPr>
          </w:p>
        </w:tc>
      </w:tr>
      <w:tr w:rsidR="004322B1" w:rsidRPr="004322B1" w14:paraId="43B94AEB" w14:textId="77777777" w:rsidTr="00BB2F9E">
        <w:tc>
          <w:tcPr>
            <w:tcW w:w="1976" w:type="dxa"/>
            <w:tcBorders>
              <w:top w:val="single" w:sz="4" w:space="0" w:color="auto"/>
              <w:left w:val="single" w:sz="4" w:space="0" w:color="auto"/>
              <w:bottom w:val="single" w:sz="4" w:space="0" w:color="auto"/>
              <w:right w:val="single" w:sz="4" w:space="0" w:color="auto"/>
            </w:tcBorders>
          </w:tcPr>
          <w:p w14:paraId="1DFC5FF1" w14:textId="6B825123"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75F95EC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7AB5DFA7" w14:textId="77777777" w:rsidR="004322B1" w:rsidRPr="004322B1" w:rsidRDefault="004322B1" w:rsidP="004322B1">
            <w:pPr>
              <w:tabs>
                <w:tab w:val="left" w:pos="7760"/>
              </w:tabs>
              <w:rPr>
                <w:rFonts w:cstheme="minorHAnsi"/>
                <w:sz w:val="20"/>
                <w:szCs w:val="20"/>
              </w:rPr>
            </w:pPr>
            <w:r w:rsidRPr="004322B1">
              <w:rPr>
                <w:rFonts w:cstheme="minorHAnsi"/>
                <w:sz w:val="20"/>
                <w:szCs w:val="20"/>
              </w:rPr>
              <w:t>Germany, Italy, Lithuania, Netherlands, Norway, Poland, UK</w:t>
            </w:r>
          </w:p>
          <w:p w14:paraId="2E520CB8"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tc>
        <w:tc>
          <w:tcPr>
            <w:tcW w:w="3075" w:type="dxa"/>
            <w:tcBorders>
              <w:top w:val="single" w:sz="4" w:space="0" w:color="auto"/>
              <w:left w:val="single" w:sz="4" w:space="0" w:color="auto"/>
              <w:bottom w:val="single" w:sz="4" w:space="0" w:color="auto"/>
              <w:right w:val="single" w:sz="4" w:space="0" w:color="auto"/>
            </w:tcBorders>
          </w:tcPr>
          <w:p w14:paraId="1CBEBCD9" w14:textId="77777777" w:rsidR="004322B1" w:rsidRPr="004322B1" w:rsidRDefault="004322B1" w:rsidP="004322B1">
            <w:pPr>
              <w:rPr>
                <w:rFonts w:cstheme="minorHAnsi"/>
                <w:sz w:val="20"/>
                <w:szCs w:val="20"/>
              </w:rPr>
            </w:pPr>
            <w:r w:rsidRPr="004322B1">
              <w:rPr>
                <w:rFonts w:cstheme="minorHAnsi"/>
                <w:sz w:val="20"/>
                <w:szCs w:val="20"/>
              </w:rPr>
              <w:t>Academic</w:t>
            </w:r>
          </w:p>
          <w:p w14:paraId="5C5F87AE" w14:textId="77777777" w:rsidR="004322B1" w:rsidRPr="004322B1" w:rsidRDefault="004322B1" w:rsidP="004322B1">
            <w:pPr>
              <w:rPr>
                <w:rFonts w:cstheme="minorHAnsi"/>
                <w:sz w:val="20"/>
                <w:szCs w:val="20"/>
              </w:rPr>
            </w:pPr>
            <w:r w:rsidRPr="004322B1">
              <w:rPr>
                <w:rFonts w:cstheme="minorHAnsi"/>
                <w:sz w:val="20"/>
                <w:szCs w:val="20"/>
              </w:rPr>
              <w:t>Journal article</w:t>
            </w:r>
          </w:p>
          <w:p w14:paraId="57E4F68D" w14:textId="77777777" w:rsidR="004322B1" w:rsidRPr="004322B1" w:rsidRDefault="004322B1" w:rsidP="004322B1">
            <w:pPr>
              <w:rPr>
                <w:rFonts w:cstheme="minorHAnsi"/>
                <w:sz w:val="20"/>
                <w:szCs w:val="20"/>
              </w:rPr>
            </w:pPr>
            <w:r w:rsidRPr="004322B1">
              <w:rPr>
                <w:rFonts w:cstheme="minorHAnsi"/>
                <w:sz w:val="20"/>
                <w:szCs w:val="20"/>
              </w:rPr>
              <w:t>Qualitative</w:t>
            </w:r>
          </w:p>
          <w:p w14:paraId="05D35EF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ed on involvement used in 7 countries in the study.</w:t>
            </w:r>
          </w:p>
          <w:p w14:paraId="18EFA245"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3C30F7CD"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D9F38EF"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d palliative care issues. Local co-ordinators in each country led stakeholder involvement, and ensured involvement was appropriate for each study step. Stakeholder consultation or qualitative methods were used at some stages only, with professionals, including clinicians and researchers (n=82), and lay people, including patients, ex/carers, family members and friends (n=50).</w:t>
            </w:r>
          </w:p>
          <w:p w14:paraId="2057EAEA"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7DBCE6D"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Facilitators, barriers and evaluation reported. Views about the most effective involvement methods vary internationally. Challenges include inclusivity, time and resource use.</w:t>
            </w:r>
          </w:p>
        </w:tc>
        <w:tc>
          <w:tcPr>
            <w:tcW w:w="1557" w:type="dxa"/>
            <w:tcBorders>
              <w:top w:val="single" w:sz="4" w:space="0" w:color="auto"/>
              <w:left w:val="single" w:sz="4" w:space="0" w:color="auto"/>
              <w:bottom w:val="single" w:sz="4" w:space="0" w:color="auto"/>
              <w:right w:val="single" w:sz="4" w:space="0" w:color="auto"/>
            </w:tcBorders>
          </w:tcPr>
          <w:p w14:paraId="768B0702"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4E98C8A5"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6563197" w14:textId="77777777" w:rsidR="004322B1" w:rsidRPr="004322B1" w:rsidRDefault="004322B1" w:rsidP="004322B1">
            <w:pPr>
              <w:tabs>
                <w:tab w:val="left" w:pos="7760"/>
              </w:tabs>
              <w:rPr>
                <w:rFonts w:cstheme="minorHAnsi"/>
                <w:sz w:val="20"/>
                <w:szCs w:val="20"/>
              </w:rPr>
            </w:pPr>
          </w:p>
        </w:tc>
      </w:tr>
      <w:tr w:rsidR="004322B1" w:rsidRPr="004322B1" w14:paraId="6582EDBF" w14:textId="77777777" w:rsidTr="00BB2F9E">
        <w:tc>
          <w:tcPr>
            <w:tcW w:w="1976" w:type="dxa"/>
            <w:tcBorders>
              <w:top w:val="single" w:sz="4" w:space="0" w:color="auto"/>
              <w:left w:val="single" w:sz="4" w:space="0" w:color="auto"/>
              <w:bottom w:val="single" w:sz="4" w:space="0" w:color="auto"/>
              <w:right w:val="single" w:sz="4" w:space="0" w:color="auto"/>
            </w:tcBorders>
          </w:tcPr>
          <w:p w14:paraId="367BE3C7" w14:textId="016F90B9"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49DE0AEE"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66562ACB"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Germany, Italy, </w:t>
            </w:r>
          </w:p>
          <w:p w14:paraId="12B4A1E3" w14:textId="77777777" w:rsidR="004322B1" w:rsidRPr="004322B1" w:rsidRDefault="004322B1" w:rsidP="004322B1">
            <w:pPr>
              <w:tabs>
                <w:tab w:val="left" w:pos="7760"/>
              </w:tabs>
              <w:rPr>
                <w:rFonts w:cstheme="minorHAnsi"/>
                <w:sz w:val="20"/>
                <w:szCs w:val="20"/>
              </w:rPr>
            </w:pPr>
            <w:r w:rsidRPr="004322B1">
              <w:rPr>
                <w:rFonts w:cstheme="minorHAnsi"/>
                <w:sz w:val="20"/>
                <w:szCs w:val="20"/>
              </w:rPr>
              <w:t>Lithuania, Netherlands, Norway, Poland, UK</w:t>
            </w:r>
          </w:p>
          <w:p w14:paraId="36B349C6"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p w14:paraId="1721EF4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BE508B4" w14:textId="77777777" w:rsidR="004322B1" w:rsidRPr="004322B1" w:rsidRDefault="004322B1" w:rsidP="004322B1">
            <w:pPr>
              <w:rPr>
                <w:rFonts w:cstheme="minorHAnsi"/>
                <w:sz w:val="20"/>
                <w:szCs w:val="20"/>
              </w:rPr>
            </w:pPr>
            <w:r w:rsidRPr="004322B1">
              <w:rPr>
                <w:rFonts w:cstheme="minorHAnsi"/>
                <w:sz w:val="20"/>
                <w:szCs w:val="20"/>
              </w:rPr>
              <w:t>Academic</w:t>
            </w:r>
          </w:p>
          <w:p w14:paraId="6C8BA4AD" w14:textId="77777777" w:rsidR="004322B1" w:rsidRPr="004322B1" w:rsidRDefault="004322B1" w:rsidP="004322B1">
            <w:pPr>
              <w:rPr>
                <w:rFonts w:cstheme="minorHAnsi"/>
                <w:sz w:val="20"/>
                <w:szCs w:val="20"/>
              </w:rPr>
            </w:pPr>
            <w:r w:rsidRPr="004322B1">
              <w:rPr>
                <w:rFonts w:cstheme="minorHAnsi"/>
                <w:sz w:val="20"/>
                <w:szCs w:val="20"/>
              </w:rPr>
              <w:t>Report</w:t>
            </w:r>
          </w:p>
          <w:p w14:paraId="44395F08" w14:textId="77777777" w:rsidR="004322B1" w:rsidRPr="004322B1" w:rsidRDefault="004322B1" w:rsidP="004322B1">
            <w:pPr>
              <w:rPr>
                <w:rFonts w:cstheme="minorHAnsi"/>
                <w:sz w:val="20"/>
                <w:szCs w:val="20"/>
              </w:rPr>
            </w:pPr>
            <w:r w:rsidRPr="004322B1">
              <w:rPr>
                <w:rFonts w:cstheme="minorHAnsi"/>
                <w:sz w:val="20"/>
                <w:szCs w:val="20"/>
              </w:rPr>
              <w:t>Case study - scoping, review, stakeholder consultation</w:t>
            </w:r>
          </w:p>
          <w:p w14:paraId="67FF9C2E"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demonstrated the application of concepts and methods developed in the project to the assessment of complex methodologies.</w:t>
            </w:r>
          </w:p>
        </w:tc>
        <w:tc>
          <w:tcPr>
            <w:tcW w:w="7846" w:type="dxa"/>
            <w:tcBorders>
              <w:top w:val="single" w:sz="4" w:space="0" w:color="auto"/>
              <w:left w:val="single" w:sz="4" w:space="0" w:color="auto"/>
              <w:bottom w:val="single" w:sz="4" w:space="0" w:color="auto"/>
              <w:right w:val="single" w:sz="4" w:space="0" w:color="auto"/>
            </w:tcBorders>
          </w:tcPr>
          <w:p w14:paraId="54178E9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6C616B1" w14:textId="77777777" w:rsidR="004322B1" w:rsidRPr="004322B1" w:rsidRDefault="004322B1" w:rsidP="004322B1">
            <w:pPr>
              <w:tabs>
                <w:tab w:val="left" w:pos="7760"/>
              </w:tabs>
              <w:rPr>
                <w:rFonts w:cstheme="minorHAnsi"/>
                <w:sz w:val="20"/>
                <w:szCs w:val="20"/>
              </w:rPr>
            </w:pPr>
            <w:r w:rsidRPr="004322B1">
              <w:rPr>
                <w:rFonts w:cstheme="minorHAnsi"/>
                <w:sz w:val="20"/>
                <w:szCs w:val="20"/>
              </w:rPr>
              <w:t>Priorities in palliative care were identified using consultations with commissioners, professionals, academics, patients and carers in 7 countries (n=132).</w:t>
            </w:r>
          </w:p>
          <w:p w14:paraId="186143FE" w14:textId="77777777" w:rsidR="004322B1" w:rsidRPr="004322B1" w:rsidRDefault="004322B1" w:rsidP="004322B1">
            <w:pPr>
              <w:tabs>
                <w:tab w:val="left" w:pos="7760"/>
              </w:tabs>
              <w:rPr>
                <w:rFonts w:cstheme="minorHAnsi"/>
                <w:sz w:val="20"/>
                <w:szCs w:val="20"/>
              </w:rPr>
            </w:pPr>
            <w:r w:rsidRPr="004322B1">
              <w:rPr>
                <w:rFonts w:cstheme="minorHAnsi"/>
                <w:sz w:val="20"/>
                <w:szCs w:val="20"/>
              </w:rPr>
              <w:t>Patients, carers and families, and professionals, with experience of palliative care involved across all 7 countries using variety of methods, using Stakeholder Advisory Panel consultation (included 2 ex-carers), qualitative including stakeholder workshops and interviews.</w:t>
            </w:r>
          </w:p>
          <w:p w14:paraId="667A29E2"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77A5AF4C" w14:textId="77777777" w:rsidR="004322B1" w:rsidRPr="004322B1" w:rsidRDefault="004322B1" w:rsidP="004322B1">
            <w:pPr>
              <w:tabs>
                <w:tab w:val="left" w:pos="7760"/>
              </w:tabs>
              <w:rPr>
                <w:rFonts w:cstheme="minorHAnsi"/>
                <w:sz w:val="20"/>
                <w:szCs w:val="20"/>
              </w:rPr>
            </w:pPr>
            <w:r w:rsidRPr="004322B1">
              <w:rPr>
                <w:rFonts w:cstheme="minorHAnsi"/>
                <w:sz w:val="20"/>
                <w:szCs w:val="20"/>
              </w:rPr>
              <w:t>Some facilitators, barriers and evaluation presented, including the use of different involvement methods in different contexts.</w:t>
            </w:r>
          </w:p>
        </w:tc>
        <w:tc>
          <w:tcPr>
            <w:tcW w:w="1557" w:type="dxa"/>
            <w:tcBorders>
              <w:top w:val="single" w:sz="4" w:space="0" w:color="auto"/>
              <w:left w:val="single" w:sz="4" w:space="0" w:color="auto"/>
              <w:bottom w:val="single" w:sz="4" w:space="0" w:color="auto"/>
              <w:right w:val="single" w:sz="4" w:space="0" w:color="auto"/>
            </w:tcBorders>
          </w:tcPr>
          <w:p w14:paraId="2A42DB8A"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1ED0A62"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DB435DB" w14:textId="77777777" w:rsidR="004322B1" w:rsidRPr="004322B1" w:rsidRDefault="004322B1" w:rsidP="004322B1">
            <w:pPr>
              <w:tabs>
                <w:tab w:val="left" w:pos="7760"/>
              </w:tabs>
              <w:rPr>
                <w:rFonts w:cstheme="minorHAnsi"/>
                <w:sz w:val="20"/>
                <w:szCs w:val="20"/>
              </w:rPr>
            </w:pPr>
          </w:p>
        </w:tc>
      </w:tr>
      <w:tr w:rsidR="004322B1" w:rsidRPr="004322B1" w14:paraId="3899978C" w14:textId="77777777" w:rsidTr="00BB2F9E">
        <w:tc>
          <w:tcPr>
            <w:tcW w:w="1976" w:type="dxa"/>
            <w:tcBorders>
              <w:top w:val="single" w:sz="4" w:space="0" w:color="auto"/>
              <w:left w:val="single" w:sz="4" w:space="0" w:color="auto"/>
              <w:bottom w:val="single" w:sz="4" w:space="0" w:color="auto"/>
              <w:right w:val="single" w:sz="4" w:space="0" w:color="auto"/>
            </w:tcBorders>
          </w:tcPr>
          <w:p w14:paraId="6AE79465" w14:textId="300FB6FD"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5134E8FE"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5</w:t>
            </w:r>
          </w:p>
          <w:p w14:paraId="75DB2D50"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Germany, Italy, </w:t>
            </w:r>
          </w:p>
          <w:p w14:paraId="74665C7B" w14:textId="77777777" w:rsidR="004322B1" w:rsidRPr="004322B1" w:rsidRDefault="004322B1" w:rsidP="004322B1">
            <w:pPr>
              <w:tabs>
                <w:tab w:val="left" w:pos="7760"/>
              </w:tabs>
              <w:rPr>
                <w:rFonts w:cstheme="minorHAnsi"/>
                <w:sz w:val="20"/>
                <w:szCs w:val="20"/>
              </w:rPr>
            </w:pPr>
            <w:r w:rsidRPr="004322B1">
              <w:rPr>
                <w:rFonts w:cstheme="minorHAnsi"/>
                <w:sz w:val="20"/>
                <w:szCs w:val="20"/>
              </w:rPr>
              <w:t>Lithuania, Netherlands, Norway, Poland, UK</w:t>
            </w:r>
          </w:p>
          <w:p w14:paraId="15F6D5CB"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tc>
        <w:tc>
          <w:tcPr>
            <w:tcW w:w="3075" w:type="dxa"/>
            <w:tcBorders>
              <w:top w:val="single" w:sz="4" w:space="0" w:color="auto"/>
              <w:left w:val="single" w:sz="4" w:space="0" w:color="auto"/>
              <w:bottom w:val="single" w:sz="4" w:space="0" w:color="auto"/>
              <w:right w:val="single" w:sz="4" w:space="0" w:color="auto"/>
            </w:tcBorders>
          </w:tcPr>
          <w:p w14:paraId="39749102" w14:textId="77777777" w:rsidR="004322B1" w:rsidRPr="004322B1" w:rsidRDefault="004322B1" w:rsidP="004322B1">
            <w:pPr>
              <w:rPr>
                <w:rFonts w:cstheme="minorHAnsi"/>
                <w:sz w:val="20"/>
                <w:szCs w:val="20"/>
              </w:rPr>
            </w:pPr>
            <w:r w:rsidRPr="004322B1">
              <w:rPr>
                <w:rFonts w:cstheme="minorHAnsi"/>
                <w:sz w:val="20"/>
                <w:szCs w:val="20"/>
              </w:rPr>
              <w:t>Grey</w:t>
            </w:r>
          </w:p>
          <w:p w14:paraId="47EBBF69" w14:textId="77777777" w:rsidR="004322B1" w:rsidRPr="004322B1" w:rsidRDefault="004322B1" w:rsidP="004322B1">
            <w:pPr>
              <w:rPr>
                <w:rFonts w:cstheme="minorHAnsi"/>
                <w:sz w:val="20"/>
                <w:szCs w:val="20"/>
              </w:rPr>
            </w:pPr>
            <w:r w:rsidRPr="004322B1">
              <w:rPr>
                <w:rFonts w:cstheme="minorHAnsi"/>
                <w:sz w:val="20"/>
                <w:szCs w:val="20"/>
              </w:rPr>
              <w:t>Conference presentation</w:t>
            </w:r>
          </w:p>
          <w:p w14:paraId="3A1AF623" w14:textId="77777777" w:rsidR="004322B1" w:rsidRPr="004322B1" w:rsidRDefault="004322B1" w:rsidP="004322B1">
            <w:pPr>
              <w:rPr>
                <w:rFonts w:cstheme="minorHAnsi"/>
                <w:sz w:val="20"/>
                <w:szCs w:val="20"/>
              </w:rPr>
            </w:pPr>
            <w:r w:rsidRPr="004322B1">
              <w:rPr>
                <w:rFonts w:cstheme="minorHAnsi"/>
                <w:sz w:val="20"/>
                <w:szCs w:val="20"/>
              </w:rPr>
              <w:t>Qualitative</w:t>
            </w:r>
          </w:p>
          <w:p w14:paraId="37617222" w14:textId="77777777" w:rsidR="004322B1" w:rsidRPr="004322B1" w:rsidRDefault="004322B1" w:rsidP="004322B1">
            <w:pPr>
              <w:rPr>
                <w:rFonts w:cstheme="minorHAnsi"/>
                <w:sz w:val="20"/>
                <w:szCs w:val="20"/>
              </w:rPr>
            </w:pPr>
            <w:r w:rsidRPr="004322B1">
              <w:rPr>
                <w:rFonts w:cstheme="minorHAnsi"/>
                <w:sz w:val="20"/>
                <w:szCs w:val="20"/>
              </w:rPr>
              <w:t>Explores how stakeholder involvement was carried out in the study.</w:t>
            </w:r>
          </w:p>
        </w:tc>
        <w:tc>
          <w:tcPr>
            <w:tcW w:w="7846" w:type="dxa"/>
            <w:tcBorders>
              <w:top w:val="single" w:sz="4" w:space="0" w:color="auto"/>
              <w:left w:val="single" w:sz="4" w:space="0" w:color="auto"/>
              <w:bottom w:val="single" w:sz="4" w:space="0" w:color="auto"/>
              <w:right w:val="single" w:sz="4" w:space="0" w:color="auto"/>
            </w:tcBorders>
          </w:tcPr>
          <w:p w14:paraId="30645EE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59910D2"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d palliative care issues. Used Stakeholder Advisory panels in each country of professionals (n=82) and lay people (n=50). Qualitative methods and consultation used.</w:t>
            </w:r>
          </w:p>
          <w:p w14:paraId="2C270069"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F4797DB"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described. Involvement identified priorities, validated findings and provided expert opinion.</w:t>
            </w:r>
          </w:p>
        </w:tc>
        <w:tc>
          <w:tcPr>
            <w:tcW w:w="1557" w:type="dxa"/>
            <w:tcBorders>
              <w:top w:val="single" w:sz="4" w:space="0" w:color="auto"/>
              <w:left w:val="single" w:sz="4" w:space="0" w:color="auto"/>
              <w:bottom w:val="single" w:sz="4" w:space="0" w:color="auto"/>
              <w:right w:val="single" w:sz="4" w:space="0" w:color="auto"/>
            </w:tcBorders>
          </w:tcPr>
          <w:p w14:paraId="289992FD"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6A8B314"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0EABE77" w14:textId="77777777" w:rsidR="004322B1" w:rsidRPr="004322B1" w:rsidRDefault="004322B1" w:rsidP="004322B1">
            <w:pPr>
              <w:tabs>
                <w:tab w:val="left" w:pos="7760"/>
              </w:tabs>
              <w:rPr>
                <w:rFonts w:cstheme="minorHAnsi"/>
                <w:sz w:val="20"/>
                <w:szCs w:val="20"/>
              </w:rPr>
            </w:pPr>
          </w:p>
        </w:tc>
      </w:tr>
      <w:tr w:rsidR="004322B1" w:rsidRPr="004322B1" w14:paraId="6FEF3DA9" w14:textId="77777777" w:rsidTr="00BB2F9E">
        <w:tc>
          <w:tcPr>
            <w:tcW w:w="1976" w:type="dxa"/>
            <w:tcBorders>
              <w:top w:val="single" w:sz="4" w:space="0" w:color="auto"/>
              <w:left w:val="single" w:sz="4" w:space="0" w:color="auto"/>
              <w:bottom w:val="single" w:sz="4" w:space="0" w:color="auto"/>
              <w:right w:val="single" w:sz="4" w:space="0" w:color="auto"/>
            </w:tcBorders>
          </w:tcPr>
          <w:p w14:paraId="7757B82A" w14:textId="65EBE113"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7B410915"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09066524" w14:textId="77777777" w:rsidR="004322B1" w:rsidRPr="004322B1" w:rsidRDefault="004322B1" w:rsidP="004322B1">
            <w:pPr>
              <w:tabs>
                <w:tab w:val="left" w:pos="7760"/>
              </w:tabs>
              <w:rPr>
                <w:rFonts w:cstheme="minorHAnsi"/>
                <w:sz w:val="20"/>
                <w:szCs w:val="20"/>
              </w:rPr>
            </w:pPr>
            <w:r w:rsidRPr="004322B1">
              <w:rPr>
                <w:rFonts w:cstheme="minorHAnsi"/>
                <w:sz w:val="20"/>
                <w:szCs w:val="20"/>
              </w:rPr>
              <w:t>Germany, Italy, Netherlands, Norway, Poland, UK</w:t>
            </w:r>
          </w:p>
          <w:p w14:paraId="5562C8F4"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p w14:paraId="49C41F4B"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3F1543F" w14:textId="77777777" w:rsidR="004322B1" w:rsidRPr="004322B1" w:rsidRDefault="004322B1" w:rsidP="004322B1">
            <w:pPr>
              <w:rPr>
                <w:rFonts w:cstheme="minorHAnsi"/>
                <w:sz w:val="20"/>
                <w:szCs w:val="20"/>
              </w:rPr>
            </w:pPr>
            <w:r w:rsidRPr="004322B1">
              <w:rPr>
                <w:rFonts w:cstheme="minorHAnsi"/>
                <w:sz w:val="20"/>
                <w:szCs w:val="20"/>
              </w:rPr>
              <w:t>Grey</w:t>
            </w:r>
          </w:p>
          <w:p w14:paraId="5C3999C0" w14:textId="77777777" w:rsidR="004322B1" w:rsidRPr="004322B1" w:rsidRDefault="004322B1" w:rsidP="004322B1">
            <w:pPr>
              <w:rPr>
                <w:rFonts w:cstheme="minorHAnsi"/>
                <w:sz w:val="20"/>
                <w:szCs w:val="20"/>
              </w:rPr>
            </w:pPr>
            <w:r w:rsidRPr="004322B1">
              <w:rPr>
                <w:rFonts w:cstheme="minorHAnsi"/>
                <w:sz w:val="20"/>
                <w:szCs w:val="20"/>
              </w:rPr>
              <w:t>Conference poster</w:t>
            </w:r>
          </w:p>
          <w:p w14:paraId="28CC42AD" w14:textId="77777777" w:rsidR="004322B1" w:rsidRPr="004322B1" w:rsidRDefault="004322B1" w:rsidP="004322B1">
            <w:pPr>
              <w:rPr>
                <w:rFonts w:cstheme="minorHAnsi"/>
                <w:sz w:val="20"/>
                <w:szCs w:val="20"/>
              </w:rPr>
            </w:pPr>
            <w:r w:rsidRPr="004322B1">
              <w:rPr>
                <w:rFonts w:cstheme="minorHAnsi"/>
                <w:sz w:val="20"/>
                <w:szCs w:val="20"/>
              </w:rPr>
              <w:t>Qualitative</w:t>
            </w:r>
          </w:p>
          <w:p w14:paraId="3F26BE37" w14:textId="77777777" w:rsidR="004322B1" w:rsidRPr="004322B1" w:rsidRDefault="004322B1" w:rsidP="004322B1">
            <w:pPr>
              <w:rPr>
                <w:rFonts w:cstheme="minorHAnsi"/>
                <w:sz w:val="20"/>
                <w:szCs w:val="20"/>
              </w:rPr>
            </w:pPr>
            <w:r w:rsidRPr="004322B1">
              <w:rPr>
                <w:rFonts w:cstheme="minorHAnsi"/>
                <w:sz w:val="20"/>
                <w:szCs w:val="20"/>
              </w:rPr>
              <w:t>Reported on establishing PPI in 6 European countries.</w:t>
            </w:r>
          </w:p>
          <w:p w14:paraId="4C5C15E0"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3C020A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CB22858"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d palliative care issues. Used qualitative methods (n=17) or “research partners” (n=33), including patients, ex/carers.</w:t>
            </w:r>
          </w:p>
          <w:p w14:paraId="59C2AB3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C2EF82F"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barriers and evaluation described. Main outcome that all involvement methods have advantages and limitations which must be considered in light of local needs, resources and culture.</w:t>
            </w:r>
          </w:p>
        </w:tc>
        <w:tc>
          <w:tcPr>
            <w:tcW w:w="1557" w:type="dxa"/>
            <w:tcBorders>
              <w:top w:val="single" w:sz="4" w:space="0" w:color="auto"/>
              <w:left w:val="single" w:sz="4" w:space="0" w:color="auto"/>
              <w:bottom w:val="single" w:sz="4" w:space="0" w:color="auto"/>
              <w:right w:val="single" w:sz="4" w:space="0" w:color="auto"/>
            </w:tcBorders>
          </w:tcPr>
          <w:p w14:paraId="50F3D414"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51BD52A"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7CD7431" w14:textId="77777777" w:rsidR="004322B1" w:rsidRPr="004322B1" w:rsidRDefault="004322B1" w:rsidP="004322B1">
            <w:pPr>
              <w:tabs>
                <w:tab w:val="left" w:pos="7760"/>
              </w:tabs>
              <w:rPr>
                <w:rFonts w:cstheme="minorHAnsi"/>
                <w:sz w:val="20"/>
                <w:szCs w:val="20"/>
              </w:rPr>
            </w:pPr>
          </w:p>
        </w:tc>
      </w:tr>
      <w:tr w:rsidR="004322B1" w:rsidRPr="004322B1" w14:paraId="15C52A0C" w14:textId="77777777" w:rsidTr="00BB2F9E">
        <w:tc>
          <w:tcPr>
            <w:tcW w:w="1976" w:type="dxa"/>
            <w:tcBorders>
              <w:top w:val="single" w:sz="4" w:space="0" w:color="auto"/>
              <w:left w:val="single" w:sz="4" w:space="0" w:color="auto"/>
              <w:bottom w:val="single" w:sz="4" w:space="0" w:color="auto"/>
              <w:right w:val="single" w:sz="4" w:space="0" w:color="auto"/>
            </w:tcBorders>
          </w:tcPr>
          <w:p w14:paraId="481D6FA2" w14:textId="25268117"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2C5081C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278F86A9" w14:textId="77777777" w:rsidR="004322B1" w:rsidRPr="004322B1" w:rsidRDefault="004322B1" w:rsidP="004322B1">
            <w:pPr>
              <w:tabs>
                <w:tab w:val="left" w:pos="7760"/>
              </w:tabs>
              <w:rPr>
                <w:rFonts w:cstheme="minorHAnsi"/>
                <w:sz w:val="20"/>
                <w:szCs w:val="20"/>
              </w:rPr>
            </w:pPr>
            <w:r w:rsidRPr="004322B1">
              <w:rPr>
                <w:rFonts w:cstheme="minorHAnsi"/>
                <w:sz w:val="20"/>
                <w:szCs w:val="20"/>
              </w:rPr>
              <w:t>Germany, Italy, Lithuania, Netherlands, Norway, Poland, UK</w:t>
            </w:r>
          </w:p>
          <w:p w14:paraId="482DD34A"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tc>
        <w:tc>
          <w:tcPr>
            <w:tcW w:w="3075" w:type="dxa"/>
            <w:tcBorders>
              <w:top w:val="single" w:sz="4" w:space="0" w:color="auto"/>
              <w:left w:val="single" w:sz="4" w:space="0" w:color="auto"/>
              <w:bottom w:val="single" w:sz="4" w:space="0" w:color="auto"/>
              <w:right w:val="single" w:sz="4" w:space="0" w:color="auto"/>
            </w:tcBorders>
          </w:tcPr>
          <w:p w14:paraId="210FAC2E" w14:textId="77777777" w:rsidR="004322B1" w:rsidRPr="004322B1" w:rsidRDefault="004322B1" w:rsidP="004322B1">
            <w:pPr>
              <w:rPr>
                <w:rFonts w:cstheme="minorHAnsi"/>
                <w:sz w:val="20"/>
                <w:szCs w:val="20"/>
              </w:rPr>
            </w:pPr>
            <w:r w:rsidRPr="004322B1">
              <w:rPr>
                <w:rFonts w:cstheme="minorHAnsi"/>
                <w:sz w:val="20"/>
                <w:szCs w:val="20"/>
              </w:rPr>
              <w:t>Grey</w:t>
            </w:r>
          </w:p>
          <w:p w14:paraId="714D2292" w14:textId="77777777" w:rsidR="004322B1" w:rsidRPr="004322B1" w:rsidRDefault="004322B1" w:rsidP="004322B1">
            <w:pPr>
              <w:rPr>
                <w:rFonts w:cstheme="minorHAnsi"/>
                <w:sz w:val="20"/>
                <w:szCs w:val="20"/>
              </w:rPr>
            </w:pPr>
            <w:r w:rsidRPr="004322B1">
              <w:rPr>
                <w:rFonts w:cstheme="minorHAnsi"/>
                <w:sz w:val="20"/>
                <w:szCs w:val="20"/>
              </w:rPr>
              <w:t>Conference presentation</w:t>
            </w:r>
          </w:p>
          <w:p w14:paraId="37342E48" w14:textId="77777777" w:rsidR="004322B1" w:rsidRPr="004322B1" w:rsidRDefault="004322B1" w:rsidP="004322B1">
            <w:pPr>
              <w:rPr>
                <w:rFonts w:cstheme="minorHAnsi"/>
                <w:sz w:val="20"/>
                <w:szCs w:val="20"/>
              </w:rPr>
            </w:pPr>
            <w:r w:rsidRPr="004322B1">
              <w:rPr>
                <w:rFonts w:cstheme="minorHAnsi"/>
                <w:sz w:val="20"/>
                <w:szCs w:val="20"/>
              </w:rPr>
              <w:t>Qualitative</w:t>
            </w:r>
          </w:p>
          <w:p w14:paraId="67E041B7" w14:textId="77777777" w:rsidR="004322B1" w:rsidRPr="004322B1" w:rsidRDefault="004322B1" w:rsidP="004322B1">
            <w:pPr>
              <w:rPr>
                <w:rFonts w:cstheme="minorHAnsi"/>
                <w:sz w:val="20"/>
                <w:szCs w:val="20"/>
              </w:rPr>
            </w:pPr>
            <w:r w:rsidRPr="004322B1">
              <w:rPr>
                <w:rFonts w:cstheme="minorHAnsi"/>
                <w:sz w:val="20"/>
                <w:szCs w:val="20"/>
              </w:rPr>
              <w:t>Reported on international experiences of PPI in the study.</w:t>
            </w:r>
          </w:p>
          <w:p w14:paraId="21460736"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168F748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875B3E3"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Explored palliative care issues. Used research advisor approach (n=33) or qualitative methods (n=19) to carry out involvement. </w:t>
            </w:r>
          </w:p>
          <w:p w14:paraId="7682CD53" w14:textId="77777777" w:rsidR="004322B1" w:rsidRPr="004322B1" w:rsidRDefault="004322B1" w:rsidP="004322B1">
            <w:pPr>
              <w:tabs>
                <w:tab w:val="left" w:pos="7760"/>
              </w:tabs>
              <w:rPr>
                <w:rFonts w:cstheme="minorHAnsi"/>
                <w:sz w:val="20"/>
                <w:szCs w:val="20"/>
              </w:rPr>
            </w:pPr>
            <w:r w:rsidRPr="004322B1">
              <w:rPr>
                <w:rFonts w:cstheme="minorHAnsi"/>
                <w:sz w:val="20"/>
                <w:szCs w:val="20"/>
              </w:rPr>
              <w:t>Challenges regarding methods, ethics and governance were identified.</w:t>
            </w:r>
          </w:p>
          <w:p w14:paraId="130BDC6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4912D041"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discussed.</w:t>
            </w:r>
          </w:p>
        </w:tc>
        <w:tc>
          <w:tcPr>
            <w:tcW w:w="1557" w:type="dxa"/>
            <w:tcBorders>
              <w:top w:val="single" w:sz="4" w:space="0" w:color="auto"/>
              <w:left w:val="single" w:sz="4" w:space="0" w:color="auto"/>
              <w:bottom w:val="single" w:sz="4" w:space="0" w:color="auto"/>
              <w:right w:val="single" w:sz="4" w:space="0" w:color="auto"/>
            </w:tcBorders>
          </w:tcPr>
          <w:p w14:paraId="71CC24FA"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FB38315"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64B884A2" w14:textId="77777777" w:rsidR="004322B1" w:rsidRPr="004322B1" w:rsidRDefault="004322B1" w:rsidP="004322B1">
            <w:pPr>
              <w:tabs>
                <w:tab w:val="left" w:pos="7760"/>
              </w:tabs>
              <w:rPr>
                <w:rFonts w:cstheme="minorHAnsi"/>
                <w:sz w:val="20"/>
                <w:szCs w:val="20"/>
              </w:rPr>
            </w:pPr>
          </w:p>
        </w:tc>
      </w:tr>
      <w:tr w:rsidR="004322B1" w:rsidRPr="004322B1" w14:paraId="0A70C7EA" w14:textId="77777777" w:rsidTr="00BB2F9E">
        <w:tc>
          <w:tcPr>
            <w:tcW w:w="1976" w:type="dxa"/>
            <w:tcBorders>
              <w:top w:val="single" w:sz="4" w:space="0" w:color="auto"/>
              <w:left w:val="single" w:sz="4" w:space="0" w:color="auto"/>
              <w:bottom w:val="single" w:sz="4" w:space="0" w:color="auto"/>
              <w:right w:val="single" w:sz="4" w:space="0" w:color="auto"/>
            </w:tcBorders>
          </w:tcPr>
          <w:p w14:paraId="47EAD71D" w14:textId="51330FCB"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174B5BB0"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410934D9" w14:textId="77777777" w:rsidR="004322B1" w:rsidRPr="004322B1" w:rsidRDefault="004322B1" w:rsidP="004322B1">
            <w:pPr>
              <w:tabs>
                <w:tab w:val="left" w:pos="7760"/>
              </w:tabs>
              <w:rPr>
                <w:rFonts w:cstheme="minorHAnsi"/>
                <w:sz w:val="20"/>
                <w:szCs w:val="20"/>
              </w:rPr>
            </w:pPr>
            <w:r w:rsidRPr="004322B1">
              <w:rPr>
                <w:rFonts w:cstheme="minorHAnsi"/>
                <w:sz w:val="20"/>
                <w:szCs w:val="20"/>
              </w:rPr>
              <w:t>Germany, Italy, Netherlands, Norway, Poland, UK</w:t>
            </w:r>
          </w:p>
          <w:p w14:paraId="193D2E5E"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p w14:paraId="5B28953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EF0C98D" w14:textId="77777777" w:rsidR="004322B1" w:rsidRPr="004322B1" w:rsidRDefault="004322B1" w:rsidP="004322B1">
            <w:pPr>
              <w:rPr>
                <w:rFonts w:cstheme="minorHAnsi"/>
                <w:sz w:val="20"/>
                <w:szCs w:val="20"/>
              </w:rPr>
            </w:pPr>
            <w:r w:rsidRPr="004322B1">
              <w:rPr>
                <w:rFonts w:cstheme="minorHAnsi"/>
                <w:sz w:val="20"/>
                <w:szCs w:val="20"/>
              </w:rPr>
              <w:lastRenderedPageBreak/>
              <w:t>Grey</w:t>
            </w:r>
          </w:p>
          <w:p w14:paraId="36710203" w14:textId="77777777" w:rsidR="004322B1" w:rsidRPr="004322B1" w:rsidRDefault="004322B1" w:rsidP="004322B1">
            <w:pPr>
              <w:rPr>
                <w:rFonts w:cstheme="minorHAnsi"/>
                <w:sz w:val="20"/>
                <w:szCs w:val="20"/>
              </w:rPr>
            </w:pPr>
            <w:r w:rsidRPr="004322B1">
              <w:rPr>
                <w:rFonts w:cstheme="minorHAnsi"/>
                <w:sz w:val="20"/>
                <w:szCs w:val="20"/>
              </w:rPr>
              <w:t>Conference poster</w:t>
            </w:r>
          </w:p>
          <w:p w14:paraId="2866F420" w14:textId="77777777" w:rsidR="004322B1" w:rsidRPr="004322B1" w:rsidRDefault="004322B1" w:rsidP="004322B1">
            <w:pPr>
              <w:rPr>
                <w:rFonts w:cstheme="minorHAnsi"/>
                <w:sz w:val="20"/>
                <w:szCs w:val="20"/>
              </w:rPr>
            </w:pPr>
            <w:r w:rsidRPr="004322B1">
              <w:rPr>
                <w:rFonts w:cstheme="minorHAnsi"/>
                <w:sz w:val="20"/>
                <w:szCs w:val="20"/>
              </w:rPr>
              <w:t>Qualitative</w:t>
            </w:r>
          </w:p>
          <w:p w14:paraId="10B02A99" w14:textId="77777777" w:rsidR="004322B1" w:rsidRPr="004322B1" w:rsidRDefault="004322B1" w:rsidP="004322B1">
            <w:pPr>
              <w:rPr>
                <w:rFonts w:cstheme="minorHAnsi"/>
                <w:sz w:val="20"/>
                <w:szCs w:val="20"/>
              </w:rPr>
            </w:pPr>
            <w:r w:rsidRPr="004322B1">
              <w:rPr>
                <w:rFonts w:cstheme="minorHAnsi"/>
                <w:sz w:val="20"/>
                <w:szCs w:val="20"/>
              </w:rPr>
              <w:t>Reported on methodological, ethical and governance issues for PPI in the study.</w:t>
            </w:r>
          </w:p>
        </w:tc>
        <w:tc>
          <w:tcPr>
            <w:tcW w:w="7846" w:type="dxa"/>
            <w:tcBorders>
              <w:top w:val="single" w:sz="4" w:space="0" w:color="auto"/>
              <w:left w:val="single" w:sz="4" w:space="0" w:color="auto"/>
              <w:bottom w:val="single" w:sz="4" w:space="0" w:color="auto"/>
              <w:right w:val="single" w:sz="4" w:space="0" w:color="auto"/>
            </w:tcBorders>
          </w:tcPr>
          <w:p w14:paraId="515EE12F"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FF1AB5B"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d palliative care issues. Used qualitative methods - interviews/focus groups (n=17) and stakeholder interviews/focus groups (n=33) to undertake involvement.</w:t>
            </w:r>
          </w:p>
          <w:p w14:paraId="35478F63"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ed on need for cultural sensitivities to palliative care and recognition of philosophical differences underpinning PPI methods and need for ethical guidance.</w:t>
            </w:r>
          </w:p>
          <w:p w14:paraId="15548DD4"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7D1AEB8"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Facilitators, barriers and evaluation reported.</w:t>
            </w:r>
          </w:p>
        </w:tc>
        <w:tc>
          <w:tcPr>
            <w:tcW w:w="1557" w:type="dxa"/>
            <w:tcBorders>
              <w:top w:val="single" w:sz="4" w:space="0" w:color="auto"/>
              <w:left w:val="single" w:sz="4" w:space="0" w:color="auto"/>
              <w:bottom w:val="single" w:sz="4" w:space="0" w:color="auto"/>
              <w:right w:val="single" w:sz="4" w:space="0" w:color="auto"/>
            </w:tcBorders>
          </w:tcPr>
          <w:p w14:paraId="7228A53A"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1C57A0DA"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8C28B8E" w14:textId="77777777" w:rsidR="004322B1" w:rsidRPr="004322B1" w:rsidRDefault="004322B1" w:rsidP="004322B1">
            <w:pPr>
              <w:tabs>
                <w:tab w:val="left" w:pos="7760"/>
              </w:tabs>
              <w:rPr>
                <w:rFonts w:cstheme="minorHAnsi"/>
                <w:sz w:val="20"/>
                <w:szCs w:val="20"/>
              </w:rPr>
            </w:pPr>
          </w:p>
        </w:tc>
      </w:tr>
      <w:tr w:rsidR="004322B1" w:rsidRPr="004322B1" w14:paraId="2541841F" w14:textId="77777777" w:rsidTr="00BB2F9E">
        <w:tc>
          <w:tcPr>
            <w:tcW w:w="1976" w:type="dxa"/>
            <w:tcBorders>
              <w:top w:val="single" w:sz="4" w:space="0" w:color="auto"/>
              <w:left w:val="single" w:sz="4" w:space="0" w:color="auto"/>
              <w:bottom w:val="single" w:sz="4" w:space="0" w:color="auto"/>
              <w:right w:val="single" w:sz="4" w:space="0" w:color="auto"/>
            </w:tcBorders>
          </w:tcPr>
          <w:p w14:paraId="23B2231E" w14:textId="2EF1C0AE" w:rsidR="004322B1" w:rsidRPr="004322B1" w:rsidRDefault="004322B1" w:rsidP="004322B1">
            <w:pPr>
              <w:tabs>
                <w:tab w:val="left" w:pos="7760"/>
              </w:tabs>
              <w:rPr>
                <w:rFonts w:cstheme="minorHAnsi"/>
                <w:sz w:val="20"/>
                <w:szCs w:val="20"/>
              </w:rPr>
            </w:pPr>
            <w:r w:rsidRPr="004322B1">
              <w:rPr>
                <w:rFonts w:cstheme="minorHAnsi"/>
                <w:sz w:val="20"/>
                <w:szCs w:val="20"/>
              </w:rPr>
              <w:t>Brereton</w:t>
            </w:r>
          </w:p>
          <w:p w14:paraId="03F9F7D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27A5A097" w14:textId="77777777" w:rsidR="004322B1" w:rsidRPr="004322B1" w:rsidRDefault="004322B1" w:rsidP="004322B1">
            <w:pPr>
              <w:tabs>
                <w:tab w:val="left" w:pos="7760"/>
              </w:tabs>
              <w:rPr>
                <w:rFonts w:cstheme="minorHAnsi"/>
                <w:sz w:val="20"/>
                <w:szCs w:val="20"/>
              </w:rPr>
            </w:pPr>
            <w:r w:rsidRPr="004322B1">
              <w:rPr>
                <w:rFonts w:cstheme="minorHAnsi"/>
                <w:sz w:val="20"/>
                <w:szCs w:val="20"/>
              </w:rPr>
              <w:t>Germany, Italy, Netherlands, Norway, Poland, UK</w:t>
            </w:r>
          </w:p>
          <w:p w14:paraId="180E7E26"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GRATE-HTA</w:t>
            </w:r>
          </w:p>
          <w:p w14:paraId="7F0A419B"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783D44A" w14:textId="77777777" w:rsidR="004322B1" w:rsidRPr="004322B1" w:rsidRDefault="004322B1" w:rsidP="004322B1">
            <w:pPr>
              <w:rPr>
                <w:rFonts w:cstheme="minorHAnsi"/>
                <w:sz w:val="20"/>
                <w:szCs w:val="20"/>
              </w:rPr>
            </w:pPr>
            <w:r w:rsidRPr="004322B1">
              <w:rPr>
                <w:rFonts w:cstheme="minorHAnsi"/>
                <w:sz w:val="20"/>
                <w:szCs w:val="20"/>
              </w:rPr>
              <w:t>Grey</w:t>
            </w:r>
          </w:p>
          <w:p w14:paraId="2773F3D3" w14:textId="77777777" w:rsidR="004322B1" w:rsidRPr="004322B1" w:rsidRDefault="004322B1" w:rsidP="004322B1">
            <w:pPr>
              <w:rPr>
                <w:rFonts w:cstheme="minorHAnsi"/>
                <w:sz w:val="20"/>
                <w:szCs w:val="20"/>
              </w:rPr>
            </w:pPr>
            <w:r w:rsidRPr="004322B1">
              <w:rPr>
                <w:rFonts w:cstheme="minorHAnsi"/>
                <w:sz w:val="20"/>
                <w:szCs w:val="20"/>
              </w:rPr>
              <w:t>Conference abstract</w:t>
            </w:r>
          </w:p>
          <w:p w14:paraId="265DB06F" w14:textId="77777777" w:rsidR="004322B1" w:rsidRPr="004322B1" w:rsidRDefault="004322B1" w:rsidP="004322B1">
            <w:pPr>
              <w:rPr>
                <w:rFonts w:cstheme="minorHAnsi"/>
                <w:sz w:val="20"/>
                <w:szCs w:val="20"/>
              </w:rPr>
            </w:pPr>
            <w:r w:rsidRPr="004322B1">
              <w:rPr>
                <w:rFonts w:cstheme="minorHAnsi"/>
                <w:sz w:val="20"/>
                <w:szCs w:val="20"/>
              </w:rPr>
              <w:t>Qualitative</w:t>
            </w:r>
          </w:p>
          <w:p w14:paraId="73465070" w14:textId="77777777" w:rsidR="004322B1" w:rsidRPr="004322B1" w:rsidRDefault="004322B1" w:rsidP="004322B1">
            <w:pPr>
              <w:rPr>
                <w:rFonts w:cstheme="minorHAnsi"/>
                <w:sz w:val="20"/>
                <w:szCs w:val="20"/>
              </w:rPr>
            </w:pPr>
            <w:r w:rsidRPr="004322B1">
              <w:rPr>
                <w:rFonts w:cstheme="minorHAnsi"/>
                <w:sz w:val="20"/>
                <w:szCs w:val="20"/>
              </w:rPr>
              <w:t>Reported on involvement in 6 countries for a palliative care Health Technology Assessment (HTA) project.</w:t>
            </w:r>
          </w:p>
        </w:tc>
        <w:tc>
          <w:tcPr>
            <w:tcW w:w="7846" w:type="dxa"/>
            <w:tcBorders>
              <w:top w:val="single" w:sz="4" w:space="0" w:color="auto"/>
              <w:left w:val="single" w:sz="4" w:space="0" w:color="auto"/>
              <w:bottom w:val="single" w:sz="4" w:space="0" w:color="auto"/>
              <w:right w:val="single" w:sz="4" w:space="0" w:color="auto"/>
            </w:tcBorders>
          </w:tcPr>
          <w:p w14:paraId="6B88C8C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98B704D"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Explored palliative care issues. Used qualitative methods - interviews (n=21) and discussions with research partners (n=30). </w:t>
            </w:r>
          </w:p>
          <w:p w14:paraId="75603D78"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8231C68"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and evaluation reported. Main findings of need to consider cultural awareness in different countries, including attitudes towards death, importance of partnership working and remuneration.</w:t>
            </w:r>
          </w:p>
        </w:tc>
        <w:tc>
          <w:tcPr>
            <w:tcW w:w="1557" w:type="dxa"/>
            <w:tcBorders>
              <w:top w:val="single" w:sz="4" w:space="0" w:color="auto"/>
              <w:left w:val="single" w:sz="4" w:space="0" w:color="auto"/>
              <w:bottom w:val="single" w:sz="4" w:space="0" w:color="auto"/>
              <w:right w:val="single" w:sz="4" w:space="0" w:color="auto"/>
            </w:tcBorders>
          </w:tcPr>
          <w:p w14:paraId="46058657"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CFF9929"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54A3A6C4" w14:textId="77777777" w:rsidR="004322B1" w:rsidRPr="004322B1" w:rsidRDefault="004322B1" w:rsidP="004322B1">
            <w:pPr>
              <w:tabs>
                <w:tab w:val="left" w:pos="7760"/>
              </w:tabs>
              <w:rPr>
                <w:rFonts w:cstheme="minorHAnsi"/>
                <w:sz w:val="20"/>
                <w:szCs w:val="20"/>
              </w:rPr>
            </w:pPr>
          </w:p>
        </w:tc>
      </w:tr>
      <w:tr w:rsidR="004322B1" w:rsidRPr="004322B1" w14:paraId="5179486A" w14:textId="77777777" w:rsidTr="00BB2F9E">
        <w:tc>
          <w:tcPr>
            <w:tcW w:w="1976" w:type="dxa"/>
            <w:tcBorders>
              <w:top w:val="single" w:sz="4" w:space="0" w:color="auto"/>
              <w:left w:val="single" w:sz="4" w:space="0" w:color="auto"/>
              <w:bottom w:val="single" w:sz="4" w:space="0" w:color="auto"/>
              <w:right w:val="single" w:sz="4" w:space="0" w:color="auto"/>
            </w:tcBorders>
          </w:tcPr>
          <w:p w14:paraId="5D7667B6" w14:textId="0B799633" w:rsidR="004322B1" w:rsidRPr="004322B1" w:rsidRDefault="004322B1" w:rsidP="004322B1">
            <w:pPr>
              <w:tabs>
                <w:tab w:val="left" w:pos="7760"/>
              </w:tabs>
              <w:rPr>
                <w:rFonts w:cstheme="minorHAnsi"/>
                <w:sz w:val="20"/>
                <w:szCs w:val="20"/>
              </w:rPr>
            </w:pPr>
            <w:r w:rsidRPr="004322B1">
              <w:rPr>
                <w:rFonts w:cstheme="minorHAnsi"/>
                <w:sz w:val="20"/>
                <w:szCs w:val="20"/>
              </w:rPr>
              <w:t>Brighton</w:t>
            </w:r>
          </w:p>
          <w:p w14:paraId="227591C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8</w:t>
            </w:r>
          </w:p>
          <w:p w14:paraId="13663EE9"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4882C49" w14:textId="77777777" w:rsidR="004322B1" w:rsidRPr="004322B1" w:rsidRDefault="004322B1" w:rsidP="004322B1">
            <w:pPr>
              <w:tabs>
                <w:tab w:val="left" w:pos="7760"/>
              </w:tabs>
              <w:rPr>
                <w:rFonts w:cstheme="minorHAnsi"/>
                <w:sz w:val="20"/>
                <w:szCs w:val="20"/>
              </w:rPr>
            </w:pPr>
            <w:r w:rsidRPr="004322B1">
              <w:rPr>
                <w:rFonts w:cstheme="minorHAnsi"/>
              </w:rPr>
              <w:t>CSI PPI Forum</w:t>
            </w:r>
          </w:p>
        </w:tc>
        <w:tc>
          <w:tcPr>
            <w:tcW w:w="3075" w:type="dxa"/>
            <w:tcBorders>
              <w:top w:val="single" w:sz="4" w:space="0" w:color="auto"/>
              <w:left w:val="single" w:sz="4" w:space="0" w:color="auto"/>
              <w:bottom w:val="single" w:sz="4" w:space="0" w:color="auto"/>
              <w:right w:val="single" w:sz="4" w:space="0" w:color="auto"/>
            </w:tcBorders>
          </w:tcPr>
          <w:p w14:paraId="0717DCD7" w14:textId="77777777" w:rsidR="004322B1" w:rsidRPr="004322B1" w:rsidRDefault="004322B1" w:rsidP="004322B1">
            <w:pPr>
              <w:rPr>
                <w:rFonts w:cstheme="minorHAnsi"/>
                <w:sz w:val="20"/>
                <w:szCs w:val="20"/>
              </w:rPr>
            </w:pPr>
            <w:r w:rsidRPr="004322B1">
              <w:rPr>
                <w:rFonts w:cstheme="minorHAnsi"/>
                <w:sz w:val="20"/>
                <w:szCs w:val="20"/>
              </w:rPr>
              <w:t>Academic</w:t>
            </w:r>
          </w:p>
          <w:p w14:paraId="397FE24C" w14:textId="77777777" w:rsidR="004322B1" w:rsidRPr="004322B1" w:rsidRDefault="004322B1" w:rsidP="004322B1">
            <w:pPr>
              <w:rPr>
                <w:rFonts w:cstheme="minorHAnsi"/>
                <w:sz w:val="20"/>
                <w:szCs w:val="20"/>
              </w:rPr>
            </w:pPr>
            <w:r w:rsidRPr="004322B1">
              <w:rPr>
                <w:rFonts w:cstheme="minorHAnsi"/>
                <w:sz w:val="20"/>
                <w:szCs w:val="20"/>
              </w:rPr>
              <w:t>Journal article</w:t>
            </w:r>
          </w:p>
          <w:p w14:paraId="7A194E4E" w14:textId="77777777" w:rsidR="004322B1" w:rsidRPr="004322B1" w:rsidRDefault="004322B1" w:rsidP="004322B1">
            <w:pPr>
              <w:rPr>
                <w:rFonts w:cstheme="minorHAnsi"/>
                <w:sz w:val="20"/>
                <w:szCs w:val="20"/>
              </w:rPr>
            </w:pPr>
            <w:r w:rsidRPr="004322B1">
              <w:rPr>
                <w:rFonts w:cstheme="minorHAnsi"/>
                <w:sz w:val="20"/>
                <w:szCs w:val="20"/>
              </w:rPr>
              <w:t>Qualitative</w:t>
            </w:r>
          </w:p>
          <w:p w14:paraId="37DDF83A" w14:textId="77777777" w:rsidR="004322B1" w:rsidRPr="004322B1" w:rsidRDefault="004322B1" w:rsidP="004322B1">
            <w:pPr>
              <w:rPr>
                <w:rFonts w:cstheme="minorHAnsi"/>
                <w:sz w:val="20"/>
                <w:szCs w:val="20"/>
              </w:rPr>
            </w:pPr>
            <w:r w:rsidRPr="004322B1">
              <w:rPr>
                <w:rFonts w:cstheme="minorHAnsi"/>
                <w:sz w:val="20"/>
                <w:szCs w:val="20"/>
              </w:rPr>
              <w:t>Reported on evaluation of online forum for PPI in palliative care research.</w:t>
            </w:r>
          </w:p>
        </w:tc>
        <w:tc>
          <w:tcPr>
            <w:tcW w:w="7846" w:type="dxa"/>
            <w:tcBorders>
              <w:top w:val="single" w:sz="4" w:space="0" w:color="auto"/>
              <w:left w:val="single" w:sz="4" w:space="0" w:color="auto"/>
              <w:bottom w:val="single" w:sz="4" w:space="0" w:color="auto"/>
              <w:right w:val="single" w:sz="4" w:space="0" w:color="auto"/>
            </w:tcBorders>
          </w:tcPr>
          <w:p w14:paraId="5988A681"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6A68901B"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focus groups for PPI (n=4) and researcher (n=5) members of forum to test the functionality, feasibility and acceptability of the forum.</w:t>
            </w:r>
          </w:p>
          <w:p w14:paraId="486D5591"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25787BE3"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discussed in depth. Emphasis of approach in enabling PPI for those where face-to-face meetings may be difficult, including those with ill health, caring responsibilities or remote geographical locations.</w:t>
            </w:r>
          </w:p>
        </w:tc>
        <w:tc>
          <w:tcPr>
            <w:tcW w:w="1557" w:type="dxa"/>
            <w:tcBorders>
              <w:top w:val="single" w:sz="4" w:space="0" w:color="auto"/>
              <w:left w:val="single" w:sz="4" w:space="0" w:color="auto"/>
              <w:bottom w:val="single" w:sz="4" w:space="0" w:color="auto"/>
              <w:right w:val="single" w:sz="4" w:space="0" w:color="auto"/>
            </w:tcBorders>
          </w:tcPr>
          <w:p w14:paraId="1A356FA3"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0F086E3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tc>
      </w:tr>
      <w:tr w:rsidR="004322B1" w:rsidRPr="004322B1" w14:paraId="5351033D" w14:textId="77777777" w:rsidTr="00BB2F9E">
        <w:tc>
          <w:tcPr>
            <w:tcW w:w="1976" w:type="dxa"/>
            <w:tcBorders>
              <w:top w:val="single" w:sz="4" w:space="0" w:color="auto"/>
              <w:left w:val="single" w:sz="4" w:space="0" w:color="auto"/>
              <w:bottom w:val="single" w:sz="4" w:space="0" w:color="auto"/>
              <w:right w:val="single" w:sz="4" w:space="0" w:color="auto"/>
            </w:tcBorders>
          </w:tcPr>
          <w:p w14:paraId="34DBDDD4" w14:textId="5283E4D7" w:rsidR="004322B1" w:rsidRPr="004322B1" w:rsidRDefault="004322B1" w:rsidP="004322B1">
            <w:pPr>
              <w:tabs>
                <w:tab w:val="left" w:pos="7760"/>
              </w:tabs>
              <w:rPr>
                <w:rFonts w:cstheme="minorHAnsi"/>
                <w:sz w:val="20"/>
                <w:szCs w:val="20"/>
              </w:rPr>
            </w:pPr>
            <w:r w:rsidRPr="004322B1">
              <w:rPr>
                <w:rFonts w:cstheme="minorHAnsi"/>
                <w:sz w:val="20"/>
                <w:szCs w:val="20"/>
              </w:rPr>
              <w:t>Brighton</w:t>
            </w:r>
          </w:p>
          <w:p w14:paraId="71D9E741"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4F898F44"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B49F7D8" w14:textId="77777777" w:rsidR="004322B1" w:rsidRPr="004322B1" w:rsidRDefault="004322B1" w:rsidP="004322B1">
            <w:pPr>
              <w:tabs>
                <w:tab w:val="left" w:pos="7760"/>
              </w:tabs>
              <w:rPr>
                <w:rFonts w:cstheme="minorHAnsi"/>
                <w:sz w:val="20"/>
                <w:szCs w:val="20"/>
              </w:rPr>
            </w:pPr>
            <w:r w:rsidRPr="004322B1">
              <w:rPr>
                <w:rFonts w:cstheme="minorHAnsi"/>
              </w:rPr>
              <w:t>CSI PPI Forum</w:t>
            </w:r>
          </w:p>
        </w:tc>
        <w:tc>
          <w:tcPr>
            <w:tcW w:w="3075" w:type="dxa"/>
            <w:tcBorders>
              <w:top w:val="single" w:sz="4" w:space="0" w:color="auto"/>
              <w:left w:val="single" w:sz="4" w:space="0" w:color="auto"/>
              <w:bottom w:val="single" w:sz="4" w:space="0" w:color="auto"/>
              <w:right w:val="single" w:sz="4" w:space="0" w:color="auto"/>
            </w:tcBorders>
          </w:tcPr>
          <w:p w14:paraId="0FB61900" w14:textId="77777777" w:rsidR="004322B1" w:rsidRPr="004322B1" w:rsidRDefault="004322B1" w:rsidP="004322B1">
            <w:pPr>
              <w:rPr>
                <w:rFonts w:cstheme="minorHAnsi"/>
                <w:sz w:val="20"/>
                <w:szCs w:val="20"/>
              </w:rPr>
            </w:pPr>
            <w:r w:rsidRPr="004322B1">
              <w:rPr>
                <w:rFonts w:cstheme="minorHAnsi"/>
                <w:sz w:val="20"/>
                <w:szCs w:val="20"/>
              </w:rPr>
              <w:t>Grey</w:t>
            </w:r>
          </w:p>
          <w:p w14:paraId="57E9CE78" w14:textId="77777777" w:rsidR="004322B1" w:rsidRPr="004322B1" w:rsidRDefault="004322B1" w:rsidP="004322B1">
            <w:pPr>
              <w:rPr>
                <w:rFonts w:cstheme="minorHAnsi"/>
                <w:sz w:val="20"/>
                <w:szCs w:val="20"/>
              </w:rPr>
            </w:pPr>
            <w:r w:rsidRPr="004322B1">
              <w:rPr>
                <w:rFonts w:cstheme="minorHAnsi"/>
                <w:sz w:val="20"/>
                <w:szCs w:val="20"/>
              </w:rPr>
              <w:t>Conference presentation</w:t>
            </w:r>
          </w:p>
          <w:p w14:paraId="3FA2B7A5" w14:textId="77777777" w:rsidR="004322B1" w:rsidRPr="004322B1" w:rsidRDefault="004322B1" w:rsidP="004322B1">
            <w:pPr>
              <w:rPr>
                <w:rFonts w:cstheme="minorHAnsi"/>
                <w:sz w:val="20"/>
                <w:szCs w:val="20"/>
              </w:rPr>
            </w:pPr>
            <w:r w:rsidRPr="004322B1">
              <w:rPr>
                <w:rFonts w:cstheme="minorHAnsi"/>
                <w:sz w:val="20"/>
                <w:szCs w:val="20"/>
              </w:rPr>
              <w:t>Qualitative</w:t>
            </w:r>
          </w:p>
          <w:p w14:paraId="606C1DEA" w14:textId="77777777" w:rsidR="004322B1" w:rsidRPr="004322B1" w:rsidRDefault="004322B1" w:rsidP="004322B1">
            <w:pPr>
              <w:rPr>
                <w:rFonts w:cstheme="minorHAnsi"/>
                <w:sz w:val="20"/>
                <w:szCs w:val="20"/>
              </w:rPr>
            </w:pPr>
            <w:r w:rsidRPr="004322B1">
              <w:rPr>
                <w:rFonts w:cstheme="minorHAnsi"/>
                <w:sz w:val="20"/>
                <w:szCs w:val="20"/>
              </w:rPr>
              <w:t>Reported on development and evaluation of online forum for PPI in palliative care research</w:t>
            </w:r>
          </w:p>
        </w:tc>
        <w:tc>
          <w:tcPr>
            <w:tcW w:w="7846" w:type="dxa"/>
            <w:tcBorders>
              <w:top w:val="single" w:sz="4" w:space="0" w:color="auto"/>
              <w:left w:val="single" w:sz="4" w:space="0" w:color="auto"/>
              <w:bottom w:val="single" w:sz="4" w:space="0" w:color="auto"/>
              <w:right w:val="single" w:sz="4" w:space="0" w:color="auto"/>
            </w:tcBorders>
          </w:tcPr>
          <w:p w14:paraId="2EC48635"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445D5DD2" w14:textId="77777777" w:rsidR="004322B1" w:rsidRPr="004322B1" w:rsidRDefault="004322B1" w:rsidP="004322B1">
            <w:pPr>
              <w:tabs>
                <w:tab w:val="left" w:pos="7760"/>
              </w:tabs>
              <w:rPr>
                <w:rFonts w:cstheme="minorHAnsi"/>
                <w:sz w:val="20"/>
                <w:szCs w:val="20"/>
              </w:rPr>
            </w:pPr>
            <w:r w:rsidRPr="004322B1">
              <w:rPr>
                <w:rFonts w:cstheme="minorHAnsi"/>
                <w:sz w:val="20"/>
                <w:szCs w:val="20"/>
              </w:rPr>
              <w:t>Developed online forum in response to importance of accessible, fair and responsive PPI approaches.</w:t>
            </w:r>
          </w:p>
          <w:p w14:paraId="4CE50E7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A68C885"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and evaluation, but no barriers reported.</w:t>
            </w:r>
          </w:p>
          <w:p w14:paraId="70E14F42"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0EAA98FB"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41BB8E5B"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tc>
      </w:tr>
      <w:tr w:rsidR="004322B1" w:rsidRPr="004322B1" w14:paraId="229108CB" w14:textId="77777777" w:rsidTr="00BB2F9E">
        <w:tc>
          <w:tcPr>
            <w:tcW w:w="1976" w:type="dxa"/>
            <w:tcBorders>
              <w:top w:val="single" w:sz="4" w:space="0" w:color="auto"/>
              <w:left w:val="single" w:sz="4" w:space="0" w:color="auto"/>
              <w:bottom w:val="single" w:sz="4" w:space="0" w:color="auto"/>
              <w:right w:val="single" w:sz="4" w:space="0" w:color="auto"/>
            </w:tcBorders>
          </w:tcPr>
          <w:p w14:paraId="65F60E41" w14:textId="28EEDC6E" w:rsidR="004322B1" w:rsidRPr="004322B1" w:rsidRDefault="004322B1" w:rsidP="004322B1">
            <w:pPr>
              <w:tabs>
                <w:tab w:val="left" w:pos="7760"/>
              </w:tabs>
              <w:rPr>
                <w:rFonts w:cstheme="minorHAnsi"/>
                <w:sz w:val="20"/>
                <w:szCs w:val="20"/>
              </w:rPr>
            </w:pPr>
            <w:r w:rsidRPr="004322B1">
              <w:rPr>
                <w:rFonts w:cstheme="minorHAnsi"/>
                <w:sz w:val="20"/>
                <w:szCs w:val="20"/>
              </w:rPr>
              <w:t>Brown</w:t>
            </w:r>
          </w:p>
          <w:p w14:paraId="2B8DBE50"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6</w:t>
            </w:r>
          </w:p>
          <w:p w14:paraId="77CACFB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A8F725A" w14:textId="77777777" w:rsidR="004322B1" w:rsidRPr="004322B1" w:rsidRDefault="004322B1" w:rsidP="004322B1">
            <w:pPr>
              <w:rPr>
                <w:rFonts w:cstheme="minorHAnsi"/>
                <w:sz w:val="20"/>
                <w:szCs w:val="20"/>
              </w:rPr>
            </w:pPr>
            <w:r w:rsidRPr="004322B1">
              <w:rPr>
                <w:rFonts w:cstheme="minorHAnsi"/>
                <w:sz w:val="20"/>
                <w:szCs w:val="20"/>
              </w:rPr>
              <w:t xml:space="preserve">CRPs/NTCRP </w:t>
            </w:r>
          </w:p>
          <w:p w14:paraId="2C22BCA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BABA02A" w14:textId="77777777" w:rsidR="004322B1" w:rsidRPr="004322B1" w:rsidRDefault="004322B1" w:rsidP="004322B1">
            <w:pPr>
              <w:rPr>
                <w:rFonts w:cstheme="minorHAnsi"/>
                <w:sz w:val="20"/>
                <w:szCs w:val="20"/>
              </w:rPr>
            </w:pPr>
            <w:r w:rsidRPr="004322B1">
              <w:rPr>
                <w:rFonts w:cstheme="minorHAnsi"/>
                <w:sz w:val="20"/>
                <w:szCs w:val="20"/>
              </w:rPr>
              <w:t>Grey</w:t>
            </w:r>
          </w:p>
          <w:p w14:paraId="122C5B21" w14:textId="77777777" w:rsidR="004322B1" w:rsidRPr="004322B1" w:rsidRDefault="004322B1" w:rsidP="004322B1">
            <w:pPr>
              <w:rPr>
                <w:rFonts w:cstheme="minorHAnsi"/>
                <w:sz w:val="20"/>
                <w:szCs w:val="20"/>
              </w:rPr>
            </w:pPr>
            <w:r w:rsidRPr="004322B1">
              <w:rPr>
                <w:rFonts w:cstheme="minorHAnsi"/>
                <w:sz w:val="20"/>
                <w:szCs w:val="20"/>
              </w:rPr>
              <w:t>Report</w:t>
            </w:r>
          </w:p>
          <w:p w14:paraId="4AB0BBBB" w14:textId="77777777" w:rsidR="004322B1" w:rsidRPr="004322B1" w:rsidRDefault="004322B1" w:rsidP="004322B1">
            <w:pPr>
              <w:rPr>
                <w:rFonts w:cstheme="minorHAnsi"/>
                <w:sz w:val="20"/>
                <w:szCs w:val="20"/>
              </w:rPr>
            </w:pPr>
            <w:r w:rsidRPr="004322B1">
              <w:rPr>
                <w:rFonts w:cstheme="minorHAnsi"/>
                <w:sz w:val="20"/>
                <w:szCs w:val="20"/>
              </w:rPr>
              <w:t>Longitudinal study - document analysis, survey, qualitative</w:t>
            </w:r>
          </w:p>
          <w:p w14:paraId="791EDE5B"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of Consumer Research Panels (CRPs) in 3 cancer research networks.</w:t>
            </w:r>
          </w:p>
          <w:p w14:paraId="304538B4"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6A9D1DBE"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88ADF63"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survey with research projects (n=9), focus groups with CRP members (n=32), interviews with researchers (n=21) and at 12-month follow-up (n=3), interviews with others from CRP and associated networks (n=26), survey in other cancer research networks (n=25).</w:t>
            </w:r>
          </w:p>
          <w:p w14:paraId="72A898E0" w14:textId="77777777" w:rsidR="004322B1" w:rsidRPr="004322B1" w:rsidRDefault="004322B1" w:rsidP="004322B1">
            <w:pPr>
              <w:tabs>
                <w:tab w:val="left" w:pos="7760"/>
              </w:tabs>
              <w:rPr>
                <w:rFonts w:cstheme="minorHAnsi"/>
                <w:sz w:val="20"/>
                <w:szCs w:val="20"/>
              </w:rPr>
            </w:pPr>
            <w:r w:rsidRPr="004322B1">
              <w:rPr>
                <w:rFonts w:cstheme="minorHAnsi"/>
                <w:sz w:val="20"/>
                <w:szCs w:val="20"/>
              </w:rPr>
              <w:t>In total, 116 people were involved, 91 from CRP networks included consumers (n=38), researchers (n=33), other professionals (n=20).</w:t>
            </w:r>
          </w:p>
          <w:p w14:paraId="48FDC741"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4AD1E872"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reported. The most prominent being the importance of clarity of roles within CRPs as a facilitator.</w:t>
            </w:r>
          </w:p>
        </w:tc>
        <w:tc>
          <w:tcPr>
            <w:tcW w:w="1557" w:type="dxa"/>
            <w:tcBorders>
              <w:top w:val="single" w:sz="4" w:space="0" w:color="auto"/>
              <w:left w:val="single" w:sz="4" w:space="0" w:color="auto"/>
              <w:bottom w:val="single" w:sz="4" w:space="0" w:color="auto"/>
              <w:right w:val="single" w:sz="4" w:space="0" w:color="auto"/>
            </w:tcBorders>
          </w:tcPr>
          <w:p w14:paraId="71CF437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75C1535"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2A65829" w14:textId="77777777" w:rsidR="004322B1" w:rsidRPr="004322B1" w:rsidRDefault="004322B1" w:rsidP="004322B1">
            <w:pPr>
              <w:tabs>
                <w:tab w:val="left" w:pos="7760"/>
              </w:tabs>
              <w:rPr>
                <w:rFonts w:cstheme="minorHAnsi"/>
                <w:sz w:val="20"/>
                <w:szCs w:val="20"/>
              </w:rPr>
            </w:pPr>
          </w:p>
        </w:tc>
      </w:tr>
      <w:tr w:rsidR="004322B1" w:rsidRPr="004322B1" w14:paraId="7A2D6F22"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310B1CCD" w14:textId="6E8B3702" w:rsidR="004322B1" w:rsidRPr="004322B1" w:rsidRDefault="004322B1" w:rsidP="004322B1">
            <w:pPr>
              <w:tabs>
                <w:tab w:val="left" w:pos="7760"/>
              </w:tabs>
              <w:rPr>
                <w:rFonts w:cstheme="minorHAnsi"/>
                <w:sz w:val="20"/>
                <w:szCs w:val="20"/>
              </w:rPr>
            </w:pPr>
            <w:r w:rsidRPr="004322B1">
              <w:rPr>
                <w:rFonts w:cstheme="minorHAnsi"/>
                <w:sz w:val="20"/>
                <w:szCs w:val="20"/>
              </w:rPr>
              <w:t>Caswell</w:t>
            </w:r>
          </w:p>
          <w:p w14:paraId="125CC223"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0B906E24"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EDE221C"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6ACF6D80" w14:textId="77777777" w:rsidR="004322B1" w:rsidRPr="004322B1" w:rsidRDefault="004322B1" w:rsidP="004322B1">
            <w:pPr>
              <w:rPr>
                <w:rFonts w:cstheme="minorHAnsi"/>
                <w:sz w:val="20"/>
                <w:szCs w:val="20"/>
              </w:rPr>
            </w:pPr>
            <w:r w:rsidRPr="004322B1">
              <w:rPr>
                <w:rFonts w:cstheme="minorHAnsi"/>
                <w:sz w:val="20"/>
                <w:szCs w:val="20"/>
              </w:rPr>
              <w:t>Academic</w:t>
            </w:r>
          </w:p>
          <w:p w14:paraId="32A8C5D5" w14:textId="77777777" w:rsidR="004322B1" w:rsidRPr="004322B1" w:rsidRDefault="004322B1" w:rsidP="004322B1">
            <w:pPr>
              <w:rPr>
                <w:rFonts w:cstheme="minorHAnsi"/>
                <w:sz w:val="20"/>
                <w:szCs w:val="20"/>
              </w:rPr>
            </w:pPr>
            <w:r w:rsidRPr="004322B1">
              <w:rPr>
                <w:rFonts w:cstheme="minorHAnsi"/>
                <w:sz w:val="20"/>
                <w:szCs w:val="20"/>
              </w:rPr>
              <w:t>Journal article</w:t>
            </w:r>
          </w:p>
          <w:p w14:paraId="0FBA3973" w14:textId="77777777" w:rsidR="004322B1" w:rsidRPr="004322B1" w:rsidRDefault="004322B1" w:rsidP="004322B1">
            <w:pPr>
              <w:rPr>
                <w:rFonts w:cstheme="minorHAnsi"/>
                <w:sz w:val="20"/>
                <w:szCs w:val="20"/>
              </w:rPr>
            </w:pPr>
            <w:r w:rsidRPr="004322B1">
              <w:rPr>
                <w:rFonts w:cstheme="minorHAnsi"/>
                <w:sz w:val="20"/>
                <w:szCs w:val="20"/>
              </w:rPr>
              <w:t>Qualitative</w:t>
            </w:r>
          </w:p>
          <w:p w14:paraId="763AA5AC" w14:textId="77777777" w:rsidR="004322B1" w:rsidRPr="004322B1" w:rsidRDefault="004322B1" w:rsidP="004322B1">
            <w:pPr>
              <w:rPr>
                <w:rFonts w:cstheme="minorHAnsi"/>
                <w:sz w:val="20"/>
                <w:szCs w:val="20"/>
              </w:rPr>
            </w:pPr>
            <w:r w:rsidRPr="004322B1">
              <w:rPr>
                <w:rFonts w:cstheme="minorHAnsi"/>
                <w:sz w:val="20"/>
                <w:szCs w:val="20"/>
              </w:rPr>
              <w:t>Describes production and evaluation of training programme for informal carers in end-of-life care.</w:t>
            </w:r>
          </w:p>
          <w:p w14:paraId="42F2C0D4"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5DC5CE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1E50C98"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 approach used meetings and workshops, involved stakeholders including bereaved carers, support workers, third sector organisations including Carers Federation, Age UK.</w:t>
            </w:r>
          </w:p>
          <w:p w14:paraId="6B20F4AA" w14:textId="77777777" w:rsidR="004322B1" w:rsidRPr="004322B1" w:rsidRDefault="004322B1" w:rsidP="004322B1">
            <w:pPr>
              <w:tabs>
                <w:tab w:val="left" w:pos="7760"/>
              </w:tabs>
              <w:rPr>
                <w:rFonts w:cstheme="minorHAnsi"/>
                <w:sz w:val="20"/>
                <w:szCs w:val="20"/>
              </w:rPr>
            </w:pPr>
            <w:r w:rsidRPr="004322B1">
              <w:rPr>
                <w:rFonts w:cstheme="minorHAnsi"/>
                <w:sz w:val="20"/>
                <w:szCs w:val="20"/>
              </w:rPr>
              <w:t>Bereaved carers were research partners on advisory group, involved in designing, developing, piloting, refining the programme, and co-applicants on funding bid (n=3).</w:t>
            </w:r>
          </w:p>
          <w:p w14:paraId="6A57089A" w14:textId="77777777" w:rsidR="004322B1" w:rsidRPr="004322B1" w:rsidRDefault="004322B1" w:rsidP="004322B1">
            <w:pPr>
              <w:tabs>
                <w:tab w:val="left" w:pos="7760"/>
              </w:tabs>
              <w:rPr>
                <w:rFonts w:cstheme="minorHAnsi"/>
                <w:sz w:val="20"/>
                <w:szCs w:val="20"/>
              </w:rPr>
            </w:pPr>
            <w:r w:rsidRPr="004322B1">
              <w:rPr>
                <w:rFonts w:cstheme="minorHAnsi"/>
                <w:sz w:val="20"/>
                <w:szCs w:val="20"/>
              </w:rPr>
              <w:t>Identified importance of all voices to be heard in the research process achieved through commitment, although involvement at consultation level only.</w:t>
            </w:r>
          </w:p>
          <w:p w14:paraId="27F1FD0C"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09858DEE"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Facilitators, barriers, evaluation reported.</w:t>
            </w:r>
          </w:p>
        </w:tc>
        <w:tc>
          <w:tcPr>
            <w:tcW w:w="1557" w:type="dxa"/>
            <w:tcBorders>
              <w:top w:val="single" w:sz="4" w:space="0" w:color="auto"/>
              <w:left w:val="single" w:sz="4" w:space="0" w:color="auto"/>
              <w:bottom w:val="single" w:sz="4" w:space="0" w:color="auto"/>
              <w:right w:val="single" w:sz="4" w:space="0" w:color="auto"/>
            </w:tcBorders>
          </w:tcPr>
          <w:p w14:paraId="63A28B65"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6DCA9AC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0A08C27" w14:textId="77777777" w:rsidR="004322B1" w:rsidRPr="004322B1" w:rsidRDefault="004322B1" w:rsidP="004322B1">
            <w:pPr>
              <w:tabs>
                <w:tab w:val="left" w:pos="7760"/>
              </w:tabs>
              <w:rPr>
                <w:rFonts w:cstheme="minorHAnsi"/>
                <w:sz w:val="20"/>
                <w:szCs w:val="20"/>
              </w:rPr>
            </w:pPr>
          </w:p>
        </w:tc>
      </w:tr>
      <w:tr w:rsidR="004322B1" w:rsidRPr="004322B1" w14:paraId="4740F84C"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3C0D69AE" w14:textId="475D4F39" w:rsidR="004322B1" w:rsidRPr="004322B1" w:rsidRDefault="004322B1" w:rsidP="004322B1">
            <w:pPr>
              <w:tabs>
                <w:tab w:val="left" w:pos="7760"/>
              </w:tabs>
              <w:rPr>
                <w:rFonts w:cstheme="minorHAnsi"/>
                <w:sz w:val="20"/>
                <w:szCs w:val="20"/>
              </w:rPr>
            </w:pPr>
            <w:r w:rsidRPr="004322B1">
              <w:rPr>
                <w:rFonts w:cstheme="minorHAnsi"/>
                <w:sz w:val="20"/>
                <w:szCs w:val="20"/>
              </w:rPr>
              <w:t>Collaboration for Leadership in Applied Health Research and Care Greater Manchester (CLAHRC GM)</w:t>
            </w:r>
            <w:r w:rsidR="002E1957" w:rsidRPr="004322B1">
              <w:rPr>
                <w:rFonts w:cstheme="minorHAnsi"/>
                <w:sz w:val="20"/>
                <w:szCs w:val="20"/>
              </w:rPr>
              <w:t xml:space="preserve"> </w:t>
            </w:r>
          </w:p>
          <w:p w14:paraId="699C1BA3"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24DD3DD8"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69A441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732D7CE" w14:textId="77777777" w:rsidR="004322B1" w:rsidRPr="004322B1" w:rsidRDefault="004322B1" w:rsidP="004322B1">
            <w:pPr>
              <w:rPr>
                <w:rFonts w:cstheme="minorHAnsi"/>
                <w:sz w:val="20"/>
                <w:szCs w:val="20"/>
              </w:rPr>
            </w:pPr>
            <w:r w:rsidRPr="004322B1">
              <w:rPr>
                <w:rFonts w:cstheme="minorHAnsi"/>
                <w:sz w:val="20"/>
                <w:szCs w:val="20"/>
              </w:rPr>
              <w:t>Grey</w:t>
            </w:r>
          </w:p>
          <w:p w14:paraId="748DF58A" w14:textId="77777777" w:rsidR="004322B1" w:rsidRPr="004322B1" w:rsidRDefault="004322B1" w:rsidP="004322B1">
            <w:pPr>
              <w:rPr>
                <w:rFonts w:cstheme="minorHAnsi"/>
                <w:sz w:val="20"/>
                <w:szCs w:val="20"/>
              </w:rPr>
            </w:pPr>
            <w:r w:rsidRPr="004322B1">
              <w:rPr>
                <w:rFonts w:cstheme="minorHAnsi"/>
                <w:sz w:val="20"/>
                <w:szCs w:val="20"/>
              </w:rPr>
              <w:t>Report</w:t>
            </w:r>
          </w:p>
          <w:p w14:paraId="0511AB25" w14:textId="77777777" w:rsidR="004322B1" w:rsidRPr="004322B1" w:rsidRDefault="004322B1" w:rsidP="004322B1">
            <w:pPr>
              <w:rPr>
                <w:rFonts w:cstheme="minorHAnsi"/>
                <w:sz w:val="20"/>
                <w:szCs w:val="20"/>
              </w:rPr>
            </w:pPr>
            <w:r w:rsidRPr="004322B1">
              <w:rPr>
                <w:rFonts w:cstheme="minorHAnsi"/>
                <w:sz w:val="20"/>
                <w:szCs w:val="20"/>
              </w:rPr>
              <w:t>Nominal Group Technique (NGT)</w:t>
            </w:r>
          </w:p>
          <w:p w14:paraId="11DF4F3C" w14:textId="77777777" w:rsidR="004322B1" w:rsidRPr="004322B1" w:rsidRDefault="004322B1" w:rsidP="004322B1">
            <w:pPr>
              <w:rPr>
                <w:rFonts w:cstheme="minorHAnsi"/>
                <w:sz w:val="20"/>
                <w:szCs w:val="20"/>
              </w:rPr>
            </w:pPr>
            <w:r w:rsidRPr="004322B1">
              <w:rPr>
                <w:rFonts w:cstheme="minorHAnsi"/>
                <w:sz w:val="20"/>
                <w:szCs w:val="20"/>
              </w:rPr>
              <w:t>To identify research priorities in palliative and end-of-life care in greater Manchester, based on national research proprieties.</w:t>
            </w:r>
          </w:p>
          <w:p w14:paraId="3EEF6B64"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1F7B6D2"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72D4173"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building on PeolcPSP, to ascertain research priorities of healthcare professionals (HCP) and carers in the region (cancer, cardiovascular).</w:t>
            </w:r>
          </w:p>
          <w:p w14:paraId="3E34A43C"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interviews with healthcare professionals (n=29), workshops with healthcare professionals (n=32) and ex/carers (n=26) within 7 carer and palliative care organisations and used other methods including newsletters and website stories. Consultation with patient public involvement group and local carer group leaders.</w:t>
            </w:r>
          </w:p>
          <w:p w14:paraId="048D58E8"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3D987E38" w14:textId="77777777" w:rsidR="004322B1" w:rsidRPr="004322B1" w:rsidRDefault="004322B1" w:rsidP="004322B1">
            <w:pPr>
              <w:tabs>
                <w:tab w:val="left" w:pos="7760"/>
              </w:tabs>
              <w:rPr>
                <w:rFonts w:cstheme="minorHAnsi"/>
                <w:sz w:val="20"/>
                <w:szCs w:val="20"/>
              </w:rPr>
            </w:pPr>
            <w:r w:rsidRPr="004322B1">
              <w:rPr>
                <w:rFonts w:cstheme="minorHAnsi"/>
                <w:sz w:val="20"/>
                <w:szCs w:val="20"/>
              </w:rPr>
              <w:t>Numerous facilitators/barriers reported, including use of flexible methods of involvement.</w:t>
            </w:r>
          </w:p>
        </w:tc>
        <w:tc>
          <w:tcPr>
            <w:tcW w:w="1557" w:type="dxa"/>
            <w:tcBorders>
              <w:top w:val="single" w:sz="4" w:space="0" w:color="auto"/>
              <w:left w:val="single" w:sz="4" w:space="0" w:color="auto"/>
              <w:bottom w:val="single" w:sz="4" w:space="0" w:color="auto"/>
              <w:right w:val="single" w:sz="4" w:space="0" w:color="auto"/>
            </w:tcBorders>
          </w:tcPr>
          <w:p w14:paraId="1E2EFE31"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0BDA5B1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2E57186" w14:textId="77777777" w:rsidR="004322B1" w:rsidRPr="004322B1" w:rsidRDefault="004322B1" w:rsidP="004322B1">
            <w:pPr>
              <w:tabs>
                <w:tab w:val="left" w:pos="7760"/>
              </w:tabs>
              <w:rPr>
                <w:rFonts w:cstheme="minorHAnsi"/>
                <w:sz w:val="20"/>
                <w:szCs w:val="20"/>
              </w:rPr>
            </w:pPr>
          </w:p>
        </w:tc>
      </w:tr>
      <w:tr w:rsidR="004322B1" w:rsidRPr="004322B1" w14:paraId="5C8860DC"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2282548D" w14:textId="75AA07DA" w:rsidR="004322B1" w:rsidRPr="004322B1" w:rsidRDefault="004322B1" w:rsidP="004322B1">
            <w:pPr>
              <w:tabs>
                <w:tab w:val="left" w:pos="7760"/>
              </w:tabs>
              <w:rPr>
                <w:rFonts w:cstheme="minorHAnsi"/>
                <w:sz w:val="20"/>
                <w:szCs w:val="20"/>
              </w:rPr>
            </w:pPr>
            <w:r w:rsidRPr="004322B1">
              <w:rPr>
                <w:rFonts w:cstheme="minorHAnsi"/>
                <w:sz w:val="20"/>
                <w:szCs w:val="20"/>
              </w:rPr>
              <w:t>Collins</w:t>
            </w:r>
          </w:p>
          <w:p w14:paraId="7CF26FFF"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7BBF947A"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7FAFFC7C" w14:textId="77777777" w:rsidR="004322B1" w:rsidRPr="004322B1" w:rsidRDefault="004322B1" w:rsidP="004322B1">
            <w:pPr>
              <w:rPr>
                <w:rFonts w:cstheme="minorHAnsi"/>
                <w:sz w:val="20"/>
                <w:szCs w:val="20"/>
              </w:rPr>
            </w:pPr>
            <w:r w:rsidRPr="004322B1">
              <w:rPr>
                <w:rFonts w:cstheme="minorHAnsi"/>
                <w:sz w:val="20"/>
                <w:szCs w:val="20"/>
              </w:rPr>
              <w:t xml:space="preserve">CRPs/NTCRP </w:t>
            </w:r>
          </w:p>
          <w:p w14:paraId="1D761E1B" w14:textId="77777777" w:rsidR="004322B1" w:rsidRPr="004322B1" w:rsidRDefault="004322B1" w:rsidP="004322B1">
            <w:pPr>
              <w:tabs>
                <w:tab w:val="left" w:pos="7760"/>
              </w:tabs>
              <w:rPr>
                <w:rFonts w:cstheme="minorHAnsi"/>
                <w:sz w:val="20"/>
                <w:szCs w:val="20"/>
              </w:rPr>
            </w:pPr>
          </w:p>
          <w:p w14:paraId="576DAB6D"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25566897" w14:textId="77777777" w:rsidR="004322B1" w:rsidRPr="004322B1" w:rsidRDefault="004322B1" w:rsidP="004322B1">
            <w:pPr>
              <w:rPr>
                <w:rFonts w:cstheme="minorHAnsi"/>
                <w:sz w:val="20"/>
                <w:szCs w:val="20"/>
              </w:rPr>
            </w:pPr>
            <w:r w:rsidRPr="004322B1">
              <w:rPr>
                <w:rFonts w:cstheme="minorHAnsi"/>
                <w:sz w:val="20"/>
                <w:szCs w:val="20"/>
              </w:rPr>
              <w:t>Academic</w:t>
            </w:r>
          </w:p>
          <w:p w14:paraId="7EF72339" w14:textId="77777777" w:rsidR="004322B1" w:rsidRPr="004322B1" w:rsidRDefault="004322B1" w:rsidP="004322B1">
            <w:pPr>
              <w:rPr>
                <w:rFonts w:cstheme="minorHAnsi"/>
                <w:sz w:val="20"/>
                <w:szCs w:val="20"/>
              </w:rPr>
            </w:pPr>
            <w:r w:rsidRPr="004322B1">
              <w:rPr>
                <w:rFonts w:cstheme="minorHAnsi"/>
                <w:sz w:val="20"/>
                <w:szCs w:val="20"/>
              </w:rPr>
              <w:t>Journal article</w:t>
            </w:r>
          </w:p>
          <w:p w14:paraId="6A0F2EA7" w14:textId="77777777" w:rsidR="004322B1" w:rsidRPr="004322B1" w:rsidRDefault="004322B1" w:rsidP="004322B1">
            <w:pPr>
              <w:rPr>
                <w:rFonts w:cstheme="minorHAnsi"/>
                <w:sz w:val="20"/>
                <w:szCs w:val="20"/>
              </w:rPr>
            </w:pPr>
            <w:r w:rsidRPr="004322B1">
              <w:rPr>
                <w:rFonts w:cstheme="minorHAnsi"/>
                <w:sz w:val="20"/>
                <w:szCs w:val="20"/>
              </w:rPr>
              <w:t>Text/opinion</w:t>
            </w:r>
          </w:p>
          <w:p w14:paraId="637D9AB3" w14:textId="77777777" w:rsidR="004322B1" w:rsidRPr="004322B1" w:rsidRDefault="004322B1" w:rsidP="004322B1">
            <w:pPr>
              <w:rPr>
                <w:rFonts w:cstheme="minorHAnsi"/>
                <w:sz w:val="20"/>
                <w:szCs w:val="20"/>
              </w:rPr>
            </w:pPr>
            <w:r w:rsidRPr="004322B1">
              <w:rPr>
                <w:rFonts w:cstheme="minorHAnsi"/>
                <w:sz w:val="20"/>
                <w:szCs w:val="20"/>
              </w:rPr>
              <w:t>To outline a model of involvement (NTCRP) and the benefits and challenges.</w:t>
            </w:r>
          </w:p>
        </w:tc>
        <w:tc>
          <w:tcPr>
            <w:tcW w:w="7846" w:type="dxa"/>
            <w:tcBorders>
              <w:top w:val="single" w:sz="4" w:space="0" w:color="auto"/>
              <w:left w:val="single" w:sz="4" w:space="0" w:color="auto"/>
              <w:bottom w:val="single" w:sz="4" w:space="0" w:color="auto"/>
              <w:right w:val="single" w:sz="4" w:space="0" w:color="auto"/>
            </w:tcBorders>
          </w:tcPr>
          <w:p w14:paraId="64A4C3A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FF2DCD3"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the NTCRP, activities of members (n=38, cancer patients and carers), benefits and challenges. Findings include lack of time and funding, tensions between different stakeholder groups, difficulties integrating into research meetings, lack of clarity over role of PPI in research.</w:t>
            </w:r>
          </w:p>
          <w:p w14:paraId="430E477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5D9997F"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perspectives, evaluation reported.</w:t>
            </w:r>
          </w:p>
        </w:tc>
        <w:tc>
          <w:tcPr>
            <w:tcW w:w="1557" w:type="dxa"/>
            <w:tcBorders>
              <w:top w:val="single" w:sz="4" w:space="0" w:color="auto"/>
              <w:left w:val="single" w:sz="4" w:space="0" w:color="auto"/>
              <w:bottom w:val="single" w:sz="4" w:space="0" w:color="auto"/>
              <w:right w:val="single" w:sz="4" w:space="0" w:color="auto"/>
            </w:tcBorders>
          </w:tcPr>
          <w:p w14:paraId="57E2661E"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23746398"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431D77C4" w14:textId="77777777" w:rsidR="004322B1" w:rsidRPr="004322B1" w:rsidRDefault="004322B1" w:rsidP="004322B1">
            <w:pPr>
              <w:tabs>
                <w:tab w:val="left" w:pos="7760"/>
              </w:tabs>
              <w:rPr>
                <w:rFonts w:cstheme="minorHAnsi"/>
                <w:sz w:val="20"/>
                <w:szCs w:val="20"/>
              </w:rPr>
            </w:pPr>
          </w:p>
        </w:tc>
      </w:tr>
      <w:tr w:rsidR="004322B1" w:rsidRPr="004322B1" w14:paraId="70D5E30F"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76F8BCC6" w14:textId="16FC30EE" w:rsidR="004322B1" w:rsidRPr="004322B1" w:rsidRDefault="004322B1" w:rsidP="004322B1">
            <w:pPr>
              <w:tabs>
                <w:tab w:val="left" w:pos="7760"/>
              </w:tabs>
              <w:rPr>
                <w:rFonts w:cstheme="minorHAnsi"/>
                <w:sz w:val="20"/>
                <w:szCs w:val="20"/>
              </w:rPr>
            </w:pPr>
            <w:r w:rsidRPr="004322B1">
              <w:rPr>
                <w:rFonts w:cstheme="minorHAnsi"/>
                <w:sz w:val="20"/>
                <w:szCs w:val="20"/>
              </w:rPr>
              <w:t>Collins</w:t>
            </w:r>
          </w:p>
          <w:p w14:paraId="3F6EE480"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1C40E3FC"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0076FA17" w14:textId="77777777" w:rsidR="004322B1" w:rsidRPr="004322B1" w:rsidRDefault="004322B1" w:rsidP="004322B1">
            <w:pPr>
              <w:rPr>
                <w:rFonts w:cstheme="minorHAnsi"/>
                <w:sz w:val="20"/>
                <w:szCs w:val="20"/>
              </w:rPr>
            </w:pPr>
            <w:r w:rsidRPr="004322B1">
              <w:rPr>
                <w:rFonts w:cstheme="minorHAnsi"/>
                <w:sz w:val="20"/>
                <w:szCs w:val="20"/>
              </w:rPr>
              <w:t xml:space="preserve">CRPs/NTCRP </w:t>
            </w:r>
          </w:p>
          <w:p w14:paraId="6F64F907"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FB275FC" w14:textId="77777777" w:rsidR="004322B1" w:rsidRPr="004322B1" w:rsidRDefault="004322B1" w:rsidP="004322B1">
            <w:pPr>
              <w:rPr>
                <w:rFonts w:cstheme="minorHAnsi"/>
                <w:sz w:val="20"/>
                <w:szCs w:val="20"/>
              </w:rPr>
            </w:pPr>
            <w:r w:rsidRPr="004322B1">
              <w:rPr>
                <w:rFonts w:cstheme="minorHAnsi"/>
                <w:sz w:val="20"/>
                <w:szCs w:val="20"/>
              </w:rPr>
              <w:t>Academic</w:t>
            </w:r>
          </w:p>
          <w:p w14:paraId="4C650DE7" w14:textId="77777777" w:rsidR="004322B1" w:rsidRPr="004322B1" w:rsidRDefault="004322B1" w:rsidP="004322B1">
            <w:pPr>
              <w:rPr>
                <w:rFonts w:cstheme="minorHAnsi"/>
                <w:sz w:val="20"/>
                <w:szCs w:val="20"/>
              </w:rPr>
            </w:pPr>
            <w:r w:rsidRPr="004322B1">
              <w:rPr>
                <w:rFonts w:cstheme="minorHAnsi"/>
                <w:sz w:val="20"/>
                <w:szCs w:val="20"/>
              </w:rPr>
              <w:t>Journal article</w:t>
            </w:r>
          </w:p>
          <w:p w14:paraId="5BD32A16" w14:textId="77777777" w:rsidR="004322B1" w:rsidRPr="004322B1" w:rsidRDefault="004322B1" w:rsidP="004322B1">
            <w:pPr>
              <w:rPr>
                <w:rFonts w:cstheme="minorHAnsi"/>
                <w:sz w:val="20"/>
                <w:szCs w:val="20"/>
              </w:rPr>
            </w:pPr>
            <w:r w:rsidRPr="004322B1">
              <w:rPr>
                <w:rFonts w:cstheme="minorHAnsi"/>
                <w:sz w:val="20"/>
                <w:szCs w:val="20"/>
              </w:rPr>
              <w:t>Text/opinion</w:t>
            </w:r>
          </w:p>
          <w:p w14:paraId="4F027FA8" w14:textId="77777777" w:rsidR="004322B1" w:rsidRPr="004322B1" w:rsidRDefault="004322B1" w:rsidP="004322B1">
            <w:pPr>
              <w:rPr>
                <w:rFonts w:cstheme="minorHAnsi"/>
                <w:sz w:val="20"/>
                <w:szCs w:val="20"/>
              </w:rPr>
            </w:pPr>
            <w:r w:rsidRPr="004322B1">
              <w:rPr>
                <w:rFonts w:cstheme="minorHAnsi"/>
                <w:sz w:val="20"/>
                <w:szCs w:val="20"/>
              </w:rPr>
              <w:t>Describes the NTCRP and uses a PPI framework to evaluate the panel.</w:t>
            </w:r>
          </w:p>
          <w:p w14:paraId="2DE83EED"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41C2DD58"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6BB24B3D"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s principles from Telford et al study 7177 to evaluate the work of the NTCRP.</w:t>
            </w:r>
          </w:p>
          <w:p w14:paraId="31FD4DEF" w14:textId="77777777" w:rsidR="004322B1" w:rsidRPr="004322B1" w:rsidRDefault="004322B1" w:rsidP="004322B1">
            <w:pPr>
              <w:tabs>
                <w:tab w:val="left" w:pos="7760"/>
              </w:tabs>
              <w:rPr>
                <w:rFonts w:cstheme="minorHAnsi"/>
                <w:sz w:val="20"/>
                <w:szCs w:val="20"/>
              </w:rPr>
            </w:pPr>
            <w:r w:rsidRPr="004322B1">
              <w:rPr>
                <w:rFonts w:cstheme="minorHAnsi"/>
                <w:sz w:val="20"/>
                <w:szCs w:val="20"/>
              </w:rPr>
              <w:t>Demonstrated how consumers and professionals can inform each other and work constructively, explored need for measurable outcomes to assess impact and effect of involvement.</w:t>
            </w:r>
          </w:p>
          <w:p w14:paraId="5DA39D8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8DECD08"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evaluation reported.</w:t>
            </w:r>
          </w:p>
        </w:tc>
        <w:tc>
          <w:tcPr>
            <w:tcW w:w="1557" w:type="dxa"/>
            <w:tcBorders>
              <w:top w:val="single" w:sz="4" w:space="0" w:color="auto"/>
              <w:left w:val="single" w:sz="4" w:space="0" w:color="auto"/>
              <w:bottom w:val="single" w:sz="4" w:space="0" w:color="auto"/>
              <w:right w:val="single" w:sz="4" w:space="0" w:color="auto"/>
            </w:tcBorders>
          </w:tcPr>
          <w:p w14:paraId="466CA451"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50E88D4B"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0481563C" w14:textId="77777777" w:rsidR="004322B1" w:rsidRPr="004322B1" w:rsidRDefault="004322B1" w:rsidP="004322B1">
            <w:pPr>
              <w:tabs>
                <w:tab w:val="left" w:pos="7760"/>
              </w:tabs>
              <w:rPr>
                <w:rFonts w:cstheme="minorHAnsi"/>
                <w:sz w:val="20"/>
                <w:szCs w:val="20"/>
              </w:rPr>
            </w:pPr>
          </w:p>
        </w:tc>
      </w:tr>
      <w:tr w:rsidR="004322B1" w:rsidRPr="004322B1" w14:paraId="71E6CB6B"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5874972E" w14:textId="63EDE251" w:rsidR="004322B1" w:rsidRPr="004322B1" w:rsidRDefault="004322B1" w:rsidP="004322B1">
            <w:pPr>
              <w:tabs>
                <w:tab w:val="left" w:pos="7760"/>
              </w:tabs>
              <w:rPr>
                <w:rFonts w:cstheme="minorHAnsi"/>
                <w:sz w:val="20"/>
                <w:szCs w:val="20"/>
              </w:rPr>
            </w:pPr>
            <w:r w:rsidRPr="004322B1">
              <w:rPr>
                <w:rFonts w:cstheme="minorHAnsi"/>
                <w:sz w:val="20"/>
                <w:szCs w:val="20"/>
              </w:rPr>
              <w:t>Cork</w:t>
            </w:r>
          </w:p>
          <w:p w14:paraId="0BD8ACBC"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126766CA" w14:textId="77777777" w:rsidR="004322B1" w:rsidRPr="004322B1" w:rsidRDefault="004322B1" w:rsidP="004322B1">
            <w:pPr>
              <w:tabs>
                <w:tab w:val="left" w:pos="7760"/>
              </w:tabs>
              <w:rPr>
                <w:rFonts w:cstheme="minorHAnsi"/>
                <w:sz w:val="20"/>
                <w:szCs w:val="20"/>
              </w:rPr>
            </w:pPr>
            <w:r w:rsidRPr="004322B1">
              <w:rPr>
                <w:rFonts w:cstheme="minorHAnsi"/>
                <w:sz w:val="20"/>
                <w:szCs w:val="20"/>
              </w:rPr>
              <w:t>7 EU countries (Germany, Italy, Lithuania, Netherlands, Norway, Poland, UK)</w:t>
            </w:r>
          </w:p>
          <w:p w14:paraId="23DF1998" w14:textId="77777777" w:rsidR="004322B1" w:rsidRPr="004322B1" w:rsidRDefault="004322B1" w:rsidP="004322B1">
            <w:pPr>
              <w:rPr>
                <w:rFonts w:cstheme="minorHAnsi"/>
                <w:sz w:val="20"/>
                <w:szCs w:val="20"/>
              </w:rPr>
            </w:pPr>
            <w:r w:rsidRPr="004322B1">
              <w:rPr>
                <w:rFonts w:cstheme="minorHAnsi"/>
                <w:sz w:val="20"/>
                <w:szCs w:val="20"/>
              </w:rPr>
              <w:t>INTEGRATE-HTA</w:t>
            </w:r>
          </w:p>
        </w:tc>
        <w:tc>
          <w:tcPr>
            <w:tcW w:w="3075" w:type="dxa"/>
            <w:tcBorders>
              <w:top w:val="single" w:sz="4" w:space="0" w:color="auto"/>
              <w:left w:val="single" w:sz="4" w:space="0" w:color="auto"/>
              <w:bottom w:val="single" w:sz="4" w:space="0" w:color="auto"/>
              <w:right w:val="single" w:sz="4" w:space="0" w:color="auto"/>
            </w:tcBorders>
          </w:tcPr>
          <w:p w14:paraId="40E59743" w14:textId="77777777" w:rsidR="004322B1" w:rsidRPr="004322B1" w:rsidRDefault="004322B1" w:rsidP="004322B1">
            <w:pPr>
              <w:rPr>
                <w:rFonts w:cstheme="minorHAnsi"/>
                <w:sz w:val="20"/>
                <w:szCs w:val="20"/>
              </w:rPr>
            </w:pPr>
            <w:r w:rsidRPr="004322B1">
              <w:rPr>
                <w:rFonts w:cstheme="minorHAnsi"/>
                <w:sz w:val="20"/>
                <w:szCs w:val="20"/>
              </w:rPr>
              <w:t>Grey</w:t>
            </w:r>
          </w:p>
          <w:p w14:paraId="42E8C446" w14:textId="77777777" w:rsidR="004322B1" w:rsidRPr="004322B1" w:rsidRDefault="004322B1" w:rsidP="004322B1">
            <w:pPr>
              <w:rPr>
                <w:rFonts w:cstheme="minorHAnsi"/>
                <w:sz w:val="20"/>
                <w:szCs w:val="20"/>
              </w:rPr>
            </w:pPr>
            <w:r w:rsidRPr="004322B1">
              <w:rPr>
                <w:rFonts w:cstheme="minorHAnsi"/>
                <w:sz w:val="20"/>
                <w:szCs w:val="20"/>
              </w:rPr>
              <w:t>Conference poster</w:t>
            </w:r>
          </w:p>
          <w:p w14:paraId="76BE9096" w14:textId="77777777" w:rsidR="004322B1" w:rsidRPr="004322B1" w:rsidRDefault="004322B1" w:rsidP="004322B1">
            <w:pPr>
              <w:rPr>
                <w:rFonts w:cstheme="minorHAnsi"/>
                <w:sz w:val="20"/>
                <w:szCs w:val="20"/>
              </w:rPr>
            </w:pPr>
            <w:r w:rsidRPr="004322B1">
              <w:rPr>
                <w:rFonts w:cstheme="minorHAnsi"/>
                <w:sz w:val="20"/>
                <w:szCs w:val="20"/>
              </w:rPr>
              <w:t>Text/opinion</w:t>
            </w:r>
          </w:p>
          <w:p w14:paraId="07BDBE8F" w14:textId="77777777" w:rsidR="004322B1" w:rsidRPr="004322B1" w:rsidRDefault="004322B1" w:rsidP="004322B1">
            <w:pPr>
              <w:rPr>
                <w:rFonts w:cstheme="minorHAnsi"/>
                <w:sz w:val="20"/>
                <w:szCs w:val="20"/>
              </w:rPr>
            </w:pPr>
            <w:r w:rsidRPr="004322B1">
              <w:rPr>
                <w:rFonts w:cstheme="minorHAnsi"/>
                <w:sz w:val="20"/>
                <w:szCs w:val="20"/>
              </w:rPr>
              <w:t>Describes PPI in the INTEGRATE-HTA project.</w:t>
            </w:r>
          </w:p>
          <w:p w14:paraId="1544355D"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4BFFA36"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3EEEA20" w14:textId="77777777" w:rsidR="004322B1" w:rsidRPr="004322B1" w:rsidRDefault="004322B1" w:rsidP="004322B1">
            <w:pPr>
              <w:tabs>
                <w:tab w:val="left" w:pos="7760"/>
              </w:tabs>
              <w:rPr>
                <w:rFonts w:cstheme="minorHAnsi"/>
                <w:sz w:val="20"/>
                <w:szCs w:val="20"/>
              </w:rPr>
            </w:pPr>
            <w:r w:rsidRPr="004322B1">
              <w:rPr>
                <w:rFonts w:cstheme="minorHAnsi"/>
                <w:sz w:val="20"/>
                <w:szCs w:val="20"/>
              </w:rPr>
              <w:t>Briefly described PPI in the study of qualitative and consultation methods. Two PPI representatives as co-authors and engaged in a variety of involvement activities.</w:t>
            </w:r>
          </w:p>
          <w:p w14:paraId="7F986E8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flects on opportunities, challenges and benefits.</w:t>
            </w:r>
          </w:p>
          <w:p w14:paraId="15D4B431"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C11878E"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barriers, evaluation reported.</w:t>
            </w:r>
          </w:p>
          <w:p w14:paraId="678A1E90"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38C35B32"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98E61AF"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26464C38" w14:textId="77777777" w:rsidR="004322B1" w:rsidRPr="004322B1" w:rsidRDefault="004322B1" w:rsidP="004322B1">
            <w:pPr>
              <w:tabs>
                <w:tab w:val="left" w:pos="7760"/>
              </w:tabs>
              <w:rPr>
                <w:rFonts w:cstheme="minorHAnsi"/>
                <w:sz w:val="20"/>
                <w:szCs w:val="20"/>
              </w:rPr>
            </w:pPr>
          </w:p>
        </w:tc>
      </w:tr>
      <w:tr w:rsidR="004322B1" w:rsidRPr="004322B1" w14:paraId="554BE9E9"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3E16C839" w14:textId="38101EAF" w:rsidR="004322B1" w:rsidRPr="004322B1" w:rsidRDefault="004322B1" w:rsidP="004322B1">
            <w:pPr>
              <w:tabs>
                <w:tab w:val="left" w:pos="7760"/>
              </w:tabs>
              <w:rPr>
                <w:rFonts w:cstheme="minorHAnsi"/>
                <w:sz w:val="20"/>
                <w:szCs w:val="20"/>
              </w:rPr>
            </w:pPr>
            <w:r w:rsidRPr="004322B1">
              <w:rPr>
                <w:rFonts w:cstheme="minorHAnsi"/>
                <w:sz w:val="20"/>
                <w:szCs w:val="20"/>
              </w:rPr>
              <w:t>Corner</w:t>
            </w:r>
          </w:p>
          <w:p w14:paraId="0B0C1265"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692A5E71"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19760645" w14:textId="77777777" w:rsidR="004322B1" w:rsidRPr="004322B1" w:rsidRDefault="004322B1" w:rsidP="004322B1">
            <w:pPr>
              <w:tabs>
                <w:tab w:val="left" w:pos="7760"/>
              </w:tabs>
              <w:rPr>
                <w:rFonts w:cstheme="minorHAnsi"/>
                <w:sz w:val="20"/>
                <w:szCs w:val="20"/>
              </w:rPr>
            </w:pPr>
            <w:bookmarkStart w:id="462" w:name="_Hlk503264102"/>
            <w:r w:rsidRPr="004322B1">
              <w:rPr>
                <w:rFonts w:cstheme="minorHAnsi"/>
                <w:sz w:val="20"/>
                <w:szCs w:val="20"/>
              </w:rPr>
              <w:t>Macmillan Listening Study</w:t>
            </w:r>
            <w:bookmarkEnd w:id="462"/>
          </w:p>
          <w:p w14:paraId="5FDB4A2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AB87FC6" w14:textId="77777777" w:rsidR="004322B1" w:rsidRPr="004322B1" w:rsidRDefault="004322B1" w:rsidP="004322B1">
            <w:pPr>
              <w:rPr>
                <w:rFonts w:cstheme="minorHAnsi"/>
                <w:sz w:val="20"/>
                <w:szCs w:val="20"/>
              </w:rPr>
            </w:pPr>
            <w:r w:rsidRPr="004322B1">
              <w:rPr>
                <w:rFonts w:cstheme="minorHAnsi"/>
                <w:sz w:val="20"/>
                <w:szCs w:val="20"/>
              </w:rPr>
              <w:t>Academic</w:t>
            </w:r>
          </w:p>
          <w:p w14:paraId="130AC552" w14:textId="77777777" w:rsidR="004322B1" w:rsidRPr="004322B1" w:rsidRDefault="004322B1" w:rsidP="004322B1">
            <w:pPr>
              <w:rPr>
                <w:rFonts w:cstheme="minorHAnsi"/>
                <w:sz w:val="20"/>
                <w:szCs w:val="20"/>
              </w:rPr>
            </w:pPr>
            <w:r w:rsidRPr="004322B1">
              <w:rPr>
                <w:rFonts w:cstheme="minorHAnsi"/>
                <w:sz w:val="20"/>
                <w:szCs w:val="20"/>
              </w:rPr>
              <w:t>Journal article</w:t>
            </w:r>
          </w:p>
          <w:p w14:paraId="1F408DF8" w14:textId="77777777" w:rsidR="004322B1" w:rsidRPr="004322B1" w:rsidRDefault="004322B1" w:rsidP="004322B1">
            <w:pPr>
              <w:rPr>
                <w:rFonts w:cstheme="minorHAnsi"/>
                <w:sz w:val="20"/>
                <w:szCs w:val="20"/>
              </w:rPr>
            </w:pPr>
            <w:r w:rsidRPr="004322B1">
              <w:rPr>
                <w:rFonts w:cstheme="minorHAnsi"/>
                <w:sz w:val="20"/>
                <w:szCs w:val="20"/>
              </w:rPr>
              <w:t>NGT</w:t>
            </w:r>
          </w:p>
          <w:p w14:paraId="0A9318E5"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determine research proprieties of patients attending cancer treatment centres.</w:t>
            </w:r>
          </w:p>
          <w:p w14:paraId="482ECCB4"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466FE21E"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4D4272BD" w14:textId="77777777" w:rsidR="004322B1" w:rsidRPr="004322B1" w:rsidRDefault="004322B1" w:rsidP="004322B1">
            <w:pPr>
              <w:tabs>
                <w:tab w:val="left" w:pos="7760"/>
              </w:tabs>
              <w:rPr>
                <w:rFonts w:cstheme="minorHAnsi"/>
                <w:sz w:val="20"/>
                <w:szCs w:val="20"/>
              </w:rPr>
            </w:pPr>
            <w:r w:rsidRPr="004322B1">
              <w:rPr>
                <w:rFonts w:cstheme="minorHAnsi"/>
                <w:sz w:val="20"/>
                <w:szCs w:val="20"/>
              </w:rPr>
              <w:t>17 consultation groups and nominal group techniques were used with patients (n=105)</w:t>
            </w:r>
          </w:p>
          <w:p w14:paraId="09388E56"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Study was developed and designed in consultation with a reference group of patient/carer representatives (cancer) and a stakeholder group representing patient interest groups and research funding bodies. 15 patients/carers from the reference group became co-researchers and received training and support for data collection and analysis with Macmillan research </w:t>
            </w:r>
            <w:r w:rsidRPr="004322B1">
              <w:rPr>
                <w:rFonts w:cstheme="minorHAnsi"/>
                <w:sz w:val="20"/>
                <w:szCs w:val="20"/>
              </w:rPr>
              <w:lastRenderedPageBreak/>
              <w:t>unit. Co-researchers “co-owned” the study with the unit and influenced all aspects of the study, including data collection, analysis and dissemination.</w:t>
            </w:r>
          </w:p>
          <w:p w14:paraId="59B92C44"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2FE4214B"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 Difference in perspectives found between patients and the current UK research portfolio.</w:t>
            </w:r>
          </w:p>
        </w:tc>
        <w:tc>
          <w:tcPr>
            <w:tcW w:w="1557" w:type="dxa"/>
            <w:tcBorders>
              <w:top w:val="single" w:sz="4" w:space="0" w:color="auto"/>
              <w:left w:val="single" w:sz="4" w:space="0" w:color="auto"/>
              <w:bottom w:val="single" w:sz="4" w:space="0" w:color="auto"/>
              <w:right w:val="single" w:sz="4" w:space="0" w:color="auto"/>
            </w:tcBorders>
          </w:tcPr>
          <w:p w14:paraId="5DDE05FF"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rong</w:t>
            </w:r>
          </w:p>
          <w:p w14:paraId="2998F9FB"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CBACCB3" w14:textId="77777777" w:rsidR="004322B1" w:rsidRPr="004322B1" w:rsidRDefault="004322B1" w:rsidP="004322B1">
            <w:pPr>
              <w:tabs>
                <w:tab w:val="left" w:pos="7760"/>
              </w:tabs>
              <w:rPr>
                <w:rFonts w:cstheme="minorHAnsi"/>
                <w:sz w:val="20"/>
                <w:szCs w:val="20"/>
              </w:rPr>
            </w:pPr>
          </w:p>
        </w:tc>
      </w:tr>
      <w:tr w:rsidR="004322B1" w:rsidRPr="004322B1" w14:paraId="648262C1"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5C596549" w14:textId="5D75F092"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6C8F92F5"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2</w:t>
            </w:r>
          </w:p>
          <w:p w14:paraId="5B05C15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06D79FB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tterell PhD</w:t>
            </w:r>
          </w:p>
          <w:p w14:paraId="1918142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BC973EE" w14:textId="77777777" w:rsidR="004322B1" w:rsidRPr="004322B1" w:rsidRDefault="004322B1" w:rsidP="004322B1">
            <w:pPr>
              <w:rPr>
                <w:rFonts w:cstheme="minorHAnsi"/>
                <w:sz w:val="20"/>
                <w:szCs w:val="20"/>
              </w:rPr>
            </w:pPr>
            <w:r w:rsidRPr="004322B1">
              <w:rPr>
                <w:rFonts w:cstheme="minorHAnsi"/>
                <w:sz w:val="20"/>
                <w:szCs w:val="20"/>
              </w:rPr>
              <w:t>Academic</w:t>
            </w:r>
          </w:p>
          <w:p w14:paraId="0A715CE9" w14:textId="77777777" w:rsidR="004322B1" w:rsidRPr="004322B1" w:rsidRDefault="004322B1" w:rsidP="004322B1">
            <w:pPr>
              <w:rPr>
                <w:rFonts w:cstheme="minorHAnsi"/>
                <w:sz w:val="20"/>
                <w:szCs w:val="20"/>
              </w:rPr>
            </w:pPr>
            <w:r w:rsidRPr="004322B1">
              <w:rPr>
                <w:rFonts w:cstheme="minorHAnsi"/>
                <w:sz w:val="20"/>
                <w:szCs w:val="20"/>
              </w:rPr>
              <w:t>Book chapter</w:t>
            </w:r>
          </w:p>
          <w:p w14:paraId="3A061C41" w14:textId="77777777" w:rsidR="004322B1" w:rsidRPr="004322B1" w:rsidRDefault="004322B1" w:rsidP="004322B1">
            <w:pPr>
              <w:rPr>
                <w:rFonts w:cstheme="minorHAnsi"/>
                <w:sz w:val="20"/>
                <w:szCs w:val="20"/>
              </w:rPr>
            </w:pPr>
            <w:r w:rsidRPr="004322B1">
              <w:rPr>
                <w:rFonts w:cstheme="minorHAnsi"/>
                <w:sz w:val="20"/>
                <w:szCs w:val="20"/>
              </w:rPr>
              <w:t>Qualitative</w:t>
            </w:r>
          </w:p>
          <w:p w14:paraId="1776B9A4" w14:textId="77777777" w:rsidR="004322B1" w:rsidRPr="004322B1" w:rsidRDefault="004322B1" w:rsidP="004322B1">
            <w:pPr>
              <w:rPr>
                <w:rFonts w:cstheme="minorHAnsi"/>
                <w:sz w:val="20"/>
                <w:szCs w:val="20"/>
              </w:rPr>
            </w:pPr>
            <w:r w:rsidRPr="004322B1">
              <w:rPr>
                <w:rFonts w:cstheme="minorHAnsi"/>
                <w:sz w:val="20"/>
                <w:szCs w:val="20"/>
              </w:rPr>
              <w:t>Describes involvement of a group of people with life limiting conditions in research and analysis.</w:t>
            </w:r>
          </w:p>
          <w:p w14:paraId="40BC7BC1"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19E4774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6CC0A24D"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r interviews (n=25).</w:t>
            </w:r>
          </w:p>
          <w:p w14:paraId="351F5710"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ticipatory approach, Service User Research Advisory Group (SURAG) formed, one member described her experiences within the group (cancer, respiratory).</w:t>
            </w:r>
          </w:p>
          <w:p w14:paraId="0E5BDAA8" w14:textId="77777777" w:rsidR="004322B1" w:rsidRPr="004322B1" w:rsidRDefault="004322B1" w:rsidP="004322B1">
            <w:pPr>
              <w:tabs>
                <w:tab w:val="left" w:pos="7760"/>
              </w:tabs>
              <w:rPr>
                <w:rFonts w:cstheme="minorHAnsi"/>
                <w:sz w:val="20"/>
                <w:szCs w:val="20"/>
              </w:rPr>
            </w:pPr>
            <w:r w:rsidRPr="004322B1">
              <w:rPr>
                <w:rFonts w:cstheme="minorHAnsi"/>
                <w:sz w:val="20"/>
                <w:szCs w:val="20"/>
              </w:rPr>
              <w:t>Written collaboratively by researcher and user, differing perspectives discussed, discusses challenges and gains.</w:t>
            </w:r>
          </w:p>
          <w:p w14:paraId="74E00A56"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51F984FF"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Many facilitators, barriers and evaluation reported. </w:t>
            </w:r>
          </w:p>
        </w:tc>
        <w:tc>
          <w:tcPr>
            <w:tcW w:w="1557" w:type="dxa"/>
            <w:tcBorders>
              <w:top w:val="single" w:sz="4" w:space="0" w:color="auto"/>
              <w:left w:val="single" w:sz="4" w:space="0" w:color="auto"/>
              <w:bottom w:val="single" w:sz="4" w:space="0" w:color="auto"/>
              <w:right w:val="single" w:sz="4" w:space="0" w:color="auto"/>
            </w:tcBorders>
          </w:tcPr>
          <w:p w14:paraId="6C6FF8EF"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1EADE1E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FC06F81" w14:textId="77777777" w:rsidR="004322B1" w:rsidRPr="004322B1" w:rsidRDefault="004322B1" w:rsidP="004322B1">
            <w:pPr>
              <w:tabs>
                <w:tab w:val="left" w:pos="7760"/>
              </w:tabs>
              <w:rPr>
                <w:rFonts w:cstheme="minorHAnsi"/>
                <w:sz w:val="20"/>
                <w:szCs w:val="20"/>
              </w:rPr>
            </w:pPr>
          </w:p>
        </w:tc>
      </w:tr>
      <w:tr w:rsidR="004322B1" w:rsidRPr="004322B1" w14:paraId="1DE84ECE"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79137D79" w14:textId="109AF871"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7BC1725B"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0</w:t>
            </w:r>
          </w:p>
          <w:p w14:paraId="474D0060"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70142B54" w14:textId="77777777" w:rsidR="004322B1" w:rsidRPr="004322B1" w:rsidRDefault="004322B1" w:rsidP="004322B1">
            <w:pPr>
              <w:tabs>
                <w:tab w:val="left" w:pos="7760"/>
              </w:tabs>
              <w:rPr>
                <w:rFonts w:cstheme="minorHAnsi"/>
                <w:sz w:val="20"/>
                <w:szCs w:val="20"/>
              </w:rPr>
            </w:pPr>
            <w:r w:rsidRPr="004322B1">
              <w:rPr>
                <w:rFonts w:cstheme="minorHAnsi"/>
                <w:sz w:val="20"/>
                <w:szCs w:val="20"/>
              </w:rPr>
              <w:t>CPP</w:t>
            </w:r>
          </w:p>
        </w:tc>
        <w:tc>
          <w:tcPr>
            <w:tcW w:w="3075" w:type="dxa"/>
            <w:tcBorders>
              <w:top w:val="single" w:sz="4" w:space="0" w:color="auto"/>
              <w:left w:val="single" w:sz="4" w:space="0" w:color="auto"/>
              <w:bottom w:val="single" w:sz="4" w:space="0" w:color="auto"/>
              <w:right w:val="single" w:sz="4" w:space="0" w:color="auto"/>
            </w:tcBorders>
          </w:tcPr>
          <w:p w14:paraId="50CF2828" w14:textId="77777777" w:rsidR="004322B1" w:rsidRPr="004322B1" w:rsidRDefault="004322B1" w:rsidP="004322B1">
            <w:pPr>
              <w:rPr>
                <w:rFonts w:cstheme="minorHAnsi"/>
                <w:sz w:val="20"/>
                <w:szCs w:val="20"/>
              </w:rPr>
            </w:pPr>
            <w:r w:rsidRPr="004322B1">
              <w:rPr>
                <w:rFonts w:cstheme="minorHAnsi"/>
                <w:sz w:val="20"/>
                <w:szCs w:val="20"/>
              </w:rPr>
              <w:t>Academic</w:t>
            </w:r>
          </w:p>
          <w:p w14:paraId="36445D13" w14:textId="77777777" w:rsidR="004322B1" w:rsidRPr="004322B1" w:rsidRDefault="004322B1" w:rsidP="004322B1">
            <w:pPr>
              <w:rPr>
                <w:rFonts w:cstheme="minorHAnsi"/>
                <w:sz w:val="20"/>
                <w:szCs w:val="20"/>
              </w:rPr>
            </w:pPr>
            <w:r w:rsidRPr="004322B1">
              <w:rPr>
                <w:rFonts w:cstheme="minorHAnsi"/>
                <w:sz w:val="20"/>
                <w:szCs w:val="20"/>
              </w:rPr>
              <w:t>Journal article</w:t>
            </w:r>
          </w:p>
          <w:p w14:paraId="77B373DF" w14:textId="77777777" w:rsidR="004322B1" w:rsidRPr="004322B1" w:rsidRDefault="004322B1" w:rsidP="004322B1">
            <w:pPr>
              <w:rPr>
                <w:rFonts w:cstheme="minorHAnsi"/>
                <w:sz w:val="20"/>
                <w:szCs w:val="20"/>
              </w:rPr>
            </w:pPr>
            <w:r w:rsidRPr="004322B1">
              <w:rPr>
                <w:rFonts w:cstheme="minorHAnsi"/>
                <w:sz w:val="20"/>
                <w:szCs w:val="20"/>
              </w:rPr>
              <w:t>Qualitative</w:t>
            </w:r>
          </w:p>
          <w:p w14:paraId="3A712746" w14:textId="77777777" w:rsidR="004322B1" w:rsidRPr="004322B1" w:rsidRDefault="004322B1" w:rsidP="004322B1">
            <w:pPr>
              <w:rPr>
                <w:rFonts w:cstheme="minorHAnsi"/>
                <w:sz w:val="20"/>
                <w:szCs w:val="20"/>
              </w:rPr>
            </w:pPr>
            <w:r w:rsidRPr="004322B1">
              <w:rPr>
                <w:rFonts w:cstheme="minorHAnsi"/>
                <w:sz w:val="20"/>
                <w:szCs w:val="20"/>
              </w:rPr>
              <w:t>Study to explore personal impact of involvement on users affected by cancer.</w:t>
            </w:r>
          </w:p>
          <w:p w14:paraId="21FC8C9C"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0AB10E3"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6DB3DAF5"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8 focus groups of users (n= 51) from cancer/palliative involvement/user groups, interviews with users (n=9), questionnaires completed by users (n=4).</w:t>
            </w:r>
          </w:p>
          <w:p w14:paraId="27E3EB02"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 approach used, worked with 2 independent user researchers with experience of cancer who were involved throughout, in bid writing, design, data collection and analysis, dissemination.</w:t>
            </w:r>
          </w:p>
          <w:p w14:paraId="6DBB64E5"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rs included patients and ex/carers with experience of a range of conditions, including cancer and non-cancer.</w:t>
            </w:r>
          </w:p>
          <w:p w14:paraId="491A95BC"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1BEF208B"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reported. Main themes were expectations and motivations for involvement, positive and challenging aspects of involvement.</w:t>
            </w:r>
          </w:p>
        </w:tc>
        <w:tc>
          <w:tcPr>
            <w:tcW w:w="1557" w:type="dxa"/>
            <w:tcBorders>
              <w:top w:val="single" w:sz="4" w:space="0" w:color="auto"/>
              <w:left w:val="single" w:sz="4" w:space="0" w:color="auto"/>
              <w:bottom w:val="single" w:sz="4" w:space="0" w:color="auto"/>
              <w:right w:val="single" w:sz="4" w:space="0" w:color="auto"/>
            </w:tcBorders>
          </w:tcPr>
          <w:p w14:paraId="3FC046C5"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4E67B7FA"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7C09C570" w14:textId="77777777" w:rsidR="004322B1" w:rsidRPr="004322B1" w:rsidRDefault="004322B1" w:rsidP="004322B1">
            <w:pPr>
              <w:tabs>
                <w:tab w:val="left" w:pos="7760"/>
              </w:tabs>
              <w:rPr>
                <w:rFonts w:cstheme="minorHAnsi"/>
                <w:sz w:val="20"/>
                <w:szCs w:val="20"/>
              </w:rPr>
            </w:pPr>
          </w:p>
        </w:tc>
      </w:tr>
      <w:tr w:rsidR="004322B1" w:rsidRPr="004322B1" w14:paraId="1A5C7738"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7423E4B6" w14:textId="2439D401"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200A1CF2"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8</w:t>
            </w:r>
          </w:p>
          <w:p w14:paraId="3F05291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405FB2C" w14:textId="77777777" w:rsidR="004322B1" w:rsidRPr="004322B1" w:rsidRDefault="004322B1" w:rsidP="004322B1">
            <w:pPr>
              <w:tabs>
                <w:tab w:val="left" w:pos="7760"/>
              </w:tabs>
              <w:rPr>
                <w:rFonts w:cstheme="minorHAnsi"/>
                <w:sz w:val="20"/>
                <w:szCs w:val="20"/>
              </w:rPr>
            </w:pPr>
            <w:r w:rsidRPr="004322B1">
              <w:rPr>
                <w:rFonts w:cstheme="minorHAnsi"/>
                <w:sz w:val="20"/>
                <w:szCs w:val="20"/>
              </w:rPr>
              <w:t>CPP</w:t>
            </w:r>
          </w:p>
        </w:tc>
        <w:tc>
          <w:tcPr>
            <w:tcW w:w="3075" w:type="dxa"/>
            <w:tcBorders>
              <w:top w:val="single" w:sz="4" w:space="0" w:color="auto"/>
              <w:left w:val="single" w:sz="4" w:space="0" w:color="auto"/>
              <w:bottom w:val="single" w:sz="4" w:space="0" w:color="auto"/>
              <w:right w:val="single" w:sz="4" w:space="0" w:color="auto"/>
            </w:tcBorders>
          </w:tcPr>
          <w:p w14:paraId="34819A15" w14:textId="77777777" w:rsidR="004322B1" w:rsidRPr="004322B1" w:rsidRDefault="004322B1" w:rsidP="004322B1">
            <w:pPr>
              <w:rPr>
                <w:rFonts w:cstheme="minorHAnsi"/>
                <w:sz w:val="20"/>
                <w:szCs w:val="20"/>
              </w:rPr>
            </w:pPr>
            <w:r w:rsidRPr="004322B1">
              <w:rPr>
                <w:rFonts w:cstheme="minorHAnsi"/>
                <w:sz w:val="20"/>
                <w:szCs w:val="20"/>
              </w:rPr>
              <w:t>Grey</w:t>
            </w:r>
          </w:p>
          <w:p w14:paraId="6B00DBF6" w14:textId="77777777" w:rsidR="004322B1" w:rsidRPr="004322B1" w:rsidRDefault="004322B1" w:rsidP="004322B1">
            <w:pPr>
              <w:rPr>
                <w:rFonts w:cstheme="minorHAnsi"/>
                <w:sz w:val="20"/>
                <w:szCs w:val="20"/>
              </w:rPr>
            </w:pPr>
            <w:r w:rsidRPr="004322B1">
              <w:rPr>
                <w:rFonts w:cstheme="minorHAnsi"/>
                <w:sz w:val="20"/>
                <w:szCs w:val="20"/>
              </w:rPr>
              <w:t>Conference presentation</w:t>
            </w:r>
          </w:p>
          <w:p w14:paraId="1B035F62" w14:textId="77777777" w:rsidR="004322B1" w:rsidRPr="004322B1" w:rsidRDefault="004322B1" w:rsidP="004322B1">
            <w:pPr>
              <w:rPr>
                <w:rFonts w:cstheme="minorHAnsi"/>
                <w:sz w:val="20"/>
                <w:szCs w:val="20"/>
              </w:rPr>
            </w:pPr>
            <w:r w:rsidRPr="004322B1">
              <w:rPr>
                <w:rFonts w:cstheme="minorHAnsi"/>
                <w:sz w:val="20"/>
                <w:szCs w:val="20"/>
              </w:rPr>
              <w:t>Qualitative</w:t>
            </w:r>
          </w:p>
          <w:p w14:paraId="6B6F058B" w14:textId="77777777" w:rsidR="004322B1" w:rsidRPr="004322B1" w:rsidRDefault="004322B1" w:rsidP="004322B1">
            <w:pPr>
              <w:rPr>
                <w:rFonts w:cstheme="minorHAnsi"/>
                <w:sz w:val="20"/>
                <w:szCs w:val="20"/>
              </w:rPr>
            </w:pPr>
            <w:r w:rsidRPr="004322B1">
              <w:rPr>
                <w:rFonts w:cstheme="minorHAnsi"/>
                <w:sz w:val="20"/>
                <w:szCs w:val="20"/>
              </w:rPr>
              <w:t>To explore how involvement affects users in a large cancer related study.</w:t>
            </w:r>
          </w:p>
          <w:p w14:paraId="1D34A8A0"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835B0CF"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ECCAEE6"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rviews and focus groups with participants (n=64) with different cancer diagnose and some with non-cancer conditions (n=3) and ex/carers (n=22) in 3 different settings, all involved in national/regional/local research or user groups.</w:t>
            </w:r>
          </w:p>
          <w:p w14:paraId="5D5E5BC9"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user researchers and users as joint presenters. Key messages included emotional challenges, practical difficulties and unclear boundaries.</w:t>
            </w:r>
          </w:p>
          <w:p w14:paraId="07F40AA2"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3848AFCF"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explored.</w:t>
            </w:r>
          </w:p>
        </w:tc>
        <w:tc>
          <w:tcPr>
            <w:tcW w:w="1557" w:type="dxa"/>
            <w:tcBorders>
              <w:top w:val="single" w:sz="4" w:space="0" w:color="auto"/>
              <w:left w:val="single" w:sz="4" w:space="0" w:color="auto"/>
              <w:bottom w:val="single" w:sz="4" w:space="0" w:color="auto"/>
              <w:right w:val="single" w:sz="4" w:space="0" w:color="auto"/>
            </w:tcBorders>
          </w:tcPr>
          <w:p w14:paraId="578D7290"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6870DA66"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4C775DF6" w14:textId="77777777" w:rsidR="004322B1" w:rsidRPr="004322B1" w:rsidRDefault="004322B1" w:rsidP="004322B1">
            <w:pPr>
              <w:tabs>
                <w:tab w:val="left" w:pos="7760"/>
              </w:tabs>
              <w:rPr>
                <w:rFonts w:cstheme="minorHAnsi"/>
                <w:sz w:val="20"/>
                <w:szCs w:val="20"/>
              </w:rPr>
            </w:pPr>
          </w:p>
        </w:tc>
      </w:tr>
      <w:tr w:rsidR="004322B1" w:rsidRPr="004322B1" w14:paraId="500B7C39"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68565271" w14:textId="5986F2BE"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52A5B49B"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8</w:t>
            </w:r>
          </w:p>
          <w:p w14:paraId="3A0E8C4E"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B2958B0" w14:textId="77777777" w:rsidR="004322B1" w:rsidRPr="004322B1" w:rsidRDefault="004322B1" w:rsidP="004322B1">
            <w:pPr>
              <w:rPr>
                <w:rFonts w:cstheme="minorHAnsi"/>
                <w:sz w:val="20"/>
                <w:szCs w:val="20"/>
              </w:rPr>
            </w:pPr>
            <w:r w:rsidRPr="004322B1">
              <w:rPr>
                <w:rFonts w:cstheme="minorHAnsi"/>
                <w:sz w:val="20"/>
                <w:szCs w:val="20"/>
              </w:rPr>
              <w:t>Cotterell PhD</w:t>
            </w:r>
          </w:p>
          <w:p w14:paraId="5C3C354C" w14:textId="77777777" w:rsidR="004322B1" w:rsidRPr="004322B1" w:rsidRDefault="004322B1" w:rsidP="004322B1">
            <w:pPr>
              <w:tabs>
                <w:tab w:val="left" w:pos="7760"/>
              </w:tabs>
              <w:rPr>
                <w:rFonts w:cstheme="minorHAnsi"/>
                <w:sz w:val="20"/>
                <w:szCs w:val="20"/>
              </w:rPr>
            </w:pPr>
          </w:p>
          <w:p w14:paraId="0CD58AE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73DFDFA" w14:textId="77777777" w:rsidR="004322B1" w:rsidRPr="004322B1" w:rsidRDefault="004322B1" w:rsidP="004322B1">
            <w:pPr>
              <w:rPr>
                <w:rFonts w:cstheme="minorHAnsi"/>
                <w:sz w:val="20"/>
                <w:szCs w:val="20"/>
              </w:rPr>
            </w:pPr>
            <w:r w:rsidRPr="004322B1">
              <w:rPr>
                <w:rFonts w:cstheme="minorHAnsi"/>
                <w:sz w:val="20"/>
                <w:szCs w:val="20"/>
              </w:rPr>
              <w:t>Academic</w:t>
            </w:r>
          </w:p>
          <w:p w14:paraId="20456605" w14:textId="77777777" w:rsidR="004322B1" w:rsidRPr="004322B1" w:rsidRDefault="004322B1" w:rsidP="004322B1">
            <w:pPr>
              <w:rPr>
                <w:rFonts w:cstheme="minorHAnsi"/>
                <w:sz w:val="20"/>
                <w:szCs w:val="20"/>
              </w:rPr>
            </w:pPr>
            <w:r w:rsidRPr="004322B1">
              <w:rPr>
                <w:rFonts w:cstheme="minorHAnsi"/>
                <w:sz w:val="20"/>
                <w:szCs w:val="20"/>
              </w:rPr>
              <w:t>Journal article</w:t>
            </w:r>
          </w:p>
          <w:p w14:paraId="21678D95" w14:textId="77777777" w:rsidR="004322B1" w:rsidRPr="004322B1" w:rsidRDefault="004322B1" w:rsidP="004322B1">
            <w:pPr>
              <w:rPr>
                <w:rFonts w:cstheme="minorHAnsi"/>
                <w:sz w:val="20"/>
                <w:szCs w:val="20"/>
              </w:rPr>
            </w:pPr>
            <w:r w:rsidRPr="004322B1">
              <w:rPr>
                <w:rFonts w:cstheme="minorHAnsi"/>
                <w:sz w:val="20"/>
                <w:szCs w:val="20"/>
              </w:rPr>
              <w:t>Qualitative</w:t>
            </w:r>
          </w:p>
          <w:p w14:paraId="1CAF56B6" w14:textId="77777777" w:rsidR="004322B1" w:rsidRPr="004322B1" w:rsidRDefault="004322B1" w:rsidP="004322B1">
            <w:pPr>
              <w:rPr>
                <w:rFonts w:cstheme="minorHAnsi"/>
                <w:sz w:val="20"/>
                <w:szCs w:val="20"/>
              </w:rPr>
            </w:pPr>
            <w:r w:rsidRPr="004322B1">
              <w:rPr>
                <w:rFonts w:cstheme="minorHAnsi"/>
                <w:sz w:val="20"/>
                <w:szCs w:val="20"/>
              </w:rPr>
              <w:t>To explore the value of involvement in data analysis in a wider study on palliative care.</w:t>
            </w:r>
          </w:p>
          <w:p w14:paraId="0D9E45D5"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BE9BB52"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20C40272"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process and outcomes of involvement in data analysis, patients/carers (n=8) from a SURAG collaboratively with PhD student.</w:t>
            </w:r>
          </w:p>
          <w:p w14:paraId="1A9E9819" w14:textId="77777777" w:rsidR="004322B1" w:rsidRPr="004322B1" w:rsidRDefault="004322B1" w:rsidP="004322B1">
            <w:pPr>
              <w:tabs>
                <w:tab w:val="left" w:pos="7760"/>
              </w:tabs>
              <w:rPr>
                <w:rFonts w:cstheme="minorHAnsi"/>
                <w:sz w:val="20"/>
                <w:szCs w:val="20"/>
              </w:rPr>
            </w:pPr>
            <w:r w:rsidRPr="004322B1">
              <w:rPr>
                <w:rFonts w:cstheme="minorHAnsi"/>
                <w:sz w:val="20"/>
                <w:szCs w:val="20"/>
              </w:rPr>
              <w:t>highlighted need for knowledge rooted in lives and experiences of people with life limiting conditions, identified different themes during analysis with SURAG themes having greater emotional resonance and student themes having professional emphasis.</w:t>
            </w:r>
          </w:p>
          <w:p w14:paraId="513DB1E6"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Collaboration</w:t>
            </w:r>
          </w:p>
          <w:p w14:paraId="46DEB4F2"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perspectives, evaluation reported.</w:t>
            </w:r>
          </w:p>
        </w:tc>
        <w:tc>
          <w:tcPr>
            <w:tcW w:w="1557" w:type="dxa"/>
            <w:tcBorders>
              <w:top w:val="single" w:sz="4" w:space="0" w:color="auto"/>
              <w:left w:val="single" w:sz="4" w:space="0" w:color="auto"/>
              <w:bottom w:val="single" w:sz="4" w:space="0" w:color="auto"/>
              <w:right w:val="single" w:sz="4" w:space="0" w:color="auto"/>
            </w:tcBorders>
          </w:tcPr>
          <w:p w14:paraId="68D0936F"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rong</w:t>
            </w:r>
          </w:p>
          <w:p w14:paraId="24B4FC44"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4E3E889B" w14:textId="77777777" w:rsidR="004322B1" w:rsidRPr="004322B1" w:rsidRDefault="004322B1" w:rsidP="004322B1">
            <w:pPr>
              <w:tabs>
                <w:tab w:val="left" w:pos="7760"/>
              </w:tabs>
              <w:rPr>
                <w:rFonts w:cstheme="minorHAnsi"/>
                <w:sz w:val="20"/>
                <w:szCs w:val="20"/>
              </w:rPr>
            </w:pPr>
          </w:p>
        </w:tc>
      </w:tr>
      <w:tr w:rsidR="004322B1" w:rsidRPr="004322B1" w14:paraId="2E3F1DBF"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63A96F58" w14:textId="291B4EB2"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76217E99"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7E02A88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708CB2A" w14:textId="77777777" w:rsidR="004322B1" w:rsidRPr="004322B1" w:rsidRDefault="004322B1" w:rsidP="004322B1">
            <w:pPr>
              <w:rPr>
                <w:rFonts w:cstheme="minorHAnsi"/>
                <w:sz w:val="20"/>
                <w:szCs w:val="20"/>
              </w:rPr>
            </w:pPr>
            <w:r w:rsidRPr="004322B1">
              <w:rPr>
                <w:rFonts w:cstheme="minorHAnsi"/>
                <w:sz w:val="20"/>
                <w:szCs w:val="20"/>
              </w:rPr>
              <w:t>CPP, CRPs, Cotterell PhD</w:t>
            </w:r>
          </w:p>
          <w:p w14:paraId="3766EF0A"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2ED11E0" w14:textId="77777777" w:rsidR="004322B1" w:rsidRPr="004322B1" w:rsidRDefault="004322B1" w:rsidP="004322B1">
            <w:pPr>
              <w:rPr>
                <w:rFonts w:cstheme="minorHAnsi"/>
                <w:sz w:val="20"/>
                <w:szCs w:val="20"/>
              </w:rPr>
            </w:pPr>
            <w:r w:rsidRPr="004322B1">
              <w:rPr>
                <w:rFonts w:cstheme="minorHAnsi"/>
                <w:sz w:val="20"/>
                <w:szCs w:val="20"/>
              </w:rPr>
              <w:t>Grey</w:t>
            </w:r>
          </w:p>
          <w:p w14:paraId="5BD37D8A" w14:textId="77777777" w:rsidR="004322B1" w:rsidRPr="004322B1" w:rsidRDefault="004322B1" w:rsidP="004322B1">
            <w:pPr>
              <w:rPr>
                <w:rFonts w:cstheme="minorHAnsi"/>
                <w:sz w:val="20"/>
                <w:szCs w:val="20"/>
              </w:rPr>
            </w:pPr>
            <w:r w:rsidRPr="004322B1">
              <w:rPr>
                <w:rFonts w:cstheme="minorHAnsi"/>
                <w:sz w:val="20"/>
                <w:szCs w:val="20"/>
              </w:rPr>
              <w:t>Conference presentation</w:t>
            </w:r>
          </w:p>
          <w:p w14:paraId="5B83F5B1" w14:textId="77777777" w:rsidR="004322B1" w:rsidRPr="004322B1" w:rsidRDefault="004322B1" w:rsidP="004322B1">
            <w:pPr>
              <w:rPr>
                <w:rFonts w:cstheme="minorHAnsi"/>
                <w:sz w:val="20"/>
                <w:szCs w:val="20"/>
              </w:rPr>
            </w:pPr>
            <w:r w:rsidRPr="004322B1">
              <w:rPr>
                <w:rFonts w:cstheme="minorHAnsi"/>
                <w:sz w:val="20"/>
                <w:szCs w:val="20"/>
              </w:rPr>
              <w:t>Text/opinion</w:t>
            </w:r>
          </w:p>
          <w:p w14:paraId="707580FB" w14:textId="77777777" w:rsidR="004322B1" w:rsidRPr="004322B1" w:rsidRDefault="004322B1" w:rsidP="004322B1">
            <w:pPr>
              <w:rPr>
                <w:rFonts w:cstheme="minorHAnsi"/>
                <w:sz w:val="20"/>
                <w:szCs w:val="20"/>
              </w:rPr>
            </w:pPr>
            <w:r w:rsidRPr="004322B1">
              <w:rPr>
                <w:rFonts w:cstheme="minorHAnsi"/>
                <w:sz w:val="20"/>
                <w:szCs w:val="20"/>
              </w:rPr>
              <w:t>An overview of involvement in palliative care, using various studies.</w:t>
            </w:r>
          </w:p>
        </w:tc>
        <w:tc>
          <w:tcPr>
            <w:tcW w:w="7846" w:type="dxa"/>
            <w:tcBorders>
              <w:top w:val="single" w:sz="4" w:space="0" w:color="auto"/>
              <w:left w:val="single" w:sz="4" w:space="0" w:color="auto"/>
              <w:bottom w:val="single" w:sz="4" w:space="0" w:color="auto"/>
              <w:right w:val="single" w:sz="4" w:space="0" w:color="auto"/>
            </w:tcBorders>
          </w:tcPr>
          <w:p w14:paraId="66E21CC9"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 service provision</w:t>
            </w:r>
          </w:p>
          <w:p w14:paraId="0B7731C0" w14:textId="77777777" w:rsidR="004322B1" w:rsidRPr="004322B1" w:rsidRDefault="004322B1" w:rsidP="004322B1">
            <w:pPr>
              <w:tabs>
                <w:tab w:val="left" w:pos="7760"/>
              </w:tabs>
              <w:rPr>
                <w:rFonts w:cstheme="minorHAnsi"/>
                <w:sz w:val="20"/>
                <w:szCs w:val="20"/>
              </w:rPr>
            </w:pPr>
            <w:r w:rsidRPr="004322B1">
              <w:rPr>
                <w:rFonts w:cstheme="minorHAnsi"/>
                <w:sz w:val="20"/>
                <w:szCs w:val="20"/>
              </w:rPr>
              <w:t>Outlines shared palliative care and participatory principles, drivers, evidence and reflections.</w:t>
            </w:r>
          </w:p>
          <w:p w14:paraId="76BC4759" w14:textId="77777777" w:rsidR="004322B1" w:rsidRPr="004322B1" w:rsidRDefault="004322B1" w:rsidP="004322B1">
            <w:pPr>
              <w:tabs>
                <w:tab w:val="left" w:pos="7760"/>
              </w:tabs>
              <w:rPr>
                <w:rFonts w:cstheme="minorHAnsi"/>
                <w:sz w:val="20"/>
                <w:szCs w:val="20"/>
              </w:rPr>
            </w:pPr>
            <w:r w:rsidRPr="004322B1">
              <w:rPr>
                <w:rFonts w:cstheme="minorHAnsi"/>
                <w:sz w:val="20"/>
                <w:szCs w:val="20"/>
              </w:rPr>
              <w:t>Main conclusions are multiple methods and levels of involvement required, opportunity to learn together and access many perspectives. Need for training, information, resources, changes in attitudes, process is important.</w:t>
            </w:r>
          </w:p>
          <w:p w14:paraId="300A0ECE"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0CE6B6DA"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evaluation explored.</w:t>
            </w:r>
          </w:p>
        </w:tc>
        <w:tc>
          <w:tcPr>
            <w:tcW w:w="1557" w:type="dxa"/>
            <w:tcBorders>
              <w:top w:val="single" w:sz="4" w:space="0" w:color="auto"/>
              <w:left w:val="single" w:sz="4" w:space="0" w:color="auto"/>
              <w:bottom w:val="single" w:sz="4" w:space="0" w:color="auto"/>
              <w:right w:val="single" w:sz="4" w:space="0" w:color="auto"/>
            </w:tcBorders>
          </w:tcPr>
          <w:p w14:paraId="0A017DA6"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763E027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3F1CC80" w14:textId="77777777" w:rsidR="004322B1" w:rsidRPr="004322B1" w:rsidRDefault="004322B1" w:rsidP="004322B1">
            <w:pPr>
              <w:tabs>
                <w:tab w:val="left" w:pos="7760"/>
              </w:tabs>
              <w:rPr>
                <w:rFonts w:cstheme="minorHAnsi"/>
                <w:sz w:val="20"/>
                <w:szCs w:val="20"/>
              </w:rPr>
            </w:pPr>
          </w:p>
        </w:tc>
      </w:tr>
      <w:tr w:rsidR="004322B1" w:rsidRPr="004322B1" w14:paraId="6A92927A"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4664FAA8" w14:textId="17A6DD2E"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2AF0E9CE"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77465774"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095F240" w14:textId="77777777" w:rsidR="004322B1" w:rsidRPr="004322B1" w:rsidRDefault="004322B1" w:rsidP="004322B1">
            <w:pPr>
              <w:rPr>
                <w:rFonts w:cstheme="minorHAnsi"/>
                <w:sz w:val="20"/>
                <w:szCs w:val="20"/>
              </w:rPr>
            </w:pPr>
            <w:r w:rsidRPr="004322B1">
              <w:rPr>
                <w:rFonts w:cstheme="minorHAnsi"/>
                <w:sz w:val="20"/>
                <w:szCs w:val="20"/>
              </w:rPr>
              <w:t>Cotterell PhD</w:t>
            </w:r>
          </w:p>
          <w:p w14:paraId="737B7DDA"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63981705" w14:textId="77777777" w:rsidR="004322B1" w:rsidRPr="004322B1" w:rsidRDefault="004322B1" w:rsidP="004322B1">
            <w:pPr>
              <w:rPr>
                <w:rFonts w:cstheme="minorHAnsi"/>
                <w:sz w:val="20"/>
                <w:szCs w:val="20"/>
              </w:rPr>
            </w:pPr>
            <w:r w:rsidRPr="004322B1">
              <w:rPr>
                <w:rFonts w:cstheme="minorHAnsi"/>
                <w:sz w:val="20"/>
                <w:szCs w:val="20"/>
              </w:rPr>
              <w:t>Academic</w:t>
            </w:r>
          </w:p>
          <w:p w14:paraId="5CB7FA59" w14:textId="77777777" w:rsidR="004322B1" w:rsidRPr="004322B1" w:rsidRDefault="004322B1" w:rsidP="004322B1">
            <w:pPr>
              <w:rPr>
                <w:rFonts w:cstheme="minorHAnsi"/>
                <w:sz w:val="20"/>
                <w:szCs w:val="20"/>
              </w:rPr>
            </w:pPr>
            <w:r w:rsidRPr="004322B1">
              <w:rPr>
                <w:rFonts w:cstheme="minorHAnsi"/>
                <w:sz w:val="20"/>
                <w:szCs w:val="20"/>
              </w:rPr>
              <w:t>Book chapter</w:t>
            </w:r>
          </w:p>
          <w:p w14:paraId="190C18E1" w14:textId="77777777" w:rsidR="004322B1" w:rsidRPr="004322B1" w:rsidRDefault="004322B1" w:rsidP="004322B1">
            <w:pPr>
              <w:rPr>
                <w:rFonts w:cstheme="minorHAnsi"/>
                <w:sz w:val="20"/>
                <w:szCs w:val="20"/>
              </w:rPr>
            </w:pPr>
            <w:r w:rsidRPr="004322B1">
              <w:rPr>
                <w:rFonts w:cstheme="minorHAnsi"/>
                <w:sz w:val="20"/>
                <w:szCs w:val="20"/>
              </w:rPr>
              <w:t>Qualitative</w:t>
            </w:r>
          </w:p>
          <w:p w14:paraId="00231C7A" w14:textId="77777777" w:rsidR="004322B1" w:rsidRPr="004322B1" w:rsidRDefault="004322B1" w:rsidP="004322B1">
            <w:pPr>
              <w:rPr>
                <w:rFonts w:cstheme="minorHAnsi"/>
                <w:sz w:val="20"/>
                <w:szCs w:val="20"/>
              </w:rPr>
            </w:pPr>
            <w:r w:rsidRPr="004322B1">
              <w:rPr>
                <w:rFonts w:cstheme="minorHAnsi"/>
                <w:sz w:val="20"/>
                <w:szCs w:val="20"/>
              </w:rPr>
              <w:t>The authors discuss their won experiences of being involved in a palliative care research study .</w:t>
            </w:r>
          </w:p>
          <w:p w14:paraId="5E08124A"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6B293E5"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BE0BFD0"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collaboration between PhD student and members of the SURAG. Members (n=8) took part in project design, identifying questions, data collection and analysis, writing up and dissemination.</w:t>
            </w:r>
          </w:p>
          <w:p w14:paraId="382B5FB6" w14:textId="77777777" w:rsidR="004322B1" w:rsidRPr="004322B1" w:rsidRDefault="004322B1" w:rsidP="004322B1">
            <w:pPr>
              <w:tabs>
                <w:tab w:val="left" w:pos="7760"/>
              </w:tabs>
              <w:rPr>
                <w:rFonts w:cstheme="minorHAnsi"/>
                <w:sz w:val="20"/>
                <w:szCs w:val="20"/>
              </w:rPr>
            </w:pPr>
            <w:r w:rsidRPr="004322B1">
              <w:rPr>
                <w:rFonts w:cstheme="minorHAnsi"/>
                <w:sz w:val="20"/>
                <w:szCs w:val="20"/>
              </w:rPr>
              <w:t>Value of involvement is reflected in the rich detail, particularly at analysis stage. Positive benefits for all described.</w:t>
            </w:r>
          </w:p>
          <w:p w14:paraId="7303981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BEE956D"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perspectives, evaluation explored.</w:t>
            </w:r>
          </w:p>
        </w:tc>
        <w:tc>
          <w:tcPr>
            <w:tcW w:w="1557" w:type="dxa"/>
            <w:tcBorders>
              <w:top w:val="single" w:sz="4" w:space="0" w:color="auto"/>
              <w:left w:val="single" w:sz="4" w:space="0" w:color="auto"/>
              <w:bottom w:val="single" w:sz="4" w:space="0" w:color="auto"/>
              <w:right w:val="single" w:sz="4" w:space="0" w:color="auto"/>
            </w:tcBorders>
          </w:tcPr>
          <w:p w14:paraId="3AE7662B"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A4744EE"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7B2C38F9" w14:textId="77777777" w:rsidR="004322B1" w:rsidRPr="004322B1" w:rsidRDefault="004322B1" w:rsidP="004322B1">
            <w:pPr>
              <w:tabs>
                <w:tab w:val="left" w:pos="7760"/>
              </w:tabs>
              <w:rPr>
                <w:rFonts w:cstheme="minorHAnsi"/>
                <w:sz w:val="20"/>
                <w:szCs w:val="20"/>
              </w:rPr>
            </w:pPr>
          </w:p>
        </w:tc>
      </w:tr>
      <w:tr w:rsidR="004322B1" w:rsidRPr="004322B1" w14:paraId="53D237C1"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140A536D" w14:textId="777FF15E"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6B2F2ECC"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6</w:t>
            </w:r>
          </w:p>
          <w:p w14:paraId="0C233CC7"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EDF4ABA" w14:textId="77777777" w:rsidR="004322B1" w:rsidRPr="004322B1" w:rsidRDefault="004322B1" w:rsidP="004322B1">
            <w:pPr>
              <w:rPr>
                <w:rFonts w:cstheme="minorHAnsi"/>
                <w:sz w:val="20"/>
                <w:szCs w:val="20"/>
              </w:rPr>
            </w:pPr>
            <w:r w:rsidRPr="004322B1">
              <w:rPr>
                <w:rFonts w:cstheme="minorHAnsi"/>
                <w:sz w:val="20"/>
                <w:szCs w:val="20"/>
              </w:rPr>
              <w:t>Cotterell PhD</w:t>
            </w:r>
          </w:p>
          <w:p w14:paraId="1742906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6FAA4FD3" w14:textId="77777777" w:rsidR="004322B1" w:rsidRPr="004322B1" w:rsidRDefault="004322B1" w:rsidP="004322B1">
            <w:pPr>
              <w:rPr>
                <w:rFonts w:cstheme="minorHAnsi"/>
                <w:sz w:val="20"/>
                <w:szCs w:val="20"/>
              </w:rPr>
            </w:pPr>
            <w:r w:rsidRPr="004322B1">
              <w:rPr>
                <w:rFonts w:cstheme="minorHAnsi"/>
                <w:sz w:val="20"/>
                <w:szCs w:val="20"/>
              </w:rPr>
              <w:t>Grey</w:t>
            </w:r>
          </w:p>
          <w:p w14:paraId="73C54963" w14:textId="77777777" w:rsidR="004322B1" w:rsidRPr="004322B1" w:rsidRDefault="004322B1" w:rsidP="004322B1">
            <w:pPr>
              <w:rPr>
                <w:rFonts w:cstheme="minorHAnsi"/>
                <w:sz w:val="20"/>
                <w:szCs w:val="20"/>
              </w:rPr>
            </w:pPr>
            <w:r w:rsidRPr="004322B1">
              <w:rPr>
                <w:rFonts w:cstheme="minorHAnsi"/>
                <w:sz w:val="20"/>
                <w:szCs w:val="20"/>
              </w:rPr>
              <w:t>PhD thesis</w:t>
            </w:r>
          </w:p>
          <w:p w14:paraId="729D3EFE" w14:textId="77777777" w:rsidR="004322B1" w:rsidRPr="004322B1" w:rsidRDefault="004322B1" w:rsidP="004322B1">
            <w:pPr>
              <w:rPr>
                <w:rFonts w:cstheme="minorHAnsi"/>
                <w:sz w:val="20"/>
                <w:szCs w:val="20"/>
              </w:rPr>
            </w:pPr>
            <w:r w:rsidRPr="004322B1">
              <w:rPr>
                <w:rFonts w:cstheme="minorHAnsi"/>
                <w:sz w:val="20"/>
                <w:szCs w:val="20"/>
              </w:rPr>
              <w:t>Qualitative</w:t>
            </w:r>
          </w:p>
          <w:p w14:paraId="158682FF" w14:textId="77777777" w:rsidR="004322B1" w:rsidRPr="004322B1" w:rsidRDefault="004322B1" w:rsidP="004322B1">
            <w:pPr>
              <w:rPr>
                <w:rFonts w:cstheme="minorHAnsi"/>
                <w:sz w:val="20"/>
                <w:szCs w:val="20"/>
              </w:rPr>
            </w:pPr>
            <w:r w:rsidRPr="004322B1">
              <w:rPr>
                <w:rFonts w:cstheme="minorHAnsi"/>
                <w:sz w:val="20"/>
                <w:szCs w:val="20"/>
              </w:rPr>
              <w:t>Explored people’s experiences and needs of living with life limiting conditions.</w:t>
            </w:r>
          </w:p>
          <w:p w14:paraId="645C39B1"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411E18F6"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AB07128"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interviews (n=10), group discussion (n=12). Included both cancer and non-cancer conditions.</w:t>
            </w:r>
          </w:p>
          <w:p w14:paraId="1DF1D291"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ticipatory research approach. SURAG formed at the outset (n=9), active at most stages of the study, in particular during data analysis.</w:t>
            </w:r>
          </w:p>
          <w:p w14:paraId="6127BFA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4CEFF4E8"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reported. Discussed benefits to both SURAG members and author, influence on research findings, perspectives, participatory and power issues, challenges of involvement.</w:t>
            </w:r>
          </w:p>
        </w:tc>
        <w:tc>
          <w:tcPr>
            <w:tcW w:w="1557" w:type="dxa"/>
            <w:tcBorders>
              <w:top w:val="single" w:sz="4" w:space="0" w:color="auto"/>
              <w:left w:val="single" w:sz="4" w:space="0" w:color="auto"/>
              <w:bottom w:val="single" w:sz="4" w:space="0" w:color="auto"/>
              <w:right w:val="single" w:sz="4" w:space="0" w:color="auto"/>
            </w:tcBorders>
          </w:tcPr>
          <w:p w14:paraId="2C934B90"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29C6A0A4"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440D7870" w14:textId="77777777" w:rsidR="004322B1" w:rsidRPr="004322B1" w:rsidRDefault="004322B1" w:rsidP="004322B1">
            <w:pPr>
              <w:tabs>
                <w:tab w:val="left" w:pos="7760"/>
              </w:tabs>
              <w:rPr>
                <w:rFonts w:cstheme="minorHAnsi"/>
                <w:sz w:val="20"/>
                <w:szCs w:val="20"/>
              </w:rPr>
            </w:pPr>
          </w:p>
        </w:tc>
      </w:tr>
      <w:tr w:rsidR="004322B1" w:rsidRPr="004322B1" w14:paraId="16669018"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42B1C380" w14:textId="025BA42E" w:rsidR="004322B1" w:rsidRPr="004322B1" w:rsidRDefault="004322B1" w:rsidP="004322B1">
            <w:pPr>
              <w:tabs>
                <w:tab w:val="left" w:pos="7760"/>
              </w:tabs>
              <w:rPr>
                <w:rFonts w:cstheme="minorHAnsi"/>
                <w:sz w:val="20"/>
                <w:szCs w:val="20"/>
              </w:rPr>
            </w:pPr>
            <w:r w:rsidRPr="004322B1">
              <w:rPr>
                <w:rFonts w:cstheme="minorHAnsi"/>
                <w:sz w:val="20"/>
                <w:szCs w:val="20"/>
              </w:rPr>
              <w:t>Cotterell</w:t>
            </w:r>
          </w:p>
          <w:p w14:paraId="38A5DDEB"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4E3F40BC"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BA34742" w14:textId="77777777" w:rsidR="004322B1" w:rsidRPr="004322B1" w:rsidRDefault="004322B1" w:rsidP="004322B1">
            <w:pPr>
              <w:rPr>
                <w:rFonts w:cstheme="minorHAnsi"/>
                <w:sz w:val="20"/>
                <w:szCs w:val="20"/>
              </w:rPr>
            </w:pPr>
            <w:r w:rsidRPr="004322B1">
              <w:rPr>
                <w:rFonts w:cstheme="minorHAnsi"/>
                <w:sz w:val="20"/>
                <w:szCs w:val="20"/>
              </w:rPr>
              <w:t>Cotterell PhD</w:t>
            </w:r>
          </w:p>
          <w:p w14:paraId="71F19C72"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D0BA9CA" w14:textId="77777777" w:rsidR="004322B1" w:rsidRPr="004322B1" w:rsidRDefault="004322B1" w:rsidP="004322B1">
            <w:pPr>
              <w:rPr>
                <w:rFonts w:cstheme="minorHAnsi"/>
                <w:sz w:val="20"/>
                <w:szCs w:val="20"/>
              </w:rPr>
            </w:pPr>
            <w:r w:rsidRPr="004322B1">
              <w:rPr>
                <w:rFonts w:cstheme="minorHAnsi"/>
                <w:sz w:val="20"/>
                <w:szCs w:val="20"/>
              </w:rPr>
              <w:t>Grey</w:t>
            </w:r>
          </w:p>
          <w:p w14:paraId="237D8546" w14:textId="77777777" w:rsidR="004322B1" w:rsidRPr="004322B1" w:rsidRDefault="004322B1" w:rsidP="004322B1">
            <w:pPr>
              <w:rPr>
                <w:rFonts w:cstheme="minorHAnsi"/>
                <w:sz w:val="20"/>
                <w:szCs w:val="20"/>
              </w:rPr>
            </w:pPr>
            <w:r w:rsidRPr="004322B1">
              <w:rPr>
                <w:rFonts w:cstheme="minorHAnsi"/>
                <w:sz w:val="20"/>
                <w:szCs w:val="20"/>
              </w:rPr>
              <w:t>Report</w:t>
            </w:r>
          </w:p>
          <w:p w14:paraId="216E8E92" w14:textId="77777777" w:rsidR="004322B1" w:rsidRPr="004322B1" w:rsidRDefault="004322B1" w:rsidP="004322B1">
            <w:pPr>
              <w:rPr>
                <w:rFonts w:cstheme="minorHAnsi"/>
                <w:sz w:val="20"/>
                <w:szCs w:val="20"/>
              </w:rPr>
            </w:pPr>
            <w:r w:rsidRPr="004322B1">
              <w:rPr>
                <w:rFonts w:cstheme="minorHAnsi"/>
                <w:sz w:val="20"/>
                <w:szCs w:val="20"/>
              </w:rPr>
              <w:t>Qualitative</w:t>
            </w:r>
          </w:p>
          <w:p w14:paraId="29603D19" w14:textId="77777777" w:rsidR="004322B1" w:rsidRPr="004322B1" w:rsidRDefault="004322B1" w:rsidP="004322B1">
            <w:pPr>
              <w:rPr>
                <w:rFonts w:cstheme="minorHAnsi"/>
                <w:sz w:val="20"/>
                <w:szCs w:val="20"/>
              </w:rPr>
            </w:pPr>
            <w:r w:rsidRPr="004322B1">
              <w:rPr>
                <w:rFonts w:cstheme="minorHAnsi"/>
                <w:sz w:val="20"/>
                <w:szCs w:val="20"/>
              </w:rPr>
              <w:t>Presents the findings from a participatory research study exploring people’s experiences and needs of living with life limiting conditions.</w:t>
            </w:r>
          </w:p>
        </w:tc>
        <w:tc>
          <w:tcPr>
            <w:tcW w:w="7846" w:type="dxa"/>
            <w:tcBorders>
              <w:top w:val="single" w:sz="4" w:space="0" w:color="auto"/>
              <w:left w:val="single" w:sz="4" w:space="0" w:color="auto"/>
              <w:bottom w:val="single" w:sz="4" w:space="0" w:color="auto"/>
              <w:right w:val="single" w:sz="4" w:space="0" w:color="auto"/>
            </w:tcBorders>
          </w:tcPr>
          <w:p w14:paraId="6C14BB8D"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26BF765"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Total participants (n=25), used interviews (n=10), group discussions (n=12), observations (n=9). </w:t>
            </w:r>
          </w:p>
          <w:p w14:paraId="32FEE28A"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ticipatory research approach. SURAG formed at the outset (n=9), active at all stages of the study, in particular during data analysis.</w:t>
            </w:r>
          </w:p>
          <w:p w14:paraId="7745A3E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45AE5BC4"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reported. Discussed benefits to both SURAG members and author, influence on research findings, perspectives, participatory and power issues, challenges of involvement.</w:t>
            </w:r>
          </w:p>
        </w:tc>
        <w:tc>
          <w:tcPr>
            <w:tcW w:w="1557" w:type="dxa"/>
            <w:tcBorders>
              <w:top w:val="single" w:sz="4" w:space="0" w:color="auto"/>
              <w:left w:val="single" w:sz="4" w:space="0" w:color="auto"/>
              <w:bottom w:val="single" w:sz="4" w:space="0" w:color="auto"/>
              <w:right w:val="single" w:sz="4" w:space="0" w:color="auto"/>
            </w:tcBorders>
          </w:tcPr>
          <w:p w14:paraId="4D034F8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30F12BD"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444E9994" w14:textId="77777777" w:rsidR="004322B1" w:rsidRPr="004322B1" w:rsidRDefault="004322B1" w:rsidP="004322B1">
            <w:pPr>
              <w:tabs>
                <w:tab w:val="left" w:pos="7760"/>
              </w:tabs>
              <w:rPr>
                <w:rFonts w:cstheme="minorHAnsi"/>
                <w:sz w:val="20"/>
                <w:szCs w:val="20"/>
              </w:rPr>
            </w:pPr>
          </w:p>
        </w:tc>
      </w:tr>
      <w:tr w:rsidR="004322B1" w:rsidRPr="004322B1" w14:paraId="0D43BAB0" w14:textId="77777777" w:rsidTr="00BB2F9E">
        <w:trPr>
          <w:trHeight w:val="58"/>
        </w:trPr>
        <w:tc>
          <w:tcPr>
            <w:tcW w:w="1976" w:type="dxa"/>
            <w:tcBorders>
              <w:top w:val="single" w:sz="4" w:space="0" w:color="auto"/>
              <w:left w:val="single" w:sz="4" w:space="0" w:color="auto"/>
              <w:bottom w:val="single" w:sz="4" w:space="0" w:color="auto"/>
              <w:right w:val="single" w:sz="4" w:space="0" w:color="auto"/>
            </w:tcBorders>
          </w:tcPr>
          <w:p w14:paraId="77B2AD93" w14:textId="10B62419" w:rsidR="004322B1" w:rsidRPr="004322B1" w:rsidRDefault="004322B1" w:rsidP="004322B1">
            <w:pPr>
              <w:tabs>
                <w:tab w:val="left" w:pos="7760"/>
              </w:tabs>
              <w:rPr>
                <w:rFonts w:cstheme="minorHAnsi"/>
                <w:sz w:val="20"/>
                <w:szCs w:val="20"/>
              </w:rPr>
            </w:pPr>
            <w:r w:rsidRPr="004322B1">
              <w:rPr>
                <w:rFonts w:cstheme="minorHAnsi"/>
                <w:sz w:val="20"/>
                <w:szCs w:val="20"/>
              </w:rPr>
              <w:t>Cowdrey</w:t>
            </w:r>
          </w:p>
          <w:p w14:paraId="1CB9DDD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3</w:t>
            </w:r>
          </w:p>
          <w:p w14:paraId="218010E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915C75C" w14:textId="77777777" w:rsidR="004322B1" w:rsidRPr="004322B1" w:rsidRDefault="004322B1" w:rsidP="004322B1">
            <w:pPr>
              <w:rPr>
                <w:rFonts w:cstheme="minorHAnsi"/>
                <w:sz w:val="20"/>
                <w:szCs w:val="20"/>
              </w:rPr>
            </w:pPr>
            <w:r w:rsidRPr="004322B1">
              <w:rPr>
                <w:rFonts w:cstheme="minorHAnsi"/>
                <w:sz w:val="20"/>
                <w:szCs w:val="20"/>
              </w:rPr>
              <w:lastRenderedPageBreak/>
              <w:t>Cotterell PhD</w:t>
            </w:r>
          </w:p>
          <w:p w14:paraId="638DF2E8"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7AC89FE" w14:textId="77777777" w:rsidR="004322B1" w:rsidRPr="004322B1" w:rsidRDefault="004322B1" w:rsidP="004322B1">
            <w:pPr>
              <w:rPr>
                <w:rFonts w:cstheme="minorHAnsi"/>
                <w:sz w:val="20"/>
                <w:szCs w:val="20"/>
              </w:rPr>
            </w:pPr>
            <w:r w:rsidRPr="004322B1">
              <w:rPr>
                <w:rFonts w:cstheme="minorHAnsi"/>
                <w:sz w:val="20"/>
                <w:szCs w:val="20"/>
              </w:rPr>
              <w:lastRenderedPageBreak/>
              <w:t>Grey</w:t>
            </w:r>
          </w:p>
          <w:p w14:paraId="1136BBB4" w14:textId="77777777" w:rsidR="004322B1" w:rsidRPr="004322B1" w:rsidRDefault="004322B1" w:rsidP="004322B1">
            <w:pPr>
              <w:rPr>
                <w:rFonts w:cstheme="minorHAnsi"/>
                <w:sz w:val="20"/>
                <w:szCs w:val="20"/>
              </w:rPr>
            </w:pPr>
            <w:r w:rsidRPr="004322B1">
              <w:rPr>
                <w:rFonts w:cstheme="minorHAnsi"/>
                <w:sz w:val="20"/>
                <w:szCs w:val="20"/>
              </w:rPr>
              <w:t>Conference workshop plan/summary</w:t>
            </w:r>
          </w:p>
          <w:p w14:paraId="7BCBA77A" w14:textId="77777777" w:rsidR="004322B1" w:rsidRPr="004322B1" w:rsidRDefault="004322B1" w:rsidP="004322B1">
            <w:pPr>
              <w:rPr>
                <w:rFonts w:cstheme="minorHAnsi"/>
                <w:sz w:val="20"/>
                <w:szCs w:val="20"/>
              </w:rPr>
            </w:pPr>
            <w:r w:rsidRPr="004322B1">
              <w:rPr>
                <w:rFonts w:cstheme="minorHAnsi"/>
                <w:sz w:val="20"/>
                <w:szCs w:val="20"/>
              </w:rPr>
              <w:lastRenderedPageBreak/>
              <w:t>Text/opinion</w:t>
            </w:r>
          </w:p>
          <w:p w14:paraId="4EE4F146"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4008F14E"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 service provision</w:t>
            </w:r>
          </w:p>
          <w:p w14:paraId="321E263D"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Workshop to generate discussion and thought on issues related to involvement in palliative care. Key points raised included representativeness, choice, honesty of views, expectations, tokenism.</w:t>
            </w:r>
          </w:p>
          <w:p w14:paraId="49ADB106"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276D1C3B"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perspectives discussed.</w:t>
            </w:r>
          </w:p>
        </w:tc>
        <w:tc>
          <w:tcPr>
            <w:tcW w:w="1557" w:type="dxa"/>
            <w:tcBorders>
              <w:top w:val="single" w:sz="4" w:space="0" w:color="auto"/>
              <w:left w:val="single" w:sz="4" w:space="0" w:color="auto"/>
              <w:bottom w:val="single" w:sz="4" w:space="0" w:color="auto"/>
              <w:right w:val="single" w:sz="4" w:space="0" w:color="auto"/>
            </w:tcBorders>
          </w:tcPr>
          <w:p w14:paraId="1FE0D03D"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0EA16E9C"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21CFDDC" w14:textId="77777777" w:rsidR="004322B1" w:rsidRPr="004322B1" w:rsidRDefault="004322B1" w:rsidP="004322B1">
            <w:pPr>
              <w:tabs>
                <w:tab w:val="left" w:pos="7760"/>
              </w:tabs>
              <w:rPr>
                <w:rFonts w:cstheme="minorHAnsi"/>
                <w:sz w:val="20"/>
                <w:szCs w:val="20"/>
              </w:rPr>
            </w:pPr>
          </w:p>
        </w:tc>
      </w:tr>
      <w:tr w:rsidR="004322B1" w:rsidRPr="004322B1" w14:paraId="3F3EE2EA" w14:textId="77777777" w:rsidTr="00BB2F9E">
        <w:tc>
          <w:tcPr>
            <w:tcW w:w="1976" w:type="dxa"/>
            <w:tcBorders>
              <w:top w:val="single" w:sz="4" w:space="0" w:color="auto"/>
              <w:left w:val="single" w:sz="4" w:space="0" w:color="auto"/>
              <w:bottom w:val="single" w:sz="4" w:space="0" w:color="auto"/>
              <w:right w:val="single" w:sz="4" w:space="0" w:color="auto"/>
            </w:tcBorders>
          </w:tcPr>
          <w:p w14:paraId="7A5DBCA3" w14:textId="36938D14" w:rsidR="004322B1" w:rsidRPr="004322B1" w:rsidRDefault="004322B1" w:rsidP="004322B1">
            <w:pPr>
              <w:tabs>
                <w:tab w:val="left" w:pos="7760"/>
              </w:tabs>
              <w:rPr>
                <w:rFonts w:cstheme="minorHAnsi"/>
                <w:sz w:val="20"/>
                <w:szCs w:val="20"/>
              </w:rPr>
            </w:pPr>
            <w:r w:rsidRPr="004322B1">
              <w:rPr>
                <w:rFonts w:cstheme="minorHAnsi"/>
                <w:sz w:val="20"/>
                <w:szCs w:val="20"/>
              </w:rPr>
              <w:t>Cox</w:t>
            </w:r>
          </w:p>
          <w:p w14:paraId="791ABD1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11D4E93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003659B" w14:textId="77777777" w:rsidR="004322B1" w:rsidRPr="004322B1" w:rsidRDefault="004322B1" w:rsidP="004322B1">
            <w:pPr>
              <w:rPr>
                <w:rFonts w:cstheme="minorHAnsi"/>
                <w:sz w:val="20"/>
                <w:szCs w:val="20"/>
              </w:rPr>
            </w:pPr>
            <w:r w:rsidRPr="004322B1">
              <w:rPr>
                <w:rFonts w:cstheme="minorHAnsi"/>
                <w:sz w:val="20"/>
                <w:szCs w:val="20"/>
              </w:rPr>
              <w:t>Oncology PSP</w:t>
            </w:r>
          </w:p>
          <w:p w14:paraId="0D5DAC80"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DAF5F06" w14:textId="77777777" w:rsidR="004322B1" w:rsidRPr="004322B1" w:rsidRDefault="004322B1" w:rsidP="004322B1">
            <w:pPr>
              <w:rPr>
                <w:rFonts w:cstheme="minorHAnsi"/>
                <w:sz w:val="20"/>
                <w:szCs w:val="20"/>
              </w:rPr>
            </w:pPr>
            <w:r w:rsidRPr="004322B1">
              <w:rPr>
                <w:rFonts w:cstheme="minorHAnsi"/>
                <w:sz w:val="20"/>
                <w:szCs w:val="20"/>
              </w:rPr>
              <w:t>Academic</w:t>
            </w:r>
          </w:p>
          <w:p w14:paraId="2BDD4FAF" w14:textId="77777777" w:rsidR="004322B1" w:rsidRPr="004322B1" w:rsidRDefault="004322B1" w:rsidP="004322B1">
            <w:pPr>
              <w:rPr>
                <w:rFonts w:cstheme="minorHAnsi"/>
                <w:sz w:val="20"/>
                <w:szCs w:val="20"/>
              </w:rPr>
            </w:pPr>
            <w:r w:rsidRPr="004322B1">
              <w:rPr>
                <w:rFonts w:cstheme="minorHAnsi"/>
                <w:sz w:val="20"/>
                <w:szCs w:val="20"/>
              </w:rPr>
              <w:t>Journal article</w:t>
            </w:r>
          </w:p>
          <w:p w14:paraId="6446B2A1" w14:textId="77777777" w:rsidR="004322B1" w:rsidRPr="004322B1" w:rsidRDefault="004322B1" w:rsidP="004322B1">
            <w:pPr>
              <w:rPr>
                <w:rFonts w:cstheme="minorHAnsi"/>
                <w:sz w:val="20"/>
                <w:szCs w:val="20"/>
              </w:rPr>
            </w:pPr>
            <w:r w:rsidRPr="004322B1">
              <w:rPr>
                <w:rFonts w:cstheme="minorHAnsi"/>
                <w:sz w:val="20"/>
                <w:szCs w:val="20"/>
              </w:rPr>
              <w:t>Delphi study</w:t>
            </w:r>
          </w:p>
          <w:p w14:paraId="073FC453" w14:textId="77777777" w:rsidR="004322B1" w:rsidRPr="004322B1" w:rsidRDefault="004322B1" w:rsidP="004322B1">
            <w:pPr>
              <w:rPr>
                <w:rFonts w:cstheme="minorHAnsi"/>
                <w:sz w:val="20"/>
                <w:szCs w:val="20"/>
              </w:rPr>
            </w:pPr>
            <w:r w:rsidRPr="004322B1">
              <w:rPr>
                <w:rFonts w:cstheme="minorHAnsi"/>
                <w:sz w:val="20"/>
                <w:szCs w:val="20"/>
              </w:rPr>
              <w:t>Establishing priorities for oncology nursing research: Nurse and patient collaboration.</w:t>
            </w:r>
          </w:p>
          <w:p w14:paraId="345B64F7"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313D362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452D7D3"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obtain consensus on oncology nursing research priorities of oncology nurses (n=50) and patients (n=18).</w:t>
            </w:r>
          </w:p>
          <w:p w14:paraId="492E7DD6" w14:textId="77777777" w:rsidR="004322B1" w:rsidRPr="004322B1" w:rsidRDefault="004322B1" w:rsidP="004322B1">
            <w:pPr>
              <w:tabs>
                <w:tab w:val="left" w:pos="7760"/>
              </w:tabs>
              <w:rPr>
                <w:rFonts w:cstheme="minorHAnsi"/>
                <w:sz w:val="20"/>
                <w:szCs w:val="20"/>
              </w:rPr>
            </w:pPr>
            <w:r w:rsidRPr="004322B1">
              <w:rPr>
                <w:rFonts w:cstheme="minorHAnsi"/>
                <w:sz w:val="20"/>
                <w:szCs w:val="20"/>
              </w:rPr>
              <w:t>Patient advocate contributed to article.</w:t>
            </w:r>
          </w:p>
          <w:p w14:paraId="179E5FD3"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31CED667" w14:textId="77777777" w:rsidR="004322B1" w:rsidRPr="004322B1" w:rsidRDefault="004322B1" w:rsidP="004322B1">
            <w:pPr>
              <w:tabs>
                <w:tab w:val="left" w:pos="7760"/>
              </w:tabs>
              <w:rPr>
                <w:rFonts w:cstheme="minorHAnsi"/>
                <w:sz w:val="20"/>
                <w:szCs w:val="20"/>
              </w:rPr>
            </w:pPr>
            <w:r w:rsidRPr="004322B1">
              <w:rPr>
                <w:rFonts w:cstheme="minorHAnsi"/>
                <w:sz w:val="20"/>
                <w:szCs w:val="20"/>
              </w:rPr>
              <w:t>Some facilitators, barriers and different perspectives identified, including a mismatch between patient identified priorities and the UK research portfolio, and between patient and nurse reported priorities. Evaluation included the need for involvement of patients from the outset of the study.</w:t>
            </w:r>
          </w:p>
        </w:tc>
        <w:tc>
          <w:tcPr>
            <w:tcW w:w="1557" w:type="dxa"/>
            <w:tcBorders>
              <w:top w:val="single" w:sz="4" w:space="0" w:color="auto"/>
              <w:left w:val="single" w:sz="4" w:space="0" w:color="auto"/>
              <w:bottom w:val="single" w:sz="4" w:space="0" w:color="auto"/>
              <w:right w:val="single" w:sz="4" w:space="0" w:color="auto"/>
            </w:tcBorders>
          </w:tcPr>
          <w:p w14:paraId="67040276"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1FDF48ED"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3FD80B1" w14:textId="77777777" w:rsidR="004322B1" w:rsidRPr="004322B1" w:rsidRDefault="004322B1" w:rsidP="004322B1">
            <w:pPr>
              <w:tabs>
                <w:tab w:val="left" w:pos="7760"/>
              </w:tabs>
              <w:rPr>
                <w:rFonts w:cstheme="minorHAnsi"/>
                <w:sz w:val="20"/>
                <w:szCs w:val="20"/>
              </w:rPr>
            </w:pPr>
          </w:p>
        </w:tc>
      </w:tr>
      <w:tr w:rsidR="004322B1" w:rsidRPr="004322B1" w14:paraId="0339A6AF" w14:textId="77777777" w:rsidTr="00BB2F9E">
        <w:tc>
          <w:tcPr>
            <w:tcW w:w="1976" w:type="dxa"/>
            <w:tcBorders>
              <w:top w:val="single" w:sz="4" w:space="0" w:color="auto"/>
              <w:left w:val="single" w:sz="4" w:space="0" w:color="auto"/>
              <w:bottom w:val="single" w:sz="4" w:space="0" w:color="auto"/>
              <w:right w:val="single" w:sz="4" w:space="0" w:color="auto"/>
            </w:tcBorders>
          </w:tcPr>
          <w:p w14:paraId="6A93F1F6" w14:textId="5598195F" w:rsidR="004322B1" w:rsidRPr="004322B1" w:rsidRDefault="004322B1" w:rsidP="004322B1">
            <w:pPr>
              <w:tabs>
                <w:tab w:val="left" w:pos="7760"/>
              </w:tabs>
              <w:rPr>
                <w:rFonts w:cstheme="minorHAnsi"/>
                <w:sz w:val="20"/>
                <w:szCs w:val="20"/>
              </w:rPr>
            </w:pPr>
            <w:r w:rsidRPr="004322B1">
              <w:rPr>
                <w:rFonts w:cstheme="minorHAnsi"/>
                <w:sz w:val="20"/>
                <w:szCs w:val="20"/>
              </w:rPr>
              <w:t>Cox</w:t>
            </w:r>
          </w:p>
          <w:p w14:paraId="48B66B18"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193753CF"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7A96E8BD" w14:textId="77777777" w:rsidR="004322B1" w:rsidRPr="004322B1" w:rsidRDefault="004322B1" w:rsidP="004322B1">
            <w:pPr>
              <w:rPr>
                <w:rFonts w:cstheme="minorHAnsi"/>
                <w:sz w:val="20"/>
                <w:szCs w:val="20"/>
              </w:rPr>
            </w:pPr>
            <w:r w:rsidRPr="004322B1">
              <w:rPr>
                <w:rFonts w:cstheme="minorHAnsi"/>
                <w:sz w:val="20"/>
                <w:szCs w:val="20"/>
              </w:rPr>
              <w:t>Oncology PSP</w:t>
            </w:r>
          </w:p>
          <w:p w14:paraId="0A6B91E0"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BC7F18D" w14:textId="77777777" w:rsidR="004322B1" w:rsidRPr="004322B1" w:rsidRDefault="004322B1" w:rsidP="004322B1">
            <w:pPr>
              <w:rPr>
                <w:rFonts w:cstheme="minorHAnsi"/>
                <w:sz w:val="20"/>
                <w:szCs w:val="20"/>
              </w:rPr>
            </w:pPr>
            <w:r w:rsidRPr="004322B1">
              <w:rPr>
                <w:rFonts w:cstheme="minorHAnsi"/>
                <w:sz w:val="20"/>
                <w:szCs w:val="20"/>
              </w:rPr>
              <w:t>Academic</w:t>
            </w:r>
          </w:p>
          <w:p w14:paraId="208A8A63" w14:textId="77777777" w:rsidR="004322B1" w:rsidRPr="004322B1" w:rsidRDefault="004322B1" w:rsidP="004322B1">
            <w:pPr>
              <w:rPr>
                <w:rFonts w:cstheme="minorHAnsi"/>
                <w:sz w:val="20"/>
                <w:szCs w:val="20"/>
              </w:rPr>
            </w:pPr>
            <w:r w:rsidRPr="004322B1">
              <w:rPr>
                <w:rFonts w:cstheme="minorHAnsi"/>
                <w:sz w:val="20"/>
                <w:szCs w:val="20"/>
              </w:rPr>
              <w:t>Journal article</w:t>
            </w:r>
          </w:p>
          <w:p w14:paraId="7DEBBB79" w14:textId="77777777" w:rsidR="004322B1" w:rsidRPr="004322B1" w:rsidRDefault="004322B1" w:rsidP="004322B1">
            <w:pPr>
              <w:rPr>
                <w:rFonts w:cstheme="minorHAnsi"/>
                <w:sz w:val="20"/>
                <w:szCs w:val="20"/>
              </w:rPr>
            </w:pPr>
            <w:r w:rsidRPr="004322B1">
              <w:rPr>
                <w:rFonts w:cstheme="minorHAnsi"/>
                <w:sz w:val="20"/>
                <w:szCs w:val="20"/>
              </w:rPr>
              <w:t>Delphi study</w:t>
            </w:r>
          </w:p>
          <w:p w14:paraId="5784040C" w14:textId="77777777" w:rsidR="004322B1" w:rsidRPr="004322B1" w:rsidRDefault="004322B1" w:rsidP="004322B1">
            <w:pPr>
              <w:rPr>
                <w:rFonts w:cstheme="minorHAnsi"/>
                <w:sz w:val="20"/>
                <w:szCs w:val="20"/>
              </w:rPr>
            </w:pPr>
            <w:r w:rsidRPr="004322B1">
              <w:rPr>
                <w:rFonts w:cstheme="minorHAnsi"/>
                <w:sz w:val="20"/>
                <w:szCs w:val="20"/>
              </w:rPr>
              <w:t>Establishing priorities for oncology nursing research: Nurse and patient collaboration.</w:t>
            </w:r>
          </w:p>
        </w:tc>
        <w:tc>
          <w:tcPr>
            <w:tcW w:w="7846" w:type="dxa"/>
            <w:tcBorders>
              <w:top w:val="single" w:sz="4" w:space="0" w:color="auto"/>
              <w:left w:val="single" w:sz="4" w:space="0" w:color="auto"/>
              <w:bottom w:val="single" w:sz="4" w:space="0" w:color="auto"/>
              <w:right w:val="single" w:sz="4" w:space="0" w:color="auto"/>
            </w:tcBorders>
          </w:tcPr>
          <w:p w14:paraId="7E9C1A32"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45A5E833"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obtain consensus on oncology nursing research priorities of oncology nurses (n=50) and patients (n=18).</w:t>
            </w:r>
          </w:p>
          <w:p w14:paraId="08C9C612" w14:textId="77777777" w:rsidR="004322B1" w:rsidRPr="004322B1" w:rsidRDefault="004322B1" w:rsidP="004322B1">
            <w:pPr>
              <w:tabs>
                <w:tab w:val="left" w:pos="7760"/>
              </w:tabs>
              <w:rPr>
                <w:rFonts w:cstheme="minorHAnsi"/>
                <w:sz w:val="20"/>
                <w:szCs w:val="20"/>
              </w:rPr>
            </w:pPr>
            <w:r w:rsidRPr="004322B1">
              <w:rPr>
                <w:rFonts w:cstheme="minorHAnsi"/>
                <w:sz w:val="20"/>
                <w:szCs w:val="20"/>
              </w:rPr>
              <w:t>Patient priorities were different from that of nurses regarding palliative care issues.</w:t>
            </w:r>
          </w:p>
          <w:p w14:paraId="3FC0565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50BD0B1D" w14:textId="77777777" w:rsidR="004322B1" w:rsidRPr="004322B1" w:rsidRDefault="004322B1" w:rsidP="004322B1">
            <w:pPr>
              <w:tabs>
                <w:tab w:val="left" w:pos="7760"/>
              </w:tabs>
              <w:rPr>
                <w:rFonts w:cstheme="minorHAnsi"/>
                <w:sz w:val="20"/>
                <w:szCs w:val="20"/>
              </w:rPr>
            </w:pPr>
            <w:r w:rsidRPr="004322B1">
              <w:rPr>
                <w:rFonts w:cstheme="minorHAnsi"/>
                <w:sz w:val="20"/>
                <w:szCs w:val="20"/>
              </w:rPr>
              <w:t>Barriers, perspectives and evaluation considered.</w:t>
            </w:r>
          </w:p>
        </w:tc>
        <w:tc>
          <w:tcPr>
            <w:tcW w:w="1557" w:type="dxa"/>
            <w:tcBorders>
              <w:top w:val="single" w:sz="4" w:space="0" w:color="auto"/>
              <w:left w:val="single" w:sz="4" w:space="0" w:color="auto"/>
              <w:bottom w:val="single" w:sz="4" w:space="0" w:color="auto"/>
              <w:right w:val="single" w:sz="4" w:space="0" w:color="auto"/>
            </w:tcBorders>
          </w:tcPr>
          <w:p w14:paraId="7F604A9F"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C1BB5F7"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E20967A" w14:textId="77777777" w:rsidR="004322B1" w:rsidRPr="004322B1" w:rsidRDefault="004322B1" w:rsidP="004322B1">
            <w:pPr>
              <w:tabs>
                <w:tab w:val="left" w:pos="7760"/>
              </w:tabs>
              <w:rPr>
                <w:rFonts w:cstheme="minorHAnsi"/>
                <w:sz w:val="20"/>
                <w:szCs w:val="20"/>
              </w:rPr>
            </w:pPr>
          </w:p>
        </w:tc>
      </w:tr>
      <w:tr w:rsidR="004322B1" w:rsidRPr="004322B1" w14:paraId="1704E049" w14:textId="77777777" w:rsidTr="00BB2F9E">
        <w:tc>
          <w:tcPr>
            <w:tcW w:w="1976" w:type="dxa"/>
            <w:tcBorders>
              <w:top w:val="single" w:sz="4" w:space="0" w:color="auto"/>
              <w:left w:val="single" w:sz="4" w:space="0" w:color="auto"/>
              <w:bottom w:val="single" w:sz="4" w:space="0" w:color="auto"/>
              <w:right w:val="single" w:sz="4" w:space="0" w:color="auto"/>
            </w:tcBorders>
          </w:tcPr>
          <w:p w14:paraId="55BC2B50" w14:textId="47123AF0" w:rsidR="004322B1" w:rsidRPr="004322B1" w:rsidRDefault="004322B1" w:rsidP="004322B1">
            <w:pPr>
              <w:tabs>
                <w:tab w:val="left" w:pos="7760"/>
              </w:tabs>
              <w:rPr>
                <w:rFonts w:cstheme="minorHAnsi"/>
                <w:sz w:val="20"/>
                <w:szCs w:val="20"/>
              </w:rPr>
            </w:pPr>
            <w:r w:rsidRPr="004322B1">
              <w:rPr>
                <w:rFonts w:cstheme="minorHAnsi"/>
                <w:sz w:val="20"/>
                <w:szCs w:val="20"/>
              </w:rPr>
              <w:t>Croft</w:t>
            </w:r>
          </w:p>
          <w:p w14:paraId="2ED68E8F"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7827BD0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78C3892"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9631055" w14:textId="77777777" w:rsidR="004322B1" w:rsidRPr="004322B1" w:rsidRDefault="004322B1" w:rsidP="004322B1">
            <w:pPr>
              <w:rPr>
                <w:rFonts w:cstheme="minorHAnsi"/>
                <w:sz w:val="20"/>
                <w:szCs w:val="20"/>
              </w:rPr>
            </w:pPr>
            <w:r w:rsidRPr="004322B1">
              <w:rPr>
                <w:rFonts w:cstheme="minorHAnsi"/>
                <w:sz w:val="20"/>
                <w:szCs w:val="20"/>
              </w:rPr>
              <w:t>Grey</w:t>
            </w:r>
          </w:p>
          <w:p w14:paraId="787657CE" w14:textId="77777777" w:rsidR="004322B1" w:rsidRPr="004322B1" w:rsidRDefault="004322B1" w:rsidP="004322B1">
            <w:pPr>
              <w:rPr>
                <w:rFonts w:cstheme="minorHAnsi"/>
                <w:sz w:val="20"/>
                <w:szCs w:val="20"/>
              </w:rPr>
            </w:pPr>
            <w:r w:rsidRPr="004322B1">
              <w:rPr>
                <w:rFonts w:cstheme="minorHAnsi"/>
                <w:sz w:val="20"/>
                <w:szCs w:val="20"/>
              </w:rPr>
              <w:t>Report</w:t>
            </w:r>
          </w:p>
          <w:p w14:paraId="6F136C40" w14:textId="77777777" w:rsidR="004322B1" w:rsidRPr="004322B1" w:rsidRDefault="004322B1" w:rsidP="004322B1">
            <w:pPr>
              <w:rPr>
                <w:rFonts w:cstheme="minorHAnsi"/>
                <w:sz w:val="20"/>
                <w:szCs w:val="20"/>
              </w:rPr>
            </w:pPr>
            <w:r w:rsidRPr="004322B1">
              <w:rPr>
                <w:rFonts w:cstheme="minorHAnsi"/>
                <w:sz w:val="20"/>
                <w:szCs w:val="20"/>
              </w:rPr>
              <w:t>Survey</w:t>
            </w:r>
          </w:p>
          <w:p w14:paraId="572CBB2D" w14:textId="77777777" w:rsidR="004322B1" w:rsidRPr="004322B1" w:rsidRDefault="004322B1" w:rsidP="004322B1">
            <w:pPr>
              <w:rPr>
                <w:rFonts w:cstheme="minorHAnsi"/>
                <w:sz w:val="20"/>
                <w:szCs w:val="20"/>
              </w:rPr>
            </w:pPr>
            <w:r w:rsidRPr="004322B1">
              <w:rPr>
                <w:rFonts w:cstheme="minorHAnsi"/>
                <w:sz w:val="20"/>
                <w:szCs w:val="20"/>
              </w:rPr>
              <w:t>Exploration of involvement in palliative care social work.</w:t>
            </w:r>
          </w:p>
          <w:p w14:paraId="6A1584C9"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5694123F"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social work)</w:t>
            </w:r>
          </w:p>
          <w:p w14:paraId="098CE510" w14:textId="77777777" w:rsidR="004322B1" w:rsidRPr="004322B1" w:rsidRDefault="004322B1" w:rsidP="004322B1">
            <w:pPr>
              <w:tabs>
                <w:tab w:val="left" w:pos="7760"/>
              </w:tabs>
              <w:rPr>
                <w:rFonts w:cstheme="minorHAnsi"/>
                <w:sz w:val="20"/>
                <w:szCs w:val="20"/>
              </w:rPr>
            </w:pPr>
            <w:r w:rsidRPr="004322B1">
              <w:rPr>
                <w:rFonts w:cstheme="minorHAnsi"/>
                <w:sz w:val="20"/>
                <w:szCs w:val="20"/>
              </w:rPr>
              <w:t>National survey of palliative care social workers (n=45) to provide evidence of involvement in palliative care social work (cancer, neurodegenerative).</w:t>
            </w:r>
          </w:p>
          <w:p w14:paraId="7D3C590C"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F311115"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including lack of resources, and evaluation identified. Recommendations made, in particular the need for more rigorous evidence of the effectiveness and impact of involvement at all levels.</w:t>
            </w:r>
          </w:p>
        </w:tc>
        <w:tc>
          <w:tcPr>
            <w:tcW w:w="1557" w:type="dxa"/>
            <w:tcBorders>
              <w:top w:val="single" w:sz="4" w:space="0" w:color="auto"/>
              <w:left w:val="single" w:sz="4" w:space="0" w:color="auto"/>
              <w:bottom w:val="single" w:sz="4" w:space="0" w:color="auto"/>
              <w:right w:val="single" w:sz="4" w:space="0" w:color="auto"/>
            </w:tcBorders>
          </w:tcPr>
          <w:p w14:paraId="6868FF82"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F1F16DD"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6BCE0B3" w14:textId="77777777" w:rsidR="004322B1" w:rsidRPr="004322B1" w:rsidRDefault="004322B1" w:rsidP="004322B1">
            <w:pPr>
              <w:tabs>
                <w:tab w:val="left" w:pos="7760"/>
              </w:tabs>
              <w:rPr>
                <w:rFonts w:cstheme="minorHAnsi"/>
                <w:sz w:val="20"/>
                <w:szCs w:val="20"/>
              </w:rPr>
            </w:pPr>
          </w:p>
        </w:tc>
      </w:tr>
      <w:tr w:rsidR="004322B1" w:rsidRPr="004322B1" w14:paraId="1D5A5419" w14:textId="77777777" w:rsidTr="00BB2F9E">
        <w:tc>
          <w:tcPr>
            <w:tcW w:w="1976" w:type="dxa"/>
            <w:tcBorders>
              <w:top w:val="single" w:sz="4" w:space="0" w:color="auto"/>
              <w:left w:val="single" w:sz="4" w:space="0" w:color="auto"/>
              <w:bottom w:val="single" w:sz="4" w:space="0" w:color="auto"/>
              <w:right w:val="single" w:sz="4" w:space="0" w:color="auto"/>
            </w:tcBorders>
          </w:tcPr>
          <w:p w14:paraId="311D1F45" w14:textId="216BD278" w:rsidR="004322B1" w:rsidRPr="004322B1" w:rsidRDefault="004322B1" w:rsidP="004322B1">
            <w:pPr>
              <w:tabs>
                <w:tab w:val="left" w:pos="7760"/>
              </w:tabs>
              <w:rPr>
                <w:rFonts w:cstheme="minorHAnsi"/>
                <w:sz w:val="20"/>
                <w:szCs w:val="20"/>
              </w:rPr>
            </w:pPr>
            <w:r w:rsidRPr="004322B1">
              <w:rPr>
                <w:rFonts w:cstheme="minorHAnsi"/>
                <w:sz w:val="20"/>
                <w:szCs w:val="20"/>
              </w:rPr>
              <w:t>Cunningham</w:t>
            </w:r>
          </w:p>
          <w:p w14:paraId="4545703C"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13EF834B" w14:textId="77777777" w:rsidR="004322B1" w:rsidRPr="004322B1" w:rsidRDefault="004322B1" w:rsidP="004322B1">
            <w:pPr>
              <w:tabs>
                <w:tab w:val="left" w:pos="7760"/>
              </w:tabs>
              <w:rPr>
                <w:rFonts w:cstheme="minorHAnsi"/>
                <w:sz w:val="20"/>
                <w:szCs w:val="20"/>
              </w:rPr>
            </w:pPr>
            <w:r w:rsidRPr="004322B1">
              <w:rPr>
                <w:rFonts w:cstheme="minorHAnsi"/>
                <w:sz w:val="20"/>
                <w:szCs w:val="20"/>
              </w:rPr>
              <w:t>USA</w:t>
            </w:r>
          </w:p>
          <w:p w14:paraId="668C9163"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9B26532" w14:textId="77777777" w:rsidR="004322B1" w:rsidRPr="004322B1" w:rsidRDefault="004322B1" w:rsidP="004322B1">
            <w:pPr>
              <w:rPr>
                <w:rFonts w:cstheme="minorHAnsi"/>
                <w:sz w:val="20"/>
                <w:szCs w:val="20"/>
              </w:rPr>
            </w:pPr>
            <w:r w:rsidRPr="004322B1">
              <w:rPr>
                <w:rFonts w:cstheme="minorHAnsi"/>
                <w:sz w:val="20"/>
                <w:szCs w:val="20"/>
              </w:rPr>
              <w:t>Academic</w:t>
            </w:r>
          </w:p>
          <w:p w14:paraId="0BE10E07" w14:textId="77777777" w:rsidR="004322B1" w:rsidRPr="004322B1" w:rsidRDefault="004322B1" w:rsidP="004322B1">
            <w:pPr>
              <w:rPr>
                <w:rFonts w:cstheme="minorHAnsi"/>
                <w:sz w:val="20"/>
                <w:szCs w:val="20"/>
              </w:rPr>
            </w:pPr>
            <w:r w:rsidRPr="004322B1">
              <w:rPr>
                <w:rFonts w:cstheme="minorHAnsi"/>
                <w:sz w:val="20"/>
                <w:szCs w:val="20"/>
              </w:rPr>
              <w:t>Conference abstract</w:t>
            </w:r>
          </w:p>
          <w:p w14:paraId="53E3D45F" w14:textId="77777777" w:rsidR="004322B1" w:rsidRPr="004322B1" w:rsidRDefault="004322B1" w:rsidP="004322B1">
            <w:pPr>
              <w:rPr>
                <w:rFonts w:cstheme="minorHAnsi"/>
                <w:sz w:val="20"/>
                <w:szCs w:val="20"/>
              </w:rPr>
            </w:pPr>
            <w:r w:rsidRPr="004322B1">
              <w:rPr>
                <w:rFonts w:cstheme="minorHAnsi"/>
                <w:sz w:val="20"/>
                <w:szCs w:val="20"/>
              </w:rPr>
              <w:t>Qualitative</w:t>
            </w:r>
          </w:p>
          <w:p w14:paraId="66571255" w14:textId="77777777" w:rsidR="004322B1" w:rsidRPr="004322B1" w:rsidRDefault="004322B1" w:rsidP="004322B1">
            <w:pPr>
              <w:rPr>
                <w:rFonts w:cstheme="minorHAnsi"/>
                <w:sz w:val="20"/>
                <w:szCs w:val="20"/>
              </w:rPr>
            </w:pPr>
            <w:r w:rsidRPr="004322B1">
              <w:rPr>
                <w:rFonts w:cstheme="minorHAnsi"/>
                <w:sz w:val="20"/>
                <w:szCs w:val="20"/>
              </w:rPr>
              <w:t>To explore lessons learned for research partnership in palliative care.</w:t>
            </w:r>
          </w:p>
          <w:p w14:paraId="35672E35"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52646D3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1BF89A9" w14:textId="77777777" w:rsidR="004322B1" w:rsidRPr="004322B1" w:rsidRDefault="004322B1" w:rsidP="004322B1">
            <w:pPr>
              <w:tabs>
                <w:tab w:val="left" w:pos="7760"/>
              </w:tabs>
              <w:rPr>
                <w:rFonts w:cstheme="minorHAnsi"/>
                <w:sz w:val="20"/>
                <w:szCs w:val="20"/>
              </w:rPr>
            </w:pPr>
            <w:r w:rsidRPr="004322B1">
              <w:rPr>
                <w:rFonts w:cstheme="minorHAnsi"/>
                <w:sz w:val="20"/>
                <w:szCs w:val="20"/>
              </w:rPr>
              <w:t>From larger RCT re care-givers of cancer patients. Content analysis of research team meeting notes and communications, validation with team and consultation with patient advisory group.</w:t>
            </w:r>
          </w:p>
          <w:p w14:paraId="5C1103B1" w14:textId="77777777" w:rsidR="004322B1" w:rsidRPr="004322B1" w:rsidRDefault="004322B1" w:rsidP="004322B1">
            <w:pPr>
              <w:tabs>
                <w:tab w:val="left" w:pos="7760"/>
              </w:tabs>
              <w:rPr>
                <w:rFonts w:cstheme="minorHAnsi"/>
                <w:sz w:val="20"/>
                <w:szCs w:val="20"/>
              </w:rPr>
            </w:pPr>
            <w:r w:rsidRPr="004322B1">
              <w:rPr>
                <w:rFonts w:cstheme="minorHAnsi"/>
                <w:sz w:val="20"/>
                <w:szCs w:val="20"/>
              </w:rPr>
              <w:t>Main findings included need to be flexible regarding processes and materials and challenges re reaching rural care-givers.</w:t>
            </w:r>
          </w:p>
          <w:p w14:paraId="13C77B5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6D36A81" w14:textId="77777777" w:rsidR="004322B1" w:rsidRPr="004322B1" w:rsidRDefault="004322B1" w:rsidP="004322B1">
            <w:pPr>
              <w:tabs>
                <w:tab w:val="left" w:pos="7760"/>
              </w:tabs>
              <w:rPr>
                <w:rFonts w:cstheme="minorHAnsi"/>
                <w:sz w:val="20"/>
                <w:szCs w:val="20"/>
              </w:rPr>
            </w:pPr>
            <w:r w:rsidRPr="004322B1">
              <w:rPr>
                <w:rFonts w:cstheme="minorHAnsi"/>
                <w:sz w:val="20"/>
                <w:szCs w:val="20"/>
              </w:rPr>
              <w:t>Some facilitators, barriers and evaluation reported.</w:t>
            </w:r>
          </w:p>
        </w:tc>
        <w:tc>
          <w:tcPr>
            <w:tcW w:w="1557" w:type="dxa"/>
            <w:tcBorders>
              <w:top w:val="single" w:sz="4" w:space="0" w:color="auto"/>
              <w:left w:val="single" w:sz="4" w:space="0" w:color="auto"/>
              <w:bottom w:val="single" w:sz="4" w:space="0" w:color="auto"/>
              <w:right w:val="single" w:sz="4" w:space="0" w:color="auto"/>
            </w:tcBorders>
          </w:tcPr>
          <w:p w14:paraId="57A9D604"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29843AA9"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50CB2BC0" w14:textId="77777777" w:rsidR="004322B1" w:rsidRPr="004322B1" w:rsidRDefault="004322B1" w:rsidP="004322B1">
            <w:pPr>
              <w:tabs>
                <w:tab w:val="left" w:pos="7760"/>
              </w:tabs>
              <w:rPr>
                <w:rFonts w:cstheme="minorHAnsi"/>
                <w:sz w:val="20"/>
                <w:szCs w:val="20"/>
              </w:rPr>
            </w:pPr>
          </w:p>
        </w:tc>
      </w:tr>
      <w:tr w:rsidR="004322B1" w:rsidRPr="004322B1" w14:paraId="39AF0E5D" w14:textId="77777777" w:rsidTr="00BB2F9E">
        <w:tc>
          <w:tcPr>
            <w:tcW w:w="1976" w:type="dxa"/>
            <w:tcBorders>
              <w:top w:val="single" w:sz="4" w:space="0" w:color="auto"/>
              <w:left w:val="single" w:sz="4" w:space="0" w:color="auto"/>
              <w:bottom w:val="single" w:sz="4" w:space="0" w:color="auto"/>
              <w:right w:val="single" w:sz="4" w:space="0" w:color="auto"/>
            </w:tcBorders>
          </w:tcPr>
          <w:p w14:paraId="2D58F36A" w14:textId="407611CC" w:rsidR="004322B1" w:rsidRPr="004322B1" w:rsidRDefault="004322B1" w:rsidP="004322B1">
            <w:pPr>
              <w:tabs>
                <w:tab w:val="left" w:pos="7760"/>
              </w:tabs>
              <w:rPr>
                <w:rFonts w:cstheme="minorHAnsi"/>
                <w:sz w:val="20"/>
                <w:szCs w:val="20"/>
              </w:rPr>
            </w:pPr>
            <w:r w:rsidRPr="004322B1">
              <w:rPr>
                <w:rFonts w:cstheme="minorHAnsi"/>
                <w:sz w:val="20"/>
                <w:szCs w:val="20"/>
              </w:rPr>
              <w:t>Daveson</w:t>
            </w:r>
          </w:p>
          <w:p w14:paraId="487EE30D"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5</w:t>
            </w:r>
          </w:p>
          <w:p w14:paraId="46D956BE"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1AE19BE1"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C25CCF2" w14:textId="77777777" w:rsidR="004322B1" w:rsidRPr="004322B1" w:rsidRDefault="004322B1" w:rsidP="004322B1">
            <w:pPr>
              <w:rPr>
                <w:rFonts w:cstheme="minorHAnsi"/>
                <w:sz w:val="20"/>
                <w:szCs w:val="20"/>
              </w:rPr>
            </w:pPr>
            <w:r w:rsidRPr="004322B1">
              <w:rPr>
                <w:rFonts w:cstheme="minorHAnsi"/>
                <w:sz w:val="20"/>
                <w:szCs w:val="20"/>
              </w:rPr>
              <w:lastRenderedPageBreak/>
              <w:t>Academic</w:t>
            </w:r>
          </w:p>
          <w:p w14:paraId="31344152" w14:textId="77777777" w:rsidR="004322B1" w:rsidRPr="004322B1" w:rsidRDefault="004322B1" w:rsidP="004322B1">
            <w:pPr>
              <w:rPr>
                <w:rFonts w:cstheme="minorHAnsi"/>
                <w:sz w:val="20"/>
                <w:szCs w:val="20"/>
              </w:rPr>
            </w:pPr>
            <w:r w:rsidRPr="004322B1">
              <w:rPr>
                <w:rFonts w:cstheme="minorHAnsi"/>
                <w:sz w:val="20"/>
                <w:szCs w:val="20"/>
              </w:rPr>
              <w:t>Journal article</w:t>
            </w:r>
          </w:p>
          <w:p w14:paraId="3CBAC5B9" w14:textId="77777777" w:rsidR="004322B1" w:rsidRPr="004322B1" w:rsidRDefault="004322B1" w:rsidP="004322B1">
            <w:pPr>
              <w:rPr>
                <w:rFonts w:cstheme="minorHAnsi"/>
                <w:sz w:val="20"/>
                <w:szCs w:val="20"/>
              </w:rPr>
            </w:pPr>
            <w:r w:rsidRPr="004322B1">
              <w:rPr>
                <w:rFonts w:cstheme="minorHAnsi"/>
                <w:sz w:val="20"/>
                <w:szCs w:val="20"/>
              </w:rPr>
              <w:t>NGT</w:t>
            </w:r>
          </w:p>
          <w:p w14:paraId="6440295D" w14:textId="77777777" w:rsidR="004322B1" w:rsidRPr="004322B1" w:rsidRDefault="004322B1" w:rsidP="004322B1">
            <w:pPr>
              <w:rPr>
                <w:rFonts w:cstheme="minorHAnsi"/>
                <w:sz w:val="20"/>
                <w:szCs w:val="20"/>
              </w:rPr>
            </w:pPr>
            <w:r w:rsidRPr="004322B1">
              <w:rPr>
                <w:rFonts w:cstheme="minorHAnsi"/>
                <w:sz w:val="20"/>
                <w:szCs w:val="20"/>
              </w:rPr>
              <w:lastRenderedPageBreak/>
              <w:t>Expert consultation on involvement in palliative care research.</w:t>
            </w:r>
          </w:p>
          <w:p w14:paraId="0C7FC8DA"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1D491489"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17A58E3C"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udy to generate agreement and recommendations regarding involvement in palliative care research, using consultation workshop and nominal group technique with users (cancer, non-malignant) (n=12) and researchers (n=5).</w:t>
            </w:r>
          </w:p>
          <w:p w14:paraId="454E4BB2"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r advocates jointly facilitated the workshop and were involved in other aspects of the study.</w:t>
            </w:r>
          </w:p>
          <w:p w14:paraId="67BAB278"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005D9863"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identified, including need for early involvement and use of diverse virtual and face-to-face methods to ensure flexibility. Barriers and evaluation also identified. Some difference in perspectives explored.</w:t>
            </w:r>
          </w:p>
        </w:tc>
        <w:tc>
          <w:tcPr>
            <w:tcW w:w="1557" w:type="dxa"/>
            <w:tcBorders>
              <w:top w:val="single" w:sz="4" w:space="0" w:color="auto"/>
              <w:left w:val="single" w:sz="4" w:space="0" w:color="auto"/>
              <w:bottom w:val="single" w:sz="4" w:space="0" w:color="auto"/>
              <w:right w:val="single" w:sz="4" w:space="0" w:color="auto"/>
            </w:tcBorders>
          </w:tcPr>
          <w:p w14:paraId="21ABCBEF"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56BB4B9E"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A50D2AC" w14:textId="77777777" w:rsidR="004322B1" w:rsidRPr="004322B1" w:rsidRDefault="004322B1" w:rsidP="004322B1">
            <w:pPr>
              <w:tabs>
                <w:tab w:val="left" w:pos="7760"/>
              </w:tabs>
              <w:rPr>
                <w:rFonts w:cstheme="minorHAnsi"/>
                <w:sz w:val="20"/>
                <w:szCs w:val="20"/>
              </w:rPr>
            </w:pPr>
          </w:p>
        </w:tc>
      </w:tr>
      <w:tr w:rsidR="004322B1" w:rsidRPr="004322B1" w14:paraId="646B3226" w14:textId="77777777" w:rsidTr="00BB2F9E">
        <w:tc>
          <w:tcPr>
            <w:tcW w:w="1976" w:type="dxa"/>
            <w:tcBorders>
              <w:top w:val="single" w:sz="4" w:space="0" w:color="auto"/>
              <w:left w:val="single" w:sz="4" w:space="0" w:color="auto"/>
              <w:bottom w:val="single" w:sz="4" w:space="0" w:color="auto"/>
              <w:right w:val="single" w:sz="4" w:space="0" w:color="auto"/>
            </w:tcBorders>
          </w:tcPr>
          <w:p w14:paraId="0BC6E59F" w14:textId="0C958E89" w:rsidR="004322B1" w:rsidRPr="004322B1" w:rsidRDefault="004322B1" w:rsidP="004322B1">
            <w:pPr>
              <w:tabs>
                <w:tab w:val="left" w:pos="7760"/>
              </w:tabs>
              <w:rPr>
                <w:rFonts w:cstheme="minorHAnsi"/>
                <w:sz w:val="20"/>
                <w:szCs w:val="20"/>
              </w:rPr>
            </w:pPr>
            <w:r w:rsidRPr="004322B1">
              <w:rPr>
                <w:rFonts w:cstheme="minorHAnsi"/>
                <w:sz w:val="20"/>
                <w:szCs w:val="20"/>
              </w:rPr>
              <w:t>Elk</w:t>
            </w:r>
          </w:p>
          <w:p w14:paraId="6863C473"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567458C0" w14:textId="77777777" w:rsidR="004322B1" w:rsidRPr="004322B1" w:rsidRDefault="004322B1" w:rsidP="004322B1">
            <w:pPr>
              <w:tabs>
                <w:tab w:val="left" w:pos="7760"/>
              </w:tabs>
              <w:rPr>
                <w:rFonts w:cstheme="minorHAnsi"/>
                <w:sz w:val="20"/>
                <w:szCs w:val="20"/>
              </w:rPr>
            </w:pPr>
            <w:r w:rsidRPr="004322B1">
              <w:rPr>
                <w:rFonts w:cstheme="minorHAnsi"/>
                <w:sz w:val="20"/>
                <w:szCs w:val="20"/>
              </w:rPr>
              <w:t>USA</w:t>
            </w:r>
          </w:p>
          <w:p w14:paraId="487DA9F2"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17ED8DD8" w14:textId="77777777" w:rsidR="004322B1" w:rsidRPr="004322B1" w:rsidRDefault="004322B1" w:rsidP="004322B1">
            <w:pPr>
              <w:rPr>
                <w:rFonts w:cstheme="minorHAnsi"/>
                <w:sz w:val="20"/>
                <w:szCs w:val="20"/>
              </w:rPr>
            </w:pPr>
            <w:r w:rsidRPr="004322B1">
              <w:rPr>
                <w:rFonts w:cstheme="minorHAnsi"/>
                <w:sz w:val="20"/>
                <w:szCs w:val="20"/>
              </w:rPr>
              <w:t>Academic</w:t>
            </w:r>
          </w:p>
          <w:p w14:paraId="0F6764A6" w14:textId="77777777" w:rsidR="004322B1" w:rsidRPr="004322B1" w:rsidRDefault="004322B1" w:rsidP="004322B1">
            <w:pPr>
              <w:rPr>
                <w:rFonts w:cstheme="minorHAnsi"/>
                <w:sz w:val="20"/>
                <w:szCs w:val="20"/>
              </w:rPr>
            </w:pPr>
            <w:r w:rsidRPr="004322B1">
              <w:rPr>
                <w:rFonts w:cstheme="minorHAnsi"/>
                <w:sz w:val="20"/>
                <w:szCs w:val="20"/>
              </w:rPr>
              <w:t>Conference abstract</w:t>
            </w:r>
          </w:p>
          <w:p w14:paraId="0C8CEB3B" w14:textId="77777777" w:rsidR="004322B1" w:rsidRPr="004322B1" w:rsidRDefault="004322B1" w:rsidP="004322B1">
            <w:pPr>
              <w:rPr>
                <w:rFonts w:cstheme="minorHAnsi"/>
                <w:sz w:val="20"/>
                <w:szCs w:val="20"/>
              </w:rPr>
            </w:pPr>
            <w:r w:rsidRPr="004322B1">
              <w:rPr>
                <w:rFonts w:cstheme="minorHAnsi"/>
                <w:sz w:val="20"/>
                <w:szCs w:val="20"/>
              </w:rPr>
              <w:t>Qualitative</w:t>
            </w:r>
          </w:p>
          <w:p w14:paraId="1528EF62" w14:textId="77777777" w:rsidR="004322B1" w:rsidRPr="004322B1" w:rsidRDefault="004322B1" w:rsidP="004322B1">
            <w:pPr>
              <w:rPr>
                <w:rFonts w:cstheme="minorHAnsi"/>
                <w:sz w:val="20"/>
                <w:szCs w:val="20"/>
              </w:rPr>
            </w:pPr>
            <w:r w:rsidRPr="004322B1">
              <w:rPr>
                <w:rFonts w:cstheme="minorHAnsi"/>
                <w:sz w:val="20"/>
                <w:szCs w:val="20"/>
              </w:rPr>
              <w:t>Outlines use of Community Based Participatory Research (CBPR) in palliative care.</w:t>
            </w:r>
          </w:p>
        </w:tc>
        <w:tc>
          <w:tcPr>
            <w:tcW w:w="7846" w:type="dxa"/>
            <w:tcBorders>
              <w:top w:val="single" w:sz="4" w:space="0" w:color="auto"/>
              <w:left w:val="single" w:sz="4" w:space="0" w:color="auto"/>
              <w:bottom w:val="single" w:sz="4" w:space="0" w:color="auto"/>
              <w:right w:val="single" w:sz="4" w:space="0" w:color="auto"/>
            </w:tcBorders>
          </w:tcPr>
          <w:p w14:paraId="5E7437E0"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B906BD6" w14:textId="77777777" w:rsidR="004322B1" w:rsidRPr="004322B1" w:rsidRDefault="004322B1" w:rsidP="004322B1">
            <w:pPr>
              <w:tabs>
                <w:tab w:val="left" w:pos="7760"/>
              </w:tabs>
              <w:rPr>
                <w:rFonts w:cstheme="minorHAnsi"/>
                <w:sz w:val="20"/>
                <w:szCs w:val="20"/>
              </w:rPr>
            </w:pPr>
            <w:r w:rsidRPr="004322B1">
              <w:rPr>
                <w:rFonts w:cstheme="minorHAnsi"/>
                <w:sz w:val="20"/>
                <w:szCs w:val="20"/>
              </w:rPr>
              <w:t>Describes use of CBPR in palliative care, including principles and elements of CBPR.</w:t>
            </w:r>
          </w:p>
          <w:p w14:paraId="5E85B3F4"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4A556EDB"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evaluation reported only.</w:t>
            </w:r>
          </w:p>
          <w:p w14:paraId="4A8AB1E2"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45D6FB46"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637293E7"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3DA0FF34" w14:textId="77777777" w:rsidR="004322B1" w:rsidRPr="004322B1" w:rsidRDefault="004322B1" w:rsidP="004322B1">
            <w:pPr>
              <w:tabs>
                <w:tab w:val="left" w:pos="7760"/>
              </w:tabs>
              <w:rPr>
                <w:rFonts w:cstheme="minorHAnsi"/>
                <w:sz w:val="20"/>
                <w:szCs w:val="20"/>
              </w:rPr>
            </w:pPr>
          </w:p>
        </w:tc>
      </w:tr>
      <w:tr w:rsidR="004322B1" w:rsidRPr="004322B1" w14:paraId="30481B25" w14:textId="77777777" w:rsidTr="00BB2F9E">
        <w:tc>
          <w:tcPr>
            <w:tcW w:w="1976" w:type="dxa"/>
            <w:tcBorders>
              <w:top w:val="single" w:sz="4" w:space="0" w:color="auto"/>
              <w:left w:val="single" w:sz="4" w:space="0" w:color="auto"/>
              <w:bottom w:val="single" w:sz="4" w:space="0" w:color="auto"/>
              <w:right w:val="single" w:sz="4" w:space="0" w:color="auto"/>
            </w:tcBorders>
          </w:tcPr>
          <w:p w14:paraId="7F6FC7D9" w14:textId="6089E5EC" w:rsidR="004322B1" w:rsidRPr="004322B1" w:rsidRDefault="004322B1" w:rsidP="004322B1">
            <w:pPr>
              <w:tabs>
                <w:tab w:val="left" w:pos="7760"/>
              </w:tabs>
              <w:rPr>
                <w:rFonts w:cstheme="minorHAnsi"/>
                <w:sz w:val="20"/>
                <w:szCs w:val="20"/>
              </w:rPr>
            </w:pPr>
            <w:r w:rsidRPr="004322B1">
              <w:rPr>
                <w:rFonts w:cstheme="minorHAnsi"/>
                <w:sz w:val="20"/>
                <w:szCs w:val="20"/>
              </w:rPr>
              <w:t>Forbat</w:t>
            </w:r>
          </w:p>
          <w:p w14:paraId="7E52CD2F"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5</w:t>
            </w:r>
          </w:p>
          <w:p w14:paraId="49967FEE"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DB6B10B"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4B2B5D5" w14:textId="77777777" w:rsidR="004322B1" w:rsidRPr="004322B1" w:rsidRDefault="004322B1" w:rsidP="004322B1">
            <w:pPr>
              <w:rPr>
                <w:rFonts w:cstheme="minorHAnsi"/>
                <w:sz w:val="20"/>
                <w:szCs w:val="20"/>
              </w:rPr>
            </w:pPr>
            <w:r w:rsidRPr="004322B1">
              <w:rPr>
                <w:rFonts w:cstheme="minorHAnsi"/>
                <w:sz w:val="20"/>
                <w:szCs w:val="20"/>
              </w:rPr>
              <w:t>Academic</w:t>
            </w:r>
          </w:p>
          <w:p w14:paraId="66F6871D" w14:textId="77777777" w:rsidR="004322B1" w:rsidRPr="004322B1" w:rsidRDefault="004322B1" w:rsidP="004322B1">
            <w:pPr>
              <w:rPr>
                <w:rFonts w:cstheme="minorHAnsi"/>
                <w:sz w:val="20"/>
                <w:szCs w:val="20"/>
              </w:rPr>
            </w:pPr>
            <w:r w:rsidRPr="004322B1">
              <w:rPr>
                <w:rFonts w:cstheme="minorHAnsi"/>
                <w:sz w:val="20"/>
                <w:szCs w:val="20"/>
              </w:rPr>
              <w:t>Journal article</w:t>
            </w:r>
          </w:p>
          <w:p w14:paraId="1AAA6277" w14:textId="77777777" w:rsidR="004322B1" w:rsidRPr="004322B1" w:rsidRDefault="004322B1" w:rsidP="004322B1">
            <w:pPr>
              <w:rPr>
                <w:rFonts w:cstheme="minorHAnsi"/>
                <w:sz w:val="20"/>
                <w:szCs w:val="20"/>
              </w:rPr>
            </w:pPr>
            <w:r w:rsidRPr="004322B1">
              <w:rPr>
                <w:rFonts w:cstheme="minorHAnsi"/>
                <w:sz w:val="20"/>
                <w:szCs w:val="20"/>
              </w:rPr>
              <w:t>Survey, Qualitative, document analysis</w:t>
            </w:r>
          </w:p>
          <w:p w14:paraId="15903D89" w14:textId="77777777" w:rsidR="004322B1" w:rsidRPr="004322B1" w:rsidRDefault="004322B1" w:rsidP="004322B1">
            <w:pPr>
              <w:rPr>
                <w:rFonts w:cstheme="minorHAnsi"/>
                <w:sz w:val="20"/>
                <w:szCs w:val="20"/>
              </w:rPr>
            </w:pPr>
            <w:r w:rsidRPr="004322B1">
              <w:rPr>
                <w:rFonts w:cstheme="minorHAnsi"/>
                <w:sz w:val="20"/>
                <w:szCs w:val="20"/>
              </w:rPr>
              <w:t>Study to explore what data emerged when former care-givers/co-researchers were trained and conducted research with current care-givers of palliative care services.</w:t>
            </w:r>
          </w:p>
        </w:tc>
        <w:tc>
          <w:tcPr>
            <w:tcW w:w="7846" w:type="dxa"/>
            <w:tcBorders>
              <w:top w:val="single" w:sz="4" w:space="0" w:color="auto"/>
              <w:left w:val="single" w:sz="4" w:space="0" w:color="auto"/>
              <w:bottom w:val="single" w:sz="4" w:space="0" w:color="auto"/>
              <w:right w:val="single" w:sz="4" w:space="0" w:color="auto"/>
            </w:tcBorders>
          </w:tcPr>
          <w:p w14:paraId="59955D20"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522282D8" w14:textId="77777777" w:rsidR="004322B1" w:rsidRPr="004322B1" w:rsidRDefault="004322B1" w:rsidP="004322B1">
            <w:pPr>
              <w:tabs>
                <w:tab w:val="left" w:pos="7760"/>
              </w:tabs>
              <w:rPr>
                <w:rFonts w:cstheme="minorHAnsi"/>
                <w:sz w:val="20"/>
                <w:szCs w:val="20"/>
              </w:rPr>
            </w:pPr>
            <w:r w:rsidRPr="004322B1">
              <w:rPr>
                <w:rFonts w:cstheme="minorHAnsi"/>
                <w:sz w:val="20"/>
                <w:szCs w:val="20"/>
              </w:rPr>
              <w:t>4 co-researchers involved in design, data collection with current care-givers (cancer, neurodegenerative, cardiovascular) (n=11) and analysis. An additional co-researcher involved in data analysis.</w:t>
            </w:r>
          </w:p>
          <w:p w14:paraId="110279B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2704A592"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 Main issue identified were interactional difficulties during the interviews.</w:t>
            </w:r>
          </w:p>
          <w:p w14:paraId="78509313"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4627333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8E4B3CC"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8D28BC0" w14:textId="77777777" w:rsidR="004322B1" w:rsidRPr="004322B1" w:rsidRDefault="004322B1" w:rsidP="004322B1">
            <w:pPr>
              <w:tabs>
                <w:tab w:val="left" w:pos="7760"/>
              </w:tabs>
              <w:rPr>
                <w:rFonts w:cstheme="minorHAnsi"/>
                <w:sz w:val="20"/>
                <w:szCs w:val="20"/>
              </w:rPr>
            </w:pPr>
          </w:p>
        </w:tc>
      </w:tr>
      <w:tr w:rsidR="004322B1" w:rsidRPr="004322B1" w14:paraId="3AAC12F4" w14:textId="77777777" w:rsidTr="00BB2F9E">
        <w:tc>
          <w:tcPr>
            <w:tcW w:w="1976" w:type="dxa"/>
            <w:tcBorders>
              <w:top w:val="single" w:sz="4" w:space="0" w:color="auto"/>
              <w:left w:val="single" w:sz="4" w:space="0" w:color="auto"/>
              <w:bottom w:val="single" w:sz="4" w:space="0" w:color="auto"/>
              <w:right w:val="single" w:sz="4" w:space="0" w:color="auto"/>
            </w:tcBorders>
          </w:tcPr>
          <w:p w14:paraId="59461E7A" w14:textId="25468BDE" w:rsidR="004322B1" w:rsidRPr="004322B1" w:rsidRDefault="004322B1" w:rsidP="004322B1">
            <w:pPr>
              <w:tabs>
                <w:tab w:val="left" w:pos="7760"/>
              </w:tabs>
              <w:rPr>
                <w:rFonts w:cstheme="minorHAnsi"/>
                <w:sz w:val="20"/>
                <w:szCs w:val="20"/>
              </w:rPr>
            </w:pPr>
            <w:r w:rsidRPr="004322B1">
              <w:rPr>
                <w:rFonts w:cstheme="minorHAnsi"/>
                <w:sz w:val="20"/>
                <w:szCs w:val="20"/>
              </w:rPr>
              <w:t>Forbat</w:t>
            </w:r>
          </w:p>
          <w:p w14:paraId="720C057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9</w:t>
            </w:r>
          </w:p>
          <w:p w14:paraId="523A6339"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4FD5627" w14:textId="77777777" w:rsidR="004322B1" w:rsidRPr="004322B1" w:rsidRDefault="004322B1" w:rsidP="004322B1">
            <w:pPr>
              <w:rPr>
                <w:rFonts w:cstheme="minorHAnsi"/>
                <w:sz w:val="20"/>
                <w:szCs w:val="20"/>
              </w:rPr>
            </w:pPr>
            <w:r w:rsidRPr="004322B1">
              <w:rPr>
                <w:rFonts w:cstheme="minorHAnsi"/>
                <w:sz w:val="20"/>
                <w:szCs w:val="20"/>
              </w:rPr>
              <w:t>CCRC</w:t>
            </w:r>
          </w:p>
          <w:p w14:paraId="25DEE4D8"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2FE01AA" w14:textId="77777777" w:rsidR="004322B1" w:rsidRPr="004322B1" w:rsidRDefault="004322B1" w:rsidP="004322B1">
            <w:pPr>
              <w:rPr>
                <w:rFonts w:cstheme="minorHAnsi"/>
                <w:sz w:val="20"/>
                <w:szCs w:val="20"/>
              </w:rPr>
            </w:pPr>
            <w:r w:rsidRPr="004322B1">
              <w:rPr>
                <w:rFonts w:cstheme="minorHAnsi"/>
                <w:sz w:val="20"/>
                <w:szCs w:val="20"/>
              </w:rPr>
              <w:t>Academic</w:t>
            </w:r>
          </w:p>
          <w:p w14:paraId="1592D6BD" w14:textId="77777777" w:rsidR="004322B1" w:rsidRPr="004322B1" w:rsidRDefault="004322B1" w:rsidP="004322B1">
            <w:pPr>
              <w:rPr>
                <w:rFonts w:cstheme="minorHAnsi"/>
                <w:sz w:val="20"/>
                <w:szCs w:val="20"/>
              </w:rPr>
            </w:pPr>
            <w:r w:rsidRPr="004322B1">
              <w:rPr>
                <w:rFonts w:cstheme="minorHAnsi"/>
                <w:sz w:val="20"/>
                <w:szCs w:val="20"/>
              </w:rPr>
              <w:t>Journal article</w:t>
            </w:r>
          </w:p>
          <w:p w14:paraId="3D44CD6D" w14:textId="77777777" w:rsidR="004322B1" w:rsidRPr="004322B1" w:rsidRDefault="004322B1" w:rsidP="004322B1">
            <w:pPr>
              <w:rPr>
                <w:rFonts w:cstheme="minorHAnsi"/>
                <w:sz w:val="20"/>
                <w:szCs w:val="20"/>
              </w:rPr>
            </w:pPr>
            <w:r w:rsidRPr="004322B1">
              <w:rPr>
                <w:rFonts w:cstheme="minorHAnsi"/>
                <w:sz w:val="20"/>
                <w:szCs w:val="20"/>
              </w:rPr>
              <w:t>Qualitative</w:t>
            </w:r>
          </w:p>
          <w:p w14:paraId="1389B45A" w14:textId="77777777" w:rsidR="004322B1" w:rsidRPr="004322B1" w:rsidRDefault="004322B1" w:rsidP="004322B1">
            <w:pPr>
              <w:rPr>
                <w:rFonts w:cstheme="minorHAnsi"/>
                <w:sz w:val="20"/>
                <w:szCs w:val="20"/>
              </w:rPr>
            </w:pPr>
            <w:r w:rsidRPr="004322B1">
              <w:rPr>
                <w:rFonts w:cstheme="minorHAnsi"/>
                <w:sz w:val="20"/>
                <w:szCs w:val="20"/>
              </w:rPr>
              <w:t>Explores range of involvement models, drawn from the wider evaluation.</w:t>
            </w:r>
          </w:p>
        </w:tc>
        <w:tc>
          <w:tcPr>
            <w:tcW w:w="7846" w:type="dxa"/>
            <w:tcBorders>
              <w:top w:val="single" w:sz="4" w:space="0" w:color="auto"/>
              <w:left w:val="single" w:sz="4" w:space="0" w:color="auto"/>
              <w:bottom w:val="single" w:sz="4" w:space="0" w:color="auto"/>
              <w:right w:val="single" w:sz="4" w:space="0" w:color="auto"/>
            </w:tcBorders>
          </w:tcPr>
          <w:p w14:paraId="24D8ADC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 service provision</w:t>
            </w:r>
          </w:p>
          <w:p w14:paraId="2790416E"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cancer) used interviews and focus groups.</w:t>
            </w:r>
          </w:p>
          <w:p w14:paraId="642AD60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5A61A5CE"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barriers and evaluation explored. Reported on ways of conceptualising involvement including associated difficulties and resulting slow uptake.</w:t>
            </w:r>
          </w:p>
          <w:p w14:paraId="6F22B2D0"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2132D3BE"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5F1F55E"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E5EECB8" w14:textId="77777777" w:rsidR="004322B1" w:rsidRPr="004322B1" w:rsidRDefault="004322B1" w:rsidP="004322B1">
            <w:pPr>
              <w:tabs>
                <w:tab w:val="left" w:pos="7760"/>
              </w:tabs>
              <w:rPr>
                <w:rFonts w:cstheme="minorHAnsi"/>
                <w:sz w:val="20"/>
                <w:szCs w:val="20"/>
              </w:rPr>
            </w:pPr>
          </w:p>
        </w:tc>
      </w:tr>
      <w:tr w:rsidR="004322B1" w:rsidRPr="004322B1" w14:paraId="6672794E" w14:textId="77777777" w:rsidTr="00BB2F9E">
        <w:tc>
          <w:tcPr>
            <w:tcW w:w="1976" w:type="dxa"/>
            <w:tcBorders>
              <w:top w:val="single" w:sz="4" w:space="0" w:color="auto"/>
              <w:left w:val="single" w:sz="4" w:space="0" w:color="auto"/>
              <w:bottom w:val="single" w:sz="4" w:space="0" w:color="auto"/>
              <w:right w:val="single" w:sz="4" w:space="0" w:color="auto"/>
            </w:tcBorders>
          </w:tcPr>
          <w:p w14:paraId="765FF8BF" w14:textId="1E70842A" w:rsidR="004322B1" w:rsidRPr="004322B1" w:rsidRDefault="004322B1" w:rsidP="004322B1">
            <w:pPr>
              <w:tabs>
                <w:tab w:val="left" w:pos="7760"/>
              </w:tabs>
              <w:rPr>
                <w:rFonts w:cstheme="minorHAnsi"/>
                <w:sz w:val="20"/>
                <w:szCs w:val="20"/>
              </w:rPr>
            </w:pPr>
            <w:r w:rsidRPr="004322B1">
              <w:rPr>
                <w:rFonts w:cstheme="minorHAnsi"/>
                <w:sz w:val="20"/>
                <w:szCs w:val="20"/>
              </w:rPr>
              <w:t>Forbat</w:t>
            </w:r>
          </w:p>
          <w:p w14:paraId="5AD6BCFC"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7B1CE44A"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1E6ED56F" w14:textId="77777777" w:rsidR="004322B1" w:rsidRPr="004322B1" w:rsidRDefault="004322B1" w:rsidP="004322B1">
            <w:pPr>
              <w:tabs>
                <w:tab w:val="left" w:pos="7760"/>
              </w:tabs>
              <w:rPr>
                <w:rFonts w:cstheme="minorHAnsi"/>
                <w:sz w:val="20"/>
                <w:szCs w:val="20"/>
              </w:rPr>
            </w:pPr>
            <w:r w:rsidRPr="004322B1">
              <w:rPr>
                <w:rFonts w:cstheme="minorHAnsi"/>
                <w:sz w:val="20"/>
                <w:szCs w:val="20"/>
              </w:rPr>
              <w:t>CCRC</w:t>
            </w:r>
          </w:p>
        </w:tc>
        <w:tc>
          <w:tcPr>
            <w:tcW w:w="3075" w:type="dxa"/>
            <w:tcBorders>
              <w:top w:val="single" w:sz="4" w:space="0" w:color="auto"/>
              <w:left w:val="single" w:sz="4" w:space="0" w:color="auto"/>
              <w:bottom w:val="single" w:sz="4" w:space="0" w:color="auto"/>
              <w:right w:val="single" w:sz="4" w:space="0" w:color="auto"/>
            </w:tcBorders>
          </w:tcPr>
          <w:p w14:paraId="1CFEC231" w14:textId="77777777" w:rsidR="004322B1" w:rsidRPr="004322B1" w:rsidRDefault="004322B1" w:rsidP="004322B1">
            <w:pPr>
              <w:rPr>
                <w:rFonts w:cstheme="minorHAnsi"/>
                <w:sz w:val="20"/>
                <w:szCs w:val="20"/>
              </w:rPr>
            </w:pPr>
            <w:r w:rsidRPr="004322B1">
              <w:rPr>
                <w:rFonts w:cstheme="minorHAnsi"/>
                <w:sz w:val="20"/>
                <w:szCs w:val="20"/>
              </w:rPr>
              <w:t>Grey</w:t>
            </w:r>
          </w:p>
          <w:p w14:paraId="746C947C" w14:textId="77777777" w:rsidR="004322B1" w:rsidRPr="004322B1" w:rsidRDefault="004322B1" w:rsidP="004322B1">
            <w:pPr>
              <w:rPr>
                <w:rFonts w:cstheme="minorHAnsi"/>
                <w:sz w:val="20"/>
                <w:szCs w:val="20"/>
              </w:rPr>
            </w:pPr>
            <w:r w:rsidRPr="004322B1">
              <w:rPr>
                <w:rFonts w:cstheme="minorHAnsi"/>
                <w:sz w:val="20"/>
                <w:szCs w:val="20"/>
              </w:rPr>
              <w:t>Report</w:t>
            </w:r>
          </w:p>
          <w:p w14:paraId="04894C37" w14:textId="77777777" w:rsidR="004322B1" w:rsidRPr="004322B1" w:rsidRDefault="004322B1" w:rsidP="004322B1">
            <w:pPr>
              <w:rPr>
                <w:rFonts w:cstheme="minorHAnsi"/>
                <w:sz w:val="20"/>
                <w:szCs w:val="20"/>
              </w:rPr>
            </w:pPr>
            <w:r w:rsidRPr="004322B1">
              <w:rPr>
                <w:rFonts w:cstheme="minorHAnsi"/>
                <w:sz w:val="20"/>
                <w:szCs w:val="20"/>
              </w:rPr>
              <w:t>Survey, document analysis, qualitative</w:t>
            </w:r>
          </w:p>
          <w:p w14:paraId="223D9480"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Evaluation of Developing Cancer Services: Patient and Carer Experiences Programme, to </w:t>
            </w:r>
            <w:r w:rsidRPr="004322B1">
              <w:rPr>
                <w:rFonts w:cstheme="minorHAnsi"/>
                <w:sz w:val="20"/>
                <w:szCs w:val="20"/>
              </w:rPr>
              <w:lastRenderedPageBreak/>
              <w:t>establish evidence on experiences and needs of people affected by cancer in Scotland.</w:t>
            </w:r>
          </w:p>
        </w:tc>
        <w:tc>
          <w:tcPr>
            <w:tcW w:w="7846" w:type="dxa"/>
            <w:tcBorders>
              <w:top w:val="single" w:sz="4" w:space="0" w:color="auto"/>
              <w:left w:val="single" w:sz="4" w:space="0" w:color="auto"/>
              <w:bottom w:val="single" w:sz="4" w:space="0" w:color="auto"/>
              <w:right w:val="single" w:sz="4" w:space="0" w:color="auto"/>
            </w:tcBorders>
          </w:tcPr>
          <w:p w14:paraId="2F76C705"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 service provision</w:t>
            </w:r>
          </w:p>
          <w:p w14:paraId="7ABDE075"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used interviews (n=6), survey (n=104) of people affected by cancer, included clinicians (n=40), policy makers (n=4), researchers (n=5), patients (n=36), carers (n=23), other (n=19)</w:t>
            </w:r>
          </w:p>
          <w:p w14:paraId="6158D9F2"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28ADF30E"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Facilitators, barriers and evaluation discussed. Perspectives explored. Recommendations made for improving involvement, including training for all, greater collaborative working with both patients and other organisations, use of different involvement approaches.</w:t>
            </w:r>
          </w:p>
          <w:p w14:paraId="34522745"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4EB94AF9"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357E022F"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E2682BE" w14:textId="77777777" w:rsidR="004322B1" w:rsidRPr="004322B1" w:rsidRDefault="004322B1" w:rsidP="004322B1">
            <w:pPr>
              <w:tabs>
                <w:tab w:val="left" w:pos="7760"/>
              </w:tabs>
              <w:rPr>
                <w:rFonts w:cstheme="minorHAnsi"/>
                <w:sz w:val="20"/>
                <w:szCs w:val="20"/>
              </w:rPr>
            </w:pPr>
          </w:p>
        </w:tc>
      </w:tr>
      <w:tr w:rsidR="004322B1" w:rsidRPr="004322B1" w14:paraId="3D8591F7" w14:textId="77777777" w:rsidTr="00BB2F9E">
        <w:tc>
          <w:tcPr>
            <w:tcW w:w="1976" w:type="dxa"/>
            <w:tcBorders>
              <w:top w:val="single" w:sz="4" w:space="0" w:color="auto"/>
              <w:left w:val="single" w:sz="4" w:space="0" w:color="auto"/>
              <w:bottom w:val="single" w:sz="4" w:space="0" w:color="auto"/>
              <w:right w:val="single" w:sz="4" w:space="0" w:color="auto"/>
            </w:tcBorders>
          </w:tcPr>
          <w:p w14:paraId="50A48DB6" w14:textId="5D8B01CB" w:rsidR="004322B1" w:rsidRPr="004322B1" w:rsidRDefault="004322B1" w:rsidP="004322B1">
            <w:pPr>
              <w:tabs>
                <w:tab w:val="left" w:pos="7760"/>
              </w:tabs>
              <w:rPr>
                <w:rFonts w:cstheme="minorHAnsi"/>
                <w:sz w:val="20"/>
                <w:szCs w:val="20"/>
              </w:rPr>
            </w:pPr>
            <w:r w:rsidRPr="004322B1">
              <w:rPr>
                <w:rFonts w:cstheme="minorHAnsi"/>
                <w:sz w:val="20"/>
                <w:szCs w:val="20"/>
              </w:rPr>
              <w:t>Froggatt</w:t>
            </w:r>
          </w:p>
          <w:p w14:paraId="53DD59EE"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6DCFDEFE"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AAAA6D0" w14:textId="77777777" w:rsidR="004322B1" w:rsidRPr="004322B1" w:rsidRDefault="004322B1" w:rsidP="004322B1">
            <w:pPr>
              <w:tabs>
                <w:tab w:val="left" w:pos="7760"/>
              </w:tabs>
              <w:rPr>
                <w:rFonts w:cstheme="minorHAnsi"/>
                <w:sz w:val="20"/>
                <w:szCs w:val="20"/>
              </w:rPr>
            </w:pPr>
            <w:r w:rsidRPr="004322B1">
              <w:rPr>
                <w:rFonts w:cstheme="minorHAnsi"/>
                <w:sz w:val="20"/>
                <w:szCs w:val="20"/>
              </w:rPr>
              <w:t>CECo</w:t>
            </w:r>
          </w:p>
        </w:tc>
        <w:tc>
          <w:tcPr>
            <w:tcW w:w="3075" w:type="dxa"/>
            <w:tcBorders>
              <w:top w:val="single" w:sz="4" w:space="0" w:color="auto"/>
              <w:left w:val="single" w:sz="4" w:space="0" w:color="auto"/>
              <w:bottom w:val="single" w:sz="4" w:space="0" w:color="auto"/>
              <w:right w:val="single" w:sz="4" w:space="0" w:color="auto"/>
            </w:tcBorders>
          </w:tcPr>
          <w:p w14:paraId="5FCE732B" w14:textId="77777777" w:rsidR="004322B1" w:rsidRPr="004322B1" w:rsidRDefault="004322B1" w:rsidP="004322B1">
            <w:pPr>
              <w:rPr>
                <w:rFonts w:cstheme="minorHAnsi"/>
                <w:sz w:val="20"/>
                <w:szCs w:val="20"/>
              </w:rPr>
            </w:pPr>
            <w:r w:rsidRPr="004322B1">
              <w:rPr>
                <w:rFonts w:cstheme="minorHAnsi"/>
                <w:sz w:val="20"/>
                <w:szCs w:val="20"/>
              </w:rPr>
              <w:t>Academic</w:t>
            </w:r>
          </w:p>
          <w:p w14:paraId="0E253142" w14:textId="77777777" w:rsidR="004322B1" w:rsidRPr="004322B1" w:rsidRDefault="004322B1" w:rsidP="004322B1">
            <w:pPr>
              <w:rPr>
                <w:rFonts w:cstheme="minorHAnsi"/>
                <w:sz w:val="20"/>
                <w:szCs w:val="20"/>
              </w:rPr>
            </w:pPr>
            <w:r w:rsidRPr="004322B1">
              <w:rPr>
                <w:rFonts w:cstheme="minorHAnsi"/>
                <w:sz w:val="20"/>
                <w:szCs w:val="20"/>
              </w:rPr>
              <w:t>Journal article</w:t>
            </w:r>
          </w:p>
          <w:p w14:paraId="43DF7563" w14:textId="77777777" w:rsidR="004322B1" w:rsidRPr="004322B1" w:rsidRDefault="004322B1" w:rsidP="004322B1">
            <w:pPr>
              <w:rPr>
                <w:rFonts w:cstheme="minorHAnsi"/>
                <w:sz w:val="20"/>
                <w:szCs w:val="20"/>
              </w:rPr>
            </w:pPr>
            <w:r w:rsidRPr="004322B1">
              <w:rPr>
                <w:rFonts w:cstheme="minorHAnsi"/>
                <w:sz w:val="20"/>
                <w:szCs w:val="20"/>
              </w:rPr>
              <w:t>Qualitative</w:t>
            </w:r>
          </w:p>
          <w:p w14:paraId="6EA72A95"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exploring people’s experience of involvement in supportive and palliative care research in University sites.</w:t>
            </w:r>
          </w:p>
        </w:tc>
        <w:tc>
          <w:tcPr>
            <w:tcW w:w="7846" w:type="dxa"/>
            <w:tcBorders>
              <w:top w:val="single" w:sz="4" w:space="0" w:color="auto"/>
              <w:left w:val="single" w:sz="4" w:space="0" w:color="auto"/>
              <w:bottom w:val="single" w:sz="4" w:space="0" w:color="auto"/>
              <w:right w:val="single" w:sz="4" w:space="0" w:color="auto"/>
            </w:tcBorders>
          </w:tcPr>
          <w:p w14:paraId="1E198B3F"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54FF9FC4"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rviews with patients in 5 University sites with cancer diagnosis (n=8).</w:t>
            </w:r>
          </w:p>
          <w:p w14:paraId="6DA0FEAA" w14:textId="77777777" w:rsidR="004322B1" w:rsidRPr="004322B1" w:rsidRDefault="004322B1" w:rsidP="004322B1">
            <w:pPr>
              <w:tabs>
                <w:tab w:val="left" w:pos="7760"/>
              </w:tabs>
              <w:rPr>
                <w:rFonts w:cstheme="minorHAnsi"/>
                <w:sz w:val="20"/>
                <w:szCs w:val="20"/>
              </w:rPr>
            </w:pPr>
            <w:r w:rsidRPr="004322B1">
              <w:rPr>
                <w:rFonts w:cstheme="minorHAnsi"/>
                <w:sz w:val="20"/>
                <w:szCs w:val="20"/>
              </w:rPr>
              <w:t>Core research team included patient representative who contributed to bid and was member of senior executive team of the Cancer Experiences research Collaborative (CECo). 2 other PPI representatives were members of CECo advisory group. Different PPI throughout the study in different sites, including development of PPI involvement group (Research Partner Forum) in one site.</w:t>
            </w:r>
          </w:p>
          <w:p w14:paraId="54569F24"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A240AC3"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 Main issues identified include personal benefits of increased confidence, gaining knowledge and skills. Challenges include emotional and practical nature of the work, language and communication issues.</w:t>
            </w:r>
          </w:p>
        </w:tc>
        <w:tc>
          <w:tcPr>
            <w:tcW w:w="1557" w:type="dxa"/>
            <w:tcBorders>
              <w:top w:val="single" w:sz="4" w:space="0" w:color="auto"/>
              <w:left w:val="single" w:sz="4" w:space="0" w:color="auto"/>
              <w:bottom w:val="single" w:sz="4" w:space="0" w:color="auto"/>
              <w:right w:val="single" w:sz="4" w:space="0" w:color="auto"/>
            </w:tcBorders>
          </w:tcPr>
          <w:p w14:paraId="73BD96C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B4E5C7C"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183ED532" w14:textId="77777777" w:rsidR="004322B1" w:rsidRPr="004322B1" w:rsidRDefault="004322B1" w:rsidP="004322B1">
            <w:pPr>
              <w:tabs>
                <w:tab w:val="left" w:pos="7760"/>
              </w:tabs>
              <w:rPr>
                <w:rFonts w:cstheme="minorHAnsi"/>
                <w:sz w:val="20"/>
                <w:szCs w:val="20"/>
              </w:rPr>
            </w:pPr>
          </w:p>
        </w:tc>
      </w:tr>
      <w:tr w:rsidR="004322B1" w:rsidRPr="004322B1" w14:paraId="545581FB" w14:textId="77777777" w:rsidTr="00BB2F9E">
        <w:tc>
          <w:tcPr>
            <w:tcW w:w="1976" w:type="dxa"/>
            <w:tcBorders>
              <w:top w:val="single" w:sz="4" w:space="0" w:color="auto"/>
              <w:left w:val="single" w:sz="4" w:space="0" w:color="auto"/>
              <w:bottom w:val="single" w:sz="4" w:space="0" w:color="auto"/>
              <w:right w:val="single" w:sz="4" w:space="0" w:color="auto"/>
            </w:tcBorders>
          </w:tcPr>
          <w:p w14:paraId="483D906A" w14:textId="38D0ADFA" w:rsidR="004322B1" w:rsidRPr="004322B1" w:rsidRDefault="004322B1" w:rsidP="004322B1">
            <w:pPr>
              <w:tabs>
                <w:tab w:val="left" w:pos="7760"/>
              </w:tabs>
              <w:rPr>
                <w:rFonts w:cstheme="minorHAnsi"/>
                <w:sz w:val="20"/>
                <w:szCs w:val="20"/>
              </w:rPr>
            </w:pPr>
            <w:r w:rsidRPr="004322B1">
              <w:rPr>
                <w:rFonts w:cstheme="minorHAnsi"/>
                <w:sz w:val="20"/>
                <w:szCs w:val="20"/>
              </w:rPr>
              <w:t>Froggatt</w:t>
            </w:r>
          </w:p>
          <w:p w14:paraId="7CDA0A9F"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53D666FA" w14:textId="77777777" w:rsidR="004322B1" w:rsidRPr="004322B1" w:rsidRDefault="004322B1" w:rsidP="004322B1">
            <w:pPr>
              <w:tabs>
                <w:tab w:val="left" w:pos="7760"/>
              </w:tabs>
              <w:rPr>
                <w:rFonts w:cstheme="minorHAnsi"/>
                <w:sz w:val="20"/>
                <w:szCs w:val="20"/>
              </w:rPr>
            </w:pPr>
            <w:r w:rsidRPr="004322B1">
              <w:rPr>
                <w:rFonts w:cstheme="minorHAnsi"/>
                <w:sz w:val="20"/>
                <w:szCs w:val="20"/>
              </w:rPr>
              <w:t>Australia, Austria, Canada, UK</w:t>
            </w:r>
          </w:p>
          <w:p w14:paraId="63397057"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2D97AC8C" w14:textId="77777777" w:rsidR="004322B1" w:rsidRPr="004322B1" w:rsidRDefault="004322B1" w:rsidP="004322B1">
            <w:pPr>
              <w:rPr>
                <w:rFonts w:cstheme="minorHAnsi"/>
                <w:sz w:val="20"/>
                <w:szCs w:val="20"/>
              </w:rPr>
            </w:pPr>
            <w:r w:rsidRPr="004322B1">
              <w:rPr>
                <w:rFonts w:cstheme="minorHAnsi"/>
                <w:sz w:val="20"/>
                <w:szCs w:val="20"/>
              </w:rPr>
              <w:t>Academic</w:t>
            </w:r>
          </w:p>
          <w:p w14:paraId="2EC342C3" w14:textId="77777777" w:rsidR="004322B1" w:rsidRPr="004322B1" w:rsidRDefault="004322B1" w:rsidP="004322B1">
            <w:pPr>
              <w:rPr>
                <w:rFonts w:cstheme="minorHAnsi"/>
                <w:sz w:val="20"/>
                <w:szCs w:val="20"/>
              </w:rPr>
            </w:pPr>
            <w:r w:rsidRPr="004322B1">
              <w:rPr>
                <w:rFonts w:cstheme="minorHAnsi"/>
                <w:sz w:val="20"/>
                <w:szCs w:val="20"/>
              </w:rPr>
              <w:t>Book chapter</w:t>
            </w:r>
          </w:p>
          <w:p w14:paraId="13E50CC2" w14:textId="77777777" w:rsidR="004322B1" w:rsidRPr="004322B1" w:rsidRDefault="004322B1" w:rsidP="004322B1">
            <w:pPr>
              <w:rPr>
                <w:rFonts w:cstheme="minorHAnsi"/>
                <w:sz w:val="20"/>
                <w:szCs w:val="20"/>
              </w:rPr>
            </w:pPr>
            <w:r w:rsidRPr="004322B1">
              <w:rPr>
                <w:rFonts w:cstheme="minorHAnsi"/>
                <w:sz w:val="20"/>
                <w:szCs w:val="20"/>
              </w:rPr>
              <w:t>Text/opinion</w:t>
            </w:r>
          </w:p>
          <w:p w14:paraId="552720C1" w14:textId="77777777" w:rsidR="004322B1" w:rsidRPr="004322B1" w:rsidRDefault="004322B1" w:rsidP="004322B1">
            <w:pPr>
              <w:rPr>
                <w:rFonts w:cstheme="minorHAnsi"/>
                <w:sz w:val="20"/>
                <w:szCs w:val="20"/>
              </w:rPr>
            </w:pPr>
            <w:r w:rsidRPr="004322B1">
              <w:rPr>
                <w:rFonts w:cstheme="minorHAnsi"/>
                <w:sz w:val="20"/>
                <w:szCs w:val="20"/>
              </w:rPr>
              <w:t>Final chapter of book on palliative care and participatory research, brings together key themes.</w:t>
            </w:r>
          </w:p>
        </w:tc>
        <w:tc>
          <w:tcPr>
            <w:tcW w:w="7846" w:type="dxa"/>
            <w:tcBorders>
              <w:top w:val="single" w:sz="4" w:space="0" w:color="auto"/>
              <w:left w:val="single" w:sz="4" w:space="0" w:color="auto"/>
              <w:bottom w:val="single" w:sz="4" w:space="0" w:color="auto"/>
              <w:right w:val="single" w:sz="4" w:space="0" w:color="auto"/>
            </w:tcBorders>
          </w:tcPr>
          <w:p w14:paraId="59206161"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4A44BB33" w14:textId="77777777" w:rsidR="004322B1" w:rsidRPr="004322B1" w:rsidRDefault="004322B1" w:rsidP="004322B1">
            <w:pPr>
              <w:tabs>
                <w:tab w:val="left" w:pos="7760"/>
              </w:tabs>
              <w:rPr>
                <w:rFonts w:cstheme="minorHAnsi"/>
                <w:sz w:val="20"/>
                <w:szCs w:val="20"/>
              </w:rPr>
            </w:pPr>
            <w:r w:rsidRPr="004322B1">
              <w:rPr>
                <w:rFonts w:cstheme="minorHAnsi"/>
                <w:sz w:val="20"/>
                <w:szCs w:val="20"/>
              </w:rPr>
              <w:t>Numerous examples of participatory research in palliative care (respiratory). Key threads identified as relationships, processes of change, power, ethics, sensitive topics, reflexivity and responsiveness.</w:t>
            </w:r>
          </w:p>
          <w:p w14:paraId="49CE821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1262BD00"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perspectives and evaluation reported.</w:t>
            </w:r>
          </w:p>
        </w:tc>
        <w:tc>
          <w:tcPr>
            <w:tcW w:w="1557" w:type="dxa"/>
            <w:tcBorders>
              <w:top w:val="single" w:sz="4" w:space="0" w:color="auto"/>
              <w:left w:val="single" w:sz="4" w:space="0" w:color="auto"/>
              <w:bottom w:val="single" w:sz="4" w:space="0" w:color="auto"/>
              <w:right w:val="single" w:sz="4" w:space="0" w:color="auto"/>
            </w:tcBorders>
          </w:tcPr>
          <w:p w14:paraId="70F96564"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2AB3969B"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6A573BA" w14:textId="77777777" w:rsidR="004322B1" w:rsidRPr="004322B1" w:rsidRDefault="004322B1" w:rsidP="004322B1">
            <w:pPr>
              <w:tabs>
                <w:tab w:val="left" w:pos="7760"/>
              </w:tabs>
              <w:rPr>
                <w:rFonts w:cstheme="minorHAnsi"/>
                <w:sz w:val="20"/>
                <w:szCs w:val="20"/>
              </w:rPr>
            </w:pPr>
          </w:p>
        </w:tc>
      </w:tr>
      <w:tr w:rsidR="004322B1" w:rsidRPr="004322B1" w14:paraId="73CA42A2" w14:textId="77777777" w:rsidTr="00BB2F9E">
        <w:tc>
          <w:tcPr>
            <w:tcW w:w="1976" w:type="dxa"/>
            <w:tcBorders>
              <w:top w:val="single" w:sz="4" w:space="0" w:color="auto"/>
              <w:left w:val="single" w:sz="4" w:space="0" w:color="auto"/>
              <w:bottom w:val="single" w:sz="4" w:space="0" w:color="auto"/>
              <w:right w:val="single" w:sz="4" w:space="0" w:color="auto"/>
            </w:tcBorders>
          </w:tcPr>
          <w:p w14:paraId="6F686B19" w14:textId="38AF1282" w:rsidR="004322B1" w:rsidRPr="004322B1" w:rsidRDefault="004322B1" w:rsidP="004322B1">
            <w:pPr>
              <w:tabs>
                <w:tab w:val="left" w:pos="7760"/>
              </w:tabs>
              <w:rPr>
                <w:rFonts w:cstheme="minorHAnsi"/>
                <w:sz w:val="20"/>
                <w:szCs w:val="20"/>
              </w:rPr>
            </w:pPr>
            <w:r w:rsidRPr="004322B1">
              <w:rPr>
                <w:rFonts w:cstheme="minorHAnsi"/>
                <w:sz w:val="20"/>
                <w:szCs w:val="20"/>
              </w:rPr>
              <w:t>Goodman</w:t>
            </w:r>
          </w:p>
          <w:p w14:paraId="13E1940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1</w:t>
            </w:r>
          </w:p>
          <w:p w14:paraId="4FF85A0F"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05A3CDEA"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81F4306" w14:textId="77777777" w:rsidR="004322B1" w:rsidRPr="004322B1" w:rsidRDefault="004322B1" w:rsidP="004322B1">
            <w:pPr>
              <w:rPr>
                <w:rFonts w:cstheme="minorHAnsi"/>
                <w:sz w:val="20"/>
                <w:szCs w:val="20"/>
              </w:rPr>
            </w:pPr>
            <w:r w:rsidRPr="004322B1">
              <w:rPr>
                <w:rFonts w:cstheme="minorHAnsi"/>
                <w:sz w:val="20"/>
                <w:szCs w:val="20"/>
              </w:rPr>
              <w:t>Academic</w:t>
            </w:r>
          </w:p>
          <w:p w14:paraId="625B4626" w14:textId="77777777" w:rsidR="004322B1" w:rsidRPr="004322B1" w:rsidRDefault="004322B1" w:rsidP="004322B1">
            <w:pPr>
              <w:rPr>
                <w:rFonts w:cstheme="minorHAnsi"/>
                <w:sz w:val="20"/>
                <w:szCs w:val="20"/>
              </w:rPr>
            </w:pPr>
            <w:r w:rsidRPr="004322B1">
              <w:rPr>
                <w:rFonts w:cstheme="minorHAnsi"/>
                <w:sz w:val="20"/>
                <w:szCs w:val="20"/>
              </w:rPr>
              <w:t>Journal article</w:t>
            </w:r>
          </w:p>
          <w:p w14:paraId="629EFB24" w14:textId="77777777" w:rsidR="004322B1" w:rsidRPr="004322B1" w:rsidRDefault="004322B1" w:rsidP="004322B1">
            <w:pPr>
              <w:rPr>
                <w:rFonts w:cstheme="minorHAnsi"/>
                <w:sz w:val="20"/>
                <w:szCs w:val="20"/>
              </w:rPr>
            </w:pPr>
            <w:r w:rsidRPr="004322B1">
              <w:rPr>
                <w:rFonts w:cstheme="minorHAnsi"/>
                <w:sz w:val="20"/>
                <w:szCs w:val="20"/>
              </w:rPr>
              <w:t>Longitudinal study – mixed methods of qualitative, document analysis</w:t>
            </w:r>
          </w:p>
          <w:p w14:paraId="08157E08"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on end of life care in care homes.</w:t>
            </w:r>
          </w:p>
        </w:tc>
        <w:tc>
          <w:tcPr>
            <w:tcW w:w="7846" w:type="dxa"/>
            <w:tcBorders>
              <w:top w:val="single" w:sz="4" w:space="0" w:color="auto"/>
              <w:left w:val="single" w:sz="4" w:space="0" w:color="auto"/>
              <w:bottom w:val="single" w:sz="4" w:space="0" w:color="auto"/>
              <w:right w:val="single" w:sz="4" w:space="0" w:color="auto"/>
            </w:tcBorders>
          </w:tcPr>
          <w:p w14:paraId="3B90A63D"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74647E1" w14:textId="77777777" w:rsidR="004322B1" w:rsidRPr="004322B1" w:rsidRDefault="004322B1" w:rsidP="004322B1">
            <w:pPr>
              <w:tabs>
                <w:tab w:val="left" w:pos="7760"/>
              </w:tabs>
              <w:rPr>
                <w:rFonts w:cstheme="minorHAnsi"/>
                <w:sz w:val="20"/>
                <w:szCs w:val="20"/>
              </w:rPr>
            </w:pPr>
            <w:r w:rsidRPr="004322B1">
              <w:rPr>
                <w:rFonts w:cstheme="minorHAnsi"/>
                <w:sz w:val="20"/>
                <w:szCs w:val="20"/>
              </w:rPr>
              <w:t>156 interviews up to 3 times with each resident (n=63).</w:t>
            </w:r>
          </w:p>
          <w:p w14:paraId="1E4054CA" w14:textId="77777777" w:rsidR="004322B1" w:rsidRPr="004322B1" w:rsidRDefault="004322B1" w:rsidP="004322B1">
            <w:pPr>
              <w:tabs>
                <w:tab w:val="left" w:pos="7760"/>
              </w:tabs>
              <w:rPr>
                <w:rFonts w:cstheme="minorHAnsi"/>
                <w:sz w:val="20"/>
                <w:szCs w:val="20"/>
              </w:rPr>
            </w:pPr>
            <w:r w:rsidRPr="004322B1">
              <w:rPr>
                <w:rFonts w:cstheme="minorHAnsi"/>
                <w:sz w:val="20"/>
                <w:szCs w:val="20"/>
              </w:rPr>
              <w:t>Public Involvement in Research Group, comprised of older people with experience of care homes (n=4), involved from preliminary discussions about the research and throughout, including facilitation of discussion groups with residents.</w:t>
            </w:r>
          </w:p>
          <w:p w14:paraId="250178E4"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44877C73"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presented. Main findings were positive influence on recruitment, governance and safeguarding.</w:t>
            </w:r>
          </w:p>
        </w:tc>
        <w:tc>
          <w:tcPr>
            <w:tcW w:w="1557" w:type="dxa"/>
            <w:tcBorders>
              <w:top w:val="single" w:sz="4" w:space="0" w:color="auto"/>
              <w:left w:val="single" w:sz="4" w:space="0" w:color="auto"/>
              <w:bottom w:val="single" w:sz="4" w:space="0" w:color="auto"/>
              <w:right w:val="single" w:sz="4" w:space="0" w:color="auto"/>
            </w:tcBorders>
          </w:tcPr>
          <w:p w14:paraId="1CBE156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347F12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9FB2BC0" w14:textId="77777777" w:rsidR="004322B1" w:rsidRPr="004322B1" w:rsidRDefault="004322B1" w:rsidP="004322B1">
            <w:pPr>
              <w:tabs>
                <w:tab w:val="left" w:pos="7760"/>
              </w:tabs>
              <w:rPr>
                <w:rFonts w:cstheme="minorHAnsi"/>
                <w:sz w:val="20"/>
                <w:szCs w:val="20"/>
              </w:rPr>
            </w:pPr>
          </w:p>
        </w:tc>
      </w:tr>
      <w:tr w:rsidR="004322B1" w:rsidRPr="004322B1" w14:paraId="6F13E8F7" w14:textId="77777777" w:rsidTr="00BB2F9E">
        <w:tc>
          <w:tcPr>
            <w:tcW w:w="1976" w:type="dxa"/>
            <w:tcBorders>
              <w:top w:val="single" w:sz="4" w:space="0" w:color="auto"/>
              <w:left w:val="single" w:sz="4" w:space="0" w:color="auto"/>
              <w:bottom w:val="single" w:sz="4" w:space="0" w:color="auto"/>
              <w:right w:val="single" w:sz="4" w:space="0" w:color="auto"/>
            </w:tcBorders>
          </w:tcPr>
          <w:p w14:paraId="316B318C" w14:textId="2F65D208" w:rsidR="004322B1" w:rsidRPr="004322B1" w:rsidRDefault="004322B1" w:rsidP="004322B1">
            <w:pPr>
              <w:tabs>
                <w:tab w:val="left" w:pos="7760"/>
              </w:tabs>
              <w:rPr>
                <w:rFonts w:cstheme="minorHAnsi"/>
                <w:sz w:val="20"/>
                <w:szCs w:val="20"/>
              </w:rPr>
            </w:pPr>
            <w:r w:rsidRPr="004322B1">
              <w:rPr>
                <w:rFonts w:cstheme="minorHAnsi"/>
                <w:sz w:val="20"/>
                <w:szCs w:val="20"/>
              </w:rPr>
              <w:t>Gordon</w:t>
            </w:r>
          </w:p>
          <w:p w14:paraId="7858828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8</w:t>
            </w:r>
          </w:p>
          <w:p w14:paraId="7694577F"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tc>
        <w:tc>
          <w:tcPr>
            <w:tcW w:w="3075" w:type="dxa"/>
            <w:tcBorders>
              <w:top w:val="single" w:sz="4" w:space="0" w:color="auto"/>
              <w:left w:val="single" w:sz="4" w:space="0" w:color="auto"/>
              <w:bottom w:val="single" w:sz="4" w:space="0" w:color="auto"/>
              <w:right w:val="single" w:sz="4" w:space="0" w:color="auto"/>
            </w:tcBorders>
          </w:tcPr>
          <w:p w14:paraId="33ED970D" w14:textId="77777777" w:rsidR="004322B1" w:rsidRPr="004322B1" w:rsidRDefault="004322B1" w:rsidP="004322B1">
            <w:pPr>
              <w:rPr>
                <w:rFonts w:cstheme="minorHAnsi"/>
                <w:sz w:val="20"/>
                <w:szCs w:val="20"/>
              </w:rPr>
            </w:pPr>
            <w:r w:rsidRPr="004322B1">
              <w:rPr>
                <w:rFonts w:cstheme="minorHAnsi"/>
                <w:sz w:val="20"/>
                <w:szCs w:val="20"/>
              </w:rPr>
              <w:t>Academic</w:t>
            </w:r>
          </w:p>
          <w:p w14:paraId="3CC8A790" w14:textId="77777777" w:rsidR="004322B1" w:rsidRPr="004322B1" w:rsidRDefault="004322B1" w:rsidP="004322B1">
            <w:pPr>
              <w:rPr>
                <w:rFonts w:cstheme="minorHAnsi"/>
                <w:sz w:val="20"/>
                <w:szCs w:val="20"/>
              </w:rPr>
            </w:pPr>
            <w:r w:rsidRPr="004322B1">
              <w:rPr>
                <w:rFonts w:cstheme="minorHAnsi"/>
                <w:sz w:val="20"/>
                <w:szCs w:val="20"/>
              </w:rPr>
              <w:t>Journal article</w:t>
            </w:r>
          </w:p>
          <w:p w14:paraId="78D110FB" w14:textId="77777777" w:rsidR="004322B1" w:rsidRPr="004322B1" w:rsidRDefault="004322B1" w:rsidP="004322B1">
            <w:pPr>
              <w:rPr>
                <w:rFonts w:cstheme="minorHAnsi"/>
                <w:sz w:val="20"/>
                <w:szCs w:val="20"/>
              </w:rPr>
            </w:pPr>
            <w:r w:rsidRPr="004322B1">
              <w:rPr>
                <w:rFonts w:cstheme="minorHAnsi"/>
                <w:sz w:val="20"/>
                <w:szCs w:val="20"/>
              </w:rPr>
              <w:t>Qualitative questionnaire to evaluate the impact and effectiveness of a patient research panel.</w:t>
            </w:r>
          </w:p>
        </w:tc>
        <w:tc>
          <w:tcPr>
            <w:tcW w:w="7846" w:type="dxa"/>
            <w:tcBorders>
              <w:top w:val="single" w:sz="4" w:space="0" w:color="auto"/>
              <w:left w:val="single" w:sz="4" w:space="0" w:color="auto"/>
              <w:bottom w:val="single" w:sz="4" w:space="0" w:color="auto"/>
              <w:right w:val="single" w:sz="4" w:space="0" w:color="auto"/>
            </w:tcBorders>
          </w:tcPr>
          <w:p w14:paraId="07856CF1"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4B1017D"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ers (n=33) were asked for their perceptions of presenting to the panel before and after meetings. Although the panel covered palliative care research (Therapeutics and Palliative Care Patient Research Panel), no palliative care studies were included in this study.</w:t>
            </w:r>
          </w:p>
          <w:p w14:paraId="3592EB22"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0533F35"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and barriers reported. Impacts on researchers and research discussed in detail.</w:t>
            </w:r>
          </w:p>
        </w:tc>
        <w:tc>
          <w:tcPr>
            <w:tcW w:w="1557" w:type="dxa"/>
            <w:tcBorders>
              <w:top w:val="single" w:sz="4" w:space="0" w:color="auto"/>
              <w:left w:val="single" w:sz="4" w:space="0" w:color="auto"/>
              <w:bottom w:val="single" w:sz="4" w:space="0" w:color="auto"/>
              <w:right w:val="single" w:sz="4" w:space="0" w:color="auto"/>
            </w:tcBorders>
          </w:tcPr>
          <w:p w14:paraId="74ACB582"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0BC339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tc>
      </w:tr>
      <w:tr w:rsidR="004322B1" w:rsidRPr="004322B1" w14:paraId="6AB45453" w14:textId="77777777" w:rsidTr="00BB2F9E">
        <w:tc>
          <w:tcPr>
            <w:tcW w:w="1976" w:type="dxa"/>
            <w:tcBorders>
              <w:top w:val="single" w:sz="4" w:space="0" w:color="auto"/>
              <w:left w:val="single" w:sz="4" w:space="0" w:color="auto"/>
              <w:bottom w:val="single" w:sz="4" w:space="0" w:color="auto"/>
              <w:right w:val="single" w:sz="4" w:space="0" w:color="auto"/>
            </w:tcBorders>
          </w:tcPr>
          <w:p w14:paraId="69DD4603" w14:textId="70373759" w:rsidR="004322B1" w:rsidRPr="004322B1" w:rsidRDefault="004322B1" w:rsidP="004322B1">
            <w:pPr>
              <w:tabs>
                <w:tab w:val="left" w:pos="7760"/>
              </w:tabs>
              <w:rPr>
                <w:rFonts w:cstheme="minorHAnsi"/>
                <w:sz w:val="20"/>
                <w:szCs w:val="20"/>
              </w:rPr>
            </w:pPr>
            <w:r w:rsidRPr="004322B1">
              <w:rPr>
                <w:rFonts w:cstheme="minorHAnsi"/>
                <w:sz w:val="20"/>
                <w:szCs w:val="20"/>
              </w:rPr>
              <w:t>Gott</w:t>
            </w:r>
          </w:p>
          <w:p w14:paraId="68D3CBB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203AF12B"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UK</w:t>
            </w:r>
          </w:p>
          <w:p w14:paraId="1042AF41"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6949FFAB" w14:textId="77777777" w:rsidR="004322B1" w:rsidRPr="004322B1" w:rsidRDefault="004322B1" w:rsidP="004322B1">
            <w:pPr>
              <w:rPr>
                <w:rFonts w:cstheme="minorHAnsi"/>
                <w:sz w:val="20"/>
                <w:szCs w:val="20"/>
              </w:rPr>
            </w:pPr>
            <w:r w:rsidRPr="004322B1">
              <w:rPr>
                <w:rFonts w:cstheme="minorHAnsi"/>
                <w:sz w:val="20"/>
                <w:szCs w:val="20"/>
              </w:rPr>
              <w:lastRenderedPageBreak/>
              <w:t>Academic</w:t>
            </w:r>
          </w:p>
          <w:p w14:paraId="56E21FA8" w14:textId="77777777" w:rsidR="004322B1" w:rsidRPr="004322B1" w:rsidRDefault="004322B1" w:rsidP="004322B1">
            <w:pPr>
              <w:rPr>
                <w:rFonts w:cstheme="minorHAnsi"/>
                <w:sz w:val="20"/>
                <w:szCs w:val="20"/>
              </w:rPr>
            </w:pPr>
            <w:r w:rsidRPr="004322B1">
              <w:rPr>
                <w:rFonts w:cstheme="minorHAnsi"/>
                <w:sz w:val="20"/>
                <w:szCs w:val="20"/>
              </w:rPr>
              <w:t>Journal article (section)</w:t>
            </w:r>
          </w:p>
          <w:p w14:paraId="3BE55662" w14:textId="77777777" w:rsidR="004322B1" w:rsidRPr="004322B1" w:rsidRDefault="004322B1" w:rsidP="004322B1">
            <w:pPr>
              <w:rPr>
                <w:rFonts w:cstheme="minorHAnsi"/>
                <w:sz w:val="20"/>
                <w:szCs w:val="20"/>
              </w:rPr>
            </w:pPr>
            <w:r w:rsidRPr="004322B1">
              <w:rPr>
                <w:rFonts w:cstheme="minorHAnsi"/>
                <w:sz w:val="20"/>
                <w:szCs w:val="20"/>
              </w:rPr>
              <w:lastRenderedPageBreak/>
              <w:t>Text/opinion</w:t>
            </w:r>
          </w:p>
          <w:p w14:paraId="682FCC16" w14:textId="77777777" w:rsidR="004322B1" w:rsidRPr="004322B1" w:rsidRDefault="004322B1" w:rsidP="004322B1">
            <w:pPr>
              <w:rPr>
                <w:rFonts w:cstheme="minorHAnsi"/>
                <w:sz w:val="20"/>
                <w:szCs w:val="20"/>
              </w:rPr>
            </w:pPr>
            <w:r w:rsidRPr="004322B1">
              <w:rPr>
                <w:rFonts w:cstheme="minorHAnsi"/>
                <w:sz w:val="20"/>
                <w:szCs w:val="20"/>
              </w:rPr>
              <w:t>Reports on involvement in a NIHR study on transitions to palliative care for older people in hospitals.</w:t>
            </w:r>
          </w:p>
        </w:tc>
        <w:tc>
          <w:tcPr>
            <w:tcW w:w="7846" w:type="dxa"/>
            <w:tcBorders>
              <w:top w:val="single" w:sz="4" w:space="0" w:color="auto"/>
              <w:left w:val="single" w:sz="4" w:space="0" w:color="auto"/>
              <w:bottom w:val="single" w:sz="4" w:space="0" w:color="auto"/>
              <w:right w:val="single" w:sz="4" w:space="0" w:color="auto"/>
            </w:tcBorders>
          </w:tcPr>
          <w:p w14:paraId="0CB543B5"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20F336D2" w14:textId="77777777" w:rsidR="004322B1" w:rsidRPr="004322B1" w:rsidRDefault="004322B1" w:rsidP="004322B1">
            <w:pPr>
              <w:tabs>
                <w:tab w:val="left" w:pos="7760"/>
              </w:tabs>
              <w:rPr>
                <w:rFonts w:cstheme="minorHAnsi"/>
                <w:sz w:val="20"/>
                <w:szCs w:val="20"/>
              </w:rPr>
            </w:pPr>
            <w:r w:rsidRPr="004322B1">
              <w:rPr>
                <w:rFonts w:cstheme="minorHAnsi"/>
                <w:sz w:val="20"/>
                <w:szCs w:val="20"/>
              </w:rPr>
              <w:t>Describes the involvement in the study, the PPI Advisory Group and its future role.</w:t>
            </w:r>
          </w:p>
          <w:p w14:paraId="2D8AD561"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Consultation</w:t>
            </w:r>
          </w:p>
          <w:p w14:paraId="4228C1D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facilitators, barriers and evaluation.</w:t>
            </w:r>
          </w:p>
          <w:p w14:paraId="30A0C8D2"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2344DBDC"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23B349E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02731F5" w14:textId="77777777" w:rsidR="004322B1" w:rsidRPr="004322B1" w:rsidRDefault="004322B1" w:rsidP="004322B1">
            <w:pPr>
              <w:tabs>
                <w:tab w:val="left" w:pos="7760"/>
              </w:tabs>
              <w:rPr>
                <w:rFonts w:cstheme="minorHAnsi"/>
                <w:sz w:val="20"/>
                <w:szCs w:val="20"/>
              </w:rPr>
            </w:pPr>
          </w:p>
        </w:tc>
      </w:tr>
      <w:tr w:rsidR="004322B1" w:rsidRPr="004322B1" w14:paraId="3E54842C" w14:textId="77777777" w:rsidTr="00BB2F9E">
        <w:tc>
          <w:tcPr>
            <w:tcW w:w="1976" w:type="dxa"/>
            <w:tcBorders>
              <w:top w:val="single" w:sz="4" w:space="0" w:color="auto"/>
              <w:left w:val="single" w:sz="4" w:space="0" w:color="auto"/>
              <w:bottom w:val="single" w:sz="4" w:space="0" w:color="auto"/>
              <w:right w:val="single" w:sz="4" w:space="0" w:color="auto"/>
            </w:tcBorders>
          </w:tcPr>
          <w:p w14:paraId="2313E991" w14:textId="11534540"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Gott</w:t>
            </w:r>
          </w:p>
          <w:p w14:paraId="4DF42B5A"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4</w:t>
            </w:r>
          </w:p>
          <w:p w14:paraId="2B300712"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C8BFC2D"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15644DB" w14:textId="77777777" w:rsidR="004322B1" w:rsidRPr="004322B1" w:rsidRDefault="004322B1" w:rsidP="004322B1">
            <w:pPr>
              <w:rPr>
                <w:rFonts w:cstheme="minorHAnsi"/>
                <w:sz w:val="20"/>
                <w:szCs w:val="20"/>
              </w:rPr>
            </w:pPr>
            <w:r w:rsidRPr="004322B1">
              <w:rPr>
                <w:rFonts w:cstheme="minorHAnsi"/>
                <w:sz w:val="20"/>
                <w:szCs w:val="20"/>
              </w:rPr>
              <w:t>Academic</w:t>
            </w:r>
          </w:p>
          <w:p w14:paraId="759C5ECC" w14:textId="77777777" w:rsidR="004322B1" w:rsidRPr="004322B1" w:rsidRDefault="004322B1" w:rsidP="004322B1">
            <w:pPr>
              <w:rPr>
                <w:rFonts w:cstheme="minorHAnsi"/>
                <w:sz w:val="20"/>
                <w:szCs w:val="20"/>
              </w:rPr>
            </w:pPr>
            <w:r w:rsidRPr="004322B1">
              <w:rPr>
                <w:rFonts w:cstheme="minorHAnsi"/>
                <w:sz w:val="20"/>
                <w:szCs w:val="20"/>
              </w:rPr>
              <w:t>Book chapter</w:t>
            </w:r>
          </w:p>
          <w:p w14:paraId="0AED9EC4" w14:textId="77777777" w:rsidR="004322B1" w:rsidRPr="004322B1" w:rsidRDefault="004322B1" w:rsidP="004322B1">
            <w:pPr>
              <w:rPr>
                <w:rFonts w:cstheme="minorHAnsi"/>
                <w:sz w:val="20"/>
                <w:szCs w:val="20"/>
              </w:rPr>
            </w:pPr>
            <w:r w:rsidRPr="004322B1">
              <w:rPr>
                <w:rFonts w:cstheme="minorHAnsi"/>
                <w:sz w:val="20"/>
                <w:szCs w:val="20"/>
              </w:rPr>
              <w:t>Text/opinion</w:t>
            </w:r>
          </w:p>
          <w:p w14:paraId="58F072FC" w14:textId="77777777" w:rsidR="004322B1" w:rsidRPr="004322B1" w:rsidRDefault="004322B1" w:rsidP="004322B1">
            <w:pPr>
              <w:rPr>
                <w:rFonts w:cstheme="minorHAnsi"/>
                <w:sz w:val="20"/>
                <w:szCs w:val="20"/>
              </w:rPr>
            </w:pPr>
            <w:r w:rsidRPr="004322B1">
              <w:rPr>
                <w:rFonts w:cstheme="minorHAnsi"/>
                <w:sz w:val="20"/>
                <w:szCs w:val="20"/>
              </w:rPr>
              <w:t>Explores involvement in palliative care research and service provision.</w:t>
            </w:r>
          </w:p>
          <w:p w14:paraId="1B7806B7"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66A653C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 service provision</w:t>
            </w:r>
          </w:p>
          <w:p w14:paraId="15E9B797"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s who palliative care users are, what is involvement, conflicts between users and professionals and how to measure involvement.</w:t>
            </w:r>
          </w:p>
          <w:p w14:paraId="4234E6B6" w14:textId="77777777" w:rsidR="004322B1" w:rsidRPr="004322B1" w:rsidRDefault="004322B1" w:rsidP="004322B1">
            <w:pPr>
              <w:tabs>
                <w:tab w:val="left" w:pos="7760"/>
              </w:tabs>
              <w:rPr>
                <w:rFonts w:cstheme="minorHAnsi"/>
                <w:sz w:val="20"/>
                <w:szCs w:val="20"/>
              </w:rPr>
            </w:pPr>
            <w:r w:rsidRPr="004322B1">
              <w:rPr>
                <w:rFonts w:cstheme="minorHAnsi"/>
                <w:sz w:val="20"/>
                <w:szCs w:val="20"/>
              </w:rPr>
              <w:t>Highlights ethics and practicalities, and importance of considering perspectives of users in addition to professionals.</w:t>
            </w:r>
          </w:p>
          <w:p w14:paraId="0283993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D992581"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facilitators, barriers, perspectives and evaluation.</w:t>
            </w:r>
          </w:p>
        </w:tc>
        <w:tc>
          <w:tcPr>
            <w:tcW w:w="1557" w:type="dxa"/>
            <w:tcBorders>
              <w:top w:val="single" w:sz="4" w:space="0" w:color="auto"/>
              <w:left w:val="single" w:sz="4" w:space="0" w:color="auto"/>
              <w:bottom w:val="single" w:sz="4" w:space="0" w:color="auto"/>
              <w:right w:val="single" w:sz="4" w:space="0" w:color="auto"/>
            </w:tcBorders>
          </w:tcPr>
          <w:p w14:paraId="47406F8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0E03583A"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15C55CE" w14:textId="77777777" w:rsidR="004322B1" w:rsidRPr="004322B1" w:rsidRDefault="004322B1" w:rsidP="004322B1">
            <w:pPr>
              <w:tabs>
                <w:tab w:val="left" w:pos="7760"/>
              </w:tabs>
              <w:rPr>
                <w:rFonts w:cstheme="minorHAnsi"/>
                <w:sz w:val="20"/>
                <w:szCs w:val="20"/>
              </w:rPr>
            </w:pPr>
          </w:p>
        </w:tc>
      </w:tr>
      <w:tr w:rsidR="004322B1" w:rsidRPr="004322B1" w14:paraId="3138C4CB" w14:textId="77777777" w:rsidTr="00BB2F9E">
        <w:tc>
          <w:tcPr>
            <w:tcW w:w="1976" w:type="dxa"/>
            <w:tcBorders>
              <w:top w:val="single" w:sz="4" w:space="0" w:color="auto"/>
              <w:left w:val="single" w:sz="4" w:space="0" w:color="auto"/>
              <w:bottom w:val="single" w:sz="4" w:space="0" w:color="auto"/>
              <w:right w:val="single" w:sz="4" w:space="0" w:color="auto"/>
            </w:tcBorders>
          </w:tcPr>
          <w:p w14:paraId="4B5F58A3" w14:textId="42945BBA" w:rsidR="004322B1" w:rsidRPr="004322B1" w:rsidRDefault="004322B1" w:rsidP="004322B1">
            <w:pPr>
              <w:tabs>
                <w:tab w:val="left" w:pos="7760"/>
              </w:tabs>
              <w:rPr>
                <w:rFonts w:cstheme="minorHAnsi"/>
                <w:sz w:val="20"/>
                <w:szCs w:val="20"/>
              </w:rPr>
            </w:pPr>
            <w:r w:rsidRPr="004322B1">
              <w:rPr>
                <w:rFonts w:cstheme="minorHAnsi"/>
                <w:sz w:val="20"/>
                <w:szCs w:val="20"/>
              </w:rPr>
              <w:t>Gott</w:t>
            </w:r>
          </w:p>
          <w:p w14:paraId="23D8381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0</w:t>
            </w:r>
          </w:p>
          <w:p w14:paraId="38EC79C9"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308ED08" w14:textId="77777777" w:rsidR="004322B1" w:rsidRPr="004322B1" w:rsidRDefault="004322B1" w:rsidP="004322B1">
            <w:pPr>
              <w:tabs>
                <w:tab w:val="left" w:pos="7760"/>
              </w:tabs>
              <w:rPr>
                <w:rFonts w:cstheme="minorHAnsi"/>
                <w:sz w:val="20"/>
                <w:szCs w:val="20"/>
              </w:rPr>
            </w:pPr>
            <w:r w:rsidRPr="004322B1">
              <w:rPr>
                <w:rFonts w:cstheme="minorHAnsi"/>
                <w:sz w:val="20"/>
                <w:szCs w:val="20"/>
              </w:rPr>
              <w:t>CRPs/NTCRP</w:t>
            </w:r>
          </w:p>
        </w:tc>
        <w:tc>
          <w:tcPr>
            <w:tcW w:w="3075" w:type="dxa"/>
            <w:tcBorders>
              <w:top w:val="single" w:sz="4" w:space="0" w:color="auto"/>
              <w:left w:val="single" w:sz="4" w:space="0" w:color="auto"/>
              <w:bottom w:val="single" w:sz="4" w:space="0" w:color="auto"/>
              <w:right w:val="single" w:sz="4" w:space="0" w:color="auto"/>
            </w:tcBorders>
          </w:tcPr>
          <w:p w14:paraId="687A4404" w14:textId="77777777" w:rsidR="004322B1" w:rsidRPr="004322B1" w:rsidRDefault="004322B1" w:rsidP="004322B1">
            <w:pPr>
              <w:rPr>
                <w:rFonts w:cstheme="minorHAnsi"/>
                <w:sz w:val="20"/>
                <w:szCs w:val="20"/>
              </w:rPr>
            </w:pPr>
            <w:r w:rsidRPr="004322B1">
              <w:rPr>
                <w:rFonts w:cstheme="minorHAnsi"/>
                <w:sz w:val="20"/>
                <w:szCs w:val="20"/>
              </w:rPr>
              <w:t>Academic</w:t>
            </w:r>
          </w:p>
          <w:p w14:paraId="35902DD0" w14:textId="77777777" w:rsidR="004322B1" w:rsidRPr="004322B1" w:rsidRDefault="004322B1" w:rsidP="004322B1">
            <w:pPr>
              <w:rPr>
                <w:rFonts w:cstheme="minorHAnsi"/>
                <w:sz w:val="20"/>
                <w:szCs w:val="20"/>
              </w:rPr>
            </w:pPr>
            <w:r w:rsidRPr="004322B1">
              <w:rPr>
                <w:rFonts w:cstheme="minorHAnsi"/>
                <w:sz w:val="20"/>
                <w:szCs w:val="20"/>
              </w:rPr>
              <w:t>Book</w:t>
            </w:r>
          </w:p>
          <w:p w14:paraId="773A4EAA" w14:textId="77777777" w:rsidR="004322B1" w:rsidRPr="004322B1" w:rsidRDefault="004322B1" w:rsidP="004322B1">
            <w:pPr>
              <w:rPr>
                <w:rFonts w:cstheme="minorHAnsi"/>
                <w:sz w:val="20"/>
                <w:szCs w:val="20"/>
              </w:rPr>
            </w:pPr>
            <w:r w:rsidRPr="004322B1">
              <w:rPr>
                <w:rFonts w:cstheme="minorHAnsi"/>
                <w:sz w:val="20"/>
                <w:szCs w:val="20"/>
              </w:rPr>
              <w:t>Qualitative</w:t>
            </w:r>
          </w:p>
          <w:p w14:paraId="12E8C240"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explore involvement in cancer care services in Trent region, including NTCRP.</w:t>
            </w:r>
          </w:p>
          <w:p w14:paraId="0670D9B6"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325CC108"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w:t>
            </w:r>
          </w:p>
          <w:p w14:paraId="2B66264D" w14:textId="77777777" w:rsidR="004322B1" w:rsidRPr="004322B1" w:rsidRDefault="004322B1" w:rsidP="004322B1">
            <w:pPr>
              <w:tabs>
                <w:tab w:val="left" w:pos="7760"/>
              </w:tabs>
              <w:rPr>
                <w:rFonts w:cstheme="minorHAnsi"/>
                <w:sz w:val="20"/>
                <w:szCs w:val="20"/>
              </w:rPr>
            </w:pPr>
            <w:r w:rsidRPr="004322B1">
              <w:rPr>
                <w:rFonts w:cstheme="minorHAnsi"/>
                <w:sz w:val="20"/>
                <w:szCs w:val="20"/>
              </w:rPr>
              <w:t>Interviews with service providers (n=9) and members of user/self-help groups (cancer) (n=35) throughout the region.</w:t>
            </w:r>
          </w:p>
          <w:p w14:paraId="08D81C03"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5B74FDE"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and barriers discussed. Different perspectives explored. Evaluation reported and recommendations made. Study found commitment to involvement, with differences in definitions, importance of cooperation between user groups and service providers, legacy of mutual hostility.</w:t>
            </w:r>
          </w:p>
        </w:tc>
        <w:tc>
          <w:tcPr>
            <w:tcW w:w="1557" w:type="dxa"/>
            <w:tcBorders>
              <w:top w:val="single" w:sz="4" w:space="0" w:color="auto"/>
              <w:left w:val="single" w:sz="4" w:space="0" w:color="auto"/>
              <w:bottom w:val="single" w:sz="4" w:space="0" w:color="auto"/>
              <w:right w:val="single" w:sz="4" w:space="0" w:color="auto"/>
            </w:tcBorders>
          </w:tcPr>
          <w:p w14:paraId="447FDB0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780189A8"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E0AD921" w14:textId="77777777" w:rsidR="004322B1" w:rsidRPr="004322B1" w:rsidRDefault="004322B1" w:rsidP="004322B1">
            <w:pPr>
              <w:tabs>
                <w:tab w:val="left" w:pos="7760"/>
              </w:tabs>
              <w:rPr>
                <w:rFonts w:cstheme="minorHAnsi"/>
                <w:sz w:val="20"/>
                <w:szCs w:val="20"/>
              </w:rPr>
            </w:pPr>
          </w:p>
        </w:tc>
      </w:tr>
      <w:tr w:rsidR="004322B1" w:rsidRPr="004322B1" w14:paraId="6ED948C9" w14:textId="77777777" w:rsidTr="00BB2F9E">
        <w:tc>
          <w:tcPr>
            <w:tcW w:w="1976" w:type="dxa"/>
            <w:tcBorders>
              <w:top w:val="single" w:sz="4" w:space="0" w:color="auto"/>
              <w:left w:val="single" w:sz="4" w:space="0" w:color="auto"/>
              <w:bottom w:val="single" w:sz="4" w:space="0" w:color="auto"/>
              <w:right w:val="single" w:sz="4" w:space="0" w:color="auto"/>
            </w:tcBorders>
          </w:tcPr>
          <w:p w14:paraId="69E278AF" w14:textId="508FC03E" w:rsidR="004322B1" w:rsidRPr="004322B1" w:rsidRDefault="004322B1" w:rsidP="004322B1">
            <w:pPr>
              <w:tabs>
                <w:tab w:val="left" w:pos="7760"/>
              </w:tabs>
              <w:rPr>
                <w:rFonts w:cstheme="minorHAnsi"/>
                <w:sz w:val="20"/>
                <w:szCs w:val="20"/>
              </w:rPr>
            </w:pPr>
            <w:r w:rsidRPr="004322B1">
              <w:rPr>
                <w:rFonts w:cstheme="minorHAnsi"/>
                <w:sz w:val="20"/>
                <w:szCs w:val="20"/>
              </w:rPr>
              <w:t>Harris</w:t>
            </w:r>
          </w:p>
          <w:p w14:paraId="303CC2B8"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2606CAF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tc>
        <w:tc>
          <w:tcPr>
            <w:tcW w:w="3075" w:type="dxa"/>
            <w:tcBorders>
              <w:top w:val="single" w:sz="4" w:space="0" w:color="auto"/>
              <w:left w:val="single" w:sz="4" w:space="0" w:color="auto"/>
              <w:bottom w:val="single" w:sz="4" w:space="0" w:color="auto"/>
              <w:right w:val="single" w:sz="4" w:space="0" w:color="auto"/>
            </w:tcBorders>
          </w:tcPr>
          <w:p w14:paraId="6DA50918" w14:textId="77777777" w:rsidR="004322B1" w:rsidRPr="004322B1" w:rsidRDefault="004322B1" w:rsidP="004322B1">
            <w:pPr>
              <w:rPr>
                <w:rFonts w:cstheme="minorHAnsi"/>
                <w:sz w:val="20"/>
                <w:szCs w:val="20"/>
              </w:rPr>
            </w:pPr>
            <w:r w:rsidRPr="004322B1">
              <w:rPr>
                <w:rFonts w:cstheme="minorHAnsi"/>
                <w:sz w:val="20"/>
                <w:szCs w:val="20"/>
              </w:rPr>
              <w:t>Grey</w:t>
            </w:r>
          </w:p>
          <w:p w14:paraId="6F5AD3BA" w14:textId="77777777" w:rsidR="004322B1" w:rsidRPr="004322B1" w:rsidRDefault="004322B1" w:rsidP="004322B1">
            <w:pPr>
              <w:rPr>
                <w:rFonts w:cstheme="minorHAnsi"/>
                <w:sz w:val="20"/>
                <w:szCs w:val="20"/>
              </w:rPr>
            </w:pPr>
            <w:r w:rsidRPr="004322B1">
              <w:rPr>
                <w:rFonts w:cstheme="minorHAnsi"/>
                <w:sz w:val="20"/>
                <w:szCs w:val="20"/>
              </w:rPr>
              <w:t>Report</w:t>
            </w:r>
          </w:p>
          <w:p w14:paraId="0A798A13" w14:textId="77777777" w:rsidR="004322B1" w:rsidRPr="004322B1" w:rsidRDefault="004322B1" w:rsidP="004322B1">
            <w:pPr>
              <w:rPr>
                <w:rFonts w:cstheme="minorHAnsi"/>
                <w:sz w:val="20"/>
                <w:szCs w:val="20"/>
              </w:rPr>
            </w:pPr>
            <w:r w:rsidRPr="004322B1">
              <w:rPr>
                <w:rFonts w:cstheme="minorHAnsi"/>
                <w:sz w:val="20"/>
                <w:szCs w:val="20"/>
              </w:rPr>
              <w:t>Systematic review and qualitative methods to explore methods for seeking views of people affected by cancer about end of life issues.</w:t>
            </w:r>
          </w:p>
        </w:tc>
        <w:tc>
          <w:tcPr>
            <w:tcW w:w="7846" w:type="dxa"/>
            <w:tcBorders>
              <w:top w:val="single" w:sz="4" w:space="0" w:color="auto"/>
              <w:left w:val="single" w:sz="4" w:space="0" w:color="auto"/>
              <w:bottom w:val="single" w:sz="4" w:space="0" w:color="auto"/>
              <w:right w:val="single" w:sz="4" w:space="0" w:color="auto"/>
            </w:tcBorders>
          </w:tcPr>
          <w:p w14:paraId="73B2A5F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7969F65" w14:textId="77777777" w:rsidR="004322B1" w:rsidRPr="004322B1" w:rsidRDefault="004322B1" w:rsidP="004322B1">
            <w:pPr>
              <w:tabs>
                <w:tab w:val="left" w:pos="7760"/>
              </w:tabs>
              <w:rPr>
                <w:rFonts w:cstheme="minorHAnsi"/>
                <w:sz w:val="20"/>
                <w:szCs w:val="20"/>
              </w:rPr>
            </w:pPr>
            <w:r w:rsidRPr="004322B1">
              <w:rPr>
                <w:rFonts w:cstheme="minorHAnsi"/>
                <w:sz w:val="20"/>
                <w:szCs w:val="20"/>
              </w:rPr>
              <w:t>Systematic review (electronic databases and grey literature), interviews with researchers and transcribers, 4 focus groups of patients/carers</w:t>
            </w:r>
          </w:p>
          <w:p w14:paraId="586DC06E" w14:textId="77777777" w:rsidR="004322B1" w:rsidRPr="004322B1" w:rsidRDefault="004322B1" w:rsidP="004322B1">
            <w:pPr>
              <w:tabs>
                <w:tab w:val="left" w:pos="7760"/>
              </w:tabs>
              <w:rPr>
                <w:rFonts w:cstheme="minorHAnsi"/>
                <w:sz w:val="20"/>
                <w:szCs w:val="20"/>
              </w:rPr>
            </w:pPr>
            <w:r w:rsidRPr="004322B1">
              <w:rPr>
                <w:rFonts w:cstheme="minorHAnsi"/>
                <w:sz w:val="20"/>
                <w:szCs w:val="20"/>
              </w:rPr>
              <w:t>Much involvement in the study – patient representative was part of research team, two patient/carer advisory groups consulted with throughout.</w:t>
            </w:r>
          </w:p>
          <w:p w14:paraId="057C1488"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042C4D59"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discussed. Recommendations made.</w:t>
            </w:r>
          </w:p>
        </w:tc>
        <w:tc>
          <w:tcPr>
            <w:tcW w:w="1557" w:type="dxa"/>
            <w:tcBorders>
              <w:top w:val="single" w:sz="4" w:space="0" w:color="auto"/>
              <w:left w:val="single" w:sz="4" w:space="0" w:color="auto"/>
              <w:bottom w:val="single" w:sz="4" w:space="0" w:color="auto"/>
              <w:right w:val="single" w:sz="4" w:space="0" w:color="auto"/>
            </w:tcBorders>
          </w:tcPr>
          <w:p w14:paraId="329FFBB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E877D28"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tc>
      </w:tr>
      <w:tr w:rsidR="004322B1" w:rsidRPr="004322B1" w14:paraId="7E4D075F" w14:textId="77777777" w:rsidTr="00BB2F9E">
        <w:tc>
          <w:tcPr>
            <w:tcW w:w="1976" w:type="dxa"/>
            <w:tcBorders>
              <w:top w:val="single" w:sz="4" w:space="0" w:color="auto"/>
              <w:left w:val="single" w:sz="4" w:space="0" w:color="auto"/>
              <w:bottom w:val="single" w:sz="4" w:space="0" w:color="auto"/>
              <w:right w:val="single" w:sz="4" w:space="0" w:color="auto"/>
            </w:tcBorders>
          </w:tcPr>
          <w:p w14:paraId="20CA3E62" w14:textId="35CEE3EA" w:rsidR="004322B1" w:rsidRPr="004322B1" w:rsidRDefault="004322B1" w:rsidP="004322B1">
            <w:pPr>
              <w:tabs>
                <w:tab w:val="left" w:pos="7760"/>
              </w:tabs>
              <w:rPr>
                <w:rFonts w:cstheme="minorHAnsi"/>
                <w:sz w:val="20"/>
                <w:szCs w:val="20"/>
              </w:rPr>
            </w:pPr>
            <w:r w:rsidRPr="004322B1">
              <w:rPr>
                <w:rFonts w:cstheme="minorHAnsi"/>
                <w:sz w:val="20"/>
                <w:szCs w:val="20"/>
              </w:rPr>
              <w:t>Higginson</w:t>
            </w:r>
          </w:p>
          <w:p w14:paraId="09C7F6B8"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57509E6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tc>
        <w:tc>
          <w:tcPr>
            <w:tcW w:w="3075" w:type="dxa"/>
            <w:tcBorders>
              <w:top w:val="single" w:sz="4" w:space="0" w:color="auto"/>
              <w:left w:val="single" w:sz="4" w:space="0" w:color="auto"/>
              <w:bottom w:val="single" w:sz="4" w:space="0" w:color="auto"/>
              <w:right w:val="single" w:sz="4" w:space="0" w:color="auto"/>
            </w:tcBorders>
          </w:tcPr>
          <w:p w14:paraId="4AD999AD" w14:textId="77777777" w:rsidR="004322B1" w:rsidRPr="004322B1" w:rsidRDefault="004322B1" w:rsidP="004322B1">
            <w:pPr>
              <w:rPr>
                <w:rFonts w:cstheme="minorHAnsi"/>
                <w:sz w:val="20"/>
                <w:szCs w:val="20"/>
              </w:rPr>
            </w:pPr>
            <w:r w:rsidRPr="004322B1">
              <w:rPr>
                <w:rFonts w:cstheme="minorHAnsi"/>
                <w:sz w:val="20"/>
                <w:szCs w:val="20"/>
              </w:rPr>
              <w:t>Academic</w:t>
            </w:r>
          </w:p>
          <w:p w14:paraId="18E96DE6" w14:textId="77777777" w:rsidR="004322B1" w:rsidRPr="004322B1" w:rsidRDefault="004322B1" w:rsidP="004322B1">
            <w:pPr>
              <w:rPr>
                <w:rFonts w:cstheme="minorHAnsi"/>
                <w:sz w:val="20"/>
                <w:szCs w:val="20"/>
              </w:rPr>
            </w:pPr>
            <w:r w:rsidRPr="004322B1">
              <w:rPr>
                <w:rFonts w:cstheme="minorHAnsi"/>
                <w:sz w:val="20"/>
                <w:szCs w:val="20"/>
              </w:rPr>
              <w:t>Journal article</w:t>
            </w:r>
          </w:p>
          <w:p w14:paraId="4E29C12F" w14:textId="77777777" w:rsidR="004322B1" w:rsidRPr="004322B1" w:rsidRDefault="004322B1" w:rsidP="004322B1">
            <w:pPr>
              <w:rPr>
                <w:rFonts w:cstheme="minorHAnsi"/>
                <w:sz w:val="20"/>
                <w:szCs w:val="20"/>
              </w:rPr>
            </w:pPr>
            <w:r w:rsidRPr="004322B1">
              <w:rPr>
                <w:rFonts w:cstheme="minorHAnsi"/>
                <w:sz w:val="20"/>
                <w:szCs w:val="20"/>
              </w:rPr>
              <w:t>Systematic reviews, NGT</w:t>
            </w:r>
          </w:p>
          <w:p w14:paraId="32E4FD7E"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develop guidance on best practice for research on end of life care.</w:t>
            </w:r>
          </w:p>
          <w:p w14:paraId="15DDA750"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368680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76C9936" w14:textId="77777777" w:rsidR="004322B1" w:rsidRPr="004322B1" w:rsidRDefault="004322B1" w:rsidP="004322B1">
            <w:pPr>
              <w:tabs>
                <w:tab w:val="left" w:pos="7760"/>
              </w:tabs>
              <w:rPr>
                <w:rFonts w:cstheme="minorHAnsi"/>
                <w:sz w:val="20"/>
                <w:szCs w:val="20"/>
              </w:rPr>
            </w:pPr>
            <w:r w:rsidRPr="004322B1">
              <w:rPr>
                <w:rFonts w:cstheme="minorHAnsi"/>
                <w:sz w:val="20"/>
                <w:szCs w:val="20"/>
              </w:rPr>
              <w:t>To develop guidance on best practice in research in end of life care, including recommendations related to involvement.</w:t>
            </w:r>
          </w:p>
          <w:p w14:paraId="6C3E620A" w14:textId="77777777" w:rsidR="004322B1" w:rsidRPr="004322B1" w:rsidRDefault="004322B1" w:rsidP="004322B1">
            <w:pPr>
              <w:tabs>
                <w:tab w:val="left" w:pos="7760"/>
              </w:tabs>
              <w:rPr>
                <w:rFonts w:cstheme="minorHAnsi"/>
                <w:sz w:val="20"/>
                <w:szCs w:val="20"/>
              </w:rPr>
            </w:pPr>
            <w:r w:rsidRPr="004322B1">
              <w:rPr>
                <w:rFonts w:cstheme="minorHAnsi"/>
                <w:sz w:val="20"/>
                <w:szCs w:val="20"/>
              </w:rPr>
              <w:t>Transparent expert consultation (n=140), online consultation (n=133), stakeholder workshops of patients/carers (n=19) and clinicians(n=12), and expert panel meetings, included clinicians, patients/consumers, commissioners, service providers, policy makers.</w:t>
            </w:r>
          </w:p>
          <w:p w14:paraId="3044070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RECare (Methods Of Researching End of life Care) statement includes 5 (of 36) recommendations concerning involvement, including involvement being well established and ongoing, involvement in ethics and design of studies.</w:t>
            </w:r>
          </w:p>
          <w:p w14:paraId="3CCE78E0"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58000157"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mainly relate to participation not involvement.</w:t>
            </w:r>
          </w:p>
        </w:tc>
        <w:tc>
          <w:tcPr>
            <w:tcW w:w="1557" w:type="dxa"/>
            <w:tcBorders>
              <w:top w:val="single" w:sz="4" w:space="0" w:color="auto"/>
              <w:left w:val="single" w:sz="4" w:space="0" w:color="auto"/>
              <w:bottom w:val="single" w:sz="4" w:space="0" w:color="auto"/>
              <w:right w:val="single" w:sz="4" w:space="0" w:color="auto"/>
            </w:tcBorders>
          </w:tcPr>
          <w:p w14:paraId="134049E3"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45F56CB"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78916E9A" w14:textId="77777777" w:rsidR="004322B1" w:rsidRPr="004322B1" w:rsidRDefault="004322B1" w:rsidP="004322B1">
            <w:pPr>
              <w:tabs>
                <w:tab w:val="left" w:pos="7760"/>
              </w:tabs>
              <w:rPr>
                <w:rFonts w:cstheme="minorHAnsi"/>
                <w:sz w:val="20"/>
                <w:szCs w:val="20"/>
              </w:rPr>
            </w:pPr>
          </w:p>
        </w:tc>
      </w:tr>
      <w:tr w:rsidR="004322B1" w:rsidRPr="004322B1" w14:paraId="7CAA6A63" w14:textId="77777777" w:rsidTr="00BB2F9E">
        <w:tc>
          <w:tcPr>
            <w:tcW w:w="1976" w:type="dxa"/>
            <w:tcBorders>
              <w:top w:val="single" w:sz="4" w:space="0" w:color="auto"/>
              <w:left w:val="single" w:sz="4" w:space="0" w:color="auto"/>
              <w:bottom w:val="single" w:sz="4" w:space="0" w:color="auto"/>
              <w:right w:val="single" w:sz="4" w:space="0" w:color="auto"/>
            </w:tcBorders>
          </w:tcPr>
          <w:p w14:paraId="6C20CA69" w14:textId="5D0A563B" w:rsidR="004322B1" w:rsidRPr="004322B1" w:rsidRDefault="004322B1" w:rsidP="004322B1">
            <w:pPr>
              <w:tabs>
                <w:tab w:val="left" w:pos="7760"/>
              </w:tabs>
              <w:rPr>
                <w:rFonts w:cstheme="minorHAnsi"/>
                <w:sz w:val="20"/>
                <w:szCs w:val="20"/>
              </w:rPr>
            </w:pPr>
            <w:r w:rsidRPr="004322B1">
              <w:rPr>
                <w:rFonts w:cstheme="minorHAnsi"/>
                <w:sz w:val="20"/>
                <w:szCs w:val="20"/>
              </w:rPr>
              <w:t>Hoffmann Pii</w:t>
            </w:r>
          </w:p>
          <w:p w14:paraId="41020492"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2019</w:t>
            </w:r>
          </w:p>
          <w:p w14:paraId="05763A92" w14:textId="77777777" w:rsidR="004322B1" w:rsidRPr="004322B1" w:rsidRDefault="004322B1" w:rsidP="004322B1">
            <w:pPr>
              <w:tabs>
                <w:tab w:val="left" w:pos="7760"/>
              </w:tabs>
              <w:rPr>
                <w:rFonts w:cstheme="minorHAnsi"/>
                <w:sz w:val="20"/>
                <w:szCs w:val="20"/>
              </w:rPr>
            </w:pPr>
            <w:r w:rsidRPr="004322B1">
              <w:rPr>
                <w:rFonts w:cstheme="minorHAnsi"/>
                <w:sz w:val="20"/>
                <w:szCs w:val="20"/>
              </w:rPr>
              <w:t>Denmark</w:t>
            </w:r>
          </w:p>
        </w:tc>
        <w:tc>
          <w:tcPr>
            <w:tcW w:w="3075" w:type="dxa"/>
            <w:tcBorders>
              <w:top w:val="single" w:sz="4" w:space="0" w:color="auto"/>
              <w:left w:val="single" w:sz="4" w:space="0" w:color="auto"/>
              <w:bottom w:val="single" w:sz="4" w:space="0" w:color="auto"/>
              <w:right w:val="single" w:sz="4" w:space="0" w:color="auto"/>
            </w:tcBorders>
          </w:tcPr>
          <w:p w14:paraId="23B1AB3D" w14:textId="77777777" w:rsidR="004322B1" w:rsidRPr="004322B1" w:rsidRDefault="004322B1" w:rsidP="004322B1">
            <w:pPr>
              <w:rPr>
                <w:rFonts w:cstheme="minorHAnsi"/>
                <w:sz w:val="20"/>
                <w:szCs w:val="20"/>
              </w:rPr>
            </w:pPr>
            <w:r w:rsidRPr="004322B1">
              <w:rPr>
                <w:rFonts w:cstheme="minorHAnsi"/>
                <w:sz w:val="20"/>
                <w:szCs w:val="20"/>
              </w:rPr>
              <w:lastRenderedPageBreak/>
              <w:t>Academic</w:t>
            </w:r>
          </w:p>
          <w:p w14:paraId="7202FF7A" w14:textId="77777777" w:rsidR="004322B1" w:rsidRPr="004322B1" w:rsidRDefault="004322B1" w:rsidP="004322B1">
            <w:pPr>
              <w:rPr>
                <w:rFonts w:cstheme="minorHAnsi"/>
                <w:sz w:val="20"/>
                <w:szCs w:val="20"/>
              </w:rPr>
            </w:pPr>
            <w:r w:rsidRPr="004322B1">
              <w:rPr>
                <w:rFonts w:cstheme="minorHAnsi"/>
                <w:sz w:val="20"/>
                <w:szCs w:val="20"/>
              </w:rPr>
              <w:lastRenderedPageBreak/>
              <w:t>Journal article</w:t>
            </w:r>
          </w:p>
          <w:p w14:paraId="780FCDA0" w14:textId="77777777" w:rsidR="004322B1" w:rsidRPr="004322B1" w:rsidRDefault="004322B1" w:rsidP="004322B1">
            <w:pPr>
              <w:rPr>
                <w:rFonts w:cstheme="minorHAnsi"/>
                <w:sz w:val="20"/>
                <w:szCs w:val="20"/>
              </w:rPr>
            </w:pPr>
            <w:r w:rsidRPr="004322B1">
              <w:rPr>
                <w:rFonts w:cstheme="minorHAnsi"/>
                <w:sz w:val="20"/>
                <w:szCs w:val="20"/>
              </w:rPr>
              <w:t>Systematic review on PPI in cancer research.</w:t>
            </w:r>
          </w:p>
          <w:p w14:paraId="115058F5"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52715CC9"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6201642F"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To describe the current state of PPI in cancer research using search of 3 electronic databases. 27 studies included, with research stages, applied methods, purposes and outcomes, challenges and recommendations were reported.</w:t>
            </w:r>
          </w:p>
          <w:p w14:paraId="6A6D3EC1"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7C0D7097"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limited evaluation discussed.</w:t>
            </w:r>
          </w:p>
        </w:tc>
        <w:tc>
          <w:tcPr>
            <w:tcW w:w="1557" w:type="dxa"/>
            <w:tcBorders>
              <w:top w:val="single" w:sz="4" w:space="0" w:color="auto"/>
              <w:left w:val="single" w:sz="4" w:space="0" w:color="auto"/>
              <w:bottom w:val="single" w:sz="4" w:space="0" w:color="auto"/>
              <w:right w:val="single" w:sz="4" w:space="0" w:color="auto"/>
            </w:tcBorders>
          </w:tcPr>
          <w:p w14:paraId="2AA54213"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20E49810"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tc>
      </w:tr>
      <w:tr w:rsidR="004322B1" w:rsidRPr="004322B1" w14:paraId="1035772B" w14:textId="77777777" w:rsidTr="00BB2F9E">
        <w:tc>
          <w:tcPr>
            <w:tcW w:w="1976" w:type="dxa"/>
            <w:tcBorders>
              <w:top w:val="single" w:sz="4" w:space="0" w:color="auto"/>
              <w:left w:val="single" w:sz="4" w:space="0" w:color="auto"/>
              <w:bottom w:val="single" w:sz="4" w:space="0" w:color="auto"/>
              <w:right w:val="single" w:sz="4" w:space="0" w:color="auto"/>
            </w:tcBorders>
          </w:tcPr>
          <w:p w14:paraId="30C04A3B" w14:textId="709B078C"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INVOLVE</w:t>
            </w:r>
          </w:p>
          <w:p w14:paraId="5BEC936C"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1DE075D8"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715B09E"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26256C60" w14:textId="77777777" w:rsidR="004322B1" w:rsidRPr="004322B1" w:rsidRDefault="004322B1" w:rsidP="004322B1">
            <w:pPr>
              <w:rPr>
                <w:rFonts w:cstheme="minorHAnsi"/>
                <w:sz w:val="20"/>
                <w:szCs w:val="20"/>
              </w:rPr>
            </w:pPr>
            <w:r w:rsidRPr="004322B1">
              <w:rPr>
                <w:rFonts w:cstheme="minorHAnsi"/>
                <w:sz w:val="20"/>
                <w:szCs w:val="20"/>
              </w:rPr>
              <w:t>Grey</w:t>
            </w:r>
          </w:p>
          <w:p w14:paraId="04BB6397" w14:textId="77777777" w:rsidR="004322B1" w:rsidRPr="004322B1" w:rsidRDefault="004322B1" w:rsidP="004322B1">
            <w:pPr>
              <w:rPr>
                <w:rFonts w:cstheme="minorHAnsi"/>
                <w:sz w:val="20"/>
                <w:szCs w:val="20"/>
              </w:rPr>
            </w:pPr>
            <w:r w:rsidRPr="004322B1">
              <w:rPr>
                <w:rFonts w:cstheme="minorHAnsi"/>
                <w:sz w:val="20"/>
                <w:szCs w:val="20"/>
              </w:rPr>
              <w:t>Report</w:t>
            </w:r>
          </w:p>
          <w:p w14:paraId="23E83AA0" w14:textId="77777777" w:rsidR="004322B1" w:rsidRPr="004322B1" w:rsidRDefault="004322B1" w:rsidP="004322B1">
            <w:pPr>
              <w:rPr>
                <w:rFonts w:cstheme="minorHAnsi"/>
                <w:sz w:val="20"/>
                <w:szCs w:val="20"/>
              </w:rPr>
            </w:pPr>
            <w:r w:rsidRPr="004322B1">
              <w:rPr>
                <w:rFonts w:cstheme="minorHAnsi"/>
                <w:sz w:val="20"/>
                <w:szCs w:val="20"/>
              </w:rPr>
              <w:t>Case study</w:t>
            </w:r>
          </w:p>
          <w:p w14:paraId="1F1DCA65"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support excellence in end of life care in dementia.</w:t>
            </w:r>
          </w:p>
        </w:tc>
        <w:tc>
          <w:tcPr>
            <w:tcW w:w="7846" w:type="dxa"/>
            <w:tcBorders>
              <w:top w:val="single" w:sz="4" w:space="0" w:color="auto"/>
              <w:left w:val="single" w:sz="4" w:space="0" w:color="auto"/>
              <w:bottom w:val="single" w:sz="4" w:space="0" w:color="auto"/>
              <w:right w:val="single" w:sz="4" w:space="0" w:color="auto"/>
            </w:tcBorders>
          </w:tcPr>
          <w:p w14:paraId="54EA35FE"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8263F0B" w14:textId="77777777" w:rsidR="004322B1" w:rsidRPr="004322B1" w:rsidRDefault="004322B1" w:rsidP="004322B1">
            <w:pPr>
              <w:tabs>
                <w:tab w:val="left" w:pos="7760"/>
              </w:tabs>
              <w:rPr>
                <w:rFonts w:cstheme="minorHAnsi"/>
                <w:sz w:val="20"/>
                <w:szCs w:val="20"/>
              </w:rPr>
            </w:pPr>
            <w:r w:rsidRPr="004322B1">
              <w:rPr>
                <w:rFonts w:cstheme="minorHAnsi"/>
                <w:sz w:val="20"/>
                <w:szCs w:val="20"/>
              </w:rPr>
              <w:t>Patients with dementia, carers, some via Alzheimer’s Society, involved in initial workshop and throughout on programme oversight board and other areas of the study.</w:t>
            </w:r>
          </w:p>
          <w:p w14:paraId="2E4D66C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A6DD68F"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described, including the benefits of involvement grounding researchers in reality.</w:t>
            </w:r>
          </w:p>
        </w:tc>
        <w:tc>
          <w:tcPr>
            <w:tcW w:w="1557" w:type="dxa"/>
            <w:tcBorders>
              <w:top w:val="single" w:sz="4" w:space="0" w:color="auto"/>
              <w:left w:val="single" w:sz="4" w:space="0" w:color="auto"/>
              <w:bottom w:val="single" w:sz="4" w:space="0" w:color="auto"/>
              <w:right w:val="single" w:sz="4" w:space="0" w:color="auto"/>
            </w:tcBorders>
          </w:tcPr>
          <w:p w14:paraId="12CD111B"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015F48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552AFF7" w14:textId="77777777" w:rsidR="004322B1" w:rsidRPr="004322B1" w:rsidRDefault="004322B1" w:rsidP="004322B1">
            <w:pPr>
              <w:tabs>
                <w:tab w:val="left" w:pos="7760"/>
              </w:tabs>
              <w:rPr>
                <w:rFonts w:cstheme="minorHAnsi"/>
                <w:sz w:val="20"/>
                <w:szCs w:val="20"/>
              </w:rPr>
            </w:pPr>
          </w:p>
        </w:tc>
      </w:tr>
      <w:tr w:rsidR="004322B1" w:rsidRPr="004322B1" w14:paraId="65DFF5DF" w14:textId="77777777" w:rsidTr="00BB2F9E">
        <w:tc>
          <w:tcPr>
            <w:tcW w:w="1976" w:type="dxa"/>
            <w:tcBorders>
              <w:top w:val="single" w:sz="4" w:space="0" w:color="auto"/>
              <w:left w:val="single" w:sz="4" w:space="0" w:color="auto"/>
              <w:bottom w:val="single" w:sz="4" w:space="0" w:color="auto"/>
              <w:right w:val="single" w:sz="4" w:space="0" w:color="auto"/>
            </w:tcBorders>
          </w:tcPr>
          <w:p w14:paraId="6E295754" w14:textId="067D7834" w:rsidR="004322B1" w:rsidRPr="004322B1" w:rsidRDefault="004322B1" w:rsidP="004322B1">
            <w:pPr>
              <w:tabs>
                <w:tab w:val="left" w:pos="7760"/>
              </w:tabs>
              <w:rPr>
                <w:rFonts w:cstheme="minorHAnsi"/>
                <w:sz w:val="20"/>
                <w:szCs w:val="20"/>
              </w:rPr>
            </w:pPr>
            <w:r w:rsidRPr="004322B1">
              <w:rPr>
                <w:rFonts w:cstheme="minorHAnsi"/>
                <w:sz w:val="20"/>
                <w:szCs w:val="20"/>
              </w:rPr>
              <w:t>INVOLVE</w:t>
            </w:r>
          </w:p>
          <w:p w14:paraId="43081FE3"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29BC105F"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ECCDC3D"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429CDD5" w14:textId="77777777" w:rsidR="004322B1" w:rsidRPr="004322B1" w:rsidRDefault="004322B1" w:rsidP="004322B1">
            <w:pPr>
              <w:rPr>
                <w:rFonts w:cstheme="minorHAnsi"/>
                <w:sz w:val="20"/>
                <w:szCs w:val="20"/>
              </w:rPr>
            </w:pPr>
            <w:r w:rsidRPr="004322B1">
              <w:rPr>
                <w:rFonts w:cstheme="minorHAnsi"/>
                <w:sz w:val="20"/>
                <w:szCs w:val="20"/>
              </w:rPr>
              <w:t>Grey</w:t>
            </w:r>
          </w:p>
          <w:p w14:paraId="52CA044C" w14:textId="77777777" w:rsidR="004322B1" w:rsidRPr="004322B1" w:rsidRDefault="004322B1" w:rsidP="004322B1">
            <w:pPr>
              <w:rPr>
                <w:rFonts w:cstheme="minorHAnsi"/>
                <w:sz w:val="20"/>
                <w:szCs w:val="20"/>
              </w:rPr>
            </w:pPr>
            <w:r w:rsidRPr="004322B1">
              <w:rPr>
                <w:rFonts w:cstheme="minorHAnsi"/>
                <w:sz w:val="20"/>
                <w:szCs w:val="20"/>
              </w:rPr>
              <w:t>Report</w:t>
            </w:r>
          </w:p>
          <w:p w14:paraId="2B13BFFC" w14:textId="77777777" w:rsidR="004322B1" w:rsidRPr="004322B1" w:rsidRDefault="004322B1" w:rsidP="004322B1">
            <w:pPr>
              <w:rPr>
                <w:rFonts w:cstheme="minorHAnsi"/>
                <w:sz w:val="20"/>
                <w:szCs w:val="20"/>
              </w:rPr>
            </w:pPr>
            <w:r w:rsidRPr="004322B1">
              <w:rPr>
                <w:rFonts w:cstheme="minorHAnsi"/>
                <w:sz w:val="20"/>
                <w:szCs w:val="20"/>
              </w:rPr>
              <w:t>Case study</w:t>
            </w:r>
          </w:p>
          <w:p w14:paraId="2FB9015C"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on a cardiovascular device during end of life care.</w:t>
            </w:r>
          </w:p>
        </w:tc>
        <w:tc>
          <w:tcPr>
            <w:tcW w:w="7846" w:type="dxa"/>
            <w:tcBorders>
              <w:top w:val="single" w:sz="4" w:space="0" w:color="auto"/>
              <w:left w:val="single" w:sz="4" w:space="0" w:color="auto"/>
              <w:bottom w:val="single" w:sz="4" w:space="0" w:color="auto"/>
              <w:right w:val="single" w:sz="4" w:space="0" w:color="auto"/>
            </w:tcBorders>
          </w:tcPr>
          <w:p w14:paraId="677605F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5CF522F" w14:textId="77777777" w:rsidR="004322B1" w:rsidRPr="004322B1" w:rsidRDefault="004322B1" w:rsidP="004322B1">
            <w:pPr>
              <w:tabs>
                <w:tab w:val="left" w:pos="7760"/>
              </w:tabs>
              <w:rPr>
                <w:rFonts w:cstheme="minorHAnsi"/>
                <w:sz w:val="20"/>
                <w:szCs w:val="20"/>
              </w:rPr>
            </w:pPr>
            <w:r w:rsidRPr="004322B1">
              <w:rPr>
                <w:rFonts w:cstheme="minorHAnsi"/>
                <w:sz w:val="20"/>
                <w:szCs w:val="20"/>
              </w:rPr>
              <w:t>Carer from cardiovascular related patient organisation on bid writing team and co-applicant. Later joined Advisory group with another representative from the organisation.</w:t>
            </w:r>
          </w:p>
          <w:p w14:paraId="6D90A82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1906451" w14:textId="77777777" w:rsidR="004322B1" w:rsidRPr="004322B1" w:rsidRDefault="004322B1" w:rsidP="004322B1">
            <w:pPr>
              <w:tabs>
                <w:tab w:val="left" w:pos="7760"/>
              </w:tabs>
              <w:rPr>
                <w:rFonts w:cstheme="minorHAnsi"/>
                <w:sz w:val="20"/>
                <w:szCs w:val="20"/>
              </w:rPr>
            </w:pPr>
            <w:r w:rsidRPr="004322B1">
              <w:rPr>
                <w:rFonts w:cstheme="minorHAnsi"/>
                <w:sz w:val="20"/>
                <w:szCs w:val="20"/>
              </w:rPr>
              <w:t>Some facilitators and evaluation described, in the context of benefitting bid development only.</w:t>
            </w:r>
          </w:p>
        </w:tc>
        <w:tc>
          <w:tcPr>
            <w:tcW w:w="1557" w:type="dxa"/>
            <w:tcBorders>
              <w:top w:val="single" w:sz="4" w:space="0" w:color="auto"/>
              <w:left w:val="single" w:sz="4" w:space="0" w:color="auto"/>
              <w:bottom w:val="single" w:sz="4" w:space="0" w:color="auto"/>
              <w:right w:val="single" w:sz="4" w:space="0" w:color="auto"/>
            </w:tcBorders>
          </w:tcPr>
          <w:p w14:paraId="7B656A70"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7CB143EB"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37878AAE" w14:textId="77777777" w:rsidR="004322B1" w:rsidRPr="004322B1" w:rsidRDefault="004322B1" w:rsidP="004322B1">
            <w:pPr>
              <w:tabs>
                <w:tab w:val="left" w:pos="7760"/>
              </w:tabs>
              <w:rPr>
                <w:rFonts w:cstheme="minorHAnsi"/>
                <w:sz w:val="20"/>
                <w:szCs w:val="20"/>
              </w:rPr>
            </w:pPr>
          </w:p>
        </w:tc>
      </w:tr>
      <w:tr w:rsidR="004322B1" w:rsidRPr="004322B1" w14:paraId="77217CC6" w14:textId="77777777" w:rsidTr="00BB2F9E">
        <w:tc>
          <w:tcPr>
            <w:tcW w:w="1976" w:type="dxa"/>
            <w:tcBorders>
              <w:top w:val="single" w:sz="4" w:space="0" w:color="auto"/>
              <w:left w:val="single" w:sz="4" w:space="0" w:color="auto"/>
              <w:bottom w:val="single" w:sz="4" w:space="0" w:color="auto"/>
              <w:right w:val="single" w:sz="4" w:space="0" w:color="auto"/>
            </w:tcBorders>
          </w:tcPr>
          <w:p w14:paraId="5BE862D9" w14:textId="16791D90" w:rsidR="004322B1" w:rsidRPr="004322B1" w:rsidRDefault="004322B1" w:rsidP="004322B1">
            <w:pPr>
              <w:tabs>
                <w:tab w:val="left" w:pos="7760"/>
              </w:tabs>
              <w:rPr>
                <w:rFonts w:cstheme="minorHAnsi"/>
                <w:sz w:val="20"/>
                <w:szCs w:val="20"/>
              </w:rPr>
            </w:pPr>
            <w:r w:rsidRPr="004322B1">
              <w:rPr>
                <w:rFonts w:cstheme="minorHAnsi"/>
                <w:sz w:val="20"/>
                <w:szCs w:val="20"/>
              </w:rPr>
              <w:t>Johnston</w:t>
            </w:r>
          </w:p>
          <w:p w14:paraId="7D24FBD1"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8</w:t>
            </w:r>
          </w:p>
          <w:p w14:paraId="0EDD6ABA"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F54275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A759F7A" w14:textId="77777777" w:rsidR="004322B1" w:rsidRPr="004322B1" w:rsidRDefault="004322B1" w:rsidP="004322B1">
            <w:pPr>
              <w:rPr>
                <w:rFonts w:cstheme="minorHAnsi"/>
                <w:sz w:val="20"/>
                <w:szCs w:val="20"/>
              </w:rPr>
            </w:pPr>
            <w:r w:rsidRPr="004322B1">
              <w:rPr>
                <w:rFonts w:cstheme="minorHAnsi"/>
                <w:sz w:val="20"/>
                <w:szCs w:val="20"/>
              </w:rPr>
              <w:t>Academic</w:t>
            </w:r>
          </w:p>
          <w:p w14:paraId="4D73DC9E" w14:textId="77777777" w:rsidR="004322B1" w:rsidRPr="004322B1" w:rsidRDefault="004322B1" w:rsidP="004322B1">
            <w:pPr>
              <w:rPr>
                <w:rFonts w:cstheme="minorHAnsi"/>
                <w:sz w:val="20"/>
                <w:szCs w:val="20"/>
              </w:rPr>
            </w:pPr>
            <w:r w:rsidRPr="004322B1">
              <w:rPr>
                <w:rFonts w:cstheme="minorHAnsi"/>
                <w:sz w:val="20"/>
                <w:szCs w:val="20"/>
              </w:rPr>
              <w:t>Journal article</w:t>
            </w:r>
          </w:p>
          <w:p w14:paraId="70E3764F" w14:textId="77777777" w:rsidR="004322B1" w:rsidRPr="004322B1" w:rsidRDefault="004322B1" w:rsidP="004322B1">
            <w:pPr>
              <w:rPr>
                <w:rFonts w:cstheme="minorHAnsi"/>
                <w:sz w:val="20"/>
                <w:szCs w:val="20"/>
              </w:rPr>
            </w:pPr>
            <w:r w:rsidRPr="004322B1">
              <w:rPr>
                <w:rFonts w:cstheme="minorHAnsi"/>
                <w:sz w:val="20"/>
                <w:szCs w:val="20"/>
              </w:rPr>
              <w:t>Text/opinion</w:t>
            </w:r>
          </w:p>
          <w:p w14:paraId="613E9787" w14:textId="77777777" w:rsidR="004322B1" w:rsidRPr="004322B1" w:rsidRDefault="004322B1" w:rsidP="004322B1">
            <w:pPr>
              <w:rPr>
                <w:rFonts w:cstheme="minorHAnsi"/>
                <w:sz w:val="20"/>
                <w:szCs w:val="20"/>
              </w:rPr>
            </w:pPr>
            <w:r w:rsidRPr="004322B1">
              <w:rPr>
                <w:rFonts w:cstheme="minorHAnsi"/>
                <w:sz w:val="20"/>
                <w:szCs w:val="20"/>
              </w:rPr>
              <w:t>Conference workshop presentation on involvement of cancer and palliative care patients in research.</w:t>
            </w:r>
          </w:p>
        </w:tc>
        <w:tc>
          <w:tcPr>
            <w:tcW w:w="7846" w:type="dxa"/>
            <w:tcBorders>
              <w:top w:val="single" w:sz="4" w:space="0" w:color="auto"/>
              <w:left w:val="single" w:sz="4" w:space="0" w:color="auto"/>
              <w:bottom w:val="single" w:sz="4" w:space="0" w:color="auto"/>
              <w:right w:val="single" w:sz="4" w:space="0" w:color="auto"/>
            </w:tcBorders>
          </w:tcPr>
          <w:p w14:paraId="3948065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B28DBFA" w14:textId="77777777" w:rsidR="004322B1" w:rsidRPr="004322B1" w:rsidRDefault="004322B1" w:rsidP="004322B1">
            <w:pPr>
              <w:tabs>
                <w:tab w:val="left" w:pos="7760"/>
              </w:tabs>
              <w:rPr>
                <w:rFonts w:cstheme="minorHAnsi"/>
                <w:sz w:val="20"/>
                <w:szCs w:val="20"/>
              </w:rPr>
            </w:pPr>
            <w:r w:rsidRPr="004322B1">
              <w:rPr>
                <w:rFonts w:cstheme="minorHAnsi"/>
                <w:sz w:val="20"/>
                <w:szCs w:val="20"/>
              </w:rPr>
              <w:t>Describes methods of involving cancer patients in research, presents data from a particular study of the Cancer Care Research Centre (CCRC) where patients were involved, and reports on workshop discussion.</w:t>
            </w:r>
          </w:p>
          <w:p w14:paraId="098BD686"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54B177D8"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reported.</w:t>
            </w:r>
          </w:p>
          <w:p w14:paraId="374F76E8"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7E916929"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2B7C43A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93C3DF3" w14:textId="77777777" w:rsidR="004322B1" w:rsidRPr="004322B1" w:rsidRDefault="004322B1" w:rsidP="004322B1">
            <w:pPr>
              <w:tabs>
                <w:tab w:val="left" w:pos="7760"/>
              </w:tabs>
              <w:rPr>
                <w:rFonts w:cstheme="minorHAnsi"/>
                <w:sz w:val="20"/>
                <w:szCs w:val="20"/>
              </w:rPr>
            </w:pPr>
          </w:p>
        </w:tc>
      </w:tr>
      <w:tr w:rsidR="004322B1" w:rsidRPr="004322B1" w14:paraId="3A8800B1" w14:textId="77777777" w:rsidTr="00BB2F9E">
        <w:tc>
          <w:tcPr>
            <w:tcW w:w="1976" w:type="dxa"/>
            <w:tcBorders>
              <w:top w:val="single" w:sz="4" w:space="0" w:color="auto"/>
              <w:left w:val="single" w:sz="4" w:space="0" w:color="auto"/>
              <w:bottom w:val="single" w:sz="4" w:space="0" w:color="auto"/>
              <w:right w:val="single" w:sz="4" w:space="0" w:color="auto"/>
            </w:tcBorders>
          </w:tcPr>
          <w:p w14:paraId="5ABCAE8A" w14:textId="3F6FD968" w:rsidR="004322B1" w:rsidRPr="004322B1" w:rsidRDefault="004322B1" w:rsidP="004322B1">
            <w:pPr>
              <w:tabs>
                <w:tab w:val="left" w:pos="7760"/>
              </w:tabs>
              <w:rPr>
                <w:rFonts w:cstheme="minorHAnsi"/>
                <w:sz w:val="20"/>
                <w:szCs w:val="20"/>
              </w:rPr>
            </w:pPr>
            <w:r w:rsidRPr="004322B1">
              <w:rPr>
                <w:rFonts w:cstheme="minorHAnsi"/>
                <w:sz w:val="20"/>
                <w:szCs w:val="20"/>
              </w:rPr>
              <w:t>Kennedy</w:t>
            </w:r>
          </w:p>
          <w:p w14:paraId="1380D2A8"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1</w:t>
            </w:r>
          </w:p>
          <w:p w14:paraId="501E276F"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FDBB43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1A9CF16E" w14:textId="77777777" w:rsidR="004322B1" w:rsidRPr="004322B1" w:rsidRDefault="004322B1" w:rsidP="004322B1">
            <w:pPr>
              <w:rPr>
                <w:rFonts w:cstheme="minorHAnsi"/>
                <w:sz w:val="20"/>
                <w:szCs w:val="20"/>
              </w:rPr>
            </w:pPr>
            <w:r w:rsidRPr="004322B1">
              <w:rPr>
                <w:rFonts w:cstheme="minorHAnsi"/>
                <w:sz w:val="20"/>
                <w:szCs w:val="20"/>
              </w:rPr>
              <w:t>Grey</w:t>
            </w:r>
          </w:p>
          <w:p w14:paraId="11E6C7D4" w14:textId="77777777" w:rsidR="004322B1" w:rsidRPr="004322B1" w:rsidRDefault="004322B1" w:rsidP="004322B1">
            <w:pPr>
              <w:rPr>
                <w:rFonts w:cstheme="minorHAnsi"/>
                <w:sz w:val="20"/>
                <w:szCs w:val="20"/>
              </w:rPr>
            </w:pPr>
            <w:r w:rsidRPr="004322B1">
              <w:rPr>
                <w:rFonts w:cstheme="minorHAnsi"/>
                <w:sz w:val="20"/>
                <w:szCs w:val="20"/>
              </w:rPr>
              <w:t>Briefing paper</w:t>
            </w:r>
          </w:p>
          <w:p w14:paraId="5D8CD2B3" w14:textId="77777777" w:rsidR="004322B1" w:rsidRPr="004322B1" w:rsidRDefault="004322B1" w:rsidP="004322B1">
            <w:pPr>
              <w:rPr>
                <w:rFonts w:cstheme="minorHAnsi"/>
                <w:sz w:val="20"/>
                <w:szCs w:val="20"/>
              </w:rPr>
            </w:pPr>
            <w:r w:rsidRPr="004322B1">
              <w:rPr>
                <w:rFonts w:cstheme="minorHAnsi"/>
                <w:sz w:val="20"/>
                <w:szCs w:val="20"/>
              </w:rPr>
              <w:t>Text/opinion</w:t>
            </w:r>
          </w:p>
          <w:p w14:paraId="7E7C1030" w14:textId="77777777" w:rsidR="004322B1" w:rsidRPr="004322B1" w:rsidRDefault="004322B1" w:rsidP="004322B1">
            <w:pPr>
              <w:rPr>
                <w:rFonts w:cstheme="minorHAnsi"/>
                <w:sz w:val="20"/>
                <w:szCs w:val="20"/>
              </w:rPr>
            </w:pPr>
            <w:r w:rsidRPr="004322B1">
              <w:rPr>
                <w:rFonts w:cstheme="minorHAnsi"/>
                <w:sz w:val="20"/>
                <w:szCs w:val="20"/>
              </w:rPr>
              <w:t>Describes involvement of older carers in research.</w:t>
            </w:r>
          </w:p>
        </w:tc>
        <w:tc>
          <w:tcPr>
            <w:tcW w:w="7846" w:type="dxa"/>
            <w:tcBorders>
              <w:top w:val="single" w:sz="4" w:space="0" w:color="auto"/>
              <w:left w:val="single" w:sz="4" w:space="0" w:color="auto"/>
              <w:bottom w:val="single" w:sz="4" w:space="0" w:color="auto"/>
              <w:right w:val="single" w:sz="4" w:space="0" w:color="auto"/>
            </w:tcBorders>
          </w:tcPr>
          <w:p w14:paraId="7886089B"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49051639"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the why, what and when of older carers in research, with specific reference to a Macmillan funded study exploring support for carers (cancer).</w:t>
            </w:r>
          </w:p>
          <w:p w14:paraId="6332628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1EFB6689"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facilitators, barriers and evaluation.</w:t>
            </w:r>
          </w:p>
        </w:tc>
        <w:tc>
          <w:tcPr>
            <w:tcW w:w="1557" w:type="dxa"/>
            <w:tcBorders>
              <w:top w:val="single" w:sz="4" w:space="0" w:color="auto"/>
              <w:left w:val="single" w:sz="4" w:space="0" w:color="auto"/>
              <w:bottom w:val="single" w:sz="4" w:space="0" w:color="auto"/>
              <w:right w:val="single" w:sz="4" w:space="0" w:color="auto"/>
            </w:tcBorders>
          </w:tcPr>
          <w:p w14:paraId="2D9948CC"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C8A8855"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199D16FF" w14:textId="77777777" w:rsidR="004322B1" w:rsidRPr="004322B1" w:rsidRDefault="004322B1" w:rsidP="004322B1">
            <w:pPr>
              <w:tabs>
                <w:tab w:val="left" w:pos="7760"/>
              </w:tabs>
              <w:rPr>
                <w:rFonts w:cstheme="minorHAnsi"/>
                <w:sz w:val="20"/>
                <w:szCs w:val="20"/>
              </w:rPr>
            </w:pPr>
          </w:p>
        </w:tc>
      </w:tr>
      <w:tr w:rsidR="004322B1" w:rsidRPr="004322B1" w14:paraId="30D94B12" w14:textId="77777777" w:rsidTr="00BB2F9E">
        <w:tc>
          <w:tcPr>
            <w:tcW w:w="1976" w:type="dxa"/>
            <w:tcBorders>
              <w:top w:val="single" w:sz="4" w:space="0" w:color="auto"/>
              <w:left w:val="single" w:sz="4" w:space="0" w:color="auto"/>
              <w:bottom w:val="single" w:sz="4" w:space="0" w:color="auto"/>
              <w:right w:val="single" w:sz="4" w:space="0" w:color="auto"/>
            </w:tcBorders>
          </w:tcPr>
          <w:p w14:paraId="0E8F47CB" w14:textId="40F4382F" w:rsidR="004322B1" w:rsidRPr="004322B1" w:rsidRDefault="004322B1" w:rsidP="004322B1">
            <w:pPr>
              <w:tabs>
                <w:tab w:val="left" w:pos="7760"/>
              </w:tabs>
              <w:rPr>
                <w:rFonts w:cstheme="minorHAnsi"/>
                <w:sz w:val="20"/>
                <w:szCs w:val="20"/>
              </w:rPr>
            </w:pPr>
            <w:r w:rsidRPr="004322B1">
              <w:rPr>
                <w:rFonts w:cstheme="minorHAnsi"/>
                <w:sz w:val="20"/>
                <w:szCs w:val="20"/>
              </w:rPr>
              <w:t>Knighting</w:t>
            </w:r>
          </w:p>
          <w:p w14:paraId="29C1E0C8"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0DD92EAD"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FE06A67" w14:textId="77777777" w:rsidR="004322B1" w:rsidRPr="004322B1" w:rsidRDefault="004322B1" w:rsidP="004322B1">
            <w:pPr>
              <w:tabs>
                <w:tab w:val="left" w:pos="7760"/>
              </w:tabs>
              <w:rPr>
                <w:rFonts w:cstheme="minorHAnsi"/>
                <w:sz w:val="20"/>
                <w:szCs w:val="20"/>
              </w:rPr>
            </w:pPr>
            <w:r w:rsidRPr="004322B1">
              <w:rPr>
                <w:rFonts w:cstheme="minorHAnsi"/>
                <w:sz w:val="20"/>
                <w:szCs w:val="20"/>
              </w:rPr>
              <w:t>CCRC</w:t>
            </w:r>
          </w:p>
        </w:tc>
        <w:tc>
          <w:tcPr>
            <w:tcW w:w="3075" w:type="dxa"/>
            <w:tcBorders>
              <w:top w:val="single" w:sz="4" w:space="0" w:color="auto"/>
              <w:left w:val="single" w:sz="4" w:space="0" w:color="auto"/>
              <w:bottom w:val="single" w:sz="4" w:space="0" w:color="auto"/>
              <w:right w:val="single" w:sz="4" w:space="0" w:color="auto"/>
            </w:tcBorders>
          </w:tcPr>
          <w:p w14:paraId="3F5EDD2A" w14:textId="77777777" w:rsidR="004322B1" w:rsidRPr="004322B1" w:rsidRDefault="004322B1" w:rsidP="004322B1">
            <w:pPr>
              <w:rPr>
                <w:rFonts w:cstheme="minorHAnsi"/>
                <w:sz w:val="20"/>
                <w:szCs w:val="20"/>
              </w:rPr>
            </w:pPr>
            <w:r w:rsidRPr="004322B1">
              <w:rPr>
                <w:rFonts w:cstheme="minorHAnsi"/>
                <w:sz w:val="20"/>
                <w:szCs w:val="20"/>
              </w:rPr>
              <w:t>Grey</w:t>
            </w:r>
          </w:p>
          <w:p w14:paraId="355775BE" w14:textId="77777777" w:rsidR="004322B1" w:rsidRPr="004322B1" w:rsidRDefault="004322B1" w:rsidP="004322B1">
            <w:pPr>
              <w:rPr>
                <w:rFonts w:cstheme="minorHAnsi"/>
                <w:sz w:val="20"/>
                <w:szCs w:val="20"/>
              </w:rPr>
            </w:pPr>
            <w:r w:rsidRPr="004322B1">
              <w:rPr>
                <w:rFonts w:cstheme="minorHAnsi"/>
                <w:sz w:val="20"/>
                <w:szCs w:val="20"/>
              </w:rPr>
              <w:t>Report</w:t>
            </w:r>
          </w:p>
          <w:p w14:paraId="774CB98F" w14:textId="77777777" w:rsidR="004322B1" w:rsidRPr="004322B1" w:rsidRDefault="004322B1" w:rsidP="004322B1">
            <w:pPr>
              <w:rPr>
                <w:rFonts w:cstheme="minorHAnsi"/>
                <w:sz w:val="20"/>
                <w:szCs w:val="20"/>
              </w:rPr>
            </w:pPr>
            <w:r w:rsidRPr="004322B1">
              <w:rPr>
                <w:rFonts w:cstheme="minorHAnsi"/>
                <w:sz w:val="20"/>
                <w:szCs w:val="20"/>
              </w:rPr>
              <w:t>Longitudinal study - scoping exercise, qualitative, descriptive quantitative analysis, content analysis</w:t>
            </w:r>
          </w:p>
          <w:p w14:paraId="5577A459" w14:textId="77777777" w:rsidR="004322B1" w:rsidRPr="004322B1" w:rsidRDefault="004322B1" w:rsidP="004322B1">
            <w:pPr>
              <w:rPr>
                <w:rFonts w:cstheme="minorHAnsi"/>
                <w:sz w:val="20"/>
                <w:szCs w:val="20"/>
              </w:rPr>
            </w:pPr>
            <w:r w:rsidRPr="004322B1">
              <w:rPr>
                <w:rFonts w:cstheme="minorHAnsi"/>
                <w:sz w:val="20"/>
                <w:szCs w:val="20"/>
              </w:rPr>
              <w:t xml:space="preserve">Evaluation of collaborative work between practitioners in lung cancer services, people affected by </w:t>
            </w:r>
            <w:r w:rsidRPr="004322B1">
              <w:rPr>
                <w:rFonts w:cstheme="minorHAnsi"/>
                <w:sz w:val="20"/>
                <w:szCs w:val="20"/>
              </w:rPr>
              <w:lastRenderedPageBreak/>
              <w:t>cancer and the CCRC – to improve patient involvement, test a model of involvement and evaluate the impact of involvement.</w:t>
            </w:r>
          </w:p>
        </w:tc>
        <w:tc>
          <w:tcPr>
            <w:tcW w:w="7846" w:type="dxa"/>
            <w:tcBorders>
              <w:top w:val="single" w:sz="4" w:space="0" w:color="auto"/>
              <w:left w:val="single" w:sz="4" w:space="0" w:color="auto"/>
              <w:bottom w:val="single" w:sz="4" w:space="0" w:color="auto"/>
              <w:right w:val="single" w:sz="4" w:space="0" w:color="auto"/>
            </w:tcBorders>
          </w:tcPr>
          <w:p w14:paraId="69E8DED8"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 service provision</w:t>
            </w:r>
          </w:p>
          <w:p w14:paraId="25B9EF9E"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prospective interviews and questionnaires with patients (n=66), retrospective case note review of patients (n=1000), feedback from patients and professionals (cancer).</w:t>
            </w:r>
          </w:p>
          <w:p w14:paraId="692A507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 throughout with patient and carer advisory groups, one member undertook interviews.</w:t>
            </w:r>
          </w:p>
          <w:p w14:paraId="175EF8A6" w14:textId="77777777" w:rsidR="004322B1" w:rsidRPr="004322B1" w:rsidRDefault="004322B1" w:rsidP="004322B1">
            <w:pPr>
              <w:tabs>
                <w:tab w:val="left" w:pos="7760"/>
              </w:tabs>
              <w:rPr>
                <w:rFonts w:cstheme="minorHAnsi"/>
                <w:sz w:val="20"/>
                <w:szCs w:val="20"/>
              </w:rPr>
            </w:pPr>
            <w:r w:rsidRPr="004322B1">
              <w:rPr>
                <w:rFonts w:cstheme="minorHAnsi"/>
                <w:sz w:val="20"/>
                <w:szCs w:val="20"/>
              </w:rPr>
              <w:t>Found clinical staff do not have clear ideas of what constitutes involvement, numerous barriers identified, core learnings for implementation of collaborative working highlighted.</w:t>
            </w:r>
          </w:p>
          <w:p w14:paraId="3175A9FC"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A06EC6F"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any facilitators, barriers and evaluation reported. Different perspectives reported separately and discussed. Recommendations made on involvement.</w:t>
            </w:r>
          </w:p>
          <w:p w14:paraId="46A92787"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625E51A3"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rong</w:t>
            </w:r>
          </w:p>
          <w:p w14:paraId="576ED41F"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51CC9768" w14:textId="77777777" w:rsidR="004322B1" w:rsidRPr="004322B1" w:rsidRDefault="004322B1" w:rsidP="004322B1">
            <w:pPr>
              <w:tabs>
                <w:tab w:val="left" w:pos="7760"/>
              </w:tabs>
              <w:rPr>
                <w:rFonts w:cstheme="minorHAnsi"/>
                <w:sz w:val="20"/>
                <w:szCs w:val="20"/>
              </w:rPr>
            </w:pPr>
          </w:p>
        </w:tc>
      </w:tr>
      <w:tr w:rsidR="004322B1" w:rsidRPr="004322B1" w14:paraId="0FC2ECB8" w14:textId="77777777" w:rsidTr="00BB2F9E">
        <w:tc>
          <w:tcPr>
            <w:tcW w:w="1976" w:type="dxa"/>
            <w:tcBorders>
              <w:top w:val="single" w:sz="4" w:space="0" w:color="auto"/>
              <w:left w:val="single" w:sz="4" w:space="0" w:color="auto"/>
              <w:bottom w:val="single" w:sz="4" w:space="0" w:color="auto"/>
              <w:right w:val="single" w:sz="4" w:space="0" w:color="auto"/>
            </w:tcBorders>
          </w:tcPr>
          <w:p w14:paraId="1B21C6A9" w14:textId="741C2EE6" w:rsidR="004322B1" w:rsidRPr="004322B1" w:rsidRDefault="004322B1" w:rsidP="004322B1">
            <w:pPr>
              <w:tabs>
                <w:tab w:val="left" w:pos="7760"/>
              </w:tabs>
              <w:rPr>
                <w:rFonts w:cstheme="minorHAnsi"/>
                <w:sz w:val="20"/>
                <w:szCs w:val="20"/>
              </w:rPr>
            </w:pPr>
            <w:r w:rsidRPr="004322B1">
              <w:rPr>
                <w:rFonts w:cstheme="minorHAnsi"/>
                <w:sz w:val="20"/>
                <w:szCs w:val="20"/>
              </w:rPr>
              <w:t>Marsh</w:t>
            </w:r>
          </w:p>
          <w:p w14:paraId="79CF020E"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7</w:t>
            </w:r>
          </w:p>
          <w:p w14:paraId="158EC9ED" w14:textId="77777777" w:rsidR="004322B1" w:rsidRPr="004322B1" w:rsidRDefault="004322B1" w:rsidP="004322B1">
            <w:pPr>
              <w:tabs>
                <w:tab w:val="left" w:pos="7760"/>
              </w:tabs>
              <w:rPr>
                <w:rFonts w:cstheme="minorHAnsi"/>
                <w:sz w:val="20"/>
                <w:szCs w:val="20"/>
              </w:rPr>
            </w:pPr>
            <w:r w:rsidRPr="004322B1">
              <w:rPr>
                <w:rFonts w:cstheme="minorHAnsi"/>
                <w:sz w:val="20"/>
                <w:szCs w:val="20"/>
              </w:rPr>
              <w:t>Australia</w:t>
            </w:r>
          </w:p>
          <w:p w14:paraId="21E53FDF"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2D01F62" w14:textId="77777777" w:rsidR="004322B1" w:rsidRPr="004322B1" w:rsidRDefault="004322B1" w:rsidP="004322B1">
            <w:pPr>
              <w:rPr>
                <w:rFonts w:cstheme="minorHAnsi"/>
                <w:sz w:val="20"/>
                <w:szCs w:val="20"/>
              </w:rPr>
            </w:pPr>
            <w:r w:rsidRPr="004322B1">
              <w:rPr>
                <w:rFonts w:cstheme="minorHAnsi"/>
                <w:sz w:val="20"/>
                <w:szCs w:val="20"/>
              </w:rPr>
              <w:t>Academic</w:t>
            </w:r>
          </w:p>
          <w:p w14:paraId="3550D67B" w14:textId="77777777" w:rsidR="004322B1" w:rsidRPr="004322B1" w:rsidRDefault="004322B1" w:rsidP="004322B1">
            <w:pPr>
              <w:rPr>
                <w:rFonts w:cstheme="minorHAnsi"/>
                <w:sz w:val="20"/>
                <w:szCs w:val="20"/>
              </w:rPr>
            </w:pPr>
            <w:r w:rsidRPr="004322B1">
              <w:rPr>
                <w:rFonts w:cstheme="minorHAnsi"/>
                <w:sz w:val="20"/>
                <w:szCs w:val="20"/>
              </w:rPr>
              <w:t>Journal article</w:t>
            </w:r>
          </w:p>
          <w:p w14:paraId="79410B77" w14:textId="77777777" w:rsidR="004322B1" w:rsidRPr="004322B1" w:rsidRDefault="004322B1" w:rsidP="004322B1">
            <w:pPr>
              <w:rPr>
                <w:rFonts w:cstheme="minorHAnsi"/>
                <w:sz w:val="20"/>
                <w:szCs w:val="20"/>
              </w:rPr>
            </w:pPr>
            <w:r w:rsidRPr="004322B1">
              <w:rPr>
                <w:rFonts w:cstheme="minorHAnsi"/>
                <w:sz w:val="20"/>
                <w:szCs w:val="20"/>
              </w:rPr>
              <w:t>Qualitative</w:t>
            </w:r>
          </w:p>
          <w:p w14:paraId="4F61CBD1"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 study exploring how a community garden functions as a place of end-of-life/bereavement support.</w:t>
            </w:r>
          </w:p>
        </w:tc>
        <w:tc>
          <w:tcPr>
            <w:tcW w:w="7846" w:type="dxa"/>
            <w:tcBorders>
              <w:top w:val="single" w:sz="4" w:space="0" w:color="auto"/>
              <w:left w:val="single" w:sz="4" w:space="0" w:color="auto"/>
              <w:bottom w:val="single" w:sz="4" w:space="0" w:color="auto"/>
              <w:right w:val="single" w:sz="4" w:space="0" w:color="auto"/>
            </w:tcBorders>
          </w:tcPr>
          <w:p w14:paraId="75D4E6DE"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3A9B99B" w14:textId="77777777" w:rsidR="004322B1" w:rsidRPr="004322B1" w:rsidRDefault="004322B1" w:rsidP="004322B1">
            <w:pPr>
              <w:tabs>
                <w:tab w:val="left" w:pos="7760"/>
              </w:tabs>
              <w:rPr>
                <w:rFonts w:cstheme="minorHAnsi"/>
                <w:sz w:val="20"/>
                <w:szCs w:val="20"/>
              </w:rPr>
            </w:pPr>
            <w:r w:rsidRPr="004322B1">
              <w:rPr>
                <w:rFonts w:cstheme="minorHAnsi"/>
                <w:sz w:val="20"/>
                <w:szCs w:val="20"/>
              </w:rPr>
              <w:t>3 community workshop and other events held with service providers, community members, visitors, garden co-ordinator/volunteers, patients and carers (n=78) (palliative care).</w:t>
            </w:r>
          </w:p>
          <w:p w14:paraId="2142129A" w14:textId="77777777" w:rsidR="004322B1" w:rsidRPr="004322B1" w:rsidRDefault="004322B1" w:rsidP="004322B1">
            <w:pPr>
              <w:tabs>
                <w:tab w:val="left" w:pos="7760"/>
              </w:tabs>
              <w:rPr>
                <w:rFonts w:cstheme="minorHAnsi"/>
                <w:sz w:val="20"/>
                <w:szCs w:val="20"/>
              </w:rPr>
            </w:pPr>
            <w:r w:rsidRPr="004322B1">
              <w:rPr>
                <w:rFonts w:cstheme="minorHAnsi"/>
                <w:sz w:val="20"/>
                <w:szCs w:val="20"/>
              </w:rPr>
              <w:t>Included carers in the project team.</w:t>
            </w:r>
          </w:p>
          <w:p w14:paraId="7ED0669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BFDE94F"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ed facilitators, barriers and evaluation. Different and overlapping roles were discussed and the relevance of the PAR approach.</w:t>
            </w:r>
          </w:p>
        </w:tc>
        <w:tc>
          <w:tcPr>
            <w:tcW w:w="1557" w:type="dxa"/>
            <w:tcBorders>
              <w:top w:val="single" w:sz="4" w:space="0" w:color="auto"/>
              <w:left w:val="single" w:sz="4" w:space="0" w:color="auto"/>
              <w:bottom w:val="single" w:sz="4" w:space="0" w:color="auto"/>
              <w:right w:val="single" w:sz="4" w:space="0" w:color="auto"/>
            </w:tcBorders>
          </w:tcPr>
          <w:p w14:paraId="76EC45CD"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13EBBF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EBDBB30" w14:textId="77777777" w:rsidR="004322B1" w:rsidRPr="004322B1" w:rsidRDefault="004322B1" w:rsidP="004322B1">
            <w:pPr>
              <w:tabs>
                <w:tab w:val="left" w:pos="7760"/>
              </w:tabs>
              <w:rPr>
                <w:rFonts w:cstheme="minorHAnsi"/>
                <w:sz w:val="20"/>
                <w:szCs w:val="20"/>
              </w:rPr>
            </w:pPr>
          </w:p>
        </w:tc>
      </w:tr>
      <w:tr w:rsidR="004322B1" w:rsidRPr="004322B1" w14:paraId="3368FCB7" w14:textId="77777777" w:rsidTr="00BB2F9E">
        <w:tc>
          <w:tcPr>
            <w:tcW w:w="1976" w:type="dxa"/>
            <w:tcBorders>
              <w:top w:val="single" w:sz="4" w:space="0" w:color="auto"/>
              <w:left w:val="single" w:sz="4" w:space="0" w:color="auto"/>
              <w:bottom w:val="single" w:sz="4" w:space="0" w:color="auto"/>
              <w:right w:val="single" w:sz="4" w:space="0" w:color="auto"/>
            </w:tcBorders>
          </w:tcPr>
          <w:p w14:paraId="43FFFEDF" w14:textId="48CA0A9A" w:rsidR="004322B1" w:rsidRPr="004322B1" w:rsidRDefault="004322B1" w:rsidP="004322B1">
            <w:pPr>
              <w:tabs>
                <w:tab w:val="left" w:pos="7760"/>
              </w:tabs>
              <w:rPr>
                <w:rFonts w:cstheme="minorHAnsi"/>
                <w:sz w:val="20"/>
                <w:szCs w:val="20"/>
              </w:rPr>
            </w:pPr>
            <w:r w:rsidRPr="004322B1">
              <w:rPr>
                <w:rFonts w:cstheme="minorHAnsi"/>
                <w:sz w:val="20"/>
                <w:szCs w:val="20"/>
              </w:rPr>
              <w:t>McIlfatrick</w:t>
            </w:r>
          </w:p>
          <w:p w14:paraId="4EE19B69"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5</w:t>
            </w:r>
          </w:p>
          <w:p w14:paraId="4013E249" w14:textId="77777777" w:rsidR="004322B1" w:rsidRPr="004322B1" w:rsidRDefault="004322B1" w:rsidP="004322B1">
            <w:pPr>
              <w:tabs>
                <w:tab w:val="left" w:pos="7760"/>
              </w:tabs>
              <w:rPr>
                <w:rFonts w:cstheme="minorHAnsi"/>
                <w:sz w:val="20"/>
                <w:szCs w:val="20"/>
              </w:rPr>
            </w:pPr>
            <w:r w:rsidRPr="004322B1">
              <w:rPr>
                <w:rFonts w:cstheme="minorHAnsi"/>
                <w:sz w:val="20"/>
                <w:szCs w:val="20"/>
              </w:rPr>
              <w:t>Ireland</w:t>
            </w:r>
          </w:p>
          <w:p w14:paraId="55DCEDE0"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179E7EAC" w14:textId="77777777" w:rsidR="004322B1" w:rsidRPr="004322B1" w:rsidRDefault="004322B1" w:rsidP="004322B1">
            <w:pPr>
              <w:rPr>
                <w:rFonts w:cstheme="minorHAnsi"/>
                <w:sz w:val="20"/>
                <w:szCs w:val="20"/>
              </w:rPr>
            </w:pPr>
            <w:r w:rsidRPr="004322B1">
              <w:rPr>
                <w:rFonts w:cstheme="minorHAnsi"/>
                <w:sz w:val="20"/>
                <w:szCs w:val="20"/>
              </w:rPr>
              <w:t>Grey</w:t>
            </w:r>
          </w:p>
          <w:p w14:paraId="366E4D39" w14:textId="77777777" w:rsidR="004322B1" w:rsidRPr="004322B1" w:rsidRDefault="004322B1" w:rsidP="004322B1">
            <w:pPr>
              <w:rPr>
                <w:rFonts w:cstheme="minorHAnsi"/>
                <w:sz w:val="20"/>
                <w:szCs w:val="20"/>
              </w:rPr>
            </w:pPr>
            <w:r w:rsidRPr="004322B1">
              <w:rPr>
                <w:rFonts w:cstheme="minorHAnsi"/>
                <w:sz w:val="20"/>
                <w:szCs w:val="20"/>
              </w:rPr>
              <w:t>Report</w:t>
            </w:r>
          </w:p>
          <w:p w14:paraId="40955B26" w14:textId="77777777" w:rsidR="004322B1" w:rsidRPr="004322B1" w:rsidRDefault="004322B1" w:rsidP="004322B1">
            <w:pPr>
              <w:rPr>
                <w:rFonts w:cstheme="minorHAnsi"/>
                <w:sz w:val="20"/>
                <w:szCs w:val="20"/>
              </w:rPr>
            </w:pPr>
            <w:r w:rsidRPr="004322B1">
              <w:rPr>
                <w:rFonts w:cstheme="minorHAnsi"/>
                <w:sz w:val="20"/>
                <w:szCs w:val="20"/>
              </w:rPr>
              <w:t>Qualitative, review, document analysis</w:t>
            </w:r>
          </w:p>
          <w:p w14:paraId="3CD699AC"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of user/carer forum “Voices 4 Care” within</w:t>
            </w:r>
            <w:r w:rsidRPr="004322B1">
              <w:rPr>
                <w:rFonts w:cstheme="minorHAnsi"/>
                <w:iCs/>
                <w:sz w:val="20"/>
                <w:szCs w:val="20"/>
              </w:rPr>
              <w:t xml:space="preserve"> All Ireland Institute of Hospice and Palliative Care (</w:t>
            </w:r>
            <w:r w:rsidRPr="004322B1">
              <w:rPr>
                <w:rFonts w:cstheme="minorHAnsi"/>
                <w:sz w:val="20"/>
                <w:szCs w:val="20"/>
              </w:rPr>
              <w:t>AIIHPC).</w:t>
            </w:r>
          </w:p>
        </w:tc>
        <w:tc>
          <w:tcPr>
            <w:tcW w:w="7846" w:type="dxa"/>
            <w:tcBorders>
              <w:top w:val="single" w:sz="4" w:space="0" w:color="auto"/>
              <w:left w:val="single" w:sz="4" w:space="0" w:color="auto"/>
              <w:bottom w:val="single" w:sz="4" w:space="0" w:color="auto"/>
              <w:right w:val="single" w:sz="4" w:space="0" w:color="auto"/>
            </w:tcBorders>
          </w:tcPr>
          <w:p w14:paraId="0FD21F4C"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policy, education, research</w:t>
            </w:r>
          </w:p>
          <w:p w14:paraId="0B0768D9" w14:textId="77777777" w:rsidR="004322B1" w:rsidRPr="004322B1" w:rsidRDefault="004322B1" w:rsidP="004322B1">
            <w:pPr>
              <w:tabs>
                <w:tab w:val="left" w:pos="7760"/>
              </w:tabs>
              <w:rPr>
                <w:rFonts w:cstheme="minorHAnsi"/>
                <w:sz w:val="20"/>
                <w:szCs w:val="20"/>
              </w:rPr>
            </w:pPr>
            <w:r w:rsidRPr="004322B1">
              <w:rPr>
                <w:rFonts w:cstheme="minorHAnsi"/>
                <w:sz w:val="20"/>
                <w:szCs w:val="20"/>
              </w:rPr>
              <w:t>Stakeholder interviews with clinician, researchers, commissioners (n=4), advocacy/PPI organisations (n=2), Voices 4 Care members (n=1) and 2 focus groups of Voices 4 Care members (n=13) (cancer).</w:t>
            </w:r>
          </w:p>
          <w:p w14:paraId="364E1630"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CB6029B"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reported. Raised issues of recruitment and diversity, practical and psychological matters, terms of reference, levels of involvement.</w:t>
            </w:r>
          </w:p>
        </w:tc>
        <w:tc>
          <w:tcPr>
            <w:tcW w:w="1557" w:type="dxa"/>
            <w:tcBorders>
              <w:top w:val="single" w:sz="4" w:space="0" w:color="auto"/>
              <w:left w:val="single" w:sz="4" w:space="0" w:color="auto"/>
              <w:bottom w:val="single" w:sz="4" w:space="0" w:color="auto"/>
              <w:right w:val="single" w:sz="4" w:space="0" w:color="auto"/>
            </w:tcBorders>
          </w:tcPr>
          <w:p w14:paraId="1D8EE5FA"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E19706E"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00FADFD1" w14:textId="77777777" w:rsidR="004322B1" w:rsidRPr="004322B1" w:rsidRDefault="004322B1" w:rsidP="004322B1">
            <w:pPr>
              <w:tabs>
                <w:tab w:val="left" w:pos="7760"/>
              </w:tabs>
              <w:rPr>
                <w:rFonts w:cstheme="minorHAnsi"/>
                <w:sz w:val="20"/>
                <w:szCs w:val="20"/>
              </w:rPr>
            </w:pPr>
          </w:p>
        </w:tc>
      </w:tr>
      <w:tr w:rsidR="004322B1" w:rsidRPr="004322B1" w14:paraId="30C8486B" w14:textId="77777777" w:rsidTr="00BB2F9E">
        <w:tc>
          <w:tcPr>
            <w:tcW w:w="1976" w:type="dxa"/>
            <w:tcBorders>
              <w:top w:val="single" w:sz="4" w:space="0" w:color="auto"/>
              <w:left w:val="single" w:sz="4" w:space="0" w:color="auto"/>
              <w:bottom w:val="single" w:sz="4" w:space="0" w:color="auto"/>
              <w:right w:val="single" w:sz="4" w:space="0" w:color="auto"/>
            </w:tcBorders>
          </w:tcPr>
          <w:p w14:paraId="5DB3BD44" w14:textId="134A199B" w:rsidR="004322B1" w:rsidRPr="004322B1" w:rsidRDefault="004322B1" w:rsidP="004322B1">
            <w:pPr>
              <w:tabs>
                <w:tab w:val="left" w:pos="7760"/>
              </w:tabs>
              <w:rPr>
                <w:rFonts w:cstheme="minorHAnsi"/>
                <w:sz w:val="20"/>
                <w:szCs w:val="20"/>
              </w:rPr>
            </w:pPr>
            <w:r w:rsidRPr="004322B1">
              <w:rPr>
                <w:rFonts w:cstheme="minorHAnsi"/>
                <w:sz w:val="20"/>
                <w:szCs w:val="20"/>
              </w:rPr>
              <w:t>National Council for Palliative Care (NCPC)</w:t>
            </w:r>
            <w:r w:rsidR="00BE2D15" w:rsidRPr="004322B1">
              <w:rPr>
                <w:rFonts w:cstheme="minorHAnsi"/>
                <w:sz w:val="20"/>
                <w:szCs w:val="20"/>
              </w:rPr>
              <w:t xml:space="preserve"> </w:t>
            </w:r>
          </w:p>
          <w:p w14:paraId="5370B54D"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9</w:t>
            </w:r>
          </w:p>
          <w:p w14:paraId="25E83A2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90C4C60"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7DAE706" w14:textId="77777777" w:rsidR="004322B1" w:rsidRPr="004322B1" w:rsidRDefault="004322B1" w:rsidP="004322B1">
            <w:pPr>
              <w:rPr>
                <w:rFonts w:cstheme="minorHAnsi"/>
                <w:sz w:val="20"/>
                <w:szCs w:val="20"/>
              </w:rPr>
            </w:pPr>
            <w:r w:rsidRPr="004322B1">
              <w:rPr>
                <w:rFonts w:cstheme="minorHAnsi"/>
                <w:sz w:val="20"/>
                <w:szCs w:val="20"/>
              </w:rPr>
              <w:t>Grey</w:t>
            </w:r>
          </w:p>
          <w:p w14:paraId="33DDBD74" w14:textId="77777777" w:rsidR="004322B1" w:rsidRPr="004322B1" w:rsidRDefault="004322B1" w:rsidP="004322B1">
            <w:pPr>
              <w:rPr>
                <w:rFonts w:cstheme="minorHAnsi"/>
                <w:sz w:val="20"/>
                <w:szCs w:val="20"/>
              </w:rPr>
            </w:pPr>
            <w:r w:rsidRPr="004322B1">
              <w:rPr>
                <w:rFonts w:cstheme="minorHAnsi"/>
                <w:sz w:val="20"/>
                <w:szCs w:val="20"/>
              </w:rPr>
              <w:t>Guide/report</w:t>
            </w:r>
          </w:p>
          <w:p w14:paraId="5CB9D0AC" w14:textId="77777777" w:rsidR="004322B1" w:rsidRPr="004322B1" w:rsidRDefault="004322B1" w:rsidP="004322B1">
            <w:pPr>
              <w:rPr>
                <w:rFonts w:cstheme="minorHAnsi"/>
                <w:sz w:val="20"/>
                <w:szCs w:val="20"/>
              </w:rPr>
            </w:pPr>
            <w:r w:rsidRPr="004322B1">
              <w:rPr>
                <w:rFonts w:cstheme="minorHAnsi"/>
                <w:sz w:val="20"/>
                <w:szCs w:val="20"/>
              </w:rPr>
              <w:t>Text/opinion</w:t>
            </w:r>
          </w:p>
          <w:p w14:paraId="5F8745E7" w14:textId="77777777" w:rsidR="004322B1" w:rsidRPr="004322B1" w:rsidRDefault="004322B1" w:rsidP="004322B1">
            <w:pPr>
              <w:rPr>
                <w:rFonts w:cstheme="minorHAnsi"/>
                <w:sz w:val="20"/>
                <w:szCs w:val="20"/>
              </w:rPr>
            </w:pPr>
            <w:r w:rsidRPr="004322B1">
              <w:rPr>
                <w:rFonts w:cstheme="minorHAnsi"/>
                <w:sz w:val="20"/>
                <w:szCs w:val="20"/>
              </w:rPr>
              <w:t>Guide on involving patients, carers and the public in palliative and end of life care services.</w:t>
            </w:r>
          </w:p>
        </w:tc>
        <w:tc>
          <w:tcPr>
            <w:tcW w:w="7846" w:type="dxa"/>
            <w:tcBorders>
              <w:top w:val="single" w:sz="4" w:space="0" w:color="auto"/>
              <w:left w:val="single" w:sz="4" w:space="0" w:color="auto"/>
              <w:bottom w:val="single" w:sz="4" w:space="0" w:color="auto"/>
              <w:right w:val="single" w:sz="4" w:space="0" w:color="auto"/>
            </w:tcBorders>
          </w:tcPr>
          <w:p w14:paraId="63918C94"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 commissioning, education</w:t>
            </w:r>
          </w:p>
          <w:p w14:paraId="61CAE58D" w14:textId="77777777" w:rsidR="004322B1" w:rsidRPr="004322B1" w:rsidRDefault="004322B1" w:rsidP="004322B1">
            <w:pPr>
              <w:tabs>
                <w:tab w:val="left" w:pos="7760"/>
              </w:tabs>
              <w:rPr>
                <w:rFonts w:cstheme="minorHAnsi"/>
                <w:sz w:val="20"/>
                <w:szCs w:val="20"/>
              </w:rPr>
            </w:pPr>
            <w:r w:rsidRPr="004322B1">
              <w:rPr>
                <w:rFonts w:cstheme="minorHAnsi"/>
                <w:sz w:val="20"/>
                <w:szCs w:val="20"/>
              </w:rPr>
              <w:t>Guide to involvement in palliative care, aimed at professionals, patients and carers.</w:t>
            </w:r>
          </w:p>
          <w:p w14:paraId="3FD53F9E" w14:textId="77777777" w:rsidR="004322B1" w:rsidRPr="004322B1" w:rsidRDefault="004322B1" w:rsidP="004322B1">
            <w:pPr>
              <w:tabs>
                <w:tab w:val="left" w:pos="7760"/>
              </w:tabs>
              <w:rPr>
                <w:rFonts w:cstheme="minorHAnsi"/>
                <w:sz w:val="20"/>
                <w:szCs w:val="20"/>
              </w:rPr>
            </w:pPr>
            <w:r w:rsidRPr="004322B1">
              <w:rPr>
                <w:rFonts w:cstheme="minorHAnsi"/>
                <w:sz w:val="20"/>
                <w:szCs w:val="20"/>
              </w:rPr>
              <w:t>Organised around a wheel of involvement comprised of 8 spokes, from mapping existing involvement activity through to providing feedback to those involved.</w:t>
            </w:r>
          </w:p>
          <w:p w14:paraId="72F671BA"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7375EAE6"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perspectives and evaluation reported.</w:t>
            </w:r>
          </w:p>
        </w:tc>
        <w:tc>
          <w:tcPr>
            <w:tcW w:w="1557" w:type="dxa"/>
            <w:tcBorders>
              <w:top w:val="single" w:sz="4" w:space="0" w:color="auto"/>
              <w:left w:val="single" w:sz="4" w:space="0" w:color="auto"/>
              <w:bottom w:val="single" w:sz="4" w:space="0" w:color="auto"/>
              <w:right w:val="single" w:sz="4" w:space="0" w:color="auto"/>
            </w:tcBorders>
          </w:tcPr>
          <w:p w14:paraId="0DC15CFD"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4E190AE2"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1C36A0D" w14:textId="77777777" w:rsidR="004322B1" w:rsidRPr="004322B1" w:rsidRDefault="004322B1" w:rsidP="004322B1">
            <w:pPr>
              <w:tabs>
                <w:tab w:val="left" w:pos="7760"/>
              </w:tabs>
              <w:rPr>
                <w:rFonts w:cstheme="minorHAnsi"/>
                <w:sz w:val="20"/>
                <w:szCs w:val="20"/>
              </w:rPr>
            </w:pPr>
          </w:p>
        </w:tc>
      </w:tr>
      <w:tr w:rsidR="004322B1" w:rsidRPr="004322B1" w14:paraId="7088EE16" w14:textId="77777777" w:rsidTr="00BB2F9E">
        <w:tc>
          <w:tcPr>
            <w:tcW w:w="1976" w:type="dxa"/>
            <w:tcBorders>
              <w:top w:val="single" w:sz="4" w:space="0" w:color="auto"/>
              <w:left w:val="single" w:sz="4" w:space="0" w:color="auto"/>
              <w:bottom w:val="single" w:sz="4" w:space="0" w:color="auto"/>
              <w:right w:val="single" w:sz="4" w:space="0" w:color="auto"/>
            </w:tcBorders>
          </w:tcPr>
          <w:p w14:paraId="0E8F0698" w14:textId="1CC51A2A" w:rsidR="004322B1" w:rsidRPr="004322B1" w:rsidRDefault="004322B1" w:rsidP="004322B1">
            <w:pPr>
              <w:tabs>
                <w:tab w:val="left" w:pos="7760"/>
              </w:tabs>
              <w:rPr>
                <w:rFonts w:cstheme="minorHAnsi"/>
                <w:sz w:val="20"/>
                <w:szCs w:val="20"/>
              </w:rPr>
            </w:pPr>
            <w:r w:rsidRPr="004322B1">
              <w:rPr>
                <w:rFonts w:cstheme="minorHAnsi"/>
                <w:sz w:val="20"/>
                <w:szCs w:val="20"/>
              </w:rPr>
              <w:t>NCPC</w:t>
            </w:r>
          </w:p>
          <w:p w14:paraId="1FFCA0E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4</w:t>
            </w:r>
          </w:p>
          <w:p w14:paraId="39B593C9"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05F36602"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659D01FD" w14:textId="77777777" w:rsidR="004322B1" w:rsidRPr="004322B1" w:rsidRDefault="004322B1" w:rsidP="004322B1">
            <w:pPr>
              <w:rPr>
                <w:rFonts w:cstheme="minorHAnsi"/>
                <w:sz w:val="20"/>
                <w:szCs w:val="20"/>
              </w:rPr>
            </w:pPr>
            <w:r w:rsidRPr="004322B1">
              <w:rPr>
                <w:rFonts w:cstheme="minorHAnsi"/>
                <w:sz w:val="20"/>
                <w:szCs w:val="20"/>
              </w:rPr>
              <w:t>Grey</w:t>
            </w:r>
          </w:p>
          <w:p w14:paraId="536227A4" w14:textId="77777777" w:rsidR="004322B1" w:rsidRPr="004322B1" w:rsidRDefault="004322B1" w:rsidP="004322B1">
            <w:pPr>
              <w:rPr>
                <w:rFonts w:cstheme="minorHAnsi"/>
                <w:sz w:val="20"/>
                <w:szCs w:val="20"/>
              </w:rPr>
            </w:pPr>
            <w:r w:rsidRPr="004322B1">
              <w:rPr>
                <w:rFonts w:cstheme="minorHAnsi"/>
                <w:sz w:val="20"/>
                <w:szCs w:val="20"/>
              </w:rPr>
              <w:t>Guide/report</w:t>
            </w:r>
          </w:p>
          <w:p w14:paraId="7797AB85" w14:textId="77777777" w:rsidR="004322B1" w:rsidRPr="004322B1" w:rsidRDefault="004322B1" w:rsidP="004322B1">
            <w:pPr>
              <w:rPr>
                <w:rFonts w:cstheme="minorHAnsi"/>
                <w:sz w:val="20"/>
                <w:szCs w:val="20"/>
              </w:rPr>
            </w:pPr>
            <w:r w:rsidRPr="004322B1">
              <w:rPr>
                <w:rFonts w:cstheme="minorHAnsi"/>
                <w:sz w:val="20"/>
                <w:szCs w:val="20"/>
              </w:rPr>
              <w:t>Text/opinion</w:t>
            </w:r>
          </w:p>
          <w:p w14:paraId="109C1191" w14:textId="77777777" w:rsidR="004322B1" w:rsidRPr="004322B1" w:rsidRDefault="004322B1" w:rsidP="004322B1">
            <w:pPr>
              <w:rPr>
                <w:rFonts w:cstheme="minorHAnsi"/>
                <w:sz w:val="20"/>
                <w:szCs w:val="20"/>
              </w:rPr>
            </w:pPr>
            <w:r w:rsidRPr="004322B1">
              <w:rPr>
                <w:rFonts w:cstheme="minorHAnsi"/>
                <w:sz w:val="20"/>
                <w:szCs w:val="20"/>
              </w:rPr>
              <w:t>Guide for professionals on involvement in palliative care.</w:t>
            </w:r>
          </w:p>
        </w:tc>
        <w:tc>
          <w:tcPr>
            <w:tcW w:w="7846" w:type="dxa"/>
            <w:tcBorders>
              <w:top w:val="single" w:sz="4" w:space="0" w:color="auto"/>
              <w:left w:val="single" w:sz="4" w:space="0" w:color="auto"/>
              <w:bottom w:val="single" w:sz="4" w:space="0" w:color="auto"/>
              <w:right w:val="single" w:sz="4" w:space="0" w:color="auto"/>
            </w:tcBorders>
          </w:tcPr>
          <w:p w14:paraId="4E5AB214" w14:textId="77777777" w:rsidR="004322B1" w:rsidRPr="004322B1" w:rsidRDefault="004322B1" w:rsidP="004322B1">
            <w:pPr>
              <w:tabs>
                <w:tab w:val="left" w:pos="7760"/>
              </w:tabs>
              <w:rPr>
                <w:rFonts w:cstheme="minorHAnsi"/>
                <w:sz w:val="20"/>
                <w:szCs w:val="20"/>
              </w:rPr>
            </w:pPr>
            <w:bookmarkStart w:id="463" w:name="_Hlk505001864"/>
            <w:r w:rsidRPr="004322B1">
              <w:rPr>
                <w:rFonts w:cstheme="minorHAnsi"/>
                <w:sz w:val="20"/>
                <w:szCs w:val="20"/>
              </w:rPr>
              <w:t>Service provision, research, education</w:t>
            </w:r>
          </w:p>
          <w:bookmarkEnd w:id="463"/>
          <w:p w14:paraId="086E9145" w14:textId="77777777" w:rsidR="004322B1" w:rsidRPr="004322B1" w:rsidRDefault="004322B1" w:rsidP="004322B1">
            <w:pPr>
              <w:tabs>
                <w:tab w:val="left" w:pos="7760"/>
              </w:tabs>
              <w:rPr>
                <w:rFonts w:cstheme="minorHAnsi"/>
                <w:sz w:val="20"/>
                <w:szCs w:val="20"/>
              </w:rPr>
            </w:pPr>
            <w:r w:rsidRPr="004322B1">
              <w:rPr>
                <w:rFonts w:cstheme="minorHAnsi"/>
                <w:sz w:val="20"/>
                <w:szCs w:val="20"/>
              </w:rPr>
              <w:t>Guide on involvement in palliative care aimed at professionals.</w:t>
            </w:r>
          </w:p>
          <w:p w14:paraId="14C7BC0A"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basics of involvement, practicalities, examples, service user stories and involvement in different settings.</w:t>
            </w:r>
          </w:p>
          <w:p w14:paraId="4D859968"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195B1974"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facilitators, barriers, evaluation.</w:t>
            </w:r>
          </w:p>
        </w:tc>
        <w:tc>
          <w:tcPr>
            <w:tcW w:w="1557" w:type="dxa"/>
            <w:tcBorders>
              <w:top w:val="single" w:sz="4" w:space="0" w:color="auto"/>
              <w:left w:val="single" w:sz="4" w:space="0" w:color="auto"/>
              <w:bottom w:val="single" w:sz="4" w:space="0" w:color="auto"/>
              <w:right w:val="single" w:sz="4" w:space="0" w:color="auto"/>
            </w:tcBorders>
          </w:tcPr>
          <w:p w14:paraId="56EC357B"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ECC8E52"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87CA313" w14:textId="77777777" w:rsidR="004322B1" w:rsidRPr="004322B1" w:rsidRDefault="004322B1" w:rsidP="004322B1">
            <w:pPr>
              <w:tabs>
                <w:tab w:val="left" w:pos="7760"/>
              </w:tabs>
              <w:rPr>
                <w:rFonts w:cstheme="minorHAnsi"/>
                <w:sz w:val="20"/>
                <w:szCs w:val="20"/>
              </w:rPr>
            </w:pPr>
          </w:p>
        </w:tc>
      </w:tr>
      <w:tr w:rsidR="004322B1" w:rsidRPr="004322B1" w14:paraId="0F52C465" w14:textId="77777777" w:rsidTr="00BB2F9E">
        <w:tc>
          <w:tcPr>
            <w:tcW w:w="1976" w:type="dxa"/>
            <w:tcBorders>
              <w:top w:val="single" w:sz="4" w:space="0" w:color="auto"/>
              <w:left w:val="single" w:sz="4" w:space="0" w:color="auto"/>
              <w:bottom w:val="single" w:sz="4" w:space="0" w:color="auto"/>
              <w:right w:val="single" w:sz="4" w:space="0" w:color="auto"/>
            </w:tcBorders>
          </w:tcPr>
          <w:p w14:paraId="5022A832" w14:textId="50898257" w:rsidR="004322B1" w:rsidRPr="004322B1" w:rsidRDefault="004322B1" w:rsidP="004322B1">
            <w:pPr>
              <w:tabs>
                <w:tab w:val="left" w:pos="7760"/>
              </w:tabs>
              <w:rPr>
                <w:rFonts w:cstheme="minorHAnsi"/>
                <w:sz w:val="20"/>
                <w:szCs w:val="20"/>
              </w:rPr>
            </w:pPr>
            <w:r w:rsidRPr="004322B1">
              <w:rPr>
                <w:rFonts w:cstheme="minorHAnsi"/>
                <w:sz w:val="20"/>
                <w:szCs w:val="20"/>
              </w:rPr>
              <w:t>National Cancer Research Network (NCRN), NCRI</w:t>
            </w:r>
          </w:p>
          <w:p w14:paraId="5C9B56B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2</w:t>
            </w:r>
          </w:p>
          <w:p w14:paraId="4E5A6812"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7D576037"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1C130A7B" w14:textId="77777777" w:rsidR="004322B1" w:rsidRPr="004322B1" w:rsidRDefault="004322B1" w:rsidP="004322B1">
            <w:pPr>
              <w:rPr>
                <w:rFonts w:cstheme="minorHAnsi"/>
                <w:sz w:val="20"/>
                <w:szCs w:val="20"/>
              </w:rPr>
            </w:pPr>
            <w:r w:rsidRPr="004322B1">
              <w:rPr>
                <w:rFonts w:cstheme="minorHAnsi"/>
                <w:sz w:val="20"/>
                <w:szCs w:val="20"/>
              </w:rPr>
              <w:t>Grey</w:t>
            </w:r>
          </w:p>
          <w:p w14:paraId="2185C4C3" w14:textId="77777777" w:rsidR="004322B1" w:rsidRPr="004322B1" w:rsidRDefault="004322B1" w:rsidP="004322B1">
            <w:pPr>
              <w:rPr>
                <w:rFonts w:cstheme="minorHAnsi"/>
                <w:sz w:val="20"/>
                <w:szCs w:val="20"/>
              </w:rPr>
            </w:pPr>
            <w:r w:rsidRPr="004322B1">
              <w:rPr>
                <w:rFonts w:cstheme="minorHAnsi"/>
                <w:sz w:val="20"/>
                <w:szCs w:val="20"/>
              </w:rPr>
              <w:t>Report</w:t>
            </w:r>
          </w:p>
          <w:p w14:paraId="23DA2989" w14:textId="77777777" w:rsidR="004322B1" w:rsidRPr="004322B1" w:rsidRDefault="004322B1" w:rsidP="004322B1">
            <w:pPr>
              <w:rPr>
                <w:rFonts w:cstheme="minorHAnsi"/>
                <w:sz w:val="20"/>
                <w:szCs w:val="20"/>
              </w:rPr>
            </w:pPr>
            <w:r w:rsidRPr="004322B1">
              <w:rPr>
                <w:rFonts w:cstheme="minorHAnsi"/>
                <w:sz w:val="20"/>
                <w:szCs w:val="20"/>
              </w:rPr>
              <w:t>Text/opinion</w:t>
            </w:r>
          </w:p>
          <w:p w14:paraId="03782532" w14:textId="77777777" w:rsidR="004322B1" w:rsidRPr="004322B1" w:rsidRDefault="004322B1" w:rsidP="004322B1">
            <w:pPr>
              <w:rPr>
                <w:rFonts w:cstheme="minorHAnsi"/>
                <w:sz w:val="20"/>
                <w:szCs w:val="20"/>
              </w:rPr>
            </w:pPr>
            <w:r w:rsidRPr="004322B1">
              <w:rPr>
                <w:rFonts w:cstheme="minorHAnsi"/>
                <w:sz w:val="20"/>
                <w:szCs w:val="20"/>
              </w:rPr>
              <w:t>Report on impact of involvement in cancer research.</w:t>
            </w:r>
          </w:p>
          <w:p w14:paraId="33379A06"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71CAE1F"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2250C23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involvement in cancer research, provides examples of involvement in action.</w:t>
            </w:r>
          </w:p>
          <w:p w14:paraId="0F3781A3" w14:textId="77777777" w:rsidR="004322B1" w:rsidRPr="004322B1" w:rsidRDefault="004322B1" w:rsidP="004322B1">
            <w:pPr>
              <w:tabs>
                <w:tab w:val="left" w:pos="7760"/>
              </w:tabs>
              <w:rPr>
                <w:rFonts w:cstheme="minorHAnsi"/>
                <w:sz w:val="20"/>
                <w:szCs w:val="20"/>
              </w:rPr>
            </w:pPr>
            <w:r w:rsidRPr="004322B1">
              <w:rPr>
                <w:rFonts w:cstheme="minorHAnsi"/>
                <w:sz w:val="20"/>
                <w:szCs w:val="20"/>
              </w:rPr>
              <w:t>Identifies key principles of working with consumers as partners in research, involving people in strategy as well as individual studies, listening to the consumer voice, learning from experience.</w:t>
            </w:r>
          </w:p>
          <w:p w14:paraId="5F7512E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2962BC60"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facilitators, evaluation.</w:t>
            </w:r>
          </w:p>
        </w:tc>
        <w:tc>
          <w:tcPr>
            <w:tcW w:w="1557" w:type="dxa"/>
            <w:tcBorders>
              <w:top w:val="single" w:sz="4" w:space="0" w:color="auto"/>
              <w:left w:val="single" w:sz="4" w:space="0" w:color="auto"/>
              <w:bottom w:val="single" w:sz="4" w:space="0" w:color="auto"/>
              <w:right w:val="single" w:sz="4" w:space="0" w:color="auto"/>
            </w:tcBorders>
          </w:tcPr>
          <w:p w14:paraId="4BE178E7"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3E8217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B57B8A1" w14:textId="77777777" w:rsidR="004322B1" w:rsidRPr="004322B1" w:rsidRDefault="004322B1" w:rsidP="004322B1">
            <w:pPr>
              <w:tabs>
                <w:tab w:val="left" w:pos="7760"/>
              </w:tabs>
              <w:rPr>
                <w:rFonts w:cstheme="minorHAnsi"/>
                <w:sz w:val="20"/>
                <w:szCs w:val="20"/>
              </w:rPr>
            </w:pPr>
          </w:p>
        </w:tc>
      </w:tr>
      <w:tr w:rsidR="004322B1" w:rsidRPr="004322B1" w14:paraId="167D7C1C" w14:textId="77777777" w:rsidTr="00BB2F9E">
        <w:tc>
          <w:tcPr>
            <w:tcW w:w="1976" w:type="dxa"/>
            <w:tcBorders>
              <w:top w:val="single" w:sz="4" w:space="0" w:color="auto"/>
              <w:left w:val="single" w:sz="4" w:space="0" w:color="auto"/>
              <w:bottom w:val="single" w:sz="4" w:space="0" w:color="auto"/>
              <w:right w:val="single" w:sz="4" w:space="0" w:color="auto"/>
            </w:tcBorders>
          </w:tcPr>
          <w:p w14:paraId="75450A3D" w14:textId="465A2F94"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Noh</w:t>
            </w:r>
          </w:p>
          <w:p w14:paraId="74A6C529"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3CE6B19A" w14:textId="77777777" w:rsidR="004322B1" w:rsidRPr="004322B1" w:rsidRDefault="004322B1" w:rsidP="004322B1">
            <w:pPr>
              <w:tabs>
                <w:tab w:val="left" w:pos="7760"/>
              </w:tabs>
              <w:rPr>
                <w:rFonts w:cstheme="minorHAnsi"/>
                <w:sz w:val="20"/>
                <w:szCs w:val="20"/>
              </w:rPr>
            </w:pPr>
            <w:r w:rsidRPr="004322B1">
              <w:rPr>
                <w:rFonts w:cstheme="minorHAnsi"/>
                <w:sz w:val="20"/>
                <w:szCs w:val="20"/>
              </w:rPr>
              <w:t>USA</w:t>
            </w:r>
          </w:p>
          <w:p w14:paraId="7938369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C9309EE" w14:textId="77777777" w:rsidR="004322B1" w:rsidRPr="004322B1" w:rsidRDefault="004322B1" w:rsidP="004322B1">
            <w:pPr>
              <w:rPr>
                <w:rFonts w:cstheme="minorHAnsi"/>
                <w:sz w:val="20"/>
                <w:szCs w:val="20"/>
              </w:rPr>
            </w:pPr>
            <w:r w:rsidRPr="004322B1">
              <w:rPr>
                <w:rFonts w:cstheme="minorHAnsi"/>
                <w:sz w:val="20"/>
                <w:szCs w:val="20"/>
              </w:rPr>
              <w:t>Academic</w:t>
            </w:r>
          </w:p>
          <w:p w14:paraId="2FF0EFF7" w14:textId="77777777" w:rsidR="004322B1" w:rsidRPr="004322B1" w:rsidRDefault="004322B1" w:rsidP="004322B1">
            <w:pPr>
              <w:rPr>
                <w:rFonts w:cstheme="minorHAnsi"/>
                <w:sz w:val="20"/>
                <w:szCs w:val="20"/>
              </w:rPr>
            </w:pPr>
            <w:r w:rsidRPr="004322B1">
              <w:rPr>
                <w:rFonts w:cstheme="minorHAnsi"/>
                <w:sz w:val="20"/>
                <w:szCs w:val="20"/>
              </w:rPr>
              <w:t>Journal article</w:t>
            </w:r>
          </w:p>
          <w:p w14:paraId="49329DFD" w14:textId="77777777" w:rsidR="004322B1" w:rsidRPr="004322B1" w:rsidRDefault="004322B1" w:rsidP="004322B1">
            <w:pPr>
              <w:rPr>
                <w:rFonts w:cstheme="minorHAnsi"/>
                <w:sz w:val="20"/>
                <w:szCs w:val="20"/>
              </w:rPr>
            </w:pPr>
            <w:r w:rsidRPr="004322B1">
              <w:rPr>
                <w:rFonts w:cstheme="minorHAnsi"/>
                <w:sz w:val="20"/>
                <w:szCs w:val="20"/>
              </w:rPr>
              <w:t>Systematic review of studies that used CBPR approach to address palliative and end-of-life care needs in underserved communities.</w:t>
            </w:r>
          </w:p>
          <w:p w14:paraId="35E3C2C9"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DB4649E"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C850C2B" w14:textId="77777777" w:rsidR="004322B1" w:rsidRPr="004322B1" w:rsidRDefault="004322B1" w:rsidP="004322B1">
            <w:pPr>
              <w:tabs>
                <w:tab w:val="left" w:pos="7760"/>
              </w:tabs>
              <w:rPr>
                <w:rFonts w:cstheme="minorHAnsi"/>
                <w:sz w:val="20"/>
                <w:szCs w:val="20"/>
              </w:rPr>
            </w:pPr>
            <w:r w:rsidRPr="004322B1">
              <w:rPr>
                <w:rFonts w:cstheme="minorHAnsi"/>
                <w:sz w:val="20"/>
                <w:szCs w:val="20"/>
              </w:rPr>
              <w:t>Brief description of involvement in the 18 studies.</w:t>
            </w:r>
          </w:p>
          <w:p w14:paraId="67309061" w14:textId="77777777" w:rsidR="004322B1" w:rsidRPr="004322B1" w:rsidRDefault="004322B1" w:rsidP="004322B1">
            <w:pPr>
              <w:tabs>
                <w:tab w:val="left" w:pos="7760"/>
              </w:tabs>
              <w:rPr>
                <w:rFonts w:cstheme="minorHAnsi"/>
                <w:sz w:val="20"/>
                <w:szCs w:val="20"/>
              </w:rPr>
            </w:pPr>
            <w:r w:rsidRPr="004322B1">
              <w:rPr>
                <w:rFonts w:cstheme="minorHAnsi"/>
                <w:sz w:val="20"/>
                <w:szCs w:val="20"/>
              </w:rPr>
              <w:t>Varied methods, including advisory groups, consultation, collaboration in recruitment and data collection, analysis, dissemination. Description of CBPR principles and its effectiveness for involvement.</w:t>
            </w:r>
          </w:p>
          <w:p w14:paraId="4D1FD35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mmunity members participated in generating research questions, study design including development of intervention tools, implementing interventions, data collection.</w:t>
            </w:r>
          </w:p>
          <w:p w14:paraId="58FCC032" w14:textId="77777777" w:rsidR="004322B1" w:rsidRPr="004322B1" w:rsidRDefault="004322B1" w:rsidP="004322B1">
            <w:pPr>
              <w:tabs>
                <w:tab w:val="left" w:pos="7760"/>
              </w:tabs>
              <w:rPr>
                <w:rFonts w:cstheme="minorHAnsi"/>
                <w:sz w:val="20"/>
                <w:szCs w:val="20"/>
              </w:rPr>
            </w:pPr>
            <w:r w:rsidRPr="004322B1">
              <w:rPr>
                <w:rFonts w:cstheme="minorHAnsi"/>
                <w:sz w:val="20"/>
                <w:szCs w:val="20"/>
              </w:rPr>
              <w:t>Varied communities, including racial/ethnic minorities, people with disabilities, prison inmates, patients with late-stage AIDS, volunteers serving seriously ill community members, family caregivers.</w:t>
            </w:r>
          </w:p>
          <w:p w14:paraId="73663273"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32AA6262"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included the CBPR approach aligning with the values of palliative care. Limited description of any evaluation.</w:t>
            </w:r>
          </w:p>
        </w:tc>
        <w:tc>
          <w:tcPr>
            <w:tcW w:w="1557" w:type="dxa"/>
            <w:tcBorders>
              <w:top w:val="single" w:sz="4" w:space="0" w:color="auto"/>
              <w:left w:val="single" w:sz="4" w:space="0" w:color="auto"/>
              <w:bottom w:val="single" w:sz="4" w:space="0" w:color="auto"/>
              <w:right w:val="single" w:sz="4" w:space="0" w:color="auto"/>
            </w:tcBorders>
          </w:tcPr>
          <w:p w14:paraId="4D8D2623"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AFCF31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505B1AA" w14:textId="77777777" w:rsidR="004322B1" w:rsidRPr="004322B1" w:rsidRDefault="004322B1" w:rsidP="004322B1">
            <w:pPr>
              <w:tabs>
                <w:tab w:val="left" w:pos="7760"/>
              </w:tabs>
              <w:rPr>
                <w:rFonts w:cstheme="minorHAnsi"/>
                <w:sz w:val="20"/>
                <w:szCs w:val="20"/>
              </w:rPr>
            </w:pPr>
          </w:p>
        </w:tc>
      </w:tr>
      <w:tr w:rsidR="004322B1" w:rsidRPr="004322B1" w14:paraId="0DF79E8F" w14:textId="77777777" w:rsidTr="00BB2F9E">
        <w:tc>
          <w:tcPr>
            <w:tcW w:w="1976" w:type="dxa"/>
            <w:tcBorders>
              <w:top w:val="single" w:sz="4" w:space="0" w:color="auto"/>
              <w:left w:val="single" w:sz="4" w:space="0" w:color="auto"/>
              <w:bottom w:val="single" w:sz="4" w:space="0" w:color="auto"/>
              <w:right w:val="single" w:sz="4" w:space="0" w:color="auto"/>
            </w:tcBorders>
          </w:tcPr>
          <w:p w14:paraId="670EFE3C" w14:textId="1D074356" w:rsidR="004322B1" w:rsidRPr="004322B1" w:rsidRDefault="004322B1" w:rsidP="004322B1">
            <w:pPr>
              <w:tabs>
                <w:tab w:val="left" w:pos="7760"/>
              </w:tabs>
              <w:rPr>
                <w:rFonts w:cstheme="minorHAnsi"/>
                <w:sz w:val="20"/>
                <w:szCs w:val="20"/>
              </w:rPr>
            </w:pPr>
            <w:r w:rsidRPr="004322B1">
              <w:rPr>
                <w:rFonts w:cstheme="minorHAnsi"/>
                <w:sz w:val="20"/>
                <w:szCs w:val="20"/>
              </w:rPr>
              <w:t>Payne</w:t>
            </w:r>
            <w:r w:rsidR="00C445FA">
              <w:rPr>
                <w:rFonts w:cstheme="minorHAnsi"/>
                <w:sz w:val="20"/>
                <w:szCs w:val="20"/>
              </w:rPr>
              <w:fldChar w:fldCharType="begin"/>
            </w:r>
            <w:r w:rsidR="00C445FA">
              <w:rPr>
                <w:rFonts w:cstheme="minorHAnsi"/>
                <w:sz w:val="20"/>
                <w:szCs w:val="20"/>
              </w:rPr>
              <w:instrText xml:space="preserve"> ADDIN EN.CITE &lt;EndNote&gt;&lt;Cite&gt;&lt;RecNum&gt;15228&lt;/RecNum&gt;&lt;DisplayText&gt;(Payne 2013)&lt;/DisplayText&gt;&lt;record&gt;&lt;rec-number&gt;15228&lt;/rec-number&gt;&lt;foreign-keys&gt;&lt;key app="EN" db-id="eda99esr9arp52e20v2pftz4rp5s9x0evef5" timestamp="1554371299"&gt;15228&lt;/key&gt;&lt;key app="ENWeb" db-id=""&gt;0&lt;/key&gt;&lt;/foreign-keys&gt;&lt;ref-type name="Report"&gt;27&lt;/ref-type&gt;&lt;contributors&gt;&lt;authors&gt;&lt;author&gt;Payne, S.; Preston, N.; Turner, M.; Rolls, L.&lt;/author&gt;&lt;/authors&gt;&lt;tertiary-authors&gt;&lt;author&gt;NCPC&lt;/author&gt;&lt;/tertiary-authors&gt;&lt;/contributors&gt;&lt;titles&gt;&lt;title&gt;Research in palliative care. Can hospices afford not to be involved? A report for the Commission into the Future of Hospice Care&lt;/title&gt;&lt;/titles&gt;&lt;reprint-edition&gt;in file&lt;/reprint-edition&gt;&lt;dates&gt;&lt;year&gt;2013&lt;/year&gt;&lt;/dates&gt;&lt;pub-location&gt;London&lt;/pub-location&gt;&lt;publisher&gt;Hospice UK&lt;/publisher&gt;&lt;urls&gt;&lt;/urls&gt;&lt;remote-database-provider&gt;HUK&lt;/remote-database-provider&gt;&lt;/record&gt;&lt;/Cite&gt;&lt;/EndNote&gt;</w:instrText>
            </w:r>
            <w:r w:rsidR="00C445FA">
              <w:rPr>
                <w:rFonts w:cstheme="minorHAnsi"/>
                <w:sz w:val="20"/>
                <w:szCs w:val="20"/>
              </w:rPr>
              <w:fldChar w:fldCharType="separate"/>
            </w:r>
            <w:r w:rsidR="00C445FA">
              <w:rPr>
                <w:rFonts w:cstheme="minorHAnsi"/>
                <w:noProof/>
                <w:sz w:val="20"/>
                <w:szCs w:val="20"/>
              </w:rPr>
              <w:t>(Payne 2013)</w:t>
            </w:r>
            <w:r w:rsidR="00C445FA">
              <w:rPr>
                <w:rFonts w:cstheme="minorHAnsi"/>
                <w:sz w:val="20"/>
                <w:szCs w:val="20"/>
              </w:rPr>
              <w:fldChar w:fldCharType="end"/>
            </w:r>
          </w:p>
          <w:p w14:paraId="453C2940"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300753D8"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42845E9"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80EB737" w14:textId="77777777" w:rsidR="004322B1" w:rsidRPr="004322B1" w:rsidRDefault="004322B1" w:rsidP="004322B1">
            <w:pPr>
              <w:rPr>
                <w:rFonts w:cstheme="minorHAnsi"/>
                <w:sz w:val="20"/>
                <w:szCs w:val="20"/>
              </w:rPr>
            </w:pPr>
            <w:r w:rsidRPr="004322B1">
              <w:rPr>
                <w:rFonts w:cstheme="minorHAnsi"/>
                <w:sz w:val="20"/>
                <w:szCs w:val="20"/>
              </w:rPr>
              <w:t>Grey</w:t>
            </w:r>
          </w:p>
          <w:p w14:paraId="27977BF8" w14:textId="77777777" w:rsidR="004322B1" w:rsidRPr="004322B1" w:rsidRDefault="004322B1" w:rsidP="004322B1">
            <w:pPr>
              <w:rPr>
                <w:rFonts w:cstheme="minorHAnsi"/>
                <w:sz w:val="20"/>
                <w:szCs w:val="20"/>
              </w:rPr>
            </w:pPr>
            <w:r w:rsidRPr="004322B1">
              <w:rPr>
                <w:rFonts w:cstheme="minorHAnsi"/>
                <w:sz w:val="20"/>
                <w:szCs w:val="20"/>
              </w:rPr>
              <w:t>Report</w:t>
            </w:r>
          </w:p>
          <w:p w14:paraId="797B9B67" w14:textId="77777777" w:rsidR="004322B1" w:rsidRPr="004322B1" w:rsidRDefault="004322B1" w:rsidP="004322B1">
            <w:pPr>
              <w:rPr>
                <w:rFonts w:cstheme="minorHAnsi"/>
                <w:sz w:val="20"/>
                <w:szCs w:val="20"/>
              </w:rPr>
            </w:pPr>
            <w:r w:rsidRPr="004322B1">
              <w:rPr>
                <w:rFonts w:cstheme="minorHAnsi"/>
                <w:sz w:val="20"/>
                <w:szCs w:val="20"/>
              </w:rPr>
              <w:t>Scoping review, qualitative</w:t>
            </w:r>
          </w:p>
          <w:p w14:paraId="1605B51B"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commissioned, by the Commission into the Future of Hospice care, to identify issues of importance and provide recommendations regarding research and research capacity building related to hospice care.</w:t>
            </w:r>
          </w:p>
        </w:tc>
        <w:tc>
          <w:tcPr>
            <w:tcW w:w="7846" w:type="dxa"/>
            <w:tcBorders>
              <w:top w:val="single" w:sz="4" w:space="0" w:color="auto"/>
              <w:left w:val="single" w:sz="4" w:space="0" w:color="auto"/>
              <w:bottom w:val="single" w:sz="4" w:space="0" w:color="auto"/>
              <w:right w:val="single" w:sz="4" w:space="0" w:color="auto"/>
            </w:tcBorders>
          </w:tcPr>
          <w:p w14:paraId="74019BDB"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CC51299"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to identify issues of importance regarding research of those involved in hospice care, including staff, patients, carers and families (cancer, dementia, neurodegenerative, older).</w:t>
            </w:r>
          </w:p>
          <w:p w14:paraId="2F67631B" w14:textId="77777777" w:rsidR="004322B1" w:rsidRPr="004322B1" w:rsidRDefault="004322B1" w:rsidP="004322B1">
            <w:pPr>
              <w:tabs>
                <w:tab w:val="left" w:pos="7760"/>
              </w:tabs>
              <w:rPr>
                <w:rFonts w:cstheme="minorHAnsi"/>
                <w:sz w:val="20"/>
                <w:szCs w:val="20"/>
              </w:rPr>
            </w:pPr>
            <w:r w:rsidRPr="004322B1">
              <w:rPr>
                <w:rFonts w:cstheme="minorHAnsi"/>
                <w:sz w:val="20"/>
                <w:szCs w:val="20"/>
              </w:rPr>
              <w:t>Workshop consultations (n=70, included users), interviews (n=10, included 1 user)</w:t>
            </w:r>
          </w:p>
          <w:p w14:paraId="2C51CF76" w14:textId="77777777" w:rsidR="004322B1" w:rsidRPr="004322B1" w:rsidRDefault="004322B1" w:rsidP="004322B1">
            <w:pPr>
              <w:tabs>
                <w:tab w:val="left" w:pos="7760"/>
              </w:tabs>
              <w:rPr>
                <w:rFonts w:cstheme="minorHAnsi"/>
                <w:sz w:val="20"/>
                <w:szCs w:val="20"/>
              </w:rPr>
            </w:pPr>
            <w:r w:rsidRPr="004322B1">
              <w:rPr>
                <w:rFonts w:cstheme="minorHAnsi"/>
                <w:sz w:val="20"/>
                <w:szCs w:val="20"/>
              </w:rPr>
              <w:t>Recommendations made including development of a service user Research Panel, involvement of users in defining the research agenda.</w:t>
            </w:r>
          </w:p>
          <w:p w14:paraId="5990B4BD" w14:textId="77777777" w:rsidR="004322B1" w:rsidRPr="004322B1" w:rsidRDefault="004322B1" w:rsidP="004322B1">
            <w:pPr>
              <w:tabs>
                <w:tab w:val="left" w:pos="7760"/>
              </w:tabs>
              <w:rPr>
                <w:rFonts w:cstheme="minorHAnsi"/>
                <w:sz w:val="20"/>
                <w:szCs w:val="20"/>
              </w:rPr>
            </w:pPr>
            <w:r w:rsidRPr="004322B1">
              <w:rPr>
                <w:rFonts w:cstheme="minorHAnsi"/>
                <w:sz w:val="20"/>
                <w:szCs w:val="20"/>
              </w:rPr>
              <w:t>Found less evidence of involvement of users in hospice care.</w:t>
            </w:r>
          </w:p>
          <w:p w14:paraId="1F728C7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8831729"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description of facilitators, barriers and evaluation.</w:t>
            </w:r>
          </w:p>
        </w:tc>
        <w:tc>
          <w:tcPr>
            <w:tcW w:w="1557" w:type="dxa"/>
            <w:tcBorders>
              <w:top w:val="single" w:sz="4" w:space="0" w:color="auto"/>
              <w:left w:val="single" w:sz="4" w:space="0" w:color="auto"/>
              <w:bottom w:val="single" w:sz="4" w:space="0" w:color="auto"/>
              <w:right w:val="single" w:sz="4" w:space="0" w:color="auto"/>
            </w:tcBorders>
          </w:tcPr>
          <w:p w14:paraId="281C2B4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BB52326"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4F125945" w14:textId="77777777" w:rsidR="004322B1" w:rsidRPr="004322B1" w:rsidRDefault="004322B1" w:rsidP="004322B1">
            <w:pPr>
              <w:tabs>
                <w:tab w:val="left" w:pos="7760"/>
              </w:tabs>
              <w:rPr>
                <w:rFonts w:cstheme="minorHAnsi"/>
                <w:sz w:val="20"/>
                <w:szCs w:val="20"/>
              </w:rPr>
            </w:pPr>
          </w:p>
        </w:tc>
      </w:tr>
      <w:tr w:rsidR="004322B1" w:rsidRPr="004322B1" w14:paraId="2E30B505" w14:textId="77777777" w:rsidTr="00BB2F9E">
        <w:tc>
          <w:tcPr>
            <w:tcW w:w="1976" w:type="dxa"/>
            <w:tcBorders>
              <w:top w:val="single" w:sz="4" w:space="0" w:color="auto"/>
              <w:left w:val="single" w:sz="4" w:space="0" w:color="auto"/>
              <w:bottom w:val="single" w:sz="4" w:space="0" w:color="auto"/>
              <w:right w:val="single" w:sz="4" w:space="0" w:color="auto"/>
            </w:tcBorders>
          </w:tcPr>
          <w:p w14:paraId="6F8A9C67" w14:textId="0CE010CB" w:rsidR="004322B1" w:rsidRPr="004322B1" w:rsidRDefault="004322B1" w:rsidP="004322B1">
            <w:pPr>
              <w:tabs>
                <w:tab w:val="left" w:pos="7760"/>
              </w:tabs>
              <w:rPr>
                <w:rFonts w:cstheme="minorHAnsi"/>
                <w:sz w:val="20"/>
                <w:szCs w:val="20"/>
              </w:rPr>
            </w:pPr>
            <w:r w:rsidRPr="004322B1">
              <w:rPr>
                <w:rFonts w:cstheme="minorHAnsi"/>
                <w:sz w:val="20"/>
                <w:szCs w:val="20"/>
              </w:rPr>
              <w:t>Payne</w:t>
            </w:r>
          </w:p>
          <w:p w14:paraId="339F0E0F"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1</w:t>
            </w:r>
          </w:p>
          <w:p w14:paraId="77EB2BFD"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1403813F" w14:textId="77777777" w:rsidR="004322B1" w:rsidRPr="004322B1" w:rsidRDefault="004322B1" w:rsidP="004322B1">
            <w:pPr>
              <w:tabs>
                <w:tab w:val="left" w:pos="7760"/>
              </w:tabs>
              <w:rPr>
                <w:rFonts w:cstheme="minorHAnsi"/>
                <w:sz w:val="20"/>
                <w:szCs w:val="20"/>
              </w:rPr>
            </w:pPr>
            <w:r w:rsidRPr="004322B1">
              <w:rPr>
                <w:rFonts w:cstheme="minorHAnsi"/>
                <w:sz w:val="20"/>
                <w:szCs w:val="20"/>
              </w:rPr>
              <w:t>CECo</w:t>
            </w:r>
          </w:p>
        </w:tc>
        <w:tc>
          <w:tcPr>
            <w:tcW w:w="3075" w:type="dxa"/>
            <w:tcBorders>
              <w:top w:val="single" w:sz="4" w:space="0" w:color="auto"/>
              <w:left w:val="single" w:sz="4" w:space="0" w:color="auto"/>
              <w:bottom w:val="single" w:sz="4" w:space="0" w:color="auto"/>
              <w:right w:val="single" w:sz="4" w:space="0" w:color="auto"/>
            </w:tcBorders>
          </w:tcPr>
          <w:p w14:paraId="65821CEF" w14:textId="77777777" w:rsidR="004322B1" w:rsidRPr="004322B1" w:rsidRDefault="004322B1" w:rsidP="004322B1">
            <w:pPr>
              <w:rPr>
                <w:rFonts w:cstheme="minorHAnsi"/>
                <w:sz w:val="20"/>
                <w:szCs w:val="20"/>
              </w:rPr>
            </w:pPr>
            <w:r w:rsidRPr="004322B1">
              <w:rPr>
                <w:rFonts w:cstheme="minorHAnsi"/>
                <w:sz w:val="20"/>
                <w:szCs w:val="20"/>
              </w:rPr>
              <w:t>Academic</w:t>
            </w:r>
          </w:p>
          <w:p w14:paraId="4B9CEEDD" w14:textId="77777777" w:rsidR="004322B1" w:rsidRPr="004322B1" w:rsidRDefault="004322B1" w:rsidP="004322B1">
            <w:pPr>
              <w:rPr>
                <w:rFonts w:cstheme="minorHAnsi"/>
                <w:sz w:val="20"/>
                <w:szCs w:val="20"/>
              </w:rPr>
            </w:pPr>
            <w:r w:rsidRPr="004322B1">
              <w:rPr>
                <w:rFonts w:cstheme="minorHAnsi"/>
                <w:sz w:val="20"/>
                <w:szCs w:val="20"/>
              </w:rPr>
              <w:t>Journal article</w:t>
            </w:r>
          </w:p>
          <w:p w14:paraId="5E847FA8" w14:textId="77777777" w:rsidR="004322B1" w:rsidRPr="004322B1" w:rsidRDefault="004322B1" w:rsidP="004322B1">
            <w:pPr>
              <w:rPr>
                <w:rFonts w:cstheme="minorHAnsi"/>
                <w:sz w:val="20"/>
                <w:szCs w:val="20"/>
              </w:rPr>
            </w:pPr>
            <w:r w:rsidRPr="004322B1">
              <w:rPr>
                <w:rFonts w:cstheme="minorHAnsi"/>
                <w:sz w:val="20"/>
                <w:szCs w:val="20"/>
              </w:rPr>
              <w:t>Qualitative</w:t>
            </w:r>
          </w:p>
          <w:p w14:paraId="1C223509" w14:textId="77777777" w:rsidR="004322B1" w:rsidRPr="004322B1" w:rsidRDefault="004322B1" w:rsidP="004322B1">
            <w:pPr>
              <w:rPr>
                <w:rFonts w:cstheme="minorHAnsi"/>
                <w:sz w:val="20"/>
                <w:szCs w:val="20"/>
              </w:rPr>
            </w:pPr>
            <w:r w:rsidRPr="004322B1">
              <w:rPr>
                <w:rFonts w:cstheme="minorHAnsi"/>
                <w:sz w:val="20"/>
                <w:szCs w:val="20"/>
              </w:rPr>
              <w:t>Describes the processes of establishing and running a cancer research collaborative and explores the benefits and challenges.</w:t>
            </w:r>
          </w:p>
        </w:tc>
        <w:tc>
          <w:tcPr>
            <w:tcW w:w="7846" w:type="dxa"/>
            <w:tcBorders>
              <w:top w:val="single" w:sz="4" w:space="0" w:color="auto"/>
              <w:left w:val="single" w:sz="4" w:space="0" w:color="auto"/>
              <w:bottom w:val="single" w:sz="4" w:space="0" w:color="auto"/>
              <w:right w:val="single" w:sz="4" w:space="0" w:color="auto"/>
            </w:tcBorders>
          </w:tcPr>
          <w:p w14:paraId="67596E69"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6CEDB1AC"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Descriptive analysis of 5 year research collaborative (cancer), that included patients and carers. Increasing user involvement was identified as one of three aims. </w:t>
            </w:r>
          </w:p>
          <w:p w14:paraId="75C5F32A"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rs (research partners) were involved in refining research questions, developing new measures, commenting on participant information.</w:t>
            </w:r>
          </w:p>
          <w:p w14:paraId="460E90D0" w14:textId="77777777" w:rsidR="004322B1" w:rsidRPr="004322B1" w:rsidRDefault="004322B1" w:rsidP="004322B1">
            <w:pPr>
              <w:tabs>
                <w:tab w:val="left" w:pos="7760"/>
              </w:tabs>
              <w:rPr>
                <w:rFonts w:cstheme="minorHAnsi"/>
                <w:sz w:val="20"/>
                <w:szCs w:val="20"/>
              </w:rPr>
            </w:pPr>
            <w:r w:rsidRPr="004322B1">
              <w:rPr>
                <w:rFonts w:cstheme="minorHAnsi"/>
                <w:sz w:val="20"/>
                <w:szCs w:val="20"/>
              </w:rPr>
              <w:t>Involvement highlighted as one of four benefits and challenges, however with concerns about future sustainability and diminishing resources.</w:t>
            </w:r>
          </w:p>
          <w:p w14:paraId="37D64D76"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33666FCD"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barriers and evaluation discussed.</w:t>
            </w:r>
          </w:p>
        </w:tc>
        <w:tc>
          <w:tcPr>
            <w:tcW w:w="1557" w:type="dxa"/>
            <w:tcBorders>
              <w:top w:val="single" w:sz="4" w:space="0" w:color="auto"/>
              <w:left w:val="single" w:sz="4" w:space="0" w:color="auto"/>
              <w:bottom w:val="single" w:sz="4" w:space="0" w:color="auto"/>
              <w:right w:val="single" w:sz="4" w:space="0" w:color="auto"/>
            </w:tcBorders>
          </w:tcPr>
          <w:p w14:paraId="7BDBCD55"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A61291F"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C734BD3" w14:textId="77777777" w:rsidR="004322B1" w:rsidRPr="004322B1" w:rsidRDefault="004322B1" w:rsidP="004322B1">
            <w:pPr>
              <w:tabs>
                <w:tab w:val="left" w:pos="7760"/>
              </w:tabs>
              <w:rPr>
                <w:rFonts w:cstheme="minorHAnsi"/>
                <w:sz w:val="20"/>
                <w:szCs w:val="20"/>
              </w:rPr>
            </w:pPr>
          </w:p>
        </w:tc>
      </w:tr>
      <w:tr w:rsidR="004322B1" w:rsidRPr="004322B1" w14:paraId="6CBB5FD8" w14:textId="77777777" w:rsidTr="00BB2F9E">
        <w:tc>
          <w:tcPr>
            <w:tcW w:w="1976" w:type="dxa"/>
            <w:tcBorders>
              <w:top w:val="single" w:sz="4" w:space="0" w:color="auto"/>
              <w:left w:val="single" w:sz="4" w:space="0" w:color="auto"/>
              <w:bottom w:val="single" w:sz="4" w:space="0" w:color="auto"/>
              <w:right w:val="single" w:sz="4" w:space="0" w:color="auto"/>
            </w:tcBorders>
          </w:tcPr>
          <w:p w14:paraId="1D9D52B7" w14:textId="0AF0EEED" w:rsidR="004322B1" w:rsidRPr="004322B1" w:rsidRDefault="004322B1" w:rsidP="004322B1">
            <w:pPr>
              <w:tabs>
                <w:tab w:val="left" w:pos="7760"/>
              </w:tabs>
              <w:rPr>
                <w:rFonts w:cstheme="minorHAnsi"/>
                <w:sz w:val="20"/>
                <w:szCs w:val="20"/>
              </w:rPr>
            </w:pPr>
            <w:r w:rsidRPr="004322B1">
              <w:rPr>
                <w:rFonts w:cstheme="minorHAnsi"/>
                <w:sz w:val="20"/>
                <w:szCs w:val="20"/>
              </w:rPr>
              <w:t>Payne</w:t>
            </w:r>
          </w:p>
          <w:p w14:paraId="377AFE6A"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2</w:t>
            </w:r>
          </w:p>
          <w:p w14:paraId="047EEA60"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13F20B6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7ABBCBE" w14:textId="77777777" w:rsidR="004322B1" w:rsidRPr="004322B1" w:rsidRDefault="004322B1" w:rsidP="004322B1">
            <w:pPr>
              <w:rPr>
                <w:rFonts w:cstheme="minorHAnsi"/>
                <w:sz w:val="20"/>
                <w:szCs w:val="20"/>
              </w:rPr>
            </w:pPr>
            <w:r w:rsidRPr="004322B1">
              <w:rPr>
                <w:rFonts w:cstheme="minorHAnsi"/>
                <w:sz w:val="20"/>
                <w:szCs w:val="20"/>
              </w:rPr>
              <w:t>Academic</w:t>
            </w:r>
          </w:p>
          <w:p w14:paraId="22748E75" w14:textId="77777777" w:rsidR="004322B1" w:rsidRPr="004322B1" w:rsidRDefault="004322B1" w:rsidP="004322B1">
            <w:pPr>
              <w:rPr>
                <w:rFonts w:cstheme="minorHAnsi"/>
                <w:sz w:val="20"/>
                <w:szCs w:val="20"/>
              </w:rPr>
            </w:pPr>
            <w:r w:rsidRPr="004322B1">
              <w:rPr>
                <w:rFonts w:cstheme="minorHAnsi"/>
                <w:sz w:val="20"/>
                <w:szCs w:val="20"/>
              </w:rPr>
              <w:t>Journal article</w:t>
            </w:r>
          </w:p>
          <w:p w14:paraId="6C89D247" w14:textId="77777777" w:rsidR="004322B1" w:rsidRPr="004322B1" w:rsidRDefault="004322B1" w:rsidP="004322B1">
            <w:pPr>
              <w:rPr>
                <w:rFonts w:cstheme="minorHAnsi"/>
                <w:sz w:val="20"/>
                <w:szCs w:val="20"/>
              </w:rPr>
            </w:pPr>
            <w:r w:rsidRPr="004322B1">
              <w:rPr>
                <w:rFonts w:cstheme="minorHAnsi"/>
                <w:sz w:val="20"/>
                <w:szCs w:val="20"/>
              </w:rPr>
              <w:t>Text/opinion</w:t>
            </w:r>
          </w:p>
          <w:p w14:paraId="7E54DB56" w14:textId="77777777" w:rsidR="004322B1" w:rsidRPr="004322B1" w:rsidRDefault="004322B1" w:rsidP="004322B1">
            <w:pPr>
              <w:rPr>
                <w:rFonts w:cstheme="minorHAnsi"/>
                <w:sz w:val="20"/>
                <w:szCs w:val="20"/>
              </w:rPr>
            </w:pPr>
            <w:r w:rsidRPr="004322B1">
              <w:rPr>
                <w:rFonts w:cstheme="minorHAnsi"/>
                <w:sz w:val="20"/>
                <w:szCs w:val="20"/>
              </w:rPr>
              <w:t>Editorial discussing the state of involvement in palliative care research.</w:t>
            </w:r>
          </w:p>
        </w:tc>
        <w:tc>
          <w:tcPr>
            <w:tcW w:w="7846" w:type="dxa"/>
            <w:tcBorders>
              <w:top w:val="single" w:sz="4" w:space="0" w:color="auto"/>
              <w:left w:val="single" w:sz="4" w:space="0" w:color="auto"/>
              <w:bottom w:val="single" w:sz="4" w:space="0" w:color="auto"/>
              <w:right w:val="single" w:sz="4" w:space="0" w:color="auto"/>
            </w:tcBorders>
          </w:tcPr>
          <w:p w14:paraId="186F61AA"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4026E22" w14:textId="77777777" w:rsidR="004322B1" w:rsidRPr="004322B1" w:rsidRDefault="004322B1" w:rsidP="004322B1">
            <w:pPr>
              <w:tabs>
                <w:tab w:val="left" w:pos="7760"/>
              </w:tabs>
              <w:rPr>
                <w:rFonts w:cstheme="minorHAnsi"/>
                <w:sz w:val="20"/>
                <w:szCs w:val="20"/>
              </w:rPr>
            </w:pPr>
            <w:r w:rsidRPr="004322B1">
              <w:rPr>
                <w:rFonts w:cstheme="minorHAnsi"/>
                <w:sz w:val="20"/>
                <w:szCs w:val="20"/>
              </w:rPr>
              <w:t>Brief opinion piece discussing how palliative care patients/carers are involved and challenges.</w:t>
            </w:r>
          </w:p>
          <w:p w14:paraId="6C47CABE"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939C44D"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barriers and evaluation.</w:t>
            </w:r>
          </w:p>
          <w:p w14:paraId="582C7964"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3D39CCBE"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D705F93"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0B0F8058" w14:textId="77777777" w:rsidR="004322B1" w:rsidRPr="004322B1" w:rsidRDefault="004322B1" w:rsidP="004322B1">
            <w:pPr>
              <w:tabs>
                <w:tab w:val="left" w:pos="7760"/>
              </w:tabs>
              <w:rPr>
                <w:rFonts w:cstheme="minorHAnsi"/>
                <w:sz w:val="20"/>
                <w:szCs w:val="20"/>
              </w:rPr>
            </w:pPr>
          </w:p>
        </w:tc>
      </w:tr>
      <w:tr w:rsidR="004322B1" w:rsidRPr="004322B1" w14:paraId="655036F7" w14:textId="77777777" w:rsidTr="00BB2F9E">
        <w:tc>
          <w:tcPr>
            <w:tcW w:w="1976" w:type="dxa"/>
            <w:tcBorders>
              <w:top w:val="single" w:sz="4" w:space="0" w:color="auto"/>
              <w:left w:val="single" w:sz="4" w:space="0" w:color="auto"/>
              <w:bottom w:val="single" w:sz="4" w:space="0" w:color="auto"/>
              <w:right w:val="single" w:sz="4" w:space="0" w:color="auto"/>
            </w:tcBorders>
          </w:tcPr>
          <w:p w14:paraId="6B58E44B" w14:textId="580AAFE5"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PeolcPSP</w:t>
            </w:r>
          </w:p>
          <w:p w14:paraId="4C3AF0C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3</w:t>
            </w:r>
          </w:p>
          <w:p w14:paraId="0C33F2EA"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FFAAEB5"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F0D3C56" w14:textId="77777777" w:rsidR="004322B1" w:rsidRPr="004322B1" w:rsidRDefault="004322B1" w:rsidP="004322B1">
            <w:pPr>
              <w:rPr>
                <w:rFonts w:cstheme="minorHAnsi"/>
                <w:sz w:val="20"/>
                <w:szCs w:val="20"/>
              </w:rPr>
            </w:pPr>
            <w:r w:rsidRPr="004322B1">
              <w:rPr>
                <w:rFonts w:cstheme="minorHAnsi"/>
                <w:sz w:val="20"/>
                <w:szCs w:val="20"/>
              </w:rPr>
              <w:t>Grey</w:t>
            </w:r>
          </w:p>
          <w:p w14:paraId="09D055E9" w14:textId="77777777" w:rsidR="004322B1" w:rsidRPr="004322B1" w:rsidRDefault="004322B1" w:rsidP="004322B1">
            <w:pPr>
              <w:rPr>
                <w:rFonts w:cstheme="minorHAnsi"/>
                <w:sz w:val="20"/>
                <w:szCs w:val="20"/>
              </w:rPr>
            </w:pPr>
            <w:r w:rsidRPr="004322B1">
              <w:rPr>
                <w:rFonts w:cstheme="minorHAnsi"/>
                <w:sz w:val="20"/>
                <w:szCs w:val="20"/>
              </w:rPr>
              <w:t>Report</w:t>
            </w:r>
          </w:p>
          <w:p w14:paraId="187C74A2" w14:textId="77777777" w:rsidR="004322B1" w:rsidRPr="004322B1" w:rsidRDefault="004322B1" w:rsidP="004322B1">
            <w:pPr>
              <w:rPr>
                <w:rFonts w:cstheme="minorHAnsi"/>
                <w:sz w:val="20"/>
                <w:szCs w:val="20"/>
              </w:rPr>
            </w:pPr>
            <w:r w:rsidRPr="004322B1">
              <w:rPr>
                <w:rFonts w:cstheme="minorHAnsi"/>
                <w:sz w:val="20"/>
                <w:szCs w:val="20"/>
              </w:rPr>
              <w:t>NGT</w:t>
            </w:r>
          </w:p>
          <w:p w14:paraId="79932C09" w14:textId="77777777" w:rsidR="004322B1" w:rsidRPr="004322B1" w:rsidRDefault="004322B1" w:rsidP="004322B1">
            <w:pPr>
              <w:tabs>
                <w:tab w:val="left" w:pos="7760"/>
              </w:tabs>
              <w:rPr>
                <w:rFonts w:cstheme="minorHAnsi"/>
                <w:sz w:val="20"/>
                <w:szCs w:val="20"/>
              </w:rPr>
            </w:pPr>
            <w:r w:rsidRPr="004322B1">
              <w:rPr>
                <w:rFonts w:cstheme="minorHAnsi"/>
                <w:sz w:val="20"/>
                <w:szCs w:val="20"/>
              </w:rPr>
              <w:t>James Lind Alliance (JLA) Priority Setting Partnership (PSP) of organisations/stakeholders initiated by Marie Curie, to identify palliative and end-of-life care research priorities of patients, carers/families and health/social care professionals.</w:t>
            </w:r>
          </w:p>
          <w:p w14:paraId="1E0D5686"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0BD12E6"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08AA837" w14:textId="77777777" w:rsidR="004322B1" w:rsidRPr="004322B1" w:rsidRDefault="004322B1" w:rsidP="004322B1">
            <w:pPr>
              <w:tabs>
                <w:tab w:val="left" w:pos="7760"/>
              </w:tabs>
              <w:rPr>
                <w:rFonts w:cstheme="minorHAnsi"/>
                <w:sz w:val="20"/>
                <w:szCs w:val="20"/>
              </w:rPr>
            </w:pPr>
            <w:r w:rsidRPr="004322B1">
              <w:rPr>
                <w:rFonts w:cstheme="minorHAnsi"/>
                <w:sz w:val="20"/>
                <w:szCs w:val="20"/>
              </w:rPr>
              <w:t>Over 30 organisations in the partnership were involved. Initial survey respondents (n=1403) included clinicians (n=48%), patients (n=4%), ex/carers and families (n=48%), other (n=26%).</w:t>
            </w:r>
          </w:p>
          <w:p w14:paraId="12643BB2" w14:textId="77777777" w:rsidR="004322B1" w:rsidRPr="004322B1" w:rsidRDefault="004322B1" w:rsidP="004322B1">
            <w:pPr>
              <w:tabs>
                <w:tab w:val="left" w:pos="7760"/>
              </w:tabs>
              <w:rPr>
                <w:rFonts w:cstheme="minorHAnsi"/>
                <w:sz w:val="20"/>
                <w:szCs w:val="20"/>
              </w:rPr>
            </w:pPr>
            <w:r w:rsidRPr="004322B1">
              <w:rPr>
                <w:rFonts w:cstheme="minorHAnsi"/>
                <w:sz w:val="20"/>
                <w:szCs w:val="20"/>
              </w:rPr>
              <w:t>Second survey respondents (n=1331) included clinicians (n=64%), patients (n=2%), ex/carers and families (n=31%), other (n=21%). Final workshop (n=24), included clinicians (n=16), ex/carers (n=11), patients (n=3) (cancer, dementia, neurodegenerative, cardiovascular, respiratory, older)</w:t>
            </w:r>
          </w:p>
          <w:p w14:paraId="2A52E878" w14:textId="77777777" w:rsidR="004322B1" w:rsidRPr="004322B1" w:rsidRDefault="004322B1" w:rsidP="004322B1">
            <w:pPr>
              <w:tabs>
                <w:tab w:val="left" w:pos="7760"/>
              </w:tabs>
              <w:rPr>
                <w:rFonts w:cstheme="minorHAnsi"/>
                <w:sz w:val="20"/>
                <w:szCs w:val="20"/>
              </w:rPr>
            </w:pPr>
            <w:r w:rsidRPr="004322B1">
              <w:rPr>
                <w:rFonts w:cstheme="minorHAnsi"/>
                <w:sz w:val="20"/>
                <w:szCs w:val="20"/>
              </w:rPr>
              <w:t>Steering group of patient and carer representatives and lay representative, defined project scope, oversaw the project, data analysis. Stakeholders disseminated survey, project updates.</w:t>
            </w:r>
          </w:p>
          <w:p w14:paraId="49ACFE0A"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0C9A9330"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Facilitators, including collaborative working in groups discussed. Barriers, evaluation and different perspectives considered. Recommendations made regarding using future research priorities. </w:t>
            </w:r>
          </w:p>
        </w:tc>
        <w:tc>
          <w:tcPr>
            <w:tcW w:w="1557" w:type="dxa"/>
            <w:tcBorders>
              <w:top w:val="single" w:sz="4" w:space="0" w:color="auto"/>
              <w:left w:val="single" w:sz="4" w:space="0" w:color="auto"/>
              <w:bottom w:val="single" w:sz="4" w:space="0" w:color="auto"/>
              <w:right w:val="single" w:sz="4" w:space="0" w:color="auto"/>
            </w:tcBorders>
          </w:tcPr>
          <w:p w14:paraId="210D4BD7"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62341D0"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1A07FB5" w14:textId="77777777" w:rsidR="004322B1" w:rsidRPr="004322B1" w:rsidRDefault="004322B1" w:rsidP="004322B1">
            <w:pPr>
              <w:tabs>
                <w:tab w:val="left" w:pos="7760"/>
              </w:tabs>
              <w:rPr>
                <w:rFonts w:cstheme="minorHAnsi"/>
                <w:sz w:val="20"/>
                <w:szCs w:val="20"/>
              </w:rPr>
            </w:pPr>
          </w:p>
        </w:tc>
      </w:tr>
      <w:tr w:rsidR="004322B1" w:rsidRPr="004322B1" w14:paraId="263BD994" w14:textId="77777777" w:rsidTr="00BB2F9E">
        <w:tc>
          <w:tcPr>
            <w:tcW w:w="1976" w:type="dxa"/>
            <w:tcBorders>
              <w:top w:val="single" w:sz="4" w:space="0" w:color="auto"/>
              <w:left w:val="single" w:sz="4" w:space="0" w:color="auto"/>
              <w:bottom w:val="single" w:sz="4" w:space="0" w:color="auto"/>
              <w:right w:val="single" w:sz="4" w:space="0" w:color="auto"/>
            </w:tcBorders>
          </w:tcPr>
          <w:p w14:paraId="5159975E" w14:textId="2D0ACE11" w:rsidR="004322B1" w:rsidRPr="004322B1" w:rsidRDefault="004322B1" w:rsidP="004322B1">
            <w:pPr>
              <w:tabs>
                <w:tab w:val="left" w:pos="7760"/>
              </w:tabs>
              <w:rPr>
                <w:rFonts w:cstheme="minorHAnsi"/>
                <w:sz w:val="20"/>
                <w:szCs w:val="20"/>
              </w:rPr>
            </w:pPr>
            <w:r w:rsidRPr="004322B1">
              <w:rPr>
                <w:rFonts w:cstheme="minorHAnsi"/>
                <w:sz w:val="20"/>
                <w:szCs w:val="20"/>
              </w:rPr>
              <w:t>Perkins</w:t>
            </w:r>
          </w:p>
          <w:p w14:paraId="7510D1BA"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8</w:t>
            </w:r>
          </w:p>
          <w:p w14:paraId="214AD1F2"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E64F0AD" w14:textId="77777777" w:rsidR="004322B1" w:rsidRPr="004322B1" w:rsidRDefault="004322B1" w:rsidP="004322B1">
            <w:pPr>
              <w:rPr>
                <w:sz w:val="20"/>
                <w:szCs w:val="20"/>
              </w:rPr>
            </w:pPr>
            <w:r w:rsidRPr="004322B1">
              <w:rPr>
                <w:rFonts w:cstheme="minorHAnsi"/>
                <w:sz w:val="20"/>
                <w:szCs w:val="20"/>
              </w:rPr>
              <w:t>Patients’ priorities for palliative care research</w:t>
            </w:r>
          </w:p>
        </w:tc>
        <w:tc>
          <w:tcPr>
            <w:tcW w:w="3075" w:type="dxa"/>
            <w:tcBorders>
              <w:top w:val="single" w:sz="4" w:space="0" w:color="auto"/>
              <w:left w:val="single" w:sz="4" w:space="0" w:color="auto"/>
              <w:bottom w:val="single" w:sz="4" w:space="0" w:color="auto"/>
              <w:right w:val="single" w:sz="4" w:space="0" w:color="auto"/>
            </w:tcBorders>
          </w:tcPr>
          <w:p w14:paraId="11720CCB" w14:textId="77777777" w:rsidR="004322B1" w:rsidRPr="004322B1" w:rsidRDefault="004322B1" w:rsidP="004322B1">
            <w:pPr>
              <w:rPr>
                <w:rFonts w:cstheme="minorHAnsi"/>
                <w:sz w:val="20"/>
                <w:szCs w:val="20"/>
              </w:rPr>
            </w:pPr>
            <w:r w:rsidRPr="004322B1">
              <w:rPr>
                <w:rFonts w:cstheme="minorHAnsi"/>
                <w:sz w:val="20"/>
                <w:szCs w:val="20"/>
              </w:rPr>
              <w:t>Academic</w:t>
            </w:r>
          </w:p>
          <w:p w14:paraId="5F618975" w14:textId="77777777" w:rsidR="004322B1" w:rsidRPr="004322B1" w:rsidRDefault="004322B1" w:rsidP="004322B1">
            <w:pPr>
              <w:rPr>
                <w:rFonts w:cstheme="minorHAnsi"/>
                <w:sz w:val="20"/>
                <w:szCs w:val="20"/>
              </w:rPr>
            </w:pPr>
            <w:r w:rsidRPr="004322B1">
              <w:rPr>
                <w:rFonts w:cstheme="minorHAnsi"/>
                <w:sz w:val="20"/>
                <w:szCs w:val="20"/>
              </w:rPr>
              <w:t>Journal article</w:t>
            </w:r>
          </w:p>
          <w:p w14:paraId="3BE332CF" w14:textId="77777777" w:rsidR="004322B1" w:rsidRPr="004322B1" w:rsidRDefault="004322B1" w:rsidP="004322B1">
            <w:pPr>
              <w:rPr>
                <w:rFonts w:cstheme="minorHAnsi"/>
                <w:sz w:val="20"/>
                <w:szCs w:val="20"/>
              </w:rPr>
            </w:pPr>
            <w:r w:rsidRPr="004322B1">
              <w:rPr>
                <w:rFonts w:cstheme="minorHAnsi"/>
                <w:sz w:val="20"/>
                <w:szCs w:val="20"/>
              </w:rPr>
              <w:t>Secondary survey stage of NGT</w:t>
            </w:r>
          </w:p>
          <w:p w14:paraId="1620F8DB" w14:textId="77777777" w:rsidR="004322B1" w:rsidRPr="004322B1" w:rsidRDefault="004322B1" w:rsidP="004322B1">
            <w:pPr>
              <w:rPr>
                <w:rFonts w:cstheme="minorHAnsi"/>
                <w:sz w:val="20"/>
                <w:szCs w:val="20"/>
              </w:rPr>
            </w:pPr>
            <w:r w:rsidRPr="004322B1">
              <w:rPr>
                <w:rFonts w:cstheme="minorHAnsi"/>
                <w:sz w:val="20"/>
                <w:szCs w:val="20"/>
              </w:rPr>
              <w:t>NGT with palliative care patients to identify their research priorities.</w:t>
            </w:r>
          </w:p>
        </w:tc>
        <w:tc>
          <w:tcPr>
            <w:tcW w:w="7846" w:type="dxa"/>
            <w:tcBorders>
              <w:top w:val="single" w:sz="4" w:space="0" w:color="auto"/>
              <w:left w:val="single" w:sz="4" w:space="0" w:color="auto"/>
              <w:bottom w:val="single" w:sz="4" w:space="0" w:color="auto"/>
              <w:right w:val="single" w:sz="4" w:space="0" w:color="auto"/>
            </w:tcBorders>
          </w:tcPr>
          <w:p w14:paraId="09F7B23E"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E7DAF57"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questionnaire derived from initial focus group stage, 112 patients participated from 5 hospices.</w:t>
            </w:r>
          </w:p>
          <w:p w14:paraId="36BC8D00"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7A79FE28" w14:textId="77777777" w:rsidR="004322B1" w:rsidRPr="004322B1" w:rsidRDefault="004322B1" w:rsidP="004322B1">
            <w:pPr>
              <w:tabs>
                <w:tab w:val="left" w:pos="7760"/>
              </w:tabs>
              <w:rPr>
                <w:rFonts w:cstheme="minorHAnsi"/>
                <w:sz w:val="20"/>
                <w:szCs w:val="20"/>
              </w:rPr>
            </w:pPr>
            <w:r w:rsidRPr="004322B1">
              <w:rPr>
                <w:rFonts w:cstheme="minorHAnsi"/>
                <w:sz w:val="20"/>
                <w:szCs w:val="20"/>
              </w:rPr>
              <w:t>Very limited reporting of facilitators only.</w:t>
            </w:r>
          </w:p>
        </w:tc>
        <w:tc>
          <w:tcPr>
            <w:tcW w:w="1557" w:type="dxa"/>
            <w:tcBorders>
              <w:top w:val="single" w:sz="4" w:space="0" w:color="auto"/>
              <w:left w:val="single" w:sz="4" w:space="0" w:color="auto"/>
              <w:bottom w:val="single" w:sz="4" w:space="0" w:color="auto"/>
              <w:right w:val="single" w:sz="4" w:space="0" w:color="auto"/>
            </w:tcBorders>
          </w:tcPr>
          <w:p w14:paraId="3518377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7D14E90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tc>
      </w:tr>
      <w:tr w:rsidR="004322B1" w:rsidRPr="004322B1" w14:paraId="4775B6CD" w14:textId="77777777" w:rsidTr="00BB2F9E">
        <w:tc>
          <w:tcPr>
            <w:tcW w:w="1976" w:type="dxa"/>
            <w:tcBorders>
              <w:top w:val="single" w:sz="4" w:space="0" w:color="auto"/>
              <w:left w:val="single" w:sz="4" w:space="0" w:color="auto"/>
              <w:bottom w:val="single" w:sz="4" w:space="0" w:color="auto"/>
              <w:right w:val="single" w:sz="4" w:space="0" w:color="auto"/>
            </w:tcBorders>
          </w:tcPr>
          <w:p w14:paraId="6116D350" w14:textId="12902EE8" w:rsidR="004322B1" w:rsidRPr="004322B1" w:rsidRDefault="004322B1" w:rsidP="004322B1">
            <w:pPr>
              <w:tabs>
                <w:tab w:val="left" w:pos="7760"/>
              </w:tabs>
              <w:rPr>
                <w:rFonts w:cstheme="minorHAnsi"/>
                <w:sz w:val="20"/>
                <w:szCs w:val="20"/>
              </w:rPr>
            </w:pPr>
            <w:r w:rsidRPr="004322B1">
              <w:rPr>
                <w:rFonts w:cstheme="minorHAnsi"/>
                <w:sz w:val="20"/>
                <w:szCs w:val="20"/>
              </w:rPr>
              <w:t>Perkins</w:t>
            </w:r>
          </w:p>
          <w:p w14:paraId="43B58804"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262FE722"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16C2C97D" w14:textId="77777777" w:rsidR="004322B1" w:rsidRPr="004322B1" w:rsidRDefault="004322B1" w:rsidP="004322B1">
            <w:pPr>
              <w:tabs>
                <w:tab w:val="left" w:pos="7760"/>
              </w:tabs>
              <w:rPr>
                <w:rFonts w:cstheme="minorHAnsi"/>
                <w:sz w:val="20"/>
                <w:szCs w:val="20"/>
              </w:rPr>
            </w:pPr>
            <w:r w:rsidRPr="004322B1">
              <w:rPr>
                <w:rFonts w:cstheme="minorHAnsi"/>
                <w:sz w:val="20"/>
                <w:szCs w:val="20"/>
              </w:rPr>
              <w:t>Patients’ priorities for palliative care research</w:t>
            </w:r>
          </w:p>
        </w:tc>
        <w:tc>
          <w:tcPr>
            <w:tcW w:w="3075" w:type="dxa"/>
            <w:tcBorders>
              <w:top w:val="single" w:sz="4" w:space="0" w:color="auto"/>
              <w:left w:val="single" w:sz="4" w:space="0" w:color="auto"/>
              <w:bottom w:val="single" w:sz="4" w:space="0" w:color="auto"/>
              <w:right w:val="single" w:sz="4" w:space="0" w:color="auto"/>
            </w:tcBorders>
          </w:tcPr>
          <w:p w14:paraId="49B8747C" w14:textId="77777777" w:rsidR="004322B1" w:rsidRPr="004322B1" w:rsidRDefault="004322B1" w:rsidP="004322B1">
            <w:pPr>
              <w:rPr>
                <w:rFonts w:cstheme="minorHAnsi"/>
                <w:sz w:val="20"/>
                <w:szCs w:val="20"/>
              </w:rPr>
            </w:pPr>
            <w:r w:rsidRPr="004322B1">
              <w:rPr>
                <w:rFonts w:cstheme="minorHAnsi"/>
                <w:sz w:val="20"/>
                <w:szCs w:val="20"/>
              </w:rPr>
              <w:t>Academic</w:t>
            </w:r>
          </w:p>
          <w:p w14:paraId="44599C1A" w14:textId="77777777" w:rsidR="004322B1" w:rsidRPr="004322B1" w:rsidRDefault="004322B1" w:rsidP="004322B1">
            <w:pPr>
              <w:rPr>
                <w:rFonts w:cstheme="minorHAnsi"/>
                <w:sz w:val="20"/>
                <w:szCs w:val="20"/>
              </w:rPr>
            </w:pPr>
            <w:r w:rsidRPr="004322B1">
              <w:rPr>
                <w:rFonts w:cstheme="minorHAnsi"/>
                <w:sz w:val="20"/>
                <w:szCs w:val="20"/>
              </w:rPr>
              <w:t>Journal article</w:t>
            </w:r>
          </w:p>
          <w:p w14:paraId="3CC6703B" w14:textId="77777777" w:rsidR="004322B1" w:rsidRPr="004322B1" w:rsidRDefault="004322B1" w:rsidP="004322B1">
            <w:pPr>
              <w:rPr>
                <w:rFonts w:cstheme="minorHAnsi"/>
                <w:sz w:val="20"/>
                <w:szCs w:val="20"/>
              </w:rPr>
            </w:pPr>
            <w:r w:rsidRPr="004322B1">
              <w:rPr>
                <w:rFonts w:cstheme="minorHAnsi"/>
                <w:sz w:val="20"/>
                <w:szCs w:val="20"/>
              </w:rPr>
              <w:t>Initial focus group stage of NGT with palliative care patients.</w:t>
            </w:r>
          </w:p>
        </w:tc>
        <w:tc>
          <w:tcPr>
            <w:tcW w:w="7846" w:type="dxa"/>
            <w:tcBorders>
              <w:top w:val="single" w:sz="4" w:space="0" w:color="auto"/>
              <w:left w:val="single" w:sz="4" w:space="0" w:color="auto"/>
              <w:bottom w:val="single" w:sz="4" w:space="0" w:color="auto"/>
              <w:right w:val="single" w:sz="4" w:space="0" w:color="auto"/>
            </w:tcBorders>
          </w:tcPr>
          <w:p w14:paraId="23CC58A8"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171FAF9"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6 focus groups with palliative care cancer patients (n=19) at end-of-life in one specialist palliative care unit.</w:t>
            </w:r>
          </w:p>
          <w:p w14:paraId="3CB60969"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2E93CACD"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facilitators and barriers reported. No evaluation.</w:t>
            </w:r>
          </w:p>
        </w:tc>
        <w:tc>
          <w:tcPr>
            <w:tcW w:w="1557" w:type="dxa"/>
            <w:tcBorders>
              <w:top w:val="single" w:sz="4" w:space="0" w:color="auto"/>
              <w:left w:val="single" w:sz="4" w:space="0" w:color="auto"/>
              <w:bottom w:val="single" w:sz="4" w:space="0" w:color="auto"/>
              <w:right w:val="single" w:sz="4" w:space="0" w:color="auto"/>
            </w:tcBorders>
          </w:tcPr>
          <w:p w14:paraId="76D7E326"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332305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tc>
      </w:tr>
      <w:tr w:rsidR="004322B1" w:rsidRPr="004322B1" w14:paraId="3AB85EBD" w14:textId="77777777" w:rsidTr="00BB2F9E">
        <w:tc>
          <w:tcPr>
            <w:tcW w:w="1976" w:type="dxa"/>
            <w:tcBorders>
              <w:top w:val="single" w:sz="4" w:space="0" w:color="auto"/>
              <w:left w:val="single" w:sz="4" w:space="0" w:color="auto"/>
              <w:bottom w:val="single" w:sz="4" w:space="0" w:color="auto"/>
              <w:right w:val="single" w:sz="4" w:space="0" w:color="auto"/>
            </w:tcBorders>
          </w:tcPr>
          <w:p w14:paraId="09F2A29A" w14:textId="40642DC2" w:rsidR="004322B1" w:rsidRPr="004322B1" w:rsidRDefault="004322B1" w:rsidP="004322B1">
            <w:pPr>
              <w:tabs>
                <w:tab w:val="left" w:pos="7760"/>
              </w:tabs>
              <w:rPr>
                <w:rFonts w:cstheme="minorHAnsi"/>
                <w:sz w:val="20"/>
                <w:szCs w:val="20"/>
              </w:rPr>
            </w:pPr>
            <w:r w:rsidRPr="004322B1">
              <w:rPr>
                <w:rFonts w:cstheme="minorHAnsi"/>
                <w:sz w:val="20"/>
                <w:szCs w:val="20"/>
              </w:rPr>
              <w:t>Pickard</w:t>
            </w:r>
          </w:p>
          <w:p w14:paraId="3C54B66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1</w:t>
            </w:r>
          </w:p>
          <w:p w14:paraId="18E659B3" w14:textId="77777777" w:rsidR="004322B1" w:rsidRPr="004322B1" w:rsidRDefault="004322B1" w:rsidP="004322B1">
            <w:pPr>
              <w:tabs>
                <w:tab w:val="left" w:pos="7760"/>
              </w:tabs>
              <w:rPr>
                <w:rFonts w:cstheme="minorHAnsi"/>
                <w:sz w:val="20"/>
                <w:szCs w:val="20"/>
              </w:rPr>
            </w:pPr>
            <w:r w:rsidRPr="004322B1">
              <w:rPr>
                <w:rFonts w:cstheme="minorHAnsi"/>
                <w:sz w:val="20"/>
                <w:szCs w:val="20"/>
              </w:rPr>
              <w:t>USA</w:t>
            </w:r>
          </w:p>
          <w:p w14:paraId="580BD80E"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96C7B7C" w14:textId="77777777" w:rsidR="004322B1" w:rsidRPr="004322B1" w:rsidRDefault="004322B1" w:rsidP="004322B1">
            <w:pPr>
              <w:rPr>
                <w:rFonts w:cstheme="minorHAnsi"/>
                <w:sz w:val="20"/>
                <w:szCs w:val="20"/>
              </w:rPr>
            </w:pPr>
            <w:r w:rsidRPr="004322B1">
              <w:rPr>
                <w:rFonts w:cstheme="minorHAnsi"/>
                <w:sz w:val="20"/>
                <w:szCs w:val="20"/>
              </w:rPr>
              <w:t>Academic</w:t>
            </w:r>
          </w:p>
          <w:p w14:paraId="31CA1B31" w14:textId="77777777" w:rsidR="004322B1" w:rsidRPr="004322B1" w:rsidRDefault="004322B1" w:rsidP="004322B1">
            <w:pPr>
              <w:rPr>
                <w:rFonts w:cstheme="minorHAnsi"/>
                <w:sz w:val="20"/>
                <w:szCs w:val="20"/>
              </w:rPr>
            </w:pPr>
            <w:r w:rsidRPr="004322B1">
              <w:rPr>
                <w:rFonts w:cstheme="minorHAnsi"/>
                <w:sz w:val="20"/>
                <w:szCs w:val="20"/>
              </w:rPr>
              <w:t>Journal article</w:t>
            </w:r>
          </w:p>
          <w:p w14:paraId="3181E3CB" w14:textId="77777777" w:rsidR="004322B1" w:rsidRPr="004322B1" w:rsidRDefault="004322B1" w:rsidP="004322B1">
            <w:pPr>
              <w:rPr>
                <w:rFonts w:cstheme="minorHAnsi"/>
                <w:sz w:val="20"/>
                <w:szCs w:val="20"/>
              </w:rPr>
            </w:pPr>
            <w:r w:rsidRPr="004322B1">
              <w:rPr>
                <w:rFonts w:cstheme="minorHAnsi"/>
                <w:sz w:val="20"/>
                <w:szCs w:val="20"/>
              </w:rPr>
              <w:t>Qualitative</w:t>
            </w:r>
          </w:p>
          <w:p w14:paraId="5F0CB70A"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describe process for involving experts and stakeholders in identifying and prioritising research in Chronic Obstructive Pulmonary Disease (COPD).</w:t>
            </w:r>
          </w:p>
        </w:tc>
        <w:tc>
          <w:tcPr>
            <w:tcW w:w="7846" w:type="dxa"/>
            <w:tcBorders>
              <w:top w:val="single" w:sz="4" w:space="0" w:color="auto"/>
              <w:left w:val="single" w:sz="4" w:space="0" w:color="auto"/>
              <w:bottom w:val="single" w:sz="4" w:space="0" w:color="auto"/>
              <w:right w:val="single" w:sz="4" w:space="0" w:color="auto"/>
            </w:tcBorders>
          </w:tcPr>
          <w:p w14:paraId="05D6E1BD"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F9EC0BE"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meetings with clinicians/researchers (n=10) and healthcare stakeholder representatives (n=13), included 1 patient advocacy group (respiratory).</w:t>
            </w:r>
          </w:p>
          <w:p w14:paraId="2854EB8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5CDC5DDA"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involvement throughout, with limited evaluation.</w:t>
            </w:r>
          </w:p>
          <w:p w14:paraId="0D095CCC"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3B39C777"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2A5F367"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237781B9" w14:textId="77777777" w:rsidR="004322B1" w:rsidRPr="004322B1" w:rsidRDefault="004322B1" w:rsidP="004322B1">
            <w:pPr>
              <w:tabs>
                <w:tab w:val="left" w:pos="7760"/>
              </w:tabs>
              <w:rPr>
                <w:rFonts w:cstheme="minorHAnsi"/>
                <w:sz w:val="20"/>
                <w:szCs w:val="20"/>
              </w:rPr>
            </w:pPr>
          </w:p>
        </w:tc>
      </w:tr>
      <w:tr w:rsidR="004322B1" w:rsidRPr="004322B1" w14:paraId="5A914ADB" w14:textId="77777777" w:rsidTr="00BB2F9E">
        <w:tc>
          <w:tcPr>
            <w:tcW w:w="1976" w:type="dxa"/>
            <w:tcBorders>
              <w:top w:val="single" w:sz="4" w:space="0" w:color="auto"/>
              <w:left w:val="single" w:sz="4" w:space="0" w:color="auto"/>
              <w:bottom w:val="single" w:sz="4" w:space="0" w:color="auto"/>
              <w:right w:val="single" w:sz="4" w:space="0" w:color="auto"/>
            </w:tcBorders>
          </w:tcPr>
          <w:p w14:paraId="4E174BE8" w14:textId="5E3C3D26" w:rsidR="004322B1" w:rsidRPr="004322B1" w:rsidRDefault="004322B1" w:rsidP="004322B1">
            <w:pPr>
              <w:tabs>
                <w:tab w:val="left" w:pos="7760"/>
              </w:tabs>
              <w:rPr>
                <w:rFonts w:cstheme="minorHAnsi"/>
                <w:sz w:val="20"/>
                <w:szCs w:val="20"/>
              </w:rPr>
            </w:pPr>
            <w:r w:rsidRPr="004322B1">
              <w:rPr>
                <w:rFonts w:cstheme="minorHAnsi"/>
                <w:sz w:val="20"/>
                <w:szCs w:val="20"/>
              </w:rPr>
              <w:t>Poland</w:t>
            </w:r>
          </w:p>
          <w:p w14:paraId="6EC7D58D"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4</w:t>
            </w:r>
          </w:p>
          <w:p w14:paraId="03586D00"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725A4654"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C49009A" w14:textId="77777777" w:rsidR="004322B1" w:rsidRPr="004322B1" w:rsidRDefault="004322B1" w:rsidP="004322B1">
            <w:pPr>
              <w:rPr>
                <w:rFonts w:cstheme="minorHAnsi"/>
                <w:sz w:val="20"/>
                <w:szCs w:val="20"/>
              </w:rPr>
            </w:pPr>
            <w:r w:rsidRPr="004322B1">
              <w:rPr>
                <w:rFonts w:cstheme="minorHAnsi"/>
                <w:sz w:val="20"/>
                <w:szCs w:val="20"/>
              </w:rPr>
              <w:t>Academic</w:t>
            </w:r>
          </w:p>
          <w:p w14:paraId="67A8BFA0" w14:textId="77777777" w:rsidR="004322B1" w:rsidRPr="004322B1" w:rsidRDefault="004322B1" w:rsidP="004322B1">
            <w:pPr>
              <w:rPr>
                <w:rFonts w:cstheme="minorHAnsi"/>
                <w:sz w:val="20"/>
                <w:szCs w:val="20"/>
              </w:rPr>
            </w:pPr>
            <w:r w:rsidRPr="004322B1">
              <w:rPr>
                <w:rFonts w:cstheme="minorHAnsi"/>
                <w:sz w:val="20"/>
                <w:szCs w:val="20"/>
              </w:rPr>
              <w:t>Journal article</w:t>
            </w:r>
          </w:p>
          <w:p w14:paraId="4FCC595B" w14:textId="77777777" w:rsidR="004322B1" w:rsidRPr="004322B1" w:rsidRDefault="004322B1" w:rsidP="004322B1">
            <w:pPr>
              <w:rPr>
                <w:rFonts w:cstheme="minorHAnsi"/>
                <w:sz w:val="20"/>
                <w:szCs w:val="20"/>
              </w:rPr>
            </w:pPr>
            <w:r w:rsidRPr="004322B1">
              <w:rPr>
                <w:rFonts w:cstheme="minorHAnsi"/>
                <w:sz w:val="20"/>
                <w:szCs w:val="20"/>
              </w:rPr>
              <w:t>Qualitative</w:t>
            </w:r>
          </w:p>
          <w:p w14:paraId="6D8CD80A" w14:textId="77777777" w:rsidR="004322B1" w:rsidRPr="004322B1" w:rsidRDefault="004322B1" w:rsidP="004322B1">
            <w:pPr>
              <w:rPr>
                <w:rFonts w:cstheme="minorHAnsi"/>
                <w:sz w:val="20"/>
                <w:szCs w:val="20"/>
              </w:rPr>
            </w:pPr>
            <w:r w:rsidRPr="004322B1">
              <w:rPr>
                <w:rFonts w:cstheme="minorHAnsi"/>
                <w:sz w:val="20"/>
                <w:szCs w:val="20"/>
              </w:rPr>
              <w:lastRenderedPageBreak/>
              <w:t>Study exploring carer perspectives on medication management in dementia.</w:t>
            </w:r>
          </w:p>
        </w:tc>
        <w:tc>
          <w:tcPr>
            <w:tcW w:w="7846" w:type="dxa"/>
            <w:tcBorders>
              <w:top w:val="single" w:sz="4" w:space="0" w:color="auto"/>
              <w:left w:val="single" w:sz="4" w:space="0" w:color="auto"/>
              <w:bottom w:val="single" w:sz="4" w:space="0" w:color="auto"/>
              <w:right w:val="single" w:sz="4" w:space="0" w:color="auto"/>
            </w:tcBorders>
          </w:tcPr>
          <w:p w14:paraId="4F48EB9F"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3B84137F"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a research planning involvement workshop with adapted focus group methodology, with carers (n=9).</w:t>
            </w:r>
          </w:p>
          <w:p w14:paraId="54ECB5B8"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Carer led process, carers from Alzheimer’s Society, Dementia and Neurodegenerative Diseases Research Network (DeNDRoN) Dementia Clinical Studies Group meeting. Identified many practical issues re involvement of carers.</w:t>
            </w:r>
          </w:p>
          <w:p w14:paraId="180431B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73F49D42" w14:textId="77777777" w:rsidR="004322B1" w:rsidRPr="004322B1" w:rsidRDefault="004322B1" w:rsidP="004322B1">
            <w:pPr>
              <w:tabs>
                <w:tab w:val="left" w:pos="7760"/>
              </w:tabs>
              <w:rPr>
                <w:rFonts w:cstheme="minorHAnsi"/>
                <w:sz w:val="20"/>
                <w:szCs w:val="20"/>
              </w:rPr>
            </w:pPr>
            <w:r w:rsidRPr="004322B1">
              <w:rPr>
                <w:rFonts w:cstheme="minorHAnsi"/>
                <w:sz w:val="20"/>
                <w:szCs w:val="20"/>
              </w:rPr>
              <w:t xml:space="preserve">Some facilitators, barriers, perspectives and evaluation reported. </w:t>
            </w:r>
          </w:p>
        </w:tc>
        <w:tc>
          <w:tcPr>
            <w:tcW w:w="1557" w:type="dxa"/>
            <w:tcBorders>
              <w:top w:val="single" w:sz="4" w:space="0" w:color="auto"/>
              <w:left w:val="single" w:sz="4" w:space="0" w:color="auto"/>
              <w:bottom w:val="single" w:sz="4" w:space="0" w:color="auto"/>
              <w:right w:val="single" w:sz="4" w:space="0" w:color="auto"/>
            </w:tcBorders>
          </w:tcPr>
          <w:p w14:paraId="0A41F460"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1F48C30B"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456F515E" w14:textId="77777777" w:rsidR="004322B1" w:rsidRPr="004322B1" w:rsidRDefault="004322B1" w:rsidP="004322B1">
            <w:pPr>
              <w:tabs>
                <w:tab w:val="left" w:pos="7760"/>
              </w:tabs>
              <w:rPr>
                <w:rFonts w:cstheme="minorHAnsi"/>
                <w:sz w:val="20"/>
                <w:szCs w:val="20"/>
              </w:rPr>
            </w:pPr>
          </w:p>
        </w:tc>
      </w:tr>
      <w:tr w:rsidR="004322B1" w:rsidRPr="004322B1" w14:paraId="40AF45A3" w14:textId="77777777" w:rsidTr="00BB2F9E">
        <w:tc>
          <w:tcPr>
            <w:tcW w:w="1976" w:type="dxa"/>
            <w:tcBorders>
              <w:top w:val="single" w:sz="4" w:space="0" w:color="auto"/>
              <w:left w:val="single" w:sz="4" w:space="0" w:color="auto"/>
              <w:bottom w:val="single" w:sz="4" w:space="0" w:color="auto"/>
              <w:right w:val="single" w:sz="4" w:space="0" w:color="auto"/>
            </w:tcBorders>
          </w:tcPr>
          <w:p w14:paraId="12F186E2" w14:textId="4802B432" w:rsidR="004322B1" w:rsidRPr="004322B1" w:rsidRDefault="004322B1" w:rsidP="004322B1">
            <w:pPr>
              <w:tabs>
                <w:tab w:val="left" w:pos="7760"/>
              </w:tabs>
              <w:rPr>
                <w:rFonts w:cstheme="minorHAnsi"/>
                <w:sz w:val="20"/>
                <w:szCs w:val="20"/>
              </w:rPr>
            </w:pPr>
            <w:r w:rsidRPr="004322B1">
              <w:rPr>
                <w:rFonts w:cstheme="minorHAnsi"/>
                <w:sz w:val="20"/>
                <w:szCs w:val="20"/>
              </w:rPr>
              <w:t>Rafie</w:t>
            </w:r>
          </w:p>
          <w:p w14:paraId="56D03EFA"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9</w:t>
            </w:r>
          </w:p>
          <w:p w14:paraId="0E0CE37A" w14:textId="77777777" w:rsidR="004322B1" w:rsidRPr="004322B1" w:rsidRDefault="004322B1" w:rsidP="004322B1">
            <w:pPr>
              <w:tabs>
                <w:tab w:val="left" w:pos="7760"/>
              </w:tabs>
              <w:rPr>
                <w:rFonts w:cstheme="minorHAnsi"/>
                <w:sz w:val="20"/>
                <w:szCs w:val="20"/>
              </w:rPr>
            </w:pPr>
            <w:r w:rsidRPr="004322B1">
              <w:rPr>
                <w:rFonts w:cstheme="minorHAnsi"/>
                <w:sz w:val="20"/>
                <w:szCs w:val="20"/>
              </w:rPr>
              <w:t>USA</w:t>
            </w:r>
          </w:p>
        </w:tc>
        <w:tc>
          <w:tcPr>
            <w:tcW w:w="3075" w:type="dxa"/>
            <w:tcBorders>
              <w:top w:val="single" w:sz="4" w:space="0" w:color="auto"/>
              <w:left w:val="single" w:sz="4" w:space="0" w:color="auto"/>
              <w:bottom w:val="single" w:sz="4" w:space="0" w:color="auto"/>
              <w:right w:val="single" w:sz="4" w:space="0" w:color="auto"/>
            </w:tcBorders>
          </w:tcPr>
          <w:p w14:paraId="1F7F6CF4" w14:textId="77777777" w:rsidR="004322B1" w:rsidRPr="004322B1" w:rsidRDefault="004322B1" w:rsidP="004322B1">
            <w:pPr>
              <w:rPr>
                <w:rFonts w:cstheme="minorHAnsi"/>
                <w:sz w:val="20"/>
                <w:szCs w:val="20"/>
              </w:rPr>
            </w:pPr>
            <w:r w:rsidRPr="004322B1">
              <w:rPr>
                <w:rFonts w:cstheme="minorHAnsi"/>
                <w:sz w:val="20"/>
                <w:szCs w:val="20"/>
              </w:rPr>
              <w:t>Academic</w:t>
            </w:r>
          </w:p>
          <w:p w14:paraId="768397DE" w14:textId="77777777" w:rsidR="004322B1" w:rsidRPr="004322B1" w:rsidRDefault="004322B1" w:rsidP="004322B1">
            <w:pPr>
              <w:rPr>
                <w:rFonts w:cstheme="minorHAnsi"/>
                <w:sz w:val="20"/>
                <w:szCs w:val="20"/>
              </w:rPr>
            </w:pPr>
            <w:r w:rsidRPr="004322B1">
              <w:rPr>
                <w:rFonts w:cstheme="minorHAnsi"/>
                <w:sz w:val="20"/>
                <w:szCs w:val="20"/>
              </w:rPr>
              <w:t>Journal article</w:t>
            </w:r>
          </w:p>
          <w:p w14:paraId="31660793" w14:textId="77777777" w:rsidR="004322B1" w:rsidRPr="004322B1" w:rsidRDefault="004322B1" w:rsidP="004322B1">
            <w:pPr>
              <w:rPr>
                <w:rFonts w:cstheme="minorHAnsi"/>
                <w:sz w:val="20"/>
                <w:szCs w:val="20"/>
              </w:rPr>
            </w:pPr>
            <w:r w:rsidRPr="004322B1">
              <w:rPr>
                <w:rFonts w:cstheme="minorHAnsi"/>
                <w:sz w:val="20"/>
                <w:szCs w:val="20"/>
              </w:rPr>
              <w:t>NGT method to identify research priorities for lung cancer research.</w:t>
            </w:r>
          </w:p>
        </w:tc>
        <w:tc>
          <w:tcPr>
            <w:tcW w:w="7846" w:type="dxa"/>
            <w:tcBorders>
              <w:top w:val="single" w:sz="4" w:space="0" w:color="auto"/>
              <w:left w:val="single" w:sz="4" w:space="0" w:color="auto"/>
              <w:bottom w:val="single" w:sz="4" w:space="0" w:color="auto"/>
              <w:right w:val="single" w:sz="4" w:space="0" w:color="auto"/>
            </w:tcBorders>
          </w:tcPr>
          <w:p w14:paraId="323D69D8"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79125C55"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SEED method (Stakeholder Engagement in quEstion Development and Prioritization) with patients, caregivers, healthcare providers and others (n=61). Patients/caregivers engaged in different ways: collaboration as members of the community research team, participation in groups to develop questions, and consultation as key stakeholder members.</w:t>
            </w:r>
          </w:p>
          <w:p w14:paraId="506D130D"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0380C267"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discussed at length.</w:t>
            </w:r>
          </w:p>
        </w:tc>
        <w:tc>
          <w:tcPr>
            <w:tcW w:w="1557" w:type="dxa"/>
            <w:tcBorders>
              <w:top w:val="single" w:sz="4" w:space="0" w:color="auto"/>
              <w:left w:val="single" w:sz="4" w:space="0" w:color="auto"/>
              <w:bottom w:val="single" w:sz="4" w:space="0" w:color="auto"/>
              <w:right w:val="single" w:sz="4" w:space="0" w:color="auto"/>
            </w:tcBorders>
          </w:tcPr>
          <w:p w14:paraId="7DAE9360"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D58BF4A"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tc>
      </w:tr>
      <w:tr w:rsidR="004322B1" w:rsidRPr="004322B1" w14:paraId="63D4DCC0" w14:textId="77777777" w:rsidTr="00BB2F9E">
        <w:tc>
          <w:tcPr>
            <w:tcW w:w="1976" w:type="dxa"/>
            <w:tcBorders>
              <w:top w:val="single" w:sz="4" w:space="0" w:color="auto"/>
              <w:left w:val="single" w:sz="4" w:space="0" w:color="auto"/>
              <w:bottom w:val="single" w:sz="4" w:space="0" w:color="auto"/>
              <w:right w:val="single" w:sz="4" w:space="0" w:color="auto"/>
            </w:tcBorders>
          </w:tcPr>
          <w:p w14:paraId="1F0F4A32" w14:textId="2AC7B064" w:rsidR="004322B1" w:rsidRPr="004322B1" w:rsidRDefault="004322B1" w:rsidP="004322B1">
            <w:pPr>
              <w:tabs>
                <w:tab w:val="left" w:pos="7760"/>
              </w:tabs>
              <w:rPr>
                <w:rFonts w:cstheme="minorHAnsi"/>
                <w:sz w:val="20"/>
                <w:szCs w:val="20"/>
              </w:rPr>
            </w:pPr>
            <w:r w:rsidRPr="004322B1">
              <w:rPr>
                <w:rFonts w:cstheme="minorHAnsi"/>
                <w:sz w:val="20"/>
                <w:szCs w:val="20"/>
              </w:rPr>
              <w:t>Richardson</w:t>
            </w:r>
          </w:p>
          <w:p w14:paraId="289E1AAF"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54728018"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47A8EE5D" w14:textId="77777777" w:rsidR="004322B1" w:rsidRPr="004322B1" w:rsidRDefault="004322B1" w:rsidP="004322B1">
            <w:pPr>
              <w:tabs>
                <w:tab w:val="left" w:pos="7760"/>
              </w:tabs>
              <w:rPr>
                <w:rFonts w:cstheme="minorHAnsi"/>
                <w:sz w:val="20"/>
                <w:szCs w:val="20"/>
              </w:rPr>
            </w:pPr>
            <w:r w:rsidRPr="004322B1">
              <w:rPr>
                <w:rFonts w:cstheme="minorHAnsi"/>
                <w:sz w:val="20"/>
                <w:szCs w:val="20"/>
              </w:rPr>
              <w:t>CPP</w:t>
            </w:r>
          </w:p>
        </w:tc>
        <w:tc>
          <w:tcPr>
            <w:tcW w:w="3075" w:type="dxa"/>
            <w:tcBorders>
              <w:top w:val="single" w:sz="4" w:space="0" w:color="auto"/>
              <w:left w:val="single" w:sz="4" w:space="0" w:color="auto"/>
              <w:bottom w:val="single" w:sz="4" w:space="0" w:color="auto"/>
              <w:right w:val="single" w:sz="4" w:space="0" w:color="auto"/>
            </w:tcBorders>
          </w:tcPr>
          <w:p w14:paraId="36CD30DD" w14:textId="77777777" w:rsidR="004322B1" w:rsidRPr="004322B1" w:rsidRDefault="004322B1" w:rsidP="004322B1">
            <w:pPr>
              <w:rPr>
                <w:rFonts w:cstheme="minorHAnsi"/>
                <w:sz w:val="20"/>
                <w:szCs w:val="20"/>
              </w:rPr>
            </w:pPr>
            <w:r w:rsidRPr="004322B1">
              <w:rPr>
                <w:rFonts w:cstheme="minorHAnsi"/>
                <w:sz w:val="20"/>
                <w:szCs w:val="20"/>
              </w:rPr>
              <w:t>Academic</w:t>
            </w:r>
          </w:p>
          <w:p w14:paraId="78D86845" w14:textId="77777777" w:rsidR="004322B1" w:rsidRPr="004322B1" w:rsidRDefault="004322B1" w:rsidP="004322B1">
            <w:pPr>
              <w:rPr>
                <w:rFonts w:cstheme="minorHAnsi"/>
                <w:sz w:val="20"/>
                <w:szCs w:val="20"/>
              </w:rPr>
            </w:pPr>
            <w:r w:rsidRPr="004322B1">
              <w:rPr>
                <w:rFonts w:cstheme="minorHAnsi"/>
                <w:sz w:val="20"/>
                <w:szCs w:val="20"/>
              </w:rPr>
              <w:t>Journal article</w:t>
            </w:r>
          </w:p>
          <w:p w14:paraId="2125250A" w14:textId="77777777" w:rsidR="004322B1" w:rsidRPr="004322B1" w:rsidRDefault="004322B1" w:rsidP="004322B1">
            <w:pPr>
              <w:rPr>
                <w:rFonts w:cstheme="minorHAnsi"/>
                <w:sz w:val="20"/>
                <w:szCs w:val="20"/>
              </w:rPr>
            </w:pPr>
            <w:r w:rsidRPr="004322B1">
              <w:rPr>
                <w:rFonts w:cstheme="minorHAnsi"/>
                <w:sz w:val="20"/>
                <w:szCs w:val="20"/>
              </w:rPr>
              <w:t>Qualitative - survey, document analysis</w:t>
            </w:r>
          </w:p>
          <w:p w14:paraId="290AC1C8"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investigate Cancer Partnership Groups within the cancer research networks.</w:t>
            </w:r>
          </w:p>
          <w:p w14:paraId="1CB8E4A2"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C27DF8F"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w:t>
            </w:r>
          </w:p>
          <w:p w14:paraId="20B86072"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mapping exercise of interviews with Partnership Group members within 34 cancer research networks (n=29, included patients/carers (n=27), health professional (n=1), group facilitator (n=1); and further interviews with Group members included patients (n=12), NHS staff (n=11) and other NHS staff/non-Group members (n=6) (cancer).</w:t>
            </w:r>
          </w:p>
          <w:p w14:paraId="5C58B3AE" w14:textId="77777777" w:rsidR="004322B1" w:rsidRPr="004322B1" w:rsidRDefault="004322B1" w:rsidP="004322B1">
            <w:pPr>
              <w:tabs>
                <w:tab w:val="left" w:pos="7760"/>
              </w:tabs>
              <w:rPr>
                <w:rFonts w:cstheme="minorHAnsi"/>
                <w:sz w:val="20"/>
                <w:szCs w:val="20"/>
              </w:rPr>
            </w:pPr>
            <w:r w:rsidRPr="004322B1">
              <w:rPr>
                <w:rFonts w:cstheme="minorHAnsi"/>
                <w:sz w:val="20"/>
                <w:szCs w:val="20"/>
              </w:rPr>
              <w:t>A study reference group of experts, commissioners and service users (n=5) were involved in study design, execution, data interpretation and dissemination.</w:t>
            </w:r>
          </w:p>
          <w:p w14:paraId="51F1F1E0"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49D90C25" w14:textId="77777777" w:rsidR="004322B1" w:rsidRPr="004322B1" w:rsidRDefault="004322B1" w:rsidP="004322B1">
            <w:pPr>
              <w:tabs>
                <w:tab w:val="left" w:pos="7760"/>
              </w:tabs>
              <w:rPr>
                <w:rFonts w:cstheme="minorHAnsi"/>
                <w:sz w:val="20"/>
                <w:szCs w:val="20"/>
              </w:rPr>
            </w:pPr>
            <w:r w:rsidRPr="004322B1">
              <w:rPr>
                <w:rFonts w:cstheme="minorHAnsi"/>
                <w:sz w:val="20"/>
                <w:szCs w:val="20"/>
              </w:rPr>
              <w:t>Some facilitators, barriers and evaluation described. Study considered processes of change management within the groups and importance of considering both process and outcome measures for evaluation of involvement.</w:t>
            </w:r>
          </w:p>
        </w:tc>
        <w:tc>
          <w:tcPr>
            <w:tcW w:w="1557" w:type="dxa"/>
            <w:tcBorders>
              <w:top w:val="single" w:sz="4" w:space="0" w:color="auto"/>
              <w:left w:val="single" w:sz="4" w:space="0" w:color="auto"/>
              <w:bottom w:val="single" w:sz="4" w:space="0" w:color="auto"/>
              <w:right w:val="single" w:sz="4" w:space="0" w:color="auto"/>
            </w:tcBorders>
          </w:tcPr>
          <w:p w14:paraId="26B3C54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9A311F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FF5629C" w14:textId="77777777" w:rsidR="004322B1" w:rsidRPr="004322B1" w:rsidRDefault="004322B1" w:rsidP="004322B1">
            <w:pPr>
              <w:tabs>
                <w:tab w:val="left" w:pos="7760"/>
              </w:tabs>
              <w:rPr>
                <w:rFonts w:cstheme="minorHAnsi"/>
                <w:sz w:val="20"/>
                <w:szCs w:val="20"/>
              </w:rPr>
            </w:pPr>
          </w:p>
        </w:tc>
      </w:tr>
      <w:tr w:rsidR="004322B1" w:rsidRPr="004322B1" w14:paraId="26CE456F" w14:textId="77777777" w:rsidTr="00BB2F9E">
        <w:tc>
          <w:tcPr>
            <w:tcW w:w="1976" w:type="dxa"/>
            <w:tcBorders>
              <w:top w:val="single" w:sz="4" w:space="0" w:color="auto"/>
              <w:left w:val="single" w:sz="4" w:space="0" w:color="auto"/>
              <w:bottom w:val="single" w:sz="4" w:space="0" w:color="auto"/>
              <w:right w:val="single" w:sz="4" w:space="0" w:color="auto"/>
            </w:tcBorders>
          </w:tcPr>
          <w:p w14:paraId="7825A908" w14:textId="49C6B815" w:rsidR="004322B1" w:rsidRPr="004322B1" w:rsidRDefault="004322B1" w:rsidP="004322B1">
            <w:pPr>
              <w:tabs>
                <w:tab w:val="left" w:pos="7760"/>
              </w:tabs>
              <w:rPr>
                <w:rFonts w:cstheme="minorHAnsi"/>
                <w:sz w:val="20"/>
                <w:szCs w:val="20"/>
              </w:rPr>
            </w:pPr>
            <w:r w:rsidRPr="004322B1">
              <w:rPr>
                <w:rFonts w:cstheme="minorHAnsi"/>
                <w:sz w:val="20"/>
                <w:szCs w:val="20"/>
              </w:rPr>
              <w:t>Riffin</w:t>
            </w:r>
          </w:p>
          <w:p w14:paraId="57D29EB3"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461F308A" w14:textId="77777777" w:rsidR="004322B1" w:rsidRPr="004322B1" w:rsidRDefault="004322B1" w:rsidP="004322B1">
            <w:pPr>
              <w:tabs>
                <w:tab w:val="left" w:pos="7760"/>
              </w:tabs>
              <w:rPr>
                <w:rFonts w:cstheme="minorHAnsi"/>
                <w:sz w:val="20"/>
                <w:szCs w:val="20"/>
              </w:rPr>
            </w:pPr>
            <w:r w:rsidRPr="004322B1">
              <w:rPr>
                <w:rFonts w:cstheme="minorHAnsi"/>
                <w:sz w:val="20"/>
                <w:szCs w:val="20"/>
              </w:rPr>
              <w:t>USA</w:t>
            </w:r>
          </w:p>
          <w:p w14:paraId="3595ED1C"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3B60FE1" w14:textId="77777777" w:rsidR="004322B1" w:rsidRPr="004322B1" w:rsidRDefault="004322B1" w:rsidP="004322B1">
            <w:pPr>
              <w:rPr>
                <w:rFonts w:cstheme="minorHAnsi"/>
                <w:sz w:val="20"/>
                <w:szCs w:val="20"/>
              </w:rPr>
            </w:pPr>
            <w:r w:rsidRPr="004322B1">
              <w:rPr>
                <w:rFonts w:cstheme="minorHAnsi"/>
                <w:sz w:val="20"/>
                <w:szCs w:val="20"/>
              </w:rPr>
              <w:t>Academic</w:t>
            </w:r>
          </w:p>
          <w:p w14:paraId="0A8C1A3C" w14:textId="77777777" w:rsidR="004322B1" w:rsidRPr="004322B1" w:rsidRDefault="004322B1" w:rsidP="004322B1">
            <w:pPr>
              <w:rPr>
                <w:rFonts w:cstheme="minorHAnsi"/>
                <w:sz w:val="20"/>
                <w:szCs w:val="20"/>
              </w:rPr>
            </w:pPr>
            <w:r w:rsidRPr="004322B1">
              <w:rPr>
                <w:rFonts w:cstheme="minorHAnsi"/>
                <w:sz w:val="20"/>
                <w:szCs w:val="20"/>
              </w:rPr>
              <w:t>Journal article</w:t>
            </w:r>
          </w:p>
          <w:p w14:paraId="3BD72E10" w14:textId="77777777" w:rsidR="004322B1" w:rsidRPr="004322B1" w:rsidRDefault="004322B1" w:rsidP="004322B1">
            <w:pPr>
              <w:rPr>
                <w:rFonts w:cstheme="minorHAnsi"/>
                <w:sz w:val="20"/>
                <w:szCs w:val="20"/>
              </w:rPr>
            </w:pPr>
            <w:r w:rsidRPr="004322B1">
              <w:rPr>
                <w:rFonts w:cstheme="minorHAnsi"/>
                <w:sz w:val="20"/>
                <w:szCs w:val="20"/>
              </w:rPr>
              <w:t>Qualitative</w:t>
            </w:r>
          </w:p>
          <w:p w14:paraId="490EF37A" w14:textId="77777777" w:rsidR="004322B1" w:rsidRPr="004322B1" w:rsidRDefault="004322B1" w:rsidP="004322B1">
            <w:pPr>
              <w:rPr>
                <w:rFonts w:cstheme="minorHAnsi"/>
                <w:sz w:val="20"/>
                <w:szCs w:val="20"/>
              </w:rPr>
            </w:pPr>
            <w:r w:rsidRPr="004322B1">
              <w:rPr>
                <w:rFonts w:cstheme="minorHAnsi"/>
                <w:sz w:val="20"/>
                <w:szCs w:val="20"/>
              </w:rPr>
              <w:t>Discusses use of CBPR approach in palliative care.</w:t>
            </w:r>
          </w:p>
        </w:tc>
        <w:tc>
          <w:tcPr>
            <w:tcW w:w="7846" w:type="dxa"/>
            <w:tcBorders>
              <w:top w:val="single" w:sz="4" w:space="0" w:color="auto"/>
              <w:left w:val="single" w:sz="4" w:space="0" w:color="auto"/>
              <w:bottom w:val="single" w:sz="4" w:space="0" w:color="auto"/>
              <w:right w:val="single" w:sz="4" w:space="0" w:color="auto"/>
            </w:tcBorders>
          </w:tcPr>
          <w:p w14:paraId="5D9F7D1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4A8EB92A" w14:textId="77777777" w:rsidR="004322B1" w:rsidRPr="004322B1" w:rsidRDefault="004322B1" w:rsidP="004322B1">
            <w:pPr>
              <w:tabs>
                <w:tab w:val="left" w:pos="7760"/>
              </w:tabs>
              <w:rPr>
                <w:rFonts w:cstheme="minorHAnsi"/>
                <w:sz w:val="20"/>
                <w:szCs w:val="20"/>
              </w:rPr>
            </w:pPr>
            <w:r w:rsidRPr="004322B1">
              <w:rPr>
                <w:rFonts w:cstheme="minorHAnsi"/>
                <w:sz w:val="20"/>
                <w:szCs w:val="20"/>
              </w:rPr>
              <w:t>Provides rationale and examples on use of CBPR (cancer, older, cardiovascular).</w:t>
            </w:r>
          </w:p>
          <w:p w14:paraId="606269FB" w14:textId="77777777" w:rsidR="004322B1" w:rsidRPr="004322B1" w:rsidRDefault="004322B1" w:rsidP="004322B1">
            <w:pPr>
              <w:tabs>
                <w:tab w:val="left" w:pos="7760"/>
              </w:tabs>
              <w:rPr>
                <w:rFonts w:cstheme="minorHAnsi"/>
                <w:sz w:val="20"/>
                <w:szCs w:val="20"/>
              </w:rPr>
            </w:pPr>
            <w:r w:rsidRPr="004322B1">
              <w:rPr>
                <w:rFonts w:cstheme="minorHAnsi"/>
                <w:sz w:val="20"/>
                <w:szCs w:val="20"/>
              </w:rPr>
              <w:t>Describes benefits of CBPR regarding recruitment and retention, enhancing measurement quality, facilitating involvement and describes ethical and practical challenges.</w:t>
            </w:r>
          </w:p>
          <w:p w14:paraId="3A88A756"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27887053"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provided.</w:t>
            </w:r>
          </w:p>
        </w:tc>
        <w:tc>
          <w:tcPr>
            <w:tcW w:w="1557" w:type="dxa"/>
            <w:tcBorders>
              <w:top w:val="single" w:sz="4" w:space="0" w:color="auto"/>
              <w:left w:val="single" w:sz="4" w:space="0" w:color="auto"/>
              <w:bottom w:val="single" w:sz="4" w:space="0" w:color="auto"/>
              <w:right w:val="single" w:sz="4" w:space="0" w:color="auto"/>
            </w:tcBorders>
          </w:tcPr>
          <w:p w14:paraId="3849F113"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07B2465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5D412250" w14:textId="77777777" w:rsidR="004322B1" w:rsidRPr="004322B1" w:rsidRDefault="004322B1" w:rsidP="004322B1">
            <w:pPr>
              <w:tabs>
                <w:tab w:val="left" w:pos="7760"/>
              </w:tabs>
              <w:rPr>
                <w:rFonts w:cstheme="minorHAnsi"/>
                <w:sz w:val="20"/>
                <w:szCs w:val="20"/>
              </w:rPr>
            </w:pPr>
          </w:p>
        </w:tc>
      </w:tr>
      <w:tr w:rsidR="004322B1" w:rsidRPr="004322B1" w14:paraId="2509BAF3" w14:textId="77777777" w:rsidTr="00BB2F9E">
        <w:tc>
          <w:tcPr>
            <w:tcW w:w="1976" w:type="dxa"/>
            <w:tcBorders>
              <w:top w:val="single" w:sz="4" w:space="0" w:color="auto"/>
              <w:left w:val="single" w:sz="4" w:space="0" w:color="auto"/>
              <w:bottom w:val="single" w:sz="4" w:space="0" w:color="auto"/>
              <w:right w:val="single" w:sz="4" w:space="0" w:color="auto"/>
            </w:tcBorders>
          </w:tcPr>
          <w:p w14:paraId="524A7C27" w14:textId="6790C99B" w:rsidR="004322B1" w:rsidRPr="004322B1" w:rsidRDefault="004322B1" w:rsidP="004322B1">
            <w:pPr>
              <w:tabs>
                <w:tab w:val="left" w:pos="7760"/>
              </w:tabs>
              <w:rPr>
                <w:rFonts w:cstheme="minorHAnsi"/>
                <w:sz w:val="20"/>
                <w:szCs w:val="20"/>
              </w:rPr>
            </w:pPr>
            <w:r w:rsidRPr="004322B1">
              <w:rPr>
                <w:rFonts w:cstheme="minorHAnsi"/>
                <w:sz w:val="20"/>
                <w:szCs w:val="20"/>
              </w:rPr>
              <w:t>Sargeant</w:t>
            </w:r>
          </w:p>
          <w:p w14:paraId="0E89D34A"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7</w:t>
            </w:r>
          </w:p>
          <w:p w14:paraId="587B7FA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14DDAF65"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179E7B3A" w14:textId="77777777" w:rsidR="004322B1" w:rsidRPr="004322B1" w:rsidRDefault="004322B1" w:rsidP="004322B1">
            <w:pPr>
              <w:rPr>
                <w:rFonts w:cstheme="minorHAnsi"/>
                <w:sz w:val="20"/>
                <w:szCs w:val="20"/>
              </w:rPr>
            </w:pPr>
            <w:r w:rsidRPr="004322B1">
              <w:rPr>
                <w:rFonts w:cstheme="minorHAnsi"/>
                <w:sz w:val="20"/>
                <w:szCs w:val="20"/>
              </w:rPr>
              <w:t>Academic</w:t>
            </w:r>
          </w:p>
          <w:p w14:paraId="35EA2920" w14:textId="77777777" w:rsidR="004322B1" w:rsidRPr="004322B1" w:rsidRDefault="004322B1" w:rsidP="004322B1">
            <w:pPr>
              <w:rPr>
                <w:rFonts w:cstheme="minorHAnsi"/>
                <w:sz w:val="20"/>
                <w:szCs w:val="20"/>
              </w:rPr>
            </w:pPr>
            <w:r w:rsidRPr="004322B1">
              <w:rPr>
                <w:rFonts w:cstheme="minorHAnsi"/>
                <w:sz w:val="20"/>
                <w:szCs w:val="20"/>
              </w:rPr>
              <w:t>Journal article</w:t>
            </w:r>
          </w:p>
          <w:p w14:paraId="73388E48" w14:textId="77777777" w:rsidR="004322B1" w:rsidRPr="004322B1" w:rsidRDefault="004322B1" w:rsidP="004322B1">
            <w:pPr>
              <w:rPr>
                <w:rFonts w:cstheme="minorHAnsi"/>
                <w:sz w:val="20"/>
                <w:szCs w:val="20"/>
              </w:rPr>
            </w:pPr>
            <w:r w:rsidRPr="004322B1">
              <w:rPr>
                <w:rFonts w:cstheme="minorHAnsi"/>
                <w:sz w:val="20"/>
                <w:szCs w:val="20"/>
              </w:rPr>
              <w:t>Qualitative</w:t>
            </w:r>
          </w:p>
          <w:p w14:paraId="5BB7624E"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to identify motivational factors that affect engagement of users and professionals in involvement.</w:t>
            </w:r>
          </w:p>
          <w:p w14:paraId="254337CF"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1EC0C223"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w:t>
            </w:r>
          </w:p>
          <w:p w14:paraId="63E48C8F"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interviews with users (n=19), carers (n=6), palliative care professionals (n=22) and researchers (n=4). Consultation meeting held with patients (n=17), carers (n=12), palliative care professionals (n=15) and researchers (n=4). Patients had varied health conditions, including cancer, cardiovascular disease, respiratory disease and neurodegenerative disease.</w:t>
            </w:r>
          </w:p>
          <w:p w14:paraId="51F12D9A" w14:textId="77777777" w:rsidR="004322B1" w:rsidRPr="004322B1" w:rsidRDefault="004322B1" w:rsidP="004322B1">
            <w:pPr>
              <w:tabs>
                <w:tab w:val="left" w:pos="7760"/>
              </w:tabs>
              <w:rPr>
                <w:rFonts w:cstheme="minorHAnsi"/>
                <w:sz w:val="20"/>
                <w:szCs w:val="20"/>
              </w:rPr>
            </w:pPr>
            <w:r w:rsidRPr="004322B1">
              <w:rPr>
                <w:rFonts w:cstheme="minorHAnsi"/>
                <w:sz w:val="20"/>
                <w:szCs w:val="20"/>
              </w:rPr>
              <w:t>Critical commentary on interpretations of data was invited from patients.</w:t>
            </w:r>
          </w:p>
          <w:p w14:paraId="2C6F5D1D"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4753F827"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any facilitators, barriers and evaluation reported. Different perspectives discussed. Main issues raised were top-down approach to involvement, reliance on motivated individuals, benefits of personal satisfaction and status, barriers of tokenism and time pressures.</w:t>
            </w:r>
          </w:p>
        </w:tc>
        <w:tc>
          <w:tcPr>
            <w:tcW w:w="1557" w:type="dxa"/>
            <w:tcBorders>
              <w:top w:val="single" w:sz="4" w:space="0" w:color="auto"/>
              <w:left w:val="single" w:sz="4" w:space="0" w:color="auto"/>
              <w:bottom w:val="single" w:sz="4" w:space="0" w:color="auto"/>
              <w:right w:val="single" w:sz="4" w:space="0" w:color="auto"/>
            </w:tcBorders>
          </w:tcPr>
          <w:p w14:paraId="7B63C91B"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3E2701F3"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7982ABE7" w14:textId="77777777" w:rsidR="004322B1" w:rsidRPr="004322B1" w:rsidRDefault="004322B1" w:rsidP="004322B1">
            <w:pPr>
              <w:tabs>
                <w:tab w:val="left" w:pos="7760"/>
              </w:tabs>
              <w:rPr>
                <w:rFonts w:cstheme="minorHAnsi"/>
                <w:sz w:val="20"/>
                <w:szCs w:val="20"/>
              </w:rPr>
            </w:pPr>
          </w:p>
        </w:tc>
      </w:tr>
      <w:tr w:rsidR="004322B1" w:rsidRPr="004322B1" w14:paraId="4E7FBE65" w14:textId="77777777" w:rsidTr="00BB2F9E">
        <w:tc>
          <w:tcPr>
            <w:tcW w:w="1976" w:type="dxa"/>
            <w:tcBorders>
              <w:top w:val="single" w:sz="4" w:space="0" w:color="auto"/>
              <w:left w:val="single" w:sz="4" w:space="0" w:color="auto"/>
              <w:bottom w:val="single" w:sz="4" w:space="0" w:color="auto"/>
              <w:right w:val="single" w:sz="4" w:space="0" w:color="auto"/>
            </w:tcBorders>
          </w:tcPr>
          <w:p w14:paraId="0155C3D7" w14:textId="38932031" w:rsidR="004322B1" w:rsidRPr="004322B1" w:rsidRDefault="004322B1" w:rsidP="004322B1">
            <w:pPr>
              <w:tabs>
                <w:tab w:val="left" w:pos="7760"/>
              </w:tabs>
              <w:rPr>
                <w:rFonts w:cstheme="minorHAnsi"/>
                <w:sz w:val="20"/>
                <w:szCs w:val="20"/>
              </w:rPr>
            </w:pPr>
            <w:r w:rsidRPr="004322B1">
              <w:rPr>
                <w:rFonts w:cstheme="minorHAnsi"/>
                <w:sz w:val="20"/>
                <w:szCs w:val="20"/>
              </w:rPr>
              <w:t>Sitzia</w:t>
            </w:r>
          </w:p>
          <w:p w14:paraId="5246AE20"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6</w:t>
            </w:r>
          </w:p>
          <w:p w14:paraId="7C92E31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A1F742D" w14:textId="77777777" w:rsidR="004322B1" w:rsidRPr="004322B1" w:rsidRDefault="004322B1" w:rsidP="004322B1">
            <w:pPr>
              <w:tabs>
                <w:tab w:val="left" w:pos="7760"/>
              </w:tabs>
              <w:rPr>
                <w:rFonts w:cstheme="minorHAnsi"/>
                <w:sz w:val="20"/>
                <w:szCs w:val="20"/>
              </w:rPr>
            </w:pPr>
            <w:r w:rsidRPr="004322B1">
              <w:rPr>
                <w:rFonts w:cstheme="minorHAnsi"/>
                <w:sz w:val="20"/>
                <w:szCs w:val="20"/>
              </w:rPr>
              <w:t>CPP</w:t>
            </w:r>
          </w:p>
        </w:tc>
        <w:tc>
          <w:tcPr>
            <w:tcW w:w="3075" w:type="dxa"/>
            <w:tcBorders>
              <w:top w:val="single" w:sz="4" w:space="0" w:color="auto"/>
              <w:left w:val="single" w:sz="4" w:space="0" w:color="auto"/>
              <w:bottom w:val="single" w:sz="4" w:space="0" w:color="auto"/>
              <w:right w:val="single" w:sz="4" w:space="0" w:color="auto"/>
            </w:tcBorders>
          </w:tcPr>
          <w:p w14:paraId="13B8B572" w14:textId="77777777" w:rsidR="004322B1" w:rsidRPr="004322B1" w:rsidRDefault="004322B1" w:rsidP="004322B1">
            <w:pPr>
              <w:rPr>
                <w:rFonts w:cstheme="minorHAnsi"/>
                <w:sz w:val="20"/>
                <w:szCs w:val="20"/>
              </w:rPr>
            </w:pPr>
            <w:r w:rsidRPr="004322B1">
              <w:rPr>
                <w:rFonts w:cstheme="minorHAnsi"/>
                <w:sz w:val="20"/>
                <w:szCs w:val="20"/>
              </w:rPr>
              <w:t>Academic</w:t>
            </w:r>
          </w:p>
          <w:p w14:paraId="30159AC0" w14:textId="77777777" w:rsidR="004322B1" w:rsidRPr="004322B1" w:rsidRDefault="004322B1" w:rsidP="004322B1">
            <w:pPr>
              <w:rPr>
                <w:rFonts w:cstheme="minorHAnsi"/>
                <w:sz w:val="20"/>
                <w:szCs w:val="20"/>
              </w:rPr>
            </w:pPr>
            <w:r w:rsidRPr="004322B1">
              <w:rPr>
                <w:rFonts w:cstheme="minorHAnsi"/>
                <w:sz w:val="20"/>
                <w:szCs w:val="20"/>
              </w:rPr>
              <w:t>Journal article</w:t>
            </w:r>
          </w:p>
          <w:p w14:paraId="47DE8467" w14:textId="77777777" w:rsidR="004322B1" w:rsidRPr="004322B1" w:rsidRDefault="004322B1" w:rsidP="004322B1">
            <w:pPr>
              <w:rPr>
                <w:rFonts w:cstheme="minorHAnsi"/>
                <w:sz w:val="20"/>
                <w:szCs w:val="20"/>
              </w:rPr>
            </w:pPr>
            <w:r w:rsidRPr="004322B1">
              <w:rPr>
                <w:rFonts w:cstheme="minorHAnsi"/>
                <w:sz w:val="20"/>
                <w:szCs w:val="20"/>
              </w:rPr>
              <w:t>Qualitative, document analysis</w:t>
            </w:r>
          </w:p>
          <w:p w14:paraId="3E8A364A" w14:textId="77777777" w:rsidR="004322B1" w:rsidRPr="004322B1" w:rsidRDefault="004322B1" w:rsidP="004322B1">
            <w:pPr>
              <w:tabs>
                <w:tab w:val="left" w:pos="7760"/>
              </w:tabs>
              <w:rPr>
                <w:rFonts w:cstheme="minorHAnsi"/>
                <w:color w:val="FF0000"/>
                <w:sz w:val="20"/>
                <w:szCs w:val="20"/>
              </w:rPr>
            </w:pPr>
            <w:r w:rsidRPr="004322B1">
              <w:rPr>
                <w:rFonts w:cstheme="minorHAnsi"/>
                <w:sz w:val="20"/>
                <w:szCs w:val="20"/>
              </w:rPr>
              <w:t>Study to evaluate involvement of cancer service users in Cancer Network activities.</w:t>
            </w:r>
          </w:p>
          <w:p w14:paraId="57518AAD"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6E41E7DC"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w:t>
            </w:r>
          </w:p>
          <w:p w14:paraId="7168DB07"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document analysis, interviews with members of Cancer Partnership Groups (n=30), interviews with patients (n=12) and staff (n=11) in 6 Cancer Networks. Main activities of Groups were providing an accessible source of consumer opinion, networking and representation, patient information and communication projects, lobbying for service improvements.</w:t>
            </w:r>
          </w:p>
          <w:p w14:paraId="5EA7A256" w14:textId="77777777" w:rsidR="004322B1" w:rsidRPr="004322B1" w:rsidRDefault="004322B1" w:rsidP="004322B1">
            <w:pPr>
              <w:tabs>
                <w:tab w:val="left" w:pos="7760"/>
              </w:tabs>
              <w:rPr>
                <w:rFonts w:cstheme="minorHAnsi"/>
                <w:sz w:val="20"/>
                <w:szCs w:val="20"/>
              </w:rPr>
            </w:pPr>
            <w:r w:rsidRPr="004322B1">
              <w:rPr>
                <w:rFonts w:cstheme="minorHAnsi"/>
                <w:sz w:val="20"/>
                <w:szCs w:val="20"/>
              </w:rPr>
              <w:t>Reference group of service users (n=5) advised on recruitment, data collection and analysis.</w:t>
            </w:r>
          </w:p>
          <w:p w14:paraId="600BB4C0"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3C221F17"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identified. Explored motivations of staff, involvement as an obligation and/or a personal belief, disclosure by patients of personal health experiences, emotional attachment to group.</w:t>
            </w:r>
          </w:p>
        </w:tc>
        <w:tc>
          <w:tcPr>
            <w:tcW w:w="1557" w:type="dxa"/>
            <w:tcBorders>
              <w:top w:val="single" w:sz="4" w:space="0" w:color="auto"/>
              <w:left w:val="single" w:sz="4" w:space="0" w:color="auto"/>
              <w:bottom w:val="single" w:sz="4" w:space="0" w:color="auto"/>
              <w:right w:val="single" w:sz="4" w:space="0" w:color="auto"/>
            </w:tcBorders>
          </w:tcPr>
          <w:p w14:paraId="040F7A12"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0CAA74E"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9813FF7" w14:textId="77777777" w:rsidR="004322B1" w:rsidRPr="004322B1" w:rsidRDefault="004322B1" w:rsidP="004322B1">
            <w:pPr>
              <w:tabs>
                <w:tab w:val="left" w:pos="7760"/>
              </w:tabs>
              <w:rPr>
                <w:rFonts w:cstheme="minorHAnsi"/>
                <w:sz w:val="20"/>
                <w:szCs w:val="20"/>
              </w:rPr>
            </w:pPr>
          </w:p>
        </w:tc>
      </w:tr>
      <w:tr w:rsidR="004322B1" w:rsidRPr="004322B1" w14:paraId="51BB07A1" w14:textId="77777777" w:rsidTr="00BB2F9E">
        <w:tc>
          <w:tcPr>
            <w:tcW w:w="1976" w:type="dxa"/>
            <w:tcBorders>
              <w:top w:val="single" w:sz="4" w:space="0" w:color="auto"/>
              <w:left w:val="single" w:sz="4" w:space="0" w:color="auto"/>
              <w:bottom w:val="single" w:sz="4" w:space="0" w:color="auto"/>
              <w:right w:val="single" w:sz="4" w:space="0" w:color="auto"/>
            </w:tcBorders>
          </w:tcPr>
          <w:p w14:paraId="15B81677" w14:textId="7F46CC51" w:rsidR="004322B1" w:rsidRPr="004322B1" w:rsidRDefault="004322B1" w:rsidP="004322B1">
            <w:pPr>
              <w:tabs>
                <w:tab w:val="left" w:pos="7760"/>
              </w:tabs>
              <w:rPr>
                <w:rFonts w:cstheme="minorHAnsi"/>
                <w:sz w:val="20"/>
                <w:szCs w:val="20"/>
              </w:rPr>
            </w:pPr>
            <w:r w:rsidRPr="004322B1">
              <w:rPr>
                <w:rFonts w:cstheme="minorHAnsi"/>
                <w:sz w:val="20"/>
                <w:szCs w:val="20"/>
              </w:rPr>
              <w:t>Small</w:t>
            </w:r>
          </w:p>
          <w:p w14:paraId="52428AAD"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1</w:t>
            </w:r>
          </w:p>
          <w:p w14:paraId="5DCEF892"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822DE31"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1CB2DFE2" w14:textId="77777777" w:rsidR="004322B1" w:rsidRPr="004322B1" w:rsidRDefault="004322B1" w:rsidP="004322B1">
            <w:pPr>
              <w:rPr>
                <w:rFonts w:cstheme="minorHAnsi"/>
                <w:sz w:val="20"/>
                <w:szCs w:val="20"/>
              </w:rPr>
            </w:pPr>
            <w:r w:rsidRPr="004322B1">
              <w:rPr>
                <w:rFonts w:cstheme="minorHAnsi"/>
                <w:sz w:val="20"/>
                <w:szCs w:val="20"/>
              </w:rPr>
              <w:t>Academic</w:t>
            </w:r>
          </w:p>
          <w:p w14:paraId="1543B207" w14:textId="77777777" w:rsidR="004322B1" w:rsidRPr="004322B1" w:rsidRDefault="004322B1" w:rsidP="004322B1">
            <w:pPr>
              <w:rPr>
                <w:rFonts w:cstheme="minorHAnsi"/>
                <w:sz w:val="20"/>
                <w:szCs w:val="20"/>
              </w:rPr>
            </w:pPr>
            <w:r w:rsidRPr="004322B1">
              <w:rPr>
                <w:rFonts w:cstheme="minorHAnsi"/>
                <w:sz w:val="20"/>
                <w:szCs w:val="20"/>
              </w:rPr>
              <w:t>Book chapter</w:t>
            </w:r>
          </w:p>
          <w:p w14:paraId="6111709C" w14:textId="77777777" w:rsidR="004322B1" w:rsidRPr="004322B1" w:rsidRDefault="004322B1" w:rsidP="004322B1">
            <w:pPr>
              <w:rPr>
                <w:rFonts w:cstheme="minorHAnsi"/>
                <w:sz w:val="20"/>
                <w:szCs w:val="20"/>
              </w:rPr>
            </w:pPr>
            <w:r w:rsidRPr="004322B1">
              <w:rPr>
                <w:rFonts w:cstheme="minorHAnsi"/>
                <w:sz w:val="20"/>
                <w:szCs w:val="20"/>
              </w:rPr>
              <w:t>Text/opinion</w:t>
            </w:r>
          </w:p>
          <w:p w14:paraId="751A081B" w14:textId="77777777" w:rsidR="004322B1" w:rsidRPr="004322B1" w:rsidRDefault="004322B1" w:rsidP="004322B1">
            <w:pPr>
              <w:rPr>
                <w:rFonts w:cstheme="minorHAnsi"/>
                <w:sz w:val="20"/>
                <w:szCs w:val="20"/>
              </w:rPr>
            </w:pPr>
            <w:r w:rsidRPr="004322B1">
              <w:rPr>
                <w:rFonts w:cstheme="minorHAnsi"/>
                <w:sz w:val="20"/>
                <w:szCs w:val="20"/>
              </w:rPr>
              <w:t>Discusses both theoretical and practical aspects of involvement at the end of life.</w:t>
            </w:r>
          </w:p>
        </w:tc>
        <w:tc>
          <w:tcPr>
            <w:tcW w:w="7846" w:type="dxa"/>
            <w:tcBorders>
              <w:top w:val="single" w:sz="4" w:space="0" w:color="auto"/>
              <w:left w:val="single" w:sz="4" w:space="0" w:color="auto"/>
              <w:bottom w:val="single" w:sz="4" w:space="0" w:color="auto"/>
              <w:right w:val="single" w:sz="4" w:space="0" w:color="auto"/>
            </w:tcBorders>
          </w:tcPr>
          <w:p w14:paraId="02B5E22F"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w:t>
            </w:r>
          </w:p>
          <w:p w14:paraId="16B2C79E"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mainly theoretical aspects related to public health, includes participatory research and other practical examples of involvement (older).</w:t>
            </w:r>
          </w:p>
          <w:p w14:paraId="63A0C81F"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2A2A484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facilitators, barriers, evaluation.</w:t>
            </w:r>
          </w:p>
          <w:p w14:paraId="332448D4"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120AAFDB"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F0918EF"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B0E6163" w14:textId="77777777" w:rsidR="004322B1" w:rsidRPr="004322B1" w:rsidRDefault="004322B1" w:rsidP="004322B1">
            <w:pPr>
              <w:tabs>
                <w:tab w:val="left" w:pos="7760"/>
              </w:tabs>
              <w:rPr>
                <w:rFonts w:cstheme="minorHAnsi"/>
                <w:sz w:val="20"/>
                <w:szCs w:val="20"/>
              </w:rPr>
            </w:pPr>
          </w:p>
        </w:tc>
      </w:tr>
      <w:tr w:rsidR="004322B1" w:rsidRPr="004322B1" w14:paraId="0EF98E3B" w14:textId="77777777" w:rsidTr="00BB2F9E">
        <w:tc>
          <w:tcPr>
            <w:tcW w:w="1976" w:type="dxa"/>
            <w:tcBorders>
              <w:top w:val="single" w:sz="4" w:space="0" w:color="auto"/>
              <w:left w:val="single" w:sz="4" w:space="0" w:color="auto"/>
              <w:bottom w:val="single" w:sz="4" w:space="0" w:color="auto"/>
              <w:right w:val="single" w:sz="4" w:space="0" w:color="auto"/>
            </w:tcBorders>
          </w:tcPr>
          <w:p w14:paraId="0F207E36" w14:textId="5A193B6E" w:rsidR="004322B1" w:rsidRPr="004322B1" w:rsidRDefault="004322B1" w:rsidP="004322B1">
            <w:pPr>
              <w:tabs>
                <w:tab w:val="left" w:pos="7760"/>
              </w:tabs>
              <w:rPr>
                <w:rFonts w:cstheme="minorHAnsi"/>
                <w:sz w:val="20"/>
                <w:szCs w:val="20"/>
              </w:rPr>
            </w:pPr>
            <w:r w:rsidRPr="004322B1">
              <w:rPr>
                <w:rFonts w:cstheme="minorHAnsi"/>
                <w:sz w:val="20"/>
                <w:szCs w:val="20"/>
              </w:rPr>
              <w:t>Small</w:t>
            </w:r>
          </w:p>
          <w:p w14:paraId="6C96A579"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0</w:t>
            </w:r>
          </w:p>
          <w:p w14:paraId="6A56F436"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4E3B321"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4E5BC7F6" w14:textId="77777777" w:rsidR="004322B1" w:rsidRPr="004322B1" w:rsidRDefault="004322B1" w:rsidP="004322B1">
            <w:pPr>
              <w:rPr>
                <w:rFonts w:cstheme="minorHAnsi"/>
                <w:sz w:val="20"/>
                <w:szCs w:val="20"/>
              </w:rPr>
            </w:pPr>
            <w:r w:rsidRPr="004322B1">
              <w:rPr>
                <w:rFonts w:cstheme="minorHAnsi"/>
                <w:sz w:val="20"/>
                <w:szCs w:val="20"/>
              </w:rPr>
              <w:t>Academic</w:t>
            </w:r>
          </w:p>
          <w:p w14:paraId="32131371" w14:textId="77777777" w:rsidR="004322B1" w:rsidRPr="004322B1" w:rsidRDefault="004322B1" w:rsidP="004322B1">
            <w:pPr>
              <w:rPr>
                <w:rFonts w:cstheme="minorHAnsi"/>
                <w:sz w:val="20"/>
                <w:szCs w:val="20"/>
              </w:rPr>
            </w:pPr>
            <w:r w:rsidRPr="004322B1">
              <w:rPr>
                <w:rFonts w:cstheme="minorHAnsi"/>
                <w:sz w:val="20"/>
                <w:szCs w:val="20"/>
              </w:rPr>
              <w:t>Book (and JRF report)</w:t>
            </w:r>
          </w:p>
          <w:p w14:paraId="20DD9F2F" w14:textId="77777777" w:rsidR="004322B1" w:rsidRPr="004322B1" w:rsidRDefault="004322B1" w:rsidP="004322B1">
            <w:pPr>
              <w:rPr>
                <w:rFonts w:cstheme="minorHAnsi"/>
                <w:sz w:val="20"/>
                <w:szCs w:val="20"/>
              </w:rPr>
            </w:pPr>
            <w:r w:rsidRPr="004322B1">
              <w:rPr>
                <w:rFonts w:cstheme="minorHAnsi"/>
                <w:sz w:val="20"/>
                <w:szCs w:val="20"/>
              </w:rPr>
              <w:t>Qualitative</w:t>
            </w:r>
          </w:p>
          <w:p w14:paraId="71308C56"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exploring involvement for people with serious/terminal illnesses.</w:t>
            </w:r>
          </w:p>
          <w:p w14:paraId="6E84BD45"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755DEDFC"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w:t>
            </w:r>
          </w:p>
          <w:p w14:paraId="2F7FC85F" w14:textId="77777777" w:rsidR="004322B1" w:rsidRPr="004322B1" w:rsidRDefault="004322B1" w:rsidP="004322B1">
            <w:pPr>
              <w:tabs>
                <w:tab w:val="left" w:pos="7760"/>
              </w:tabs>
              <w:rPr>
                <w:rFonts w:cstheme="minorHAnsi"/>
                <w:sz w:val="20"/>
                <w:szCs w:val="20"/>
              </w:rPr>
            </w:pPr>
            <w:r w:rsidRPr="004322B1">
              <w:rPr>
                <w:rFonts w:cstheme="minorHAnsi"/>
                <w:sz w:val="20"/>
                <w:szCs w:val="20"/>
              </w:rPr>
              <w:t>Focussed on 3 serious/terminal conditions – cystic fibrosis, multiple sclerosis and motor neurone disease.</w:t>
            </w:r>
          </w:p>
          <w:p w14:paraId="5436A6AC"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interviews with seriously ill people (n=23), carers (n=22), specialist workers, members of voluntary and self-help groups, visits, meetings and conferences.</w:t>
            </w:r>
          </w:p>
          <w:p w14:paraId="4FA4FD3C"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0793BE18"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and barriers reported. Identifies different perspectives between patients and carers and evaluation. Reports on practical, emotional and conceptual issues of involvement, including control, obligation, invisibility and involvement of several agencies.</w:t>
            </w:r>
          </w:p>
        </w:tc>
        <w:tc>
          <w:tcPr>
            <w:tcW w:w="1557" w:type="dxa"/>
            <w:tcBorders>
              <w:top w:val="single" w:sz="4" w:space="0" w:color="auto"/>
              <w:left w:val="single" w:sz="4" w:space="0" w:color="auto"/>
              <w:bottom w:val="single" w:sz="4" w:space="0" w:color="auto"/>
              <w:right w:val="single" w:sz="4" w:space="0" w:color="auto"/>
            </w:tcBorders>
          </w:tcPr>
          <w:p w14:paraId="49F0434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1521393"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64C5AFE3" w14:textId="77777777" w:rsidR="004322B1" w:rsidRPr="004322B1" w:rsidRDefault="004322B1" w:rsidP="004322B1">
            <w:pPr>
              <w:tabs>
                <w:tab w:val="left" w:pos="7760"/>
              </w:tabs>
              <w:rPr>
                <w:rFonts w:cstheme="minorHAnsi"/>
                <w:sz w:val="20"/>
                <w:szCs w:val="20"/>
              </w:rPr>
            </w:pPr>
          </w:p>
        </w:tc>
      </w:tr>
      <w:tr w:rsidR="004322B1" w:rsidRPr="004322B1" w14:paraId="0076DA5E" w14:textId="77777777" w:rsidTr="00BB2F9E">
        <w:tc>
          <w:tcPr>
            <w:tcW w:w="1976" w:type="dxa"/>
            <w:tcBorders>
              <w:top w:val="single" w:sz="4" w:space="0" w:color="auto"/>
              <w:left w:val="single" w:sz="4" w:space="0" w:color="auto"/>
              <w:bottom w:val="single" w:sz="4" w:space="0" w:color="auto"/>
              <w:right w:val="single" w:sz="4" w:space="0" w:color="auto"/>
            </w:tcBorders>
          </w:tcPr>
          <w:p w14:paraId="16D21D17" w14:textId="1509DC7B" w:rsidR="004322B1" w:rsidRPr="004322B1" w:rsidRDefault="004322B1" w:rsidP="004322B1">
            <w:pPr>
              <w:tabs>
                <w:tab w:val="left" w:pos="7760"/>
              </w:tabs>
              <w:rPr>
                <w:rFonts w:cstheme="minorHAnsi"/>
                <w:sz w:val="20"/>
                <w:szCs w:val="20"/>
              </w:rPr>
            </w:pPr>
            <w:r w:rsidRPr="004322B1">
              <w:rPr>
                <w:rFonts w:cstheme="minorHAnsi"/>
                <w:sz w:val="20"/>
                <w:szCs w:val="20"/>
              </w:rPr>
              <w:t>Smith</w:t>
            </w:r>
          </w:p>
          <w:p w14:paraId="15B2C2EA"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9</w:t>
            </w:r>
          </w:p>
          <w:p w14:paraId="05EC5065"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55D4EDCF"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64B4041A" w14:textId="77777777" w:rsidR="004322B1" w:rsidRPr="004322B1" w:rsidRDefault="004322B1" w:rsidP="004322B1">
            <w:pPr>
              <w:rPr>
                <w:rFonts w:cstheme="minorHAnsi"/>
                <w:sz w:val="20"/>
                <w:szCs w:val="20"/>
              </w:rPr>
            </w:pPr>
            <w:r w:rsidRPr="004322B1">
              <w:rPr>
                <w:rFonts w:cstheme="minorHAnsi"/>
                <w:sz w:val="20"/>
                <w:szCs w:val="20"/>
              </w:rPr>
              <w:t>Academic</w:t>
            </w:r>
          </w:p>
          <w:p w14:paraId="690E347B" w14:textId="77777777" w:rsidR="004322B1" w:rsidRPr="004322B1" w:rsidRDefault="004322B1" w:rsidP="004322B1">
            <w:pPr>
              <w:rPr>
                <w:rFonts w:cstheme="minorHAnsi"/>
                <w:sz w:val="20"/>
                <w:szCs w:val="20"/>
              </w:rPr>
            </w:pPr>
            <w:r w:rsidRPr="004322B1">
              <w:rPr>
                <w:rFonts w:cstheme="minorHAnsi"/>
                <w:sz w:val="20"/>
                <w:szCs w:val="20"/>
              </w:rPr>
              <w:t>Journal article</w:t>
            </w:r>
          </w:p>
          <w:p w14:paraId="6100471F" w14:textId="77777777" w:rsidR="004322B1" w:rsidRPr="004322B1" w:rsidRDefault="004322B1" w:rsidP="004322B1">
            <w:pPr>
              <w:rPr>
                <w:rFonts w:cstheme="minorHAnsi"/>
                <w:sz w:val="20"/>
                <w:szCs w:val="20"/>
              </w:rPr>
            </w:pPr>
            <w:r w:rsidRPr="004322B1">
              <w:rPr>
                <w:rFonts w:cstheme="minorHAnsi"/>
                <w:sz w:val="20"/>
                <w:szCs w:val="20"/>
              </w:rPr>
              <w:t>Text/opinion</w:t>
            </w:r>
          </w:p>
          <w:p w14:paraId="62B55470" w14:textId="77777777" w:rsidR="004322B1" w:rsidRPr="004322B1" w:rsidRDefault="004322B1" w:rsidP="004322B1">
            <w:pPr>
              <w:rPr>
                <w:rFonts w:cstheme="minorHAnsi"/>
                <w:sz w:val="20"/>
                <w:szCs w:val="20"/>
              </w:rPr>
            </w:pPr>
            <w:r w:rsidRPr="004322B1">
              <w:rPr>
                <w:rFonts w:cstheme="minorHAnsi"/>
                <w:sz w:val="20"/>
                <w:szCs w:val="20"/>
              </w:rPr>
              <w:t>Reports on development of involvement in a systematic review, that includes palliative care and related areas.</w:t>
            </w:r>
          </w:p>
        </w:tc>
        <w:tc>
          <w:tcPr>
            <w:tcW w:w="7846" w:type="dxa"/>
            <w:tcBorders>
              <w:top w:val="single" w:sz="4" w:space="0" w:color="auto"/>
              <w:left w:val="single" w:sz="4" w:space="0" w:color="auto"/>
              <w:bottom w:val="single" w:sz="4" w:space="0" w:color="auto"/>
              <w:right w:val="single" w:sz="4" w:space="0" w:color="auto"/>
            </w:tcBorders>
          </w:tcPr>
          <w:p w14:paraId="61754745"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6B3C0232" w14:textId="77777777" w:rsidR="004322B1" w:rsidRPr="004322B1" w:rsidRDefault="004322B1" w:rsidP="004322B1">
            <w:pPr>
              <w:tabs>
                <w:tab w:val="left" w:pos="7760"/>
              </w:tabs>
              <w:rPr>
                <w:rFonts w:cstheme="minorHAnsi"/>
                <w:sz w:val="20"/>
                <w:szCs w:val="20"/>
              </w:rPr>
            </w:pPr>
            <w:r w:rsidRPr="004322B1">
              <w:rPr>
                <w:rFonts w:cstheme="minorHAnsi"/>
                <w:sz w:val="20"/>
                <w:szCs w:val="20"/>
              </w:rPr>
              <w:t>Discusses setting up of a user reference group for a review of involvement in nursing, midwifery and health visiting research (older, cancer, cardiovascular, diabetes).</w:t>
            </w:r>
          </w:p>
          <w:p w14:paraId="782D3A16" w14:textId="77777777" w:rsidR="004322B1" w:rsidRPr="004322B1" w:rsidRDefault="004322B1" w:rsidP="004322B1">
            <w:pPr>
              <w:tabs>
                <w:tab w:val="left" w:pos="7760"/>
              </w:tabs>
              <w:rPr>
                <w:rFonts w:cstheme="minorHAnsi"/>
                <w:sz w:val="20"/>
                <w:szCs w:val="20"/>
              </w:rPr>
            </w:pPr>
            <w:r w:rsidRPr="004322B1">
              <w:rPr>
                <w:rFonts w:cstheme="minorHAnsi"/>
                <w:sz w:val="20"/>
                <w:szCs w:val="20"/>
              </w:rPr>
              <w:t>Main points concern recruitment from consumer networks and organisations, relationships and how decisions made affect users and researchers.</w:t>
            </w:r>
          </w:p>
          <w:p w14:paraId="7A1A5CFE"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606E77FA"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and barriers reported, including pay, recruitment processes, resources, networks. Discusses representation, diversity.</w:t>
            </w:r>
          </w:p>
        </w:tc>
        <w:tc>
          <w:tcPr>
            <w:tcW w:w="1557" w:type="dxa"/>
            <w:tcBorders>
              <w:top w:val="single" w:sz="4" w:space="0" w:color="auto"/>
              <w:left w:val="single" w:sz="4" w:space="0" w:color="auto"/>
              <w:bottom w:val="single" w:sz="4" w:space="0" w:color="auto"/>
              <w:right w:val="single" w:sz="4" w:space="0" w:color="auto"/>
            </w:tcBorders>
          </w:tcPr>
          <w:p w14:paraId="08FDADD5"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702691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28697B6" w14:textId="77777777" w:rsidR="004322B1" w:rsidRPr="004322B1" w:rsidRDefault="004322B1" w:rsidP="004322B1">
            <w:pPr>
              <w:tabs>
                <w:tab w:val="left" w:pos="7760"/>
              </w:tabs>
              <w:rPr>
                <w:rFonts w:cstheme="minorHAnsi"/>
                <w:sz w:val="20"/>
                <w:szCs w:val="20"/>
              </w:rPr>
            </w:pPr>
          </w:p>
        </w:tc>
      </w:tr>
      <w:tr w:rsidR="004322B1" w:rsidRPr="004322B1" w14:paraId="0B81ADF9" w14:textId="77777777" w:rsidTr="00BB2F9E">
        <w:tc>
          <w:tcPr>
            <w:tcW w:w="1976" w:type="dxa"/>
            <w:tcBorders>
              <w:top w:val="single" w:sz="4" w:space="0" w:color="auto"/>
              <w:left w:val="single" w:sz="4" w:space="0" w:color="auto"/>
              <w:bottom w:val="single" w:sz="4" w:space="0" w:color="auto"/>
              <w:right w:val="single" w:sz="4" w:space="0" w:color="auto"/>
            </w:tcBorders>
          </w:tcPr>
          <w:p w14:paraId="6AA3F2EF" w14:textId="365C1547" w:rsidR="004322B1" w:rsidRPr="004322B1" w:rsidRDefault="004322B1" w:rsidP="004322B1">
            <w:pPr>
              <w:tabs>
                <w:tab w:val="left" w:pos="7760"/>
              </w:tabs>
              <w:rPr>
                <w:rFonts w:cstheme="minorHAnsi"/>
                <w:sz w:val="20"/>
                <w:szCs w:val="20"/>
              </w:rPr>
            </w:pPr>
            <w:r w:rsidRPr="004322B1">
              <w:rPr>
                <w:rFonts w:cstheme="minorHAnsi"/>
                <w:sz w:val="20"/>
                <w:szCs w:val="20"/>
              </w:rPr>
              <w:t>Staley</w:t>
            </w:r>
          </w:p>
          <w:p w14:paraId="2EABA0CC"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2011</w:t>
            </w:r>
          </w:p>
          <w:p w14:paraId="09448103"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24160DD5"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D1D71A0" w14:textId="77777777" w:rsidR="004322B1" w:rsidRPr="004322B1" w:rsidRDefault="004322B1" w:rsidP="004322B1">
            <w:pPr>
              <w:rPr>
                <w:rFonts w:cstheme="minorHAnsi"/>
                <w:sz w:val="20"/>
                <w:szCs w:val="20"/>
              </w:rPr>
            </w:pPr>
            <w:r w:rsidRPr="004322B1">
              <w:rPr>
                <w:rFonts w:cstheme="minorHAnsi"/>
                <w:sz w:val="20"/>
                <w:szCs w:val="20"/>
              </w:rPr>
              <w:lastRenderedPageBreak/>
              <w:t>Grey</w:t>
            </w:r>
          </w:p>
          <w:p w14:paraId="6D9D11BD" w14:textId="77777777" w:rsidR="004322B1" w:rsidRPr="004322B1" w:rsidRDefault="004322B1" w:rsidP="004322B1">
            <w:pPr>
              <w:rPr>
                <w:rFonts w:cstheme="minorHAnsi"/>
                <w:sz w:val="20"/>
                <w:szCs w:val="20"/>
              </w:rPr>
            </w:pPr>
            <w:r w:rsidRPr="004322B1">
              <w:rPr>
                <w:rFonts w:cstheme="minorHAnsi"/>
                <w:sz w:val="20"/>
                <w:szCs w:val="20"/>
              </w:rPr>
              <w:lastRenderedPageBreak/>
              <w:t>Report</w:t>
            </w:r>
          </w:p>
          <w:p w14:paraId="3DBE815D" w14:textId="77777777" w:rsidR="004322B1" w:rsidRPr="004322B1" w:rsidRDefault="004322B1" w:rsidP="004322B1">
            <w:pPr>
              <w:rPr>
                <w:rFonts w:cstheme="minorHAnsi"/>
                <w:sz w:val="20"/>
                <w:szCs w:val="20"/>
              </w:rPr>
            </w:pPr>
            <w:r w:rsidRPr="004322B1">
              <w:rPr>
                <w:rFonts w:cstheme="minorHAnsi"/>
                <w:sz w:val="20"/>
                <w:szCs w:val="20"/>
              </w:rPr>
              <w:t>Qualitative</w:t>
            </w:r>
          </w:p>
          <w:p w14:paraId="50759072"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of training provided by the COMPASS Collaborative, an NCRI funded initiative, to researchers working in palliative care.</w:t>
            </w:r>
          </w:p>
        </w:tc>
        <w:tc>
          <w:tcPr>
            <w:tcW w:w="7846" w:type="dxa"/>
            <w:tcBorders>
              <w:top w:val="single" w:sz="4" w:space="0" w:color="auto"/>
              <w:left w:val="single" w:sz="4" w:space="0" w:color="auto"/>
              <w:bottom w:val="single" w:sz="4" w:space="0" w:color="auto"/>
              <w:right w:val="single" w:sz="4" w:space="0" w:color="auto"/>
            </w:tcBorders>
          </w:tcPr>
          <w:p w14:paraId="49334014"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4E2E10DD"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Used interviews with training participants/researchers (n=10), and users (n=2), researchers (n=2) and staff (n=1) who developed and delivered the training (cancer).</w:t>
            </w:r>
          </w:p>
          <w:p w14:paraId="5849C0B5" w14:textId="77777777" w:rsidR="004322B1" w:rsidRPr="004322B1" w:rsidRDefault="004322B1" w:rsidP="004322B1">
            <w:pPr>
              <w:tabs>
                <w:tab w:val="left" w:pos="7760"/>
              </w:tabs>
              <w:rPr>
                <w:rFonts w:cstheme="minorHAnsi"/>
                <w:sz w:val="20"/>
                <w:szCs w:val="20"/>
              </w:rPr>
            </w:pPr>
            <w:r w:rsidRPr="004322B1">
              <w:rPr>
                <w:rFonts w:cstheme="minorHAnsi"/>
                <w:sz w:val="20"/>
                <w:szCs w:val="20"/>
              </w:rPr>
              <w:t>Training was conceived, developed and delivered by service users (n=2), supported by researchers.</w:t>
            </w:r>
          </w:p>
          <w:p w14:paraId="2072B21A"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B275AD2" w14:textId="77777777" w:rsidR="004322B1" w:rsidRPr="004322B1" w:rsidRDefault="004322B1" w:rsidP="004322B1">
            <w:pPr>
              <w:tabs>
                <w:tab w:val="left" w:pos="7760"/>
              </w:tabs>
              <w:rPr>
                <w:rFonts w:cstheme="minorHAnsi"/>
                <w:sz w:val="20"/>
                <w:szCs w:val="20"/>
              </w:rPr>
            </w:pPr>
            <w:r w:rsidRPr="004322B1">
              <w:rPr>
                <w:rFonts w:cstheme="minorHAnsi"/>
                <w:sz w:val="20"/>
                <w:szCs w:val="20"/>
              </w:rPr>
              <w:t>Many facilitators, barriers and evaluation discussed. Recommendations made regarding training researchers in involvement.</w:t>
            </w:r>
          </w:p>
        </w:tc>
        <w:tc>
          <w:tcPr>
            <w:tcW w:w="1557" w:type="dxa"/>
            <w:tcBorders>
              <w:top w:val="single" w:sz="4" w:space="0" w:color="auto"/>
              <w:left w:val="single" w:sz="4" w:space="0" w:color="auto"/>
              <w:bottom w:val="single" w:sz="4" w:space="0" w:color="auto"/>
              <w:right w:val="single" w:sz="4" w:space="0" w:color="auto"/>
            </w:tcBorders>
          </w:tcPr>
          <w:p w14:paraId="5FD42026"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oderate</w:t>
            </w:r>
          </w:p>
          <w:p w14:paraId="67E2475D"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rong</w:t>
            </w:r>
          </w:p>
          <w:p w14:paraId="6ED8BAC3" w14:textId="77777777" w:rsidR="004322B1" w:rsidRPr="004322B1" w:rsidRDefault="004322B1" w:rsidP="004322B1">
            <w:pPr>
              <w:tabs>
                <w:tab w:val="left" w:pos="7760"/>
              </w:tabs>
              <w:rPr>
                <w:rFonts w:cstheme="minorHAnsi"/>
                <w:sz w:val="20"/>
                <w:szCs w:val="20"/>
              </w:rPr>
            </w:pPr>
          </w:p>
        </w:tc>
      </w:tr>
      <w:tr w:rsidR="004322B1" w:rsidRPr="004322B1" w14:paraId="7B85F94C" w14:textId="77777777" w:rsidTr="00BB2F9E">
        <w:tc>
          <w:tcPr>
            <w:tcW w:w="1976" w:type="dxa"/>
            <w:tcBorders>
              <w:top w:val="single" w:sz="4" w:space="0" w:color="auto"/>
              <w:left w:val="single" w:sz="4" w:space="0" w:color="auto"/>
              <w:bottom w:val="single" w:sz="4" w:space="0" w:color="auto"/>
              <w:right w:val="single" w:sz="4" w:space="0" w:color="auto"/>
            </w:tcBorders>
          </w:tcPr>
          <w:p w14:paraId="08FBE8ED" w14:textId="05A92049"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ephens</w:t>
            </w:r>
          </w:p>
          <w:p w14:paraId="432379CE"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5</w:t>
            </w:r>
          </w:p>
          <w:p w14:paraId="4304A608"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tc>
        <w:tc>
          <w:tcPr>
            <w:tcW w:w="3075" w:type="dxa"/>
            <w:tcBorders>
              <w:top w:val="single" w:sz="4" w:space="0" w:color="auto"/>
              <w:left w:val="single" w:sz="4" w:space="0" w:color="auto"/>
              <w:bottom w:val="single" w:sz="4" w:space="0" w:color="auto"/>
              <w:right w:val="single" w:sz="4" w:space="0" w:color="auto"/>
            </w:tcBorders>
          </w:tcPr>
          <w:p w14:paraId="246264B6" w14:textId="77777777" w:rsidR="004322B1" w:rsidRPr="004322B1" w:rsidRDefault="004322B1" w:rsidP="004322B1">
            <w:pPr>
              <w:rPr>
                <w:rFonts w:cstheme="minorHAnsi"/>
                <w:sz w:val="20"/>
                <w:szCs w:val="20"/>
              </w:rPr>
            </w:pPr>
            <w:r w:rsidRPr="004322B1">
              <w:rPr>
                <w:rFonts w:cstheme="minorHAnsi"/>
                <w:sz w:val="20"/>
                <w:szCs w:val="20"/>
              </w:rPr>
              <w:t>Academic</w:t>
            </w:r>
          </w:p>
          <w:p w14:paraId="6DBE71DB" w14:textId="77777777" w:rsidR="004322B1" w:rsidRPr="004322B1" w:rsidRDefault="004322B1" w:rsidP="004322B1">
            <w:pPr>
              <w:rPr>
                <w:rFonts w:cstheme="minorHAnsi"/>
                <w:sz w:val="20"/>
                <w:szCs w:val="20"/>
              </w:rPr>
            </w:pPr>
            <w:r w:rsidRPr="004322B1">
              <w:rPr>
                <w:rFonts w:cstheme="minorHAnsi"/>
                <w:sz w:val="20"/>
                <w:szCs w:val="20"/>
              </w:rPr>
              <w:t>Journal article</w:t>
            </w:r>
          </w:p>
          <w:p w14:paraId="3E22D34C" w14:textId="77777777" w:rsidR="004322B1" w:rsidRPr="004322B1" w:rsidRDefault="004322B1" w:rsidP="004322B1">
            <w:pPr>
              <w:rPr>
                <w:rFonts w:cstheme="minorHAnsi"/>
                <w:sz w:val="20"/>
                <w:szCs w:val="20"/>
              </w:rPr>
            </w:pPr>
            <w:r w:rsidRPr="004322B1">
              <w:rPr>
                <w:rFonts w:cstheme="minorHAnsi"/>
                <w:sz w:val="20"/>
                <w:szCs w:val="20"/>
              </w:rPr>
              <w:t>NGT</w:t>
            </w:r>
          </w:p>
          <w:p w14:paraId="5910E472" w14:textId="77777777" w:rsidR="004322B1" w:rsidRPr="004322B1" w:rsidRDefault="004322B1" w:rsidP="004322B1">
            <w:pPr>
              <w:rPr>
                <w:rFonts w:cstheme="minorHAnsi"/>
                <w:sz w:val="20"/>
                <w:szCs w:val="20"/>
              </w:rPr>
            </w:pPr>
            <w:r w:rsidRPr="004322B1">
              <w:rPr>
                <w:rFonts w:cstheme="minorHAnsi"/>
                <w:sz w:val="20"/>
                <w:szCs w:val="20"/>
              </w:rPr>
              <w:t>JLA PSP of stakeholders to identify research priorities in mesothelioma.</w:t>
            </w:r>
          </w:p>
        </w:tc>
        <w:tc>
          <w:tcPr>
            <w:tcW w:w="7846" w:type="dxa"/>
            <w:tcBorders>
              <w:top w:val="single" w:sz="4" w:space="0" w:color="auto"/>
              <w:left w:val="single" w:sz="4" w:space="0" w:color="auto"/>
              <w:bottom w:val="single" w:sz="4" w:space="0" w:color="auto"/>
              <w:right w:val="single" w:sz="4" w:space="0" w:color="auto"/>
            </w:tcBorders>
          </w:tcPr>
          <w:p w14:paraId="7818E172"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6D8DD22A"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initial survey with patients (n=23%), carers (n=53%) and others, interim survey including patients (n=19%), carers (n=49%) and others and final consensus meeting comprised of 6 patients, 4 carers and others. Steering group of 2 patients, 1 carer and other stakeholders chaired by JLA facilitator.</w:t>
            </w:r>
          </w:p>
          <w:p w14:paraId="74C489E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32EBF588"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barriers reported only.</w:t>
            </w:r>
          </w:p>
        </w:tc>
        <w:tc>
          <w:tcPr>
            <w:tcW w:w="1557" w:type="dxa"/>
            <w:tcBorders>
              <w:top w:val="single" w:sz="4" w:space="0" w:color="auto"/>
              <w:left w:val="single" w:sz="4" w:space="0" w:color="auto"/>
              <w:bottom w:val="single" w:sz="4" w:space="0" w:color="auto"/>
              <w:right w:val="single" w:sz="4" w:space="0" w:color="auto"/>
            </w:tcBorders>
          </w:tcPr>
          <w:p w14:paraId="2137314F"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5D6B6170"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tc>
      </w:tr>
      <w:tr w:rsidR="004322B1" w:rsidRPr="004322B1" w14:paraId="6419D7B6" w14:textId="77777777" w:rsidTr="00BB2F9E">
        <w:tc>
          <w:tcPr>
            <w:tcW w:w="1976" w:type="dxa"/>
            <w:tcBorders>
              <w:top w:val="single" w:sz="4" w:space="0" w:color="auto"/>
              <w:left w:val="single" w:sz="4" w:space="0" w:color="auto"/>
              <w:bottom w:val="single" w:sz="4" w:space="0" w:color="auto"/>
              <w:right w:val="single" w:sz="4" w:space="0" w:color="auto"/>
            </w:tcBorders>
          </w:tcPr>
          <w:p w14:paraId="5DB9E33A" w14:textId="44483BAE" w:rsidR="004322B1" w:rsidRPr="004322B1" w:rsidRDefault="004322B1" w:rsidP="004322B1">
            <w:pPr>
              <w:tabs>
                <w:tab w:val="left" w:pos="7760"/>
              </w:tabs>
              <w:rPr>
                <w:rFonts w:cstheme="minorHAnsi"/>
                <w:sz w:val="20"/>
                <w:szCs w:val="20"/>
              </w:rPr>
            </w:pPr>
            <w:r w:rsidRPr="004322B1">
              <w:rPr>
                <w:rFonts w:cstheme="minorHAnsi"/>
                <w:sz w:val="20"/>
                <w:szCs w:val="20"/>
              </w:rPr>
              <w:t>Stevens</w:t>
            </w:r>
          </w:p>
          <w:p w14:paraId="3F4F0369"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8</w:t>
            </w:r>
          </w:p>
          <w:p w14:paraId="554296BB"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769D57A0" w14:textId="77777777" w:rsidR="004322B1" w:rsidRPr="004322B1" w:rsidRDefault="004322B1" w:rsidP="004322B1">
            <w:pPr>
              <w:tabs>
                <w:tab w:val="left" w:pos="7760"/>
              </w:tabs>
              <w:rPr>
                <w:rFonts w:cstheme="minorHAnsi"/>
                <w:sz w:val="20"/>
                <w:szCs w:val="20"/>
              </w:rPr>
            </w:pPr>
            <w:r w:rsidRPr="004322B1">
              <w:rPr>
                <w:rFonts w:cstheme="minorHAnsi"/>
                <w:sz w:val="20"/>
                <w:szCs w:val="20"/>
              </w:rPr>
              <w:t>CRPs/NTCRP</w:t>
            </w:r>
          </w:p>
        </w:tc>
        <w:tc>
          <w:tcPr>
            <w:tcW w:w="3075" w:type="dxa"/>
            <w:tcBorders>
              <w:top w:val="single" w:sz="4" w:space="0" w:color="auto"/>
              <w:left w:val="single" w:sz="4" w:space="0" w:color="auto"/>
              <w:bottom w:val="single" w:sz="4" w:space="0" w:color="auto"/>
              <w:right w:val="single" w:sz="4" w:space="0" w:color="auto"/>
            </w:tcBorders>
          </w:tcPr>
          <w:p w14:paraId="0D379136" w14:textId="77777777" w:rsidR="004322B1" w:rsidRPr="004322B1" w:rsidRDefault="004322B1" w:rsidP="004322B1">
            <w:pPr>
              <w:rPr>
                <w:rFonts w:cstheme="minorHAnsi"/>
                <w:sz w:val="20"/>
                <w:szCs w:val="20"/>
              </w:rPr>
            </w:pPr>
            <w:r w:rsidRPr="004322B1">
              <w:rPr>
                <w:rFonts w:cstheme="minorHAnsi"/>
                <w:sz w:val="20"/>
                <w:szCs w:val="20"/>
              </w:rPr>
              <w:t>Academic</w:t>
            </w:r>
          </w:p>
          <w:p w14:paraId="27CA704D" w14:textId="77777777" w:rsidR="004322B1" w:rsidRPr="004322B1" w:rsidRDefault="004322B1" w:rsidP="004322B1">
            <w:pPr>
              <w:rPr>
                <w:rFonts w:cstheme="minorHAnsi"/>
                <w:sz w:val="20"/>
                <w:szCs w:val="20"/>
              </w:rPr>
            </w:pPr>
            <w:r w:rsidRPr="004322B1">
              <w:rPr>
                <w:rFonts w:cstheme="minorHAnsi"/>
                <w:sz w:val="20"/>
                <w:szCs w:val="20"/>
              </w:rPr>
              <w:t>Book chapter</w:t>
            </w:r>
          </w:p>
          <w:p w14:paraId="1C430FD8" w14:textId="77777777" w:rsidR="004322B1" w:rsidRPr="004322B1" w:rsidRDefault="004322B1" w:rsidP="004322B1">
            <w:pPr>
              <w:rPr>
                <w:rFonts w:cstheme="minorHAnsi"/>
                <w:sz w:val="20"/>
                <w:szCs w:val="20"/>
              </w:rPr>
            </w:pPr>
            <w:r w:rsidRPr="004322B1">
              <w:rPr>
                <w:rFonts w:cstheme="minorHAnsi"/>
                <w:sz w:val="20"/>
                <w:szCs w:val="20"/>
              </w:rPr>
              <w:t>Text/opinion</w:t>
            </w:r>
          </w:p>
          <w:p w14:paraId="53C38B16" w14:textId="77777777" w:rsidR="004322B1" w:rsidRPr="004322B1" w:rsidRDefault="004322B1" w:rsidP="004322B1">
            <w:pPr>
              <w:rPr>
                <w:rFonts w:cstheme="minorHAnsi"/>
                <w:sz w:val="20"/>
                <w:szCs w:val="20"/>
              </w:rPr>
            </w:pPr>
            <w:r w:rsidRPr="004322B1">
              <w:rPr>
                <w:rFonts w:cstheme="minorHAnsi"/>
                <w:sz w:val="20"/>
                <w:szCs w:val="20"/>
              </w:rPr>
              <w:t>Discusses involvement in cancer research.</w:t>
            </w:r>
          </w:p>
        </w:tc>
        <w:tc>
          <w:tcPr>
            <w:tcW w:w="7846" w:type="dxa"/>
            <w:tcBorders>
              <w:top w:val="single" w:sz="4" w:space="0" w:color="auto"/>
              <w:left w:val="single" w:sz="4" w:space="0" w:color="auto"/>
              <w:bottom w:val="single" w:sz="4" w:space="0" w:color="auto"/>
              <w:right w:val="single" w:sz="4" w:space="0" w:color="auto"/>
            </w:tcBorders>
          </w:tcPr>
          <w:p w14:paraId="0FBBBEF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309A83EB"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es, benefits and challenges of cancer research, provides examples including NTCRP.</w:t>
            </w:r>
          </w:p>
          <w:p w14:paraId="32C394F4" w14:textId="77777777" w:rsidR="004322B1" w:rsidRPr="004322B1" w:rsidRDefault="004322B1" w:rsidP="004322B1">
            <w:pPr>
              <w:tabs>
                <w:tab w:val="left" w:pos="7760"/>
              </w:tabs>
              <w:rPr>
                <w:rFonts w:cstheme="minorHAnsi"/>
                <w:sz w:val="20"/>
                <w:szCs w:val="20"/>
              </w:rPr>
            </w:pPr>
            <w:r w:rsidRPr="004322B1">
              <w:rPr>
                <w:rFonts w:cstheme="minorHAnsi"/>
                <w:sz w:val="20"/>
                <w:szCs w:val="20"/>
              </w:rPr>
              <w:t>Main points include recruitment and representation, payment, relationships between consumers and researchers, support.</w:t>
            </w:r>
          </w:p>
          <w:p w14:paraId="14363287"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7E3D2F5E"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facilitators, barriers, evaluation.</w:t>
            </w:r>
          </w:p>
        </w:tc>
        <w:tc>
          <w:tcPr>
            <w:tcW w:w="1557" w:type="dxa"/>
            <w:tcBorders>
              <w:top w:val="single" w:sz="4" w:space="0" w:color="auto"/>
              <w:left w:val="single" w:sz="4" w:space="0" w:color="auto"/>
              <w:bottom w:val="single" w:sz="4" w:space="0" w:color="auto"/>
              <w:right w:val="single" w:sz="4" w:space="0" w:color="auto"/>
            </w:tcBorders>
          </w:tcPr>
          <w:p w14:paraId="0C4F308C"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5506270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68140BE9" w14:textId="77777777" w:rsidR="004322B1" w:rsidRPr="004322B1" w:rsidRDefault="004322B1" w:rsidP="004322B1">
            <w:pPr>
              <w:tabs>
                <w:tab w:val="left" w:pos="7760"/>
              </w:tabs>
              <w:rPr>
                <w:rFonts w:cstheme="minorHAnsi"/>
                <w:sz w:val="20"/>
                <w:szCs w:val="20"/>
              </w:rPr>
            </w:pPr>
          </w:p>
        </w:tc>
      </w:tr>
      <w:tr w:rsidR="004322B1" w:rsidRPr="004322B1" w14:paraId="3D0ED8D1" w14:textId="77777777" w:rsidTr="00BB2F9E">
        <w:tc>
          <w:tcPr>
            <w:tcW w:w="1976" w:type="dxa"/>
            <w:tcBorders>
              <w:top w:val="single" w:sz="4" w:space="0" w:color="auto"/>
              <w:left w:val="single" w:sz="4" w:space="0" w:color="auto"/>
              <w:bottom w:val="single" w:sz="4" w:space="0" w:color="auto"/>
              <w:right w:val="single" w:sz="4" w:space="0" w:color="auto"/>
            </w:tcBorders>
          </w:tcPr>
          <w:p w14:paraId="4E755ACD" w14:textId="22264DAA" w:rsidR="004322B1" w:rsidRPr="004322B1" w:rsidRDefault="004322B1" w:rsidP="004322B1">
            <w:pPr>
              <w:tabs>
                <w:tab w:val="left" w:pos="7760"/>
              </w:tabs>
              <w:rPr>
                <w:rFonts w:cstheme="minorHAnsi"/>
                <w:color w:val="FF0000"/>
                <w:sz w:val="20"/>
                <w:szCs w:val="20"/>
              </w:rPr>
            </w:pPr>
            <w:r w:rsidRPr="004322B1">
              <w:rPr>
                <w:rFonts w:cstheme="minorHAnsi"/>
                <w:sz w:val="20"/>
                <w:szCs w:val="20"/>
              </w:rPr>
              <w:t>Stevens</w:t>
            </w:r>
          </w:p>
          <w:p w14:paraId="072943B7"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551783C5"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0226F091"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2AE78F8B" w14:textId="77777777" w:rsidR="004322B1" w:rsidRPr="004322B1" w:rsidRDefault="004322B1" w:rsidP="004322B1">
            <w:pPr>
              <w:rPr>
                <w:rFonts w:cstheme="minorHAnsi"/>
                <w:sz w:val="20"/>
                <w:szCs w:val="20"/>
              </w:rPr>
            </w:pPr>
            <w:r w:rsidRPr="004322B1">
              <w:rPr>
                <w:rFonts w:cstheme="minorHAnsi"/>
                <w:sz w:val="20"/>
                <w:szCs w:val="20"/>
              </w:rPr>
              <w:t>Academic</w:t>
            </w:r>
          </w:p>
          <w:p w14:paraId="107A8910" w14:textId="77777777" w:rsidR="004322B1" w:rsidRPr="004322B1" w:rsidRDefault="004322B1" w:rsidP="004322B1">
            <w:pPr>
              <w:rPr>
                <w:rFonts w:cstheme="minorHAnsi"/>
                <w:sz w:val="20"/>
                <w:szCs w:val="20"/>
              </w:rPr>
            </w:pPr>
            <w:r w:rsidRPr="004322B1">
              <w:rPr>
                <w:rFonts w:cstheme="minorHAnsi"/>
                <w:sz w:val="20"/>
                <w:szCs w:val="20"/>
              </w:rPr>
              <w:t>Book chapter</w:t>
            </w:r>
          </w:p>
          <w:p w14:paraId="47E8F2D2" w14:textId="77777777" w:rsidR="004322B1" w:rsidRPr="004322B1" w:rsidRDefault="004322B1" w:rsidP="004322B1">
            <w:pPr>
              <w:rPr>
                <w:rFonts w:cstheme="minorHAnsi"/>
                <w:sz w:val="20"/>
                <w:szCs w:val="20"/>
              </w:rPr>
            </w:pPr>
            <w:r w:rsidRPr="004322B1">
              <w:rPr>
                <w:rFonts w:cstheme="minorHAnsi"/>
                <w:sz w:val="20"/>
                <w:szCs w:val="20"/>
              </w:rPr>
              <w:t>Text/opinion</w:t>
            </w:r>
          </w:p>
          <w:p w14:paraId="4EB82B1E" w14:textId="77777777" w:rsidR="004322B1" w:rsidRPr="004322B1" w:rsidRDefault="004322B1" w:rsidP="004322B1">
            <w:pPr>
              <w:rPr>
                <w:rFonts w:cstheme="minorHAnsi"/>
                <w:sz w:val="20"/>
                <w:szCs w:val="20"/>
              </w:rPr>
            </w:pPr>
            <w:r w:rsidRPr="004322B1">
              <w:rPr>
                <w:rFonts w:cstheme="minorHAnsi"/>
                <w:sz w:val="20"/>
                <w:szCs w:val="20"/>
              </w:rPr>
              <w:t>Discusses involvement in palliative care and provides examples.</w:t>
            </w:r>
          </w:p>
        </w:tc>
        <w:tc>
          <w:tcPr>
            <w:tcW w:w="7846" w:type="dxa"/>
            <w:tcBorders>
              <w:top w:val="single" w:sz="4" w:space="0" w:color="auto"/>
              <w:left w:val="single" w:sz="4" w:space="0" w:color="auto"/>
              <w:bottom w:val="single" w:sz="4" w:space="0" w:color="auto"/>
              <w:right w:val="single" w:sz="4" w:space="0" w:color="auto"/>
            </w:tcBorders>
          </w:tcPr>
          <w:p w14:paraId="0A5B0D05"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w:t>
            </w:r>
          </w:p>
          <w:p w14:paraId="620F3A9A" w14:textId="77777777" w:rsidR="004322B1" w:rsidRPr="004322B1" w:rsidRDefault="004322B1" w:rsidP="004322B1">
            <w:pPr>
              <w:tabs>
                <w:tab w:val="left" w:pos="7760"/>
              </w:tabs>
              <w:rPr>
                <w:rFonts w:cstheme="minorHAnsi"/>
                <w:sz w:val="20"/>
                <w:szCs w:val="20"/>
              </w:rPr>
            </w:pPr>
            <w:r w:rsidRPr="004322B1">
              <w:rPr>
                <w:rFonts w:cstheme="minorHAnsi"/>
                <w:sz w:val="20"/>
                <w:szCs w:val="20"/>
              </w:rPr>
              <w:t>Describes involvement, raises key points and provides examples (cancer).</w:t>
            </w:r>
          </w:p>
          <w:p w14:paraId="7D481237" w14:textId="77777777" w:rsidR="004322B1" w:rsidRPr="004322B1" w:rsidRDefault="004322B1" w:rsidP="004322B1">
            <w:pPr>
              <w:tabs>
                <w:tab w:val="left" w:pos="7760"/>
              </w:tabs>
              <w:rPr>
                <w:rFonts w:cstheme="minorHAnsi"/>
                <w:sz w:val="20"/>
                <w:szCs w:val="20"/>
              </w:rPr>
            </w:pPr>
            <w:r w:rsidRPr="004322B1">
              <w:rPr>
                <w:rFonts w:cstheme="minorHAnsi"/>
                <w:sz w:val="20"/>
                <w:szCs w:val="20"/>
              </w:rPr>
              <w:t>Key points include benefits of involvement, importance of no coercion or tokenism, evaluation, complexity, use of IT and costs.</w:t>
            </w:r>
          </w:p>
          <w:p w14:paraId="50EFB3E0"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6D487CC" w14:textId="77777777" w:rsidR="004322B1" w:rsidRPr="004322B1" w:rsidRDefault="004322B1" w:rsidP="004322B1">
            <w:pPr>
              <w:tabs>
                <w:tab w:val="left" w:pos="7760"/>
              </w:tabs>
              <w:rPr>
                <w:rFonts w:cstheme="minorHAnsi"/>
                <w:sz w:val="20"/>
                <w:szCs w:val="20"/>
              </w:rPr>
            </w:pPr>
            <w:r w:rsidRPr="004322B1">
              <w:rPr>
                <w:rFonts w:cstheme="minorHAnsi"/>
                <w:sz w:val="20"/>
                <w:szCs w:val="20"/>
              </w:rPr>
              <w:t>Reports on facilitators, barriers and evaluation.</w:t>
            </w:r>
          </w:p>
        </w:tc>
        <w:tc>
          <w:tcPr>
            <w:tcW w:w="1557" w:type="dxa"/>
            <w:tcBorders>
              <w:top w:val="single" w:sz="4" w:space="0" w:color="auto"/>
              <w:left w:val="single" w:sz="4" w:space="0" w:color="auto"/>
              <w:bottom w:val="single" w:sz="4" w:space="0" w:color="auto"/>
              <w:right w:val="single" w:sz="4" w:space="0" w:color="auto"/>
            </w:tcBorders>
          </w:tcPr>
          <w:p w14:paraId="726A5467"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7434F59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EBDA926" w14:textId="77777777" w:rsidR="004322B1" w:rsidRPr="004322B1" w:rsidRDefault="004322B1" w:rsidP="004322B1">
            <w:pPr>
              <w:tabs>
                <w:tab w:val="left" w:pos="7760"/>
              </w:tabs>
              <w:rPr>
                <w:rFonts w:cstheme="minorHAnsi"/>
                <w:sz w:val="20"/>
                <w:szCs w:val="20"/>
              </w:rPr>
            </w:pPr>
          </w:p>
        </w:tc>
      </w:tr>
      <w:tr w:rsidR="004322B1" w:rsidRPr="004322B1" w14:paraId="26386002" w14:textId="77777777" w:rsidTr="00BB2F9E">
        <w:tc>
          <w:tcPr>
            <w:tcW w:w="1976" w:type="dxa"/>
            <w:tcBorders>
              <w:top w:val="single" w:sz="4" w:space="0" w:color="auto"/>
              <w:left w:val="single" w:sz="4" w:space="0" w:color="auto"/>
              <w:bottom w:val="single" w:sz="4" w:space="0" w:color="auto"/>
              <w:right w:val="single" w:sz="4" w:space="0" w:color="auto"/>
            </w:tcBorders>
          </w:tcPr>
          <w:p w14:paraId="7DA0A4BC" w14:textId="327E493A" w:rsidR="004322B1" w:rsidRPr="004322B1" w:rsidRDefault="004322B1" w:rsidP="004322B1">
            <w:pPr>
              <w:tabs>
                <w:tab w:val="left" w:pos="7760"/>
              </w:tabs>
              <w:rPr>
                <w:rFonts w:cstheme="minorHAnsi"/>
                <w:sz w:val="20"/>
                <w:szCs w:val="20"/>
              </w:rPr>
            </w:pPr>
            <w:r w:rsidRPr="004322B1">
              <w:rPr>
                <w:rFonts w:cstheme="minorHAnsi"/>
                <w:sz w:val="20"/>
                <w:szCs w:val="20"/>
              </w:rPr>
              <w:t>Tummers</w:t>
            </w:r>
          </w:p>
          <w:p w14:paraId="16DCC632"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5</w:t>
            </w:r>
          </w:p>
          <w:p w14:paraId="2EAC366B" w14:textId="77777777" w:rsidR="004322B1" w:rsidRPr="004322B1" w:rsidRDefault="004322B1" w:rsidP="004322B1">
            <w:pPr>
              <w:tabs>
                <w:tab w:val="left" w:pos="7760"/>
              </w:tabs>
              <w:rPr>
                <w:rFonts w:cstheme="minorHAnsi"/>
                <w:sz w:val="20"/>
                <w:szCs w:val="20"/>
              </w:rPr>
            </w:pPr>
            <w:r w:rsidRPr="004322B1">
              <w:rPr>
                <w:rFonts w:cstheme="minorHAnsi"/>
                <w:sz w:val="20"/>
                <w:szCs w:val="20"/>
              </w:rPr>
              <w:t>Netherlands</w:t>
            </w:r>
          </w:p>
          <w:p w14:paraId="1FB080F0" w14:textId="77777777" w:rsidR="004322B1" w:rsidRPr="004322B1" w:rsidRDefault="004322B1" w:rsidP="004322B1">
            <w:pPr>
              <w:rPr>
                <w:rFonts w:cstheme="minorHAnsi"/>
                <w:sz w:val="20"/>
                <w:szCs w:val="20"/>
              </w:rPr>
            </w:pPr>
            <w:r w:rsidRPr="004322B1">
              <w:rPr>
                <w:rFonts w:cstheme="minorHAnsi"/>
                <w:sz w:val="20"/>
                <w:szCs w:val="20"/>
              </w:rPr>
              <w:t>INTEGRATE-HTA</w:t>
            </w:r>
          </w:p>
          <w:p w14:paraId="514F376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670D3771" w14:textId="77777777" w:rsidR="004322B1" w:rsidRPr="004322B1" w:rsidRDefault="004322B1" w:rsidP="004322B1">
            <w:pPr>
              <w:rPr>
                <w:rFonts w:cstheme="minorHAnsi"/>
                <w:sz w:val="20"/>
                <w:szCs w:val="20"/>
              </w:rPr>
            </w:pPr>
            <w:r w:rsidRPr="004322B1">
              <w:rPr>
                <w:rFonts w:cstheme="minorHAnsi"/>
                <w:sz w:val="20"/>
                <w:szCs w:val="20"/>
              </w:rPr>
              <w:t>Grey</w:t>
            </w:r>
          </w:p>
          <w:p w14:paraId="0114DFC4" w14:textId="77777777" w:rsidR="004322B1" w:rsidRPr="004322B1" w:rsidRDefault="004322B1" w:rsidP="004322B1">
            <w:pPr>
              <w:rPr>
                <w:rFonts w:cstheme="minorHAnsi"/>
                <w:sz w:val="20"/>
                <w:szCs w:val="20"/>
              </w:rPr>
            </w:pPr>
            <w:r w:rsidRPr="004322B1">
              <w:rPr>
                <w:rFonts w:cstheme="minorHAnsi"/>
                <w:sz w:val="20"/>
                <w:szCs w:val="20"/>
              </w:rPr>
              <w:t>Conference poster</w:t>
            </w:r>
          </w:p>
          <w:p w14:paraId="18D92365" w14:textId="77777777" w:rsidR="004322B1" w:rsidRPr="004322B1" w:rsidRDefault="004322B1" w:rsidP="004322B1">
            <w:pPr>
              <w:rPr>
                <w:rFonts w:cstheme="minorHAnsi"/>
                <w:sz w:val="20"/>
                <w:szCs w:val="20"/>
              </w:rPr>
            </w:pPr>
            <w:r w:rsidRPr="004322B1">
              <w:rPr>
                <w:rFonts w:cstheme="minorHAnsi"/>
                <w:sz w:val="20"/>
                <w:szCs w:val="20"/>
              </w:rPr>
              <w:t>Qualitative</w:t>
            </w:r>
          </w:p>
          <w:p w14:paraId="5D2F8E37" w14:textId="77777777" w:rsidR="004322B1" w:rsidRPr="004322B1" w:rsidRDefault="004322B1" w:rsidP="004322B1">
            <w:pPr>
              <w:rPr>
                <w:rFonts w:cstheme="minorHAnsi"/>
                <w:sz w:val="20"/>
                <w:szCs w:val="20"/>
              </w:rPr>
            </w:pPr>
            <w:r w:rsidRPr="004322B1">
              <w:rPr>
                <w:rFonts w:cstheme="minorHAnsi"/>
                <w:sz w:val="20"/>
                <w:szCs w:val="20"/>
              </w:rPr>
              <w:t>Reported on involving patients and other stakeholders in defining research [priorities in palliative care.</w:t>
            </w:r>
          </w:p>
        </w:tc>
        <w:tc>
          <w:tcPr>
            <w:tcW w:w="7846" w:type="dxa"/>
            <w:tcBorders>
              <w:top w:val="single" w:sz="4" w:space="0" w:color="auto"/>
              <w:left w:val="single" w:sz="4" w:space="0" w:color="auto"/>
              <w:bottom w:val="single" w:sz="4" w:space="0" w:color="auto"/>
              <w:right w:val="single" w:sz="4" w:space="0" w:color="auto"/>
            </w:tcBorders>
          </w:tcPr>
          <w:p w14:paraId="046FC5FD"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4F0B2937"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interviews with patients (n=2) and other stakeholders, all professionals (n=12).</w:t>
            </w:r>
          </w:p>
          <w:p w14:paraId="7A39068F" w14:textId="77777777" w:rsidR="004322B1" w:rsidRPr="004322B1" w:rsidRDefault="004322B1" w:rsidP="004322B1">
            <w:pPr>
              <w:tabs>
                <w:tab w:val="left" w:pos="7760"/>
              </w:tabs>
              <w:rPr>
                <w:rFonts w:cstheme="minorHAnsi"/>
                <w:sz w:val="20"/>
                <w:szCs w:val="20"/>
              </w:rPr>
            </w:pPr>
            <w:r w:rsidRPr="004322B1">
              <w:rPr>
                <w:rFonts w:cstheme="minorHAnsi"/>
                <w:sz w:val="20"/>
                <w:szCs w:val="20"/>
              </w:rPr>
              <w:t>Identified mismatch between available evidence and stakeholders’ concerns, challenges of differing perspectives.</w:t>
            </w:r>
          </w:p>
          <w:p w14:paraId="78BD852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nsultation</w:t>
            </w:r>
          </w:p>
          <w:p w14:paraId="19A9DD8C" w14:textId="77777777" w:rsidR="004322B1" w:rsidRPr="004322B1" w:rsidRDefault="004322B1" w:rsidP="004322B1">
            <w:pPr>
              <w:tabs>
                <w:tab w:val="left" w:pos="7760"/>
              </w:tabs>
              <w:rPr>
                <w:rFonts w:cstheme="minorHAnsi"/>
                <w:sz w:val="20"/>
                <w:szCs w:val="20"/>
              </w:rPr>
            </w:pPr>
            <w:r w:rsidRPr="004322B1">
              <w:rPr>
                <w:rFonts w:cstheme="minorHAnsi"/>
                <w:sz w:val="20"/>
                <w:szCs w:val="20"/>
              </w:rPr>
              <w:t>Limited barriers and evaluation reported.</w:t>
            </w:r>
          </w:p>
          <w:p w14:paraId="24A4F623"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678371FB"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38B89F26"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1DBE3D0A" w14:textId="77777777" w:rsidR="004322B1" w:rsidRPr="004322B1" w:rsidRDefault="004322B1" w:rsidP="004322B1">
            <w:pPr>
              <w:tabs>
                <w:tab w:val="left" w:pos="7760"/>
              </w:tabs>
              <w:rPr>
                <w:rFonts w:cstheme="minorHAnsi"/>
                <w:sz w:val="20"/>
                <w:szCs w:val="20"/>
              </w:rPr>
            </w:pPr>
          </w:p>
        </w:tc>
      </w:tr>
      <w:tr w:rsidR="004322B1" w:rsidRPr="004322B1" w14:paraId="149FA270" w14:textId="77777777" w:rsidTr="00BB2F9E">
        <w:tc>
          <w:tcPr>
            <w:tcW w:w="1976" w:type="dxa"/>
            <w:tcBorders>
              <w:top w:val="single" w:sz="4" w:space="0" w:color="auto"/>
              <w:left w:val="single" w:sz="4" w:space="0" w:color="auto"/>
              <w:bottom w:val="single" w:sz="4" w:space="0" w:color="auto"/>
              <w:right w:val="single" w:sz="4" w:space="0" w:color="auto"/>
            </w:tcBorders>
          </w:tcPr>
          <w:p w14:paraId="5BC7E91E" w14:textId="31CC0113" w:rsidR="004322B1" w:rsidRPr="004322B1" w:rsidRDefault="004322B1" w:rsidP="004322B1">
            <w:pPr>
              <w:tabs>
                <w:tab w:val="left" w:pos="7760"/>
              </w:tabs>
              <w:rPr>
                <w:rFonts w:cstheme="minorHAnsi"/>
                <w:sz w:val="20"/>
                <w:szCs w:val="20"/>
              </w:rPr>
            </w:pPr>
            <w:r w:rsidRPr="004322B1">
              <w:rPr>
                <w:rFonts w:cstheme="minorHAnsi"/>
                <w:sz w:val="20"/>
                <w:szCs w:val="20"/>
              </w:rPr>
              <w:t>Turner</w:t>
            </w:r>
          </w:p>
          <w:p w14:paraId="1F470D2D"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03D132B2"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0B9284C0"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0EFB6211" w14:textId="77777777" w:rsidR="004322B1" w:rsidRPr="004322B1" w:rsidRDefault="004322B1" w:rsidP="004322B1">
            <w:pPr>
              <w:rPr>
                <w:rFonts w:cstheme="minorHAnsi"/>
                <w:sz w:val="20"/>
                <w:szCs w:val="20"/>
              </w:rPr>
            </w:pPr>
            <w:r w:rsidRPr="004322B1">
              <w:rPr>
                <w:rFonts w:cstheme="minorHAnsi"/>
                <w:sz w:val="20"/>
                <w:szCs w:val="20"/>
              </w:rPr>
              <w:t>Academic</w:t>
            </w:r>
          </w:p>
          <w:p w14:paraId="5CEDCF03" w14:textId="77777777" w:rsidR="004322B1" w:rsidRPr="004322B1" w:rsidRDefault="004322B1" w:rsidP="004322B1">
            <w:pPr>
              <w:rPr>
                <w:rFonts w:cstheme="minorHAnsi"/>
                <w:sz w:val="20"/>
                <w:szCs w:val="20"/>
              </w:rPr>
            </w:pPr>
            <w:r w:rsidRPr="004322B1">
              <w:rPr>
                <w:rFonts w:cstheme="minorHAnsi"/>
                <w:sz w:val="20"/>
                <w:szCs w:val="20"/>
              </w:rPr>
              <w:t>Conference abstract</w:t>
            </w:r>
          </w:p>
          <w:p w14:paraId="2A2B7FB5" w14:textId="77777777" w:rsidR="004322B1" w:rsidRPr="004322B1" w:rsidRDefault="004322B1" w:rsidP="004322B1">
            <w:pPr>
              <w:rPr>
                <w:rFonts w:cstheme="minorHAnsi"/>
                <w:sz w:val="20"/>
                <w:szCs w:val="20"/>
              </w:rPr>
            </w:pPr>
            <w:r w:rsidRPr="004322B1">
              <w:rPr>
                <w:rFonts w:cstheme="minorHAnsi"/>
                <w:sz w:val="20"/>
                <w:szCs w:val="20"/>
              </w:rPr>
              <w:t>Text/opinion</w:t>
            </w:r>
          </w:p>
          <w:p w14:paraId="61CEFF85" w14:textId="77777777" w:rsidR="004322B1" w:rsidRPr="004322B1" w:rsidRDefault="004322B1" w:rsidP="004322B1">
            <w:pPr>
              <w:rPr>
                <w:rFonts w:cstheme="minorHAnsi"/>
                <w:sz w:val="20"/>
                <w:szCs w:val="20"/>
              </w:rPr>
            </w:pPr>
            <w:r w:rsidRPr="004322B1">
              <w:rPr>
                <w:rFonts w:cstheme="minorHAnsi"/>
                <w:sz w:val="20"/>
                <w:szCs w:val="20"/>
              </w:rPr>
              <w:lastRenderedPageBreak/>
              <w:t>Reports on action research with older prisoners to improve palliative care services in prison.</w:t>
            </w:r>
          </w:p>
        </w:tc>
        <w:tc>
          <w:tcPr>
            <w:tcW w:w="7846" w:type="dxa"/>
            <w:tcBorders>
              <w:top w:val="single" w:sz="4" w:space="0" w:color="auto"/>
              <w:left w:val="single" w:sz="4" w:space="0" w:color="auto"/>
              <w:bottom w:val="single" w:sz="4" w:space="0" w:color="auto"/>
              <w:right w:val="single" w:sz="4" w:space="0" w:color="auto"/>
            </w:tcBorders>
          </w:tcPr>
          <w:p w14:paraId="5D2D7711"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Research</w:t>
            </w:r>
          </w:p>
          <w:p w14:paraId="343DBAA4" w14:textId="77777777" w:rsidR="004322B1" w:rsidRPr="004322B1" w:rsidRDefault="004322B1" w:rsidP="004322B1">
            <w:pPr>
              <w:tabs>
                <w:tab w:val="left" w:pos="7760"/>
              </w:tabs>
              <w:rPr>
                <w:rFonts w:cstheme="minorHAnsi"/>
                <w:sz w:val="20"/>
                <w:szCs w:val="20"/>
              </w:rPr>
            </w:pPr>
            <w:r w:rsidRPr="004322B1">
              <w:rPr>
                <w:rFonts w:cstheme="minorHAnsi"/>
                <w:sz w:val="20"/>
                <w:szCs w:val="20"/>
              </w:rPr>
              <w:t>Describes Older Prisoners Group and production of an information leaflet.</w:t>
            </w:r>
          </w:p>
          <w:p w14:paraId="3F2DFBE5"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225639F"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only discussed.</w:t>
            </w:r>
          </w:p>
          <w:p w14:paraId="4F6BA606" w14:textId="77777777" w:rsidR="004322B1" w:rsidRPr="004322B1" w:rsidRDefault="004322B1" w:rsidP="004322B1">
            <w:pPr>
              <w:tabs>
                <w:tab w:val="left" w:pos="7760"/>
              </w:tabs>
              <w:rPr>
                <w:rFonts w:cstheme="minorHAnsi"/>
                <w:sz w:val="20"/>
                <w:szCs w:val="20"/>
              </w:rPr>
            </w:pPr>
          </w:p>
        </w:tc>
        <w:tc>
          <w:tcPr>
            <w:tcW w:w="1557" w:type="dxa"/>
            <w:tcBorders>
              <w:top w:val="single" w:sz="4" w:space="0" w:color="auto"/>
              <w:left w:val="single" w:sz="4" w:space="0" w:color="auto"/>
              <w:bottom w:val="single" w:sz="4" w:space="0" w:color="auto"/>
              <w:right w:val="single" w:sz="4" w:space="0" w:color="auto"/>
            </w:tcBorders>
          </w:tcPr>
          <w:p w14:paraId="6FCD1728"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29FE57B6" w14:textId="77777777" w:rsidR="004322B1" w:rsidRPr="004322B1" w:rsidRDefault="004322B1" w:rsidP="004322B1">
            <w:pPr>
              <w:tabs>
                <w:tab w:val="left" w:pos="7760"/>
              </w:tabs>
              <w:rPr>
                <w:rFonts w:cstheme="minorHAnsi"/>
                <w:sz w:val="20"/>
                <w:szCs w:val="20"/>
              </w:rPr>
            </w:pPr>
            <w:r w:rsidRPr="004322B1">
              <w:rPr>
                <w:rFonts w:cstheme="minorHAnsi"/>
                <w:sz w:val="20"/>
                <w:szCs w:val="20"/>
              </w:rPr>
              <w:t>Weak</w:t>
            </w:r>
          </w:p>
          <w:p w14:paraId="1D77B677" w14:textId="77777777" w:rsidR="004322B1" w:rsidRPr="004322B1" w:rsidRDefault="004322B1" w:rsidP="004322B1">
            <w:pPr>
              <w:tabs>
                <w:tab w:val="left" w:pos="7760"/>
              </w:tabs>
              <w:rPr>
                <w:rFonts w:cstheme="minorHAnsi"/>
                <w:sz w:val="20"/>
                <w:szCs w:val="20"/>
              </w:rPr>
            </w:pPr>
          </w:p>
        </w:tc>
      </w:tr>
      <w:tr w:rsidR="004322B1" w:rsidRPr="004322B1" w14:paraId="572EF201" w14:textId="77777777" w:rsidTr="00BB2F9E">
        <w:tc>
          <w:tcPr>
            <w:tcW w:w="1976" w:type="dxa"/>
            <w:tcBorders>
              <w:top w:val="single" w:sz="4" w:space="0" w:color="auto"/>
              <w:left w:val="single" w:sz="4" w:space="0" w:color="auto"/>
              <w:bottom w:val="single" w:sz="4" w:space="0" w:color="auto"/>
              <w:right w:val="single" w:sz="4" w:space="0" w:color="auto"/>
            </w:tcBorders>
          </w:tcPr>
          <w:p w14:paraId="4B2766CC" w14:textId="7A5208EB" w:rsidR="004322B1" w:rsidRPr="004322B1" w:rsidRDefault="004322B1" w:rsidP="004322B1">
            <w:pPr>
              <w:tabs>
                <w:tab w:val="left" w:pos="7760"/>
              </w:tabs>
              <w:rPr>
                <w:rFonts w:cstheme="minorHAnsi"/>
                <w:sz w:val="20"/>
                <w:szCs w:val="20"/>
              </w:rPr>
            </w:pPr>
            <w:r w:rsidRPr="004322B1">
              <w:rPr>
                <w:rFonts w:cstheme="minorHAnsi"/>
                <w:sz w:val="20"/>
                <w:szCs w:val="20"/>
              </w:rPr>
              <w:t>TwoCan Associates</w:t>
            </w:r>
          </w:p>
          <w:p w14:paraId="419F7E38"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1EBA0994"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620E476F"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58D750E7" w14:textId="77777777" w:rsidR="004322B1" w:rsidRPr="004322B1" w:rsidRDefault="004322B1" w:rsidP="004322B1">
            <w:pPr>
              <w:rPr>
                <w:rFonts w:cstheme="minorHAnsi"/>
                <w:sz w:val="20"/>
                <w:szCs w:val="20"/>
              </w:rPr>
            </w:pPr>
            <w:r w:rsidRPr="004322B1">
              <w:rPr>
                <w:rFonts w:cstheme="minorHAnsi"/>
                <w:sz w:val="20"/>
                <w:szCs w:val="20"/>
              </w:rPr>
              <w:t>Grey</w:t>
            </w:r>
          </w:p>
          <w:p w14:paraId="5747971E" w14:textId="77777777" w:rsidR="004322B1" w:rsidRPr="004322B1" w:rsidRDefault="004322B1" w:rsidP="004322B1">
            <w:pPr>
              <w:rPr>
                <w:rFonts w:cstheme="minorHAnsi"/>
                <w:sz w:val="20"/>
                <w:szCs w:val="20"/>
              </w:rPr>
            </w:pPr>
            <w:r w:rsidRPr="004322B1">
              <w:rPr>
                <w:rFonts w:cstheme="minorHAnsi"/>
                <w:sz w:val="20"/>
                <w:szCs w:val="20"/>
              </w:rPr>
              <w:t>Report</w:t>
            </w:r>
          </w:p>
          <w:p w14:paraId="707D34A2" w14:textId="77777777" w:rsidR="004322B1" w:rsidRPr="004322B1" w:rsidRDefault="004322B1" w:rsidP="004322B1">
            <w:pPr>
              <w:rPr>
                <w:rFonts w:cstheme="minorHAnsi"/>
                <w:sz w:val="20"/>
                <w:szCs w:val="20"/>
              </w:rPr>
            </w:pPr>
            <w:r w:rsidRPr="004322B1">
              <w:rPr>
                <w:rFonts w:cstheme="minorHAnsi"/>
                <w:sz w:val="20"/>
                <w:szCs w:val="20"/>
              </w:rPr>
              <w:t>Systematic review, qualitative</w:t>
            </w:r>
          </w:p>
          <w:p w14:paraId="0E5929C9"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commissioned by Macmillan Cancer Relief, to identify ways Macmillan can elicit user priorities and involve users.</w:t>
            </w:r>
          </w:p>
          <w:p w14:paraId="0DA4AC1C"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16B6878" w14:textId="77777777" w:rsidR="004322B1" w:rsidRPr="004322B1" w:rsidRDefault="004322B1" w:rsidP="004322B1">
            <w:pPr>
              <w:tabs>
                <w:tab w:val="left" w:pos="7760"/>
              </w:tabs>
              <w:rPr>
                <w:rFonts w:cstheme="minorHAnsi"/>
                <w:sz w:val="20"/>
                <w:szCs w:val="20"/>
              </w:rPr>
            </w:pPr>
            <w:r w:rsidRPr="004322B1">
              <w:rPr>
                <w:rFonts w:cstheme="minorHAnsi"/>
                <w:sz w:val="20"/>
                <w:szCs w:val="20"/>
              </w:rPr>
              <w:t>Service provision, research</w:t>
            </w:r>
          </w:p>
          <w:p w14:paraId="10938336" w14:textId="77777777" w:rsidR="004322B1" w:rsidRPr="004322B1" w:rsidRDefault="004322B1" w:rsidP="004322B1">
            <w:pPr>
              <w:tabs>
                <w:tab w:val="left" w:pos="7760"/>
              </w:tabs>
              <w:rPr>
                <w:rFonts w:cstheme="minorHAnsi"/>
                <w:sz w:val="20"/>
                <w:szCs w:val="20"/>
              </w:rPr>
            </w:pPr>
            <w:r w:rsidRPr="004322B1">
              <w:rPr>
                <w:rFonts w:cstheme="minorHAnsi"/>
                <w:sz w:val="20"/>
                <w:szCs w:val="20"/>
              </w:rPr>
              <w:t>Evaluation on involvement using interviews with staff (n=12) and patients/carers (n=8) from Macmillan projects, other organisations and Cancer Partnership groups, workshop for people affected by cancer and staff.</w:t>
            </w:r>
          </w:p>
          <w:p w14:paraId="061D6A44" w14:textId="77777777" w:rsidR="004322B1" w:rsidRPr="004322B1" w:rsidRDefault="004322B1" w:rsidP="004322B1">
            <w:pPr>
              <w:tabs>
                <w:tab w:val="left" w:pos="7760"/>
              </w:tabs>
              <w:rPr>
                <w:rFonts w:cstheme="minorHAnsi"/>
                <w:sz w:val="20"/>
                <w:szCs w:val="20"/>
              </w:rPr>
            </w:pPr>
            <w:r w:rsidRPr="004322B1">
              <w:rPr>
                <w:rFonts w:cstheme="minorHAnsi"/>
                <w:sz w:val="20"/>
                <w:szCs w:val="20"/>
              </w:rPr>
              <w:t>Project was overseen by a steering group (included staff and users) and a reference group of people affected by cancer commented on progress reports.</w:t>
            </w:r>
          </w:p>
          <w:p w14:paraId="318261CC" w14:textId="77777777" w:rsidR="004322B1" w:rsidRPr="004322B1" w:rsidRDefault="004322B1" w:rsidP="004322B1">
            <w:pPr>
              <w:tabs>
                <w:tab w:val="left" w:pos="7760"/>
              </w:tabs>
              <w:rPr>
                <w:rFonts w:cstheme="minorHAnsi"/>
                <w:sz w:val="20"/>
                <w:szCs w:val="20"/>
              </w:rPr>
            </w:pPr>
            <w:r w:rsidRPr="004322B1">
              <w:rPr>
                <w:rFonts w:cstheme="minorHAnsi"/>
                <w:sz w:val="20"/>
                <w:szCs w:val="20"/>
              </w:rPr>
              <w:t>Detailed information given on different involvement methods, numerous examples provided of involvement in other organisations, specific recommendations for Macmillan provided.</w:t>
            </w:r>
          </w:p>
          <w:p w14:paraId="71EE9BF2"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69E18A63"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briefly discussed. Included structural issues, diversity, feedback, communication.</w:t>
            </w:r>
          </w:p>
        </w:tc>
        <w:tc>
          <w:tcPr>
            <w:tcW w:w="1557" w:type="dxa"/>
            <w:tcBorders>
              <w:top w:val="single" w:sz="4" w:space="0" w:color="auto"/>
              <w:left w:val="single" w:sz="4" w:space="0" w:color="auto"/>
              <w:bottom w:val="single" w:sz="4" w:space="0" w:color="auto"/>
              <w:right w:val="single" w:sz="4" w:space="0" w:color="auto"/>
            </w:tcBorders>
          </w:tcPr>
          <w:p w14:paraId="0C86D6C1"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2BE954F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16DAA67" w14:textId="77777777" w:rsidR="004322B1" w:rsidRPr="004322B1" w:rsidRDefault="004322B1" w:rsidP="004322B1">
            <w:pPr>
              <w:tabs>
                <w:tab w:val="left" w:pos="7760"/>
              </w:tabs>
              <w:rPr>
                <w:rFonts w:cstheme="minorHAnsi"/>
                <w:sz w:val="20"/>
                <w:szCs w:val="20"/>
              </w:rPr>
            </w:pPr>
          </w:p>
        </w:tc>
      </w:tr>
      <w:tr w:rsidR="004322B1" w:rsidRPr="004322B1" w14:paraId="43DD6B04" w14:textId="77777777" w:rsidTr="00BB2F9E">
        <w:tc>
          <w:tcPr>
            <w:tcW w:w="1976" w:type="dxa"/>
            <w:tcBorders>
              <w:top w:val="single" w:sz="4" w:space="0" w:color="auto"/>
              <w:left w:val="single" w:sz="4" w:space="0" w:color="auto"/>
              <w:bottom w:val="single" w:sz="4" w:space="0" w:color="auto"/>
              <w:right w:val="single" w:sz="4" w:space="0" w:color="auto"/>
            </w:tcBorders>
          </w:tcPr>
          <w:p w14:paraId="3F07003B" w14:textId="382D2977" w:rsidR="004322B1" w:rsidRPr="004322B1" w:rsidRDefault="004322B1" w:rsidP="004322B1">
            <w:pPr>
              <w:tabs>
                <w:tab w:val="left" w:pos="7760"/>
              </w:tabs>
              <w:rPr>
                <w:rFonts w:cstheme="minorHAnsi"/>
                <w:sz w:val="20"/>
                <w:szCs w:val="20"/>
              </w:rPr>
            </w:pPr>
            <w:r w:rsidRPr="004322B1">
              <w:rPr>
                <w:rFonts w:cstheme="minorHAnsi"/>
                <w:sz w:val="20"/>
                <w:szCs w:val="20"/>
              </w:rPr>
              <w:t>Wan</w:t>
            </w:r>
          </w:p>
          <w:p w14:paraId="0AA0B88B" w14:textId="77777777" w:rsidR="004322B1" w:rsidRPr="004322B1" w:rsidRDefault="004322B1" w:rsidP="004322B1">
            <w:pPr>
              <w:tabs>
                <w:tab w:val="left" w:pos="7760"/>
              </w:tabs>
              <w:rPr>
                <w:rFonts w:cstheme="minorHAnsi"/>
                <w:sz w:val="20"/>
                <w:szCs w:val="20"/>
              </w:rPr>
            </w:pPr>
            <w:r w:rsidRPr="004322B1">
              <w:rPr>
                <w:rFonts w:cstheme="minorHAnsi"/>
                <w:sz w:val="20"/>
                <w:szCs w:val="20"/>
              </w:rPr>
              <w:t>2016</w:t>
            </w:r>
          </w:p>
          <w:p w14:paraId="52D46F8E"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AC88A3B"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3A6BC5A3" w14:textId="77777777" w:rsidR="004322B1" w:rsidRPr="004322B1" w:rsidRDefault="004322B1" w:rsidP="004322B1">
            <w:pPr>
              <w:rPr>
                <w:rFonts w:cstheme="minorHAnsi"/>
                <w:sz w:val="20"/>
                <w:szCs w:val="20"/>
              </w:rPr>
            </w:pPr>
            <w:r w:rsidRPr="004322B1">
              <w:rPr>
                <w:rFonts w:cstheme="minorHAnsi"/>
                <w:sz w:val="20"/>
                <w:szCs w:val="20"/>
              </w:rPr>
              <w:t>Academic</w:t>
            </w:r>
          </w:p>
          <w:p w14:paraId="5389CDA3" w14:textId="77777777" w:rsidR="004322B1" w:rsidRPr="004322B1" w:rsidRDefault="004322B1" w:rsidP="004322B1">
            <w:pPr>
              <w:rPr>
                <w:rFonts w:cstheme="minorHAnsi"/>
                <w:sz w:val="20"/>
                <w:szCs w:val="20"/>
              </w:rPr>
            </w:pPr>
            <w:r w:rsidRPr="004322B1">
              <w:rPr>
                <w:rFonts w:cstheme="minorHAnsi"/>
                <w:sz w:val="20"/>
                <w:szCs w:val="20"/>
              </w:rPr>
              <w:t>Journal article</w:t>
            </w:r>
          </w:p>
          <w:p w14:paraId="68A2D4BB" w14:textId="77777777" w:rsidR="004322B1" w:rsidRPr="004322B1" w:rsidRDefault="004322B1" w:rsidP="004322B1">
            <w:pPr>
              <w:rPr>
                <w:rFonts w:cstheme="minorHAnsi"/>
                <w:sz w:val="20"/>
                <w:szCs w:val="20"/>
              </w:rPr>
            </w:pPr>
            <w:r w:rsidRPr="004322B1">
              <w:rPr>
                <w:rFonts w:cstheme="minorHAnsi"/>
                <w:sz w:val="20"/>
                <w:szCs w:val="20"/>
              </w:rPr>
              <w:t>NGT</w:t>
            </w:r>
          </w:p>
          <w:p w14:paraId="49C80710" w14:textId="77777777" w:rsidR="004322B1" w:rsidRPr="004322B1" w:rsidRDefault="004322B1" w:rsidP="004322B1">
            <w:pPr>
              <w:rPr>
                <w:rFonts w:cstheme="minorHAnsi"/>
                <w:sz w:val="20"/>
                <w:szCs w:val="20"/>
              </w:rPr>
            </w:pPr>
            <w:r w:rsidRPr="004322B1">
              <w:rPr>
                <w:rFonts w:cstheme="minorHAnsi"/>
                <w:sz w:val="20"/>
                <w:szCs w:val="20"/>
              </w:rPr>
              <w:t>JLA PSP study to determine the most important unanswered research questions in endometrial cancer research.</w:t>
            </w:r>
          </w:p>
          <w:p w14:paraId="19C3D7B1"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093663D7"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6A0EDF9" w14:textId="77777777" w:rsidR="004322B1" w:rsidRPr="004322B1" w:rsidRDefault="004322B1" w:rsidP="004322B1">
            <w:pPr>
              <w:tabs>
                <w:tab w:val="left" w:pos="7760"/>
              </w:tabs>
              <w:rPr>
                <w:rFonts w:cstheme="minorHAnsi"/>
                <w:sz w:val="20"/>
                <w:szCs w:val="20"/>
              </w:rPr>
            </w:pPr>
            <w:r w:rsidRPr="004322B1">
              <w:rPr>
                <w:rFonts w:cstheme="minorHAnsi"/>
                <w:sz w:val="20"/>
                <w:szCs w:val="20"/>
              </w:rPr>
              <w:t>The study used an initial survey (n=413) included survivors/carers (n=211), and second survey (n=253) included survivors/carers (n=113). Final consensus meeting of stakeholders (n=23).</w:t>
            </w:r>
          </w:p>
          <w:p w14:paraId="66D62C24" w14:textId="77777777" w:rsidR="004322B1" w:rsidRPr="004322B1" w:rsidRDefault="004322B1" w:rsidP="004322B1">
            <w:pPr>
              <w:tabs>
                <w:tab w:val="left" w:pos="7760"/>
              </w:tabs>
              <w:rPr>
                <w:rFonts w:cstheme="minorHAnsi"/>
                <w:sz w:val="20"/>
                <w:szCs w:val="20"/>
              </w:rPr>
            </w:pPr>
            <w:r w:rsidRPr="004322B1">
              <w:rPr>
                <w:rFonts w:cstheme="minorHAnsi"/>
                <w:sz w:val="20"/>
                <w:szCs w:val="20"/>
              </w:rPr>
              <w:t>Steering group established of diverse stakeholders, from patients with experience of endometrial cancer, healthcare professionals, representatives from women’s health and cancer charities. Analysis carried out by healthcare professional and patient.</w:t>
            </w:r>
          </w:p>
          <w:p w14:paraId="4168543E"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5A74AF54"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discussed. Different perspectives were shown between patients and clinicians.</w:t>
            </w:r>
          </w:p>
        </w:tc>
        <w:tc>
          <w:tcPr>
            <w:tcW w:w="1557" w:type="dxa"/>
            <w:tcBorders>
              <w:top w:val="single" w:sz="4" w:space="0" w:color="auto"/>
              <w:left w:val="single" w:sz="4" w:space="0" w:color="auto"/>
              <w:bottom w:val="single" w:sz="4" w:space="0" w:color="auto"/>
              <w:right w:val="single" w:sz="4" w:space="0" w:color="auto"/>
            </w:tcBorders>
          </w:tcPr>
          <w:p w14:paraId="49771D6E"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79B0DEB9"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115D5047" w14:textId="77777777" w:rsidR="004322B1" w:rsidRPr="004322B1" w:rsidRDefault="004322B1" w:rsidP="004322B1">
            <w:pPr>
              <w:tabs>
                <w:tab w:val="left" w:pos="7760"/>
              </w:tabs>
              <w:rPr>
                <w:rFonts w:cstheme="minorHAnsi"/>
                <w:sz w:val="20"/>
                <w:szCs w:val="20"/>
              </w:rPr>
            </w:pPr>
          </w:p>
        </w:tc>
      </w:tr>
      <w:tr w:rsidR="004322B1" w:rsidRPr="004322B1" w14:paraId="3FBA98E2" w14:textId="77777777" w:rsidTr="00BB2F9E">
        <w:tc>
          <w:tcPr>
            <w:tcW w:w="1976" w:type="dxa"/>
            <w:tcBorders>
              <w:top w:val="single" w:sz="4" w:space="0" w:color="auto"/>
              <w:left w:val="single" w:sz="4" w:space="0" w:color="auto"/>
              <w:bottom w:val="single" w:sz="4" w:space="0" w:color="auto"/>
              <w:right w:val="single" w:sz="4" w:space="0" w:color="auto"/>
            </w:tcBorders>
          </w:tcPr>
          <w:p w14:paraId="205F4D46" w14:textId="379C8B14" w:rsidR="004322B1" w:rsidRPr="004322B1" w:rsidRDefault="004322B1" w:rsidP="004322B1">
            <w:pPr>
              <w:tabs>
                <w:tab w:val="left" w:pos="7760"/>
              </w:tabs>
              <w:rPr>
                <w:rFonts w:cstheme="minorHAnsi"/>
                <w:sz w:val="20"/>
                <w:szCs w:val="20"/>
              </w:rPr>
            </w:pPr>
            <w:r w:rsidRPr="004322B1">
              <w:rPr>
                <w:rFonts w:cstheme="minorHAnsi"/>
                <w:sz w:val="20"/>
                <w:szCs w:val="20"/>
              </w:rPr>
              <w:t>Williams</w:t>
            </w:r>
          </w:p>
          <w:p w14:paraId="0324419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20F4D217" w14:textId="77777777" w:rsidR="004322B1" w:rsidRPr="004322B1" w:rsidRDefault="004322B1" w:rsidP="004322B1">
            <w:pPr>
              <w:tabs>
                <w:tab w:val="left" w:pos="7760"/>
              </w:tabs>
              <w:rPr>
                <w:rFonts w:cstheme="minorHAnsi"/>
                <w:sz w:val="20"/>
                <w:szCs w:val="20"/>
              </w:rPr>
            </w:pPr>
            <w:r w:rsidRPr="004322B1">
              <w:rPr>
                <w:rFonts w:cstheme="minorHAnsi"/>
                <w:sz w:val="20"/>
                <w:szCs w:val="20"/>
              </w:rPr>
              <w:t>USA</w:t>
            </w:r>
          </w:p>
          <w:p w14:paraId="6B2C717B"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230A6436" w14:textId="77777777" w:rsidR="004322B1" w:rsidRPr="004322B1" w:rsidRDefault="004322B1" w:rsidP="004322B1">
            <w:pPr>
              <w:rPr>
                <w:rFonts w:cstheme="minorHAnsi"/>
                <w:sz w:val="20"/>
                <w:szCs w:val="20"/>
              </w:rPr>
            </w:pPr>
            <w:r w:rsidRPr="004322B1">
              <w:rPr>
                <w:rFonts w:cstheme="minorHAnsi"/>
                <w:sz w:val="20"/>
                <w:szCs w:val="20"/>
              </w:rPr>
              <w:t>Academic</w:t>
            </w:r>
          </w:p>
          <w:p w14:paraId="60B32E14" w14:textId="77777777" w:rsidR="004322B1" w:rsidRPr="004322B1" w:rsidRDefault="004322B1" w:rsidP="004322B1">
            <w:pPr>
              <w:rPr>
                <w:rFonts w:cstheme="minorHAnsi"/>
                <w:sz w:val="20"/>
                <w:szCs w:val="20"/>
              </w:rPr>
            </w:pPr>
            <w:r w:rsidRPr="004322B1">
              <w:rPr>
                <w:rFonts w:cstheme="minorHAnsi"/>
                <w:sz w:val="20"/>
                <w:szCs w:val="20"/>
              </w:rPr>
              <w:t>Journal article</w:t>
            </w:r>
          </w:p>
          <w:p w14:paraId="54FB9386" w14:textId="77777777" w:rsidR="004322B1" w:rsidRPr="004322B1" w:rsidRDefault="004322B1" w:rsidP="004322B1">
            <w:pPr>
              <w:rPr>
                <w:rFonts w:cstheme="minorHAnsi"/>
                <w:sz w:val="20"/>
                <w:szCs w:val="20"/>
              </w:rPr>
            </w:pPr>
            <w:r w:rsidRPr="004322B1">
              <w:rPr>
                <w:rFonts w:cstheme="minorHAnsi"/>
                <w:sz w:val="20"/>
                <w:szCs w:val="20"/>
              </w:rPr>
              <w:t>RCT</w:t>
            </w:r>
          </w:p>
          <w:p w14:paraId="525768D9" w14:textId="77777777" w:rsidR="004322B1" w:rsidRPr="004322B1" w:rsidRDefault="004322B1" w:rsidP="004322B1">
            <w:pPr>
              <w:rPr>
                <w:rFonts w:cstheme="minorHAnsi"/>
                <w:sz w:val="20"/>
                <w:szCs w:val="20"/>
              </w:rPr>
            </w:pPr>
            <w:r w:rsidRPr="004322B1">
              <w:rPr>
                <w:rFonts w:cstheme="minorHAnsi"/>
                <w:sz w:val="20"/>
                <w:szCs w:val="20"/>
              </w:rPr>
              <w:t>Use of CBPR methods in a study of complementary medicine interventions at end of life.</w:t>
            </w:r>
          </w:p>
        </w:tc>
        <w:tc>
          <w:tcPr>
            <w:tcW w:w="7846" w:type="dxa"/>
            <w:tcBorders>
              <w:top w:val="single" w:sz="4" w:space="0" w:color="auto"/>
              <w:left w:val="single" w:sz="4" w:space="0" w:color="auto"/>
              <w:bottom w:val="single" w:sz="4" w:space="0" w:color="auto"/>
              <w:right w:val="single" w:sz="4" w:space="0" w:color="auto"/>
            </w:tcBorders>
          </w:tcPr>
          <w:p w14:paraId="7E5E3F9E"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00BB9B18" w14:textId="77777777" w:rsidR="004322B1" w:rsidRPr="004322B1" w:rsidRDefault="004322B1" w:rsidP="004322B1">
            <w:pPr>
              <w:tabs>
                <w:tab w:val="left" w:pos="7760"/>
              </w:tabs>
              <w:rPr>
                <w:rFonts w:cstheme="minorHAnsi"/>
                <w:sz w:val="20"/>
                <w:szCs w:val="20"/>
              </w:rPr>
            </w:pPr>
            <w:r w:rsidRPr="004322B1">
              <w:rPr>
                <w:rFonts w:cstheme="minorHAnsi"/>
                <w:sz w:val="20"/>
                <w:szCs w:val="20"/>
              </w:rPr>
              <w:t>Exploration of partnership between academics and adults with end-stage AIDS (n=58) in a non-profit specialist nursing facility.</w:t>
            </w:r>
          </w:p>
          <w:p w14:paraId="3839A396" w14:textId="77777777" w:rsidR="004322B1" w:rsidRPr="004322B1" w:rsidRDefault="004322B1" w:rsidP="004322B1">
            <w:pPr>
              <w:tabs>
                <w:tab w:val="left" w:pos="7760"/>
              </w:tabs>
              <w:rPr>
                <w:rFonts w:cstheme="minorHAnsi"/>
                <w:sz w:val="20"/>
                <w:szCs w:val="20"/>
              </w:rPr>
            </w:pPr>
            <w:r w:rsidRPr="004322B1">
              <w:rPr>
                <w:rFonts w:cstheme="minorHAnsi"/>
                <w:sz w:val="20"/>
                <w:szCs w:val="20"/>
              </w:rPr>
              <w:t>8 key principles of CBPR given as some facilitators.</w:t>
            </w:r>
          </w:p>
          <w:p w14:paraId="1645905B"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05BFB05B" w14:textId="77777777" w:rsidR="004322B1" w:rsidRPr="004322B1" w:rsidRDefault="004322B1" w:rsidP="004322B1">
            <w:pPr>
              <w:tabs>
                <w:tab w:val="left" w:pos="7760"/>
              </w:tabs>
              <w:rPr>
                <w:rFonts w:cstheme="minorHAnsi"/>
                <w:sz w:val="20"/>
                <w:szCs w:val="20"/>
              </w:rPr>
            </w:pPr>
            <w:r w:rsidRPr="004322B1">
              <w:rPr>
                <w:rFonts w:cstheme="minorHAnsi"/>
                <w:sz w:val="20"/>
                <w:szCs w:val="20"/>
              </w:rPr>
              <w:t>Barriers included difficulties when adults excluded from intervention, admissions to hospital.</w:t>
            </w:r>
          </w:p>
        </w:tc>
        <w:tc>
          <w:tcPr>
            <w:tcW w:w="1557" w:type="dxa"/>
            <w:tcBorders>
              <w:top w:val="single" w:sz="4" w:space="0" w:color="auto"/>
              <w:left w:val="single" w:sz="4" w:space="0" w:color="auto"/>
              <w:bottom w:val="single" w:sz="4" w:space="0" w:color="auto"/>
              <w:right w:val="single" w:sz="4" w:space="0" w:color="auto"/>
            </w:tcBorders>
          </w:tcPr>
          <w:p w14:paraId="25DD3680"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280A31E"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0BFE8ED8" w14:textId="77777777" w:rsidR="004322B1" w:rsidRPr="004322B1" w:rsidRDefault="004322B1" w:rsidP="004322B1">
            <w:pPr>
              <w:tabs>
                <w:tab w:val="left" w:pos="7760"/>
              </w:tabs>
              <w:rPr>
                <w:rFonts w:cstheme="minorHAnsi"/>
                <w:sz w:val="20"/>
                <w:szCs w:val="20"/>
              </w:rPr>
            </w:pPr>
          </w:p>
        </w:tc>
      </w:tr>
      <w:tr w:rsidR="004322B1" w:rsidRPr="004322B1" w14:paraId="43AFC104" w14:textId="77777777" w:rsidTr="00BB2F9E">
        <w:tc>
          <w:tcPr>
            <w:tcW w:w="1976" w:type="dxa"/>
            <w:tcBorders>
              <w:top w:val="single" w:sz="4" w:space="0" w:color="auto"/>
              <w:left w:val="single" w:sz="4" w:space="0" w:color="auto"/>
              <w:bottom w:val="single" w:sz="4" w:space="0" w:color="auto"/>
              <w:right w:val="single" w:sz="4" w:space="0" w:color="auto"/>
            </w:tcBorders>
          </w:tcPr>
          <w:p w14:paraId="7487FA94" w14:textId="0B9057BC" w:rsidR="004322B1" w:rsidRPr="004322B1" w:rsidRDefault="004322B1" w:rsidP="004322B1">
            <w:pPr>
              <w:tabs>
                <w:tab w:val="left" w:pos="7760"/>
              </w:tabs>
              <w:rPr>
                <w:rFonts w:cstheme="minorHAnsi"/>
                <w:sz w:val="20"/>
                <w:szCs w:val="20"/>
              </w:rPr>
            </w:pPr>
            <w:r w:rsidRPr="004322B1">
              <w:rPr>
                <w:rFonts w:cstheme="minorHAnsi"/>
                <w:sz w:val="20"/>
                <w:szCs w:val="20"/>
              </w:rPr>
              <w:t>Wright</w:t>
            </w:r>
          </w:p>
          <w:p w14:paraId="1FA4EFDC"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6</w:t>
            </w:r>
          </w:p>
          <w:p w14:paraId="15929A93"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440B01A" w14:textId="77777777" w:rsidR="004322B1" w:rsidRPr="004322B1" w:rsidRDefault="004322B1" w:rsidP="004322B1">
            <w:pPr>
              <w:tabs>
                <w:tab w:val="left" w:pos="7760"/>
              </w:tabs>
              <w:rPr>
                <w:rFonts w:cstheme="minorHAnsi"/>
                <w:sz w:val="20"/>
                <w:szCs w:val="20"/>
              </w:rPr>
            </w:pPr>
            <w:r w:rsidRPr="004322B1">
              <w:rPr>
                <w:rFonts w:cstheme="minorHAnsi"/>
                <w:sz w:val="20"/>
                <w:szCs w:val="20"/>
              </w:rPr>
              <w:t>Macmillan Listening Study</w:t>
            </w:r>
          </w:p>
        </w:tc>
        <w:tc>
          <w:tcPr>
            <w:tcW w:w="3075" w:type="dxa"/>
            <w:tcBorders>
              <w:top w:val="single" w:sz="4" w:space="0" w:color="auto"/>
              <w:left w:val="single" w:sz="4" w:space="0" w:color="auto"/>
              <w:bottom w:val="single" w:sz="4" w:space="0" w:color="auto"/>
              <w:right w:val="single" w:sz="4" w:space="0" w:color="auto"/>
            </w:tcBorders>
          </w:tcPr>
          <w:p w14:paraId="30B09FDA" w14:textId="77777777" w:rsidR="004322B1" w:rsidRPr="004322B1" w:rsidRDefault="004322B1" w:rsidP="004322B1">
            <w:pPr>
              <w:rPr>
                <w:rFonts w:cstheme="minorHAnsi"/>
                <w:sz w:val="20"/>
                <w:szCs w:val="20"/>
              </w:rPr>
            </w:pPr>
            <w:r w:rsidRPr="004322B1">
              <w:rPr>
                <w:rFonts w:cstheme="minorHAnsi"/>
                <w:sz w:val="20"/>
                <w:szCs w:val="20"/>
              </w:rPr>
              <w:t>Academic</w:t>
            </w:r>
          </w:p>
          <w:p w14:paraId="02F12FD6" w14:textId="77777777" w:rsidR="004322B1" w:rsidRPr="004322B1" w:rsidRDefault="004322B1" w:rsidP="004322B1">
            <w:pPr>
              <w:rPr>
                <w:rFonts w:cstheme="minorHAnsi"/>
                <w:sz w:val="20"/>
                <w:szCs w:val="20"/>
              </w:rPr>
            </w:pPr>
            <w:r w:rsidRPr="004322B1">
              <w:rPr>
                <w:rFonts w:cstheme="minorHAnsi"/>
                <w:sz w:val="20"/>
                <w:szCs w:val="20"/>
              </w:rPr>
              <w:t>Journal article</w:t>
            </w:r>
          </w:p>
          <w:p w14:paraId="79C4DCB6" w14:textId="77777777" w:rsidR="004322B1" w:rsidRPr="004322B1" w:rsidRDefault="004322B1" w:rsidP="004322B1">
            <w:pPr>
              <w:rPr>
                <w:rFonts w:cstheme="minorHAnsi"/>
                <w:sz w:val="20"/>
                <w:szCs w:val="20"/>
              </w:rPr>
            </w:pPr>
            <w:r w:rsidRPr="004322B1">
              <w:rPr>
                <w:rFonts w:cstheme="minorHAnsi"/>
                <w:sz w:val="20"/>
                <w:szCs w:val="20"/>
              </w:rPr>
              <w:t>Qualitative</w:t>
            </w:r>
          </w:p>
          <w:p w14:paraId="10542643"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exploring how to involve cancer patients as co-researchers.</w:t>
            </w:r>
          </w:p>
          <w:p w14:paraId="074C915D"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1F715908"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5A713CE1" w14:textId="77777777" w:rsidR="004322B1" w:rsidRPr="004322B1" w:rsidRDefault="004322B1" w:rsidP="004322B1">
            <w:pPr>
              <w:tabs>
                <w:tab w:val="left" w:pos="7760"/>
              </w:tabs>
              <w:rPr>
                <w:rFonts w:cstheme="minorHAnsi"/>
                <w:sz w:val="20"/>
                <w:szCs w:val="20"/>
              </w:rPr>
            </w:pPr>
            <w:r w:rsidRPr="004322B1">
              <w:rPr>
                <w:rFonts w:cstheme="minorHAnsi"/>
                <w:sz w:val="20"/>
                <w:szCs w:val="20"/>
              </w:rPr>
              <w:t>Used 17 focus groups with 105 participants.</w:t>
            </w:r>
          </w:p>
          <w:p w14:paraId="45396DB0" w14:textId="77777777" w:rsidR="004322B1" w:rsidRPr="004322B1" w:rsidRDefault="004322B1" w:rsidP="004322B1">
            <w:pPr>
              <w:tabs>
                <w:tab w:val="left" w:pos="7760"/>
              </w:tabs>
              <w:rPr>
                <w:rFonts w:cstheme="minorHAnsi"/>
                <w:sz w:val="20"/>
                <w:szCs w:val="20"/>
              </w:rPr>
            </w:pPr>
            <w:r w:rsidRPr="004322B1">
              <w:rPr>
                <w:rFonts w:cstheme="minorHAnsi"/>
                <w:sz w:val="20"/>
                <w:szCs w:val="20"/>
              </w:rPr>
              <w:t>Multiple methods were used to recruit patients and carers to form a reference group, through cancer networks and other organisations including a hospice. Co-researchers volunteered from this group (n=15, included 2 using palliative care services).</w:t>
            </w:r>
          </w:p>
          <w:p w14:paraId="4731CCA2" w14:textId="77777777" w:rsidR="004322B1" w:rsidRPr="004322B1" w:rsidRDefault="004322B1" w:rsidP="004322B1">
            <w:pPr>
              <w:tabs>
                <w:tab w:val="left" w:pos="7760"/>
              </w:tabs>
              <w:rPr>
                <w:rFonts w:cstheme="minorHAnsi"/>
                <w:sz w:val="20"/>
                <w:szCs w:val="20"/>
              </w:rPr>
            </w:pPr>
            <w:r w:rsidRPr="004322B1">
              <w:rPr>
                <w:rFonts w:cstheme="minorHAnsi"/>
                <w:sz w:val="20"/>
                <w:szCs w:val="20"/>
              </w:rPr>
              <w:t>Co-researchers were engaged in commenting on study materials, data collection, included facilitation of some focus groups.</w:t>
            </w:r>
          </w:p>
          <w:p w14:paraId="5C843891"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577B0B16"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Many facilitators, barriers and evaluation identified. Recommendations made and importance of practical, ethical and methodological issues regarding involvement are discussed.</w:t>
            </w:r>
          </w:p>
        </w:tc>
        <w:tc>
          <w:tcPr>
            <w:tcW w:w="1557" w:type="dxa"/>
            <w:tcBorders>
              <w:top w:val="single" w:sz="4" w:space="0" w:color="auto"/>
              <w:left w:val="single" w:sz="4" w:space="0" w:color="auto"/>
              <w:bottom w:val="single" w:sz="4" w:space="0" w:color="auto"/>
              <w:right w:val="single" w:sz="4" w:space="0" w:color="auto"/>
            </w:tcBorders>
          </w:tcPr>
          <w:p w14:paraId="266520DD" w14:textId="77777777" w:rsidR="004322B1" w:rsidRPr="004322B1" w:rsidRDefault="004322B1" w:rsidP="004322B1">
            <w:pPr>
              <w:tabs>
                <w:tab w:val="left" w:pos="7760"/>
              </w:tabs>
              <w:rPr>
                <w:rFonts w:cstheme="minorHAnsi"/>
                <w:sz w:val="20"/>
                <w:szCs w:val="20"/>
              </w:rPr>
            </w:pPr>
            <w:r w:rsidRPr="004322B1">
              <w:rPr>
                <w:rFonts w:cstheme="minorHAnsi"/>
                <w:sz w:val="20"/>
                <w:szCs w:val="20"/>
              </w:rPr>
              <w:lastRenderedPageBreak/>
              <w:t>Strong</w:t>
            </w:r>
          </w:p>
          <w:p w14:paraId="10AA77E9"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76C6CCE7" w14:textId="77777777" w:rsidR="004322B1" w:rsidRPr="004322B1" w:rsidRDefault="004322B1" w:rsidP="004322B1">
            <w:pPr>
              <w:tabs>
                <w:tab w:val="left" w:pos="7760"/>
              </w:tabs>
              <w:rPr>
                <w:rFonts w:cstheme="minorHAnsi"/>
                <w:sz w:val="20"/>
                <w:szCs w:val="20"/>
              </w:rPr>
            </w:pPr>
          </w:p>
        </w:tc>
      </w:tr>
      <w:tr w:rsidR="004322B1" w:rsidRPr="004322B1" w14:paraId="749A761A" w14:textId="77777777" w:rsidTr="00BB2F9E">
        <w:tc>
          <w:tcPr>
            <w:tcW w:w="1976" w:type="dxa"/>
            <w:tcBorders>
              <w:top w:val="single" w:sz="4" w:space="0" w:color="auto"/>
              <w:left w:val="single" w:sz="4" w:space="0" w:color="auto"/>
              <w:bottom w:val="single" w:sz="4" w:space="0" w:color="auto"/>
              <w:right w:val="single" w:sz="4" w:space="0" w:color="auto"/>
            </w:tcBorders>
          </w:tcPr>
          <w:p w14:paraId="488C7D1C" w14:textId="3B827621" w:rsidR="004322B1" w:rsidRPr="004322B1" w:rsidRDefault="004322B1" w:rsidP="004322B1">
            <w:pPr>
              <w:tabs>
                <w:tab w:val="left" w:pos="7760"/>
              </w:tabs>
              <w:rPr>
                <w:rFonts w:cstheme="minorHAnsi"/>
                <w:sz w:val="20"/>
                <w:szCs w:val="20"/>
              </w:rPr>
            </w:pPr>
            <w:r w:rsidRPr="004322B1">
              <w:rPr>
                <w:rFonts w:cstheme="minorHAnsi"/>
                <w:sz w:val="20"/>
                <w:szCs w:val="20"/>
              </w:rPr>
              <w:t>Wright</w:t>
            </w:r>
          </w:p>
          <w:p w14:paraId="50A88006" w14:textId="77777777" w:rsidR="004322B1" w:rsidRPr="004322B1" w:rsidRDefault="004322B1" w:rsidP="004322B1">
            <w:pPr>
              <w:tabs>
                <w:tab w:val="left" w:pos="7760"/>
              </w:tabs>
              <w:rPr>
                <w:rFonts w:cstheme="minorHAnsi"/>
                <w:sz w:val="20"/>
                <w:szCs w:val="20"/>
              </w:rPr>
            </w:pPr>
            <w:r w:rsidRPr="004322B1">
              <w:rPr>
                <w:rFonts w:cstheme="minorHAnsi"/>
                <w:sz w:val="20"/>
                <w:szCs w:val="20"/>
              </w:rPr>
              <w:t>2005</w:t>
            </w:r>
          </w:p>
          <w:p w14:paraId="6B4452C0" w14:textId="77777777" w:rsidR="004322B1" w:rsidRPr="004322B1" w:rsidRDefault="004322B1" w:rsidP="004322B1">
            <w:pPr>
              <w:tabs>
                <w:tab w:val="left" w:pos="7760"/>
              </w:tabs>
              <w:rPr>
                <w:rFonts w:cstheme="minorHAnsi"/>
                <w:sz w:val="20"/>
                <w:szCs w:val="20"/>
              </w:rPr>
            </w:pPr>
            <w:r w:rsidRPr="004322B1">
              <w:rPr>
                <w:rFonts w:cstheme="minorHAnsi"/>
                <w:sz w:val="20"/>
                <w:szCs w:val="20"/>
              </w:rPr>
              <w:t>UK</w:t>
            </w:r>
          </w:p>
          <w:p w14:paraId="37277128" w14:textId="77777777" w:rsidR="004322B1" w:rsidRPr="004322B1" w:rsidRDefault="004322B1" w:rsidP="004322B1">
            <w:pPr>
              <w:tabs>
                <w:tab w:val="left" w:pos="7760"/>
              </w:tabs>
              <w:rPr>
                <w:rFonts w:cstheme="minorHAnsi"/>
                <w:sz w:val="20"/>
                <w:szCs w:val="20"/>
              </w:rPr>
            </w:pPr>
            <w:r w:rsidRPr="004322B1">
              <w:rPr>
                <w:rFonts w:cstheme="minorHAnsi"/>
                <w:sz w:val="20"/>
                <w:szCs w:val="20"/>
              </w:rPr>
              <w:t>Macmillan Listening Study</w:t>
            </w:r>
          </w:p>
          <w:p w14:paraId="7F2CEA76" w14:textId="77777777" w:rsidR="004322B1" w:rsidRPr="004322B1" w:rsidRDefault="004322B1" w:rsidP="004322B1">
            <w:pPr>
              <w:tabs>
                <w:tab w:val="left" w:pos="7760"/>
              </w:tabs>
              <w:rPr>
                <w:rFonts w:cstheme="minorHAnsi"/>
                <w:sz w:val="20"/>
                <w:szCs w:val="20"/>
              </w:rPr>
            </w:pPr>
          </w:p>
        </w:tc>
        <w:tc>
          <w:tcPr>
            <w:tcW w:w="3075" w:type="dxa"/>
            <w:tcBorders>
              <w:top w:val="single" w:sz="4" w:space="0" w:color="auto"/>
              <w:left w:val="single" w:sz="4" w:space="0" w:color="auto"/>
              <w:bottom w:val="single" w:sz="4" w:space="0" w:color="auto"/>
              <w:right w:val="single" w:sz="4" w:space="0" w:color="auto"/>
            </w:tcBorders>
          </w:tcPr>
          <w:p w14:paraId="792BB663" w14:textId="77777777" w:rsidR="004322B1" w:rsidRPr="004322B1" w:rsidRDefault="004322B1" w:rsidP="004322B1">
            <w:pPr>
              <w:rPr>
                <w:rFonts w:cstheme="minorHAnsi"/>
                <w:sz w:val="20"/>
                <w:szCs w:val="20"/>
              </w:rPr>
            </w:pPr>
            <w:r w:rsidRPr="004322B1">
              <w:rPr>
                <w:rFonts w:cstheme="minorHAnsi"/>
                <w:sz w:val="20"/>
                <w:szCs w:val="20"/>
              </w:rPr>
              <w:t>Academic</w:t>
            </w:r>
          </w:p>
          <w:p w14:paraId="1D00E82E" w14:textId="77777777" w:rsidR="004322B1" w:rsidRPr="004322B1" w:rsidRDefault="004322B1" w:rsidP="004322B1">
            <w:pPr>
              <w:rPr>
                <w:rFonts w:cstheme="minorHAnsi"/>
                <w:sz w:val="20"/>
                <w:szCs w:val="20"/>
              </w:rPr>
            </w:pPr>
            <w:r w:rsidRPr="004322B1">
              <w:rPr>
                <w:rFonts w:cstheme="minorHAnsi"/>
                <w:sz w:val="20"/>
                <w:szCs w:val="20"/>
              </w:rPr>
              <w:t>Journal article</w:t>
            </w:r>
          </w:p>
          <w:p w14:paraId="46D7FC0F" w14:textId="77777777" w:rsidR="004322B1" w:rsidRPr="004322B1" w:rsidRDefault="004322B1" w:rsidP="004322B1">
            <w:pPr>
              <w:rPr>
                <w:rFonts w:cstheme="minorHAnsi"/>
                <w:sz w:val="20"/>
                <w:szCs w:val="20"/>
              </w:rPr>
            </w:pPr>
            <w:r w:rsidRPr="004322B1">
              <w:rPr>
                <w:rFonts w:cstheme="minorHAnsi"/>
                <w:sz w:val="20"/>
                <w:szCs w:val="20"/>
              </w:rPr>
              <w:t>Qualitative</w:t>
            </w:r>
          </w:p>
          <w:p w14:paraId="66EDB300" w14:textId="77777777" w:rsidR="004322B1" w:rsidRPr="004322B1" w:rsidRDefault="004322B1" w:rsidP="004322B1">
            <w:pPr>
              <w:tabs>
                <w:tab w:val="left" w:pos="7760"/>
              </w:tabs>
              <w:rPr>
                <w:rFonts w:cstheme="minorHAnsi"/>
                <w:sz w:val="20"/>
                <w:szCs w:val="20"/>
              </w:rPr>
            </w:pPr>
            <w:r w:rsidRPr="004322B1">
              <w:rPr>
                <w:rFonts w:cstheme="minorHAnsi"/>
                <w:sz w:val="20"/>
                <w:szCs w:val="20"/>
              </w:rPr>
              <w:t>Study exploring collaborative participation of patients and carers in a research study.</w:t>
            </w:r>
          </w:p>
          <w:p w14:paraId="47F8E1E3" w14:textId="77777777" w:rsidR="004322B1" w:rsidRPr="004322B1" w:rsidRDefault="004322B1" w:rsidP="004322B1">
            <w:pPr>
              <w:rPr>
                <w:rFonts w:cstheme="minorHAnsi"/>
                <w:sz w:val="20"/>
                <w:szCs w:val="20"/>
              </w:rPr>
            </w:pPr>
          </w:p>
        </w:tc>
        <w:tc>
          <w:tcPr>
            <w:tcW w:w="7846" w:type="dxa"/>
            <w:tcBorders>
              <w:top w:val="single" w:sz="4" w:space="0" w:color="auto"/>
              <w:left w:val="single" w:sz="4" w:space="0" w:color="auto"/>
              <w:bottom w:val="single" w:sz="4" w:space="0" w:color="auto"/>
              <w:right w:val="single" w:sz="4" w:space="0" w:color="auto"/>
            </w:tcBorders>
          </w:tcPr>
          <w:p w14:paraId="31FEA7F8" w14:textId="77777777" w:rsidR="004322B1" w:rsidRPr="004322B1" w:rsidRDefault="004322B1" w:rsidP="004322B1">
            <w:pPr>
              <w:tabs>
                <w:tab w:val="left" w:pos="7760"/>
              </w:tabs>
              <w:rPr>
                <w:rFonts w:cstheme="minorHAnsi"/>
                <w:sz w:val="20"/>
                <w:szCs w:val="20"/>
              </w:rPr>
            </w:pPr>
            <w:r w:rsidRPr="004322B1">
              <w:rPr>
                <w:rFonts w:cstheme="minorHAnsi"/>
                <w:sz w:val="20"/>
                <w:szCs w:val="20"/>
              </w:rPr>
              <w:t>Research</w:t>
            </w:r>
          </w:p>
          <w:p w14:paraId="117E9B28" w14:textId="77777777" w:rsidR="004322B1" w:rsidRPr="004322B1" w:rsidRDefault="004322B1" w:rsidP="004322B1">
            <w:pPr>
              <w:tabs>
                <w:tab w:val="left" w:pos="7760"/>
              </w:tabs>
              <w:rPr>
                <w:rFonts w:cstheme="minorHAnsi"/>
                <w:sz w:val="20"/>
                <w:szCs w:val="20"/>
              </w:rPr>
            </w:pPr>
            <w:r w:rsidRPr="004322B1">
              <w:rPr>
                <w:rFonts w:cstheme="minorHAnsi"/>
                <w:sz w:val="20"/>
                <w:szCs w:val="20"/>
              </w:rPr>
              <w:t>PAR, used focus groups.</w:t>
            </w:r>
          </w:p>
          <w:p w14:paraId="4112FAA3" w14:textId="77777777" w:rsidR="004322B1" w:rsidRPr="004322B1" w:rsidRDefault="004322B1" w:rsidP="004322B1">
            <w:pPr>
              <w:tabs>
                <w:tab w:val="left" w:pos="7760"/>
              </w:tabs>
              <w:rPr>
                <w:rFonts w:cstheme="minorHAnsi"/>
                <w:sz w:val="20"/>
                <w:szCs w:val="20"/>
              </w:rPr>
            </w:pPr>
            <w:r w:rsidRPr="004322B1">
              <w:rPr>
                <w:rFonts w:cstheme="minorHAnsi"/>
                <w:sz w:val="20"/>
                <w:szCs w:val="20"/>
              </w:rPr>
              <w:t>A reference group of patients (n=22) and carers (n=3) with experience of a variety of cancers was recruited from patient forums in each of the Cancer Networks, and other organisations including hospices. The group advised on study design, data collection and analysis, dissemination.</w:t>
            </w:r>
          </w:p>
          <w:p w14:paraId="10262665" w14:textId="77777777" w:rsidR="004322B1" w:rsidRPr="004322B1" w:rsidRDefault="004322B1" w:rsidP="004322B1">
            <w:pPr>
              <w:tabs>
                <w:tab w:val="left" w:pos="7760"/>
              </w:tabs>
              <w:rPr>
                <w:rFonts w:cstheme="minorHAnsi"/>
                <w:sz w:val="20"/>
                <w:szCs w:val="20"/>
              </w:rPr>
            </w:pPr>
            <w:r w:rsidRPr="004322B1">
              <w:rPr>
                <w:rFonts w:cstheme="minorHAnsi"/>
                <w:sz w:val="20"/>
                <w:szCs w:val="20"/>
              </w:rPr>
              <w:t>A patient and carer co-researcher group (n=15) was recruited from the reference group, who assisted in study design, data collection and analysis.</w:t>
            </w:r>
          </w:p>
          <w:p w14:paraId="229BA8BD" w14:textId="77777777" w:rsidR="004322B1" w:rsidRPr="004322B1" w:rsidRDefault="004322B1" w:rsidP="004322B1">
            <w:pPr>
              <w:tabs>
                <w:tab w:val="left" w:pos="7760"/>
              </w:tabs>
              <w:rPr>
                <w:rFonts w:cstheme="minorHAnsi"/>
                <w:sz w:val="20"/>
                <w:szCs w:val="20"/>
              </w:rPr>
            </w:pPr>
            <w:r w:rsidRPr="004322B1">
              <w:rPr>
                <w:rFonts w:cstheme="minorHAnsi"/>
                <w:sz w:val="20"/>
                <w:szCs w:val="20"/>
              </w:rPr>
              <w:t>Collaboration</w:t>
            </w:r>
          </w:p>
          <w:p w14:paraId="48A52F67" w14:textId="77777777" w:rsidR="004322B1" w:rsidRPr="004322B1" w:rsidRDefault="004322B1" w:rsidP="004322B1">
            <w:pPr>
              <w:tabs>
                <w:tab w:val="left" w:pos="7760"/>
              </w:tabs>
              <w:rPr>
                <w:rFonts w:cstheme="minorHAnsi"/>
                <w:sz w:val="20"/>
                <w:szCs w:val="20"/>
              </w:rPr>
            </w:pPr>
            <w:r w:rsidRPr="004322B1">
              <w:rPr>
                <w:rFonts w:cstheme="minorHAnsi"/>
                <w:sz w:val="20"/>
                <w:szCs w:val="20"/>
              </w:rPr>
              <w:t>Facilitators, barriers and evaluation reported. Discusses recruitment of patients/carers and representativeness.</w:t>
            </w:r>
          </w:p>
        </w:tc>
        <w:tc>
          <w:tcPr>
            <w:tcW w:w="1557" w:type="dxa"/>
            <w:tcBorders>
              <w:top w:val="single" w:sz="4" w:space="0" w:color="auto"/>
              <w:left w:val="single" w:sz="4" w:space="0" w:color="auto"/>
              <w:bottom w:val="single" w:sz="4" w:space="0" w:color="auto"/>
              <w:right w:val="single" w:sz="4" w:space="0" w:color="auto"/>
            </w:tcBorders>
          </w:tcPr>
          <w:p w14:paraId="04186CF8" w14:textId="77777777" w:rsidR="004322B1" w:rsidRPr="004322B1" w:rsidRDefault="004322B1" w:rsidP="004322B1">
            <w:pPr>
              <w:tabs>
                <w:tab w:val="left" w:pos="7760"/>
              </w:tabs>
              <w:rPr>
                <w:rFonts w:cstheme="minorHAnsi"/>
                <w:sz w:val="20"/>
                <w:szCs w:val="20"/>
              </w:rPr>
            </w:pPr>
            <w:r w:rsidRPr="004322B1">
              <w:rPr>
                <w:rFonts w:cstheme="minorHAnsi"/>
                <w:sz w:val="20"/>
                <w:szCs w:val="20"/>
              </w:rPr>
              <w:t>Moderate</w:t>
            </w:r>
          </w:p>
          <w:p w14:paraId="381924CF" w14:textId="77777777" w:rsidR="004322B1" w:rsidRPr="004322B1" w:rsidRDefault="004322B1" w:rsidP="004322B1">
            <w:pPr>
              <w:tabs>
                <w:tab w:val="left" w:pos="7760"/>
              </w:tabs>
              <w:rPr>
                <w:rFonts w:cstheme="minorHAnsi"/>
                <w:sz w:val="20"/>
                <w:szCs w:val="20"/>
              </w:rPr>
            </w:pPr>
            <w:r w:rsidRPr="004322B1">
              <w:rPr>
                <w:rFonts w:cstheme="minorHAnsi"/>
                <w:sz w:val="20"/>
                <w:szCs w:val="20"/>
              </w:rPr>
              <w:t>Strong</w:t>
            </w:r>
          </w:p>
          <w:p w14:paraId="37A5F450" w14:textId="77777777" w:rsidR="004322B1" w:rsidRPr="004322B1" w:rsidRDefault="004322B1" w:rsidP="004322B1">
            <w:pPr>
              <w:tabs>
                <w:tab w:val="left" w:pos="7760"/>
              </w:tabs>
              <w:rPr>
                <w:rFonts w:cstheme="minorHAnsi"/>
                <w:sz w:val="20"/>
                <w:szCs w:val="20"/>
              </w:rPr>
            </w:pPr>
          </w:p>
        </w:tc>
      </w:tr>
    </w:tbl>
    <w:p w14:paraId="64B1C9DD" w14:textId="77777777" w:rsidR="004322B1" w:rsidRPr="004322B1" w:rsidRDefault="004322B1" w:rsidP="004322B1">
      <w:pPr>
        <w:spacing w:after="0" w:line="240" w:lineRule="auto"/>
        <w:rPr>
          <w:rFonts w:cstheme="minorHAnsi"/>
        </w:rPr>
      </w:pPr>
    </w:p>
    <w:p w14:paraId="139A1E65" w14:textId="72996A4C" w:rsidR="004322B1" w:rsidRPr="004322B1" w:rsidRDefault="004322B1" w:rsidP="004322B1">
      <w:pPr>
        <w:tabs>
          <w:tab w:val="left" w:pos="7760"/>
        </w:tabs>
        <w:spacing w:after="0" w:line="240" w:lineRule="auto"/>
        <w:rPr>
          <w:rFonts w:cstheme="minorHAnsi"/>
          <w:sz w:val="20"/>
          <w:szCs w:val="20"/>
        </w:rPr>
      </w:pPr>
      <w:r w:rsidRPr="004322B1">
        <w:rPr>
          <w:rFonts w:cstheme="minorHAnsi"/>
          <w:sz w:val="20"/>
          <w:szCs w:val="20"/>
        </w:rPr>
        <w:t>* As defined by INVOLVE</w:t>
      </w:r>
      <w:r w:rsidR="00C445FA">
        <w:rPr>
          <w:rFonts w:cstheme="minorHAnsi"/>
          <w:sz w:val="20"/>
          <w:szCs w:val="20"/>
        </w:rPr>
        <w:fldChar w:fldCharType="begin"/>
      </w:r>
      <w:r w:rsidR="00C445FA">
        <w:rPr>
          <w:rFonts w:cstheme="minorHAnsi"/>
          <w:sz w:val="20"/>
          <w:szCs w:val="20"/>
        </w:rPr>
        <w:instrText xml:space="preserve"> ADDIN EN.CITE &lt;EndNote&gt;&lt;Cite&gt;&lt;RecNum&gt;6671&lt;/RecNum&gt;&lt;DisplayText&gt;(INVOLVE 2012a)&lt;/DisplayText&gt;&lt;record&gt;&lt;rec-number&gt;6671&lt;/rec-number&gt;&lt;foreign-keys&gt;&lt;key app="EN" db-id="eda99esr9arp52e20v2pftz4rp5s9x0evef5" timestamp="1466079126"&gt;6671&lt;/key&gt;&lt;/foreign-keys&gt;&lt;ref-type name="Report"&gt;27&lt;/ref-type&gt;&lt;contributors&gt;&lt;authors&gt;&lt;author&gt;INVOLVE&lt;/author&gt;&lt;/authors&gt;&lt;tertiary-authors&gt;&lt;author&gt;INVOLVE&lt;/author&gt;&lt;author&gt;NIHR&lt;/author&gt;&lt;/tertiary-authors&gt;&lt;/contributors&gt;&lt;titles&gt;&lt;title&gt;Briefing notes for researchers: involving the public in NHS, public health and social care research&lt;/title&gt;&lt;/titles&gt;&lt;pages&gt;1-52&lt;/pages&gt;&lt;reprint-edition&gt;not in file&lt;/reprint-edition&gt;&lt;keywords&gt;&lt;keyword&gt;Public Health&lt;/keyword&gt;&lt;keyword&gt;Health&lt;/keyword&gt;&lt;keyword&gt;health and social care&lt;/keyword&gt;&lt;keyword&gt;Social Care&lt;/keyword&gt;&lt;keyword&gt;care&lt;/keyword&gt;&lt;keyword&gt;Research&lt;/keyword&gt;&lt;/keywords&gt;&lt;dates&gt;&lt;year&gt;2012&lt;/year&gt;&lt;/dates&gt;&lt;pub-location&gt;Southampton&lt;/pub-location&gt;&lt;publisher&gt;INVOLVE&lt;/publisher&gt;&lt;label&gt;1192R&lt;/label&gt;&lt;urls&gt;&lt;related-urls&gt;&lt;url&gt;&lt;style face="underline" font="default" size="100%"&gt;http://www.invo.org.uk/wp-content/uploads/2012/04/INVOLVEBriefingNotesApr2012.pdf&lt;/style&gt;&lt;/url&gt;&lt;/related-urls&gt;&lt;/urls&gt;&lt;/record&gt;&lt;/Cite&gt;&lt;/EndNote&gt;</w:instrText>
      </w:r>
      <w:r w:rsidR="00C445FA">
        <w:rPr>
          <w:rFonts w:cstheme="minorHAnsi"/>
          <w:sz w:val="20"/>
          <w:szCs w:val="20"/>
        </w:rPr>
        <w:fldChar w:fldCharType="separate"/>
      </w:r>
      <w:r w:rsidR="00C445FA">
        <w:rPr>
          <w:rFonts w:cstheme="minorHAnsi"/>
          <w:noProof/>
          <w:sz w:val="20"/>
          <w:szCs w:val="20"/>
        </w:rPr>
        <w:t>(INVOLVE 2012a)</w:t>
      </w:r>
      <w:r w:rsidR="00C445FA">
        <w:rPr>
          <w:rFonts w:cstheme="minorHAnsi"/>
          <w:sz w:val="20"/>
          <w:szCs w:val="20"/>
        </w:rPr>
        <w:fldChar w:fldCharType="end"/>
      </w:r>
      <w:r w:rsidRPr="004322B1">
        <w:rPr>
          <w:rFonts w:cstheme="minorHAnsi"/>
          <w:sz w:val="20"/>
          <w:szCs w:val="20"/>
        </w:rPr>
        <w:t>. If more than one approach was used or discussed then the most participatory approach was provided.</w:t>
      </w:r>
    </w:p>
    <w:p w14:paraId="1A8CCCE1" w14:textId="77777777" w:rsidR="004322B1" w:rsidRPr="004322B1" w:rsidRDefault="004322B1" w:rsidP="004322B1">
      <w:pPr>
        <w:tabs>
          <w:tab w:val="left" w:pos="7760"/>
        </w:tabs>
        <w:spacing w:after="0" w:line="240" w:lineRule="auto"/>
        <w:rPr>
          <w:rFonts w:cstheme="minorHAnsi"/>
          <w:sz w:val="20"/>
          <w:szCs w:val="20"/>
        </w:rPr>
      </w:pPr>
    </w:p>
    <w:p w14:paraId="269C9275" w14:textId="77777777" w:rsidR="004322B1" w:rsidRPr="004322B1" w:rsidRDefault="004322B1" w:rsidP="004322B1">
      <w:pPr>
        <w:spacing w:after="0" w:line="240" w:lineRule="auto"/>
        <w:rPr>
          <w:rFonts w:cstheme="minorHAnsi"/>
          <w:b/>
          <w:sz w:val="20"/>
          <w:szCs w:val="20"/>
        </w:rPr>
      </w:pPr>
      <w:r w:rsidRPr="004322B1">
        <w:rPr>
          <w:rFonts w:cstheme="minorHAnsi"/>
          <w:b/>
          <w:sz w:val="20"/>
          <w:szCs w:val="20"/>
        </w:rPr>
        <w:t>Studies with multiple evidence</w:t>
      </w:r>
    </w:p>
    <w:p w14:paraId="5FAB4740" w14:textId="77777777" w:rsidR="004322B1" w:rsidRPr="004322B1" w:rsidRDefault="004322B1" w:rsidP="004322B1">
      <w:pPr>
        <w:spacing w:before="120" w:after="0" w:line="240" w:lineRule="auto"/>
        <w:rPr>
          <w:rFonts w:cstheme="minorHAnsi"/>
          <w:sz w:val="20"/>
          <w:szCs w:val="20"/>
        </w:rPr>
      </w:pPr>
      <w:bookmarkStart w:id="464" w:name="_Hlk504924437"/>
      <w:r w:rsidRPr="004322B1">
        <w:rPr>
          <w:rFonts w:cstheme="minorHAnsi"/>
          <w:sz w:val="20"/>
          <w:szCs w:val="20"/>
        </w:rPr>
        <w:t>CCRC – Cancer Care Research Centre evaluation</w:t>
      </w:r>
    </w:p>
    <w:p w14:paraId="48D95DA8"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CECo – Cancer Experiences Collaborative</w:t>
      </w:r>
    </w:p>
    <w:p w14:paraId="55EAD617"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Cotterell PhD – Living with life limiting conditions: A participatory study of people’s experiences and needs</w:t>
      </w:r>
    </w:p>
    <w:p w14:paraId="2D2404F3"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CPP – Cancer Partnership Project</w:t>
      </w:r>
    </w:p>
    <w:p w14:paraId="59DEBAE3"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CRPs/NTCRP – Consumer Research Panels/North Trent Consumer Research Panel</w:t>
      </w:r>
    </w:p>
    <w:p w14:paraId="50B483C9"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 xml:space="preserve">CSI PPI Forum – </w:t>
      </w:r>
      <w:r w:rsidRPr="004322B1">
        <w:rPr>
          <w:sz w:val="20"/>
          <w:szCs w:val="20"/>
        </w:rPr>
        <w:t>Cicely Saunders Institute Public Involvement Forum</w:t>
      </w:r>
    </w:p>
    <w:p w14:paraId="38309062"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INTEGRATE-HTA</w:t>
      </w:r>
    </w:p>
    <w:p w14:paraId="3A1FDBB0"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Macmillan Listening Study</w:t>
      </w:r>
    </w:p>
    <w:p w14:paraId="733BD1D7" w14:textId="77777777" w:rsidR="004322B1" w:rsidRPr="004322B1" w:rsidRDefault="004322B1" w:rsidP="004322B1">
      <w:pPr>
        <w:spacing w:after="0" w:line="240" w:lineRule="auto"/>
        <w:rPr>
          <w:rFonts w:cstheme="minorHAnsi"/>
          <w:sz w:val="20"/>
          <w:szCs w:val="20"/>
        </w:rPr>
      </w:pPr>
      <w:r w:rsidRPr="004322B1">
        <w:rPr>
          <w:rFonts w:cstheme="minorHAnsi"/>
          <w:sz w:val="20"/>
          <w:szCs w:val="20"/>
        </w:rPr>
        <w:t>Oncology PSP – Oncology Priority Setting Partnership</w:t>
      </w:r>
      <w:bookmarkEnd w:id="464"/>
    </w:p>
    <w:p w14:paraId="09718327" w14:textId="3F396CD0" w:rsidR="00CB5B4B" w:rsidRDefault="004322B1" w:rsidP="00CB5B4B">
      <w:pPr>
        <w:spacing w:after="0" w:line="240" w:lineRule="auto"/>
        <w:rPr>
          <w:sz w:val="20"/>
          <w:szCs w:val="20"/>
        </w:rPr>
        <w:sectPr w:rsidR="00CB5B4B" w:rsidSect="00CB5B4B">
          <w:pgSz w:w="16838" w:h="11906" w:orient="landscape" w:code="9"/>
          <w:pgMar w:top="1134" w:right="1134" w:bottom="1134" w:left="1134" w:header="709" w:footer="709" w:gutter="0"/>
          <w:cols w:space="708"/>
          <w:docGrid w:linePitch="360"/>
        </w:sectPr>
      </w:pPr>
      <w:r w:rsidRPr="004322B1">
        <w:rPr>
          <w:rFonts w:cstheme="minorHAnsi"/>
          <w:sz w:val="20"/>
          <w:szCs w:val="20"/>
        </w:rPr>
        <w:t>Patients’ priorities for palliative care research</w:t>
      </w:r>
      <w:r w:rsidR="00CB5B4B">
        <w:rPr>
          <w:sz w:val="20"/>
          <w:szCs w:val="20"/>
        </w:rPr>
        <w:br w:type="page"/>
      </w:r>
    </w:p>
    <w:p w14:paraId="1F6AA043" w14:textId="03F58E2F" w:rsidR="00CB5B4B" w:rsidRDefault="00CB5B4B" w:rsidP="00CB5B4B">
      <w:pPr>
        <w:spacing w:after="0" w:line="240" w:lineRule="auto"/>
        <w:rPr>
          <w:b/>
        </w:rPr>
      </w:pPr>
      <w:bookmarkStart w:id="465" w:name="Appendix5"/>
      <w:r>
        <w:rPr>
          <w:b/>
        </w:rPr>
        <w:lastRenderedPageBreak/>
        <w:t xml:space="preserve">Appendix </w:t>
      </w:r>
      <w:r w:rsidR="00012F85">
        <w:rPr>
          <w:b/>
        </w:rPr>
        <w:t>5</w:t>
      </w:r>
      <w:r>
        <w:rPr>
          <w:b/>
        </w:rPr>
        <w:t xml:space="preserve">. </w:t>
      </w:r>
      <w:r w:rsidRPr="000342F4">
        <w:rPr>
          <w:b/>
        </w:rPr>
        <w:t xml:space="preserve">Evidence </w:t>
      </w:r>
      <w:r>
        <w:rPr>
          <w:b/>
        </w:rPr>
        <w:t>c</w:t>
      </w:r>
      <w:r w:rsidRPr="000342F4">
        <w:rPr>
          <w:b/>
        </w:rPr>
        <w:t>haracteristics</w:t>
      </w:r>
    </w:p>
    <w:bookmarkEnd w:id="465"/>
    <w:p w14:paraId="4851A093" w14:textId="77777777" w:rsidR="00855610" w:rsidRDefault="00855610" w:rsidP="00CB5B4B">
      <w:pPr>
        <w:spacing w:after="0" w:line="240" w:lineRule="auto"/>
        <w:rPr>
          <w:b/>
        </w:rPr>
      </w:pPr>
    </w:p>
    <w:p w14:paraId="5892EA67" w14:textId="77777777" w:rsidR="00CB5B4B" w:rsidRPr="000342F4" w:rsidRDefault="00CB5B4B" w:rsidP="00CB5B4B">
      <w:pPr>
        <w:rPr>
          <w:b/>
        </w:rPr>
      </w:pPr>
      <w:r>
        <w:rPr>
          <w:b/>
        </w:rPr>
        <w:t>Evidence/methodological data</w:t>
      </w:r>
    </w:p>
    <w:p w14:paraId="173756E0" w14:textId="77777777" w:rsidR="00CB5B4B" w:rsidRDefault="00CB5B4B" w:rsidP="00CB5B4B">
      <w:bookmarkStart w:id="466" w:name="_Hlk521308227"/>
      <w:bookmarkEnd w:id="466"/>
      <w:r>
        <w:rPr>
          <w:noProof/>
        </w:rPr>
        <w:drawing>
          <wp:anchor distT="0" distB="0" distL="114300" distR="114300" simplePos="0" relativeHeight="251660288" behindDoc="0" locked="0" layoutInCell="1" allowOverlap="1" wp14:anchorId="64ED96AB" wp14:editId="09BA1170">
            <wp:simplePos x="0" y="0"/>
            <wp:positionH relativeFrom="column">
              <wp:posOffset>20955</wp:posOffset>
            </wp:positionH>
            <wp:positionV relativeFrom="paragraph">
              <wp:posOffset>213360</wp:posOffset>
            </wp:positionV>
            <wp:extent cx="6028055" cy="1743710"/>
            <wp:effectExtent l="0" t="0" r="10795" b="889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14:sizeRelH relativeFrom="margin">
              <wp14:pctWidth>0</wp14:pctWidth>
            </wp14:sizeRelH>
            <wp14:sizeRelV relativeFrom="margin">
              <wp14:pctHeight>0</wp14:pctHeight>
            </wp14:sizeRelV>
          </wp:anchor>
        </w:drawing>
      </w:r>
    </w:p>
    <w:p w14:paraId="410C809A" w14:textId="77777777" w:rsidR="00CB5B4B" w:rsidRDefault="00CB5B4B" w:rsidP="00CB5B4B">
      <w:r>
        <w:rPr>
          <w:noProof/>
        </w:rPr>
        <w:drawing>
          <wp:anchor distT="0" distB="0" distL="114300" distR="114300" simplePos="0" relativeHeight="251661312" behindDoc="0" locked="0" layoutInCell="1" allowOverlap="1" wp14:anchorId="423BBE12" wp14:editId="08F77DDA">
            <wp:simplePos x="0" y="0"/>
            <wp:positionH relativeFrom="column">
              <wp:posOffset>3031490</wp:posOffset>
            </wp:positionH>
            <wp:positionV relativeFrom="paragraph">
              <wp:posOffset>2016760</wp:posOffset>
            </wp:positionV>
            <wp:extent cx="3013710" cy="2514600"/>
            <wp:effectExtent l="0" t="0" r="15240"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19A3C859" wp14:editId="3B49C1FE">
            <wp:simplePos x="0" y="0"/>
            <wp:positionH relativeFrom="column">
              <wp:posOffset>16510</wp:posOffset>
            </wp:positionH>
            <wp:positionV relativeFrom="paragraph">
              <wp:posOffset>2017395</wp:posOffset>
            </wp:positionV>
            <wp:extent cx="2794000" cy="2514600"/>
            <wp:effectExtent l="0" t="0" r="635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14:sizeRelH relativeFrom="margin">
              <wp14:pctWidth>0</wp14:pctWidth>
            </wp14:sizeRelH>
            <wp14:sizeRelV relativeFrom="margin">
              <wp14:pctHeight>0</wp14:pctHeight>
            </wp14:sizeRelV>
          </wp:anchor>
        </w:drawing>
      </w:r>
    </w:p>
    <w:p w14:paraId="17AE7AC0" w14:textId="77777777" w:rsidR="00CB5B4B" w:rsidRDefault="00CB5B4B" w:rsidP="00CB5B4B">
      <w:r>
        <w:rPr>
          <w:noProof/>
        </w:rPr>
        <w:drawing>
          <wp:anchor distT="0" distB="0" distL="114300" distR="114300" simplePos="0" relativeHeight="251663360" behindDoc="0" locked="0" layoutInCell="1" allowOverlap="1" wp14:anchorId="17A407F1" wp14:editId="0AD153CA">
            <wp:simplePos x="0" y="0"/>
            <wp:positionH relativeFrom="column">
              <wp:posOffset>4090670</wp:posOffset>
            </wp:positionH>
            <wp:positionV relativeFrom="paragraph">
              <wp:posOffset>2896235</wp:posOffset>
            </wp:positionV>
            <wp:extent cx="1956435" cy="2400300"/>
            <wp:effectExtent l="0" t="0" r="5715" b="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1B881871" wp14:editId="4F1E7965">
            <wp:simplePos x="0" y="0"/>
            <wp:positionH relativeFrom="column">
              <wp:posOffset>19050</wp:posOffset>
            </wp:positionH>
            <wp:positionV relativeFrom="page">
              <wp:posOffset>6438900</wp:posOffset>
            </wp:positionV>
            <wp:extent cx="3905250" cy="2400300"/>
            <wp:effectExtent l="0" t="0" r="0" b="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14:sizeRelH relativeFrom="margin">
              <wp14:pctWidth>0</wp14:pctWidth>
            </wp14:sizeRelH>
            <wp14:sizeRelV relativeFrom="margin">
              <wp14:pctHeight>0</wp14:pctHeight>
            </wp14:sizeRelV>
          </wp:anchor>
        </w:drawing>
      </w:r>
    </w:p>
    <w:p w14:paraId="1BA7D352" w14:textId="77777777" w:rsidR="00CB5B4B" w:rsidRDefault="00CB5B4B" w:rsidP="00CB5B4B"/>
    <w:p w14:paraId="1062B3C7" w14:textId="77777777" w:rsidR="00CB5B4B" w:rsidRDefault="00CB5B4B" w:rsidP="00CB5B4B"/>
    <w:p w14:paraId="35979B9B" w14:textId="77777777" w:rsidR="00CB5B4B" w:rsidRDefault="00CB5B4B" w:rsidP="00CB5B4B">
      <w:pPr>
        <w:rPr>
          <w:b/>
        </w:rPr>
      </w:pPr>
    </w:p>
    <w:p w14:paraId="143959A2" w14:textId="77777777" w:rsidR="00CB5B4B" w:rsidRDefault="00CB5B4B" w:rsidP="00CB5B4B">
      <w:pPr>
        <w:rPr>
          <w:b/>
        </w:rPr>
      </w:pPr>
    </w:p>
    <w:p w14:paraId="77306AE6" w14:textId="77777777" w:rsidR="00CB5B4B" w:rsidRDefault="00CB5B4B" w:rsidP="00CB5B4B">
      <w:pPr>
        <w:spacing w:before="120"/>
        <w:rPr>
          <w:b/>
        </w:rPr>
      </w:pPr>
    </w:p>
    <w:p w14:paraId="1781EB99" w14:textId="77777777" w:rsidR="00CB5B4B" w:rsidRDefault="00CB5B4B" w:rsidP="00CB5B4B">
      <w:pPr>
        <w:spacing w:before="120"/>
      </w:pPr>
      <w:r>
        <w:rPr>
          <w:noProof/>
        </w:rPr>
        <w:drawing>
          <wp:anchor distT="0" distB="0" distL="114300" distR="114300" simplePos="0" relativeHeight="251668480" behindDoc="0" locked="0" layoutInCell="1" allowOverlap="1" wp14:anchorId="5F24096E" wp14:editId="048AB6D4">
            <wp:simplePos x="0" y="0"/>
            <wp:positionH relativeFrom="column">
              <wp:posOffset>-1905</wp:posOffset>
            </wp:positionH>
            <wp:positionV relativeFrom="page">
              <wp:posOffset>731520</wp:posOffset>
            </wp:positionV>
            <wp:extent cx="6046470" cy="1569720"/>
            <wp:effectExtent l="0" t="0" r="11430" b="1143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14:sizeRelV relativeFrom="margin">
              <wp14:pctHeight>0</wp14:pctHeight>
            </wp14:sizeRelV>
          </wp:anchor>
        </w:drawing>
      </w:r>
      <w:r>
        <w:rPr>
          <w:b/>
        </w:rPr>
        <w:t>I</w:t>
      </w:r>
      <w:r w:rsidRPr="004656B0">
        <w:rPr>
          <w:b/>
        </w:rPr>
        <w:t>nvolvement data</w:t>
      </w:r>
      <w:r>
        <w:rPr>
          <w:noProof/>
        </w:rPr>
        <w:t xml:space="preserve"> </w:t>
      </w:r>
    </w:p>
    <w:p w14:paraId="6E3811BD" w14:textId="77777777" w:rsidR="00CB5B4B" w:rsidRDefault="00CB5B4B" w:rsidP="00CB5B4B">
      <w:pPr>
        <w:spacing w:after="0" w:line="240" w:lineRule="auto"/>
      </w:pPr>
      <w:r>
        <w:rPr>
          <w:noProof/>
        </w:rPr>
        <w:drawing>
          <wp:anchor distT="0" distB="0" distL="114300" distR="114300" simplePos="0" relativeHeight="251665408" behindDoc="0" locked="0" layoutInCell="1" allowOverlap="1" wp14:anchorId="58948BC7" wp14:editId="55C323F0">
            <wp:simplePos x="0" y="0"/>
            <wp:positionH relativeFrom="column">
              <wp:posOffset>3348990</wp:posOffset>
            </wp:positionH>
            <wp:positionV relativeFrom="paragraph">
              <wp:posOffset>3425190</wp:posOffset>
            </wp:positionV>
            <wp:extent cx="2691130" cy="1706880"/>
            <wp:effectExtent l="0" t="0" r="13970" b="7620"/>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3A469570" wp14:editId="40DFCF11">
            <wp:simplePos x="0" y="0"/>
            <wp:positionH relativeFrom="column">
              <wp:posOffset>-11430</wp:posOffset>
            </wp:positionH>
            <wp:positionV relativeFrom="paragraph">
              <wp:posOffset>241300</wp:posOffset>
            </wp:positionV>
            <wp:extent cx="6052820" cy="3025140"/>
            <wp:effectExtent l="0" t="0" r="5080" b="381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14:sizeRelH relativeFrom="margin">
              <wp14:pctWidth>0</wp14:pctWidth>
            </wp14:sizeRelH>
            <wp14:sizeRelV relativeFrom="margin">
              <wp14:pctHeight>0</wp14:pctHeight>
            </wp14:sizeRelV>
          </wp:anchor>
        </w:drawing>
      </w:r>
    </w:p>
    <w:p w14:paraId="780D7299" w14:textId="77777777" w:rsidR="00CB5B4B" w:rsidRDefault="00CB5B4B" w:rsidP="00CB5B4B">
      <w:pPr>
        <w:rPr>
          <w:b/>
        </w:rPr>
      </w:pPr>
      <w:r w:rsidRPr="004656B0">
        <w:rPr>
          <w:b/>
          <w:noProof/>
        </w:rPr>
        <w:drawing>
          <wp:anchor distT="0" distB="0" distL="114300" distR="360045" simplePos="0" relativeHeight="251667456" behindDoc="0" locked="0" layoutInCell="1" allowOverlap="1" wp14:anchorId="65178FCC" wp14:editId="53F47008">
            <wp:simplePos x="0" y="0"/>
            <wp:positionH relativeFrom="column">
              <wp:posOffset>-6985</wp:posOffset>
            </wp:positionH>
            <wp:positionV relativeFrom="page">
              <wp:posOffset>8215630</wp:posOffset>
            </wp:positionV>
            <wp:extent cx="1939290" cy="1555115"/>
            <wp:effectExtent l="0" t="0" r="3810" b="6985"/>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637AC476" wp14:editId="77CFCFBC">
            <wp:simplePos x="0" y="0"/>
            <wp:positionH relativeFrom="column">
              <wp:posOffset>-3810</wp:posOffset>
            </wp:positionH>
            <wp:positionV relativeFrom="page">
              <wp:posOffset>6309360</wp:posOffset>
            </wp:positionV>
            <wp:extent cx="3013710" cy="1706880"/>
            <wp:effectExtent l="0" t="0" r="15240" b="762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14:sizeRelH relativeFrom="margin">
              <wp14:pctWidth>0</wp14:pctWidth>
            </wp14:sizeRelH>
            <wp14:sizeRelV relativeFrom="margin">
              <wp14:pctHeight>0</wp14:pctHeight>
            </wp14:sizeRelV>
          </wp:anchor>
        </w:drawing>
      </w:r>
    </w:p>
    <w:p w14:paraId="36F24A00" w14:textId="77777777" w:rsidR="00CB5B4B" w:rsidRDefault="00CB5B4B" w:rsidP="00CB5B4B"/>
    <w:p w14:paraId="080DA391" w14:textId="77777777" w:rsidR="00CB5B4B" w:rsidRDefault="00CB5B4B" w:rsidP="00CB5B4B">
      <w:pPr>
        <w:spacing w:after="0" w:line="240" w:lineRule="auto"/>
      </w:pPr>
      <w:r>
        <w:t>* Other includes Cardiovascular, Dementia, Diabetes, Neurodegenerative, Respiratory conditions and older people</w:t>
      </w:r>
    </w:p>
    <w:p w14:paraId="0E48A2AF" w14:textId="77777777" w:rsidR="00CB5B4B" w:rsidRDefault="00CB5B4B" w:rsidP="00CB5B4B">
      <w:pPr>
        <w:spacing w:after="0" w:line="240" w:lineRule="auto"/>
      </w:pPr>
    </w:p>
    <w:p w14:paraId="1395BF1C" w14:textId="77777777" w:rsidR="00CB5B4B" w:rsidRDefault="00CB5B4B" w:rsidP="00CB5B4B">
      <w:pPr>
        <w:spacing w:after="0" w:line="240" w:lineRule="auto"/>
      </w:pPr>
      <w:r>
        <w:rPr>
          <w:rFonts w:cstheme="minorHAnsi"/>
          <w:vertAlign w:val="superscript"/>
        </w:rPr>
        <w:t xml:space="preserve">† </w:t>
      </w:r>
      <w:r>
        <w:t>Involvement methods includes papers that described several methods and also papers that described no methods, but provided guidelines or discussions instead</w:t>
      </w:r>
    </w:p>
    <w:p w14:paraId="72D15D1A" w14:textId="77777777" w:rsidR="00CB5B4B" w:rsidRDefault="00CB5B4B" w:rsidP="00CB5B4B">
      <w:pPr>
        <w:rPr>
          <w:b/>
        </w:rPr>
      </w:pPr>
    </w:p>
    <w:p w14:paraId="1174B944" w14:textId="35D42607" w:rsidR="000B4258" w:rsidRPr="002024C6" w:rsidRDefault="000B4258" w:rsidP="000B4258">
      <w:pPr>
        <w:rPr>
          <w:rFonts w:cstheme="minorHAnsi"/>
          <w:b/>
          <w:bCs/>
          <w:sz w:val="24"/>
          <w:szCs w:val="24"/>
        </w:rPr>
      </w:pPr>
      <w:bookmarkStart w:id="467" w:name="Appendix6"/>
      <w:r>
        <w:rPr>
          <w:rFonts w:cstheme="minorHAnsi"/>
          <w:b/>
          <w:bCs/>
          <w:sz w:val="24"/>
          <w:szCs w:val="24"/>
        </w:rPr>
        <w:lastRenderedPageBreak/>
        <w:t xml:space="preserve">Appendix </w:t>
      </w:r>
      <w:r w:rsidR="00012F85">
        <w:rPr>
          <w:rFonts w:cstheme="minorHAnsi"/>
          <w:b/>
          <w:bCs/>
          <w:sz w:val="24"/>
          <w:szCs w:val="24"/>
        </w:rPr>
        <w:t>6</w:t>
      </w:r>
      <w:r>
        <w:rPr>
          <w:rFonts w:cstheme="minorHAnsi"/>
          <w:b/>
          <w:bCs/>
          <w:sz w:val="24"/>
          <w:szCs w:val="24"/>
        </w:rPr>
        <w:t xml:space="preserve">. </w:t>
      </w:r>
      <w:r w:rsidRPr="002024C6">
        <w:rPr>
          <w:rFonts w:cstheme="minorHAnsi"/>
          <w:b/>
          <w:bCs/>
          <w:sz w:val="24"/>
          <w:szCs w:val="24"/>
        </w:rPr>
        <w:t>Reflexive exercise, March 2021</w:t>
      </w:r>
    </w:p>
    <w:bookmarkEnd w:id="467"/>
    <w:p w14:paraId="45F426AA" w14:textId="77777777" w:rsidR="000B4258" w:rsidRPr="002024C6" w:rsidRDefault="000B4258" w:rsidP="000B4258">
      <w:pPr>
        <w:rPr>
          <w:rFonts w:cstheme="minorHAnsi"/>
          <w:b/>
          <w:bCs/>
          <w:sz w:val="24"/>
          <w:szCs w:val="24"/>
        </w:rPr>
      </w:pPr>
      <w:r w:rsidRPr="002024C6">
        <w:rPr>
          <w:rFonts w:cstheme="minorHAnsi"/>
          <w:b/>
          <w:bCs/>
          <w:sz w:val="24"/>
          <w:szCs w:val="24"/>
        </w:rPr>
        <w:t>What experience have I had with palliative care or related research?</w:t>
      </w:r>
    </w:p>
    <w:p w14:paraId="427C341B" w14:textId="77777777" w:rsidR="000B4258" w:rsidRPr="002024C6" w:rsidRDefault="000B4258" w:rsidP="000B4258">
      <w:pPr>
        <w:rPr>
          <w:rFonts w:cstheme="minorHAnsi"/>
          <w:sz w:val="24"/>
          <w:szCs w:val="24"/>
        </w:rPr>
      </w:pPr>
      <w:r w:rsidRPr="002024C6">
        <w:rPr>
          <w:rFonts w:cstheme="minorHAnsi"/>
          <w:sz w:val="24"/>
          <w:szCs w:val="24"/>
        </w:rPr>
        <w:t>None really with palliative care research. Related, only tentative, so research on chronic health conditions of various sorts.  Most of my research experience is in mental health or Disability.</w:t>
      </w:r>
    </w:p>
    <w:p w14:paraId="31E7BC50" w14:textId="77777777" w:rsidR="000B4258" w:rsidRPr="002024C6" w:rsidRDefault="000B4258" w:rsidP="000B4258">
      <w:pPr>
        <w:rPr>
          <w:rFonts w:cstheme="minorHAnsi"/>
          <w:b/>
          <w:bCs/>
          <w:sz w:val="24"/>
          <w:szCs w:val="24"/>
        </w:rPr>
      </w:pPr>
      <w:r w:rsidRPr="002024C6">
        <w:rPr>
          <w:rFonts w:cstheme="minorHAnsi"/>
          <w:b/>
          <w:bCs/>
          <w:sz w:val="24"/>
          <w:szCs w:val="24"/>
        </w:rPr>
        <w:t>What experience have I had with qualitative research?</w:t>
      </w:r>
    </w:p>
    <w:p w14:paraId="22300E00" w14:textId="77777777" w:rsidR="000B4258" w:rsidRPr="002024C6" w:rsidRDefault="000B4258" w:rsidP="000B4258">
      <w:pPr>
        <w:rPr>
          <w:rFonts w:cstheme="minorHAnsi"/>
          <w:b/>
          <w:bCs/>
          <w:sz w:val="24"/>
          <w:szCs w:val="24"/>
        </w:rPr>
      </w:pPr>
      <w:r w:rsidRPr="002024C6">
        <w:rPr>
          <w:rFonts w:cstheme="minorHAnsi"/>
          <w:sz w:val="24"/>
          <w:szCs w:val="24"/>
        </w:rPr>
        <w:t>A fair amount.  I’m certainly a qualitative researcher rather than quantitative.  So, I’ve designed studies, led them, collected data (from interviews, focus groups, qualitative surveys, document analysis), used different qualitative methods…</w:t>
      </w:r>
    </w:p>
    <w:p w14:paraId="2895CDAC" w14:textId="77777777" w:rsidR="000B4258" w:rsidRPr="002024C6" w:rsidRDefault="000B4258" w:rsidP="000B4258">
      <w:pPr>
        <w:rPr>
          <w:rFonts w:cstheme="minorHAnsi"/>
          <w:b/>
          <w:bCs/>
          <w:sz w:val="24"/>
          <w:szCs w:val="24"/>
        </w:rPr>
      </w:pPr>
      <w:r w:rsidRPr="002024C6">
        <w:rPr>
          <w:rFonts w:cstheme="minorHAnsi"/>
          <w:b/>
          <w:bCs/>
          <w:sz w:val="24"/>
          <w:szCs w:val="24"/>
        </w:rPr>
        <w:t>What is my stake in the research? ie. What is my interest or involvement in the research?  What do I hope to get out of it?</w:t>
      </w:r>
    </w:p>
    <w:p w14:paraId="160017C1" w14:textId="77777777" w:rsidR="000B4258" w:rsidRPr="002024C6" w:rsidRDefault="000B4258" w:rsidP="000B4258">
      <w:pPr>
        <w:rPr>
          <w:rFonts w:cstheme="minorHAnsi"/>
          <w:sz w:val="24"/>
          <w:szCs w:val="24"/>
        </w:rPr>
      </w:pPr>
      <w:r w:rsidRPr="002024C6">
        <w:rPr>
          <w:rFonts w:cstheme="minorHAnsi"/>
          <w:sz w:val="24"/>
          <w:szCs w:val="24"/>
        </w:rPr>
        <w:t>This is my PhD, so the stakes for me are pretty high!  It’s my complete responsibility – yes, I have the Reference Group and supervisors and a mentor and so on, but it is all up to me essentially!</w:t>
      </w:r>
    </w:p>
    <w:p w14:paraId="1C9BF98B" w14:textId="77777777" w:rsidR="000B4258" w:rsidRPr="002024C6" w:rsidRDefault="000B4258" w:rsidP="000B4258">
      <w:pPr>
        <w:rPr>
          <w:rFonts w:cstheme="minorHAnsi"/>
          <w:sz w:val="24"/>
          <w:szCs w:val="24"/>
        </w:rPr>
      </w:pPr>
      <w:r w:rsidRPr="002024C6">
        <w:rPr>
          <w:rFonts w:cstheme="minorHAnsi"/>
          <w:sz w:val="24"/>
          <w:szCs w:val="24"/>
        </w:rPr>
        <w:t>Initially, when I applied for the scholarship, I had experience of involvement in research but not in palliative care, so I was interested in that side of it more initially.</w:t>
      </w:r>
    </w:p>
    <w:p w14:paraId="26C10657" w14:textId="77777777" w:rsidR="000B4258" w:rsidRPr="002024C6" w:rsidRDefault="000B4258" w:rsidP="000B4258">
      <w:pPr>
        <w:rPr>
          <w:rFonts w:cstheme="minorHAnsi"/>
          <w:b/>
          <w:bCs/>
          <w:sz w:val="24"/>
          <w:szCs w:val="24"/>
        </w:rPr>
      </w:pPr>
      <w:r w:rsidRPr="002024C6">
        <w:rPr>
          <w:rFonts w:cstheme="minorHAnsi"/>
          <w:b/>
          <w:bCs/>
          <w:sz w:val="24"/>
          <w:szCs w:val="24"/>
        </w:rPr>
        <w:t>What are my beliefs and values concerning involvement in palliative care research?</w:t>
      </w:r>
    </w:p>
    <w:p w14:paraId="561CFDF6" w14:textId="77777777" w:rsidR="000B4258" w:rsidRPr="002024C6" w:rsidRDefault="000B4258" w:rsidP="000B4258">
      <w:pPr>
        <w:rPr>
          <w:rFonts w:cstheme="minorHAnsi"/>
          <w:sz w:val="24"/>
          <w:szCs w:val="24"/>
        </w:rPr>
      </w:pPr>
      <w:r w:rsidRPr="002024C6">
        <w:rPr>
          <w:rFonts w:cstheme="minorHAnsi"/>
          <w:sz w:val="24"/>
          <w:szCs w:val="24"/>
        </w:rPr>
        <w:t>I have strong views about involvement in general – I believe that everyone should be offered the opportunity to be involved and that it is up to them whether or not to take part.  I don’t like to see injustice or people being excluded and my interest in involvement stems from this.  I have a particular interest in the involvement of those who aren’t usually involved.</w:t>
      </w:r>
    </w:p>
    <w:p w14:paraId="3147B5B6" w14:textId="77777777" w:rsidR="000B4258" w:rsidRPr="002024C6" w:rsidRDefault="000B4258" w:rsidP="000B4258">
      <w:pPr>
        <w:rPr>
          <w:rFonts w:cstheme="minorHAnsi"/>
          <w:sz w:val="24"/>
          <w:szCs w:val="24"/>
        </w:rPr>
      </w:pPr>
      <w:r w:rsidRPr="002024C6">
        <w:rPr>
          <w:rFonts w:cstheme="minorHAnsi"/>
          <w:sz w:val="24"/>
          <w:szCs w:val="24"/>
        </w:rPr>
        <w:t>I wasn’t sure how involvement was in palliative care research at first – I had little knowledge or experience of it.  When I applied I did a fair amount of reading and found quite a bit of what I could call prejudice and discrimination really – professionals making assumptions about whether patients and carers could get involved or what sort of areas they could be involved – would they be interested? Would it be a burden for them? And so on…</w:t>
      </w:r>
    </w:p>
    <w:p w14:paraId="2712DDD0" w14:textId="77777777" w:rsidR="000B4258" w:rsidRPr="002024C6" w:rsidRDefault="000B4258" w:rsidP="000B4258">
      <w:pPr>
        <w:rPr>
          <w:rFonts w:cstheme="minorHAnsi"/>
          <w:sz w:val="24"/>
          <w:szCs w:val="24"/>
        </w:rPr>
      </w:pPr>
      <w:r w:rsidRPr="002024C6">
        <w:rPr>
          <w:rFonts w:cstheme="minorHAnsi"/>
          <w:sz w:val="24"/>
          <w:szCs w:val="24"/>
        </w:rPr>
        <w:t>Now, having spent 4 years or so doing the PhD, I am still encountering this, even from places where I least expected it! (eg. being told not to do participant validation by another researcher)</w:t>
      </w:r>
    </w:p>
    <w:p w14:paraId="19D42E1C" w14:textId="77777777" w:rsidR="000B4258" w:rsidRPr="002024C6" w:rsidRDefault="000B4258" w:rsidP="000B4258">
      <w:pPr>
        <w:rPr>
          <w:rFonts w:cstheme="minorHAnsi"/>
          <w:b/>
          <w:bCs/>
          <w:sz w:val="24"/>
          <w:szCs w:val="24"/>
        </w:rPr>
      </w:pPr>
      <w:r w:rsidRPr="002024C6">
        <w:rPr>
          <w:rFonts w:cstheme="minorHAnsi"/>
          <w:b/>
          <w:bCs/>
          <w:sz w:val="24"/>
          <w:szCs w:val="24"/>
        </w:rPr>
        <w:t>In what ways might my experiences and views colour my involvement in this research study?</w:t>
      </w:r>
    </w:p>
    <w:p w14:paraId="7BF9AED3" w14:textId="77777777" w:rsidR="000B4258" w:rsidRPr="002024C6" w:rsidRDefault="000B4258" w:rsidP="000B4258">
      <w:pPr>
        <w:rPr>
          <w:rFonts w:cstheme="minorHAnsi"/>
          <w:sz w:val="24"/>
          <w:szCs w:val="24"/>
        </w:rPr>
      </w:pPr>
      <w:r w:rsidRPr="002024C6">
        <w:rPr>
          <w:rFonts w:cstheme="minorHAnsi"/>
          <w:sz w:val="24"/>
          <w:szCs w:val="24"/>
        </w:rPr>
        <w:t>I hope that my views as above have a positive influence on the study – both in the outcomes of the research itself and in how I conduct the research.  I’m trying to practice what I preach!</w:t>
      </w:r>
    </w:p>
    <w:p w14:paraId="34B4DFDF" w14:textId="77777777" w:rsidR="000B4258" w:rsidRPr="002024C6" w:rsidRDefault="000B4258" w:rsidP="000B4258">
      <w:pPr>
        <w:rPr>
          <w:rFonts w:cstheme="minorHAnsi"/>
          <w:sz w:val="24"/>
          <w:szCs w:val="24"/>
        </w:rPr>
      </w:pPr>
      <w:r w:rsidRPr="002024C6">
        <w:rPr>
          <w:rFonts w:cstheme="minorHAnsi"/>
          <w:sz w:val="24"/>
          <w:szCs w:val="24"/>
        </w:rPr>
        <w:t xml:space="preserve">I’ve done a lot of work in different settings over the years connected with involvement and try to always encourage and support good practice – this often seems to mean I end up providing feedback to organisations on how to do involvement better – I’m not sure how popular I am because of this! </w:t>
      </w:r>
    </w:p>
    <w:p w14:paraId="19FD345F" w14:textId="77777777" w:rsidR="000B4258" w:rsidRPr="002024C6" w:rsidRDefault="000B4258" w:rsidP="000B4258">
      <w:pPr>
        <w:rPr>
          <w:rFonts w:cstheme="minorHAnsi"/>
          <w:sz w:val="24"/>
          <w:szCs w:val="24"/>
        </w:rPr>
      </w:pPr>
      <w:r w:rsidRPr="002024C6">
        <w:rPr>
          <w:rFonts w:cstheme="minorHAnsi"/>
          <w:sz w:val="24"/>
          <w:szCs w:val="24"/>
        </w:rPr>
        <w:t xml:space="preserve">On a more personal level I have what can be called a life limiting health condition – a rare type of blood cancer called Myeloproliferative Neoplasm. It has no cure and I take an oral chemotherapy medication to manage the symptoms and try to control the condition. I am continually unsure as to how much of this I should share with others involved in the study – Reference Group members, participants…?  On one hand it seems fine to share such information as researchers are human </w:t>
      </w:r>
      <w:r w:rsidRPr="002024C6">
        <w:rPr>
          <w:rFonts w:cstheme="minorHAnsi"/>
          <w:sz w:val="24"/>
          <w:szCs w:val="24"/>
        </w:rPr>
        <w:lastRenderedPageBreak/>
        <w:t>beings too and therefore also have such issues to deal with.  On the other hand, there is this unspoken rule that researchers are meant to be “professional” and therefore sharing of such personal information can be seen as not being professional.  I’m interested in Group members’ views on this!</w:t>
      </w:r>
    </w:p>
    <w:p w14:paraId="21CEE97E" w14:textId="77777777" w:rsidR="000B4258" w:rsidRPr="002024C6" w:rsidRDefault="000B4258" w:rsidP="000B4258">
      <w:pPr>
        <w:rPr>
          <w:rFonts w:cstheme="minorHAnsi"/>
          <w:b/>
          <w:bCs/>
          <w:sz w:val="24"/>
          <w:szCs w:val="24"/>
        </w:rPr>
      </w:pPr>
      <w:r w:rsidRPr="002024C6">
        <w:rPr>
          <w:rFonts w:cstheme="minorHAnsi"/>
          <w:b/>
          <w:bCs/>
          <w:sz w:val="24"/>
          <w:szCs w:val="24"/>
        </w:rPr>
        <w:t>What are my fears, related to being involved in the research?</w:t>
      </w:r>
    </w:p>
    <w:p w14:paraId="19E05D78" w14:textId="77777777" w:rsidR="000B4258" w:rsidRPr="002024C6" w:rsidRDefault="000B4258" w:rsidP="000B4258">
      <w:pPr>
        <w:rPr>
          <w:rFonts w:cstheme="minorHAnsi"/>
          <w:sz w:val="24"/>
          <w:szCs w:val="24"/>
        </w:rPr>
      </w:pPr>
      <w:r w:rsidRPr="002024C6">
        <w:rPr>
          <w:rFonts w:cstheme="minorHAnsi"/>
          <w:sz w:val="24"/>
          <w:szCs w:val="24"/>
        </w:rPr>
        <w:t>That I won’t be able to do it, or that it won’t be very good!  In particular, I struggle with confidence in writing so my greatest fear is getting stuck at the end stage of the study trying to write it all up!</w:t>
      </w:r>
    </w:p>
    <w:p w14:paraId="4F6E7E23" w14:textId="77777777" w:rsidR="000B4258" w:rsidRPr="002024C6" w:rsidRDefault="000B4258" w:rsidP="000B4258">
      <w:pPr>
        <w:rPr>
          <w:rFonts w:cstheme="minorHAnsi"/>
          <w:b/>
          <w:bCs/>
          <w:sz w:val="24"/>
          <w:szCs w:val="24"/>
        </w:rPr>
      </w:pPr>
      <w:r w:rsidRPr="002024C6">
        <w:rPr>
          <w:rFonts w:cstheme="minorHAnsi"/>
          <w:b/>
          <w:bCs/>
          <w:sz w:val="24"/>
          <w:szCs w:val="24"/>
        </w:rPr>
        <w:t>What results do I expect to come out of the study?</w:t>
      </w:r>
    </w:p>
    <w:p w14:paraId="5CE9F1BC" w14:textId="602312CD" w:rsidR="007F4C1E" w:rsidRDefault="000B4258" w:rsidP="000B4258">
      <w:pPr>
        <w:rPr>
          <w:sz w:val="24"/>
          <w:szCs w:val="24"/>
        </w:rPr>
      </w:pPr>
      <w:r w:rsidRPr="002024C6">
        <w:rPr>
          <w:sz w:val="24"/>
          <w:szCs w:val="24"/>
        </w:rPr>
        <w:t>I find this hard to answer! I hope the results provide interesting useful guidance on involvement with this population of people…</w:t>
      </w:r>
    </w:p>
    <w:p w14:paraId="3C95242E" w14:textId="77777777" w:rsidR="007F4C1E" w:rsidRDefault="007F4C1E">
      <w:pPr>
        <w:rPr>
          <w:sz w:val="24"/>
          <w:szCs w:val="24"/>
        </w:rPr>
      </w:pPr>
      <w:r>
        <w:rPr>
          <w:sz w:val="24"/>
          <w:szCs w:val="24"/>
        </w:rPr>
        <w:br w:type="page"/>
      </w:r>
    </w:p>
    <w:p w14:paraId="404DAFA1" w14:textId="3A624280" w:rsidR="007F4C1E" w:rsidRPr="007F4C1E" w:rsidRDefault="007F4C1E" w:rsidP="007F4C1E">
      <w:pPr>
        <w:tabs>
          <w:tab w:val="center" w:pos="4513"/>
          <w:tab w:val="right" w:pos="9026"/>
        </w:tabs>
        <w:spacing w:after="0" w:line="240" w:lineRule="auto"/>
      </w:pPr>
      <w:bookmarkStart w:id="468" w:name="Appendix7"/>
      <w:r w:rsidRPr="007F4C1E">
        <w:rPr>
          <w:b/>
          <w:bCs/>
          <w:sz w:val="24"/>
          <w:szCs w:val="24"/>
        </w:rPr>
        <w:lastRenderedPageBreak/>
        <w:t xml:space="preserve">Appendix </w:t>
      </w:r>
      <w:r w:rsidR="00012F85">
        <w:rPr>
          <w:b/>
          <w:bCs/>
          <w:sz w:val="24"/>
          <w:szCs w:val="24"/>
        </w:rPr>
        <w:t>7</w:t>
      </w:r>
      <w:r w:rsidRPr="007F4C1E">
        <w:rPr>
          <w:b/>
          <w:bCs/>
          <w:sz w:val="24"/>
          <w:szCs w:val="24"/>
        </w:rPr>
        <w:t>. Case study site selection questionnaire</w:t>
      </w:r>
    </w:p>
    <w:bookmarkEnd w:id="468"/>
    <w:p w14:paraId="3826F74C" w14:textId="77777777" w:rsidR="007F4C1E" w:rsidRPr="0033242E" w:rsidRDefault="007F4C1E" w:rsidP="007F4C1E">
      <w:pPr>
        <w:rPr>
          <w:rFonts w:cstheme="minorHAnsi"/>
          <w:b/>
          <w:bCs/>
          <w:sz w:val="24"/>
          <w:szCs w:val="24"/>
        </w:rPr>
      </w:pPr>
    </w:p>
    <w:tbl>
      <w:tblPr>
        <w:tblStyle w:val="TableGrid"/>
        <w:tblW w:w="0" w:type="auto"/>
        <w:tblLook w:val="04A0" w:firstRow="1" w:lastRow="0" w:firstColumn="1" w:lastColumn="0" w:noHBand="0" w:noVBand="1"/>
      </w:tblPr>
      <w:tblGrid>
        <w:gridCol w:w="9628"/>
      </w:tblGrid>
      <w:tr w:rsidR="007F4C1E" w:rsidRPr="0033242E" w14:paraId="3162D4A3" w14:textId="77777777" w:rsidTr="00BB2F9E">
        <w:trPr>
          <w:trHeight w:val="132"/>
        </w:trPr>
        <w:tc>
          <w:tcPr>
            <w:tcW w:w="10627" w:type="dxa"/>
          </w:tcPr>
          <w:p w14:paraId="49EA0230" w14:textId="77777777" w:rsidR="007F4C1E" w:rsidRPr="0033242E" w:rsidRDefault="007F4C1E" w:rsidP="00BB2F9E">
            <w:pPr>
              <w:rPr>
                <w:rFonts w:cstheme="minorHAnsi"/>
                <w:b/>
                <w:bCs/>
                <w:sz w:val="24"/>
                <w:szCs w:val="24"/>
              </w:rPr>
            </w:pPr>
            <w:r w:rsidRPr="0033242E">
              <w:rPr>
                <w:rFonts w:cstheme="minorHAnsi"/>
                <w:b/>
                <w:bCs/>
                <w:sz w:val="24"/>
                <w:szCs w:val="24"/>
              </w:rPr>
              <w:t>Site</w:t>
            </w:r>
            <w:r>
              <w:rPr>
                <w:rFonts w:cstheme="minorHAnsi"/>
                <w:b/>
                <w:bCs/>
                <w:sz w:val="24"/>
                <w:szCs w:val="24"/>
              </w:rPr>
              <w:t xml:space="preserve"> – Based where? Telephone discussion with? Role? Date?</w:t>
            </w:r>
          </w:p>
        </w:tc>
      </w:tr>
      <w:tr w:rsidR="007F4C1E" w:rsidRPr="0033242E" w14:paraId="7283654E" w14:textId="77777777" w:rsidTr="00BB2F9E">
        <w:trPr>
          <w:trHeight w:val="132"/>
        </w:trPr>
        <w:tc>
          <w:tcPr>
            <w:tcW w:w="10627" w:type="dxa"/>
          </w:tcPr>
          <w:p w14:paraId="37844BF4" w14:textId="77777777" w:rsidR="007F4C1E" w:rsidRDefault="007F4C1E" w:rsidP="00BB2F9E">
            <w:pPr>
              <w:rPr>
                <w:rFonts w:cstheme="minorHAnsi"/>
                <w:b/>
                <w:bCs/>
                <w:sz w:val="24"/>
                <w:szCs w:val="24"/>
              </w:rPr>
            </w:pPr>
          </w:p>
          <w:p w14:paraId="6962A834" w14:textId="77777777" w:rsidR="007F4C1E" w:rsidRDefault="007F4C1E" w:rsidP="00BB2F9E">
            <w:pPr>
              <w:rPr>
                <w:rFonts w:cstheme="minorHAnsi"/>
                <w:b/>
                <w:bCs/>
                <w:sz w:val="24"/>
                <w:szCs w:val="24"/>
              </w:rPr>
            </w:pPr>
          </w:p>
          <w:p w14:paraId="08DBC78F" w14:textId="77777777" w:rsidR="007F4C1E" w:rsidRPr="0033242E" w:rsidRDefault="007F4C1E" w:rsidP="00BB2F9E">
            <w:pPr>
              <w:rPr>
                <w:rFonts w:cstheme="minorHAnsi"/>
                <w:b/>
                <w:bCs/>
                <w:sz w:val="24"/>
                <w:szCs w:val="24"/>
              </w:rPr>
            </w:pPr>
          </w:p>
        </w:tc>
      </w:tr>
      <w:tr w:rsidR="007F4C1E" w:rsidRPr="0033242E" w14:paraId="6042DBEB" w14:textId="77777777" w:rsidTr="00BB2F9E">
        <w:trPr>
          <w:trHeight w:val="132"/>
        </w:trPr>
        <w:tc>
          <w:tcPr>
            <w:tcW w:w="10627" w:type="dxa"/>
          </w:tcPr>
          <w:p w14:paraId="35D24F8E" w14:textId="77777777" w:rsidR="007F4C1E" w:rsidRPr="0033242E" w:rsidRDefault="007F4C1E" w:rsidP="00BB2F9E">
            <w:pPr>
              <w:rPr>
                <w:rFonts w:cstheme="minorHAnsi"/>
                <w:b/>
                <w:bCs/>
                <w:sz w:val="24"/>
                <w:szCs w:val="24"/>
              </w:rPr>
            </w:pPr>
            <w:r w:rsidRPr="0033242E">
              <w:rPr>
                <w:rFonts w:cstheme="minorHAnsi"/>
                <w:b/>
                <w:bCs/>
                <w:sz w:val="24"/>
                <w:szCs w:val="24"/>
              </w:rPr>
              <w:t xml:space="preserve">Involvement activity </w:t>
            </w:r>
            <w:r>
              <w:rPr>
                <w:rFonts w:cstheme="minorHAnsi"/>
                <w:b/>
                <w:bCs/>
                <w:sz w:val="24"/>
                <w:szCs w:val="24"/>
              </w:rPr>
              <w:t>– M</w:t>
            </w:r>
            <w:r w:rsidRPr="0033242E">
              <w:rPr>
                <w:rFonts w:cstheme="minorHAnsi"/>
                <w:b/>
                <w:bCs/>
                <w:sz w:val="24"/>
                <w:szCs w:val="24"/>
              </w:rPr>
              <w:t>ethods</w:t>
            </w:r>
            <w:r>
              <w:rPr>
                <w:rFonts w:cstheme="minorHAnsi"/>
                <w:b/>
                <w:bCs/>
                <w:sz w:val="24"/>
                <w:szCs w:val="24"/>
              </w:rPr>
              <w:t>? W</w:t>
            </w:r>
            <w:r w:rsidRPr="0033242E">
              <w:rPr>
                <w:rFonts w:cstheme="minorHAnsi"/>
                <w:b/>
                <w:bCs/>
                <w:sz w:val="24"/>
                <w:szCs w:val="24"/>
              </w:rPr>
              <w:t>ho is involved</w:t>
            </w:r>
            <w:r>
              <w:rPr>
                <w:rFonts w:cstheme="minorHAnsi"/>
                <w:b/>
                <w:bCs/>
                <w:sz w:val="24"/>
                <w:szCs w:val="24"/>
              </w:rPr>
              <w:t>? H</w:t>
            </w:r>
            <w:r w:rsidRPr="0033242E">
              <w:rPr>
                <w:rFonts w:cstheme="minorHAnsi"/>
                <w:b/>
                <w:bCs/>
                <w:sz w:val="24"/>
                <w:szCs w:val="24"/>
              </w:rPr>
              <w:t>ealth condition</w:t>
            </w:r>
            <w:r>
              <w:rPr>
                <w:rFonts w:cstheme="minorHAnsi"/>
                <w:b/>
                <w:bCs/>
                <w:sz w:val="24"/>
                <w:szCs w:val="24"/>
              </w:rPr>
              <w:t>? H</w:t>
            </w:r>
            <w:r w:rsidRPr="0033242E">
              <w:rPr>
                <w:rFonts w:cstheme="minorHAnsi"/>
                <w:b/>
                <w:bCs/>
                <w:sz w:val="24"/>
                <w:szCs w:val="24"/>
              </w:rPr>
              <w:t>ow long been going?</w:t>
            </w:r>
          </w:p>
        </w:tc>
      </w:tr>
      <w:tr w:rsidR="007F4C1E" w:rsidRPr="0033242E" w14:paraId="2D529788" w14:textId="77777777" w:rsidTr="00BB2F9E">
        <w:trPr>
          <w:trHeight w:val="132"/>
        </w:trPr>
        <w:tc>
          <w:tcPr>
            <w:tcW w:w="10627" w:type="dxa"/>
          </w:tcPr>
          <w:p w14:paraId="7FFB9E55" w14:textId="77777777" w:rsidR="007F4C1E" w:rsidRDefault="007F4C1E" w:rsidP="00BB2F9E">
            <w:pPr>
              <w:rPr>
                <w:rFonts w:cstheme="minorHAnsi"/>
                <w:sz w:val="24"/>
                <w:szCs w:val="24"/>
              </w:rPr>
            </w:pPr>
          </w:p>
          <w:p w14:paraId="72F62C85" w14:textId="77777777" w:rsidR="007F4C1E" w:rsidRDefault="007F4C1E" w:rsidP="00BB2F9E">
            <w:pPr>
              <w:rPr>
                <w:rFonts w:cstheme="minorHAnsi"/>
                <w:sz w:val="24"/>
                <w:szCs w:val="24"/>
              </w:rPr>
            </w:pPr>
          </w:p>
          <w:p w14:paraId="6916DE14" w14:textId="77777777" w:rsidR="007F4C1E" w:rsidRPr="0033242E" w:rsidRDefault="007F4C1E" w:rsidP="00BB2F9E">
            <w:pPr>
              <w:rPr>
                <w:rFonts w:cstheme="minorHAnsi"/>
                <w:sz w:val="24"/>
                <w:szCs w:val="24"/>
              </w:rPr>
            </w:pPr>
          </w:p>
        </w:tc>
      </w:tr>
      <w:tr w:rsidR="007F4C1E" w:rsidRPr="0033242E" w14:paraId="1D41206F" w14:textId="77777777" w:rsidTr="00BB2F9E">
        <w:tc>
          <w:tcPr>
            <w:tcW w:w="10627" w:type="dxa"/>
          </w:tcPr>
          <w:p w14:paraId="548C1652" w14:textId="77777777" w:rsidR="007F4C1E" w:rsidRPr="0033242E" w:rsidRDefault="007F4C1E" w:rsidP="00BB2F9E">
            <w:pPr>
              <w:rPr>
                <w:rFonts w:cstheme="minorHAnsi"/>
                <w:b/>
                <w:bCs/>
                <w:sz w:val="24"/>
                <w:szCs w:val="24"/>
              </w:rPr>
            </w:pPr>
            <w:r w:rsidRPr="0033242E">
              <w:rPr>
                <w:rFonts w:cstheme="minorHAnsi"/>
                <w:b/>
                <w:bCs/>
                <w:sz w:val="24"/>
                <w:szCs w:val="24"/>
              </w:rPr>
              <w:t>What has gone well? Has it been evaluated?</w:t>
            </w:r>
          </w:p>
        </w:tc>
      </w:tr>
      <w:tr w:rsidR="007F4C1E" w:rsidRPr="0033242E" w14:paraId="699B143C" w14:textId="77777777" w:rsidTr="00BB2F9E">
        <w:tc>
          <w:tcPr>
            <w:tcW w:w="10627" w:type="dxa"/>
          </w:tcPr>
          <w:p w14:paraId="6685F13A" w14:textId="77777777" w:rsidR="007F4C1E" w:rsidRDefault="007F4C1E" w:rsidP="00BB2F9E">
            <w:pPr>
              <w:rPr>
                <w:rFonts w:cstheme="minorHAnsi"/>
                <w:b/>
                <w:bCs/>
                <w:sz w:val="24"/>
                <w:szCs w:val="24"/>
              </w:rPr>
            </w:pPr>
          </w:p>
          <w:p w14:paraId="3B843309" w14:textId="77777777" w:rsidR="007F4C1E" w:rsidRDefault="007F4C1E" w:rsidP="00BB2F9E">
            <w:pPr>
              <w:rPr>
                <w:rFonts w:cstheme="minorHAnsi"/>
                <w:b/>
                <w:bCs/>
                <w:sz w:val="24"/>
                <w:szCs w:val="24"/>
              </w:rPr>
            </w:pPr>
          </w:p>
          <w:p w14:paraId="59A6A880" w14:textId="77777777" w:rsidR="007F4C1E" w:rsidRPr="0033242E" w:rsidRDefault="007F4C1E" w:rsidP="00BB2F9E">
            <w:pPr>
              <w:rPr>
                <w:rFonts w:cstheme="minorHAnsi"/>
                <w:b/>
                <w:bCs/>
                <w:sz w:val="24"/>
                <w:szCs w:val="24"/>
              </w:rPr>
            </w:pPr>
          </w:p>
        </w:tc>
      </w:tr>
      <w:tr w:rsidR="007F4C1E" w:rsidRPr="0033242E" w14:paraId="05DB1E80" w14:textId="77777777" w:rsidTr="00BB2F9E">
        <w:tc>
          <w:tcPr>
            <w:tcW w:w="10627" w:type="dxa"/>
          </w:tcPr>
          <w:p w14:paraId="7D64248D" w14:textId="77777777" w:rsidR="007F4C1E" w:rsidRPr="0033242E" w:rsidRDefault="007F4C1E" w:rsidP="00BB2F9E">
            <w:pPr>
              <w:rPr>
                <w:rFonts w:cstheme="minorHAnsi"/>
                <w:b/>
                <w:bCs/>
                <w:sz w:val="24"/>
                <w:szCs w:val="24"/>
              </w:rPr>
            </w:pPr>
            <w:r w:rsidRPr="0033242E">
              <w:rPr>
                <w:rFonts w:cstheme="minorHAnsi"/>
                <w:b/>
                <w:bCs/>
                <w:sz w:val="24"/>
                <w:szCs w:val="24"/>
              </w:rPr>
              <w:t>Any difficulties?  How addressed?</w:t>
            </w:r>
          </w:p>
        </w:tc>
      </w:tr>
      <w:tr w:rsidR="007F4C1E" w:rsidRPr="0033242E" w14:paraId="4DF4A90D" w14:textId="77777777" w:rsidTr="00BB2F9E">
        <w:tc>
          <w:tcPr>
            <w:tcW w:w="10627" w:type="dxa"/>
          </w:tcPr>
          <w:p w14:paraId="422DCFEB" w14:textId="77777777" w:rsidR="007F4C1E" w:rsidRDefault="007F4C1E" w:rsidP="00BB2F9E">
            <w:pPr>
              <w:rPr>
                <w:rFonts w:cstheme="minorHAnsi"/>
                <w:b/>
                <w:bCs/>
                <w:sz w:val="24"/>
                <w:szCs w:val="24"/>
              </w:rPr>
            </w:pPr>
          </w:p>
          <w:p w14:paraId="728E45C8" w14:textId="77777777" w:rsidR="007F4C1E" w:rsidRDefault="007F4C1E" w:rsidP="00BB2F9E">
            <w:pPr>
              <w:rPr>
                <w:rFonts w:cstheme="minorHAnsi"/>
                <w:b/>
                <w:bCs/>
                <w:sz w:val="24"/>
                <w:szCs w:val="24"/>
              </w:rPr>
            </w:pPr>
          </w:p>
          <w:p w14:paraId="5717FA92" w14:textId="77777777" w:rsidR="007F4C1E" w:rsidRPr="0033242E" w:rsidRDefault="007F4C1E" w:rsidP="00BB2F9E">
            <w:pPr>
              <w:rPr>
                <w:rFonts w:cstheme="minorHAnsi"/>
                <w:b/>
                <w:bCs/>
                <w:sz w:val="24"/>
                <w:szCs w:val="24"/>
              </w:rPr>
            </w:pPr>
          </w:p>
        </w:tc>
      </w:tr>
      <w:tr w:rsidR="007F4C1E" w:rsidRPr="0033242E" w14:paraId="0F23CD6D" w14:textId="77777777" w:rsidTr="00BB2F9E">
        <w:tc>
          <w:tcPr>
            <w:tcW w:w="10627" w:type="dxa"/>
          </w:tcPr>
          <w:p w14:paraId="3E0634C9" w14:textId="77777777" w:rsidR="007F4C1E" w:rsidRPr="0033242E" w:rsidRDefault="007F4C1E" w:rsidP="00BB2F9E">
            <w:pPr>
              <w:rPr>
                <w:rFonts w:cstheme="minorHAnsi"/>
                <w:b/>
                <w:bCs/>
                <w:sz w:val="24"/>
                <w:szCs w:val="24"/>
              </w:rPr>
            </w:pPr>
            <w:r w:rsidRPr="0033242E">
              <w:rPr>
                <w:rFonts w:cstheme="minorHAnsi"/>
                <w:b/>
                <w:bCs/>
                <w:sz w:val="24"/>
                <w:szCs w:val="24"/>
              </w:rPr>
              <w:t>Practicalities</w:t>
            </w:r>
            <w:r>
              <w:rPr>
                <w:rFonts w:cstheme="minorHAnsi"/>
                <w:b/>
                <w:bCs/>
                <w:sz w:val="24"/>
                <w:szCs w:val="24"/>
              </w:rPr>
              <w:t xml:space="preserve"> – P</w:t>
            </w:r>
            <w:r w:rsidRPr="0033242E">
              <w:rPr>
                <w:rFonts w:cstheme="minorHAnsi"/>
                <w:b/>
                <w:bCs/>
                <w:sz w:val="24"/>
                <w:szCs w:val="24"/>
              </w:rPr>
              <w:t>eople willing to take part? Observations? Documents? OK to name site? Sources of local support?</w:t>
            </w:r>
          </w:p>
        </w:tc>
      </w:tr>
      <w:tr w:rsidR="007F4C1E" w:rsidRPr="0033242E" w14:paraId="3E8DB42A" w14:textId="77777777" w:rsidTr="00BB2F9E">
        <w:tc>
          <w:tcPr>
            <w:tcW w:w="10627" w:type="dxa"/>
          </w:tcPr>
          <w:p w14:paraId="6B8C903C" w14:textId="77777777" w:rsidR="007F4C1E" w:rsidRDefault="007F4C1E" w:rsidP="00BB2F9E">
            <w:pPr>
              <w:rPr>
                <w:rFonts w:cstheme="minorHAnsi"/>
                <w:sz w:val="24"/>
                <w:szCs w:val="24"/>
              </w:rPr>
            </w:pPr>
          </w:p>
          <w:p w14:paraId="0A862C23" w14:textId="77777777" w:rsidR="007F4C1E" w:rsidRDefault="007F4C1E" w:rsidP="00BB2F9E">
            <w:pPr>
              <w:rPr>
                <w:rFonts w:cstheme="minorHAnsi"/>
                <w:sz w:val="24"/>
                <w:szCs w:val="24"/>
              </w:rPr>
            </w:pPr>
          </w:p>
          <w:p w14:paraId="5857E233" w14:textId="77777777" w:rsidR="007F4C1E" w:rsidRPr="0033242E" w:rsidRDefault="007F4C1E" w:rsidP="00BB2F9E">
            <w:pPr>
              <w:rPr>
                <w:rFonts w:cstheme="minorHAnsi"/>
                <w:sz w:val="24"/>
                <w:szCs w:val="24"/>
              </w:rPr>
            </w:pPr>
          </w:p>
        </w:tc>
      </w:tr>
      <w:tr w:rsidR="007F4C1E" w:rsidRPr="0033242E" w14:paraId="43618278" w14:textId="77777777" w:rsidTr="00BB2F9E">
        <w:tc>
          <w:tcPr>
            <w:tcW w:w="10627" w:type="dxa"/>
          </w:tcPr>
          <w:p w14:paraId="5D458FD7" w14:textId="77777777" w:rsidR="007F4C1E" w:rsidRPr="0033242E" w:rsidRDefault="007F4C1E" w:rsidP="00BB2F9E">
            <w:pPr>
              <w:rPr>
                <w:rFonts w:cstheme="minorHAnsi"/>
                <w:b/>
                <w:bCs/>
                <w:sz w:val="24"/>
                <w:szCs w:val="24"/>
              </w:rPr>
            </w:pPr>
            <w:r w:rsidRPr="0033242E">
              <w:rPr>
                <w:rFonts w:cstheme="minorHAnsi"/>
                <w:b/>
                <w:bCs/>
                <w:sz w:val="24"/>
                <w:szCs w:val="24"/>
              </w:rPr>
              <w:t>Addressed themes?</w:t>
            </w:r>
          </w:p>
          <w:p w14:paraId="50AC0A1D" w14:textId="77777777" w:rsidR="007F4C1E" w:rsidRPr="0033242E" w:rsidRDefault="007F4C1E" w:rsidP="001C5C34">
            <w:pPr>
              <w:pStyle w:val="ListParagraph"/>
              <w:numPr>
                <w:ilvl w:val="0"/>
                <w:numId w:val="5"/>
              </w:numPr>
              <w:ind w:left="222" w:hanging="222"/>
              <w:rPr>
                <w:rFonts w:cstheme="minorHAnsi"/>
                <w:b/>
                <w:bCs/>
                <w:sz w:val="24"/>
                <w:szCs w:val="24"/>
              </w:rPr>
            </w:pPr>
            <w:r w:rsidRPr="0033242E">
              <w:rPr>
                <w:rFonts w:cstheme="minorHAnsi"/>
                <w:b/>
                <w:bCs/>
                <w:sz w:val="24"/>
                <w:szCs w:val="24"/>
              </w:rPr>
              <w:t>Values and principles (</w:t>
            </w:r>
            <w:r>
              <w:rPr>
                <w:rFonts w:cstheme="minorHAnsi"/>
                <w:b/>
                <w:bCs/>
                <w:sz w:val="24"/>
                <w:szCs w:val="24"/>
              </w:rPr>
              <w:t>p</w:t>
            </w:r>
            <w:r w:rsidRPr="0033242E">
              <w:rPr>
                <w:rFonts w:cstheme="minorHAnsi"/>
                <w:b/>
                <w:bCs/>
                <w:sz w:val="24"/>
                <w:szCs w:val="24"/>
              </w:rPr>
              <w:t>ower, ‘</w:t>
            </w:r>
            <w:r>
              <w:rPr>
                <w:rFonts w:cstheme="minorHAnsi"/>
                <w:b/>
                <w:bCs/>
                <w:sz w:val="24"/>
                <w:szCs w:val="24"/>
              </w:rPr>
              <w:t>v</w:t>
            </w:r>
            <w:r w:rsidRPr="0033242E">
              <w:rPr>
                <w:rFonts w:cstheme="minorHAnsi"/>
                <w:b/>
                <w:bCs/>
                <w:sz w:val="24"/>
                <w:szCs w:val="24"/>
              </w:rPr>
              <w:t>ulnerability</w:t>
            </w:r>
            <w:r>
              <w:rPr>
                <w:rFonts w:cstheme="minorHAnsi"/>
                <w:b/>
                <w:bCs/>
                <w:sz w:val="24"/>
                <w:szCs w:val="24"/>
              </w:rPr>
              <w:t>’</w:t>
            </w:r>
            <w:r w:rsidRPr="0033242E">
              <w:rPr>
                <w:rFonts w:cstheme="minorHAnsi"/>
                <w:b/>
                <w:bCs/>
                <w:sz w:val="24"/>
                <w:szCs w:val="24"/>
              </w:rPr>
              <w:t xml:space="preserve">, </w:t>
            </w:r>
            <w:r>
              <w:rPr>
                <w:rFonts w:cstheme="minorHAnsi"/>
                <w:b/>
                <w:bCs/>
                <w:sz w:val="24"/>
                <w:szCs w:val="24"/>
              </w:rPr>
              <w:t>p</w:t>
            </w:r>
            <w:r w:rsidRPr="0033242E">
              <w:rPr>
                <w:rFonts w:cstheme="minorHAnsi"/>
                <w:b/>
                <w:bCs/>
                <w:sz w:val="24"/>
                <w:szCs w:val="24"/>
              </w:rPr>
              <w:t>aternalism, culture)</w:t>
            </w:r>
          </w:p>
          <w:p w14:paraId="730CE0A9" w14:textId="77777777" w:rsidR="007F4C1E" w:rsidRPr="0033242E" w:rsidRDefault="007F4C1E" w:rsidP="001C5C34">
            <w:pPr>
              <w:pStyle w:val="ListParagraph"/>
              <w:numPr>
                <w:ilvl w:val="0"/>
                <w:numId w:val="5"/>
              </w:numPr>
              <w:ind w:left="222" w:hanging="222"/>
              <w:rPr>
                <w:rFonts w:cstheme="minorHAnsi"/>
                <w:b/>
                <w:bCs/>
                <w:sz w:val="24"/>
                <w:szCs w:val="24"/>
              </w:rPr>
            </w:pPr>
            <w:r w:rsidRPr="0033242E">
              <w:rPr>
                <w:rFonts w:cstheme="minorHAnsi"/>
                <w:b/>
                <w:bCs/>
                <w:sz w:val="24"/>
                <w:szCs w:val="24"/>
              </w:rPr>
              <w:t>Perspectives and diversity (how different perspectives combined, diversity in particular non-cancer conditions, BAME, older people, deprived areas, end of li</w:t>
            </w:r>
            <w:r>
              <w:rPr>
                <w:rFonts w:cstheme="minorHAnsi"/>
                <w:b/>
                <w:bCs/>
                <w:sz w:val="24"/>
                <w:szCs w:val="24"/>
              </w:rPr>
              <w:t>f</w:t>
            </w:r>
            <w:r w:rsidRPr="0033242E">
              <w:rPr>
                <w:rFonts w:cstheme="minorHAnsi"/>
                <w:b/>
                <w:bCs/>
                <w:sz w:val="24"/>
                <w:szCs w:val="24"/>
              </w:rPr>
              <w:t>e)</w:t>
            </w:r>
          </w:p>
          <w:p w14:paraId="5013A356" w14:textId="77777777" w:rsidR="007F4C1E" w:rsidRPr="0033242E" w:rsidRDefault="007F4C1E" w:rsidP="001C5C34">
            <w:pPr>
              <w:pStyle w:val="ListParagraph"/>
              <w:numPr>
                <w:ilvl w:val="0"/>
                <w:numId w:val="5"/>
              </w:numPr>
              <w:ind w:left="222" w:hanging="222"/>
              <w:rPr>
                <w:rFonts w:cstheme="minorHAnsi"/>
                <w:b/>
                <w:bCs/>
                <w:sz w:val="24"/>
                <w:szCs w:val="24"/>
              </w:rPr>
            </w:pPr>
            <w:r w:rsidRPr="0033242E">
              <w:rPr>
                <w:rFonts w:cstheme="minorHAnsi"/>
                <w:b/>
                <w:bCs/>
                <w:sz w:val="24"/>
                <w:szCs w:val="24"/>
              </w:rPr>
              <w:t>Definitions and roles (blurred boundaries, multiple/changing roles)</w:t>
            </w:r>
          </w:p>
          <w:p w14:paraId="1C6E0278" w14:textId="77777777" w:rsidR="007F4C1E" w:rsidRPr="0033242E" w:rsidRDefault="007F4C1E" w:rsidP="001C5C34">
            <w:pPr>
              <w:pStyle w:val="ListParagraph"/>
              <w:numPr>
                <w:ilvl w:val="0"/>
                <w:numId w:val="5"/>
              </w:numPr>
              <w:ind w:left="222" w:hanging="222"/>
              <w:rPr>
                <w:rFonts w:cstheme="minorHAnsi"/>
                <w:b/>
                <w:bCs/>
                <w:sz w:val="24"/>
                <w:szCs w:val="24"/>
              </w:rPr>
            </w:pPr>
            <w:r w:rsidRPr="0033242E">
              <w:rPr>
                <w:rFonts w:cstheme="minorHAnsi"/>
                <w:b/>
                <w:bCs/>
                <w:sz w:val="24"/>
                <w:szCs w:val="24"/>
              </w:rPr>
              <w:t xml:space="preserve">Emotions and impact (how addressed? </w:t>
            </w:r>
            <w:r>
              <w:rPr>
                <w:rFonts w:cstheme="minorHAnsi"/>
                <w:b/>
                <w:bCs/>
                <w:sz w:val="24"/>
                <w:szCs w:val="24"/>
              </w:rPr>
              <w:t>w</w:t>
            </w:r>
            <w:r w:rsidRPr="0033242E">
              <w:rPr>
                <w:rFonts w:cstheme="minorHAnsi"/>
                <w:b/>
                <w:bCs/>
                <w:sz w:val="24"/>
                <w:szCs w:val="24"/>
              </w:rPr>
              <w:t xml:space="preserve">ere professionals open? </w:t>
            </w:r>
            <w:r>
              <w:rPr>
                <w:rFonts w:cstheme="minorHAnsi"/>
                <w:b/>
                <w:bCs/>
                <w:sz w:val="24"/>
                <w:szCs w:val="24"/>
              </w:rPr>
              <w:t>w</w:t>
            </w:r>
            <w:r w:rsidRPr="0033242E">
              <w:rPr>
                <w:rFonts w:cstheme="minorHAnsi"/>
                <w:b/>
                <w:bCs/>
                <w:sz w:val="24"/>
                <w:szCs w:val="24"/>
              </w:rPr>
              <w:t>hat evidence of impact?)</w:t>
            </w:r>
          </w:p>
        </w:tc>
      </w:tr>
      <w:tr w:rsidR="007F4C1E" w:rsidRPr="0033242E" w14:paraId="765E868E" w14:textId="77777777" w:rsidTr="00BB2F9E">
        <w:tc>
          <w:tcPr>
            <w:tcW w:w="10627" w:type="dxa"/>
          </w:tcPr>
          <w:p w14:paraId="0ED71D5F" w14:textId="77777777" w:rsidR="007F4C1E" w:rsidRDefault="007F4C1E" w:rsidP="00BB2F9E">
            <w:pPr>
              <w:rPr>
                <w:rFonts w:cstheme="minorHAnsi"/>
                <w:b/>
                <w:bCs/>
                <w:sz w:val="24"/>
                <w:szCs w:val="24"/>
              </w:rPr>
            </w:pPr>
          </w:p>
          <w:p w14:paraId="6D8E8EF0" w14:textId="77777777" w:rsidR="007F4C1E" w:rsidRDefault="007F4C1E" w:rsidP="00BB2F9E">
            <w:pPr>
              <w:rPr>
                <w:rFonts w:cstheme="minorHAnsi"/>
                <w:b/>
                <w:bCs/>
                <w:sz w:val="24"/>
                <w:szCs w:val="24"/>
              </w:rPr>
            </w:pPr>
          </w:p>
          <w:p w14:paraId="110E8DB1" w14:textId="77777777" w:rsidR="007F4C1E" w:rsidRPr="0033242E" w:rsidRDefault="007F4C1E" w:rsidP="00BB2F9E">
            <w:pPr>
              <w:rPr>
                <w:rFonts w:cstheme="minorHAnsi"/>
                <w:b/>
                <w:bCs/>
                <w:sz w:val="24"/>
                <w:szCs w:val="24"/>
              </w:rPr>
            </w:pPr>
          </w:p>
        </w:tc>
      </w:tr>
    </w:tbl>
    <w:p w14:paraId="235CEBD3" w14:textId="77777777" w:rsidR="007F4C1E" w:rsidRPr="0033242E" w:rsidRDefault="007F4C1E" w:rsidP="007F4C1E">
      <w:pPr>
        <w:rPr>
          <w:rFonts w:cstheme="minorHAnsi"/>
          <w:b/>
          <w:bCs/>
          <w:sz w:val="24"/>
          <w:szCs w:val="24"/>
        </w:rPr>
      </w:pPr>
    </w:p>
    <w:p w14:paraId="04B64934" w14:textId="77777777" w:rsidR="000B4258" w:rsidRPr="002024C6" w:rsidRDefault="000B4258" w:rsidP="000B4258">
      <w:pPr>
        <w:rPr>
          <w:sz w:val="24"/>
          <w:szCs w:val="24"/>
        </w:rPr>
      </w:pPr>
    </w:p>
    <w:p w14:paraId="1C547D44" w14:textId="77777777" w:rsidR="004322B1" w:rsidRPr="004322B1" w:rsidRDefault="004322B1" w:rsidP="004322B1">
      <w:pPr>
        <w:spacing w:after="0" w:line="240" w:lineRule="auto"/>
        <w:rPr>
          <w:sz w:val="20"/>
          <w:szCs w:val="20"/>
        </w:rPr>
      </w:pPr>
    </w:p>
    <w:p w14:paraId="524EA9E5" w14:textId="76977FB3" w:rsidR="004322B1" w:rsidRDefault="004322B1">
      <w:pPr>
        <w:rPr>
          <w:sz w:val="24"/>
          <w:szCs w:val="24"/>
        </w:rPr>
      </w:pPr>
    </w:p>
    <w:p w14:paraId="45C10D14" w14:textId="08C01A2A" w:rsidR="007F4C1E" w:rsidRDefault="007F4C1E">
      <w:pPr>
        <w:rPr>
          <w:sz w:val="24"/>
          <w:szCs w:val="24"/>
        </w:rPr>
      </w:pPr>
      <w:r>
        <w:rPr>
          <w:sz w:val="24"/>
          <w:szCs w:val="24"/>
        </w:rPr>
        <w:br w:type="page"/>
      </w:r>
    </w:p>
    <w:p w14:paraId="1114327D" w14:textId="585383B0" w:rsidR="00946676" w:rsidRPr="00946676" w:rsidRDefault="00946676" w:rsidP="00946676">
      <w:pPr>
        <w:tabs>
          <w:tab w:val="center" w:pos="4513"/>
          <w:tab w:val="right" w:pos="9026"/>
        </w:tabs>
        <w:spacing w:after="0" w:line="240" w:lineRule="auto"/>
        <w:rPr>
          <w:b/>
          <w:bCs/>
          <w:sz w:val="24"/>
          <w:szCs w:val="24"/>
        </w:rPr>
      </w:pPr>
      <w:bookmarkStart w:id="469" w:name="Appendix8"/>
      <w:r w:rsidRPr="00946676">
        <w:rPr>
          <w:b/>
          <w:bCs/>
          <w:sz w:val="24"/>
          <w:szCs w:val="24"/>
        </w:rPr>
        <w:lastRenderedPageBreak/>
        <w:t xml:space="preserve">Appendix </w:t>
      </w:r>
      <w:r w:rsidR="00012F85">
        <w:rPr>
          <w:b/>
          <w:bCs/>
          <w:sz w:val="24"/>
          <w:szCs w:val="24"/>
        </w:rPr>
        <w:t>8</w:t>
      </w:r>
      <w:r w:rsidRPr="00946676">
        <w:rPr>
          <w:b/>
          <w:bCs/>
          <w:sz w:val="24"/>
          <w:szCs w:val="24"/>
        </w:rPr>
        <w:t>. Public members, WPCRC flyer</w:t>
      </w:r>
    </w:p>
    <w:bookmarkEnd w:id="469"/>
    <w:p w14:paraId="42F4F589" w14:textId="437B9AFF" w:rsidR="00946676" w:rsidRDefault="00946676" w:rsidP="006F17F7">
      <w:pPr>
        <w:spacing w:before="80" w:after="0" w:line="240" w:lineRule="auto"/>
        <w:jc w:val="center"/>
        <w:rPr>
          <w:b/>
          <w:bCs/>
          <w:sz w:val="28"/>
          <w:szCs w:val="28"/>
        </w:rPr>
      </w:pPr>
      <w:r w:rsidRPr="00946676">
        <w:rPr>
          <w:b/>
          <w:bCs/>
          <w:sz w:val="28"/>
          <w:szCs w:val="28"/>
        </w:rPr>
        <w:t>Study on patient and carer involvement in research - your help is needed please !</w:t>
      </w:r>
    </w:p>
    <w:p w14:paraId="09DCBCB2" w14:textId="77777777" w:rsidR="00946676" w:rsidRPr="00946676" w:rsidRDefault="00946676" w:rsidP="00946676">
      <w:pPr>
        <w:spacing w:after="0" w:line="240" w:lineRule="auto"/>
        <w:jc w:val="center"/>
        <w:rPr>
          <w:b/>
          <w:bCs/>
          <w:sz w:val="28"/>
          <w:szCs w:val="28"/>
        </w:rPr>
      </w:pPr>
    </w:p>
    <w:p w14:paraId="4A7C73EB" w14:textId="77777777" w:rsidR="00946676" w:rsidRDefault="00946676" w:rsidP="00946676">
      <w:pPr>
        <w:spacing w:after="0" w:line="240" w:lineRule="auto"/>
        <w:rPr>
          <w:rFonts w:eastAsia="Arial Unicode MS" w:cstheme="minorHAnsi"/>
          <w:color w:val="000000"/>
          <w:sz w:val="24"/>
          <w:szCs w:val="24"/>
          <w:u w:color="000000"/>
          <w:lang w:val="en-US" w:eastAsia="en-GB"/>
        </w:rPr>
      </w:pPr>
      <w:r w:rsidRPr="00946676">
        <w:rPr>
          <w:sz w:val="24"/>
          <w:szCs w:val="24"/>
        </w:rPr>
        <w:t xml:space="preserve">Eleni Chambers is a PhD student at the University of Sheffield, studying patient and carer involvement in palliative care research.  She has chosen two University departments in which to explore involvement in more detail – the </w:t>
      </w:r>
      <w:r w:rsidRPr="00946676">
        <w:rPr>
          <w:rFonts w:eastAsia="Arial Unicode MS" w:cstheme="minorHAnsi"/>
          <w:color w:val="000000"/>
          <w:sz w:val="24"/>
          <w:szCs w:val="24"/>
          <w:u w:color="000000"/>
          <w:lang w:val="en-US" w:eastAsia="en-GB"/>
        </w:rPr>
        <w:t xml:space="preserve">Wolfson Palliative Care Research Centre (WPCRC), which is part of ICAHR, has been chosen as one of these.  The other department is </w:t>
      </w:r>
      <w:r w:rsidRPr="00946676">
        <w:rPr>
          <w:rFonts w:ascii="Calibri" w:hAnsi="Calibri" w:cs="Calibri"/>
          <w:sz w:val="24"/>
          <w:szCs w:val="24"/>
        </w:rPr>
        <w:t xml:space="preserve">the </w:t>
      </w:r>
      <w:hyperlink r:id="rId175" w:history="1">
        <w:r w:rsidRPr="00946676">
          <w:rPr>
            <w:color w:val="0563C1" w:themeColor="hyperlink"/>
            <w:sz w:val="24"/>
            <w:szCs w:val="24"/>
            <w:u w:val="single"/>
          </w:rPr>
          <w:t>Cicely Saunders Institute</w:t>
        </w:r>
      </w:hyperlink>
      <w:r w:rsidRPr="00946676">
        <w:rPr>
          <w:sz w:val="24"/>
          <w:szCs w:val="24"/>
        </w:rPr>
        <w:t xml:space="preserve"> at King’s College London.  Eleni’s study aims to showcase the good practice in involvement that goes on in these two departments, and to </w:t>
      </w:r>
      <w:r w:rsidRPr="00946676">
        <w:rPr>
          <w:rFonts w:eastAsia="Arial Unicode MS" w:cstheme="minorHAnsi"/>
          <w:color w:val="000000"/>
          <w:sz w:val="24"/>
          <w:szCs w:val="24"/>
          <w:u w:color="000000"/>
          <w:lang w:val="en-US" w:eastAsia="en-GB"/>
        </w:rPr>
        <w:t>enable sharing and learning of good practice in this area of involvement.</w:t>
      </w:r>
    </w:p>
    <w:p w14:paraId="4C1197DA" w14:textId="77777777" w:rsidR="00946676" w:rsidRPr="00946676" w:rsidRDefault="00946676" w:rsidP="00946676">
      <w:pPr>
        <w:spacing w:after="0" w:line="240" w:lineRule="auto"/>
        <w:rPr>
          <w:sz w:val="24"/>
          <w:szCs w:val="24"/>
        </w:rPr>
      </w:pPr>
    </w:p>
    <w:p w14:paraId="2377CE79" w14:textId="77777777" w:rsidR="00946676" w:rsidRPr="00946676" w:rsidRDefault="00946676" w:rsidP="00946676">
      <w:pPr>
        <w:rPr>
          <w:rFonts w:eastAsia="Arial Unicode MS" w:cstheme="minorHAnsi"/>
          <w:b/>
          <w:bCs/>
          <w:color w:val="000000"/>
          <w:sz w:val="24"/>
          <w:szCs w:val="24"/>
          <w:u w:color="000000"/>
          <w:lang w:val="en-US" w:eastAsia="en-GB"/>
        </w:rPr>
      </w:pPr>
      <w:r w:rsidRPr="00946676">
        <w:rPr>
          <w:rFonts w:eastAsia="Arial Unicode MS" w:cstheme="minorHAnsi"/>
          <w:b/>
          <w:bCs/>
          <w:color w:val="000000"/>
          <w:sz w:val="24"/>
          <w:szCs w:val="24"/>
          <w:u w:color="000000"/>
          <w:lang w:val="en-US" w:eastAsia="en-GB"/>
        </w:rPr>
        <w:t>Methods:</w:t>
      </w:r>
    </w:p>
    <w:p w14:paraId="4638B21A" w14:textId="77777777" w:rsidR="00946676" w:rsidRPr="00946676" w:rsidRDefault="00946676" w:rsidP="00946676">
      <w:pPr>
        <w:rPr>
          <w:rFonts w:eastAsia="Arial Unicode MS" w:cstheme="minorHAnsi"/>
          <w:color w:val="000000"/>
          <w:sz w:val="24"/>
          <w:szCs w:val="24"/>
          <w:u w:color="000000"/>
          <w:lang w:val="en-US" w:eastAsia="en-GB"/>
        </w:rPr>
      </w:pPr>
      <w:r w:rsidRPr="00946676">
        <w:rPr>
          <w:rFonts w:eastAsia="Arial Unicode MS" w:cstheme="minorHAnsi"/>
          <w:color w:val="000000"/>
          <w:sz w:val="24"/>
          <w:szCs w:val="24"/>
          <w:u w:color="000000"/>
          <w:lang w:val="en-US" w:eastAsia="en-GB"/>
        </w:rPr>
        <w:t xml:space="preserve">First, Eleni has been looking at any documents that may be relevant – these have included any documents related to Involve Hull, for example, newsletters, the induction handbook and guides. </w:t>
      </w:r>
    </w:p>
    <w:p w14:paraId="0815677D" w14:textId="77777777" w:rsidR="00946676" w:rsidRPr="00946676" w:rsidRDefault="00946676" w:rsidP="00946676">
      <w:pPr>
        <w:rPr>
          <w:rFonts w:eastAsia="Arial Unicode MS" w:cstheme="minorHAnsi"/>
          <w:color w:val="000000"/>
          <w:sz w:val="24"/>
          <w:szCs w:val="24"/>
          <w:u w:color="000000"/>
          <w:lang w:val="en-US" w:eastAsia="en-GB"/>
        </w:rPr>
      </w:pPr>
      <w:r w:rsidRPr="00946676">
        <w:rPr>
          <w:rFonts w:eastAsia="Arial Unicode MS" w:cstheme="minorHAnsi"/>
          <w:noProof/>
          <w:color w:val="000000"/>
          <w:sz w:val="24"/>
          <w:szCs w:val="24"/>
          <w:u w:color="000000"/>
          <w:lang w:val="en-US" w:eastAsia="en-GB"/>
        </w:rPr>
        <w:drawing>
          <wp:anchor distT="0" distB="0" distL="114300" distR="360045" simplePos="0" relativeHeight="251670528" behindDoc="0" locked="0" layoutInCell="1" allowOverlap="1" wp14:anchorId="6D59C79A" wp14:editId="284B5EDA">
            <wp:simplePos x="0" y="0"/>
            <wp:positionH relativeFrom="column">
              <wp:posOffset>92710</wp:posOffset>
            </wp:positionH>
            <wp:positionV relativeFrom="paragraph">
              <wp:posOffset>149860</wp:posOffset>
            </wp:positionV>
            <wp:extent cx="2346325" cy="1790700"/>
            <wp:effectExtent l="0" t="0" r="0" b="0"/>
            <wp:wrapSquare wrapText="bothSides"/>
            <wp:docPr id="86178404" name="Picture 861784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2346325" cy="1790700"/>
                    </a:xfrm>
                    <a:prstGeom prst="rect">
                      <a:avLst/>
                    </a:prstGeom>
                  </pic:spPr>
                </pic:pic>
              </a:graphicData>
            </a:graphic>
            <wp14:sizeRelH relativeFrom="margin">
              <wp14:pctWidth>0</wp14:pctWidth>
            </wp14:sizeRelH>
            <wp14:sizeRelV relativeFrom="margin">
              <wp14:pctHeight>0</wp14:pctHeight>
            </wp14:sizeRelV>
          </wp:anchor>
        </w:drawing>
      </w:r>
      <w:r w:rsidRPr="00946676">
        <w:rPr>
          <w:rFonts w:eastAsia="Arial Unicode MS" w:cstheme="minorHAnsi"/>
          <w:color w:val="000000"/>
          <w:sz w:val="24"/>
          <w:szCs w:val="24"/>
          <w:u w:color="000000"/>
          <w:lang w:val="en-US" w:eastAsia="en-GB"/>
        </w:rPr>
        <w:t>Eleni is now starting to carry out interviews with relevant people, including patients and carers.</w:t>
      </w:r>
    </w:p>
    <w:p w14:paraId="382FEA4C" w14:textId="77777777" w:rsidR="00946676" w:rsidRPr="00946676" w:rsidRDefault="00946676" w:rsidP="00946676">
      <w:pPr>
        <w:rPr>
          <w:rFonts w:eastAsia="Arial Unicode MS" w:cstheme="minorHAnsi"/>
          <w:b/>
          <w:bCs/>
          <w:color w:val="000000"/>
          <w:sz w:val="24"/>
          <w:szCs w:val="24"/>
          <w:u w:color="000000"/>
          <w:lang w:val="en-US" w:eastAsia="en-GB"/>
        </w:rPr>
      </w:pPr>
      <w:r w:rsidRPr="00946676">
        <w:rPr>
          <w:rFonts w:eastAsia="Arial Unicode MS" w:cstheme="minorHAnsi"/>
          <w:b/>
          <w:bCs/>
          <w:color w:val="000000"/>
          <w:sz w:val="24"/>
          <w:szCs w:val="24"/>
          <w:u w:color="000000"/>
          <w:lang w:val="en-US" w:eastAsia="en-GB"/>
        </w:rPr>
        <w:t xml:space="preserve">Are you interested in being interviewed? </w:t>
      </w:r>
    </w:p>
    <w:p w14:paraId="213C2ED1" w14:textId="77777777" w:rsidR="00946676" w:rsidRPr="00946676" w:rsidRDefault="00946676" w:rsidP="00946676">
      <w:pPr>
        <w:rPr>
          <w:rFonts w:eastAsia="Arial Unicode MS" w:cstheme="minorHAnsi"/>
          <w:color w:val="000000"/>
          <w:sz w:val="24"/>
          <w:szCs w:val="24"/>
          <w:u w:color="000000"/>
          <w:lang w:val="en-US" w:eastAsia="en-GB"/>
        </w:rPr>
      </w:pPr>
      <w:r w:rsidRPr="00946676">
        <w:rPr>
          <w:rFonts w:eastAsia="Arial Unicode MS" w:cstheme="minorHAnsi"/>
          <w:color w:val="000000"/>
          <w:sz w:val="24"/>
          <w:szCs w:val="24"/>
          <w:u w:color="000000"/>
          <w:lang w:val="en-US" w:eastAsia="en-GB"/>
        </w:rPr>
        <w:t>All interviews will be carried out online using Zoom or by telephone.  There may be individual or group interviews of three or four people.  All patients and carers will be offered a gift voucher to thank them for their time and expenses for online/telephone costs.</w:t>
      </w:r>
    </w:p>
    <w:p w14:paraId="5DB77170" w14:textId="77777777" w:rsidR="00946676" w:rsidRPr="00946676" w:rsidRDefault="00946676" w:rsidP="00946676">
      <w:pPr>
        <w:spacing w:before="120"/>
        <w:rPr>
          <w:sz w:val="24"/>
          <w:szCs w:val="24"/>
        </w:rPr>
      </w:pPr>
      <w:r w:rsidRPr="00946676">
        <w:rPr>
          <w:sz w:val="24"/>
          <w:szCs w:val="24"/>
        </w:rPr>
        <w:t xml:space="preserve">The first stage of this study was a </w:t>
      </w:r>
      <w:r w:rsidRPr="00946676">
        <w:rPr>
          <w:b/>
          <w:bCs/>
          <w:sz w:val="24"/>
          <w:szCs w:val="24"/>
        </w:rPr>
        <w:t xml:space="preserve">Systematic Review </w:t>
      </w:r>
      <w:r w:rsidRPr="00946676">
        <w:rPr>
          <w:sz w:val="24"/>
          <w:szCs w:val="24"/>
        </w:rPr>
        <w:t>– i</w:t>
      </w:r>
      <w:r w:rsidRPr="00946676">
        <w:rPr>
          <w:sz w:val="24"/>
          <w:szCs w:val="24"/>
          <w:lang w:val="en-US" w:eastAsia="en-GB"/>
        </w:rPr>
        <w:t xml:space="preserve">f you want to read about this it is available free </w:t>
      </w:r>
      <w:hyperlink r:id="rId177" w:history="1">
        <w:r w:rsidRPr="00946676">
          <w:rPr>
            <w:color w:val="0563C1" w:themeColor="hyperlink"/>
            <w:sz w:val="24"/>
            <w:szCs w:val="24"/>
            <w:u w:val="single"/>
            <w:lang w:val="en-US" w:eastAsia="en-GB"/>
          </w:rPr>
          <w:t>here</w:t>
        </w:r>
      </w:hyperlink>
      <w:r w:rsidRPr="00946676">
        <w:rPr>
          <w:sz w:val="24"/>
          <w:szCs w:val="24"/>
          <w:lang w:val="en-US" w:eastAsia="en-GB"/>
        </w:rPr>
        <w:t>).</w:t>
      </w:r>
      <w:r w:rsidRPr="00946676">
        <w:rPr>
          <w:color w:val="0563C1" w:themeColor="hyperlink"/>
          <w:sz w:val="24"/>
          <w:szCs w:val="24"/>
          <w:lang w:val="en-US" w:eastAsia="en-GB"/>
        </w:rPr>
        <w:t xml:space="preserve">  </w:t>
      </w:r>
      <w:r w:rsidRPr="00946676">
        <w:rPr>
          <w:sz w:val="24"/>
          <w:szCs w:val="24"/>
          <w:lang w:val="en-US" w:eastAsia="en-GB"/>
        </w:rPr>
        <w:t>It identified eight main themes connected with involvement in palliative care research, with the most important themes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5375"/>
      </w:tblGrid>
      <w:tr w:rsidR="00946676" w:rsidRPr="00946676" w14:paraId="6B37213D" w14:textId="77777777" w:rsidTr="00BB2F9E">
        <w:tc>
          <w:tcPr>
            <w:tcW w:w="4253" w:type="dxa"/>
          </w:tcPr>
          <w:p w14:paraId="6187C3D5" w14:textId="77777777" w:rsidR="00946676" w:rsidRPr="00946676" w:rsidRDefault="00946676" w:rsidP="001C5C34">
            <w:pPr>
              <w:numPr>
                <w:ilvl w:val="0"/>
                <w:numId w:val="7"/>
              </w:numPr>
              <w:contextualSpacing/>
              <w:rPr>
                <w:sz w:val="24"/>
                <w:szCs w:val="24"/>
                <w:lang w:val="en-US" w:eastAsia="en-GB"/>
              </w:rPr>
            </w:pPr>
            <w:r w:rsidRPr="00946676">
              <w:rPr>
                <w:rFonts w:cstheme="minorHAnsi"/>
                <w:sz w:val="24"/>
                <w:szCs w:val="24"/>
              </w:rPr>
              <w:t>Definitions and roles</w:t>
            </w:r>
          </w:p>
        </w:tc>
        <w:tc>
          <w:tcPr>
            <w:tcW w:w="5375" w:type="dxa"/>
          </w:tcPr>
          <w:p w14:paraId="30709CAB" w14:textId="77777777" w:rsidR="00946676" w:rsidRPr="00946676" w:rsidRDefault="00946676" w:rsidP="001C5C34">
            <w:pPr>
              <w:numPr>
                <w:ilvl w:val="0"/>
                <w:numId w:val="7"/>
              </w:numPr>
              <w:contextualSpacing/>
              <w:rPr>
                <w:sz w:val="24"/>
                <w:szCs w:val="24"/>
                <w:lang w:val="en-US" w:eastAsia="en-GB"/>
              </w:rPr>
            </w:pPr>
            <w:r w:rsidRPr="00946676">
              <w:rPr>
                <w:rFonts w:cstheme="minorHAnsi"/>
                <w:b/>
                <w:bCs/>
                <w:sz w:val="24"/>
                <w:szCs w:val="24"/>
              </w:rPr>
              <w:t>Values and principles</w:t>
            </w:r>
          </w:p>
        </w:tc>
      </w:tr>
      <w:tr w:rsidR="00946676" w:rsidRPr="00946676" w14:paraId="05E64C81" w14:textId="77777777" w:rsidTr="00BB2F9E">
        <w:tc>
          <w:tcPr>
            <w:tcW w:w="4253" w:type="dxa"/>
          </w:tcPr>
          <w:p w14:paraId="3D030830" w14:textId="77777777" w:rsidR="00946676" w:rsidRPr="00946676" w:rsidRDefault="00946676" w:rsidP="001C5C34">
            <w:pPr>
              <w:numPr>
                <w:ilvl w:val="0"/>
                <w:numId w:val="6"/>
              </w:numPr>
              <w:contextualSpacing/>
              <w:rPr>
                <w:sz w:val="24"/>
                <w:szCs w:val="24"/>
                <w:lang w:val="en-US" w:eastAsia="en-GB"/>
              </w:rPr>
            </w:pPr>
            <w:r w:rsidRPr="00946676">
              <w:rPr>
                <w:rFonts w:cstheme="minorHAnsi"/>
                <w:sz w:val="24"/>
                <w:szCs w:val="24"/>
              </w:rPr>
              <w:t>Organisations and culture</w:t>
            </w:r>
          </w:p>
        </w:tc>
        <w:tc>
          <w:tcPr>
            <w:tcW w:w="5375" w:type="dxa"/>
          </w:tcPr>
          <w:p w14:paraId="385DE9FC" w14:textId="77777777" w:rsidR="00946676" w:rsidRPr="00946676" w:rsidRDefault="00946676" w:rsidP="001C5C34">
            <w:pPr>
              <w:numPr>
                <w:ilvl w:val="0"/>
                <w:numId w:val="6"/>
              </w:numPr>
              <w:contextualSpacing/>
              <w:rPr>
                <w:sz w:val="24"/>
                <w:szCs w:val="24"/>
                <w:lang w:val="en-US" w:eastAsia="en-GB"/>
              </w:rPr>
            </w:pPr>
            <w:r w:rsidRPr="00946676">
              <w:rPr>
                <w:rFonts w:cstheme="minorHAnsi"/>
                <w:sz w:val="24"/>
                <w:szCs w:val="24"/>
              </w:rPr>
              <w:t>Training and support</w:t>
            </w:r>
          </w:p>
        </w:tc>
      </w:tr>
      <w:tr w:rsidR="00946676" w:rsidRPr="00946676" w14:paraId="70612AE8" w14:textId="77777777" w:rsidTr="00BB2F9E">
        <w:tc>
          <w:tcPr>
            <w:tcW w:w="4253" w:type="dxa"/>
          </w:tcPr>
          <w:p w14:paraId="6F11B02D" w14:textId="77777777" w:rsidR="00946676" w:rsidRPr="00946676" w:rsidRDefault="00946676" w:rsidP="001C5C34">
            <w:pPr>
              <w:numPr>
                <w:ilvl w:val="0"/>
                <w:numId w:val="6"/>
              </w:numPr>
              <w:contextualSpacing/>
              <w:rPr>
                <w:sz w:val="24"/>
                <w:szCs w:val="24"/>
                <w:lang w:val="en-US" w:eastAsia="en-GB"/>
              </w:rPr>
            </w:pPr>
            <w:r w:rsidRPr="00946676">
              <w:rPr>
                <w:rFonts w:cstheme="minorHAnsi"/>
                <w:sz w:val="24"/>
                <w:szCs w:val="24"/>
              </w:rPr>
              <w:t>Networking and groups</w:t>
            </w:r>
          </w:p>
        </w:tc>
        <w:tc>
          <w:tcPr>
            <w:tcW w:w="5375" w:type="dxa"/>
          </w:tcPr>
          <w:p w14:paraId="14A09AD9" w14:textId="77777777" w:rsidR="00946676" w:rsidRPr="00946676" w:rsidRDefault="00946676" w:rsidP="001C5C34">
            <w:pPr>
              <w:numPr>
                <w:ilvl w:val="0"/>
                <w:numId w:val="6"/>
              </w:numPr>
              <w:contextualSpacing/>
              <w:rPr>
                <w:sz w:val="24"/>
                <w:szCs w:val="24"/>
                <w:lang w:val="en-US" w:eastAsia="en-GB"/>
              </w:rPr>
            </w:pPr>
            <w:r w:rsidRPr="00946676">
              <w:rPr>
                <w:rFonts w:cstheme="minorHAnsi"/>
                <w:b/>
                <w:bCs/>
                <w:sz w:val="24"/>
                <w:szCs w:val="24"/>
              </w:rPr>
              <w:t>Perspectives and diversity</w:t>
            </w:r>
          </w:p>
        </w:tc>
      </w:tr>
      <w:tr w:rsidR="00946676" w:rsidRPr="00946676" w14:paraId="1EA60882" w14:textId="77777777" w:rsidTr="00BB2F9E">
        <w:tc>
          <w:tcPr>
            <w:tcW w:w="4253" w:type="dxa"/>
          </w:tcPr>
          <w:p w14:paraId="5AB7E956" w14:textId="77777777" w:rsidR="00946676" w:rsidRPr="00946676" w:rsidRDefault="00946676" w:rsidP="001C5C34">
            <w:pPr>
              <w:numPr>
                <w:ilvl w:val="0"/>
                <w:numId w:val="6"/>
              </w:numPr>
              <w:contextualSpacing/>
              <w:rPr>
                <w:sz w:val="24"/>
                <w:szCs w:val="24"/>
                <w:lang w:val="en-US" w:eastAsia="en-GB"/>
              </w:rPr>
            </w:pPr>
            <w:r w:rsidRPr="00946676">
              <w:rPr>
                <w:rFonts w:cstheme="minorHAnsi"/>
                <w:b/>
                <w:bCs/>
                <w:sz w:val="24"/>
                <w:szCs w:val="24"/>
              </w:rPr>
              <w:t>Relationships and communication</w:t>
            </w:r>
          </w:p>
        </w:tc>
        <w:tc>
          <w:tcPr>
            <w:tcW w:w="5375" w:type="dxa"/>
          </w:tcPr>
          <w:p w14:paraId="5C7F672D" w14:textId="77777777" w:rsidR="00946676" w:rsidRPr="00946676" w:rsidRDefault="00946676" w:rsidP="001C5C34">
            <w:pPr>
              <w:numPr>
                <w:ilvl w:val="0"/>
                <w:numId w:val="6"/>
              </w:numPr>
              <w:contextualSpacing/>
              <w:rPr>
                <w:sz w:val="24"/>
                <w:szCs w:val="24"/>
                <w:lang w:val="en-US" w:eastAsia="en-GB"/>
              </w:rPr>
            </w:pPr>
            <w:r w:rsidRPr="00946676">
              <w:rPr>
                <w:rFonts w:cstheme="minorHAnsi"/>
                <w:b/>
                <w:bCs/>
                <w:sz w:val="24"/>
                <w:szCs w:val="24"/>
              </w:rPr>
              <w:t>Emotions and impact.</w:t>
            </w:r>
          </w:p>
        </w:tc>
      </w:tr>
    </w:tbl>
    <w:p w14:paraId="62A130ED" w14:textId="77777777" w:rsidR="00946676" w:rsidRPr="00946676" w:rsidRDefault="00946676" w:rsidP="00946676">
      <w:pPr>
        <w:spacing w:after="0" w:line="240" w:lineRule="auto"/>
        <w:rPr>
          <w:b/>
          <w:bCs/>
          <w:sz w:val="24"/>
          <w:szCs w:val="24"/>
        </w:rPr>
      </w:pPr>
    </w:p>
    <w:p w14:paraId="5CDEDBCC" w14:textId="77777777" w:rsidR="00946676" w:rsidRPr="00946676" w:rsidRDefault="00946676" w:rsidP="00946676">
      <w:pPr>
        <w:spacing w:after="0" w:line="240" w:lineRule="auto"/>
        <w:rPr>
          <w:rFonts w:eastAsia="Arial Unicode MS" w:cstheme="minorHAnsi"/>
          <w:color w:val="000000"/>
          <w:sz w:val="24"/>
          <w:szCs w:val="24"/>
          <w:u w:color="000000"/>
          <w:lang w:val="en-US" w:eastAsia="en-GB"/>
        </w:rPr>
      </w:pPr>
      <w:r w:rsidRPr="00946676">
        <w:rPr>
          <w:rFonts w:eastAsia="Arial Unicode MS" w:cstheme="minorHAnsi"/>
          <w:color w:val="000000"/>
          <w:sz w:val="24"/>
          <w:szCs w:val="24"/>
          <w:u w:color="000000"/>
          <w:lang w:val="en-US" w:eastAsia="en-GB"/>
        </w:rPr>
        <w:t>The aim for the interviews is to explore these themes in more detail.</w:t>
      </w:r>
    </w:p>
    <w:p w14:paraId="6CA309EF" w14:textId="77777777" w:rsidR="00946676" w:rsidRPr="00946676" w:rsidRDefault="00946676" w:rsidP="00946676">
      <w:pPr>
        <w:spacing w:before="240" w:after="240" w:line="240" w:lineRule="auto"/>
        <w:rPr>
          <w:rFonts w:eastAsia="Arial Unicode MS" w:cstheme="minorHAnsi"/>
          <w:color w:val="000000"/>
          <w:kern w:val="36"/>
          <w:sz w:val="24"/>
          <w:szCs w:val="24"/>
          <w:u w:color="000000"/>
          <w:lang w:val="en-US" w:eastAsia="en-GB"/>
        </w:rPr>
      </w:pPr>
      <w:r w:rsidRPr="00946676">
        <w:rPr>
          <w:rFonts w:eastAsia="Arial Unicode MS" w:cstheme="minorHAnsi"/>
          <w:noProof/>
          <w:color w:val="000000"/>
          <w:sz w:val="24"/>
          <w:szCs w:val="24"/>
          <w:u w:color="000000"/>
          <w:lang w:val="en-US" w:eastAsia="en-GB"/>
        </w:rPr>
        <mc:AlternateContent>
          <mc:Choice Requires="wps">
            <w:drawing>
              <wp:anchor distT="0" distB="0" distL="114300" distR="114300" simplePos="0" relativeHeight="251671552" behindDoc="0" locked="0" layoutInCell="1" allowOverlap="1" wp14:anchorId="6E828711" wp14:editId="20848805">
                <wp:simplePos x="0" y="0"/>
                <wp:positionH relativeFrom="column">
                  <wp:posOffset>-3810</wp:posOffset>
                </wp:positionH>
                <wp:positionV relativeFrom="paragraph">
                  <wp:posOffset>805815</wp:posOffset>
                </wp:positionV>
                <wp:extent cx="6065520" cy="0"/>
                <wp:effectExtent l="0" t="0" r="0" b="0"/>
                <wp:wrapNone/>
                <wp:docPr id="79588551" name="Straight Connector 79588551"/>
                <wp:cNvGraphicFramePr/>
                <a:graphic xmlns:a="http://schemas.openxmlformats.org/drawingml/2006/main">
                  <a:graphicData uri="http://schemas.microsoft.com/office/word/2010/wordprocessingShape">
                    <wps:wsp>
                      <wps:cNvCnPr/>
                      <wps:spPr>
                        <a:xfrm>
                          <a:off x="0" y="0"/>
                          <a:ext cx="606552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2CF222B4" id="Straight Connector 79588551"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3pt,63.45pt" to="477.3pt,6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5MxsgEAAFoDAAAOAAAAZHJzL2Uyb0RvYy54bWysU8tu2zAQvBfoPxC811QMxA0EyznESC9B&#10;G6DpB2z4kAjwBS5j2X/fJe04bnILqgO15Gpnd4aj9e3eO7bTGW0MA79adJzpIKOyYRz4n6f7bzec&#10;YYGgwMWgB37QyG83X7+s59TrZZyiUzozAgnYz2ngUympFwLlpD3gIiYdKGli9lBom0ehMsyE7p1Y&#10;dt1KzDGrlKPUiHS6PSb5puEbo2X5ZQzqwtzAabbS1tzW57qKzRr6MUOarDyNAZ+YwoMN1PQMtYUC&#10;7CXbD1DeyhwxmrKQ0YtojJW6cSA2V907Nr8nSLpxIXEwnWXC/wcrf+7uwmMmGeaEPabHXFnsTfb1&#10;TfOxfRPrcBZL7wuTdLjqVtfXS9JUvubEW2HKWH7o6FkNBu5sqDygh90DFmpGn75+Uo9DvLfOtbtw&#10;gc1kpOX3rkIDWcI4KBT6pAaOYeQM3EhekyU3SIzOqlpegfCAdy6zHdB1k0tUnJ9oXs4cYKEEkWhP&#10;vXYa4Z/SOs8WcDoWt9TRHd4WsqizfuA3l9Uu1I66mezE6k3DGj1HdWjSirqjC2xNT2arDrncU3z5&#10;S2z+AgAA//8DAFBLAwQUAAYACAAAACEAxJaaetsAAAAJAQAADwAAAGRycy9kb3ducmV2LnhtbEyP&#10;zU6EQBCE7ya+w6RNvO0OEpcIMmyMxj3pwXUfoGF6AZ0fZAYWfXrbxESP/VWluqrcLtaImcbQe6fg&#10;ap2AINd43btWweH1cXUDIkR0Go13pOCTAmyr87MSC+1P7oXmfWwFh7hQoIIuxqGQMjQdWQxrP5Bj&#10;7ehHi5HPsZV6xBOHWyPTJMmkxd7xhw4Huu+oed9PVsFu+do8mWZ+qPPDlB7N7uMZ3zKlLi+Wu1sQ&#10;kZb4Z4af+lwdKu5U+8npIIyCVcZGxmmWg2A931wzqX+JrEr5f0H1DQAA//8DAFBLAQItABQABgAI&#10;AAAAIQC2gziS/gAAAOEBAAATAAAAAAAAAAAAAAAAAAAAAABbQ29udGVudF9UeXBlc10ueG1sUEsB&#10;Ai0AFAAGAAgAAAAhADj9If/WAAAAlAEAAAsAAAAAAAAAAAAAAAAALwEAAF9yZWxzLy5yZWxzUEsB&#10;Ai0AFAAGAAgAAAAhAITrkzGyAQAAWgMAAA4AAAAAAAAAAAAAAAAALgIAAGRycy9lMm9Eb2MueG1s&#10;UEsBAi0AFAAGAAgAAAAhAMSWmnrbAAAACQEAAA8AAAAAAAAAAAAAAAAADAQAAGRycy9kb3ducmV2&#10;LnhtbFBLBQYAAAAABAAEAPMAAAAUBQAAAAA=&#10;" strokecolor="windowText" strokeweight="1pt">
                <v:stroke joinstyle="miter"/>
              </v:line>
            </w:pict>
          </mc:Fallback>
        </mc:AlternateContent>
      </w:r>
      <w:r w:rsidRPr="00946676">
        <w:rPr>
          <w:rFonts w:eastAsia="Arial Unicode MS" w:cstheme="minorHAnsi"/>
          <w:color w:val="000000"/>
          <w:sz w:val="24"/>
          <w:szCs w:val="24"/>
          <w:u w:color="000000"/>
          <w:lang w:val="en-US" w:eastAsia="en-GB"/>
        </w:rPr>
        <w:t xml:space="preserve">A Patient/Carer Reference Group has been recruited and is working with Eleni throughout her study – </w:t>
      </w:r>
      <w:bookmarkStart w:id="470" w:name="_Toc524690244"/>
      <w:bookmarkStart w:id="471" w:name="_Toc524691544"/>
      <w:bookmarkStart w:id="472" w:name="_Toc12806658"/>
      <w:r w:rsidRPr="00946676">
        <w:rPr>
          <w:sz w:val="24"/>
          <w:szCs w:val="24"/>
          <w:u w:color="000000"/>
          <w:lang w:val="en-US" w:eastAsia="en-GB"/>
        </w:rPr>
        <w:t>it</w:t>
      </w:r>
      <w:r w:rsidRPr="00946676">
        <w:rPr>
          <w:rFonts w:eastAsia="Arial Unicode MS" w:cstheme="minorHAnsi"/>
          <w:color w:val="000000"/>
          <w:kern w:val="36"/>
          <w:sz w:val="24"/>
          <w:szCs w:val="24"/>
          <w:u w:color="000000"/>
          <w:lang w:val="en-US" w:eastAsia="en-GB"/>
        </w:rPr>
        <w:t xml:space="preserve"> is anticipated the Group will also take a more collaborative role by undertaking analysis, writing and dissemination as appropriate.</w:t>
      </w:r>
      <w:bookmarkEnd w:id="470"/>
      <w:bookmarkEnd w:id="471"/>
      <w:bookmarkEnd w:id="472"/>
    </w:p>
    <w:p w14:paraId="45C0F416" w14:textId="77777777" w:rsidR="00946676" w:rsidRPr="00946676" w:rsidRDefault="00946676" w:rsidP="00946676">
      <w:pPr>
        <w:spacing w:after="0" w:line="240" w:lineRule="auto"/>
        <w:rPr>
          <w:rFonts w:eastAsia="Arial Unicode MS" w:cstheme="minorHAnsi"/>
          <w:color w:val="000000"/>
          <w:sz w:val="24"/>
          <w:szCs w:val="24"/>
          <w:u w:color="000000"/>
          <w:lang w:val="en-US" w:eastAsia="en-GB"/>
        </w:rPr>
      </w:pPr>
      <w:r w:rsidRPr="00946676">
        <w:rPr>
          <w:rFonts w:eastAsia="Arial Unicode MS" w:cstheme="minorHAnsi"/>
          <w:color w:val="000000"/>
          <w:sz w:val="24"/>
          <w:szCs w:val="24"/>
          <w:u w:color="000000"/>
          <w:lang w:val="en-US" w:eastAsia="en-GB"/>
        </w:rPr>
        <w:t xml:space="preserve">Ethical approval has been gained from both University of Sheffield and HYMS Ethics Committees. </w:t>
      </w:r>
    </w:p>
    <w:p w14:paraId="1660B6F4" w14:textId="77777777" w:rsidR="00946676" w:rsidRPr="00946676" w:rsidRDefault="00946676" w:rsidP="00946676">
      <w:pPr>
        <w:spacing w:after="0" w:line="240" w:lineRule="auto"/>
        <w:rPr>
          <w:rFonts w:eastAsia="Arial Unicode MS" w:cstheme="minorHAnsi"/>
          <w:color w:val="000000"/>
          <w:sz w:val="24"/>
          <w:szCs w:val="24"/>
          <w:u w:color="000000"/>
          <w:lang w:val="en-US" w:eastAsia="en-GB"/>
        </w:rPr>
      </w:pPr>
    </w:p>
    <w:p w14:paraId="0E7009AB" w14:textId="64E65CD6" w:rsidR="00946676" w:rsidRDefault="00720C20" w:rsidP="00946676">
      <w:pPr>
        <w:spacing w:after="0" w:line="240" w:lineRule="auto"/>
        <w:rPr>
          <w:sz w:val="24"/>
          <w:szCs w:val="24"/>
        </w:rPr>
      </w:pPr>
      <w:hyperlink r:id="rId178" w:history="1">
        <w:r w:rsidR="00946676" w:rsidRPr="00946676">
          <w:rPr>
            <w:color w:val="0563C1" w:themeColor="hyperlink"/>
            <w:sz w:val="24"/>
            <w:szCs w:val="24"/>
            <w:u w:val="single"/>
          </w:rPr>
          <w:t>Eleni Chambers</w:t>
        </w:r>
      </w:hyperlink>
      <w:r w:rsidR="00946676" w:rsidRPr="00946676">
        <w:rPr>
          <w:sz w:val="24"/>
          <w:szCs w:val="24"/>
        </w:rPr>
        <w:t xml:space="preserve"> is a half time PhD student and is working with the WPCRC between March and November 2021.</w:t>
      </w:r>
    </w:p>
    <w:p w14:paraId="513FF1A8" w14:textId="77777777" w:rsidR="006F17F7" w:rsidRPr="00946676" w:rsidRDefault="006F17F7" w:rsidP="00946676">
      <w:pPr>
        <w:spacing w:after="0" w:line="240" w:lineRule="auto"/>
        <w:rPr>
          <w:sz w:val="24"/>
          <w:szCs w:val="24"/>
        </w:rPr>
      </w:pPr>
    </w:p>
    <w:p w14:paraId="7B2FA1A9" w14:textId="684B861F" w:rsidR="00A43E4C" w:rsidRDefault="00946676" w:rsidP="00946676">
      <w:pPr>
        <w:spacing w:after="0" w:line="240" w:lineRule="auto"/>
        <w:rPr>
          <w:sz w:val="24"/>
          <w:szCs w:val="24"/>
        </w:rPr>
      </w:pPr>
      <w:r w:rsidRPr="00946676">
        <w:rPr>
          <w:b/>
          <w:bCs/>
          <w:sz w:val="24"/>
          <w:szCs w:val="24"/>
        </w:rPr>
        <w:t xml:space="preserve">Eleni’s contact details:       </w:t>
      </w:r>
      <w:r w:rsidRPr="00946676">
        <w:rPr>
          <w:sz w:val="24"/>
          <w:szCs w:val="24"/>
        </w:rPr>
        <w:t xml:space="preserve">email </w:t>
      </w:r>
      <w:hyperlink r:id="rId179" w:history="1">
        <w:r w:rsidRPr="00946676">
          <w:rPr>
            <w:color w:val="0563C1" w:themeColor="hyperlink"/>
            <w:sz w:val="24"/>
            <w:szCs w:val="24"/>
            <w:u w:val="single"/>
          </w:rPr>
          <w:t>e.chambers@sheffield.ac.uk</w:t>
        </w:r>
      </w:hyperlink>
      <w:r w:rsidRPr="00946676">
        <w:rPr>
          <w:sz w:val="24"/>
          <w:szCs w:val="24"/>
        </w:rPr>
        <w:t xml:space="preserve">       mobile 07811 474234</w:t>
      </w:r>
    </w:p>
    <w:p w14:paraId="6868F909" w14:textId="0B56DAE1" w:rsidR="00B1073D" w:rsidRPr="00B1073D" w:rsidRDefault="00B1073D" w:rsidP="00B1073D">
      <w:pPr>
        <w:tabs>
          <w:tab w:val="left" w:pos="1331"/>
        </w:tabs>
        <w:spacing w:after="0" w:line="240" w:lineRule="auto"/>
        <w:rPr>
          <w:b/>
          <w:bCs/>
          <w:sz w:val="24"/>
          <w:szCs w:val="24"/>
        </w:rPr>
      </w:pPr>
      <w:bookmarkStart w:id="473" w:name="Appendix9"/>
      <w:r w:rsidRPr="00B1073D">
        <w:rPr>
          <w:b/>
          <w:bCs/>
          <w:sz w:val="24"/>
          <w:szCs w:val="24"/>
        </w:rPr>
        <w:lastRenderedPageBreak/>
        <w:t xml:space="preserve">Appendix </w:t>
      </w:r>
      <w:r w:rsidR="00012F85">
        <w:rPr>
          <w:b/>
          <w:bCs/>
          <w:sz w:val="24"/>
          <w:szCs w:val="24"/>
        </w:rPr>
        <w:t>9</w:t>
      </w:r>
      <w:r w:rsidRPr="00B1073D">
        <w:rPr>
          <w:b/>
          <w:bCs/>
          <w:sz w:val="24"/>
          <w:szCs w:val="24"/>
        </w:rPr>
        <w:t>. Researchers, CSI flyer</w:t>
      </w:r>
    </w:p>
    <w:bookmarkEnd w:id="473"/>
    <w:p w14:paraId="149D37EB" w14:textId="77777777" w:rsidR="00B1073D" w:rsidRPr="00B1073D" w:rsidRDefault="00B1073D" w:rsidP="00B1073D">
      <w:pPr>
        <w:jc w:val="center"/>
        <w:rPr>
          <w:b/>
          <w:bCs/>
          <w:sz w:val="28"/>
          <w:szCs w:val="28"/>
        </w:rPr>
      </w:pPr>
      <w:r w:rsidRPr="00B1073D">
        <w:rPr>
          <w:b/>
          <w:bCs/>
          <w:sz w:val="28"/>
          <w:szCs w:val="28"/>
        </w:rPr>
        <w:t>The Cicely Saunders Institute is taking part in a study on patient and carer involvement in palliative care research and your help is needed please !</w:t>
      </w:r>
    </w:p>
    <w:p w14:paraId="6E76E9E4" w14:textId="77777777" w:rsidR="00B1073D" w:rsidRPr="00B1073D" w:rsidRDefault="00B1073D" w:rsidP="00B1073D">
      <w:r w:rsidRPr="00B1073D">
        <w:rPr>
          <w:rFonts w:eastAsia="Arial Unicode MS" w:cstheme="minorHAnsi"/>
          <w:noProof/>
          <w:color w:val="000000"/>
          <w:u w:color="000000"/>
          <w:lang w:val="en-US" w:eastAsia="en-GB"/>
        </w:rPr>
        <w:drawing>
          <wp:anchor distT="0" distB="0" distL="114300" distR="114300" simplePos="0" relativeHeight="251673600" behindDoc="0" locked="0" layoutInCell="1" allowOverlap="1" wp14:anchorId="18DDAAD9" wp14:editId="0AF008FF">
            <wp:simplePos x="0" y="0"/>
            <wp:positionH relativeFrom="column">
              <wp:posOffset>2731770</wp:posOffset>
            </wp:positionH>
            <wp:positionV relativeFrom="paragraph">
              <wp:posOffset>797560</wp:posOffset>
            </wp:positionV>
            <wp:extent cx="3368040" cy="2213610"/>
            <wp:effectExtent l="0" t="0" r="3810" b="0"/>
            <wp:wrapSquare wrapText="bothSides"/>
            <wp:docPr id="1761237980" name="Picture 176123798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0">
                      <a:extLst>
                        <a:ext uri="{28A0092B-C50C-407E-A947-70E740481C1C}">
                          <a14:useLocalDpi xmlns:a14="http://schemas.microsoft.com/office/drawing/2010/main" val="0"/>
                        </a:ext>
                      </a:extLst>
                    </a:blip>
                    <a:stretch>
                      <a:fillRect/>
                    </a:stretch>
                  </pic:blipFill>
                  <pic:spPr>
                    <a:xfrm>
                      <a:off x="0" y="0"/>
                      <a:ext cx="3368040" cy="2213610"/>
                    </a:xfrm>
                    <a:prstGeom prst="rect">
                      <a:avLst/>
                    </a:prstGeom>
                  </pic:spPr>
                </pic:pic>
              </a:graphicData>
            </a:graphic>
            <wp14:sizeRelH relativeFrom="margin">
              <wp14:pctWidth>0</wp14:pctWidth>
            </wp14:sizeRelH>
            <wp14:sizeRelV relativeFrom="margin">
              <wp14:pctHeight>0</wp14:pctHeight>
            </wp14:sizeRelV>
          </wp:anchor>
        </w:drawing>
      </w:r>
      <w:r w:rsidRPr="00B1073D">
        <w:rPr>
          <w:rFonts w:eastAsia="Arial Unicode MS" w:cstheme="minorHAnsi"/>
          <w:color w:val="000000"/>
          <w:u w:color="000000"/>
          <w:lang w:val="en-US" w:eastAsia="en-GB"/>
        </w:rPr>
        <w:t xml:space="preserve">The CSI has been chosen (along with </w:t>
      </w:r>
      <w:r w:rsidRPr="00B1073D">
        <w:rPr>
          <w:rFonts w:ascii="Calibri" w:hAnsi="Calibri" w:cs="Calibri"/>
        </w:rPr>
        <w:t xml:space="preserve">the </w:t>
      </w:r>
      <w:hyperlink r:id="rId181" w:history="1">
        <w:r w:rsidRPr="00B1073D">
          <w:rPr>
            <w:color w:val="0563C1" w:themeColor="hyperlink"/>
            <w:u w:val="single"/>
          </w:rPr>
          <w:t>Wolfson Palliative Care Research Centre</w:t>
        </w:r>
      </w:hyperlink>
      <w:r w:rsidRPr="00B1073D">
        <w:t xml:space="preserve">, University of Hull) as an exemplar of involvement in palliative care research. This study aims to showcase the good practice in involvement that goes on in the Institute, to </w:t>
      </w:r>
      <w:r w:rsidRPr="00B1073D">
        <w:rPr>
          <w:rFonts w:eastAsia="Arial Unicode MS" w:cstheme="minorHAnsi"/>
          <w:color w:val="000000"/>
          <w:u w:color="000000"/>
          <w:lang w:val="en-US" w:eastAsia="en-GB"/>
        </w:rPr>
        <w:t>enable sharing and learning of good practice in this still under-developed area of involvement.</w:t>
      </w:r>
    </w:p>
    <w:p w14:paraId="62F7C085" w14:textId="77777777" w:rsidR="00B1073D" w:rsidRPr="00B1073D" w:rsidRDefault="00B1073D" w:rsidP="00B1073D">
      <w:pPr>
        <w:rPr>
          <w:rFonts w:eastAsia="Arial Unicode MS" w:cstheme="minorHAnsi"/>
          <w:b/>
          <w:bCs/>
          <w:color w:val="000000"/>
          <w:sz w:val="24"/>
          <w:szCs w:val="24"/>
          <w:u w:color="000000"/>
          <w:lang w:val="en-US" w:eastAsia="en-GB"/>
        </w:rPr>
      </w:pPr>
      <w:r w:rsidRPr="00B1073D">
        <w:rPr>
          <w:rFonts w:eastAsia="Arial Unicode MS" w:cstheme="minorHAnsi"/>
          <w:b/>
          <w:bCs/>
          <w:color w:val="000000"/>
          <w:sz w:val="24"/>
          <w:szCs w:val="24"/>
          <w:u w:color="000000"/>
          <w:lang w:val="en-US" w:eastAsia="en-GB"/>
        </w:rPr>
        <w:t>Methods:</w:t>
      </w:r>
    </w:p>
    <w:p w14:paraId="55A18F59" w14:textId="77777777" w:rsidR="00B1073D" w:rsidRPr="00B1073D" w:rsidRDefault="00B1073D" w:rsidP="00B1073D">
      <w:pPr>
        <w:rPr>
          <w:rFonts w:eastAsia="Arial Unicode MS" w:cstheme="minorHAnsi"/>
          <w:color w:val="000000"/>
          <w:u w:color="000000"/>
          <w:lang w:val="en-US" w:eastAsia="en-GB"/>
        </w:rPr>
      </w:pPr>
      <w:r w:rsidRPr="00B1073D">
        <w:rPr>
          <w:rFonts w:eastAsia="Arial Unicode MS" w:cstheme="minorHAnsi"/>
          <w:color w:val="000000"/>
          <w:u w:color="000000"/>
          <w:lang w:val="en-US" w:eastAsia="en-GB"/>
        </w:rPr>
        <w:t xml:space="preserve">Documentary evidence will be examined – </w:t>
      </w:r>
      <w:r w:rsidRPr="00B1073D">
        <w:rPr>
          <w:rFonts w:eastAsia="Arial Unicode MS" w:cstheme="minorHAnsi"/>
          <w:b/>
          <w:bCs/>
          <w:color w:val="000000"/>
          <w:u w:color="000000"/>
          <w:lang w:val="en-US" w:eastAsia="en-GB"/>
        </w:rPr>
        <w:t>please send me any documents you think may be relevant.</w:t>
      </w:r>
      <w:r w:rsidRPr="00B1073D">
        <w:rPr>
          <w:rFonts w:eastAsia="Arial Unicode MS" w:cstheme="minorHAnsi"/>
          <w:color w:val="000000"/>
          <w:u w:color="000000"/>
          <w:lang w:val="en-US" w:eastAsia="en-GB"/>
        </w:rPr>
        <w:t xml:space="preserve"> These could be anything to do with involvement – if you’re not sure please send them anyway! </w:t>
      </w:r>
    </w:p>
    <w:p w14:paraId="32052BCA" w14:textId="77777777" w:rsidR="00B1073D" w:rsidRPr="00B1073D" w:rsidRDefault="00B1073D" w:rsidP="00B1073D">
      <w:pPr>
        <w:rPr>
          <w:rFonts w:eastAsia="Arial Unicode MS" w:cstheme="minorHAnsi"/>
          <w:color w:val="000000"/>
          <w:u w:color="000000"/>
          <w:lang w:val="en-US" w:eastAsia="en-GB"/>
        </w:rPr>
      </w:pPr>
    </w:p>
    <w:p w14:paraId="0B6DB1CA" w14:textId="4DBA9EFA" w:rsidR="00B1073D" w:rsidRPr="00B1073D" w:rsidRDefault="00B1073D" w:rsidP="00B1073D">
      <w:pPr>
        <w:rPr>
          <w:rFonts w:eastAsia="Arial Unicode MS" w:cstheme="minorHAnsi"/>
          <w:color w:val="000000"/>
          <w:u w:color="000000"/>
          <w:lang w:val="en-US" w:eastAsia="en-GB"/>
        </w:rPr>
      </w:pPr>
      <w:r w:rsidRPr="00B1073D">
        <w:rPr>
          <w:rFonts w:eastAsia="Arial Unicode MS" w:cstheme="minorHAnsi"/>
          <w:noProof/>
          <w:color w:val="000000"/>
          <w:u w:color="000000"/>
          <w:lang w:val="en-US" w:eastAsia="en-GB"/>
        </w:rPr>
        <w:drawing>
          <wp:anchor distT="0" distB="0" distL="114300" distR="252095" simplePos="0" relativeHeight="251674624" behindDoc="0" locked="0" layoutInCell="1" allowOverlap="1" wp14:anchorId="3595E106" wp14:editId="5001124A">
            <wp:simplePos x="0" y="0"/>
            <wp:positionH relativeFrom="column">
              <wp:posOffset>-3810</wp:posOffset>
            </wp:positionH>
            <wp:positionV relativeFrom="paragraph">
              <wp:posOffset>245110</wp:posOffset>
            </wp:positionV>
            <wp:extent cx="2346960" cy="1670050"/>
            <wp:effectExtent l="0" t="0" r="0" b="6350"/>
            <wp:wrapSquare wrapText="bothSides"/>
            <wp:docPr id="642255866" name="Picture 6422558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6">
                      <a:extLst>
                        <a:ext uri="{28A0092B-C50C-407E-A947-70E740481C1C}">
                          <a14:useLocalDpi xmlns:a14="http://schemas.microsoft.com/office/drawing/2010/main" val="0"/>
                        </a:ext>
                      </a:extLst>
                    </a:blip>
                    <a:stretch>
                      <a:fillRect/>
                    </a:stretch>
                  </pic:blipFill>
                  <pic:spPr>
                    <a:xfrm>
                      <a:off x="0" y="0"/>
                      <a:ext cx="2346960" cy="1670050"/>
                    </a:xfrm>
                    <a:prstGeom prst="rect">
                      <a:avLst/>
                    </a:prstGeom>
                  </pic:spPr>
                </pic:pic>
              </a:graphicData>
            </a:graphic>
            <wp14:sizeRelH relativeFrom="margin">
              <wp14:pctWidth>0</wp14:pctWidth>
            </wp14:sizeRelH>
            <wp14:sizeRelV relativeFrom="margin">
              <wp14:pctHeight>0</wp14:pctHeight>
            </wp14:sizeRelV>
          </wp:anchor>
        </w:drawing>
      </w:r>
    </w:p>
    <w:p w14:paraId="0A4A37DA" w14:textId="36C20EB2" w:rsidR="00B1073D" w:rsidRPr="00B1073D" w:rsidRDefault="00B1073D" w:rsidP="00B1073D">
      <w:pPr>
        <w:rPr>
          <w:rFonts w:eastAsia="Arial Unicode MS" w:cstheme="minorHAnsi"/>
          <w:color w:val="000000"/>
          <w:u w:color="000000"/>
          <w:lang w:val="en-US" w:eastAsia="en-GB"/>
        </w:rPr>
      </w:pPr>
    </w:p>
    <w:p w14:paraId="1D6D790E" w14:textId="77777777" w:rsidR="00B1073D" w:rsidRPr="00B1073D" w:rsidRDefault="00B1073D" w:rsidP="00B1073D">
      <w:pPr>
        <w:ind w:left="4111"/>
        <w:rPr>
          <w:rFonts w:eastAsia="Arial Unicode MS" w:cstheme="minorHAnsi"/>
          <w:color w:val="000000"/>
          <w:u w:color="000000"/>
          <w:lang w:val="en-US" w:eastAsia="en-GB"/>
        </w:rPr>
      </w:pPr>
      <w:r w:rsidRPr="00B1073D">
        <w:rPr>
          <w:rFonts w:eastAsia="Arial Unicode MS" w:cstheme="minorHAnsi"/>
          <w:color w:val="000000"/>
          <w:u w:color="000000"/>
          <w:lang w:val="en-US" w:eastAsia="en-GB"/>
        </w:rPr>
        <w:t xml:space="preserve">Interviews will be carried out with people connected to the Institute with experience of involvement. </w:t>
      </w:r>
      <w:r w:rsidRPr="00B1073D">
        <w:rPr>
          <w:rFonts w:eastAsia="Arial Unicode MS" w:cstheme="minorHAnsi"/>
          <w:b/>
          <w:bCs/>
          <w:color w:val="000000"/>
          <w:u w:color="000000"/>
          <w:lang w:val="en-US" w:eastAsia="en-GB"/>
        </w:rPr>
        <w:t>Are you interested in being interviewed? Do you know any patients or carers that you’ve worked with who may be interested?</w:t>
      </w:r>
      <w:r w:rsidRPr="00B1073D">
        <w:rPr>
          <w:rFonts w:eastAsia="Arial Unicode MS" w:cstheme="minorHAnsi"/>
          <w:color w:val="000000"/>
          <w:u w:color="000000"/>
          <w:lang w:val="en-US" w:eastAsia="en-GB"/>
        </w:rPr>
        <w:t xml:space="preserve"> (Approximately 10 interviews in total, using Zoom or by telephone. Patients/carers will be offered gift vouchers to thank them for their time and for any expenses incurred)</w:t>
      </w:r>
    </w:p>
    <w:p w14:paraId="5B15894E" w14:textId="77777777" w:rsidR="00B1073D" w:rsidRPr="00B1073D" w:rsidRDefault="00B1073D" w:rsidP="00B1073D">
      <w:pPr>
        <w:spacing w:before="120"/>
        <w:rPr>
          <w:lang w:val="en-US" w:eastAsia="en-GB"/>
        </w:rPr>
      </w:pPr>
      <w:r w:rsidRPr="00B1073D">
        <w:t xml:space="preserve">The first stage of this study was a </w:t>
      </w:r>
      <w:r w:rsidRPr="00B1073D">
        <w:rPr>
          <w:b/>
          <w:bCs/>
        </w:rPr>
        <w:t xml:space="preserve">Systematic Review </w:t>
      </w:r>
      <w:r w:rsidRPr="00B1073D">
        <w:t>(</w:t>
      </w:r>
      <w:r w:rsidRPr="00B1073D">
        <w:rPr>
          <w:lang w:val="en-US" w:eastAsia="en-GB"/>
        </w:rPr>
        <w:t xml:space="preserve">available </w:t>
      </w:r>
      <w:hyperlink r:id="rId182" w:history="1">
        <w:r w:rsidRPr="00B1073D">
          <w:rPr>
            <w:color w:val="0563C1" w:themeColor="hyperlink"/>
            <w:u w:val="single"/>
            <w:lang w:val="en-US" w:eastAsia="en-GB"/>
          </w:rPr>
          <w:t>here</w:t>
        </w:r>
      </w:hyperlink>
      <w:r w:rsidRPr="00B1073D">
        <w:rPr>
          <w:color w:val="0563C1" w:themeColor="hyperlink"/>
          <w:u w:val="single"/>
          <w:lang w:val="en-US" w:eastAsia="en-GB"/>
        </w:rPr>
        <w:t>)</w:t>
      </w:r>
      <w:r w:rsidRPr="00B1073D">
        <w:rPr>
          <w:lang w:val="en-US" w:eastAsia="en-GB"/>
        </w:rPr>
        <w:t xml:space="preserve"> which identified eight main themes connected with involvement in palliative care research, with prominent themes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5375"/>
      </w:tblGrid>
      <w:tr w:rsidR="00B1073D" w:rsidRPr="00B1073D" w14:paraId="73237BD4" w14:textId="77777777" w:rsidTr="00BB2F9E">
        <w:tc>
          <w:tcPr>
            <w:tcW w:w="4253" w:type="dxa"/>
          </w:tcPr>
          <w:p w14:paraId="6441522C" w14:textId="77777777" w:rsidR="00B1073D" w:rsidRPr="00B1073D" w:rsidRDefault="00B1073D" w:rsidP="001C5C34">
            <w:pPr>
              <w:numPr>
                <w:ilvl w:val="0"/>
                <w:numId w:val="7"/>
              </w:numPr>
              <w:contextualSpacing/>
              <w:rPr>
                <w:lang w:val="en-US" w:eastAsia="en-GB"/>
              </w:rPr>
            </w:pPr>
            <w:r w:rsidRPr="00B1073D">
              <w:rPr>
                <w:rFonts w:cstheme="minorHAnsi"/>
              </w:rPr>
              <w:t>Definitions and roles</w:t>
            </w:r>
          </w:p>
        </w:tc>
        <w:tc>
          <w:tcPr>
            <w:tcW w:w="5375" w:type="dxa"/>
          </w:tcPr>
          <w:p w14:paraId="38FA3DD9" w14:textId="77777777" w:rsidR="00B1073D" w:rsidRPr="00B1073D" w:rsidRDefault="00B1073D" w:rsidP="001C5C34">
            <w:pPr>
              <w:numPr>
                <w:ilvl w:val="0"/>
                <w:numId w:val="7"/>
              </w:numPr>
              <w:contextualSpacing/>
              <w:rPr>
                <w:lang w:val="en-US" w:eastAsia="en-GB"/>
              </w:rPr>
            </w:pPr>
            <w:r w:rsidRPr="00B1073D">
              <w:rPr>
                <w:rFonts w:cstheme="minorHAnsi"/>
                <w:b/>
                <w:bCs/>
              </w:rPr>
              <w:t>Values and principles</w:t>
            </w:r>
          </w:p>
        </w:tc>
      </w:tr>
      <w:tr w:rsidR="00B1073D" w:rsidRPr="00B1073D" w14:paraId="3187C1EC" w14:textId="77777777" w:rsidTr="00BB2F9E">
        <w:tc>
          <w:tcPr>
            <w:tcW w:w="4253" w:type="dxa"/>
          </w:tcPr>
          <w:p w14:paraId="33527797" w14:textId="77777777" w:rsidR="00B1073D" w:rsidRPr="00B1073D" w:rsidRDefault="00B1073D" w:rsidP="001C5C34">
            <w:pPr>
              <w:numPr>
                <w:ilvl w:val="0"/>
                <w:numId w:val="6"/>
              </w:numPr>
              <w:contextualSpacing/>
              <w:rPr>
                <w:lang w:val="en-US" w:eastAsia="en-GB"/>
              </w:rPr>
            </w:pPr>
            <w:r w:rsidRPr="00B1073D">
              <w:rPr>
                <w:rFonts w:cstheme="minorHAnsi"/>
              </w:rPr>
              <w:t>Organisations and culture</w:t>
            </w:r>
          </w:p>
        </w:tc>
        <w:tc>
          <w:tcPr>
            <w:tcW w:w="5375" w:type="dxa"/>
          </w:tcPr>
          <w:p w14:paraId="7DC2B431" w14:textId="77777777" w:rsidR="00B1073D" w:rsidRPr="00B1073D" w:rsidRDefault="00B1073D" w:rsidP="001C5C34">
            <w:pPr>
              <w:numPr>
                <w:ilvl w:val="0"/>
                <w:numId w:val="6"/>
              </w:numPr>
              <w:contextualSpacing/>
              <w:rPr>
                <w:lang w:val="en-US" w:eastAsia="en-GB"/>
              </w:rPr>
            </w:pPr>
            <w:r w:rsidRPr="00B1073D">
              <w:rPr>
                <w:rFonts w:cstheme="minorHAnsi"/>
              </w:rPr>
              <w:t>Training and support</w:t>
            </w:r>
          </w:p>
        </w:tc>
      </w:tr>
      <w:tr w:rsidR="00B1073D" w:rsidRPr="00B1073D" w14:paraId="3AA1436C" w14:textId="77777777" w:rsidTr="00BB2F9E">
        <w:tc>
          <w:tcPr>
            <w:tcW w:w="4253" w:type="dxa"/>
          </w:tcPr>
          <w:p w14:paraId="402759F8" w14:textId="77777777" w:rsidR="00B1073D" w:rsidRPr="00B1073D" w:rsidRDefault="00B1073D" w:rsidP="001C5C34">
            <w:pPr>
              <w:numPr>
                <w:ilvl w:val="0"/>
                <w:numId w:val="6"/>
              </w:numPr>
              <w:contextualSpacing/>
              <w:rPr>
                <w:lang w:val="en-US" w:eastAsia="en-GB"/>
              </w:rPr>
            </w:pPr>
            <w:r w:rsidRPr="00B1073D">
              <w:rPr>
                <w:rFonts w:cstheme="minorHAnsi"/>
              </w:rPr>
              <w:t>Networking and groups</w:t>
            </w:r>
          </w:p>
        </w:tc>
        <w:tc>
          <w:tcPr>
            <w:tcW w:w="5375" w:type="dxa"/>
          </w:tcPr>
          <w:p w14:paraId="40B353C3" w14:textId="77777777" w:rsidR="00B1073D" w:rsidRPr="00B1073D" w:rsidRDefault="00B1073D" w:rsidP="001C5C34">
            <w:pPr>
              <w:numPr>
                <w:ilvl w:val="0"/>
                <w:numId w:val="6"/>
              </w:numPr>
              <w:contextualSpacing/>
              <w:rPr>
                <w:lang w:val="en-US" w:eastAsia="en-GB"/>
              </w:rPr>
            </w:pPr>
            <w:r w:rsidRPr="00B1073D">
              <w:rPr>
                <w:rFonts w:cstheme="minorHAnsi"/>
                <w:b/>
                <w:bCs/>
              </w:rPr>
              <w:t>Perspectives and diversity</w:t>
            </w:r>
          </w:p>
        </w:tc>
      </w:tr>
      <w:tr w:rsidR="00B1073D" w:rsidRPr="00B1073D" w14:paraId="4F8E065C" w14:textId="77777777" w:rsidTr="00BB2F9E">
        <w:tc>
          <w:tcPr>
            <w:tcW w:w="4253" w:type="dxa"/>
          </w:tcPr>
          <w:p w14:paraId="57A44912" w14:textId="77777777" w:rsidR="00B1073D" w:rsidRPr="00B1073D" w:rsidRDefault="00B1073D" w:rsidP="001C5C34">
            <w:pPr>
              <w:numPr>
                <w:ilvl w:val="0"/>
                <w:numId w:val="6"/>
              </w:numPr>
              <w:contextualSpacing/>
              <w:rPr>
                <w:lang w:val="en-US" w:eastAsia="en-GB"/>
              </w:rPr>
            </w:pPr>
            <w:r w:rsidRPr="00B1073D">
              <w:rPr>
                <w:rFonts w:cstheme="minorHAnsi"/>
                <w:b/>
                <w:bCs/>
              </w:rPr>
              <w:t>Relationships and communication</w:t>
            </w:r>
          </w:p>
        </w:tc>
        <w:tc>
          <w:tcPr>
            <w:tcW w:w="5375" w:type="dxa"/>
          </w:tcPr>
          <w:p w14:paraId="54941247" w14:textId="77777777" w:rsidR="00B1073D" w:rsidRPr="00B1073D" w:rsidRDefault="00B1073D" w:rsidP="001C5C34">
            <w:pPr>
              <w:numPr>
                <w:ilvl w:val="0"/>
                <w:numId w:val="6"/>
              </w:numPr>
              <w:contextualSpacing/>
              <w:rPr>
                <w:lang w:val="en-US" w:eastAsia="en-GB"/>
              </w:rPr>
            </w:pPr>
            <w:r w:rsidRPr="00B1073D">
              <w:rPr>
                <w:rFonts w:cstheme="minorHAnsi"/>
                <w:b/>
                <w:bCs/>
              </w:rPr>
              <w:t>Emotions and impact.</w:t>
            </w:r>
          </w:p>
        </w:tc>
      </w:tr>
    </w:tbl>
    <w:p w14:paraId="1696C5BA" w14:textId="77777777" w:rsidR="00B1073D" w:rsidRPr="00B1073D" w:rsidRDefault="00B1073D" w:rsidP="00B1073D">
      <w:pPr>
        <w:spacing w:after="0" w:line="240" w:lineRule="auto"/>
        <w:rPr>
          <w:b/>
          <w:bCs/>
        </w:rPr>
      </w:pPr>
    </w:p>
    <w:p w14:paraId="312C1CEE" w14:textId="77777777" w:rsidR="00B1073D" w:rsidRPr="00B1073D" w:rsidRDefault="00B1073D" w:rsidP="00B1073D">
      <w:pPr>
        <w:spacing w:after="0" w:line="240" w:lineRule="auto"/>
        <w:rPr>
          <w:rFonts w:eastAsia="Arial Unicode MS" w:cstheme="minorHAnsi"/>
          <w:color w:val="000000"/>
          <w:u w:color="000000"/>
          <w:lang w:val="en-US" w:eastAsia="en-GB"/>
        </w:rPr>
      </w:pPr>
      <w:r w:rsidRPr="00B1073D">
        <w:rPr>
          <w:rFonts w:eastAsia="Arial Unicode MS" w:cstheme="minorHAnsi"/>
          <w:color w:val="000000"/>
          <w:u w:color="000000"/>
          <w:lang w:val="en-US" w:eastAsia="en-GB"/>
        </w:rPr>
        <w:t>The aim for this next stage is to explore these themes in more detail, in particular those identified as prominent.</w:t>
      </w:r>
    </w:p>
    <w:p w14:paraId="045E9E52" w14:textId="77777777" w:rsidR="00B1073D" w:rsidRPr="00B1073D" w:rsidRDefault="00B1073D" w:rsidP="00B1073D">
      <w:pPr>
        <w:spacing w:after="0" w:line="240" w:lineRule="auto"/>
        <w:rPr>
          <w:rFonts w:eastAsia="Arial Unicode MS" w:cstheme="minorHAnsi"/>
          <w:color w:val="000000"/>
          <w:u w:color="000000"/>
          <w:lang w:val="en-US" w:eastAsia="en-GB"/>
        </w:rPr>
      </w:pPr>
    </w:p>
    <w:p w14:paraId="3CEC6AAF" w14:textId="77777777" w:rsidR="00B1073D" w:rsidRPr="00B1073D" w:rsidRDefault="00B1073D" w:rsidP="00B1073D">
      <w:pPr>
        <w:rPr>
          <w:rFonts w:eastAsia="Arial Unicode MS" w:cstheme="minorHAnsi"/>
          <w:color w:val="000000"/>
          <w:kern w:val="36"/>
          <w:u w:color="000000"/>
          <w:lang w:val="en-US" w:eastAsia="en-GB"/>
        </w:rPr>
      </w:pPr>
      <w:r w:rsidRPr="00B1073D">
        <w:rPr>
          <w:rFonts w:eastAsia="Arial Unicode MS" w:cstheme="minorHAnsi"/>
          <w:noProof/>
          <w:color w:val="000000"/>
          <w:u w:color="000000"/>
          <w:lang w:val="en-US" w:eastAsia="en-GB"/>
        </w:rPr>
        <mc:AlternateContent>
          <mc:Choice Requires="wps">
            <w:drawing>
              <wp:anchor distT="0" distB="0" distL="114300" distR="114300" simplePos="0" relativeHeight="251675648" behindDoc="0" locked="0" layoutInCell="1" allowOverlap="1" wp14:anchorId="11F53EE3" wp14:editId="087A5685">
                <wp:simplePos x="0" y="0"/>
                <wp:positionH relativeFrom="column">
                  <wp:posOffset>-3810</wp:posOffset>
                </wp:positionH>
                <wp:positionV relativeFrom="paragraph">
                  <wp:posOffset>621665</wp:posOffset>
                </wp:positionV>
                <wp:extent cx="6065520" cy="0"/>
                <wp:effectExtent l="0" t="0" r="0" b="0"/>
                <wp:wrapNone/>
                <wp:docPr id="1786844562" name="Straight Connector 1786844562"/>
                <wp:cNvGraphicFramePr/>
                <a:graphic xmlns:a="http://schemas.openxmlformats.org/drawingml/2006/main">
                  <a:graphicData uri="http://schemas.microsoft.com/office/word/2010/wordprocessingShape">
                    <wps:wsp>
                      <wps:cNvCnPr/>
                      <wps:spPr>
                        <a:xfrm>
                          <a:off x="0" y="0"/>
                          <a:ext cx="606552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491531D4" id="Straight Connector 1786844562"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pt,48.95pt" to="477.3pt,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5MxsgEAAFoDAAAOAAAAZHJzL2Uyb0RvYy54bWysU8tu2zAQvBfoPxC811QMxA0EyznESC9B&#10;G6DpB2z4kAjwBS5j2X/fJe04bnILqgO15Gpnd4aj9e3eO7bTGW0MA79adJzpIKOyYRz4n6f7bzec&#10;YYGgwMWgB37QyG83X7+s59TrZZyiUzozAgnYz2ngUympFwLlpD3gIiYdKGli9lBom0ehMsyE7p1Y&#10;dt1KzDGrlKPUiHS6PSb5puEbo2X5ZQzqwtzAabbS1tzW57qKzRr6MUOarDyNAZ+YwoMN1PQMtYUC&#10;7CXbD1DeyhwxmrKQ0YtojJW6cSA2V907Nr8nSLpxIXEwnWXC/wcrf+7uwmMmGeaEPabHXFnsTfb1&#10;TfOxfRPrcBZL7wuTdLjqVtfXS9JUvubEW2HKWH7o6FkNBu5sqDygh90DFmpGn75+Uo9DvLfOtbtw&#10;gc1kpOX3rkIDWcI4KBT6pAaOYeQM3EhekyU3SIzOqlpegfCAdy6zHdB1k0tUnJ9oXs4cYKEEkWhP&#10;vXYa4Z/SOs8WcDoWt9TRHd4WsqizfuA3l9Uu1I66mezE6k3DGj1HdWjSirqjC2xNT2arDrncU3z5&#10;S2z+AgAA//8DAFBLAwQUAAYACAAAACEABWWDe9oAAAAHAQAADwAAAGRycy9kb3ducmV2LnhtbEyO&#10;zU6DQBSF9ya+w+SauGsHG4uCDI3R2JUuWvsAF+YW0PlBZqDo03uNC12en5zzFZvZGjHREDrvFFwt&#10;ExDkaq871yg4vD4tbkGEiE6j8Y4UfFKATXl+VmCu/cntaNrHRvCICzkqaGPscylD3ZLFsPQ9Oc6O&#10;frAYWQ6N1AOeeNwauUqSVFrsHD+02NNDS/X7frQKtvPX+tnU02OVHcbV0Ww/XvAtVeryYr6/AxFp&#10;jn9l+MFndCiZqfKj00EYBYuUiwqymwwEx9n6mo3q15BlIf/zl98AAAD//wMAUEsBAi0AFAAGAAgA&#10;AAAhALaDOJL+AAAA4QEAABMAAAAAAAAAAAAAAAAAAAAAAFtDb250ZW50X1R5cGVzXS54bWxQSwEC&#10;LQAUAAYACAAAACEAOP0h/9YAAACUAQAACwAAAAAAAAAAAAAAAAAvAQAAX3JlbHMvLnJlbHNQSwEC&#10;LQAUAAYACAAAACEAhOuTMbIBAABaAwAADgAAAAAAAAAAAAAAAAAuAgAAZHJzL2Uyb0RvYy54bWxQ&#10;SwECLQAUAAYACAAAACEABWWDe9oAAAAHAQAADwAAAAAAAAAAAAAAAAAMBAAAZHJzL2Rvd25yZXYu&#10;eG1sUEsFBgAAAAAEAAQA8wAAABMFAAAAAA==&#10;" strokecolor="windowText" strokeweight="1pt">
                <v:stroke joinstyle="miter"/>
              </v:line>
            </w:pict>
          </mc:Fallback>
        </mc:AlternateContent>
      </w:r>
      <w:r w:rsidRPr="00B1073D">
        <w:rPr>
          <w:rFonts w:eastAsia="Arial Unicode MS" w:cstheme="minorHAnsi"/>
          <w:color w:val="000000"/>
          <w:u w:color="000000"/>
          <w:lang w:val="en-US" w:eastAsia="en-GB"/>
        </w:rPr>
        <w:t xml:space="preserve">A Patient/Carer Reference Group has been recruited and is working with the researcher throughout – </w:t>
      </w:r>
      <w:r w:rsidRPr="00B1073D">
        <w:rPr>
          <w:u w:color="000000"/>
          <w:lang w:val="en-US" w:eastAsia="en-GB"/>
        </w:rPr>
        <w:t>it</w:t>
      </w:r>
      <w:r w:rsidRPr="00B1073D">
        <w:rPr>
          <w:rFonts w:eastAsia="Arial Unicode MS" w:cstheme="minorHAnsi"/>
          <w:color w:val="000000"/>
          <w:kern w:val="36"/>
          <w:u w:color="000000"/>
          <w:lang w:val="en-US" w:eastAsia="en-GB"/>
        </w:rPr>
        <w:t xml:space="preserve"> is anticipated the Group will also take a more collaborative role by undertaking analysis, writing and dissemination as appropriate.</w:t>
      </w:r>
    </w:p>
    <w:p w14:paraId="54C58C92" w14:textId="77777777" w:rsidR="00B1073D" w:rsidRPr="00B1073D" w:rsidRDefault="00B1073D" w:rsidP="00B1073D">
      <w:pPr>
        <w:spacing w:before="240" w:after="0" w:line="240" w:lineRule="auto"/>
        <w:rPr>
          <w:rFonts w:eastAsia="Arial Unicode MS" w:cstheme="minorHAnsi"/>
          <w:color w:val="000000"/>
          <w:u w:color="000000"/>
          <w:lang w:val="en-US" w:eastAsia="en-GB"/>
        </w:rPr>
      </w:pPr>
      <w:r w:rsidRPr="00B1073D">
        <w:rPr>
          <w:rFonts w:eastAsia="Arial Unicode MS" w:cstheme="minorHAnsi"/>
          <w:color w:val="000000"/>
          <w:u w:color="000000"/>
          <w:lang w:val="en-US" w:eastAsia="en-GB"/>
        </w:rPr>
        <w:t xml:space="preserve">Ethical approval has been gained from the University of Sheffield. </w:t>
      </w:r>
    </w:p>
    <w:p w14:paraId="39AEA471" w14:textId="77777777" w:rsidR="00B1073D" w:rsidRPr="00B1073D" w:rsidRDefault="00B1073D" w:rsidP="00B1073D">
      <w:pPr>
        <w:spacing w:after="0" w:line="240" w:lineRule="auto"/>
        <w:rPr>
          <w:rFonts w:eastAsia="Arial Unicode MS" w:cstheme="minorHAnsi"/>
          <w:color w:val="000000"/>
          <w:u w:color="000000"/>
          <w:lang w:val="en-US" w:eastAsia="en-GB"/>
        </w:rPr>
      </w:pPr>
    </w:p>
    <w:p w14:paraId="7BE75000" w14:textId="77777777" w:rsidR="00B1073D" w:rsidRPr="00B1073D" w:rsidRDefault="00B1073D" w:rsidP="00B1073D">
      <w:r w:rsidRPr="00B1073D">
        <w:t xml:space="preserve">The study is being carried out by </w:t>
      </w:r>
      <w:hyperlink r:id="rId183" w:history="1">
        <w:r w:rsidRPr="00B1073D">
          <w:rPr>
            <w:color w:val="0563C1" w:themeColor="hyperlink"/>
            <w:u w:val="single"/>
          </w:rPr>
          <w:t>Eleni Chambers</w:t>
        </w:r>
      </w:hyperlink>
      <w:r w:rsidRPr="00B1073D">
        <w:t xml:space="preserve"> – a half time PhD student at the University of Sheffield. She will be working with the Institute between December 2021 and August 2022.</w:t>
      </w:r>
    </w:p>
    <w:p w14:paraId="73F4FEBE" w14:textId="77777777" w:rsidR="00B1073D" w:rsidRPr="00B1073D" w:rsidRDefault="00B1073D" w:rsidP="00B1073D">
      <w:pPr>
        <w:rPr>
          <w:rFonts w:eastAsia="Arial Unicode MS" w:cstheme="minorHAnsi"/>
          <w:color w:val="000000"/>
          <w:u w:color="000000"/>
          <w:lang w:val="en-US" w:eastAsia="en-GB"/>
        </w:rPr>
      </w:pPr>
      <w:r w:rsidRPr="00B1073D">
        <w:rPr>
          <w:b/>
          <w:bCs/>
        </w:rPr>
        <w:t xml:space="preserve">Eleni’s contact details:       </w:t>
      </w:r>
      <w:r w:rsidRPr="00B1073D">
        <w:t xml:space="preserve">email </w:t>
      </w:r>
      <w:hyperlink r:id="rId184" w:history="1">
        <w:r w:rsidRPr="00B1073D">
          <w:rPr>
            <w:color w:val="0563C1" w:themeColor="hyperlink"/>
            <w:u w:val="single"/>
          </w:rPr>
          <w:t>e.chambers@sheffield.ac.uk</w:t>
        </w:r>
      </w:hyperlink>
      <w:r w:rsidRPr="00B1073D">
        <w:t xml:space="preserve">       mobile 07811 474234</w:t>
      </w:r>
    </w:p>
    <w:p w14:paraId="6C50E2FE" w14:textId="016107C1" w:rsidR="00F4749C" w:rsidRPr="00F4749C" w:rsidRDefault="00F4749C" w:rsidP="00F4749C">
      <w:pPr>
        <w:tabs>
          <w:tab w:val="center" w:pos="4513"/>
          <w:tab w:val="right" w:pos="9026"/>
        </w:tabs>
        <w:spacing w:after="0" w:line="240" w:lineRule="auto"/>
        <w:rPr>
          <w:rFonts w:eastAsia="Calibri" w:cstheme="minorHAnsi"/>
          <w:b/>
          <w:sz w:val="28"/>
          <w:szCs w:val="28"/>
        </w:rPr>
      </w:pPr>
      <w:bookmarkStart w:id="474" w:name="Appendix10"/>
      <w:r w:rsidRPr="00F4749C">
        <w:rPr>
          <w:b/>
          <w:sz w:val="24"/>
          <w:szCs w:val="24"/>
        </w:rPr>
        <w:lastRenderedPageBreak/>
        <w:t xml:space="preserve">Appendix </w:t>
      </w:r>
      <w:r w:rsidR="00012F85">
        <w:rPr>
          <w:b/>
          <w:sz w:val="24"/>
          <w:szCs w:val="24"/>
        </w:rPr>
        <w:t>10</w:t>
      </w:r>
      <w:r w:rsidRPr="00F4749C">
        <w:rPr>
          <w:b/>
          <w:sz w:val="24"/>
          <w:szCs w:val="24"/>
        </w:rPr>
        <w:t>. Demographic questionnaire, 18 June 2019</w:t>
      </w:r>
      <w:bookmarkEnd w:id="474"/>
      <w:r w:rsidRPr="00F4749C">
        <w:rPr>
          <w:rFonts w:eastAsia="Calibri" w:cstheme="minorHAnsi"/>
          <w:b/>
          <w:noProof/>
          <w:sz w:val="28"/>
          <w:szCs w:val="28"/>
        </w:rPr>
        <mc:AlternateContent>
          <mc:Choice Requires="wps">
            <w:drawing>
              <wp:anchor distT="45720" distB="45720" distL="114300" distR="114300" simplePos="0" relativeHeight="251677696" behindDoc="0" locked="0" layoutInCell="1" allowOverlap="1" wp14:anchorId="3993E31C" wp14:editId="1177CA02">
                <wp:simplePos x="0" y="0"/>
                <wp:positionH relativeFrom="column">
                  <wp:posOffset>0</wp:posOffset>
                </wp:positionH>
                <wp:positionV relativeFrom="paragraph">
                  <wp:posOffset>259080</wp:posOffset>
                </wp:positionV>
                <wp:extent cx="6106795" cy="893445"/>
                <wp:effectExtent l="0" t="0" r="8255" b="190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795" cy="893445"/>
                        </a:xfrm>
                        <a:prstGeom prst="rect">
                          <a:avLst/>
                        </a:prstGeom>
                        <a:solidFill>
                          <a:srgbClr val="FFFFFF"/>
                        </a:solidFill>
                        <a:ln w="9525">
                          <a:noFill/>
                          <a:miter lim="800000"/>
                          <a:headEnd/>
                          <a:tailEnd/>
                        </a:ln>
                      </wps:spPr>
                      <wps:txbx>
                        <w:txbxContent>
                          <w:p w14:paraId="5927655F" w14:textId="77777777" w:rsidR="00F4749C" w:rsidRPr="00ED699B" w:rsidRDefault="00F4749C" w:rsidP="00F4749C">
                            <w:pPr>
                              <w:rPr>
                                <w:b/>
                                <w:sz w:val="28"/>
                                <w:szCs w:val="28"/>
                              </w:rPr>
                            </w:pPr>
                            <w:r>
                              <w:t xml:space="preserve"> </w:t>
                            </w:r>
                            <w:r>
                              <w:rPr>
                                <w:noProof/>
                              </w:rPr>
                              <w:drawing>
                                <wp:inline distT="0" distB="0" distL="0" distR="0" wp14:anchorId="6E2F85C3" wp14:editId="302B8EEA">
                                  <wp:extent cx="1843200" cy="745200"/>
                                  <wp:effectExtent l="0" t="0" r="5080" b="0"/>
                                  <wp:docPr id="878148192" name="Picture 878148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43200" cy="745200"/>
                                          </a:xfrm>
                                          <a:prstGeom prst="rect">
                                            <a:avLst/>
                                          </a:prstGeom>
                                          <a:noFill/>
                                          <a:ln>
                                            <a:noFill/>
                                          </a:ln>
                                        </pic:spPr>
                                      </pic:pic>
                                    </a:graphicData>
                                  </a:graphic>
                                </wp:inline>
                              </w:drawing>
                            </w:r>
                            <w:r w:rsidRPr="00C15AF0">
                              <w:t xml:space="preserve"> </w:t>
                            </w:r>
                            <w:r w:rsidRPr="00C15AF0">
                              <w:rPr>
                                <w:noProof/>
                              </w:rPr>
                              <w:drawing>
                                <wp:inline distT="0" distB="0" distL="0" distR="0" wp14:anchorId="12167144" wp14:editId="0203F168">
                                  <wp:extent cx="3896995" cy="734868"/>
                                  <wp:effectExtent l="0" t="0" r="8255" b="8255"/>
                                  <wp:docPr id="1289454698" name="Picture 1289454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01551" cy="735727"/>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93E31C" id="_x0000_s1161" type="#_x0000_t202" style="position:absolute;margin-left:0;margin-top:20.4pt;width:480.85pt;height:70.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CQGQIAAAoEAAAOAAAAZHJzL2Uyb0RvYy54bWysU9tu2zAMfR+wfxD0vjhJk7Qx4hRdugwD&#10;ugvQ7QNkWbaFyaJGKbG7rx8lp2m2vQ3TgyCK4iF5eLS5HTrDjgq9Blvw2WTKmbISKm2bgn/7un9z&#10;w5kPwlbCgFUFf1Ke325fv9r0LldzaMFUChmBWJ/3ruBtCC7PMi9b1Qk/AacsOWvATgQysckqFD2h&#10;dyabT6errAesHIJU3tPt/ejk24Rf10qGz3XtVWCm4FRbSDumvYx7tt2IvEHhWi1PZYh/qKIT2lLS&#10;M9S9CIIdUP8F1WmJ4KEOEwldBnWtpUo9UDez6R/dPLbCqdQLkePdmSb//2Dlp+Oj+4IsDG9hoAGm&#10;Jrx7APndMwu7VthG3SFC3ypRUeJZpCzrnc9PoZFqn/sIUvYfoaIhi0OABDTU2EVWqE9G6DSApzPp&#10;aghM0uVqNl1dr5ecSfLdrK8Wi2VKIfLnaIc+vFfQsXgoONJQE7o4PvgQqxH585OYzIPR1V4bkwxs&#10;yp1BdhQkgH1aJ/TfnhnL+oKvl/NlQrYQ45M2Oh1IoEZ3VNw0rlEykY13tkpPgtBmPFMlxp7oiYyM&#10;3IShHJiuCOAqBke6SqieiDCEUZD0gejQAv7krCcxFtz/OAhUnJkPlkhfzxaLqN5kLJbXczLw0lNe&#10;eoSVBFXwwNl43IVR8QeHumkp0zhmC3c0qFonDl+qOtVPgkvUnj5HVPSlnV69fOHtLwAAAP//AwBQ&#10;SwMEFAAGAAgAAAAhADMaZ+fcAAAABwEAAA8AAABkcnMvZG93bnJldi54bWxMj0FPg0AUhO8m/ofN&#10;M/Fi7IJpoaUsjZpovLb2BzzgFUjZt4TdFvrvfZ70OJnJzDf5bra9utLoO8cG4kUEirhydceNgeP3&#10;x/MalA/INfaOycCNPOyK+7scs9pNvKfrITRKSthnaKANYci09lVLFv3CDcTindxoMYgcG12POEm5&#10;7fVLFCXaYsey0OJA7y1V58PFGjh9TU+rzVR+hmO6XyZv2KWluxnz+DC/bkEFmsNfGH7xBR0KYSrd&#10;hWuvegNyJBhYRsIv7iaJU1ClxNbxCnSR6//8xQ8AAAD//wMAUEsBAi0AFAAGAAgAAAAhALaDOJL+&#10;AAAA4QEAABMAAAAAAAAAAAAAAAAAAAAAAFtDb250ZW50X1R5cGVzXS54bWxQSwECLQAUAAYACAAA&#10;ACEAOP0h/9YAAACUAQAACwAAAAAAAAAAAAAAAAAvAQAAX3JlbHMvLnJlbHNQSwECLQAUAAYACAAA&#10;ACEAx+/gkBkCAAAKBAAADgAAAAAAAAAAAAAAAAAuAgAAZHJzL2Uyb0RvYy54bWxQSwECLQAUAAYA&#10;CAAAACEAMxpn59wAAAAHAQAADwAAAAAAAAAAAAAAAABzBAAAZHJzL2Rvd25yZXYueG1sUEsFBgAA&#10;AAAEAAQA8wAAAHwFAAAAAA==&#10;" stroked="f">
                <v:textbox>
                  <w:txbxContent>
                    <w:p w14:paraId="5927655F" w14:textId="77777777" w:rsidR="00F4749C" w:rsidRPr="00ED699B" w:rsidRDefault="00F4749C" w:rsidP="00F4749C">
                      <w:pPr>
                        <w:rPr>
                          <w:b/>
                          <w:sz w:val="28"/>
                          <w:szCs w:val="28"/>
                        </w:rPr>
                      </w:pPr>
                      <w:r>
                        <w:t xml:space="preserve"> </w:t>
                      </w:r>
                      <w:r>
                        <w:rPr>
                          <w:noProof/>
                        </w:rPr>
                        <w:drawing>
                          <wp:inline distT="0" distB="0" distL="0" distR="0" wp14:anchorId="6E2F85C3" wp14:editId="302B8EEA">
                            <wp:extent cx="1843200" cy="745200"/>
                            <wp:effectExtent l="0" t="0" r="5080" b="0"/>
                            <wp:docPr id="878148192" name="Picture 878148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43200" cy="745200"/>
                                    </a:xfrm>
                                    <a:prstGeom prst="rect">
                                      <a:avLst/>
                                    </a:prstGeom>
                                    <a:noFill/>
                                    <a:ln>
                                      <a:noFill/>
                                    </a:ln>
                                  </pic:spPr>
                                </pic:pic>
                              </a:graphicData>
                            </a:graphic>
                          </wp:inline>
                        </w:drawing>
                      </w:r>
                      <w:r w:rsidRPr="00C15AF0">
                        <w:t xml:space="preserve"> </w:t>
                      </w:r>
                      <w:r w:rsidRPr="00C15AF0">
                        <w:rPr>
                          <w:noProof/>
                        </w:rPr>
                        <w:drawing>
                          <wp:inline distT="0" distB="0" distL="0" distR="0" wp14:anchorId="12167144" wp14:editId="0203F168">
                            <wp:extent cx="3896995" cy="734868"/>
                            <wp:effectExtent l="0" t="0" r="8255" b="8255"/>
                            <wp:docPr id="1289454698" name="Picture 1289454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01551" cy="735727"/>
                                    </a:xfrm>
                                    <a:prstGeom prst="rect">
                                      <a:avLst/>
                                    </a:prstGeom>
                                    <a:noFill/>
                                    <a:ln>
                                      <a:noFill/>
                                    </a:ln>
                                  </pic:spPr>
                                </pic:pic>
                              </a:graphicData>
                            </a:graphic>
                          </wp:inline>
                        </w:drawing>
                      </w:r>
                    </w:p>
                  </w:txbxContent>
                </v:textbox>
                <w10:wrap type="square"/>
              </v:shape>
            </w:pict>
          </mc:Fallback>
        </mc:AlternateContent>
      </w:r>
    </w:p>
    <w:p w14:paraId="76211DAA" w14:textId="77777777" w:rsidR="00F4749C" w:rsidRPr="00F4749C" w:rsidRDefault="00F4749C" w:rsidP="00F4749C">
      <w:pPr>
        <w:spacing w:after="0" w:line="240" w:lineRule="auto"/>
        <w:jc w:val="center"/>
        <w:rPr>
          <w:rFonts w:eastAsia="Calibri" w:cstheme="minorHAnsi"/>
          <w:b/>
          <w:sz w:val="28"/>
          <w:szCs w:val="28"/>
        </w:rPr>
      </w:pPr>
      <w:r w:rsidRPr="00F4749C">
        <w:rPr>
          <w:rFonts w:eastAsia="Calibri" w:cstheme="minorHAnsi"/>
          <w:b/>
          <w:sz w:val="28"/>
          <w:szCs w:val="28"/>
        </w:rPr>
        <w:t>Demographic Questionnaire</w:t>
      </w:r>
    </w:p>
    <w:p w14:paraId="6F7BE92F" w14:textId="77777777" w:rsidR="00F4749C" w:rsidRPr="00F4749C" w:rsidRDefault="00F4749C" w:rsidP="00F4749C">
      <w:pPr>
        <w:spacing w:after="0" w:line="240" w:lineRule="auto"/>
        <w:rPr>
          <w:rFonts w:eastAsia="Calibri" w:cstheme="minorHAnsi"/>
          <w:b/>
          <w:sz w:val="28"/>
          <w:szCs w:val="28"/>
        </w:rPr>
      </w:pPr>
    </w:p>
    <w:p w14:paraId="7FAD9599"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Please complete this short questionnaire to provide some information about yourself and your experience of involvement in palliative care. Please don’t answer any questions you don’t wish to.</w:t>
      </w:r>
    </w:p>
    <w:p w14:paraId="41511394" w14:textId="77777777" w:rsidR="00F4749C" w:rsidRPr="00F4749C" w:rsidRDefault="00F4749C" w:rsidP="00F4749C">
      <w:pPr>
        <w:spacing w:after="0" w:line="240" w:lineRule="auto"/>
        <w:rPr>
          <w:rFonts w:eastAsia="Calibri" w:cstheme="minorHAnsi"/>
          <w:sz w:val="24"/>
          <w:szCs w:val="24"/>
        </w:rPr>
      </w:pPr>
    </w:p>
    <w:p w14:paraId="5E68FE7D" w14:textId="77777777" w:rsidR="00F4749C" w:rsidRPr="00F4749C" w:rsidRDefault="00F4749C" w:rsidP="00F4749C">
      <w:pPr>
        <w:spacing w:after="0" w:line="240" w:lineRule="auto"/>
        <w:rPr>
          <w:rFonts w:eastAsia="Calibri" w:cstheme="minorHAnsi"/>
          <w:b/>
          <w:sz w:val="26"/>
          <w:szCs w:val="26"/>
        </w:rPr>
      </w:pPr>
    </w:p>
    <w:p w14:paraId="7CF7E68F" w14:textId="77777777" w:rsidR="00F4749C" w:rsidRPr="00F4749C" w:rsidRDefault="00F4749C" w:rsidP="00F4749C">
      <w:pPr>
        <w:spacing w:after="0" w:line="240" w:lineRule="auto"/>
        <w:rPr>
          <w:rFonts w:eastAsia="Calibri" w:cstheme="minorHAnsi"/>
          <w:b/>
          <w:sz w:val="26"/>
          <w:szCs w:val="26"/>
        </w:rPr>
      </w:pPr>
      <w:r w:rsidRPr="00F4749C">
        <w:rPr>
          <w:rFonts w:eastAsia="Calibri" w:cstheme="minorHAnsi"/>
          <w:b/>
          <w:sz w:val="26"/>
          <w:szCs w:val="26"/>
        </w:rPr>
        <w:t>About yourself</w:t>
      </w:r>
    </w:p>
    <w:p w14:paraId="4D550465" w14:textId="77777777" w:rsidR="00F4749C" w:rsidRPr="00F4749C" w:rsidRDefault="00F4749C" w:rsidP="00F4749C">
      <w:pPr>
        <w:spacing w:after="0" w:line="240" w:lineRule="auto"/>
        <w:rPr>
          <w:rFonts w:eastAsia="Calibri" w:cstheme="minorHAnsi"/>
          <w:b/>
          <w:sz w:val="24"/>
          <w:szCs w:val="24"/>
        </w:rPr>
      </w:pPr>
    </w:p>
    <w:p w14:paraId="519667B0" w14:textId="77777777" w:rsidR="00F4749C" w:rsidRPr="00F4749C" w:rsidRDefault="00F4749C" w:rsidP="00F4749C">
      <w:pPr>
        <w:spacing w:after="0" w:line="240" w:lineRule="auto"/>
        <w:rPr>
          <w:rFonts w:eastAsia="Calibri" w:cstheme="minorHAnsi"/>
          <w:b/>
          <w:sz w:val="24"/>
          <w:szCs w:val="24"/>
        </w:rPr>
      </w:pPr>
      <w:r w:rsidRPr="00F4749C">
        <w:rPr>
          <w:rFonts w:eastAsia="Calibri" w:cstheme="minorHAnsi"/>
          <w:b/>
          <w:sz w:val="24"/>
          <w:szCs w:val="24"/>
        </w:rPr>
        <w:t>Age</w:t>
      </w:r>
    </w:p>
    <w:p w14:paraId="1214B257" w14:textId="77777777" w:rsidR="00F4749C" w:rsidRPr="00F4749C" w:rsidRDefault="00F4749C" w:rsidP="00F4749C">
      <w:pPr>
        <w:spacing w:after="0" w:line="240" w:lineRule="auto"/>
        <w:rPr>
          <w:rFonts w:eastAsia="Calibri" w:cstheme="minorHAnsi"/>
          <w:b/>
          <w:sz w:val="24"/>
          <w:szCs w:val="24"/>
        </w:rPr>
      </w:pPr>
    </w:p>
    <w:p w14:paraId="3F0A808F"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 xml:space="preserve">18-25 </w:t>
      </w:r>
      <w:r w:rsidRPr="00F4749C">
        <w:rPr>
          <w:rFonts w:eastAsia="Calibri" w:cstheme="minorHAnsi"/>
          <w:sz w:val="24"/>
          <w:szCs w:val="24"/>
        </w:rPr>
        <w:sym w:font="Wingdings" w:char="F06F"/>
      </w:r>
      <w:r w:rsidRPr="00F4749C">
        <w:rPr>
          <w:rFonts w:eastAsia="Calibri" w:cstheme="minorHAnsi"/>
          <w:sz w:val="24"/>
          <w:szCs w:val="24"/>
        </w:rPr>
        <w:t xml:space="preserve">  </w:t>
      </w:r>
      <w:r w:rsidRPr="00F4749C">
        <w:rPr>
          <w:rFonts w:eastAsia="Calibri" w:cstheme="minorHAnsi"/>
          <w:color w:val="404040"/>
          <w:sz w:val="24"/>
          <w:szCs w:val="24"/>
        </w:rPr>
        <w:t xml:space="preserve">       </w:t>
      </w:r>
      <w:r w:rsidRPr="00F4749C">
        <w:rPr>
          <w:rFonts w:eastAsia="Calibri" w:cstheme="minorHAnsi"/>
          <w:sz w:val="24"/>
          <w:szCs w:val="24"/>
        </w:rPr>
        <w:t xml:space="preserve">26-35 </w:t>
      </w:r>
      <w:r w:rsidRPr="00F4749C">
        <w:rPr>
          <w:rFonts w:eastAsia="Calibri" w:cstheme="minorHAnsi"/>
          <w:sz w:val="24"/>
          <w:szCs w:val="24"/>
        </w:rPr>
        <w:sym w:font="Wingdings" w:char="F06F"/>
      </w:r>
      <w:r w:rsidRPr="00F4749C">
        <w:rPr>
          <w:rFonts w:eastAsia="Calibri" w:cstheme="minorHAnsi"/>
          <w:b/>
          <w:color w:val="404040"/>
          <w:sz w:val="24"/>
          <w:szCs w:val="24"/>
        </w:rPr>
        <w:t xml:space="preserve">   </w:t>
      </w:r>
      <w:r w:rsidRPr="00F4749C">
        <w:rPr>
          <w:rFonts w:eastAsia="Calibri" w:cstheme="minorHAnsi"/>
          <w:sz w:val="24"/>
          <w:szCs w:val="24"/>
        </w:rPr>
        <w:t xml:space="preserve">      36-45 </w:t>
      </w:r>
      <w:r w:rsidRPr="00F4749C">
        <w:rPr>
          <w:rFonts w:eastAsia="Calibri" w:cstheme="minorHAnsi"/>
          <w:sz w:val="24"/>
          <w:szCs w:val="24"/>
        </w:rPr>
        <w:sym w:font="Wingdings" w:char="F06F"/>
      </w:r>
      <w:r w:rsidRPr="00F4749C">
        <w:rPr>
          <w:rFonts w:eastAsia="Calibri" w:cstheme="minorHAnsi"/>
          <w:sz w:val="24"/>
          <w:szCs w:val="24"/>
        </w:rPr>
        <w:t xml:space="preserve"> </w:t>
      </w:r>
      <w:r w:rsidRPr="00F4749C">
        <w:rPr>
          <w:rFonts w:eastAsia="Calibri" w:cstheme="minorHAnsi"/>
          <w:b/>
          <w:sz w:val="24"/>
          <w:szCs w:val="24"/>
        </w:rPr>
        <w:t xml:space="preserve"> </w:t>
      </w:r>
      <w:r w:rsidRPr="00F4749C">
        <w:rPr>
          <w:rFonts w:eastAsia="Calibri" w:cstheme="minorHAnsi"/>
          <w:b/>
          <w:color w:val="404040"/>
          <w:sz w:val="24"/>
          <w:szCs w:val="24"/>
        </w:rPr>
        <w:t xml:space="preserve"> </w:t>
      </w:r>
      <w:r w:rsidRPr="00F4749C">
        <w:rPr>
          <w:rFonts w:eastAsia="Calibri" w:cstheme="minorHAnsi"/>
          <w:sz w:val="24"/>
          <w:szCs w:val="24"/>
        </w:rPr>
        <w:t xml:space="preserve">      </w:t>
      </w:r>
      <w:bookmarkStart w:id="475" w:name="_Hlk1720666"/>
      <w:r w:rsidRPr="00F4749C">
        <w:rPr>
          <w:rFonts w:eastAsia="Calibri" w:cstheme="minorHAnsi"/>
          <w:sz w:val="24"/>
          <w:szCs w:val="24"/>
        </w:rPr>
        <w:t xml:space="preserve">46-55 </w:t>
      </w:r>
      <w:r w:rsidRPr="00F4749C">
        <w:rPr>
          <w:rFonts w:eastAsia="Calibri" w:cstheme="minorHAnsi"/>
          <w:sz w:val="24"/>
          <w:szCs w:val="24"/>
        </w:rPr>
        <w:sym w:font="Wingdings" w:char="F06F"/>
      </w:r>
      <w:r w:rsidRPr="00F4749C">
        <w:rPr>
          <w:rFonts w:eastAsia="Calibri" w:cstheme="minorHAnsi"/>
          <w:b/>
          <w:color w:val="404040"/>
          <w:sz w:val="24"/>
          <w:szCs w:val="24"/>
        </w:rPr>
        <w:t xml:space="preserve">   </w:t>
      </w:r>
      <w:r w:rsidRPr="00F4749C">
        <w:rPr>
          <w:rFonts w:eastAsia="Calibri" w:cstheme="minorHAnsi"/>
          <w:sz w:val="24"/>
          <w:szCs w:val="24"/>
        </w:rPr>
        <w:t xml:space="preserve">     56-65 </w:t>
      </w:r>
      <w:r w:rsidRPr="00F4749C">
        <w:rPr>
          <w:rFonts w:eastAsia="Calibri" w:cstheme="minorHAnsi"/>
          <w:sz w:val="24"/>
          <w:szCs w:val="24"/>
        </w:rPr>
        <w:sym w:font="Wingdings" w:char="F06F"/>
      </w:r>
      <w:r w:rsidRPr="00F4749C">
        <w:rPr>
          <w:rFonts w:eastAsia="Calibri" w:cstheme="minorHAnsi"/>
          <w:b/>
          <w:color w:val="404040"/>
          <w:sz w:val="24"/>
          <w:szCs w:val="24"/>
        </w:rPr>
        <w:t xml:space="preserve">    </w:t>
      </w:r>
      <w:r w:rsidRPr="00F4749C">
        <w:rPr>
          <w:rFonts w:eastAsia="Calibri" w:cstheme="minorHAnsi"/>
          <w:sz w:val="24"/>
          <w:szCs w:val="24"/>
        </w:rPr>
        <w:t xml:space="preserve">      66-75 </w:t>
      </w:r>
      <w:r w:rsidRPr="00F4749C">
        <w:rPr>
          <w:rFonts w:eastAsia="Calibri" w:cstheme="minorHAnsi"/>
          <w:sz w:val="24"/>
          <w:szCs w:val="24"/>
        </w:rPr>
        <w:sym w:font="Wingdings" w:char="F06F"/>
      </w:r>
      <w:r w:rsidRPr="00F4749C">
        <w:rPr>
          <w:rFonts w:eastAsia="Calibri" w:cstheme="minorHAnsi"/>
          <w:sz w:val="24"/>
          <w:szCs w:val="24"/>
        </w:rPr>
        <w:t xml:space="preserve"> </w:t>
      </w:r>
      <w:r w:rsidRPr="00F4749C">
        <w:rPr>
          <w:rFonts w:eastAsia="Calibri" w:cstheme="minorHAnsi"/>
          <w:b/>
          <w:sz w:val="24"/>
          <w:szCs w:val="24"/>
        </w:rPr>
        <w:t xml:space="preserve">  </w:t>
      </w:r>
      <w:r w:rsidRPr="00F4749C">
        <w:rPr>
          <w:rFonts w:eastAsia="Calibri" w:cstheme="minorHAnsi"/>
          <w:sz w:val="24"/>
          <w:szCs w:val="24"/>
        </w:rPr>
        <w:t xml:space="preserve">      Over 75</w:t>
      </w:r>
      <w:r w:rsidRPr="00F4749C">
        <w:rPr>
          <w:rFonts w:eastAsia="Calibri" w:cstheme="minorHAnsi"/>
          <w:color w:val="404040"/>
          <w:sz w:val="24"/>
          <w:szCs w:val="24"/>
        </w:rPr>
        <w:t xml:space="preserve"> </w:t>
      </w:r>
      <w:r w:rsidRPr="00F4749C">
        <w:rPr>
          <w:rFonts w:eastAsia="Calibri" w:cstheme="minorHAnsi"/>
          <w:sz w:val="24"/>
          <w:szCs w:val="24"/>
        </w:rPr>
        <w:sym w:font="Wingdings" w:char="F06F"/>
      </w:r>
      <w:r w:rsidRPr="00F4749C">
        <w:rPr>
          <w:rFonts w:eastAsia="Calibri" w:cstheme="minorHAnsi"/>
          <w:sz w:val="24"/>
          <w:szCs w:val="24"/>
        </w:rPr>
        <w:t xml:space="preserve"> </w:t>
      </w:r>
      <w:bookmarkEnd w:id="475"/>
    </w:p>
    <w:p w14:paraId="10F2B655" w14:textId="77777777" w:rsidR="00F4749C" w:rsidRPr="00F4749C" w:rsidRDefault="00F4749C" w:rsidP="00F4749C">
      <w:pPr>
        <w:spacing w:after="0" w:line="240" w:lineRule="auto"/>
        <w:rPr>
          <w:rFonts w:eastAsia="Calibri" w:cstheme="minorHAnsi"/>
          <w:sz w:val="24"/>
          <w:szCs w:val="24"/>
        </w:rPr>
      </w:pPr>
    </w:p>
    <w:p w14:paraId="4A49A030" w14:textId="77777777" w:rsidR="00F4749C" w:rsidRPr="00F4749C" w:rsidRDefault="00F4749C" w:rsidP="00F4749C">
      <w:pPr>
        <w:spacing w:after="0" w:line="240" w:lineRule="auto"/>
        <w:rPr>
          <w:rFonts w:eastAsia="Calibri" w:cstheme="minorHAnsi"/>
          <w:sz w:val="24"/>
          <w:szCs w:val="24"/>
        </w:rPr>
      </w:pPr>
    </w:p>
    <w:p w14:paraId="05932BF4" w14:textId="77777777" w:rsidR="00F4749C" w:rsidRPr="00F4749C" w:rsidRDefault="00F4749C" w:rsidP="00F4749C">
      <w:pPr>
        <w:spacing w:after="0" w:line="240" w:lineRule="auto"/>
        <w:rPr>
          <w:rFonts w:eastAsia="Calibri" w:cstheme="minorHAnsi"/>
          <w:b/>
          <w:sz w:val="24"/>
          <w:szCs w:val="24"/>
        </w:rPr>
      </w:pPr>
      <w:r w:rsidRPr="00F4749C">
        <w:rPr>
          <w:rFonts w:eastAsia="Calibri" w:cstheme="minorHAnsi"/>
          <w:b/>
          <w:sz w:val="24"/>
          <w:szCs w:val="24"/>
        </w:rPr>
        <w:t>Gender</w:t>
      </w:r>
    </w:p>
    <w:p w14:paraId="7A09F34C" w14:textId="77777777" w:rsidR="00F4749C" w:rsidRPr="00F4749C" w:rsidRDefault="00F4749C" w:rsidP="00F4749C">
      <w:pPr>
        <w:spacing w:after="0" w:line="240" w:lineRule="auto"/>
        <w:rPr>
          <w:rFonts w:eastAsia="Calibri" w:cstheme="minorHAnsi"/>
          <w:b/>
          <w:sz w:val="24"/>
          <w:szCs w:val="24"/>
        </w:rPr>
      </w:pPr>
    </w:p>
    <w:p w14:paraId="6AC7ABA2" w14:textId="77777777" w:rsidR="00F4749C" w:rsidRPr="00F4749C" w:rsidRDefault="00F4749C" w:rsidP="00F4749C">
      <w:pPr>
        <w:tabs>
          <w:tab w:val="left" w:pos="2127"/>
        </w:tabs>
        <w:spacing w:after="0" w:line="240" w:lineRule="auto"/>
        <w:rPr>
          <w:rFonts w:eastAsia="Calibri" w:cstheme="minorHAnsi"/>
          <w:sz w:val="24"/>
          <w:szCs w:val="24"/>
        </w:rPr>
      </w:pPr>
      <w:r w:rsidRPr="00F4749C">
        <w:rPr>
          <w:rFonts w:eastAsia="Calibri" w:cstheme="minorHAnsi"/>
          <w:sz w:val="24"/>
          <w:szCs w:val="24"/>
        </w:rPr>
        <w:t xml:space="preserve">Male </w:t>
      </w:r>
      <w:r w:rsidRPr="00F4749C">
        <w:rPr>
          <w:rFonts w:eastAsia="Calibri" w:cstheme="minorHAnsi"/>
          <w:sz w:val="24"/>
          <w:szCs w:val="24"/>
        </w:rPr>
        <w:sym w:font="Wingdings" w:char="F06F"/>
      </w:r>
      <w:r w:rsidRPr="00F4749C">
        <w:rPr>
          <w:rFonts w:eastAsia="Calibri" w:cstheme="minorHAnsi"/>
          <w:sz w:val="24"/>
          <w:szCs w:val="24"/>
        </w:rPr>
        <w:t xml:space="preserve">         Female </w:t>
      </w:r>
      <w:r w:rsidRPr="00F4749C">
        <w:rPr>
          <w:rFonts w:eastAsia="Calibri" w:cstheme="minorHAnsi"/>
          <w:sz w:val="24"/>
          <w:szCs w:val="24"/>
        </w:rPr>
        <w:sym w:font="Wingdings" w:char="F06F"/>
      </w:r>
      <w:r w:rsidRPr="00F4749C">
        <w:rPr>
          <w:rFonts w:eastAsia="Calibri" w:cstheme="minorHAnsi"/>
          <w:sz w:val="24"/>
          <w:szCs w:val="24"/>
        </w:rPr>
        <w:t xml:space="preserve">         Other </w:t>
      </w:r>
      <w:r w:rsidRPr="00F4749C">
        <w:rPr>
          <w:rFonts w:eastAsia="Calibri" w:cstheme="minorHAnsi"/>
          <w:sz w:val="24"/>
          <w:szCs w:val="24"/>
        </w:rPr>
        <w:sym w:font="Wingdings" w:char="F06F"/>
      </w:r>
      <w:r w:rsidRPr="00F4749C">
        <w:rPr>
          <w:rFonts w:eastAsia="Calibri" w:cstheme="minorHAnsi"/>
          <w:sz w:val="24"/>
          <w:szCs w:val="24"/>
        </w:rPr>
        <w:t xml:space="preserve">  please state…………………………………………………………………………..</w:t>
      </w:r>
    </w:p>
    <w:p w14:paraId="09105DF7" w14:textId="77777777" w:rsidR="00F4749C" w:rsidRPr="00F4749C" w:rsidRDefault="00F4749C" w:rsidP="00F4749C">
      <w:pPr>
        <w:spacing w:after="0" w:line="240" w:lineRule="auto"/>
        <w:rPr>
          <w:rFonts w:eastAsia="Calibri" w:cstheme="minorHAnsi"/>
          <w:sz w:val="24"/>
          <w:szCs w:val="24"/>
        </w:rPr>
      </w:pPr>
    </w:p>
    <w:p w14:paraId="53F186CD" w14:textId="77777777" w:rsidR="00F4749C" w:rsidRPr="00F4749C" w:rsidRDefault="00F4749C" w:rsidP="00F4749C">
      <w:pPr>
        <w:spacing w:after="0" w:line="240" w:lineRule="auto"/>
        <w:jc w:val="both"/>
        <w:rPr>
          <w:rFonts w:eastAsia="Calibri" w:cstheme="minorHAnsi"/>
          <w:b/>
          <w:sz w:val="24"/>
          <w:szCs w:val="24"/>
        </w:rPr>
      </w:pPr>
    </w:p>
    <w:p w14:paraId="73CD378B" w14:textId="77777777" w:rsidR="00F4749C" w:rsidRPr="00F4749C" w:rsidRDefault="00F4749C" w:rsidP="00F4749C">
      <w:pPr>
        <w:spacing w:after="0" w:line="240" w:lineRule="auto"/>
        <w:jc w:val="both"/>
        <w:rPr>
          <w:rFonts w:eastAsia="Calibri" w:cstheme="minorHAnsi"/>
          <w:b/>
          <w:sz w:val="24"/>
          <w:szCs w:val="24"/>
        </w:rPr>
      </w:pPr>
      <w:r w:rsidRPr="00F4749C">
        <w:rPr>
          <w:rFonts w:eastAsia="Calibri" w:cstheme="minorHAnsi"/>
          <w:b/>
          <w:sz w:val="24"/>
          <w:szCs w:val="24"/>
        </w:rPr>
        <w:t xml:space="preserve">Ethnicity </w:t>
      </w:r>
    </w:p>
    <w:p w14:paraId="22D8BDDE" w14:textId="77777777" w:rsidR="00F4749C" w:rsidRPr="00F4749C" w:rsidRDefault="00F4749C" w:rsidP="00F4749C">
      <w:pPr>
        <w:spacing w:after="0" w:line="240" w:lineRule="auto"/>
        <w:jc w:val="both"/>
        <w:rPr>
          <w:rFonts w:eastAsia="Calibri" w:cstheme="minorHAnsi"/>
          <w:b/>
          <w:sz w:val="24"/>
          <w:szCs w:val="24"/>
        </w:rPr>
      </w:pPr>
    </w:p>
    <w:p w14:paraId="6FF8B68D" w14:textId="77777777" w:rsidR="00F4749C" w:rsidRPr="00F4749C" w:rsidRDefault="00F4749C" w:rsidP="00F4749C">
      <w:pPr>
        <w:tabs>
          <w:tab w:val="left" w:pos="7655"/>
        </w:tabs>
        <w:spacing w:after="0" w:line="240" w:lineRule="auto"/>
        <w:jc w:val="both"/>
        <w:rPr>
          <w:rFonts w:eastAsia="Calibri" w:cstheme="minorHAnsi"/>
          <w:sz w:val="24"/>
          <w:szCs w:val="24"/>
        </w:rPr>
      </w:pPr>
      <w:r w:rsidRPr="00F4749C">
        <w:rPr>
          <w:rFonts w:eastAsia="Calibri" w:cstheme="minorHAnsi"/>
          <w:sz w:val="24"/>
          <w:szCs w:val="24"/>
        </w:rPr>
        <w:t>Please give your ethnic origin…………………………………………………………………………………………………………...</w:t>
      </w:r>
    </w:p>
    <w:p w14:paraId="33803550" w14:textId="77777777" w:rsidR="00F4749C" w:rsidRPr="00F4749C" w:rsidRDefault="00F4749C" w:rsidP="00F4749C">
      <w:pPr>
        <w:spacing w:after="0" w:line="240" w:lineRule="auto"/>
        <w:rPr>
          <w:rFonts w:eastAsia="Calibri" w:cstheme="minorHAnsi"/>
          <w:sz w:val="24"/>
          <w:szCs w:val="24"/>
        </w:rPr>
      </w:pPr>
    </w:p>
    <w:p w14:paraId="5889FBBA" w14:textId="77777777" w:rsidR="00F4749C" w:rsidRPr="00F4749C" w:rsidRDefault="00F4749C" w:rsidP="00F4749C">
      <w:pPr>
        <w:spacing w:after="0" w:line="240" w:lineRule="auto"/>
        <w:rPr>
          <w:rFonts w:eastAsia="Calibri" w:cstheme="minorHAnsi"/>
          <w:b/>
          <w:sz w:val="24"/>
          <w:szCs w:val="24"/>
        </w:rPr>
      </w:pPr>
    </w:p>
    <w:p w14:paraId="408AFB37" w14:textId="77777777" w:rsidR="00F4749C" w:rsidRPr="00F4749C" w:rsidRDefault="00F4749C" w:rsidP="00F4749C">
      <w:pPr>
        <w:spacing w:after="0" w:line="240" w:lineRule="auto"/>
        <w:rPr>
          <w:rFonts w:eastAsia="Calibri" w:cstheme="minorHAnsi"/>
          <w:b/>
          <w:sz w:val="24"/>
          <w:szCs w:val="24"/>
        </w:rPr>
      </w:pPr>
      <w:r w:rsidRPr="00F4749C">
        <w:rPr>
          <w:rFonts w:eastAsia="Calibri" w:cstheme="minorHAnsi"/>
          <w:b/>
          <w:sz w:val="24"/>
          <w:szCs w:val="24"/>
        </w:rPr>
        <w:t>Health condition</w:t>
      </w:r>
    </w:p>
    <w:p w14:paraId="2ED4555B" w14:textId="77777777" w:rsidR="00F4749C" w:rsidRPr="00F4749C" w:rsidRDefault="00F4749C" w:rsidP="00F4749C">
      <w:pPr>
        <w:spacing w:after="0" w:line="240" w:lineRule="auto"/>
        <w:rPr>
          <w:rFonts w:eastAsia="Calibri" w:cstheme="minorHAnsi"/>
          <w:b/>
          <w:sz w:val="24"/>
          <w:szCs w:val="24"/>
        </w:rPr>
      </w:pPr>
    </w:p>
    <w:p w14:paraId="22DB5EE0"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If you are a patient, please state your health condition(s)………………………………………………………………..</w:t>
      </w:r>
    </w:p>
    <w:p w14:paraId="54D3708B" w14:textId="77777777" w:rsidR="00F4749C" w:rsidRPr="00F4749C" w:rsidRDefault="00F4749C" w:rsidP="00F4749C">
      <w:pPr>
        <w:spacing w:after="0" w:line="240" w:lineRule="auto"/>
        <w:rPr>
          <w:rFonts w:eastAsia="Calibri" w:cstheme="minorHAnsi"/>
          <w:sz w:val="24"/>
          <w:szCs w:val="24"/>
        </w:rPr>
      </w:pPr>
    </w:p>
    <w:p w14:paraId="4E91750A"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w:t>
      </w:r>
    </w:p>
    <w:p w14:paraId="3D43D3BB" w14:textId="77777777" w:rsidR="00F4749C" w:rsidRPr="00F4749C" w:rsidRDefault="00F4749C" w:rsidP="00F4749C">
      <w:pPr>
        <w:spacing w:after="0" w:line="240" w:lineRule="auto"/>
        <w:rPr>
          <w:rFonts w:eastAsia="Calibri" w:cstheme="minorHAnsi"/>
          <w:b/>
          <w:sz w:val="24"/>
          <w:szCs w:val="24"/>
        </w:rPr>
      </w:pPr>
    </w:p>
    <w:p w14:paraId="6E1E7144" w14:textId="77777777" w:rsidR="00F4749C" w:rsidRPr="00F4749C" w:rsidRDefault="00F4749C" w:rsidP="00F4749C">
      <w:pPr>
        <w:tabs>
          <w:tab w:val="left" w:pos="9356"/>
        </w:tabs>
        <w:spacing w:after="0" w:line="240" w:lineRule="auto"/>
        <w:rPr>
          <w:rFonts w:eastAsia="Calibri" w:cstheme="minorHAnsi"/>
          <w:sz w:val="24"/>
          <w:szCs w:val="24"/>
        </w:rPr>
      </w:pPr>
      <w:r w:rsidRPr="00F4749C">
        <w:rPr>
          <w:rFonts w:eastAsia="Calibri" w:cstheme="minorHAnsi"/>
          <w:sz w:val="24"/>
          <w:szCs w:val="24"/>
        </w:rPr>
        <w:t>If you are a carer, please give the health condition(s) of the person you have cared for…………………..</w:t>
      </w:r>
    </w:p>
    <w:p w14:paraId="20EC30B8" w14:textId="77777777" w:rsidR="00F4749C" w:rsidRPr="00F4749C" w:rsidRDefault="00F4749C" w:rsidP="00F4749C">
      <w:pPr>
        <w:spacing w:after="0" w:line="240" w:lineRule="auto"/>
        <w:rPr>
          <w:rFonts w:eastAsia="Calibri" w:cstheme="minorHAnsi"/>
          <w:sz w:val="24"/>
          <w:szCs w:val="24"/>
        </w:rPr>
      </w:pPr>
    </w:p>
    <w:p w14:paraId="2015D5CB"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w:t>
      </w:r>
    </w:p>
    <w:p w14:paraId="00B78326" w14:textId="77777777" w:rsidR="00F4749C" w:rsidRPr="00F4749C" w:rsidRDefault="00F4749C" w:rsidP="00F4749C">
      <w:pPr>
        <w:spacing w:after="0" w:line="240" w:lineRule="auto"/>
        <w:rPr>
          <w:rFonts w:eastAsia="Calibri" w:cstheme="minorHAnsi"/>
          <w:sz w:val="24"/>
          <w:szCs w:val="24"/>
        </w:rPr>
      </w:pPr>
    </w:p>
    <w:p w14:paraId="1B2EF756" w14:textId="77777777" w:rsidR="00F4749C" w:rsidRPr="00F4749C" w:rsidRDefault="00F4749C" w:rsidP="00F4749C">
      <w:pPr>
        <w:spacing w:after="0" w:line="240" w:lineRule="auto"/>
        <w:rPr>
          <w:rFonts w:eastAsia="Calibri" w:cstheme="minorHAnsi"/>
          <w:sz w:val="24"/>
          <w:szCs w:val="24"/>
        </w:rPr>
      </w:pPr>
    </w:p>
    <w:p w14:paraId="73D3705D" w14:textId="77777777" w:rsidR="00F4749C" w:rsidRPr="00F4749C" w:rsidRDefault="00F4749C" w:rsidP="00F4749C">
      <w:pPr>
        <w:spacing w:after="0" w:line="240" w:lineRule="auto"/>
        <w:rPr>
          <w:rFonts w:eastAsia="Calibri" w:cstheme="minorHAnsi"/>
          <w:sz w:val="26"/>
          <w:szCs w:val="26"/>
        </w:rPr>
      </w:pPr>
      <w:r w:rsidRPr="00F4749C">
        <w:rPr>
          <w:rFonts w:eastAsia="Calibri" w:cstheme="minorHAnsi"/>
          <w:sz w:val="26"/>
          <w:szCs w:val="26"/>
        </w:rPr>
        <w:br w:type="page"/>
      </w:r>
    </w:p>
    <w:p w14:paraId="118A8820" w14:textId="77777777" w:rsidR="00F4749C" w:rsidRPr="00F4749C" w:rsidRDefault="00F4749C" w:rsidP="00F4749C">
      <w:pPr>
        <w:spacing w:after="0" w:line="240" w:lineRule="auto"/>
        <w:rPr>
          <w:rFonts w:eastAsia="Calibri" w:cstheme="minorHAnsi"/>
          <w:b/>
          <w:sz w:val="26"/>
          <w:szCs w:val="26"/>
        </w:rPr>
      </w:pPr>
    </w:p>
    <w:p w14:paraId="0A94F7E3" w14:textId="77777777" w:rsidR="00F4749C" w:rsidRPr="00F4749C" w:rsidRDefault="00F4749C" w:rsidP="00F4749C">
      <w:pPr>
        <w:spacing w:after="0" w:line="240" w:lineRule="auto"/>
        <w:rPr>
          <w:rFonts w:eastAsia="Calibri" w:cstheme="minorHAnsi"/>
          <w:b/>
          <w:sz w:val="26"/>
          <w:szCs w:val="26"/>
        </w:rPr>
      </w:pPr>
      <w:r w:rsidRPr="00F4749C">
        <w:rPr>
          <w:rFonts w:eastAsia="Calibri" w:cstheme="minorHAnsi"/>
          <w:b/>
          <w:sz w:val="26"/>
          <w:szCs w:val="26"/>
        </w:rPr>
        <w:t xml:space="preserve">About involvement </w:t>
      </w:r>
    </w:p>
    <w:p w14:paraId="0FF68527" w14:textId="77777777" w:rsidR="00F4749C" w:rsidRPr="00F4749C" w:rsidRDefault="00F4749C" w:rsidP="00F4749C">
      <w:pPr>
        <w:spacing w:after="0" w:line="240" w:lineRule="auto"/>
        <w:rPr>
          <w:rFonts w:eastAsia="Calibri" w:cstheme="minorHAnsi"/>
          <w:b/>
          <w:sz w:val="26"/>
          <w:szCs w:val="26"/>
        </w:rPr>
      </w:pPr>
    </w:p>
    <w:p w14:paraId="7F5ED9CB" w14:textId="77777777" w:rsidR="00F4749C" w:rsidRPr="00F4749C" w:rsidRDefault="00F4749C" w:rsidP="00F4749C">
      <w:pPr>
        <w:spacing w:after="0" w:line="240" w:lineRule="auto"/>
        <w:rPr>
          <w:rFonts w:eastAsia="Calibri" w:cstheme="minorHAnsi"/>
          <w:b/>
          <w:sz w:val="24"/>
          <w:szCs w:val="24"/>
        </w:rPr>
      </w:pPr>
    </w:p>
    <w:p w14:paraId="74D63C86"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b/>
          <w:sz w:val="24"/>
          <w:szCs w:val="24"/>
        </w:rPr>
        <w:t>How long have you carried out involvement in palliative care research?</w:t>
      </w:r>
      <w:r w:rsidRPr="00F4749C">
        <w:rPr>
          <w:rFonts w:eastAsia="Calibri" w:cstheme="minorHAnsi"/>
          <w:sz w:val="24"/>
          <w:szCs w:val="24"/>
        </w:rPr>
        <w:t>..........................................</w:t>
      </w:r>
    </w:p>
    <w:p w14:paraId="59DCE394" w14:textId="77777777" w:rsidR="00F4749C" w:rsidRPr="00F4749C" w:rsidRDefault="00F4749C" w:rsidP="00F4749C">
      <w:pPr>
        <w:spacing w:after="0" w:line="240" w:lineRule="auto"/>
        <w:rPr>
          <w:rFonts w:eastAsia="Calibri" w:cstheme="minorHAnsi"/>
          <w:sz w:val="24"/>
          <w:szCs w:val="24"/>
        </w:rPr>
      </w:pPr>
    </w:p>
    <w:p w14:paraId="0A138B32" w14:textId="77777777" w:rsidR="00F4749C" w:rsidRPr="00F4749C" w:rsidRDefault="00F4749C" w:rsidP="00F4749C">
      <w:pPr>
        <w:spacing w:after="0" w:line="240" w:lineRule="auto"/>
        <w:rPr>
          <w:rFonts w:eastAsia="Calibri" w:cstheme="minorHAnsi"/>
          <w:sz w:val="24"/>
          <w:szCs w:val="24"/>
        </w:rPr>
      </w:pPr>
    </w:p>
    <w:p w14:paraId="2ACFBC41" w14:textId="77777777" w:rsidR="00F4749C" w:rsidRPr="00F4749C" w:rsidRDefault="00F4749C" w:rsidP="00F4749C">
      <w:pPr>
        <w:spacing w:after="0" w:line="240" w:lineRule="auto"/>
        <w:rPr>
          <w:rFonts w:eastAsia="Calibri" w:cstheme="minorHAnsi"/>
          <w:b/>
          <w:sz w:val="24"/>
          <w:szCs w:val="24"/>
        </w:rPr>
      </w:pPr>
      <w:r w:rsidRPr="00F4749C">
        <w:rPr>
          <w:rFonts w:eastAsia="Calibri" w:cstheme="minorHAnsi"/>
          <w:b/>
          <w:sz w:val="24"/>
          <w:szCs w:val="24"/>
        </w:rPr>
        <w:t xml:space="preserve">In what capacity? </w:t>
      </w:r>
      <w:r w:rsidRPr="00F4749C">
        <w:rPr>
          <w:rFonts w:eastAsia="Calibri" w:cstheme="minorHAnsi"/>
          <w:sz w:val="24"/>
          <w:szCs w:val="24"/>
        </w:rPr>
        <w:t>(please tick all that apply)</w:t>
      </w:r>
    </w:p>
    <w:p w14:paraId="7E75E133" w14:textId="77777777" w:rsidR="00F4749C" w:rsidRPr="00F4749C" w:rsidRDefault="00F4749C" w:rsidP="00F4749C">
      <w:pPr>
        <w:spacing w:after="0" w:line="240" w:lineRule="auto"/>
        <w:rPr>
          <w:rFonts w:eastAsia="Calibri" w:cstheme="minorHAnsi"/>
          <w:sz w:val="24"/>
          <w:szCs w:val="24"/>
        </w:rPr>
      </w:pPr>
    </w:p>
    <w:p w14:paraId="0B4D6EB2"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 xml:space="preserve">patient </w:t>
      </w:r>
      <w:r w:rsidRPr="00F4749C">
        <w:rPr>
          <w:rFonts w:eastAsia="Calibri" w:cstheme="minorHAnsi"/>
          <w:sz w:val="24"/>
          <w:szCs w:val="24"/>
        </w:rPr>
        <w:sym w:font="Wingdings" w:char="F06F"/>
      </w:r>
      <w:r w:rsidRPr="00F4749C">
        <w:rPr>
          <w:rFonts w:eastAsia="Calibri" w:cstheme="minorHAnsi"/>
          <w:sz w:val="24"/>
          <w:szCs w:val="24"/>
        </w:rPr>
        <w:t xml:space="preserve">  </w:t>
      </w:r>
      <w:r w:rsidRPr="00F4749C">
        <w:rPr>
          <w:rFonts w:eastAsia="Calibri" w:cstheme="minorHAnsi"/>
          <w:b/>
          <w:color w:val="404040"/>
          <w:sz w:val="24"/>
          <w:szCs w:val="24"/>
        </w:rPr>
        <w:t xml:space="preserve">   </w:t>
      </w:r>
      <w:r w:rsidRPr="00F4749C">
        <w:rPr>
          <w:rFonts w:eastAsia="Calibri" w:cstheme="minorHAnsi"/>
          <w:sz w:val="24"/>
          <w:szCs w:val="24"/>
        </w:rPr>
        <w:t xml:space="preserve">   carer </w:t>
      </w:r>
      <w:r w:rsidRPr="00F4749C">
        <w:rPr>
          <w:rFonts w:eastAsia="Calibri" w:cstheme="minorHAnsi"/>
          <w:sz w:val="24"/>
          <w:szCs w:val="24"/>
        </w:rPr>
        <w:sym w:font="Wingdings" w:char="F06F"/>
      </w:r>
      <w:r w:rsidRPr="00F4749C">
        <w:rPr>
          <w:rFonts w:eastAsia="Calibri" w:cstheme="minorHAnsi"/>
          <w:b/>
          <w:color w:val="404040"/>
          <w:sz w:val="24"/>
          <w:szCs w:val="24"/>
        </w:rPr>
        <w:t xml:space="preserve">    </w:t>
      </w:r>
      <w:r w:rsidRPr="00F4749C">
        <w:rPr>
          <w:rFonts w:eastAsia="Calibri" w:cstheme="minorHAnsi"/>
          <w:sz w:val="24"/>
          <w:szCs w:val="24"/>
        </w:rPr>
        <w:t xml:space="preserve">    clinician </w:t>
      </w:r>
      <w:r w:rsidRPr="00F4749C">
        <w:rPr>
          <w:rFonts w:eastAsia="Calibri" w:cstheme="minorHAnsi"/>
          <w:sz w:val="24"/>
          <w:szCs w:val="24"/>
        </w:rPr>
        <w:sym w:font="Wingdings" w:char="F06F"/>
      </w:r>
      <w:r w:rsidRPr="00F4749C">
        <w:rPr>
          <w:rFonts w:eastAsia="Calibri" w:cstheme="minorHAnsi"/>
          <w:sz w:val="24"/>
          <w:szCs w:val="24"/>
        </w:rPr>
        <w:t xml:space="preserve"> </w:t>
      </w:r>
      <w:r w:rsidRPr="00F4749C">
        <w:rPr>
          <w:rFonts w:eastAsia="Calibri" w:cstheme="minorHAnsi"/>
          <w:b/>
          <w:sz w:val="24"/>
          <w:szCs w:val="24"/>
        </w:rPr>
        <w:t xml:space="preserve">  </w:t>
      </w:r>
      <w:r w:rsidRPr="00F4749C">
        <w:rPr>
          <w:rFonts w:eastAsia="Calibri" w:cstheme="minorHAnsi"/>
          <w:sz w:val="24"/>
          <w:szCs w:val="24"/>
        </w:rPr>
        <w:t xml:space="preserve">     academic</w:t>
      </w:r>
      <w:r w:rsidRPr="00F4749C">
        <w:rPr>
          <w:rFonts w:eastAsia="Calibri" w:cstheme="minorHAnsi"/>
          <w:color w:val="404040"/>
          <w:sz w:val="24"/>
          <w:szCs w:val="24"/>
        </w:rPr>
        <w:t xml:space="preserve"> </w:t>
      </w:r>
      <w:r w:rsidRPr="00F4749C">
        <w:rPr>
          <w:rFonts w:eastAsia="Calibri" w:cstheme="minorHAnsi"/>
          <w:sz w:val="24"/>
          <w:szCs w:val="24"/>
        </w:rPr>
        <w:sym w:font="Wingdings" w:char="F06F"/>
      </w:r>
      <w:r w:rsidRPr="00F4749C">
        <w:rPr>
          <w:rFonts w:eastAsia="Calibri" w:cstheme="minorHAnsi"/>
          <w:sz w:val="24"/>
          <w:szCs w:val="24"/>
        </w:rPr>
        <w:t xml:space="preserve">        other </w:t>
      </w:r>
      <w:r w:rsidRPr="00F4749C">
        <w:rPr>
          <w:rFonts w:eastAsia="Calibri" w:cstheme="minorHAnsi"/>
          <w:sz w:val="24"/>
          <w:szCs w:val="24"/>
        </w:rPr>
        <w:sym w:font="Wingdings" w:char="F06F"/>
      </w:r>
      <w:r w:rsidRPr="00F4749C">
        <w:rPr>
          <w:rFonts w:eastAsia="Calibri" w:cstheme="minorHAnsi"/>
          <w:sz w:val="24"/>
          <w:szCs w:val="24"/>
        </w:rPr>
        <w:t xml:space="preserve"> please state……………..…………….</w:t>
      </w:r>
    </w:p>
    <w:p w14:paraId="349C5E3C" w14:textId="77777777" w:rsidR="00F4749C" w:rsidRPr="00F4749C" w:rsidRDefault="00F4749C" w:rsidP="00F4749C">
      <w:pPr>
        <w:spacing w:after="0" w:line="240" w:lineRule="auto"/>
        <w:rPr>
          <w:rFonts w:eastAsia="Calibri" w:cstheme="minorHAnsi"/>
          <w:sz w:val="24"/>
          <w:szCs w:val="24"/>
        </w:rPr>
      </w:pPr>
    </w:p>
    <w:p w14:paraId="6DD7E6C8"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If you are a professional, please provide your job title……………………………………………………………………..</w:t>
      </w:r>
    </w:p>
    <w:p w14:paraId="0EBD6F56" w14:textId="77777777" w:rsidR="00F4749C" w:rsidRPr="00F4749C" w:rsidRDefault="00F4749C" w:rsidP="00F4749C">
      <w:pPr>
        <w:spacing w:after="0" w:line="240" w:lineRule="auto"/>
        <w:rPr>
          <w:rFonts w:eastAsia="Calibri" w:cstheme="minorHAnsi"/>
          <w:sz w:val="24"/>
          <w:szCs w:val="24"/>
        </w:rPr>
      </w:pPr>
    </w:p>
    <w:p w14:paraId="1464E048" w14:textId="77777777" w:rsidR="00F4749C" w:rsidRPr="00F4749C" w:rsidRDefault="00F4749C" w:rsidP="00F4749C">
      <w:pPr>
        <w:spacing w:after="0" w:line="240" w:lineRule="auto"/>
        <w:rPr>
          <w:rFonts w:eastAsia="Calibri" w:cstheme="minorHAnsi"/>
          <w:sz w:val="24"/>
          <w:szCs w:val="24"/>
        </w:rPr>
      </w:pPr>
    </w:p>
    <w:p w14:paraId="7CFCD9CF" w14:textId="77777777" w:rsidR="00F4749C" w:rsidRPr="00F4749C" w:rsidRDefault="00F4749C" w:rsidP="00F4749C">
      <w:pPr>
        <w:spacing w:after="0" w:line="240" w:lineRule="auto"/>
        <w:rPr>
          <w:rFonts w:eastAsia="Calibri" w:cstheme="minorHAnsi"/>
          <w:b/>
          <w:sz w:val="24"/>
          <w:szCs w:val="24"/>
        </w:rPr>
      </w:pPr>
      <w:r w:rsidRPr="00F4749C">
        <w:rPr>
          <w:rFonts w:eastAsia="Calibri" w:cstheme="minorHAnsi"/>
          <w:b/>
          <w:sz w:val="24"/>
          <w:szCs w:val="24"/>
        </w:rPr>
        <w:t>Have you carried out involvement in other areas of palliative care?</w:t>
      </w:r>
    </w:p>
    <w:p w14:paraId="0B3CC81F" w14:textId="77777777" w:rsidR="00F4749C" w:rsidRPr="00F4749C" w:rsidRDefault="00F4749C" w:rsidP="00F4749C">
      <w:pPr>
        <w:spacing w:after="0" w:line="240" w:lineRule="auto"/>
        <w:rPr>
          <w:rFonts w:eastAsia="Calibri" w:cstheme="minorHAnsi"/>
          <w:sz w:val="24"/>
          <w:szCs w:val="24"/>
        </w:rPr>
      </w:pPr>
    </w:p>
    <w:p w14:paraId="35D612B9"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 xml:space="preserve">service provision </w:t>
      </w:r>
      <w:r w:rsidRPr="00F4749C">
        <w:rPr>
          <w:rFonts w:eastAsia="Calibri" w:cstheme="minorHAnsi"/>
          <w:sz w:val="24"/>
          <w:szCs w:val="24"/>
        </w:rPr>
        <w:sym w:font="Wingdings" w:char="F06F"/>
      </w:r>
      <w:r w:rsidRPr="00F4749C">
        <w:rPr>
          <w:rFonts w:eastAsia="Calibri" w:cstheme="minorHAnsi"/>
          <w:sz w:val="24"/>
          <w:szCs w:val="24"/>
        </w:rPr>
        <w:t xml:space="preserve">     education </w:t>
      </w:r>
      <w:r w:rsidRPr="00F4749C">
        <w:rPr>
          <w:rFonts w:eastAsia="Calibri" w:cstheme="minorHAnsi"/>
          <w:sz w:val="24"/>
          <w:szCs w:val="24"/>
        </w:rPr>
        <w:sym w:font="Wingdings" w:char="F06F"/>
      </w:r>
      <w:r w:rsidRPr="00F4749C">
        <w:rPr>
          <w:rFonts w:eastAsia="Calibri" w:cstheme="minorHAnsi"/>
          <w:sz w:val="24"/>
          <w:szCs w:val="24"/>
        </w:rPr>
        <w:t xml:space="preserve">     commissioning </w:t>
      </w:r>
      <w:r w:rsidRPr="00F4749C">
        <w:rPr>
          <w:rFonts w:eastAsia="Calibri" w:cstheme="minorHAnsi"/>
          <w:sz w:val="24"/>
          <w:szCs w:val="24"/>
        </w:rPr>
        <w:sym w:font="Wingdings" w:char="F06F"/>
      </w:r>
      <w:r w:rsidRPr="00F4749C">
        <w:rPr>
          <w:rFonts w:eastAsia="Calibri" w:cstheme="minorHAnsi"/>
          <w:sz w:val="24"/>
          <w:szCs w:val="24"/>
        </w:rPr>
        <w:t xml:space="preserve">     other</w:t>
      </w:r>
      <w:r w:rsidRPr="00F4749C">
        <w:rPr>
          <w:rFonts w:eastAsia="Calibri" w:cstheme="minorHAnsi"/>
          <w:color w:val="404040"/>
          <w:sz w:val="24"/>
          <w:szCs w:val="24"/>
        </w:rPr>
        <w:t xml:space="preserve"> </w:t>
      </w:r>
      <w:r w:rsidRPr="00F4749C">
        <w:rPr>
          <w:rFonts w:eastAsia="Calibri" w:cstheme="minorHAnsi"/>
          <w:sz w:val="24"/>
          <w:szCs w:val="24"/>
        </w:rPr>
        <w:sym w:font="Wingdings" w:char="F06F"/>
      </w:r>
      <w:r w:rsidRPr="00F4749C">
        <w:rPr>
          <w:rFonts w:eastAsia="Calibri" w:cstheme="minorHAnsi"/>
          <w:sz w:val="24"/>
          <w:szCs w:val="24"/>
        </w:rPr>
        <w:t xml:space="preserve"> please state...............................</w:t>
      </w:r>
    </w:p>
    <w:p w14:paraId="7099054B" w14:textId="77777777" w:rsidR="00F4749C" w:rsidRPr="00F4749C" w:rsidRDefault="00F4749C" w:rsidP="00F4749C">
      <w:pPr>
        <w:spacing w:after="0" w:line="240" w:lineRule="auto"/>
        <w:rPr>
          <w:rFonts w:eastAsia="Calibri" w:cstheme="minorHAnsi"/>
          <w:sz w:val="24"/>
          <w:szCs w:val="24"/>
        </w:rPr>
      </w:pPr>
    </w:p>
    <w:p w14:paraId="396CF007" w14:textId="77777777" w:rsidR="00F4749C" w:rsidRPr="00F4749C" w:rsidRDefault="00F4749C" w:rsidP="00F4749C">
      <w:pPr>
        <w:spacing w:after="0" w:line="240" w:lineRule="auto"/>
        <w:rPr>
          <w:rFonts w:eastAsia="Calibri" w:cstheme="minorHAnsi"/>
          <w:b/>
          <w:sz w:val="24"/>
          <w:szCs w:val="24"/>
        </w:rPr>
      </w:pPr>
    </w:p>
    <w:p w14:paraId="23411808" w14:textId="77777777" w:rsidR="00F4749C" w:rsidRPr="00F4749C" w:rsidRDefault="00F4749C" w:rsidP="00F4749C">
      <w:pPr>
        <w:spacing w:after="0" w:line="240" w:lineRule="auto"/>
        <w:rPr>
          <w:rFonts w:eastAsia="Calibri" w:cstheme="minorHAnsi"/>
          <w:b/>
          <w:sz w:val="24"/>
          <w:szCs w:val="24"/>
        </w:rPr>
      </w:pPr>
      <w:r w:rsidRPr="00F4749C">
        <w:rPr>
          <w:rFonts w:eastAsia="Calibri" w:cstheme="minorHAnsi"/>
          <w:b/>
          <w:sz w:val="24"/>
          <w:szCs w:val="24"/>
        </w:rPr>
        <w:t>Have you carried out involvement in other areas of health or social research?</w:t>
      </w:r>
    </w:p>
    <w:p w14:paraId="1343BC6E"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 xml:space="preserve">                 </w:t>
      </w:r>
    </w:p>
    <w:p w14:paraId="28A0936A"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 xml:space="preserve">                 please state……………………………………………………………………………………………………………………….</w:t>
      </w:r>
    </w:p>
    <w:p w14:paraId="33441FFA" w14:textId="77777777" w:rsidR="00F4749C" w:rsidRPr="00F4749C" w:rsidRDefault="00F4749C" w:rsidP="00F4749C">
      <w:pPr>
        <w:spacing w:after="0" w:line="240" w:lineRule="auto"/>
        <w:rPr>
          <w:rFonts w:eastAsia="Calibri" w:cstheme="minorHAnsi"/>
          <w:sz w:val="24"/>
          <w:szCs w:val="24"/>
        </w:rPr>
      </w:pPr>
      <w:bookmarkStart w:id="476" w:name="_Hlk1720962"/>
    </w:p>
    <w:bookmarkEnd w:id="476"/>
    <w:p w14:paraId="578B84D3" w14:textId="77777777" w:rsidR="00F4749C" w:rsidRPr="00F4749C" w:rsidRDefault="00F4749C" w:rsidP="00F4749C">
      <w:pPr>
        <w:spacing w:after="0" w:line="240" w:lineRule="auto"/>
        <w:rPr>
          <w:rFonts w:eastAsia="Calibri" w:cstheme="minorHAnsi"/>
          <w:sz w:val="24"/>
          <w:szCs w:val="24"/>
        </w:rPr>
      </w:pPr>
    </w:p>
    <w:p w14:paraId="1E7365AD"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b/>
          <w:sz w:val="24"/>
          <w:szCs w:val="24"/>
        </w:rPr>
        <w:t>What sort of involvement activities have you been involved in?</w:t>
      </w:r>
      <w:r w:rsidRPr="00F4749C">
        <w:rPr>
          <w:rFonts w:eastAsia="Calibri" w:cstheme="minorHAnsi"/>
          <w:sz w:val="24"/>
          <w:szCs w:val="24"/>
        </w:rPr>
        <w:t xml:space="preserve"> (please tick all that apply)</w:t>
      </w:r>
    </w:p>
    <w:p w14:paraId="4C105B37" w14:textId="77777777" w:rsidR="00F4749C" w:rsidRPr="00F4749C" w:rsidRDefault="00F4749C" w:rsidP="00F4749C">
      <w:pPr>
        <w:spacing w:after="0" w:line="240" w:lineRule="auto"/>
        <w:rPr>
          <w:rFonts w:eastAsia="Calibri" w:cstheme="minorHAnsi"/>
          <w:sz w:val="24"/>
          <w:szCs w:val="24"/>
        </w:rPr>
      </w:pPr>
    </w:p>
    <w:p w14:paraId="2A881DC1" w14:textId="77777777" w:rsidR="00F4749C" w:rsidRPr="00F4749C" w:rsidRDefault="00F4749C" w:rsidP="00F4749C">
      <w:pPr>
        <w:spacing w:after="0" w:line="240" w:lineRule="auto"/>
        <w:rPr>
          <w:rFonts w:eastAsia="Calibri" w:cstheme="minorHAnsi"/>
          <w:b/>
          <w:color w:val="404040"/>
          <w:sz w:val="24"/>
          <w:szCs w:val="24"/>
        </w:rPr>
      </w:pPr>
      <w:r w:rsidRPr="00F4749C">
        <w:rPr>
          <w:rFonts w:eastAsia="Calibri" w:cstheme="minorHAnsi"/>
          <w:sz w:val="24"/>
          <w:szCs w:val="24"/>
        </w:rPr>
        <w:t>advisory/reference group</w:t>
      </w:r>
      <w:r w:rsidRPr="00F4749C">
        <w:rPr>
          <w:rFonts w:eastAsia="Calibri" w:cstheme="minorHAnsi"/>
          <w:sz w:val="24"/>
          <w:szCs w:val="24"/>
        </w:rPr>
        <w:tab/>
      </w:r>
      <w:r w:rsidRPr="00F4749C">
        <w:rPr>
          <w:rFonts w:eastAsia="Calibri" w:cstheme="minorHAnsi"/>
          <w:sz w:val="24"/>
          <w:szCs w:val="24"/>
        </w:rPr>
        <w:sym w:font="Wingdings" w:char="F06F"/>
      </w:r>
      <w:r w:rsidRPr="00F4749C">
        <w:rPr>
          <w:rFonts w:eastAsia="Calibri" w:cstheme="minorHAnsi"/>
          <w:sz w:val="24"/>
          <w:szCs w:val="24"/>
        </w:rPr>
        <w:t xml:space="preserve">          peer/co-researcher (eg. carrying out interviews)</w:t>
      </w:r>
      <w:r w:rsidRPr="00F4749C">
        <w:rPr>
          <w:rFonts w:eastAsia="Calibri" w:cstheme="minorHAnsi"/>
          <w:sz w:val="24"/>
          <w:szCs w:val="24"/>
        </w:rPr>
        <w:tab/>
      </w:r>
      <w:r w:rsidRPr="00F4749C">
        <w:rPr>
          <w:rFonts w:eastAsia="Calibri" w:cstheme="minorHAnsi"/>
          <w:sz w:val="24"/>
          <w:szCs w:val="24"/>
        </w:rPr>
        <w:sym w:font="Wingdings" w:char="F06F"/>
      </w:r>
      <w:r w:rsidRPr="00F4749C">
        <w:rPr>
          <w:rFonts w:eastAsia="Calibri" w:cstheme="minorHAnsi"/>
          <w:b/>
          <w:color w:val="404040"/>
          <w:sz w:val="24"/>
          <w:szCs w:val="24"/>
        </w:rPr>
        <w:t xml:space="preserve">    </w:t>
      </w:r>
    </w:p>
    <w:p w14:paraId="42EA479C"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 xml:space="preserve">      </w:t>
      </w:r>
    </w:p>
    <w:p w14:paraId="30CA04FD"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online forum/group</w:t>
      </w:r>
      <w:r w:rsidRPr="00F4749C">
        <w:rPr>
          <w:rFonts w:eastAsia="Calibri" w:cstheme="minorHAnsi"/>
          <w:sz w:val="24"/>
          <w:szCs w:val="24"/>
        </w:rPr>
        <w:tab/>
      </w:r>
      <w:r w:rsidRPr="00F4749C">
        <w:rPr>
          <w:rFonts w:eastAsia="Calibri" w:cstheme="minorHAnsi"/>
          <w:sz w:val="24"/>
          <w:szCs w:val="24"/>
        </w:rPr>
        <w:tab/>
      </w:r>
      <w:r w:rsidRPr="00F4749C">
        <w:rPr>
          <w:rFonts w:eastAsia="Calibri" w:cstheme="minorHAnsi"/>
          <w:sz w:val="24"/>
          <w:szCs w:val="24"/>
        </w:rPr>
        <w:sym w:font="Wingdings" w:char="F06F"/>
      </w:r>
      <w:r w:rsidRPr="00F4749C">
        <w:rPr>
          <w:rFonts w:eastAsia="Calibri" w:cstheme="minorHAnsi"/>
          <w:sz w:val="24"/>
          <w:szCs w:val="24"/>
        </w:rPr>
        <w:t xml:space="preserve">          helping to decide what should be researched </w:t>
      </w:r>
    </w:p>
    <w:p w14:paraId="512E252B" w14:textId="77777777" w:rsidR="00F4749C" w:rsidRPr="00F4749C" w:rsidRDefault="00F4749C" w:rsidP="00F4749C">
      <w:pPr>
        <w:tabs>
          <w:tab w:val="left" w:pos="8647"/>
        </w:tabs>
        <w:spacing w:after="0" w:line="240" w:lineRule="auto"/>
        <w:rPr>
          <w:rFonts w:eastAsia="Calibri" w:cstheme="minorHAnsi"/>
          <w:sz w:val="24"/>
          <w:szCs w:val="24"/>
        </w:rPr>
      </w:pPr>
      <w:r w:rsidRPr="00F4749C">
        <w:rPr>
          <w:rFonts w:eastAsia="Calibri" w:cstheme="minorHAnsi"/>
          <w:sz w:val="24"/>
          <w:szCs w:val="24"/>
        </w:rPr>
        <w:t xml:space="preserve">                                                                   (eg. Priority Setting Partnership – PSP)</w:t>
      </w:r>
      <w:r w:rsidRPr="00F4749C">
        <w:rPr>
          <w:rFonts w:eastAsia="Calibri" w:cstheme="minorHAnsi"/>
          <w:sz w:val="24"/>
          <w:szCs w:val="24"/>
        </w:rPr>
        <w:tab/>
      </w:r>
      <w:r w:rsidRPr="00F4749C">
        <w:rPr>
          <w:rFonts w:eastAsia="Calibri" w:cstheme="minorHAnsi"/>
          <w:sz w:val="24"/>
          <w:szCs w:val="24"/>
        </w:rPr>
        <w:sym w:font="Wingdings" w:char="F06F"/>
      </w:r>
    </w:p>
    <w:p w14:paraId="7254B27E" w14:textId="77777777" w:rsidR="00F4749C" w:rsidRPr="00F4749C" w:rsidRDefault="00F4749C" w:rsidP="00F4749C">
      <w:pPr>
        <w:spacing w:after="0" w:line="240" w:lineRule="auto"/>
        <w:rPr>
          <w:rFonts w:eastAsia="Calibri" w:cstheme="minorHAnsi"/>
          <w:sz w:val="24"/>
          <w:szCs w:val="24"/>
        </w:rPr>
      </w:pPr>
    </w:p>
    <w:p w14:paraId="36507DBE" w14:textId="77777777" w:rsidR="00F4749C" w:rsidRPr="00F4749C" w:rsidRDefault="00F4749C" w:rsidP="00F4749C">
      <w:pPr>
        <w:spacing w:after="0" w:line="240" w:lineRule="auto"/>
        <w:rPr>
          <w:rFonts w:eastAsia="Calibri" w:cstheme="minorHAnsi"/>
          <w:sz w:val="24"/>
          <w:szCs w:val="24"/>
        </w:rPr>
      </w:pPr>
      <w:r w:rsidRPr="00F4749C">
        <w:rPr>
          <w:rFonts w:eastAsia="Calibri" w:cstheme="minorHAnsi"/>
          <w:sz w:val="24"/>
          <w:szCs w:val="24"/>
        </w:rPr>
        <w:t>Participatory Action Research (PAR, where members of a community take part</w:t>
      </w:r>
    </w:p>
    <w:p w14:paraId="48F4A024" w14:textId="77777777" w:rsidR="00F4749C" w:rsidRPr="00F4749C" w:rsidRDefault="00F4749C" w:rsidP="00F4749C">
      <w:pPr>
        <w:tabs>
          <w:tab w:val="left" w:pos="8647"/>
        </w:tabs>
        <w:spacing w:after="0" w:line="240" w:lineRule="auto"/>
        <w:rPr>
          <w:rFonts w:eastAsia="Calibri" w:cstheme="minorHAnsi"/>
          <w:sz w:val="24"/>
          <w:szCs w:val="24"/>
        </w:rPr>
      </w:pPr>
      <w:r w:rsidRPr="00F4749C">
        <w:rPr>
          <w:rFonts w:eastAsia="Calibri" w:cstheme="minorHAnsi"/>
          <w:sz w:val="24"/>
          <w:szCs w:val="24"/>
        </w:rPr>
        <w:t>as co-researchers to take action and bring about change)</w:t>
      </w:r>
      <w:r w:rsidRPr="00F4749C">
        <w:rPr>
          <w:rFonts w:eastAsia="Calibri" w:cstheme="minorHAnsi"/>
          <w:sz w:val="24"/>
          <w:szCs w:val="24"/>
        </w:rPr>
        <w:tab/>
      </w:r>
      <w:r w:rsidRPr="00F4749C">
        <w:rPr>
          <w:rFonts w:eastAsia="Calibri" w:cstheme="minorHAnsi"/>
          <w:sz w:val="24"/>
          <w:szCs w:val="24"/>
        </w:rPr>
        <w:sym w:font="Wingdings" w:char="F06F"/>
      </w:r>
    </w:p>
    <w:p w14:paraId="6BB04ECE" w14:textId="77777777" w:rsidR="00F4749C" w:rsidRPr="00F4749C" w:rsidRDefault="00F4749C" w:rsidP="00F4749C">
      <w:pPr>
        <w:spacing w:after="0" w:line="240" w:lineRule="auto"/>
        <w:rPr>
          <w:rFonts w:eastAsia="Calibri" w:cstheme="minorHAnsi"/>
          <w:sz w:val="24"/>
          <w:szCs w:val="24"/>
        </w:rPr>
      </w:pPr>
    </w:p>
    <w:p w14:paraId="65CC2AD9" w14:textId="77777777" w:rsidR="00F4749C" w:rsidRPr="00F4749C" w:rsidRDefault="00F4749C" w:rsidP="00F4749C">
      <w:pPr>
        <w:spacing w:after="0" w:line="240" w:lineRule="auto"/>
        <w:rPr>
          <w:rFonts w:eastAsia="Calibri" w:cstheme="minorHAnsi"/>
          <w:color w:val="404040"/>
        </w:rPr>
      </w:pPr>
      <w:r w:rsidRPr="00F4749C">
        <w:rPr>
          <w:rFonts w:eastAsia="Calibri" w:cstheme="minorHAnsi"/>
          <w:sz w:val="24"/>
          <w:szCs w:val="24"/>
        </w:rPr>
        <w:t>other</w:t>
      </w:r>
      <w:bookmarkStart w:id="477" w:name="_Hlk9434815"/>
      <w:r w:rsidRPr="00F4749C">
        <w:rPr>
          <w:rFonts w:eastAsia="Calibri" w:cstheme="minorHAnsi"/>
          <w:sz w:val="24"/>
          <w:szCs w:val="24"/>
        </w:rPr>
        <w:tab/>
      </w:r>
      <w:r w:rsidRPr="00F4749C">
        <w:rPr>
          <w:rFonts w:eastAsia="Calibri" w:cstheme="minorHAnsi"/>
          <w:sz w:val="24"/>
          <w:szCs w:val="24"/>
        </w:rPr>
        <w:sym w:font="Wingdings" w:char="F06F"/>
      </w:r>
      <w:bookmarkEnd w:id="477"/>
      <w:r w:rsidRPr="00F4749C">
        <w:rPr>
          <w:rFonts w:eastAsia="Calibri" w:cstheme="minorHAnsi"/>
          <w:color w:val="404040"/>
          <w:sz w:val="24"/>
          <w:szCs w:val="24"/>
        </w:rPr>
        <w:t xml:space="preserve">  please give information………………</w:t>
      </w:r>
      <w:r w:rsidRPr="00F4749C">
        <w:rPr>
          <w:rFonts w:eastAsia="Calibri" w:cstheme="minorHAnsi"/>
          <w:color w:val="404040"/>
        </w:rPr>
        <w:t>…………………………………………………………………………………………..</w:t>
      </w:r>
    </w:p>
    <w:p w14:paraId="6494A3F7" w14:textId="77777777" w:rsidR="00F4749C" w:rsidRPr="00F4749C" w:rsidRDefault="00F4749C" w:rsidP="00F4749C">
      <w:pPr>
        <w:spacing w:after="0" w:line="240" w:lineRule="auto"/>
        <w:rPr>
          <w:rFonts w:eastAsia="Calibri" w:cstheme="minorHAnsi"/>
          <w:color w:val="404040"/>
        </w:rPr>
      </w:pPr>
    </w:p>
    <w:p w14:paraId="35633278" w14:textId="77777777" w:rsidR="00F4749C" w:rsidRPr="00F4749C" w:rsidRDefault="00F4749C" w:rsidP="00F4749C">
      <w:pPr>
        <w:spacing w:after="0" w:line="240" w:lineRule="auto"/>
        <w:rPr>
          <w:rFonts w:eastAsia="Calibri" w:cstheme="minorHAnsi"/>
          <w:color w:val="404040"/>
        </w:rPr>
      </w:pPr>
    </w:p>
    <w:p w14:paraId="3F446473" w14:textId="77777777" w:rsidR="0034462A" w:rsidRDefault="00F4749C">
      <w:pPr>
        <w:rPr>
          <w:sz w:val="24"/>
          <w:szCs w:val="24"/>
        </w:rPr>
        <w:sectPr w:rsidR="0034462A" w:rsidSect="00012F85">
          <w:pgSz w:w="11906" w:h="16838" w:code="9"/>
          <w:pgMar w:top="1134" w:right="1134" w:bottom="1134" w:left="1134" w:header="709" w:footer="709" w:gutter="0"/>
          <w:cols w:space="708"/>
          <w:docGrid w:linePitch="360"/>
        </w:sectPr>
      </w:pPr>
      <w:r>
        <w:rPr>
          <w:sz w:val="24"/>
          <w:szCs w:val="24"/>
        </w:rPr>
        <w:br w:type="page"/>
      </w:r>
    </w:p>
    <w:p w14:paraId="20602449" w14:textId="5B9138F2" w:rsidR="0034462A" w:rsidRDefault="0034462A" w:rsidP="0034462A">
      <w:pPr>
        <w:rPr>
          <w:b/>
          <w:sz w:val="24"/>
          <w:szCs w:val="24"/>
        </w:rPr>
      </w:pPr>
      <w:bookmarkStart w:id="478" w:name="Appendix11"/>
      <w:r w:rsidRPr="00166C11">
        <w:rPr>
          <w:b/>
          <w:sz w:val="24"/>
          <w:szCs w:val="24"/>
        </w:rPr>
        <w:lastRenderedPageBreak/>
        <w:t>Appendix 1</w:t>
      </w:r>
      <w:r>
        <w:rPr>
          <w:b/>
          <w:sz w:val="24"/>
          <w:szCs w:val="24"/>
        </w:rPr>
        <w:t>1</w:t>
      </w:r>
      <w:r w:rsidRPr="00166C11">
        <w:rPr>
          <w:b/>
          <w:sz w:val="24"/>
          <w:szCs w:val="24"/>
        </w:rPr>
        <w:t>. Interview topic guide, 14 September 2021</w:t>
      </w:r>
    </w:p>
    <w:bookmarkEnd w:id="478"/>
    <w:p w14:paraId="235CC0EA" w14:textId="77777777" w:rsidR="0034462A" w:rsidRPr="00166C11" w:rsidRDefault="0034462A" w:rsidP="0034462A">
      <w:pPr>
        <w:tabs>
          <w:tab w:val="center" w:pos="4513"/>
          <w:tab w:val="right" w:pos="9026"/>
        </w:tabs>
        <w:spacing w:after="0" w:line="240" w:lineRule="auto"/>
        <w:rPr>
          <w:b/>
          <w:sz w:val="24"/>
          <w:szCs w:val="24"/>
        </w:rPr>
      </w:pPr>
    </w:p>
    <w:p w14:paraId="386193EB" w14:textId="77777777" w:rsidR="0034462A" w:rsidRPr="00D500D5" w:rsidRDefault="0034462A" w:rsidP="0034462A">
      <w:pPr>
        <w:spacing w:after="0" w:line="240" w:lineRule="auto"/>
        <w:jc w:val="center"/>
        <w:rPr>
          <w:rFonts w:cstheme="minorHAnsi"/>
          <w:b/>
          <w:sz w:val="24"/>
          <w:szCs w:val="24"/>
        </w:rPr>
      </w:pPr>
      <w:r w:rsidRPr="00D500D5">
        <w:rPr>
          <w:rFonts w:cstheme="minorHAnsi"/>
          <w:b/>
          <w:sz w:val="24"/>
          <w:szCs w:val="24"/>
        </w:rPr>
        <w:t>Interview topic guide</w:t>
      </w:r>
    </w:p>
    <w:p w14:paraId="12748015" w14:textId="77777777" w:rsidR="0034462A" w:rsidRPr="00D500D5" w:rsidRDefault="0034462A" w:rsidP="0034462A">
      <w:pPr>
        <w:spacing w:after="0" w:line="240" w:lineRule="auto"/>
        <w:rPr>
          <w:rFonts w:cstheme="minorHAnsi"/>
          <w:sz w:val="24"/>
          <w:szCs w:val="24"/>
        </w:rPr>
      </w:pPr>
    </w:p>
    <w:p w14:paraId="1A6253B6" w14:textId="77777777" w:rsidR="0034462A" w:rsidRPr="00D500D5" w:rsidRDefault="0034462A" w:rsidP="0034462A">
      <w:pPr>
        <w:pStyle w:val="ListParagraph"/>
        <w:numPr>
          <w:ilvl w:val="0"/>
          <w:numId w:val="10"/>
        </w:numPr>
        <w:spacing w:after="0" w:line="240" w:lineRule="auto"/>
        <w:ind w:left="284" w:hanging="284"/>
        <w:rPr>
          <w:rFonts w:cstheme="minorHAnsi"/>
          <w:b/>
          <w:bCs/>
          <w:sz w:val="24"/>
          <w:szCs w:val="24"/>
        </w:rPr>
      </w:pPr>
      <w:r w:rsidRPr="00D500D5">
        <w:rPr>
          <w:rFonts w:cstheme="minorHAnsi"/>
          <w:b/>
          <w:bCs/>
          <w:sz w:val="24"/>
          <w:szCs w:val="24"/>
        </w:rPr>
        <w:t xml:space="preserve">Your role in the </w:t>
      </w:r>
      <w:r>
        <w:rPr>
          <w:rFonts w:cstheme="minorHAnsi"/>
          <w:b/>
          <w:bCs/>
          <w:sz w:val="24"/>
          <w:szCs w:val="24"/>
        </w:rPr>
        <w:t>Case Study Site (</w:t>
      </w:r>
      <w:r w:rsidRPr="00D500D5">
        <w:rPr>
          <w:rFonts w:cstheme="minorHAnsi"/>
          <w:b/>
          <w:bCs/>
          <w:sz w:val="24"/>
          <w:szCs w:val="24"/>
        </w:rPr>
        <w:t>CSS</w:t>
      </w:r>
      <w:r>
        <w:rPr>
          <w:rFonts w:cstheme="minorHAnsi"/>
          <w:b/>
          <w:bCs/>
          <w:sz w:val="24"/>
          <w:szCs w:val="24"/>
        </w:rPr>
        <w:t>)</w:t>
      </w:r>
    </w:p>
    <w:p w14:paraId="49323BCB"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Can you describe your role in the CSS?</w:t>
      </w:r>
    </w:p>
    <w:p w14:paraId="272CA9F2"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 xml:space="preserve">Prompts: </w:t>
      </w:r>
      <w:r w:rsidRPr="00D500D5">
        <w:rPr>
          <w:rFonts w:cstheme="minorHAnsi"/>
          <w:sz w:val="24"/>
          <w:szCs w:val="24"/>
        </w:rPr>
        <w:tab/>
      </w:r>
    </w:p>
    <w:p w14:paraId="77808286"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 xml:space="preserve">How did you get involved? (How do you recruit people?  Who do you recruit?  Why?) </w:t>
      </w:r>
    </w:p>
    <w:p w14:paraId="181C582D"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Why did you get involved?</w:t>
      </w:r>
    </w:p>
    <w:p w14:paraId="126F75D1"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How long have you been involved?</w:t>
      </w:r>
    </w:p>
    <w:p w14:paraId="590780A1"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Have you received support or training?</w:t>
      </w:r>
    </w:p>
    <w:p w14:paraId="0FDE990D"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Was your role discussed and negotiated with you?  Is it written in an agreement? (</w:t>
      </w:r>
      <w:r>
        <w:rPr>
          <w:rFonts w:cstheme="minorHAnsi"/>
          <w:sz w:val="24"/>
          <w:szCs w:val="24"/>
        </w:rPr>
        <w:t>job o</w:t>
      </w:r>
      <w:r w:rsidRPr="00D500D5">
        <w:rPr>
          <w:rFonts w:cstheme="minorHAnsi"/>
          <w:sz w:val="24"/>
          <w:szCs w:val="24"/>
        </w:rPr>
        <w:t>r role description)</w:t>
      </w:r>
    </w:p>
    <w:p w14:paraId="69A24529"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Has your role changed?  How?  Why?</w:t>
      </w:r>
    </w:p>
    <w:p w14:paraId="11443401"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Do you have other experience in involvement elsewhere?</w:t>
      </w:r>
    </w:p>
    <w:p w14:paraId="008BB261"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How does this compare?</w:t>
      </w:r>
    </w:p>
    <w:p w14:paraId="0A46E691"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Do you feel your role is valued?  Why?  How?</w:t>
      </w:r>
    </w:p>
    <w:p w14:paraId="5D080C69" w14:textId="77777777" w:rsidR="0034462A" w:rsidRPr="00D500D5" w:rsidRDefault="0034462A" w:rsidP="0034462A">
      <w:pPr>
        <w:pStyle w:val="ListParagraph"/>
        <w:numPr>
          <w:ilvl w:val="0"/>
          <w:numId w:val="14"/>
        </w:numPr>
        <w:spacing w:after="0" w:line="240" w:lineRule="auto"/>
        <w:rPr>
          <w:rFonts w:cstheme="minorHAnsi"/>
          <w:sz w:val="24"/>
          <w:szCs w:val="24"/>
        </w:rPr>
      </w:pPr>
      <w:r w:rsidRPr="00D500D5">
        <w:rPr>
          <w:rFonts w:cstheme="minorHAnsi"/>
          <w:sz w:val="24"/>
          <w:szCs w:val="24"/>
        </w:rPr>
        <w:t>What is most important to you about involvement in this CSS?</w:t>
      </w:r>
    </w:p>
    <w:p w14:paraId="18D10548"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ab/>
      </w:r>
      <w:r w:rsidRPr="00D500D5">
        <w:rPr>
          <w:rFonts w:cstheme="minorHAnsi"/>
          <w:sz w:val="24"/>
          <w:szCs w:val="24"/>
        </w:rPr>
        <w:tab/>
      </w:r>
    </w:p>
    <w:p w14:paraId="25C450F5" w14:textId="77777777" w:rsidR="0034462A" w:rsidRPr="00D500D5" w:rsidRDefault="0034462A" w:rsidP="0034462A">
      <w:pPr>
        <w:pStyle w:val="ListParagraph"/>
        <w:numPr>
          <w:ilvl w:val="0"/>
          <w:numId w:val="10"/>
        </w:numPr>
        <w:spacing w:after="0" w:line="240" w:lineRule="auto"/>
        <w:ind w:left="284" w:hanging="284"/>
        <w:rPr>
          <w:rFonts w:cstheme="minorHAnsi"/>
          <w:b/>
          <w:bCs/>
          <w:sz w:val="24"/>
          <w:szCs w:val="24"/>
        </w:rPr>
      </w:pPr>
      <w:r w:rsidRPr="00D500D5">
        <w:rPr>
          <w:rFonts w:cstheme="minorHAnsi"/>
          <w:b/>
          <w:bCs/>
          <w:sz w:val="24"/>
          <w:szCs w:val="24"/>
        </w:rPr>
        <w:t>Effectiveness of involvement in the CSS</w:t>
      </w:r>
    </w:p>
    <w:p w14:paraId="77628A83"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How effective do you think involvement is in the CSS?</w:t>
      </w:r>
    </w:p>
    <w:p w14:paraId="1A68B6AF"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Prompts:</w:t>
      </w:r>
      <w:r w:rsidRPr="00D500D5">
        <w:rPr>
          <w:rFonts w:cstheme="minorHAnsi"/>
          <w:sz w:val="24"/>
          <w:szCs w:val="24"/>
        </w:rPr>
        <w:tab/>
      </w:r>
    </w:p>
    <w:p w14:paraId="3E350B0D" w14:textId="77777777" w:rsidR="0034462A" w:rsidRPr="00D500D5" w:rsidRDefault="0034462A" w:rsidP="0034462A">
      <w:pPr>
        <w:pStyle w:val="ListParagraph"/>
        <w:numPr>
          <w:ilvl w:val="0"/>
          <w:numId w:val="15"/>
        </w:numPr>
        <w:spacing w:after="0" w:line="240" w:lineRule="auto"/>
        <w:rPr>
          <w:rFonts w:cstheme="minorHAnsi"/>
          <w:sz w:val="24"/>
          <w:szCs w:val="24"/>
        </w:rPr>
      </w:pPr>
      <w:r w:rsidRPr="00D500D5">
        <w:rPr>
          <w:rFonts w:cstheme="minorHAnsi"/>
          <w:sz w:val="24"/>
          <w:szCs w:val="24"/>
        </w:rPr>
        <w:t>What involvement has worked?  Why?  How?</w:t>
      </w:r>
    </w:p>
    <w:p w14:paraId="13F5C366" w14:textId="77777777" w:rsidR="0034462A" w:rsidRPr="00D500D5" w:rsidRDefault="0034462A" w:rsidP="0034462A">
      <w:pPr>
        <w:pStyle w:val="ListParagraph"/>
        <w:numPr>
          <w:ilvl w:val="0"/>
          <w:numId w:val="15"/>
        </w:numPr>
        <w:spacing w:after="0" w:line="240" w:lineRule="auto"/>
        <w:rPr>
          <w:rFonts w:cstheme="minorHAnsi"/>
          <w:sz w:val="24"/>
          <w:szCs w:val="24"/>
        </w:rPr>
      </w:pPr>
      <w:r w:rsidRPr="00D500D5">
        <w:rPr>
          <w:rFonts w:cstheme="minorHAnsi"/>
          <w:sz w:val="24"/>
          <w:szCs w:val="24"/>
        </w:rPr>
        <w:t>What hasn’t worked?  Why?  How?</w:t>
      </w:r>
    </w:p>
    <w:p w14:paraId="5655D314" w14:textId="77777777" w:rsidR="0034462A" w:rsidRPr="00D500D5" w:rsidRDefault="0034462A" w:rsidP="0034462A">
      <w:pPr>
        <w:pStyle w:val="ListParagraph"/>
        <w:numPr>
          <w:ilvl w:val="0"/>
          <w:numId w:val="15"/>
        </w:numPr>
        <w:spacing w:after="0" w:line="240" w:lineRule="auto"/>
        <w:rPr>
          <w:rFonts w:cstheme="minorHAnsi"/>
          <w:sz w:val="24"/>
          <w:szCs w:val="24"/>
        </w:rPr>
      </w:pPr>
      <w:r w:rsidRPr="00D500D5">
        <w:rPr>
          <w:rFonts w:cstheme="minorHAnsi"/>
          <w:sz w:val="24"/>
          <w:szCs w:val="24"/>
        </w:rPr>
        <w:t>Facilitators?  Barriers?</w:t>
      </w:r>
    </w:p>
    <w:p w14:paraId="358F9ADB" w14:textId="77777777" w:rsidR="0034462A" w:rsidRPr="00D500D5" w:rsidRDefault="0034462A" w:rsidP="0034462A">
      <w:pPr>
        <w:pStyle w:val="ListParagraph"/>
        <w:numPr>
          <w:ilvl w:val="0"/>
          <w:numId w:val="15"/>
        </w:numPr>
        <w:spacing w:after="0" w:line="240" w:lineRule="auto"/>
        <w:rPr>
          <w:rFonts w:cstheme="minorHAnsi"/>
          <w:sz w:val="24"/>
          <w:szCs w:val="24"/>
        </w:rPr>
      </w:pPr>
      <w:r w:rsidRPr="00D500D5">
        <w:rPr>
          <w:rFonts w:cstheme="minorHAnsi"/>
          <w:sz w:val="24"/>
          <w:szCs w:val="24"/>
        </w:rPr>
        <w:t>Have there been any difficulties?  How were these addressed?</w:t>
      </w:r>
    </w:p>
    <w:p w14:paraId="61348F4F" w14:textId="77777777" w:rsidR="0034462A" w:rsidRPr="00D500D5" w:rsidRDefault="0034462A" w:rsidP="0034462A">
      <w:pPr>
        <w:pStyle w:val="ListParagraph"/>
        <w:numPr>
          <w:ilvl w:val="0"/>
          <w:numId w:val="15"/>
        </w:numPr>
        <w:spacing w:after="0" w:line="240" w:lineRule="auto"/>
        <w:rPr>
          <w:rFonts w:cstheme="minorHAnsi"/>
          <w:sz w:val="24"/>
          <w:szCs w:val="24"/>
        </w:rPr>
      </w:pPr>
      <w:r w:rsidRPr="00D500D5">
        <w:rPr>
          <w:rFonts w:cstheme="minorHAnsi"/>
          <w:sz w:val="24"/>
          <w:szCs w:val="24"/>
        </w:rPr>
        <w:t>Has the CSS been evaluated at all?</w:t>
      </w:r>
    </w:p>
    <w:p w14:paraId="386ABC0A" w14:textId="77777777" w:rsidR="0034462A" w:rsidRPr="00D500D5" w:rsidRDefault="0034462A" w:rsidP="0034462A">
      <w:pPr>
        <w:pStyle w:val="ListParagraph"/>
        <w:numPr>
          <w:ilvl w:val="0"/>
          <w:numId w:val="15"/>
        </w:numPr>
        <w:spacing w:after="0" w:line="240" w:lineRule="auto"/>
        <w:rPr>
          <w:rFonts w:cstheme="minorHAnsi"/>
          <w:sz w:val="24"/>
          <w:szCs w:val="24"/>
        </w:rPr>
      </w:pPr>
      <w:r w:rsidRPr="00D500D5">
        <w:rPr>
          <w:rFonts w:cstheme="minorHAnsi"/>
          <w:sz w:val="24"/>
          <w:szCs w:val="24"/>
        </w:rPr>
        <w:t>In what ways is the CSS innovative?</w:t>
      </w:r>
    </w:p>
    <w:p w14:paraId="71BCAC83" w14:textId="77777777" w:rsidR="0034462A" w:rsidRPr="00D500D5" w:rsidRDefault="0034462A" w:rsidP="0034462A">
      <w:pPr>
        <w:pStyle w:val="ListParagraph"/>
        <w:numPr>
          <w:ilvl w:val="0"/>
          <w:numId w:val="15"/>
        </w:numPr>
        <w:spacing w:after="0" w:line="240" w:lineRule="auto"/>
        <w:rPr>
          <w:rFonts w:cstheme="minorHAnsi"/>
          <w:sz w:val="24"/>
          <w:szCs w:val="24"/>
        </w:rPr>
      </w:pPr>
      <w:r w:rsidRPr="00D500D5">
        <w:rPr>
          <w:rFonts w:cstheme="minorHAnsi"/>
          <w:sz w:val="24"/>
          <w:szCs w:val="24"/>
        </w:rPr>
        <w:t>What would help you to develop involvement further?</w:t>
      </w:r>
    </w:p>
    <w:p w14:paraId="6E331878"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ab/>
      </w:r>
      <w:r w:rsidRPr="00D500D5">
        <w:rPr>
          <w:rFonts w:cstheme="minorHAnsi"/>
          <w:sz w:val="24"/>
          <w:szCs w:val="24"/>
        </w:rPr>
        <w:tab/>
      </w:r>
    </w:p>
    <w:p w14:paraId="393EAF9A" w14:textId="77777777" w:rsidR="0034462A" w:rsidRPr="00D500D5" w:rsidRDefault="0034462A" w:rsidP="0034462A">
      <w:pPr>
        <w:pStyle w:val="ListParagraph"/>
        <w:numPr>
          <w:ilvl w:val="0"/>
          <w:numId w:val="10"/>
        </w:numPr>
        <w:spacing w:after="0" w:line="240" w:lineRule="auto"/>
        <w:ind w:left="284" w:hanging="284"/>
        <w:rPr>
          <w:rFonts w:cstheme="minorHAnsi"/>
          <w:b/>
          <w:bCs/>
          <w:sz w:val="24"/>
          <w:szCs w:val="24"/>
        </w:rPr>
      </w:pPr>
      <w:r w:rsidRPr="00D500D5">
        <w:rPr>
          <w:rFonts w:cstheme="minorHAnsi"/>
          <w:b/>
          <w:bCs/>
          <w:sz w:val="24"/>
          <w:szCs w:val="24"/>
        </w:rPr>
        <w:t>The wider context</w:t>
      </w:r>
    </w:p>
    <w:p w14:paraId="34E37219"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What influences are there on the CSS regarding involvement?</w:t>
      </w:r>
    </w:p>
    <w:p w14:paraId="149D0A0B" w14:textId="77777777" w:rsidR="0034462A" w:rsidRPr="00D500D5" w:rsidRDefault="0034462A" w:rsidP="0034462A">
      <w:pPr>
        <w:spacing w:after="0" w:line="240" w:lineRule="auto"/>
        <w:ind w:left="1440" w:hanging="1440"/>
        <w:rPr>
          <w:rFonts w:cstheme="minorHAnsi"/>
          <w:sz w:val="24"/>
          <w:szCs w:val="24"/>
        </w:rPr>
      </w:pPr>
      <w:r w:rsidRPr="00D500D5">
        <w:rPr>
          <w:rFonts w:cstheme="minorHAnsi"/>
          <w:sz w:val="24"/>
          <w:szCs w:val="24"/>
        </w:rPr>
        <w:t>Prompts:</w:t>
      </w:r>
      <w:r w:rsidRPr="00D500D5">
        <w:rPr>
          <w:rFonts w:cstheme="minorHAnsi"/>
          <w:sz w:val="24"/>
          <w:szCs w:val="24"/>
        </w:rPr>
        <w:tab/>
      </w:r>
    </w:p>
    <w:p w14:paraId="6796FD1E" w14:textId="77777777" w:rsidR="0034462A" w:rsidRPr="00D500D5" w:rsidRDefault="0034462A" w:rsidP="0034462A">
      <w:pPr>
        <w:pStyle w:val="ListParagraph"/>
        <w:numPr>
          <w:ilvl w:val="0"/>
          <w:numId w:val="16"/>
        </w:numPr>
        <w:spacing w:after="0" w:line="240" w:lineRule="auto"/>
        <w:rPr>
          <w:rFonts w:cstheme="minorHAnsi"/>
          <w:sz w:val="24"/>
          <w:szCs w:val="24"/>
        </w:rPr>
      </w:pPr>
      <w:r w:rsidRPr="00D500D5">
        <w:rPr>
          <w:rFonts w:cstheme="minorHAnsi"/>
          <w:sz w:val="24"/>
          <w:szCs w:val="24"/>
        </w:rPr>
        <w:t xml:space="preserve">For example, the host organisation?  Other organisations or groups? </w:t>
      </w:r>
    </w:p>
    <w:p w14:paraId="26795FC9" w14:textId="77777777" w:rsidR="0034462A" w:rsidRPr="00D500D5" w:rsidRDefault="0034462A" w:rsidP="0034462A">
      <w:pPr>
        <w:pStyle w:val="ListParagraph"/>
        <w:numPr>
          <w:ilvl w:val="0"/>
          <w:numId w:val="16"/>
        </w:numPr>
        <w:spacing w:after="0" w:line="240" w:lineRule="auto"/>
        <w:rPr>
          <w:rFonts w:cstheme="minorHAnsi"/>
          <w:sz w:val="24"/>
          <w:szCs w:val="24"/>
        </w:rPr>
      </w:pPr>
      <w:r w:rsidRPr="00D500D5">
        <w:rPr>
          <w:rFonts w:cstheme="minorHAnsi"/>
          <w:sz w:val="24"/>
          <w:szCs w:val="24"/>
        </w:rPr>
        <w:t>National/local policy or guidelines?</w:t>
      </w:r>
    </w:p>
    <w:p w14:paraId="195C6D7A" w14:textId="77777777" w:rsidR="0034462A" w:rsidRPr="00D500D5" w:rsidRDefault="0034462A" w:rsidP="0034462A">
      <w:pPr>
        <w:pStyle w:val="ListParagraph"/>
        <w:numPr>
          <w:ilvl w:val="0"/>
          <w:numId w:val="16"/>
        </w:numPr>
        <w:spacing w:after="0" w:line="240" w:lineRule="auto"/>
        <w:rPr>
          <w:rFonts w:cstheme="minorHAnsi"/>
          <w:sz w:val="24"/>
          <w:szCs w:val="24"/>
        </w:rPr>
      </w:pPr>
      <w:r w:rsidRPr="00D500D5">
        <w:rPr>
          <w:rFonts w:cstheme="minorHAnsi"/>
          <w:sz w:val="24"/>
          <w:szCs w:val="24"/>
        </w:rPr>
        <w:t>Ethics procedures?</w:t>
      </w:r>
    </w:p>
    <w:p w14:paraId="09E0916E" w14:textId="77777777" w:rsidR="0034462A" w:rsidRPr="00D500D5" w:rsidRDefault="0034462A" w:rsidP="0034462A">
      <w:pPr>
        <w:pStyle w:val="ListParagraph"/>
        <w:numPr>
          <w:ilvl w:val="0"/>
          <w:numId w:val="16"/>
        </w:numPr>
        <w:spacing w:after="0" w:line="240" w:lineRule="auto"/>
        <w:rPr>
          <w:rFonts w:cstheme="minorHAnsi"/>
          <w:sz w:val="24"/>
          <w:szCs w:val="24"/>
        </w:rPr>
      </w:pPr>
      <w:r w:rsidRPr="00D500D5">
        <w:rPr>
          <w:rFonts w:cstheme="minorHAnsi"/>
          <w:sz w:val="24"/>
          <w:szCs w:val="24"/>
        </w:rPr>
        <w:t>Are there any significant or influential people?</w:t>
      </w:r>
    </w:p>
    <w:p w14:paraId="0737CD9B" w14:textId="77777777" w:rsidR="0034462A" w:rsidRPr="00D500D5" w:rsidRDefault="0034462A" w:rsidP="0034462A">
      <w:pPr>
        <w:spacing w:after="0" w:line="240" w:lineRule="auto"/>
        <w:rPr>
          <w:rFonts w:cstheme="minorHAnsi"/>
          <w:sz w:val="24"/>
          <w:szCs w:val="24"/>
        </w:rPr>
      </w:pPr>
    </w:p>
    <w:p w14:paraId="02D75FF8" w14:textId="77777777" w:rsidR="0034462A" w:rsidRPr="00D500D5" w:rsidRDefault="0034462A" w:rsidP="0034462A">
      <w:pPr>
        <w:pStyle w:val="ListParagraph"/>
        <w:numPr>
          <w:ilvl w:val="0"/>
          <w:numId w:val="10"/>
        </w:numPr>
        <w:spacing w:after="0" w:line="240" w:lineRule="auto"/>
        <w:ind w:left="284" w:hanging="284"/>
        <w:rPr>
          <w:rFonts w:cstheme="minorHAnsi"/>
          <w:b/>
          <w:bCs/>
          <w:sz w:val="24"/>
          <w:szCs w:val="24"/>
        </w:rPr>
      </w:pPr>
      <w:r w:rsidRPr="00D500D5">
        <w:rPr>
          <w:rFonts w:cstheme="minorHAnsi"/>
          <w:b/>
          <w:bCs/>
          <w:sz w:val="24"/>
          <w:szCs w:val="24"/>
        </w:rPr>
        <w:t>Themes from QES</w:t>
      </w:r>
    </w:p>
    <w:p w14:paraId="1B896A76"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The review (QES) I carried out highlighted several issues.  Has the CSS encountered these?  How have they been addressed?</w:t>
      </w:r>
    </w:p>
    <w:p w14:paraId="01C601A5" w14:textId="77777777" w:rsidR="0034462A" w:rsidRPr="00D500D5" w:rsidRDefault="0034462A" w:rsidP="0034462A">
      <w:pPr>
        <w:numPr>
          <w:ilvl w:val="0"/>
          <w:numId w:val="9"/>
        </w:numPr>
        <w:spacing w:after="0" w:line="240" w:lineRule="auto"/>
        <w:contextualSpacing/>
        <w:rPr>
          <w:rFonts w:eastAsia="Arial Unicode MS" w:cstheme="minorHAnsi"/>
          <w:color w:val="000000"/>
          <w:sz w:val="24"/>
          <w:szCs w:val="24"/>
          <w:u w:color="000000"/>
          <w:lang w:val="en-US" w:eastAsia="en-GB"/>
        </w:rPr>
      </w:pPr>
      <w:r w:rsidRPr="00D500D5">
        <w:rPr>
          <w:rFonts w:eastAsia="Arial Unicode MS" w:cstheme="minorHAnsi"/>
          <w:color w:val="000000"/>
          <w:sz w:val="24"/>
          <w:szCs w:val="24"/>
          <w:u w:color="000000"/>
          <w:lang w:val="en-US" w:eastAsia="en-GB"/>
        </w:rPr>
        <w:t>Values and principles (power, “vulnerability”, paternalism, culture)</w:t>
      </w:r>
    </w:p>
    <w:p w14:paraId="2439DA14" w14:textId="77777777" w:rsidR="0034462A" w:rsidRPr="00D500D5" w:rsidRDefault="0034462A" w:rsidP="0034462A">
      <w:pPr>
        <w:numPr>
          <w:ilvl w:val="0"/>
          <w:numId w:val="9"/>
        </w:numPr>
        <w:spacing w:after="0" w:line="240" w:lineRule="auto"/>
        <w:contextualSpacing/>
        <w:rPr>
          <w:rFonts w:eastAsia="Arial Unicode MS" w:cstheme="minorHAnsi"/>
          <w:color w:val="000000"/>
          <w:sz w:val="24"/>
          <w:szCs w:val="24"/>
          <w:u w:color="000000"/>
          <w:lang w:val="en-US" w:eastAsia="en-GB"/>
        </w:rPr>
      </w:pPr>
      <w:r w:rsidRPr="00D500D5">
        <w:rPr>
          <w:rFonts w:eastAsia="Arial Unicode MS" w:cstheme="minorHAnsi"/>
          <w:color w:val="000000"/>
          <w:sz w:val="24"/>
          <w:szCs w:val="24"/>
          <w:u w:color="000000"/>
          <w:lang w:val="en-US" w:eastAsia="en-GB"/>
        </w:rPr>
        <w:t>Perspectives and diversity (how different perspectives are combined, diversity: in particular non-cancer conditions, BAME, older people, deprived areas, end of life)</w:t>
      </w:r>
    </w:p>
    <w:p w14:paraId="5A700184" w14:textId="77777777" w:rsidR="0034462A" w:rsidRPr="00D500D5" w:rsidRDefault="0034462A" w:rsidP="0034462A">
      <w:pPr>
        <w:numPr>
          <w:ilvl w:val="0"/>
          <w:numId w:val="9"/>
        </w:numPr>
        <w:spacing w:after="0" w:line="240" w:lineRule="auto"/>
        <w:contextualSpacing/>
        <w:rPr>
          <w:rFonts w:eastAsia="Arial Unicode MS" w:cstheme="minorHAnsi"/>
          <w:color w:val="000000"/>
          <w:sz w:val="24"/>
          <w:szCs w:val="24"/>
          <w:u w:color="000000"/>
          <w:lang w:val="en-US" w:eastAsia="en-GB"/>
        </w:rPr>
      </w:pPr>
      <w:r w:rsidRPr="00D500D5">
        <w:rPr>
          <w:rFonts w:eastAsia="Arial Unicode MS" w:cstheme="minorHAnsi"/>
          <w:color w:val="000000"/>
          <w:sz w:val="24"/>
          <w:szCs w:val="24"/>
          <w:u w:color="000000"/>
          <w:lang w:val="en-US" w:eastAsia="en-GB"/>
        </w:rPr>
        <w:t>Definitions and roles (blurred boundaries, multiple/changing roles of professionals)</w:t>
      </w:r>
    </w:p>
    <w:p w14:paraId="15F7040A" w14:textId="77777777" w:rsidR="0034462A" w:rsidRPr="00D500D5" w:rsidRDefault="0034462A" w:rsidP="0034462A">
      <w:pPr>
        <w:numPr>
          <w:ilvl w:val="0"/>
          <w:numId w:val="9"/>
        </w:numPr>
        <w:spacing w:after="0" w:line="240" w:lineRule="auto"/>
        <w:contextualSpacing/>
        <w:rPr>
          <w:rFonts w:eastAsia="Arial Unicode MS" w:cstheme="minorHAnsi"/>
          <w:color w:val="000000"/>
          <w:sz w:val="24"/>
          <w:szCs w:val="24"/>
          <w:u w:color="000000"/>
          <w:lang w:val="en-US" w:eastAsia="en-GB"/>
        </w:rPr>
      </w:pPr>
      <w:r w:rsidRPr="00D500D5">
        <w:rPr>
          <w:rFonts w:eastAsia="Arial Unicode MS" w:cstheme="minorHAnsi"/>
          <w:color w:val="000000"/>
          <w:sz w:val="24"/>
          <w:szCs w:val="24"/>
          <w:u w:color="000000"/>
          <w:lang w:val="en-US" w:eastAsia="en-GB"/>
        </w:rPr>
        <w:t>Emotions and impact (how are emotions addressed?  are professionals open?  what evidence of impact is there?)</w:t>
      </w:r>
    </w:p>
    <w:p w14:paraId="4062BA5E" w14:textId="77777777" w:rsidR="0034462A" w:rsidRPr="00D500D5" w:rsidRDefault="0034462A" w:rsidP="0034462A">
      <w:pPr>
        <w:pStyle w:val="ListParagraph"/>
        <w:numPr>
          <w:ilvl w:val="0"/>
          <w:numId w:val="10"/>
        </w:numPr>
        <w:spacing w:after="0" w:line="240" w:lineRule="auto"/>
        <w:ind w:left="284" w:hanging="284"/>
        <w:rPr>
          <w:rFonts w:cstheme="minorHAnsi"/>
          <w:b/>
          <w:bCs/>
          <w:sz w:val="24"/>
          <w:szCs w:val="24"/>
        </w:rPr>
      </w:pPr>
      <w:r w:rsidRPr="00D500D5">
        <w:rPr>
          <w:rFonts w:cstheme="minorHAnsi"/>
          <w:b/>
          <w:bCs/>
          <w:sz w:val="24"/>
          <w:szCs w:val="24"/>
        </w:rPr>
        <w:lastRenderedPageBreak/>
        <w:t>The palliative care context</w:t>
      </w:r>
    </w:p>
    <w:p w14:paraId="26946D9C"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What influence does being in the palliative care field have on involvement?</w:t>
      </w:r>
    </w:p>
    <w:p w14:paraId="273DBBC3"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Prompts:</w:t>
      </w:r>
      <w:r w:rsidRPr="00D500D5">
        <w:rPr>
          <w:rFonts w:cstheme="minorHAnsi"/>
          <w:sz w:val="24"/>
          <w:szCs w:val="24"/>
        </w:rPr>
        <w:tab/>
      </w:r>
    </w:p>
    <w:p w14:paraId="0658E343" w14:textId="77777777" w:rsidR="0034462A" w:rsidRPr="00D500D5" w:rsidRDefault="0034462A" w:rsidP="0034462A">
      <w:pPr>
        <w:pStyle w:val="ListParagraph"/>
        <w:numPr>
          <w:ilvl w:val="0"/>
          <w:numId w:val="17"/>
        </w:numPr>
        <w:spacing w:after="0" w:line="240" w:lineRule="auto"/>
        <w:rPr>
          <w:rFonts w:cstheme="minorHAnsi"/>
          <w:sz w:val="24"/>
          <w:szCs w:val="24"/>
        </w:rPr>
      </w:pPr>
      <w:r w:rsidRPr="00D500D5">
        <w:rPr>
          <w:rFonts w:cstheme="minorHAnsi"/>
          <w:sz w:val="24"/>
          <w:szCs w:val="24"/>
        </w:rPr>
        <w:t>Are there any particular challenges?  How do you address these?</w:t>
      </w:r>
    </w:p>
    <w:p w14:paraId="1B133664" w14:textId="77777777" w:rsidR="0034462A" w:rsidRPr="00D500D5" w:rsidRDefault="0034462A" w:rsidP="0034462A">
      <w:pPr>
        <w:pStyle w:val="ListParagraph"/>
        <w:numPr>
          <w:ilvl w:val="0"/>
          <w:numId w:val="17"/>
        </w:numPr>
        <w:spacing w:after="0" w:line="240" w:lineRule="auto"/>
        <w:rPr>
          <w:rFonts w:cstheme="minorHAnsi"/>
          <w:sz w:val="24"/>
          <w:szCs w:val="24"/>
        </w:rPr>
      </w:pPr>
      <w:r w:rsidRPr="00D500D5">
        <w:rPr>
          <w:rFonts w:cstheme="minorHAnsi"/>
          <w:sz w:val="24"/>
          <w:szCs w:val="24"/>
        </w:rPr>
        <w:t>Are there any differences between involvement in palliative care and in other areas of H&amp;SC research?  What are these?</w:t>
      </w:r>
    </w:p>
    <w:p w14:paraId="4B1A64E2" w14:textId="77777777" w:rsidR="0034462A" w:rsidRPr="00D500D5" w:rsidRDefault="0034462A" w:rsidP="0034462A">
      <w:pPr>
        <w:pStyle w:val="ListParagraph"/>
        <w:numPr>
          <w:ilvl w:val="0"/>
          <w:numId w:val="17"/>
        </w:numPr>
        <w:spacing w:after="0" w:line="240" w:lineRule="auto"/>
        <w:rPr>
          <w:rFonts w:cstheme="minorHAnsi"/>
          <w:sz w:val="24"/>
          <w:szCs w:val="24"/>
        </w:rPr>
      </w:pPr>
      <w:r w:rsidRPr="00D500D5">
        <w:rPr>
          <w:rFonts w:cstheme="minorHAnsi"/>
          <w:sz w:val="24"/>
          <w:szCs w:val="24"/>
        </w:rPr>
        <w:t>What would you put into guidance for involvement in palliative care research?</w:t>
      </w:r>
    </w:p>
    <w:p w14:paraId="4E9D01AD" w14:textId="77777777" w:rsidR="0034462A" w:rsidRPr="00D500D5" w:rsidRDefault="0034462A" w:rsidP="0034462A">
      <w:pPr>
        <w:pStyle w:val="ListParagraph"/>
        <w:numPr>
          <w:ilvl w:val="0"/>
          <w:numId w:val="17"/>
        </w:numPr>
        <w:spacing w:after="0" w:line="240" w:lineRule="auto"/>
        <w:rPr>
          <w:rFonts w:cstheme="minorHAnsi"/>
          <w:sz w:val="24"/>
          <w:szCs w:val="24"/>
        </w:rPr>
      </w:pPr>
      <w:r w:rsidRPr="00D500D5">
        <w:rPr>
          <w:rFonts w:cstheme="minorHAnsi"/>
          <w:sz w:val="24"/>
          <w:szCs w:val="24"/>
        </w:rPr>
        <w:t>What would have been particularly helpful for you regarding involvement in palliative care research?</w:t>
      </w:r>
    </w:p>
    <w:p w14:paraId="78561FF0" w14:textId="77777777" w:rsidR="0034462A" w:rsidRPr="00D500D5" w:rsidRDefault="0034462A" w:rsidP="0034462A">
      <w:pPr>
        <w:spacing w:after="0" w:line="240" w:lineRule="auto"/>
        <w:rPr>
          <w:rFonts w:cstheme="minorHAnsi"/>
          <w:sz w:val="24"/>
          <w:szCs w:val="24"/>
        </w:rPr>
      </w:pPr>
    </w:p>
    <w:p w14:paraId="1B142F14" w14:textId="77777777" w:rsidR="0034462A" w:rsidRPr="00D500D5" w:rsidRDefault="0034462A" w:rsidP="0034462A">
      <w:pPr>
        <w:pStyle w:val="ListParagraph"/>
        <w:numPr>
          <w:ilvl w:val="0"/>
          <w:numId w:val="10"/>
        </w:numPr>
        <w:spacing w:after="0" w:line="240" w:lineRule="auto"/>
        <w:ind w:left="284" w:hanging="284"/>
        <w:rPr>
          <w:rFonts w:cstheme="minorHAnsi"/>
          <w:b/>
          <w:bCs/>
          <w:sz w:val="24"/>
          <w:szCs w:val="24"/>
        </w:rPr>
      </w:pPr>
      <w:r w:rsidRPr="00D500D5">
        <w:rPr>
          <w:rFonts w:cstheme="minorHAnsi"/>
          <w:b/>
          <w:bCs/>
          <w:sz w:val="24"/>
          <w:szCs w:val="24"/>
        </w:rPr>
        <w:t>Is there anything else you’d like to say?</w:t>
      </w:r>
    </w:p>
    <w:p w14:paraId="705ED387" w14:textId="77777777" w:rsidR="0034462A" w:rsidRPr="00D500D5" w:rsidRDefault="0034462A" w:rsidP="0034462A">
      <w:pPr>
        <w:spacing w:after="0" w:line="240" w:lineRule="auto"/>
        <w:rPr>
          <w:rFonts w:cstheme="minorHAnsi"/>
          <w:sz w:val="24"/>
          <w:szCs w:val="24"/>
        </w:rPr>
      </w:pPr>
    </w:p>
    <w:p w14:paraId="00E5C3E7" w14:textId="77777777" w:rsidR="0034462A" w:rsidRPr="00166C11" w:rsidRDefault="0034462A" w:rsidP="0034462A">
      <w:pPr>
        <w:pStyle w:val="ListParagraph"/>
        <w:numPr>
          <w:ilvl w:val="0"/>
          <w:numId w:val="10"/>
        </w:numPr>
        <w:spacing w:after="0" w:line="240" w:lineRule="auto"/>
        <w:ind w:left="284" w:hanging="284"/>
        <w:rPr>
          <w:rFonts w:cstheme="minorHAnsi"/>
          <w:sz w:val="24"/>
          <w:szCs w:val="24"/>
        </w:rPr>
      </w:pPr>
      <w:r w:rsidRPr="00166C11">
        <w:rPr>
          <w:rFonts w:cstheme="minorHAnsi"/>
          <w:b/>
          <w:bCs/>
          <w:sz w:val="24"/>
          <w:szCs w:val="24"/>
        </w:rPr>
        <w:t>Case Study Approach related questions</w:t>
      </w:r>
      <w:r w:rsidRPr="00166C11">
        <w:rPr>
          <w:rFonts w:cstheme="minorHAnsi"/>
          <w:b/>
          <w:bCs/>
          <w:sz w:val="24"/>
          <w:szCs w:val="24"/>
        </w:rPr>
        <w:tab/>
      </w:r>
      <w:r w:rsidRPr="00166C11">
        <w:rPr>
          <w:rFonts w:cstheme="minorHAnsi"/>
          <w:b/>
          <w:bCs/>
          <w:sz w:val="24"/>
          <w:szCs w:val="24"/>
        </w:rPr>
        <w:tab/>
      </w:r>
    </w:p>
    <w:p w14:paraId="09993117" w14:textId="77777777" w:rsidR="0034462A" w:rsidRPr="00D500D5" w:rsidRDefault="0034462A" w:rsidP="0034462A">
      <w:pPr>
        <w:pStyle w:val="ListParagraph"/>
        <w:numPr>
          <w:ilvl w:val="0"/>
          <w:numId w:val="18"/>
        </w:numPr>
        <w:spacing w:after="0" w:line="240" w:lineRule="auto"/>
        <w:rPr>
          <w:rFonts w:cstheme="minorHAnsi"/>
          <w:sz w:val="24"/>
          <w:szCs w:val="24"/>
        </w:rPr>
      </w:pPr>
      <w:r w:rsidRPr="00D500D5">
        <w:rPr>
          <w:rFonts w:cstheme="minorHAnsi"/>
          <w:sz w:val="24"/>
          <w:szCs w:val="24"/>
        </w:rPr>
        <w:t>Who else do you think I should talk to/interview?</w:t>
      </w:r>
    </w:p>
    <w:p w14:paraId="54FCED5D" w14:textId="77777777" w:rsidR="0034462A" w:rsidRPr="00D500D5" w:rsidRDefault="0034462A" w:rsidP="0034462A">
      <w:pPr>
        <w:pStyle w:val="ListParagraph"/>
        <w:numPr>
          <w:ilvl w:val="0"/>
          <w:numId w:val="18"/>
        </w:numPr>
        <w:spacing w:after="0" w:line="240" w:lineRule="auto"/>
        <w:rPr>
          <w:rFonts w:cstheme="minorHAnsi"/>
          <w:sz w:val="24"/>
          <w:szCs w:val="24"/>
        </w:rPr>
      </w:pPr>
      <w:r w:rsidRPr="00D500D5">
        <w:rPr>
          <w:rFonts w:cstheme="minorHAnsi"/>
          <w:sz w:val="24"/>
          <w:szCs w:val="24"/>
        </w:rPr>
        <w:t>What documents should I look at?</w:t>
      </w:r>
    </w:p>
    <w:p w14:paraId="062ADBFF" w14:textId="77777777" w:rsidR="0034462A" w:rsidRPr="00D500D5" w:rsidRDefault="0034462A" w:rsidP="0034462A">
      <w:pPr>
        <w:spacing w:after="0" w:line="240" w:lineRule="auto"/>
        <w:rPr>
          <w:rFonts w:cstheme="minorHAnsi"/>
          <w:sz w:val="24"/>
          <w:szCs w:val="24"/>
        </w:rPr>
      </w:pPr>
    </w:p>
    <w:p w14:paraId="35468148" w14:textId="77777777" w:rsidR="0034462A" w:rsidRPr="00D500D5" w:rsidRDefault="0034462A" w:rsidP="0034462A">
      <w:pPr>
        <w:spacing w:after="0" w:line="240" w:lineRule="auto"/>
        <w:rPr>
          <w:rFonts w:cstheme="minorHAnsi"/>
          <w:b/>
          <w:bCs/>
          <w:sz w:val="24"/>
          <w:szCs w:val="24"/>
        </w:rPr>
      </w:pPr>
      <w:r>
        <w:rPr>
          <w:rFonts w:cstheme="minorHAnsi"/>
          <w:b/>
          <w:bCs/>
          <w:sz w:val="24"/>
          <w:szCs w:val="24"/>
        </w:rPr>
        <w:t>T</w:t>
      </w:r>
      <w:r w:rsidRPr="00D500D5">
        <w:rPr>
          <w:rFonts w:cstheme="minorHAnsi"/>
          <w:b/>
          <w:bCs/>
          <w:sz w:val="24"/>
          <w:szCs w:val="24"/>
        </w:rPr>
        <w:t>he CSS – key interviews only</w:t>
      </w:r>
    </w:p>
    <w:p w14:paraId="6CDA711C" w14:textId="77777777" w:rsidR="0034462A" w:rsidRPr="00D500D5" w:rsidRDefault="0034462A" w:rsidP="0034462A">
      <w:pPr>
        <w:spacing w:after="0" w:line="240" w:lineRule="auto"/>
        <w:rPr>
          <w:rFonts w:cstheme="minorHAnsi"/>
          <w:b/>
          <w:bCs/>
          <w:sz w:val="24"/>
          <w:szCs w:val="24"/>
        </w:rPr>
      </w:pPr>
    </w:p>
    <w:p w14:paraId="133223BB" w14:textId="77777777" w:rsidR="0034462A" w:rsidRPr="00D500D5" w:rsidRDefault="0034462A" w:rsidP="0034462A">
      <w:pPr>
        <w:spacing w:after="0" w:line="240" w:lineRule="auto"/>
        <w:rPr>
          <w:rFonts w:cstheme="minorHAnsi"/>
          <w:b/>
          <w:bCs/>
          <w:sz w:val="24"/>
          <w:szCs w:val="24"/>
        </w:rPr>
      </w:pPr>
      <w:r w:rsidRPr="00D500D5">
        <w:rPr>
          <w:rFonts w:cstheme="minorHAnsi"/>
          <w:b/>
          <w:bCs/>
          <w:sz w:val="24"/>
          <w:szCs w:val="24"/>
        </w:rPr>
        <w:t>The present:</w:t>
      </w:r>
    </w:p>
    <w:p w14:paraId="0591676C"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Can you describe the CSS?</w:t>
      </w:r>
    </w:p>
    <w:p w14:paraId="36394D56"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Prompts:</w:t>
      </w:r>
      <w:r w:rsidRPr="00D500D5">
        <w:rPr>
          <w:rFonts w:cstheme="minorHAnsi"/>
          <w:sz w:val="24"/>
          <w:szCs w:val="24"/>
        </w:rPr>
        <w:tab/>
      </w:r>
      <w:r w:rsidRPr="00D500D5">
        <w:rPr>
          <w:rFonts w:cstheme="minorHAnsi"/>
          <w:sz w:val="24"/>
          <w:szCs w:val="24"/>
        </w:rPr>
        <w:tab/>
      </w:r>
    </w:p>
    <w:p w14:paraId="4F58B16F" w14:textId="77777777" w:rsidR="0034462A" w:rsidRPr="00D500D5" w:rsidRDefault="0034462A" w:rsidP="0034462A">
      <w:pPr>
        <w:pStyle w:val="ListParagraph"/>
        <w:numPr>
          <w:ilvl w:val="0"/>
          <w:numId w:val="12"/>
        </w:numPr>
        <w:spacing w:after="0" w:line="240" w:lineRule="auto"/>
        <w:rPr>
          <w:rFonts w:cstheme="minorHAnsi"/>
          <w:sz w:val="24"/>
          <w:szCs w:val="24"/>
        </w:rPr>
      </w:pPr>
      <w:r w:rsidRPr="00D500D5">
        <w:rPr>
          <w:rFonts w:cstheme="minorHAnsi"/>
          <w:sz w:val="24"/>
          <w:szCs w:val="24"/>
        </w:rPr>
        <w:t>What does it do? What are the aims?</w:t>
      </w:r>
    </w:p>
    <w:p w14:paraId="189BDD52" w14:textId="77777777" w:rsidR="0034462A" w:rsidRPr="00D500D5" w:rsidRDefault="0034462A" w:rsidP="0034462A">
      <w:pPr>
        <w:pStyle w:val="ListParagraph"/>
        <w:numPr>
          <w:ilvl w:val="0"/>
          <w:numId w:val="12"/>
        </w:numPr>
        <w:spacing w:after="0" w:line="240" w:lineRule="auto"/>
        <w:rPr>
          <w:rFonts w:cstheme="minorHAnsi"/>
          <w:sz w:val="24"/>
          <w:szCs w:val="24"/>
        </w:rPr>
      </w:pPr>
      <w:r w:rsidRPr="00D500D5">
        <w:rPr>
          <w:rFonts w:cstheme="minorHAnsi"/>
          <w:sz w:val="24"/>
          <w:szCs w:val="24"/>
        </w:rPr>
        <w:t>What methods of involvement does it use? (eg. advisory panel, online, peer researcher)</w:t>
      </w:r>
    </w:p>
    <w:p w14:paraId="2E865F24" w14:textId="77777777" w:rsidR="0034462A" w:rsidRPr="00D500D5" w:rsidRDefault="0034462A" w:rsidP="0034462A">
      <w:pPr>
        <w:pStyle w:val="ListParagraph"/>
        <w:numPr>
          <w:ilvl w:val="0"/>
          <w:numId w:val="12"/>
        </w:numPr>
        <w:spacing w:after="0" w:line="240" w:lineRule="auto"/>
        <w:rPr>
          <w:rFonts w:cstheme="minorHAnsi"/>
          <w:sz w:val="24"/>
          <w:szCs w:val="24"/>
        </w:rPr>
      </w:pPr>
      <w:r w:rsidRPr="00D500D5">
        <w:rPr>
          <w:rFonts w:cstheme="minorHAnsi"/>
          <w:sz w:val="24"/>
          <w:szCs w:val="24"/>
        </w:rPr>
        <w:t>Is it consultation, collaboration or user-led?</w:t>
      </w:r>
    </w:p>
    <w:p w14:paraId="73FCC570" w14:textId="77777777" w:rsidR="0034462A" w:rsidRPr="00D500D5" w:rsidRDefault="0034462A" w:rsidP="0034462A">
      <w:pPr>
        <w:pStyle w:val="ListParagraph"/>
        <w:numPr>
          <w:ilvl w:val="0"/>
          <w:numId w:val="12"/>
        </w:numPr>
        <w:spacing w:after="0" w:line="240" w:lineRule="auto"/>
        <w:rPr>
          <w:rFonts w:cstheme="minorHAnsi"/>
          <w:sz w:val="24"/>
          <w:szCs w:val="24"/>
        </w:rPr>
      </w:pPr>
      <w:r w:rsidRPr="00D500D5">
        <w:rPr>
          <w:rFonts w:cstheme="minorHAnsi"/>
          <w:sz w:val="24"/>
          <w:szCs w:val="24"/>
        </w:rPr>
        <w:t>Who is involved? (eg. patients, carers, academics, clinicians and what health condition/stage of condition (end of life)?)</w:t>
      </w:r>
    </w:p>
    <w:p w14:paraId="432F3FF7" w14:textId="77777777" w:rsidR="0034462A" w:rsidRPr="00D500D5" w:rsidRDefault="0034462A" w:rsidP="0034462A">
      <w:pPr>
        <w:pStyle w:val="ListParagraph"/>
        <w:numPr>
          <w:ilvl w:val="0"/>
          <w:numId w:val="12"/>
        </w:numPr>
        <w:spacing w:after="0" w:line="240" w:lineRule="auto"/>
        <w:rPr>
          <w:rFonts w:cstheme="minorHAnsi"/>
          <w:sz w:val="24"/>
          <w:szCs w:val="24"/>
        </w:rPr>
      </w:pPr>
      <w:r w:rsidRPr="00D500D5">
        <w:rPr>
          <w:rFonts w:cstheme="minorHAnsi"/>
          <w:sz w:val="24"/>
          <w:szCs w:val="24"/>
        </w:rPr>
        <w:t>How long has it been going?</w:t>
      </w:r>
    </w:p>
    <w:p w14:paraId="06B5BE53" w14:textId="77777777" w:rsidR="0034462A" w:rsidRPr="00D500D5" w:rsidRDefault="0034462A" w:rsidP="0034462A">
      <w:pPr>
        <w:spacing w:after="0" w:line="240" w:lineRule="auto"/>
        <w:rPr>
          <w:rFonts w:cstheme="minorHAnsi"/>
          <w:sz w:val="24"/>
          <w:szCs w:val="24"/>
        </w:rPr>
      </w:pPr>
    </w:p>
    <w:p w14:paraId="05533698" w14:textId="77777777" w:rsidR="0034462A" w:rsidRPr="00D500D5" w:rsidRDefault="0034462A" w:rsidP="0034462A">
      <w:pPr>
        <w:spacing w:after="0" w:line="240" w:lineRule="auto"/>
        <w:rPr>
          <w:rFonts w:cstheme="minorHAnsi"/>
          <w:b/>
          <w:bCs/>
          <w:sz w:val="24"/>
          <w:szCs w:val="24"/>
        </w:rPr>
      </w:pPr>
      <w:r w:rsidRPr="00D500D5">
        <w:rPr>
          <w:rFonts w:cstheme="minorHAnsi"/>
          <w:b/>
          <w:bCs/>
          <w:sz w:val="24"/>
          <w:szCs w:val="24"/>
        </w:rPr>
        <w:t>The past:</w:t>
      </w:r>
    </w:p>
    <w:p w14:paraId="646220C9"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How did it start?</w:t>
      </w:r>
    </w:p>
    <w:p w14:paraId="2390A85F"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Prompts:</w:t>
      </w:r>
      <w:r w:rsidRPr="00D500D5">
        <w:rPr>
          <w:rFonts w:cstheme="minorHAnsi"/>
          <w:sz w:val="24"/>
          <w:szCs w:val="24"/>
        </w:rPr>
        <w:tab/>
      </w:r>
    </w:p>
    <w:p w14:paraId="7F9806D2" w14:textId="77777777" w:rsidR="0034462A" w:rsidRPr="00D500D5" w:rsidRDefault="0034462A" w:rsidP="0034462A">
      <w:pPr>
        <w:pStyle w:val="ListParagraph"/>
        <w:numPr>
          <w:ilvl w:val="0"/>
          <w:numId w:val="11"/>
        </w:numPr>
        <w:spacing w:after="0" w:line="240" w:lineRule="auto"/>
        <w:rPr>
          <w:rFonts w:cstheme="minorHAnsi"/>
          <w:sz w:val="24"/>
          <w:szCs w:val="24"/>
        </w:rPr>
      </w:pPr>
      <w:r w:rsidRPr="00D500D5">
        <w:rPr>
          <w:rFonts w:cstheme="minorHAnsi"/>
          <w:sz w:val="24"/>
          <w:szCs w:val="24"/>
        </w:rPr>
        <w:t xml:space="preserve">Was it planned?  </w:t>
      </w:r>
    </w:p>
    <w:p w14:paraId="064A9CFB" w14:textId="77777777" w:rsidR="0034462A" w:rsidRPr="00D500D5" w:rsidRDefault="0034462A" w:rsidP="0034462A">
      <w:pPr>
        <w:pStyle w:val="ListParagraph"/>
        <w:numPr>
          <w:ilvl w:val="0"/>
          <w:numId w:val="11"/>
        </w:numPr>
        <w:spacing w:after="0" w:line="240" w:lineRule="auto"/>
        <w:rPr>
          <w:rFonts w:cstheme="minorHAnsi"/>
          <w:sz w:val="24"/>
          <w:szCs w:val="24"/>
        </w:rPr>
      </w:pPr>
      <w:r w:rsidRPr="00D500D5">
        <w:rPr>
          <w:rFonts w:cstheme="minorHAnsi"/>
          <w:sz w:val="24"/>
          <w:szCs w:val="24"/>
        </w:rPr>
        <w:t>Who was involved in starting it?</w:t>
      </w:r>
    </w:p>
    <w:p w14:paraId="7774F1DE" w14:textId="77777777" w:rsidR="0034462A" w:rsidRPr="00D500D5" w:rsidRDefault="0034462A" w:rsidP="0034462A">
      <w:pPr>
        <w:pStyle w:val="ListParagraph"/>
        <w:numPr>
          <w:ilvl w:val="0"/>
          <w:numId w:val="11"/>
        </w:numPr>
        <w:spacing w:after="0" w:line="240" w:lineRule="auto"/>
        <w:rPr>
          <w:rFonts w:cstheme="minorHAnsi"/>
          <w:sz w:val="24"/>
          <w:szCs w:val="24"/>
        </w:rPr>
      </w:pPr>
      <w:r w:rsidRPr="00D500D5">
        <w:rPr>
          <w:rFonts w:cstheme="minorHAnsi"/>
          <w:sz w:val="24"/>
          <w:szCs w:val="24"/>
        </w:rPr>
        <w:t>Has anything changed? (eg. aims, who is involved)</w:t>
      </w:r>
    </w:p>
    <w:p w14:paraId="5C6FC3B0" w14:textId="77777777" w:rsidR="0034462A" w:rsidRPr="00D500D5" w:rsidRDefault="0034462A" w:rsidP="0034462A">
      <w:pPr>
        <w:pStyle w:val="ListParagraph"/>
        <w:numPr>
          <w:ilvl w:val="0"/>
          <w:numId w:val="11"/>
        </w:numPr>
        <w:spacing w:after="0" w:line="240" w:lineRule="auto"/>
        <w:rPr>
          <w:rFonts w:cstheme="minorHAnsi"/>
          <w:sz w:val="24"/>
          <w:szCs w:val="24"/>
        </w:rPr>
      </w:pPr>
      <w:r w:rsidRPr="00D500D5">
        <w:rPr>
          <w:rFonts w:cstheme="minorHAnsi"/>
          <w:sz w:val="24"/>
          <w:szCs w:val="24"/>
        </w:rPr>
        <w:t>What has changed?  How?  Why?  For the better/worse?</w:t>
      </w:r>
    </w:p>
    <w:p w14:paraId="46B32276" w14:textId="77777777" w:rsidR="0034462A" w:rsidRPr="00D500D5" w:rsidRDefault="0034462A" w:rsidP="0034462A">
      <w:pPr>
        <w:spacing w:after="0" w:line="240" w:lineRule="auto"/>
        <w:rPr>
          <w:rFonts w:cstheme="minorHAnsi"/>
          <w:sz w:val="24"/>
          <w:szCs w:val="24"/>
        </w:rPr>
      </w:pPr>
    </w:p>
    <w:p w14:paraId="613DD571" w14:textId="77777777" w:rsidR="0034462A" w:rsidRPr="00D500D5" w:rsidRDefault="0034462A" w:rsidP="0034462A">
      <w:pPr>
        <w:spacing w:after="0" w:line="240" w:lineRule="auto"/>
        <w:rPr>
          <w:rFonts w:cstheme="minorHAnsi"/>
          <w:b/>
          <w:bCs/>
          <w:sz w:val="24"/>
          <w:szCs w:val="24"/>
        </w:rPr>
      </w:pPr>
      <w:r w:rsidRPr="00D500D5">
        <w:rPr>
          <w:rFonts w:cstheme="minorHAnsi"/>
          <w:b/>
          <w:bCs/>
          <w:sz w:val="24"/>
          <w:szCs w:val="24"/>
        </w:rPr>
        <w:t>The future:</w:t>
      </w:r>
    </w:p>
    <w:p w14:paraId="1C324252"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How would you like to see it in the future?</w:t>
      </w:r>
    </w:p>
    <w:p w14:paraId="4F26F757" w14:textId="77777777" w:rsidR="0034462A" w:rsidRPr="00D500D5" w:rsidRDefault="0034462A" w:rsidP="0034462A">
      <w:pPr>
        <w:spacing w:after="0" w:line="240" w:lineRule="auto"/>
        <w:rPr>
          <w:rFonts w:cstheme="minorHAnsi"/>
          <w:sz w:val="24"/>
          <w:szCs w:val="24"/>
        </w:rPr>
      </w:pPr>
      <w:r w:rsidRPr="00D500D5">
        <w:rPr>
          <w:rFonts w:cstheme="minorHAnsi"/>
          <w:sz w:val="24"/>
          <w:szCs w:val="24"/>
        </w:rPr>
        <w:t>Prompts:</w:t>
      </w:r>
      <w:r w:rsidRPr="00D500D5">
        <w:rPr>
          <w:rFonts w:cstheme="minorHAnsi"/>
          <w:sz w:val="24"/>
          <w:szCs w:val="24"/>
        </w:rPr>
        <w:tab/>
      </w:r>
    </w:p>
    <w:p w14:paraId="24EB9D3F" w14:textId="77777777" w:rsidR="0034462A" w:rsidRPr="00D500D5" w:rsidRDefault="0034462A" w:rsidP="0034462A">
      <w:pPr>
        <w:pStyle w:val="ListParagraph"/>
        <w:numPr>
          <w:ilvl w:val="0"/>
          <w:numId w:val="13"/>
        </w:numPr>
        <w:spacing w:after="0" w:line="240" w:lineRule="auto"/>
        <w:rPr>
          <w:rFonts w:cstheme="minorHAnsi"/>
          <w:sz w:val="24"/>
          <w:szCs w:val="24"/>
        </w:rPr>
      </w:pPr>
      <w:r w:rsidRPr="00D500D5">
        <w:rPr>
          <w:rFonts w:cstheme="minorHAnsi"/>
          <w:sz w:val="24"/>
          <w:szCs w:val="24"/>
        </w:rPr>
        <w:t xml:space="preserve">With the benefit of hindsight, what would you change/do differently?  </w:t>
      </w:r>
      <w:r>
        <w:rPr>
          <w:rFonts w:cstheme="minorHAnsi"/>
          <w:sz w:val="24"/>
          <w:szCs w:val="24"/>
        </w:rPr>
        <w:t>Why?</w:t>
      </w:r>
    </w:p>
    <w:p w14:paraId="7DFC4F27" w14:textId="77777777" w:rsidR="0034462A" w:rsidRDefault="0034462A" w:rsidP="0034462A">
      <w:pPr>
        <w:pStyle w:val="ListParagraph"/>
        <w:numPr>
          <w:ilvl w:val="0"/>
          <w:numId w:val="13"/>
        </w:numPr>
        <w:spacing w:after="0" w:line="240" w:lineRule="auto"/>
        <w:rPr>
          <w:rFonts w:cstheme="minorHAnsi"/>
          <w:sz w:val="24"/>
          <w:szCs w:val="24"/>
        </w:rPr>
      </w:pPr>
      <w:r w:rsidRPr="00D500D5">
        <w:rPr>
          <w:rFonts w:cstheme="minorHAnsi"/>
          <w:sz w:val="24"/>
          <w:szCs w:val="24"/>
        </w:rPr>
        <w:t>How could involvement in the CSS be improved or developed in the future?</w:t>
      </w:r>
    </w:p>
    <w:p w14:paraId="53758021" w14:textId="77777777" w:rsidR="0034462A" w:rsidRPr="00D500D5" w:rsidRDefault="0034462A" w:rsidP="0034462A">
      <w:pPr>
        <w:pStyle w:val="ListParagraph"/>
        <w:spacing w:after="0" w:line="240" w:lineRule="auto"/>
        <w:rPr>
          <w:rFonts w:cstheme="minorHAnsi"/>
          <w:sz w:val="24"/>
          <w:szCs w:val="24"/>
        </w:rPr>
      </w:pPr>
    </w:p>
    <w:p w14:paraId="5DC160A8" w14:textId="77777777" w:rsidR="0034462A" w:rsidRPr="00D500D5" w:rsidRDefault="0034462A" w:rsidP="0034462A">
      <w:pPr>
        <w:spacing w:after="0" w:line="240" w:lineRule="auto"/>
        <w:rPr>
          <w:rFonts w:cstheme="minorHAnsi"/>
          <w:b/>
          <w:sz w:val="24"/>
          <w:szCs w:val="24"/>
        </w:rPr>
      </w:pPr>
      <w:r w:rsidRPr="00D500D5">
        <w:rPr>
          <w:rFonts w:cstheme="minorHAnsi"/>
          <w:b/>
          <w:sz w:val="24"/>
          <w:szCs w:val="24"/>
        </w:rPr>
        <w:t>General prompts – use at any time:</w:t>
      </w:r>
    </w:p>
    <w:p w14:paraId="5EA5F1BC" w14:textId="77777777" w:rsidR="0034462A" w:rsidRPr="00D500D5" w:rsidRDefault="0034462A" w:rsidP="0034462A">
      <w:pPr>
        <w:numPr>
          <w:ilvl w:val="0"/>
          <w:numId w:val="8"/>
        </w:numPr>
        <w:spacing w:after="0" w:line="240" w:lineRule="auto"/>
        <w:rPr>
          <w:rFonts w:cstheme="minorHAnsi"/>
          <w:sz w:val="24"/>
          <w:szCs w:val="24"/>
        </w:rPr>
      </w:pPr>
      <w:r w:rsidRPr="00D500D5">
        <w:rPr>
          <w:rFonts w:cstheme="minorHAnsi"/>
          <w:sz w:val="24"/>
          <w:szCs w:val="24"/>
        </w:rPr>
        <w:t xml:space="preserve">What was that like for you?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14:paraId="1F3797EF" w14:textId="77777777" w:rsidR="0034462A" w:rsidRPr="00D500D5" w:rsidRDefault="0034462A" w:rsidP="0034462A">
      <w:pPr>
        <w:numPr>
          <w:ilvl w:val="0"/>
          <w:numId w:val="8"/>
        </w:numPr>
        <w:spacing w:after="0" w:line="240" w:lineRule="auto"/>
        <w:rPr>
          <w:rFonts w:cstheme="minorHAnsi"/>
          <w:sz w:val="24"/>
          <w:szCs w:val="24"/>
        </w:rPr>
      </w:pPr>
      <w:r w:rsidRPr="00D500D5">
        <w:rPr>
          <w:rFonts w:cstheme="minorHAnsi"/>
          <w:sz w:val="24"/>
          <w:szCs w:val="24"/>
        </w:rPr>
        <w:t xml:space="preserve">Can you tell me anything more about that?  </w:t>
      </w:r>
    </w:p>
    <w:p w14:paraId="32CC6F1C" w14:textId="77777777" w:rsidR="0034462A" w:rsidRPr="00D500D5" w:rsidRDefault="0034462A" w:rsidP="0034462A">
      <w:pPr>
        <w:numPr>
          <w:ilvl w:val="0"/>
          <w:numId w:val="8"/>
        </w:numPr>
        <w:spacing w:after="0" w:line="240" w:lineRule="auto"/>
        <w:rPr>
          <w:rFonts w:cstheme="minorHAnsi"/>
          <w:sz w:val="24"/>
          <w:szCs w:val="24"/>
        </w:rPr>
      </w:pPr>
      <w:r w:rsidRPr="00D500D5">
        <w:rPr>
          <w:rFonts w:cstheme="minorHAnsi"/>
          <w:sz w:val="24"/>
          <w:szCs w:val="24"/>
        </w:rPr>
        <w:t xml:space="preserve">And then what happened?  </w:t>
      </w:r>
    </w:p>
    <w:p w14:paraId="67CF635B" w14:textId="77777777" w:rsidR="0034462A" w:rsidRPr="00D500D5" w:rsidRDefault="0034462A" w:rsidP="0034462A">
      <w:pPr>
        <w:numPr>
          <w:ilvl w:val="0"/>
          <w:numId w:val="8"/>
        </w:numPr>
        <w:spacing w:after="0" w:line="240" w:lineRule="auto"/>
        <w:rPr>
          <w:rFonts w:cstheme="minorHAnsi"/>
          <w:sz w:val="24"/>
          <w:szCs w:val="24"/>
        </w:rPr>
      </w:pPr>
      <w:bookmarkStart w:id="479" w:name="_Hlk152857528"/>
      <w:r w:rsidRPr="00D500D5">
        <w:rPr>
          <w:rFonts w:cstheme="minorHAnsi"/>
          <w:sz w:val="24"/>
          <w:szCs w:val="24"/>
        </w:rPr>
        <w:t xml:space="preserve">Is there anything else you’d like to add?  </w:t>
      </w:r>
    </w:p>
    <w:bookmarkEnd w:id="479"/>
    <w:p w14:paraId="1A238043" w14:textId="77777777" w:rsidR="0034462A" w:rsidRPr="00D500D5" w:rsidRDefault="0034462A" w:rsidP="0034462A">
      <w:pPr>
        <w:numPr>
          <w:ilvl w:val="0"/>
          <w:numId w:val="8"/>
        </w:numPr>
        <w:spacing w:after="0" w:line="240" w:lineRule="auto"/>
        <w:rPr>
          <w:rFonts w:cstheme="minorHAnsi"/>
          <w:sz w:val="24"/>
          <w:szCs w:val="24"/>
        </w:rPr>
      </w:pPr>
      <w:r w:rsidRPr="00D500D5">
        <w:rPr>
          <w:rFonts w:cstheme="minorHAnsi"/>
          <w:sz w:val="24"/>
          <w:szCs w:val="24"/>
        </w:rPr>
        <w:t>Have you mentioned everything you’d like to?</w:t>
      </w:r>
    </w:p>
    <w:p w14:paraId="7405BDF5" w14:textId="10BD34BA" w:rsidR="00012F85" w:rsidRPr="00F01E92" w:rsidRDefault="00012F85" w:rsidP="00012F85">
      <w:pPr>
        <w:pStyle w:val="BodyText"/>
        <w:rPr>
          <w:rFonts w:asciiTheme="minorHAnsi" w:hAnsiTheme="minorHAnsi" w:cstheme="minorHAnsi"/>
          <w:b/>
          <w:bCs/>
          <w:sz w:val="24"/>
          <w:szCs w:val="24"/>
        </w:rPr>
      </w:pPr>
      <w:bookmarkStart w:id="480" w:name="Appendix12"/>
      <w:r w:rsidRPr="00F01E92">
        <w:rPr>
          <w:rFonts w:asciiTheme="minorHAnsi" w:hAnsiTheme="minorHAnsi" w:cstheme="minorHAnsi"/>
          <w:b/>
          <w:bCs/>
          <w:noProof/>
          <w:sz w:val="24"/>
          <w:szCs w:val="24"/>
        </w:rPr>
        <w:lastRenderedPageBreak/>
        <w:drawing>
          <wp:anchor distT="0" distB="0" distL="114300" distR="114300" simplePos="0" relativeHeight="251789312" behindDoc="0" locked="0" layoutInCell="1" allowOverlap="1" wp14:anchorId="0AEE4B83" wp14:editId="72D3A299">
            <wp:simplePos x="0" y="0"/>
            <wp:positionH relativeFrom="column">
              <wp:posOffset>67310</wp:posOffset>
            </wp:positionH>
            <wp:positionV relativeFrom="paragraph">
              <wp:posOffset>282701</wp:posOffset>
            </wp:positionV>
            <wp:extent cx="1899277" cy="762761"/>
            <wp:effectExtent l="0" t="0" r="6350" b="0"/>
            <wp:wrapSquare wrapText="bothSides"/>
            <wp:docPr id="441722534" name="Image 1" descr="A close-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1722534" name="Image 1" descr="A close-up of a logo&#10;&#10;Description automatically generated"/>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1899277" cy="762761"/>
                    </a:xfrm>
                    <a:prstGeom prst="rect">
                      <a:avLst/>
                    </a:prstGeom>
                  </pic:spPr>
                </pic:pic>
              </a:graphicData>
            </a:graphic>
          </wp:anchor>
        </w:drawing>
      </w:r>
      <w:r w:rsidRPr="00F01E92">
        <w:rPr>
          <w:rFonts w:asciiTheme="minorHAnsi" w:hAnsiTheme="minorHAnsi" w:cstheme="minorHAnsi"/>
          <w:b/>
          <w:bCs/>
          <w:sz w:val="24"/>
          <w:szCs w:val="24"/>
        </w:rPr>
        <w:t>Appendix 1</w:t>
      </w:r>
      <w:r w:rsidR="0034462A">
        <w:rPr>
          <w:rFonts w:asciiTheme="minorHAnsi" w:hAnsiTheme="minorHAnsi" w:cstheme="minorHAnsi"/>
          <w:b/>
          <w:bCs/>
          <w:sz w:val="24"/>
          <w:szCs w:val="24"/>
        </w:rPr>
        <w:t>2</w:t>
      </w:r>
      <w:r w:rsidRPr="00F01E92">
        <w:rPr>
          <w:rFonts w:asciiTheme="minorHAnsi" w:hAnsiTheme="minorHAnsi" w:cstheme="minorHAnsi"/>
          <w:b/>
          <w:bCs/>
          <w:sz w:val="24"/>
          <w:szCs w:val="24"/>
        </w:rPr>
        <w:t>. Ethics approval letter, 10 September 2019</w:t>
      </w:r>
      <w:bookmarkEnd w:id="480"/>
      <w:r w:rsidRPr="00F01E92">
        <w:rPr>
          <w:rFonts w:asciiTheme="minorHAnsi" w:hAnsiTheme="minorHAnsi" w:cstheme="minorHAnsi"/>
          <w:b/>
          <w:bCs/>
          <w:sz w:val="24"/>
          <w:szCs w:val="24"/>
        </w:rPr>
        <w:br w:type="textWrapping" w:clear="all"/>
      </w:r>
    </w:p>
    <w:p w14:paraId="1B5546F5" w14:textId="77777777" w:rsidR="00012F85" w:rsidRDefault="00012F85" w:rsidP="00012F85">
      <w:pPr>
        <w:pStyle w:val="BodyText"/>
        <w:spacing w:before="27"/>
        <w:ind w:left="0"/>
        <w:rPr>
          <w:rFonts w:ascii="Times New Roman"/>
        </w:rPr>
      </w:pPr>
    </w:p>
    <w:p w14:paraId="318FEEA9" w14:textId="77777777" w:rsidR="00012F85" w:rsidRDefault="00012F85" w:rsidP="00012F85">
      <w:pPr>
        <w:pStyle w:val="BodyText"/>
        <w:spacing w:before="27"/>
        <w:ind w:left="0"/>
        <w:rPr>
          <w:rFonts w:ascii="Times New Roman"/>
        </w:rPr>
      </w:pPr>
    </w:p>
    <w:p w14:paraId="79C39212" w14:textId="77777777" w:rsidR="00012F85" w:rsidRDefault="00012F85" w:rsidP="00012F85">
      <w:pPr>
        <w:pStyle w:val="BodyText"/>
        <w:spacing w:before="27"/>
        <w:ind w:left="0"/>
        <w:rPr>
          <w:rFonts w:ascii="Times New Roman"/>
        </w:rPr>
      </w:pPr>
    </w:p>
    <w:p w14:paraId="5EC7C415" w14:textId="77777777" w:rsidR="00012F85" w:rsidRDefault="00012F85" w:rsidP="00012F85">
      <w:pPr>
        <w:pStyle w:val="BodyText"/>
        <w:spacing w:before="27"/>
        <w:ind w:left="0"/>
        <w:rPr>
          <w:rFonts w:ascii="Times New Roman"/>
        </w:rPr>
      </w:pPr>
    </w:p>
    <w:p w14:paraId="30BA4A19" w14:textId="77777777" w:rsidR="00012F85" w:rsidRDefault="00012F85" w:rsidP="00012F85">
      <w:pPr>
        <w:pStyle w:val="BodyText"/>
        <w:spacing w:before="27"/>
        <w:ind w:left="0"/>
        <w:rPr>
          <w:rFonts w:ascii="Times New Roman"/>
        </w:rPr>
      </w:pPr>
    </w:p>
    <w:p w14:paraId="75B96D35" w14:textId="77777777" w:rsidR="00012F85" w:rsidRDefault="00012F85" w:rsidP="00012F85">
      <w:pPr>
        <w:pStyle w:val="BodyText"/>
        <w:spacing w:before="27"/>
        <w:ind w:left="0"/>
        <w:rPr>
          <w:rFonts w:ascii="Times New Roman"/>
        </w:rPr>
      </w:pPr>
    </w:p>
    <w:p w14:paraId="659F7912" w14:textId="77777777" w:rsidR="00012F85" w:rsidRPr="00E753D2" w:rsidRDefault="00012F85" w:rsidP="00012F85">
      <w:pPr>
        <w:pStyle w:val="BodyText"/>
        <w:spacing w:line="249" w:lineRule="auto"/>
        <w:ind w:right="6803"/>
        <w:rPr>
          <w:rFonts w:asciiTheme="minorHAnsi" w:hAnsiTheme="minorHAnsi" w:cstheme="minorHAnsi"/>
        </w:rPr>
      </w:pPr>
      <w:r w:rsidRPr="00E753D2">
        <w:rPr>
          <w:rFonts w:asciiTheme="minorHAnsi" w:hAnsiTheme="minorHAnsi" w:cstheme="minorHAnsi"/>
          <w:w w:val="120"/>
        </w:rPr>
        <w:t>Downloaded:</w:t>
      </w:r>
      <w:r w:rsidRPr="00E753D2">
        <w:rPr>
          <w:rFonts w:asciiTheme="minorHAnsi" w:hAnsiTheme="minorHAnsi" w:cstheme="minorHAnsi"/>
          <w:spacing w:val="-12"/>
          <w:w w:val="120"/>
        </w:rPr>
        <w:t xml:space="preserve"> </w:t>
      </w:r>
      <w:r w:rsidRPr="00E753D2">
        <w:rPr>
          <w:rFonts w:asciiTheme="minorHAnsi" w:hAnsiTheme="minorHAnsi" w:cstheme="minorHAnsi"/>
          <w:w w:val="120"/>
        </w:rPr>
        <w:t xml:space="preserve">28/02/2020 </w:t>
      </w:r>
      <w:r w:rsidRPr="00E753D2">
        <w:rPr>
          <w:rFonts w:asciiTheme="minorHAnsi" w:hAnsiTheme="minorHAnsi" w:cstheme="minorHAnsi"/>
          <w:w w:val="125"/>
        </w:rPr>
        <w:t>Approved: 10/09/2019</w:t>
      </w:r>
    </w:p>
    <w:p w14:paraId="31F49A41" w14:textId="77777777" w:rsidR="00012F85" w:rsidRPr="00E753D2" w:rsidRDefault="00012F85" w:rsidP="00012F85">
      <w:pPr>
        <w:pStyle w:val="BodyText"/>
        <w:spacing w:before="161"/>
        <w:ind w:left="0"/>
        <w:rPr>
          <w:rFonts w:asciiTheme="minorHAnsi" w:hAnsiTheme="minorHAnsi" w:cstheme="minorHAnsi"/>
        </w:rPr>
      </w:pPr>
    </w:p>
    <w:p w14:paraId="0FCE8CFA" w14:textId="77777777" w:rsidR="00012F85" w:rsidRPr="00E753D2" w:rsidRDefault="00012F85" w:rsidP="00012F85">
      <w:pPr>
        <w:pStyle w:val="BodyText"/>
        <w:rPr>
          <w:rFonts w:asciiTheme="minorHAnsi" w:hAnsiTheme="minorHAnsi" w:cstheme="minorHAnsi"/>
        </w:rPr>
      </w:pPr>
      <w:r w:rsidRPr="00E753D2">
        <w:rPr>
          <w:rFonts w:asciiTheme="minorHAnsi" w:hAnsiTheme="minorHAnsi" w:cstheme="minorHAnsi"/>
          <w:w w:val="125"/>
        </w:rPr>
        <w:t>Eleni</w:t>
      </w:r>
      <w:r w:rsidRPr="00E753D2">
        <w:rPr>
          <w:rFonts w:asciiTheme="minorHAnsi" w:hAnsiTheme="minorHAnsi" w:cstheme="minorHAnsi"/>
          <w:spacing w:val="-11"/>
          <w:w w:val="125"/>
        </w:rPr>
        <w:t xml:space="preserve"> </w:t>
      </w:r>
      <w:r w:rsidRPr="00E753D2">
        <w:rPr>
          <w:rFonts w:asciiTheme="minorHAnsi" w:hAnsiTheme="minorHAnsi" w:cstheme="minorHAnsi"/>
          <w:spacing w:val="-2"/>
          <w:w w:val="125"/>
        </w:rPr>
        <w:t>Chambers</w:t>
      </w:r>
    </w:p>
    <w:p w14:paraId="020312BD" w14:textId="77777777" w:rsidR="00012F85" w:rsidRPr="00E753D2" w:rsidRDefault="00012F85" w:rsidP="00012F85">
      <w:pPr>
        <w:pStyle w:val="BodyText"/>
        <w:spacing w:before="7" w:line="249" w:lineRule="auto"/>
        <w:ind w:right="3968"/>
        <w:rPr>
          <w:rFonts w:asciiTheme="minorHAnsi" w:hAnsiTheme="minorHAnsi" w:cstheme="minorHAnsi"/>
        </w:rPr>
      </w:pPr>
      <w:r w:rsidRPr="00E753D2">
        <w:rPr>
          <w:rFonts w:asciiTheme="minorHAnsi" w:hAnsiTheme="minorHAnsi" w:cstheme="minorHAnsi"/>
          <w:spacing w:val="-2"/>
          <w:w w:val="125"/>
        </w:rPr>
        <w:t>Registration</w:t>
      </w:r>
      <w:r w:rsidRPr="00E753D2">
        <w:rPr>
          <w:rFonts w:asciiTheme="minorHAnsi" w:hAnsiTheme="minorHAnsi" w:cstheme="minorHAnsi"/>
          <w:spacing w:val="-5"/>
          <w:w w:val="125"/>
        </w:rPr>
        <w:t xml:space="preserve"> </w:t>
      </w:r>
      <w:r w:rsidRPr="00E753D2">
        <w:rPr>
          <w:rFonts w:asciiTheme="minorHAnsi" w:hAnsiTheme="minorHAnsi" w:cstheme="minorHAnsi"/>
          <w:spacing w:val="-2"/>
          <w:w w:val="125"/>
        </w:rPr>
        <w:t>number:</w:t>
      </w:r>
      <w:r w:rsidRPr="00E753D2">
        <w:rPr>
          <w:rFonts w:asciiTheme="minorHAnsi" w:hAnsiTheme="minorHAnsi" w:cstheme="minorHAnsi"/>
          <w:spacing w:val="-5"/>
          <w:w w:val="125"/>
        </w:rPr>
        <w:t xml:space="preserve"> </w:t>
      </w:r>
      <w:r w:rsidRPr="00E753D2">
        <w:rPr>
          <w:rFonts w:asciiTheme="minorHAnsi" w:hAnsiTheme="minorHAnsi" w:cstheme="minorHAnsi"/>
          <w:spacing w:val="-2"/>
          <w:w w:val="125"/>
        </w:rPr>
        <w:t xml:space="preserve">160109946 </w:t>
      </w:r>
      <w:r w:rsidRPr="00E753D2">
        <w:rPr>
          <w:rFonts w:asciiTheme="minorHAnsi" w:hAnsiTheme="minorHAnsi" w:cstheme="minorHAnsi"/>
          <w:w w:val="125"/>
        </w:rPr>
        <w:t>School</w:t>
      </w:r>
      <w:r w:rsidRPr="00E753D2">
        <w:rPr>
          <w:rFonts w:asciiTheme="minorHAnsi" w:hAnsiTheme="minorHAnsi" w:cstheme="minorHAnsi"/>
          <w:spacing w:val="-15"/>
          <w:w w:val="125"/>
        </w:rPr>
        <w:t xml:space="preserve"> </w:t>
      </w:r>
      <w:r w:rsidRPr="00E753D2">
        <w:rPr>
          <w:rFonts w:asciiTheme="minorHAnsi" w:hAnsiTheme="minorHAnsi" w:cstheme="minorHAnsi"/>
          <w:w w:val="125"/>
        </w:rPr>
        <w:t>of</w:t>
      </w:r>
      <w:r w:rsidRPr="00E753D2">
        <w:rPr>
          <w:rFonts w:asciiTheme="minorHAnsi" w:hAnsiTheme="minorHAnsi" w:cstheme="minorHAnsi"/>
          <w:spacing w:val="-15"/>
          <w:w w:val="125"/>
        </w:rPr>
        <w:t xml:space="preserve"> </w:t>
      </w:r>
      <w:r w:rsidRPr="00E753D2">
        <w:rPr>
          <w:rFonts w:asciiTheme="minorHAnsi" w:hAnsiTheme="minorHAnsi" w:cstheme="minorHAnsi"/>
          <w:w w:val="125"/>
        </w:rPr>
        <w:t>Nursing</w:t>
      </w:r>
      <w:r w:rsidRPr="00E753D2">
        <w:rPr>
          <w:rFonts w:asciiTheme="minorHAnsi" w:hAnsiTheme="minorHAnsi" w:cstheme="minorHAnsi"/>
          <w:spacing w:val="-15"/>
          <w:w w:val="125"/>
        </w:rPr>
        <w:t xml:space="preserve"> </w:t>
      </w:r>
      <w:r w:rsidRPr="00E753D2">
        <w:rPr>
          <w:rFonts w:asciiTheme="minorHAnsi" w:hAnsiTheme="minorHAnsi" w:cstheme="minorHAnsi"/>
          <w:w w:val="125"/>
        </w:rPr>
        <w:t>and</w:t>
      </w:r>
      <w:r w:rsidRPr="00E753D2">
        <w:rPr>
          <w:rFonts w:asciiTheme="minorHAnsi" w:hAnsiTheme="minorHAnsi" w:cstheme="minorHAnsi"/>
          <w:spacing w:val="-15"/>
          <w:w w:val="125"/>
        </w:rPr>
        <w:t xml:space="preserve"> </w:t>
      </w:r>
      <w:r w:rsidRPr="00E753D2">
        <w:rPr>
          <w:rFonts w:asciiTheme="minorHAnsi" w:hAnsiTheme="minorHAnsi" w:cstheme="minorHAnsi"/>
          <w:w w:val="125"/>
        </w:rPr>
        <w:t>Midwifery Programme: PhD</w:t>
      </w:r>
    </w:p>
    <w:p w14:paraId="4AF28DD0" w14:textId="77777777" w:rsidR="00012F85" w:rsidRPr="00E753D2" w:rsidRDefault="00012F85" w:rsidP="00012F85">
      <w:pPr>
        <w:pStyle w:val="BodyText"/>
        <w:spacing w:before="159"/>
        <w:ind w:left="0"/>
        <w:rPr>
          <w:rFonts w:asciiTheme="minorHAnsi" w:hAnsiTheme="minorHAnsi" w:cstheme="minorHAnsi"/>
        </w:rPr>
      </w:pPr>
    </w:p>
    <w:p w14:paraId="56374466" w14:textId="77777777" w:rsidR="00012F85" w:rsidRPr="00E753D2" w:rsidRDefault="00012F85" w:rsidP="00012F85">
      <w:pPr>
        <w:pStyle w:val="BodyText"/>
        <w:spacing w:before="1"/>
        <w:rPr>
          <w:rFonts w:asciiTheme="minorHAnsi" w:hAnsiTheme="minorHAnsi" w:cstheme="minorHAnsi"/>
        </w:rPr>
      </w:pPr>
      <w:r w:rsidRPr="00E753D2">
        <w:rPr>
          <w:rFonts w:asciiTheme="minorHAnsi" w:hAnsiTheme="minorHAnsi" w:cstheme="minorHAnsi"/>
          <w:w w:val="115"/>
        </w:rPr>
        <w:t>Dear</w:t>
      </w:r>
      <w:r w:rsidRPr="00E753D2">
        <w:rPr>
          <w:rFonts w:asciiTheme="minorHAnsi" w:hAnsiTheme="minorHAnsi" w:cstheme="minorHAnsi"/>
          <w:spacing w:val="-4"/>
          <w:w w:val="115"/>
        </w:rPr>
        <w:t xml:space="preserve"> </w:t>
      </w:r>
      <w:r w:rsidRPr="00E753D2">
        <w:rPr>
          <w:rFonts w:asciiTheme="minorHAnsi" w:hAnsiTheme="minorHAnsi" w:cstheme="minorHAnsi"/>
          <w:spacing w:val="-2"/>
          <w:w w:val="120"/>
        </w:rPr>
        <w:t>Eleni</w:t>
      </w:r>
    </w:p>
    <w:p w14:paraId="2147D3C0" w14:textId="77777777" w:rsidR="00012F85" w:rsidRPr="00E753D2" w:rsidRDefault="00012F85" w:rsidP="00012F85">
      <w:pPr>
        <w:pStyle w:val="BodyText"/>
        <w:spacing w:before="169"/>
        <w:ind w:left="0"/>
        <w:rPr>
          <w:rFonts w:asciiTheme="minorHAnsi" w:hAnsiTheme="minorHAnsi" w:cstheme="minorHAnsi"/>
        </w:rPr>
      </w:pPr>
    </w:p>
    <w:p w14:paraId="5B93264B" w14:textId="77777777" w:rsidR="00012F85" w:rsidRPr="00E753D2" w:rsidRDefault="00012F85" w:rsidP="00012F85">
      <w:pPr>
        <w:spacing w:before="1"/>
        <w:ind w:left="106"/>
        <w:rPr>
          <w:rFonts w:cstheme="minorHAnsi"/>
          <w:sz w:val="17"/>
        </w:rPr>
      </w:pPr>
      <w:r w:rsidRPr="00E753D2">
        <w:rPr>
          <w:rFonts w:cstheme="minorHAnsi"/>
          <w:b/>
          <w:w w:val="115"/>
          <w:sz w:val="17"/>
        </w:rPr>
        <w:t>PROJECT</w:t>
      </w:r>
      <w:r w:rsidRPr="00E753D2">
        <w:rPr>
          <w:rFonts w:cstheme="minorHAnsi"/>
          <w:b/>
          <w:spacing w:val="13"/>
          <w:w w:val="115"/>
          <w:sz w:val="17"/>
        </w:rPr>
        <w:t xml:space="preserve"> </w:t>
      </w:r>
      <w:r w:rsidRPr="00E753D2">
        <w:rPr>
          <w:rFonts w:cstheme="minorHAnsi"/>
          <w:b/>
          <w:w w:val="115"/>
          <w:sz w:val="17"/>
        </w:rPr>
        <w:t>TITLE:</w:t>
      </w:r>
      <w:r w:rsidRPr="00E753D2">
        <w:rPr>
          <w:rFonts w:cstheme="minorHAnsi"/>
          <w:b/>
          <w:spacing w:val="-3"/>
          <w:w w:val="115"/>
          <w:sz w:val="17"/>
        </w:rPr>
        <w:t xml:space="preserve"> </w:t>
      </w:r>
      <w:r w:rsidRPr="00E753D2">
        <w:rPr>
          <w:rFonts w:cstheme="minorHAnsi"/>
          <w:w w:val="115"/>
          <w:sz w:val="17"/>
        </w:rPr>
        <w:t>Patient</w:t>
      </w:r>
      <w:r w:rsidRPr="00E753D2">
        <w:rPr>
          <w:rFonts w:cstheme="minorHAnsi"/>
          <w:spacing w:val="6"/>
          <w:w w:val="115"/>
          <w:sz w:val="17"/>
        </w:rPr>
        <w:t xml:space="preserve"> </w:t>
      </w:r>
      <w:r w:rsidRPr="00E753D2">
        <w:rPr>
          <w:rFonts w:cstheme="minorHAnsi"/>
          <w:w w:val="115"/>
          <w:sz w:val="17"/>
        </w:rPr>
        <w:t>and</w:t>
      </w:r>
      <w:r w:rsidRPr="00E753D2">
        <w:rPr>
          <w:rFonts w:cstheme="minorHAnsi"/>
          <w:spacing w:val="6"/>
          <w:w w:val="115"/>
          <w:sz w:val="17"/>
        </w:rPr>
        <w:t xml:space="preserve"> </w:t>
      </w:r>
      <w:r w:rsidRPr="00E753D2">
        <w:rPr>
          <w:rFonts w:cstheme="minorHAnsi"/>
          <w:w w:val="115"/>
          <w:sz w:val="17"/>
        </w:rPr>
        <w:t>carer</w:t>
      </w:r>
      <w:r w:rsidRPr="00E753D2">
        <w:rPr>
          <w:rFonts w:cstheme="minorHAnsi"/>
          <w:spacing w:val="7"/>
          <w:w w:val="115"/>
          <w:sz w:val="17"/>
        </w:rPr>
        <w:t xml:space="preserve"> </w:t>
      </w:r>
      <w:r w:rsidRPr="00E753D2">
        <w:rPr>
          <w:rFonts w:cstheme="minorHAnsi"/>
          <w:w w:val="115"/>
          <w:sz w:val="17"/>
        </w:rPr>
        <w:t>involvement</w:t>
      </w:r>
      <w:r w:rsidRPr="00E753D2">
        <w:rPr>
          <w:rFonts w:cstheme="minorHAnsi"/>
          <w:spacing w:val="6"/>
          <w:w w:val="115"/>
          <w:sz w:val="17"/>
        </w:rPr>
        <w:t xml:space="preserve"> </w:t>
      </w:r>
      <w:r w:rsidRPr="00E753D2">
        <w:rPr>
          <w:rFonts w:cstheme="minorHAnsi"/>
          <w:w w:val="115"/>
          <w:sz w:val="17"/>
        </w:rPr>
        <w:t>in</w:t>
      </w:r>
      <w:r w:rsidRPr="00E753D2">
        <w:rPr>
          <w:rFonts w:cstheme="minorHAnsi"/>
          <w:spacing w:val="6"/>
          <w:w w:val="115"/>
          <w:sz w:val="17"/>
        </w:rPr>
        <w:t xml:space="preserve"> </w:t>
      </w:r>
      <w:r w:rsidRPr="00E753D2">
        <w:rPr>
          <w:rFonts w:cstheme="minorHAnsi"/>
          <w:w w:val="115"/>
          <w:sz w:val="17"/>
        </w:rPr>
        <w:t>palliative</w:t>
      </w:r>
      <w:r w:rsidRPr="00E753D2">
        <w:rPr>
          <w:rFonts w:cstheme="minorHAnsi"/>
          <w:spacing w:val="6"/>
          <w:w w:val="115"/>
          <w:sz w:val="17"/>
        </w:rPr>
        <w:t xml:space="preserve"> </w:t>
      </w:r>
      <w:r w:rsidRPr="00E753D2">
        <w:rPr>
          <w:rFonts w:cstheme="minorHAnsi"/>
          <w:w w:val="115"/>
          <w:sz w:val="17"/>
        </w:rPr>
        <w:t>care</w:t>
      </w:r>
      <w:r w:rsidRPr="00E753D2">
        <w:rPr>
          <w:rFonts w:cstheme="minorHAnsi"/>
          <w:spacing w:val="7"/>
          <w:w w:val="115"/>
          <w:sz w:val="17"/>
        </w:rPr>
        <w:t xml:space="preserve"> </w:t>
      </w:r>
      <w:r w:rsidRPr="00E753D2">
        <w:rPr>
          <w:rFonts w:cstheme="minorHAnsi"/>
          <w:spacing w:val="-2"/>
          <w:w w:val="115"/>
          <w:sz w:val="17"/>
        </w:rPr>
        <w:t>research</w:t>
      </w:r>
    </w:p>
    <w:p w14:paraId="3730F845" w14:textId="77777777" w:rsidR="00012F85" w:rsidRPr="00E753D2" w:rsidRDefault="00012F85" w:rsidP="00012F85">
      <w:pPr>
        <w:spacing w:before="6"/>
        <w:ind w:left="106"/>
        <w:rPr>
          <w:rFonts w:cstheme="minorHAnsi"/>
          <w:sz w:val="17"/>
        </w:rPr>
      </w:pPr>
      <w:r w:rsidRPr="00E753D2">
        <w:rPr>
          <w:rFonts w:cstheme="minorHAnsi"/>
          <w:b/>
          <w:w w:val="110"/>
          <w:sz w:val="17"/>
        </w:rPr>
        <w:t>APPLICATION:</w:t>
      </w:r>
      <w:r w:rsidRPr="00E753D2">
        <w:rPr>
          <w:rFonts w:cstheme="minorHAnsi"/>
          <w:b/>
          <w:spacing w:val="-10"/>
          <w:w w:val="110"/>
          <w:sz w:val="17"/>
        </w:rPr>
        <w:t xml:space="preserve"> </w:t>
      </w:r>
      <w:r w:rsidRPr="00E753D2">
        <w:rPr>
          <w:rFonts w:cstheme="minorHAnsi"/>
          <w:w w:val="110"/>
          <w:sz w:val="17"/>
        </w:rPr>
        <w:t>Reference</w:t>
      </w:r>
      <w:r w:rsidRPr="00E753D2">
        <w:rPr>
          <w:rFonts w:cstheme="minorHAnsi"/>
          <w:spacing w:val="-6"/>
          <w:w w:val="110"/>
          <w:sz w:val="17"/>
        </w:rPr>
        <w:t xml:space="preserve"> </w:t>
      </w:r>
      <w:r w:rsidRPr="00E753D2">
        <w:rPr>
          <w:rFonts w:cstheme="minorHAnsi"/>
          <w:w w:val="110"/>
          <w:sz w:val="17"/>
        </w:rPr>
        <w:t>Number</w:t>
      </w:r>
      <w:r w:rsidRPr="00E753D2">
        <w:rPr>
          <w:rFonts w:cstheme="minorHAnsi"/>
          <w:spacing w:val="-5"/>
          <w:w w:val="110"/>
          <w:sz w:val="17"/>
        </w:rPr>
        <w:t xml:space="preserve"> </w:t>
      </w:r>
      <w:r w:rsidRPr="00E753D2">
        <w:rPr>
          <w:rFonts w:cstheme="minorHAnsi"/>
          <w:spacing w:val="-2"/>
          <w:w w:val="110"/>
          <w:sz w:val="17"/>
        </w:rPr>
        <w:t>030707</w:t>
      </w:r>
    </w:p>
    <w:p w14:paraId="6CB12D8E" w14:textId="77777777" w:rsidR="00012F85" w:rsidRDefault="00012F85" w:rsidP="00012F85">
      <w:pPr>
        <w:pStyle w:val="BodyText"/>
        <w:spacing w:before="175" w:line="249" w:lineRule="auto"/>
        <w:ind w:right="-1"/>
        <w:rPr>
          <w:rFonts w:asciiTheme="minorHAnsi" w:hAnsiTheme="minorHAnsi" w:cstheme="minorHAnsi"/>
          <w:w w:val="120"/>
        </w:rPr>
      </w:pPr>
      <w:r w:rsidRPr="00E753D2">
        <w:rPr>
          <w:rFonts w:asciiTheme="minorHAnsi" w:hAnsiTheme="minorHAnsi" w:cstheme="minorHAnsi"/>
          <w:w w:val="120"/>
        </w:rPr>
        <w:t xml:space="preserve">On behalf of the University ethics reviewers who reviewed your project, I am pleased to inform you that on 10/09/2019 the above-named project was </w:t>
      </w:r>
      <w:r w:rsidRPr="00E753D2">
        <w:rPr>
          <w:rFonts w:asciiTheme="minorHAnsi" w:hAnsiTheme="minorHAnsi" w:cstheme="minorHAnsi"/>
          <w:b/>
          <w:w w:val="120"/>
        </w:rPr>
        <w:t xml:space="preserve">approved </w:t>
      </w:r>
      <w:r w:rsidRPr="00E753D2">
        <w:rPr>
          <w:rFonts w:asciiTheme="minorHAnsi" w:hAnsiTheme="minorHAnsi" w:cstheme="minorHAnsi"/>
          <w:w w:val="120"/>
        </w:rPr>
        <w:t>on ethics grounds, on the basis that you will adhere to the following documentation that you submitted for ethics review:</w:t>
      </w:r>
    </w:p>
    <w:p w14:paraId="0BDC7138" w14:textId="77777777" w:rsidR="00012F85" w:rsidRDefault="00012F85" w:rsidP="00012F85">
      <w:pPr>
        <w:pStyle w:val="BodyText"/>
        <w:spacing w:before="175" w:line="249" w:lineRule="auto"/>
        <w:ind w:right="-1"/>
        <w:rPr>
          <w:rFonts w:asciiTheme="minorHAnsi" w:hAnsiTheme="minorHAnsi" w:cstheme="minorHAnsi"/>
          <w:w w:val="120"/>
        </w:rPr>
      </w:pPr>
    </w:p>
    <w:p w14:paraId="428D1903" w14:textId="77777777" w:rsidR="00012F85" w:rsidRDefault="00012F85" w:rsidP="00012F85">
      <w:pPr>
        <w:pStyle w:val="BodyText"/>
        <w:numPr>
          <w:ilvl w:val="0"/>
          <w:numId w:val="87"/>
        </w:numPr>
        <w:ind w:right="272"/>
        <w:rPr>
          <w:rFonts w:asciiTheme="minorHAnsi" w:hAnsiTheme="minorHAnsi" w:cstheme="minorHAnsi"/>
          <w:w w:val="120"/>
        </w:rPr>
      </w:pPr>
      <w:r>
        <w:rPr>
          <w:rFonts w:asciiTheme="minorHAnsi" w:hAnsiTheme="minorHAnsi" w:cstheme="minorHAnsi"/>
          <w:w w:val="120"/>
        </w:rPr>
        <w:t>University research ethics application form 030707 (form submission date: 08/09/2019); (expected project end date: 30/09/2022).</w:t>
      </w:r>
    </w:p>
    <w:p w14:paraId="3A056DFE" w14:textId="77777777" w:rsidR="00012F85" w:rsidRDefault="00012F85" w:rsidP="00012F85">
      <w:pPr>
        <w:pStyle w:val="BodyText"/>
        <w:numPr>
          <w:ilvl w:val="0"/>
          <w:numId w:val="87"/>
        </w:numPr>
        <w:ind w:right="272"/>
        <w:rPr>
          <w:rFonts w:asciiTheme="minorHAnsi" w:hAnsiTheme="minorHAnsi" w:cstheme="minorHAnsi"/>
          <w:w w:val="120"/>
        </w:rPr>
      </w:pPr>
      <w:r>
        <w:rPr>
          <w:rFonts w:asciiTheme="minorHAnsi" w:hAnsiTheme="minorHAnsi" w:cstheme="minorHAnsi"/>
          <w:w w:val="120"/>
        </w:rPr>
        <w:t>Participant information sheet 1070169 version 2 (08/09/2019).</w:t>
      </w:r>
    </w:p>
    <w:p w14:paraId="7D59844F" w14:textId="77777777" w:rsidR="00012F85" w:rsidRDefault="00012F85" w:rsidP="00012F85">
      <w:pPr>
        <w:pStyle w:val="BodyText"/>
        <w:numPr>
          <w:ilvl w:val="0"/>
          <w:numId w:val="87"/>
        </w:numPr>
        <w:ind w:right="272"/>
        <w:rPr>
          <w:rFonts w:asciiTheme="minorHAnsi" w:hAnsiTheme="minorHAnsi" w:cstheme="minorHAnsi"/>
          <w:w w:val="120"/>
        </w:rPr>
      </w:pPr>
      <w:r>
        <w:rPr>
          <w:rFonts w:asciiTheme="minorHAnsi" w:hAnsiTheme="minorHAnsi" w:cstheme="minorHAnsi"/>
          <w:w w:val="120"/>
        </w:rPr>
        <w:t>Participant information sheet 1070170 version 2 (08/09/2019).</w:t>
      </w:r>
    </w:p>
    <w:p w14:paraId="6E35BF23" w14:textId="77777777" w:rsidR="00012F85" w:rsidRDefault="00012F85" w:rsidP="00012F85">
      <w:pPr>
        <w:pStyle w:val="BodyText"/>
        <w:numPr>
          <w:ilvl w:val="0"/>
          <w:numId w:val="87"/>
        </w:numPr>
        <w:ind w:right="272"/>
        <w:rPr>
          <w:rFonts w:asciiTheme="minorHAnsi" w:hAnsiTheme="minorHAnsi" w:cstheme="minorHAnsi"/>
          <w:w w:val="120"/>
        </w:rPr>
      </w:pPr>
      <w:r>
        <w:rPr>
          <w:rFonts w:asciiTheme="minorHAnsi" w:hAnsiTheme="minorHAnsi" w:cstheme="minorHAnsi"/>
          <w:w w:val="120"/>
        </w:rPr>
        <w:t>Participant consent form 1070171 version 2 (08/09/2019).</w:t>
      </w:r>
    </w:p>
    <w:p w14:paraId="1EF2860C" w14:textId="77777777" w:rsidR="00012F85" w:rsidRPr="00E753D2" w:rsidRDefault="00012F85" w:rsidP="00012F85">
      <w:pPr>
        <w:pStyle w:val="BodyText"/>
        <w:numPr>
          <w:ilvl w:val="0"/>
          <w:numId w:val="87"/>
        </w:numPr>
        <w:ind w:right="272"/>
        <w:rPr>
          <w:rFonts w:asciiTheme="minorHAnsi" w:hAnsiTheme="minorHAnsi" w:cstheme="minorHAnsi"/>
        </w:rPr>
      </w:pPr>
      <w:r>
        <w:rPr>
          <w:rFonts w:asciiTheme="minorHAnsi" w:hAnsiTheme="minorHAnsi" w:cstheme="minorHAnsi"/>
          <w:w w:val="120"/>
        </w:rPr>
        <w:t>Participant consent form 1070172 version 2 (08/09/2019).</w:t>
      </w:r>
    </w:p>
    <w:p w14:paraId="590D363A" w14:textId="77777777" w:rsidR="00012F85" w:rsidRPr="00E753D2" w:rsidRDefault="00012F85" w:rsidP="00012F85">
      <w:pPr>
        <w:pStyle w:val="BodyText"/>
        <w:spacing w:before="173"/>
        <w:rPr>
          <w:rFonts w:asciiTheme="minorHAnsi" w:hAnsiTheme="minorHAnsi" w:cstheme="minorHAnsi"/>
        </w:rPr>
      </w:pPr>
      <w:r w:rsidRPr="00E753D2">
        <w:rPr>
          <w:rFonts w:asciiTheme="minorHAnsi" w:hAnsiTheme="minorHAnsi" w:cstheme="minorHAnsi"/>
          <w:w w:val="120"/>
        </w:rPr>
        <w:t>The</w:t>
      </w:r>
      <w:r w:rsidRPr="00E753D2">
        <w:rPr>
          <w:rFonts w:asciiTheme="minorHAnsi" w:hAnsiTheme="minorHAnsi" w:cstheme="minorHAnsi"/>
          <w:spacing w:val="-3"/>
          <w:w w:val="120"/>
        </w:rPr>
        <w:t xml:space="preserve"> </w:t>
      </w:r>
      <w:r w:rsidRPr="00E753D2">
        <w:rPr>
          <w:rFonts w:asciiTheme="minorHAnsi" w:hAnsiTheme="minorHAnsi" w:cstheme="minorHAnsi"/>
          <w:w w:val="120"/>
        </w:rPr>
        <w:t>following</w:t>
      </w:r>
      <w:r w:rsidRPr="00E753D2">
        <w:rPr>
          <w:rFonts w:asciiTheme="minorHAnsi" w:hAnsiTheme="minorHAnsi" w:cstheme="minorHAnsi"/>
          <w:spacing w:val="-2"/>
          <w:w w:val="120"/>
        </w:rPr>
        <w:t xml:space="preserve"> </w:t>
      </w:r>
      <w:r w:rsidRPr="00E753D2">
        <w:rPr>
          <w:rFonts w:asciiTheme="minorHAnsi" w:hAnsiTheme="minorHAnsi" w:cstheme="minorHAnsi"/>
          <w:w w:val="120"/>
        </w:rPr>
        <w:t>optional</w:t>
      </w:r>
      <w:r w:rsidRPr="00E753D2">
        <w:rPr>
          <w:rFonts w:asciiTheme="minorHAnsi" w:hAnsiTheme="minorHAnsi" w:cstheme="minorHAnsi"/>
          <w:spacing w:val="-2"/>
          <w:w w:val="120"/>
        </w:rPr>
        <w:t xml:space="preserve"> </w:t>
      </w:r>
      <w:r w:rsidRPr="00E753D2">
        <w:rPr>
          <w:rFonts w:asciiTheme="minorHAnsi" w:hAnsiTheme="minorHAnsi" w:cstheme="minorHAnsi"/>
          <w:w w:val="120"/>
        </w:rPr>
        <w:t>amendments</w:t>
      </w:r>
      <w:r w:rsidRPr="00E753D2">
        <w:rPr>
          <w:rFonts w:asciiTheme="minorHAnsi" w:hAnsiTheme="minorHAnsi" w:cstheme="minorHAnsi"/>
          <w:spacing w:val="-3"/>
          <w:w w:val="120"/>
        </w:rPr>
        <w:t xml:space="preserve"> </w:t>
      </w:r>
      <w:r w:rsidRPr="00E753D2">
        <w:rPr>
          <w:rFonts w:asciiTheme="minorHAnsi" w:hAnsiTheme="minorHAnsi" w:cstheme="minorHAnsi"/>
          <w:w w:val="120"/>
        </w:rPr>
        <w:t>were</w:t>
      </w:r>
      <w:r w:rsidRPr="00E753D2">
        <w:rPr>
          <w:rFonts w:asciiTheme="minorHAnsi" w:hAnsiTheme="minorHAnsi" w:cstheme="minorHAnsi"/>
          <w:spacing w:val="-2"/>
          <w:w w:val="120"/>
        </w:rPr>
        <w:t xml:space="preserve"> suggested:</w:t>
      </w:r>
    </w:p>
    <w:p w14:paraId="6AE62DED" w14:textId="77777777" w:rsidR="00012F85" w:rsidRPr="00E753D2" w:rsidRDefault="00012F85" w:rsidP="00012F85">
      <w:pPr>
        <w:spacing w:before="173" w:line="247" w:lineRule="auto"/>
        <w:ind w:left="106" w:right="165"/>
        <w:rPr>
          <w:rFonts w:cstheme="minorHAnsi"/>
          <w:i/>
          <w:sz w:val="17"/>
        </w:rPr>
      </w:pPr>
      <w:r w:rsidRPr="00E753D2">
        <w:rPr>
          <w:rFonts w:cstheme="minorHAnsi"/>
          <w:i/>
          <w:w w:val="110"/>
          <w:sz w:val="17"/>
        </w:rPr>
        <w:t>The</w:t>
      </w:r>
      <w:r w:rsidRPr="00E753D2">
        <w:rPr>
          <w:rFonts w:cstheme="minorHAnsi"/>
          <w:i/>
          <w:spacing w:val="-1"/>
          <w:w w:val="110"/>
          <w:sz w:val="17"/>
        </w:rPr>
        <w:t xml:space="preserve"> </w:t>
      </w:r>
      <w:r w:rsidRPr="00E753D2">
        <w:rPr>
          <w:rFonts w:cstheme="minorHAnsi"/>
          <w:i/>
          <w:w w:val="110"/>
          <w:sz w:val="17"/>
        </w:rPr>
        <w:t>lead</w:t>
      </w:r>
      <w:r w:rsidRPr="00E753D2">
        <w:rPr>
          <w:rFonts w:cstheme="minorHAnsi"/>
          <w:i/>
          <w:spacing w:val="-2"/>
          <w:w w:val="110"/>
          <w:sz w:val="17"/>
        </w:rPr>
        <w:t xml:space="preserve"> </w:t>
      </w:r>
      <w:r w:rsidRPr="00E753D2">
        <w:rPr>
          <w:rFonts w:cstheme="minorHAnsi"/>
          <w:i/>
          <w:w w:val="110"/>
          <w:sz w:val="17"/>
        </w:rPr>
        <w:t>researcher</w:t>
      </w:r>
      <w:r w:rsidRPr="00E753D2">
        <w:rPr>
          <w:rFonts w:cstheme="minorHAnsi"/>
          <w:i/>
          <w:spacing w:val="-2"/>
          <w:w w:val="110"/>
          <w:sz w:val="17"/>
        </w:rPr>
        <w:t xml:space="preserve"> </w:t>
      </w:r>
      <w:r w:rsidRPr="00E753D2">
        <w:rPr>
          <w:rFonts w:cstheme="minorHAnsi"/>
          <w:i/>
          <w:w w:val="110"/>
          <w:sz w:val="17"/>
        </w:rPr>
        <w:t>is</w:t>
      </w:r>
      <w:r w:rsidRPr="00E753D2">
        <w:rPr>
          <w:rFonts w:cstheme="minorHAnsi"/>
          <w:i/>
          <w:spacing w:val="-2"/>
          <w:w w:val="110"/>
          <w:sz w:val="17"/>
        </w:rPr>
        <w:t xml:space="preserve"> </w:t>
      </w:r>
      <w:r w:rsidRPr="00E753D2">
        <w:rPr>
          <w:rFonts w:cstheme="minorHAnsi"/>
          <w:i/>
          <w:w w:val="110"/>
          <w:sz w:val="17"/>
        </w:rPr>
        <w:t>supporting</w:t>
      </w:r>
      <w:r w:rsidRPr="00E753D2">
        <w:rPr>
          <w:rFonts w:cstheme="minorHAnsi"/>
          <w:i/>
          <w:spacing w:val="-2"/>
          <w:w w:val="110"/>
          <w:sz w:val="17"/>
        </w:rPr>
        <w:t xml:space="preserve"> </w:t>
      </w:r>
      <w:r w:rsidRPr="00E753D2">
        <w:rPr>
          <w:rFonts w:cstheme="minorHAnsi"/>
          <w:i/>
          <w:w w:val="110"/>
          <w:sz w:val="17"/>
        </w:rPr>
        <w:t>and</w:t>
      </w:r>
      <w:r w:rsidRPr="00E753D2">
        <w:rPr>
          <w:rFonts w:cstheme="minorHAnsi"/>
          <w:i/>
          <w:spacing w:val="-2"/>
          <w:w w:val="110"/>
          <w:sz w:val="17"/>
        </w:rPr>
        <w:t xml:space="preserve"> </w:t>
      </w:r>
      <w:r w:rsidRPr="00E753D2">
        <w:rPr>
          <w:rFonts w:cstheme="minorHAnsi"/>
          <w:i/>
          <w:w w:val="110"/>
          <w:sz w:val="17"/>
        </w:rPr>
        <w:t>is</w:t>
      </w:r>
      <w:r w:rsidRPr="00E753D2">
        <w:rPr>
          <w:rFonts w:cstheme="minorHAnsi"/>
          <w:i/>
          <w:spacing w:val="-2"/>
          <w:w w:val="110"/>
          <w:sz w:val="17"/>
        </w:rPr>
        <w:t xml:space="preserve"> </w:t>
      </w:r>
      <w:r w:rsidRPr="00E753D2">
        <w:rPr>
          <w:rFonts w:cstheme="minorHAnsi"/>
          <w:i/>
          <w:w w:val="110"/>
          <w:sz w:val="17"/>
        </w:rPr>
        <w:t>being</w:t>
      </w:r>
      <w:r w:rsidRPr="00E753D2">
        <w:rPr>
          <w:rFonts w:cstheme="minorHAnsi"/>
          <w:i/>
          <w:spacing w:val="-1"/>
          <w:w w:val="110"/>
          <w:sz w:val="17"/>
        </w:rPr>
        <w:t xml:space="preserve"> </w:t>
      </w:r>
      <w:r w:rsidRPr="00E753D2">
        <w:rPr>
          <w:rFonts w:cstheme="minorHAnsi"/>
          <w:i/>
          <w:w w:val="110"/>
          <w:sz w:val="17"/>
        </w:rPr>
        <w:t>supported</w:t>
      </w:r>
      <w:r w:rsidRPr="00E753D2">
        <w:rPr>
          <w:rFonts w:cstheme="minorHAnsi"/>
          <w:i/>
          <w:spacing w:val="-2"/>
          <w:w w:val="110"/>
          <w:sz w:val="17"/>
        </w:rPr>
        <w:t xml:space="preserve"> </w:t>
      </w:r>
      <w:r w:rsidRPr="00E753D2">
        <w:rPr>
          <w:rFonts w:cstheme="minorHAnsi"/>
          <w:i/>
          <w:w w:val="110"/>
          <w:sz w:val="17"/>
        </w:rPr>
        <w:t>by</w:t>
      </w:r>
      <w:r w:rsidRPr="00E753D2">
        <w:rPr>
          <w:rFonts w:cstheme="minorHAnsi"/>
          <w:i/>
          <w:spacing w:val="-1"/>
          <w:w w:val="110"/>
          <w:sz w:val="17"/>
        </w:rPr>
        <w:t xml:space="preserve"> </w:t>
      </w:r>
      <w:r w:rsidRPr="00E753D2">
        <w:rPr>
          <w:rFonts w:cstheme="minorHAnsi"/>
          <w:i/>
          <w:w w:val="110"/>
          <w:sz w:val="17"/>
        </w:rPr>
        <w:t>a</w:t>
      </w:r>
      <w:r w:rsidRPr="00E753D2">
        <w:rPr>
          <w:rFonts w:cstheme="minorHAnsi"/>
          <w:i/>
          <w:spacing w:val="-1"/>
          <w:w w:val="110"/>
          <w:sz w:val="17"/>
        </w:rPr>
        <w:t xml:space="preserve"> </w:t>
      </w:r>
      <w:r w:rsidRPr="00E753D2">
        <w:rPr>
          <w:rFonts w:cstheme="minorHAnsi"/>
          <w:i/>
          <w:w w:val="110"/>
          <w:sz w:val="17"/>
        </w:rPr>
        <w:t>PPI</w:t>
      </w:r>
      <w:r w:rsidRPr="00E753D2">
        <w:rPr>
          <w:rFonts w:cstheme="minorHAnsi"/>
          <w:i/>
          <w:spacing w:val="-1"/>
          <w:w w:val="110"/>
          <w:sz w:val="17"/>
        </w:rPr>
        <w:t xml:space="preserve"> </w:t>
      </w:r>
      <w:r w:rsidRPr="00E753D2">
        <w:rPr>
          <w:rFonts w:cstheme="minorHAnsi"/>
          <w:i/>
          <w:w w:val="110"/>
          <w:sz w:val="17"/>
        </w:rPr>
        <w:t>group.</w:t>
      </w:r>
      <w:r w:rsidRPr="00E753D2">
        <w:rPr>
          <w:rFonts w:cstheme="minorHAnsi"/>
          <w:i/>
          <w:spacing w:val="-2"/>
          <w:w w:val="110"/>
          <w:sz w:val="17"/>
        </w:rPr>
        <w:t xml:space="preserve"> </w:t>
      </w:r>
      <w:r w:rsidRPr="00E753D2">
        <w:rPr>
          <w:rFonts w:cstheme="minorHAnsi"/>
          <w:i/>
          <w:w w:val="110"/>
          <w:sz w:val="17"/>
        </w:rPr>
        <w:t>This</w:t>
      </w:r>
      <w:r w:rsidRPr="00E753D2">
        <w:rPr>
          <w:rFonts w:cstheme="minorHAnsi"/>
          <w:i/>
          <w:spacing w:val="-2"/>
          <w:w w:val="110"/>
          <w:sz w:val="17"/>
        </w:rPr>
        <w:t xml:space="preserve"> </w:t>
      </w:r>
      <w:r w:rsidRPr="00E753D2">
        <w:rPr>
          <w:rFonts w:cstheme="minorHAnsi"/>
          <w:i/>
          <w:w w:val="110"/>
          <w:sz w:val="17"/>
        </w:rPr>
        <w:t>requires</w:t>
      </w:r>
      <w:r w:rsidRPr="00E753D2">
        <w:rPr>
          <w:rFonts w:cstheme="minorHAnsi"/>
          <w:i/>
          <w:spacing w:val="-2"/>
          <w:w w:val="110"/>
          <w:sz w:val="17"/>
        </w:rPr>
        <w:t xml:space="preserve"> </w:t>
      </w:r>
      <w:r w:rsidRPr="00E753D2">
        <w:rPr>
          <w:rFonts w:cstheme="minorHAnsi"/>
          <w:i/>
          <w:w w:val="110"/>
          <w:sz w:val="17"/>
        </w:rPr>
        <w:t>commitment</w:t>
      </w:r>
      <w:r w:rsidRPr="00E753D2">
        <w:rPr>
          <w:rFonts w:cstheme="minorHAnsi"/>
          <w:i/>
          <w:spacing w:val="-1"/>
          <w:w w:val="110"/>
          <w:sz w:val="17"/>
        </w:rPr>
        <w:t xml:space="preserve"> </w:t>
      </w:r>
      <w:r w:rsidRPr="00E753D2">
        <w:rPr>
          <w:rFonts w:cstheme="minorHAnsi"/>
          <w:i/>
          <w:w w:val="110"/>
          <w:sz w:val="17"/>
        </w:rPr>
        <w:t>from</w:t>
      </w:r>
      <w:r w:rsidRPr="00E753D2">
        <w:rPr>
          <w:rFonts w:cstheme="minorHAnsi"/>
          <w:i/>
          <w:spacing w:val="-2"/>
          <w:w w:val="110"/>
          <w:sz w:val="17"/>
        </w:rPr>
        <w:t xml:space="preserve"> </w:t>
      </w:r>
      <w:r w:rsidRPr="00E753D2">
        <w:rPr>
          <w:rFonts w:cstheme="minorHAnsi"/>
          <w:i/>
          <w:w w:val="110"/>
          <w:sz w:val="17"/>
        </w:rPr>
        <w:t>the</w:t>
      </w:r>
      <w:r w:rsidRPr="00E753D2">
        <w:rPr>
          <w:rFonts w:cstheme="minorHAnsi"/>
          <w:i/>
          <w:spacing w:val="-1"/>
          <w:w w:val="110"/>
          <w:sz w:val="17"/>
        </w:rPr>
        <w:t xml:space="preserve"> </w:t>
      </w:r>
      <w:r w:rsidRPr="00E753D2">
        <w:rPr>
          <w:rFonts w:cstheme="minorHAnsi"/>
          <w:i/>
          <w:w w:val="110"/>
          <w:sz w:val="17"/>
        </w:rPr>
        <w:t>PPI</w:t>
      </w:r>
      <w:r w:rsidRPr="00E753D2">
        <w:rPr>
          <w:rFonts w:cstheme="minorHAnsi"/>
          <w:i/>
          <w:spacing w:val="-1"/>
          <w:w w:val="110"/>
          <w:sz w:val="17"/>
        </w:rPr>
        <w:t xml:space="preserve"> </w:t>
      </w:r>
      <w:r w:rsidRPr="00E753D2">
        <w:rPr>
          <w:rFonts w:cstheme="minorHAnsi"/>
          <w:i/>
          <w:w w:val="110"/>
          <w:sz w:val="17"/>
        </w:rPr>
        <w:t>group</w:t>
      </w:r>
      <w:r w:rsidRPr="00E753D2">
        <w:rPr>
          <w:rFonts w:cstheme="minorHAnsi"/>
          <w:i/>
          <w:spacing w:val="-2"/>
          <w:w w:val="110"/>
          <w:sz w:val="17"/>
        </w:rPr>
        <w:t xml:space="preserve"> </w:t>
      </w:r>
      <w:r w:rsidRPr="00E753D2">
        <w:rPr>
          <w:rFonts w:cstheme="minorHAnsi"/>
          <w:i/>
          <w:w w:val="110"/>
          <w:sz w:val="17"/>
        </w:rPr>
        <w:t>and potentially</w:t>
      </w:r>
      <w:r w:rsidRPr="00E753D2">
        <w:rPr>
          <w:rFonts w:cstheme="minorHAnsi"/>
          <w:i/>
          <w:spacing w:val="-5"/>
          <w:w w:val="110"/>
          <w:sz w:val="17"/>
        </w:rPr>
        <w:t xml:space="preserve"> </w:t>
      </w:r>
      <w:r w:rsidRPr="00E753D2">
        <w:rPr>
          <w:rFonts w:cstheme="minorHAnsi"/>
          <w:i/>
          <w:w w:val="110"/>
          <w:sz w:val="17"/>
        </w:rPr>
        <w:t>presents</w:t>
      </w:r>
      <w:r w:rsidRPr="00E753D2">
        <w:rPr>
          <w:rFonts w:cstheme="minorHAnsi"/>
          <w:i/>
          <w:spacing w:val="-6"/>
          <w:w w:val="110"/>
          <w:sz w:val="17"/>
        </w:rPr>
        <w:t xml:space="preserve"> </w:t>
      </w:r>
      <w:r w:rsidRPr="00E753D2">
        <w:rPr>
          <w:rFonts w:cstheme="minorHAnsi"/>
          <w:i/>
          <w:w w:val="110"/>
          <w:sz w:val="17"/>
        </w:rPr>
        <w:t>as</w:t>
      </w:r>
      <w:r w:rsidRPr="00E753D2">
        <w:rPr>
          <w:rFonts w:cstheme="minorHAnsi"/>
          <w:i/>
          <w:spacing w:val="-6"/>
          <w:w w:val="110"/>
          <w:sz w:val="17"/>
        </w:rPr>
        <w:t xml:space="preserve"> </w:t>
      </w:r>
      <w:r w:rsidRPr="00E753D2">
        <w:rPr>
          <w:rFonts w:cstheme="minorHAnsi"/>
          <w:i/>
          <w:w w:val="110"/>
          <w:sz w:val="17"/>
        </w:rPr>
        <w:t>a</w:t>
      </w:r>
      <w:r w:rsidRPr="00E753D2">
        <w:rPr>
          <w:rFonts w:cstheme="minorHAnsi"/>
          <w:i/>
          <w:spacing w:val="-5"/>
          <w:w w:val="110"/>
          <w:sz w:val="17"/>
        </w:rPr>
        <w:t xml:space="preserve"> </w:t>
      </w:r>
      <w:r w:rsidRPr="00E753D2">
        <w:rPr>
          <w:rFonts w:cstheme="minorHAnsi"/>
          <w:i/>
          <w:w w:val="110"/>
          <w:sz w:val="17"/>
        </w:rPr>
        <w:t>possible</w:t>
      </w:r>
      <w:r w:rsidRPr="00E753D2">
        <w:rPr>
          <w:rFonts w:cstheme="minorHAnsi"/>
          <w:i/>
          <w:spacing w:val="-5"/>
          <w:w w:val="110"/>
          <w:sz w:val="17"/>
        </w:rPr>
        <w:t xml:space="preserve"> </w:t>
      </w:r>
      <w:r w:rsidRPr="00E753D2">
        <w:rPr>
          <w:rFonts w:cstheme="minorHAnsi"/>
          <w:i/>
          <w:w w:val="110"/>
          <w:sz w:val="17"/>
        </w:rPr>
        <w:t>conflict</w:t>
      </w:r>
      <w:r w:rsidRPr="00E753D2">
        <w:rPr>
          <w:rFonts w:cstheme="minorHAnsi"/>
          <w:i/>
          <w:spacing w:val="-5"/>
          <w:w w:val="110"/>
          <w:sz w:val="17"/>
        </w:rPr>
        <w:t xml:space="preserve"> </w:t>
      </w:r>
      <w:r w:rsidRPr="00E753D2">
        <w:rPr>
          <w:rFonts w:cstheme="minorHAnsi"/>
          <w:i/>
          <w:w w:val="110"/>
          <w:sz w:val="17"/>
        </w:rPr>
        <w:t>of</w:t>
      </w:r>
      <w:r w:rsidRPr="00E753D2">
        <w:rPr>
          <w:rFonts w:cstheme="minorHAnsi"/>
          <w:i/>
          <w:spacing w:val="-6"/>
          <w:w w:val="110"/>
          <w:sz w:val="17"/>
        </w:rPr>
        <w:t xml:space="preserve"> </w:t>
      </w:r>
      <w:r w:rsidRPr="00E753D2">
        <w:rPr>
          <w:rFonts w:cstheme="minorHAnsi"/>
          <w:i/>
          <w:w w:val="110"/>
          <w:sz w:val="17"/>
        </w:rPr>
        <w:t>interest.</w:t>
      </w:r>
      <w:r w:rsidRPr="00E753D2">
        <w:rPr>
          <w:rFonts w:cstheme="minorHAnsi"/>
          <w:i/>
          <w:spacing w:val="-6"/>
          <w:w w:val="110"/>
          <w:sz w:val="17"/>
        </w:rPr>
        <w:t xml:space="preserve"> </w:t>
      </w:r>
      <w:r w:rsidRPr="00E753D2">
        <w:rPr>
          <w:rFonts w:cstheme="minorHAnsi"/>
          <w:i/>
          <w:w w:val="110"/>
          <w:sz w:val="17"/>
        </w:rPr>
        <w:t>Terms</w:t>
      </w:r>
      <w:r w:rsidRPr="00E753D2">
        <w:rPr>
          <w:rFonts w:cstheme="minorHAnsi"/>
          <w:i/>
          <w:spacing w:val="-6"/>
          <w:w w:val="110"/>
          <w:sz w:val="17"/>
        </w:rPr>
        <w:t xml:space="preserve"> </w:t>
      </w:r>
      <w:r w:rsidRPr="00E753D2">
        <w:rPr>
          <w:rFonts w:cstheme="minorHAnsi"/>
          <w:i/>
          <w:w w:val="110"/>
          <w:sz w:val="17"/>
        </w:rPr>
        <w:t>of</w:t>
      </w:r>
      <w:r w:rsidRPr="00E753D2">
        <w:rPr>
          <w:rFonts w:cstheme="minorHAnsi"/>
          <w:i/>
          <w:spacing w:val="-6"/>
          <w:w w:val="110"/>
          <w:sz w:val="17"/>
        </w:rPr>
        <w:t xml:space="preserve"> </w:t>
      </w:r>
      <w:r w:rsidRPr="00E753D2">
        <w:rPr>
          <w:rFonts w:cstheme="minorHAnsi"/>
          <w:i/>
          <w:w w:val="110"/>
          <w:sz w:val="17"/>
        </w:rPr>
        <w:t>reference</w:t>
      </w:r>
      <w:r w:rsidRPr="00E753D2">
        <w:rPr>
          <w:rFonts w:cstheme="minorHAnsi"/>
          <w:i/>
          <w:spacing w:val="-5"/>
          <w:w w:val="110"/>
          <w:sz w:val="17"/>
        </w:rPr>
        <w:t xml:space="preserve"> </w:t>
      </w:r>
      <w:r w:rsidRPr="00E753D2">
        <w:rPr>
          <w:rFonts w:cstheme="minorHAnsi"/>
          <w:i/>
          <w:w w:val="110"/>
          <w:sz w:val="17"/>
        </w:rPr>
        <w:t>must</w:t>
      </w:r>
      <w:r w:rsidRPr="00E753D2">
        <w:rPr>
          <w:rFonts w:cstheme="minorHAnsi"/>
          <w:i/>
          <w:spacing w:val="-5"/>
          <w:w w:val="110"/>
          <w:sz w:val="17"/>
        </w:rPr>
        <w:t xml:space="preserve"> </w:t>
      </w:r>
      <w:r w:rsidRPr="00E753D2">
        <w:rPr>
          <w:rFonts w:cstheme="minorHAnsi"/>
          <w:i/>
          <w:w w:val="110"/>
          <w:sz w:val="17"/>
        </w:rPr>
        <w:t>be</w:t>
      </w:r>
      <w:r w:rsidRPr="00E753D2">
        <w:rPr>
          <w:rFonts w:cstheme="minorHAnsi"/>
          <w:i/>
          <w:spacing w:val="-5"/>
          <w:w w:val="110"/>
          <w:sz w:val="17"/>
        </w:rPr>
        <w:t xml:space="preserve"> </w:t>
      </w:r>
      <w:r w:rsidRPr="00E753D2">
        <w:rPr>
          <w:rFonts w:cstheme="minorHAnsi"/>
          <w:i/>
          <w:w w:val="110"/>
          <w:sz w:val="17"/>
        </w:rPr>
        <w:t>provided</w:t>
      </w:r>
      <w:r w:rsidRPr="00E753D2">
        <w:rPr>
          <w:rFonts w:cstheme="minorHAnsi"/>
          <w:i/>
          <w:spacing w:val="-6"/>
          <w:w w:val="110"/>
          <w:sz w:val="17"/>
        </w:rPr>
        <w:t xml:space="preserve"> </w:t>
      </w:r>
      <w:r w:rsidRPr="00E753D2">
        <w:rPr>
          <w:rFonts w:cstheme="minorHAnsi"/>
          <w:i/>
          <w:w w:val="110"/>
          <w:sz w:val="17"/>
        </w:rPr>
        <w:t>and</w:t>
      </w:r>
      <w:r w:rsidRPr="00E753D2">
        <w:rPr>
          <w:rFonts w:cstheme="minorHAnsi"/>
          <w:i/>
          <w:spacing w:val="-6"/>
          <w:w w:val="110"/>
          <w:sz w:val="17"/>
        </w:rPr>
        <w:t xml:space="preserve"> </w:t>
      </w:r>
      <w:r w:rsidRPr="00E753D2">
        <w:rPr>
          <w:rFonts w:cstheme="minorHAnsi"/>
          <w:i/>
          <w:w w:val="110"/>
          <w:sz w:val="17"/>
        </w:rPr>
        <w:t>must</w:t>
      </w:r>
      <w:r w:rsidRPr="00E753D2">
        <w:rPr>
          <w:rFonts w:cstheme="minorHAnsi"/>
          <w:i/>
          <w:spacing w:val="-5"/>
          <w:w w:val="110"/>
          <w:sz w:val="17"/>
        </w:rPr>
        <w:t xml:space="preserve"> </w:t>
      </w:r>
      <w:r w:rsidRPr="00E753D2">
        <w:rPr>
          <w:rFonts w:cstheme="minorHAnsi"/>
          <w:i/>
          <w:w w:val="110"/>
          <w:sz w:val="17"/>
        </w:rPr>
        <w:t>include</w:t>
      </w:r>
      <w:r w:rsidRPr="00E753D2">
        <w:rPr>
          <w:rFonts w:cstheme="minorHAnsi"/>
          <w:i/>
          <w:spacing w:val="-5"/>
          <w:w w:val="110"/>
          <w:sz w:val="17"/>
        </w:rPr>
        <w:t xml:space="preserve"> </w:t>
      </w:r>
      <w:r w:rsidRPr="00E753D2">
        <w:rPr>
          <w:rFonts w:cstheme="minorHAnsi"/>
          <w:i/>
          <w:w w:val="110"/>
          <w:sz w:val="17"/>
        </w:rPr>
        <w:t>the</w:t>
      </w:r>
      <w:r w:rsidRPr="00E753D2">
        <w:rPr>
          <w:rFonts w:cstheme="minorHAnsi"/>
          <w:i/>
          <w:spacing w:val="-5"/>
          <w:w w:val="110"/>
          <w:sz w:val="17"/>
        </w:rPr>
        <w:t xml:space="preserve"> </w:t>
      </w:r>
      <w:r w:rsidRPr="00E753D2">
        <w:rPr>
          <w:rFonts w:cstheme="minorHAnsi"/>
          <w:i/>
          <w:w w:val="110"/>
          <w:sz w:val="17"/>
        </w:rPr>
        <w:t>right</w:t>
      </w:r>
      <w:r w:rsidRPr="00E753D2">
        <w:rPr>
          <w:rFonts w:cstheme="minorHAnsi"/>
          <w:i/>
          <w:spacing w:val="-5"/>
          <w:w w:val="110"/>
          <w:sz w:val="17"/>
        </w:rPr>
        <w:t xml:space="preserve"> </w:t>
      </w:r>
      <w:r w:rsidRPr="00E753D2">
        <w:rPr>
          <w:rFonts w:cstheme="minorHAnsi"/>
          <w:i/>
          <w:w w:val="110"/>
          <w:sz w:val="17"/>
        </w:rPr>
        <w:t>to withdraw</w:t>
      </w:r>
      <w:r w:rsidRPr="00E753D2">
        <w:rPr>
          <w:rFonts w:cstheme="minorHAnsi"/>
          <w:i/>
          <w:spacing w:val="-3"/>
          <w:w w:val="110"/>
          <w:sz w:val="17"/>
        </w:rPr>
        <w:t xml:space="preserve"> </w:t>
      </w:r>
      <w:r w:rsidRPr="00E753D2">
        <w:rPr>
          <w:rFonts w:cstheme="minorHAnsi"/>
          <w:i/>
          <w:w w:val="110"/>
          <w:sz w:val="17"/>
        </w:rPr>
        <w:t>at</w:t>
      </w:r>
      <w:r w:rsidRPr="00E753D2">
        <w:rPr>
          <w:rFonts w:cstheme="minorHAnsi"/>
          <w:i/>
          <w:spacing w:val="-2"/>
          <w:w w:val="110"/>
          <w:sz w:val="17"/>
        </w:rPr>
        <w:t xml:space="preserve"> </w:t>
      </w:r>
      <w:r w:rsidRPr="00E753D2">
        <w:rPr>
          <w:rFonts w:cstheme="minorHAnsi"/>
          <w:i/>
          <w:w w:val="110"/>
          <w:sz w:val="17"/>
        </w:rPr>
        <w:t>any</w:t>
      </w:r>
      <w:r w:rsidRPr="00E753D2">
        <w:rPr>
          <w:rFonts w:cstheme="minorHAnsi"/>
          <w:i/>
          <w:spacing w:val="-2"/>
          <w:w w:val="110"/>
          <w:sz w:val="17"/>
        </w:rPr>
        <w:t xml:space="preserve"> </w:t>
      </w:r>
      <w:r w:rsidRPr="00E753D2">
        <w:rPr>
          <w:rFonts w:cstheme="minorHAnsi"/>
          <w:i/>
          <w:w w:val="110"/>
          <w:sz w:val="17"/>
        </w:rPr>
        <w:t>time</w:t>
      </w:r>
      <w:r w:rsidRPr="00E753D2">
        <w:rPr>
          <w:rFonts w:cstheme="minorHAnsi"/>
          <w:i/>
          <w:spacing w:val="-2"/>
          <w:w w:val="110"/>
          <w:sz w:val="17"/>
        </w:rPr>
        <w:t xml:space="preserve"> </w:t>
      </w:r>
      <w:r w:rsidRPr="00E753D2">
        <w:rPr>
          <w:rFonts w:cstheme="minorHAnsi"/>
          <w:i/>
          <w:w w:val="110"/>
          <w:sz w:val="17"/>
        </w:rPr>
        <w:t>and</w:t>
      </w:r>
      <w:r w:rsidRPr="00E753D2">
        <w:rPr>
          <w:rFonts w:cstheme="minorHAnsi"/>
          <w:i/>
          <w:spacing w:val="-3"/>
          <w:w w:val="110"/>
          <w:sz w:val="17"/>
        </w:rPr>
        <w:t xml:space="preserve"> </w:t>
      </w:r>
      <w:r w:rsidRPr="00E753D2">
        <w:rPr>
          <w:rFonts w:cstheme="minorHAnsi"/>
          <w:i/>
          <w:w w:val="110"/>
          <w:sz w:val="17"/>
        </w:rPr>
        <w:t>provide</w:t>
      </w:r>
      <w:r w:rsidRPr="00E753D2">
        <w:rPr>
          <w:rFonts w:cstheme="minorHAnsi"/>
          <w:i/>
          <w:spacing w:val="-2"/>
          <w:w w:val="110"/>
          <w:sz w:val="17"/>
        </w:rPr>
        <w:t xml:space="preserve"> </w:t>
      </w:r>
      <w:r w:rsidRPr="00E753D2">
        <w:rPr>
          <w:rFonts w:cstheme="minorHAnsi"/>
          <w:i/>
          <w:w w:val="110"/>
          <w:sz w:val="17"/>
        </w:rPr>
        <w:t>reference</w:t>
      </w:r>
      <w:r w:rsidRPr="00E753D2">
        <w:rPr>
          <w:rFonts w:cstheme="minorHAnsi"/>
          <w:i/>
          <w:spacing w:val="-2"/>
          <w:w w:val="110"/>
          <w:sz w:val="17"/>
        </w:rPr>
        <w:t xml:space="preserve"> </w:t>
      </w:r>
      <w:r w:rsidRPr="00E753D2">
        <w:rPr>
          <w:rFonts w:cstheme="minorHAnsi"/>
          <w:i/>
          <w:w w:val="110"/>
          <w:sz w:val="17"/>
        </w:rPr>
        <w:t>to</w:t>
      </w:r>
      <w:r w:rsidRPr="00E753D2">
        <w:rPr>
          <w:rFonts w:cstheme="minorHAnsi"/>
          <w:i/>
          <w:spacing w:val="-2"/>
          <w:w w:val="110"/>
          <w:sz w:val="17"/>
        </w:rPr>
        <w:t xml:space="preserve"> </w:t>
      </w:r>
      <w:r w:rsidRPr="00E753D2">
        <w:rPr>
          <w:rFonts w:cstheme="minorHAnsi"/>
          <w:i/>
          <w:w w:val="110"/>
          <w:sz w:val="17"/>
        </w:rPr>
        <w:t>a</w:t>
      </w:r>
      <w:r w:rsidRPr="00E753D2">
        <w:rPr>
          <w:rFonts w:cstheme="minorHAnsi"/>
          <w:i/>
          <w:spacing w:val="-2"/>
          <w:w w:val="110"/>
          <w:sz w:val="17"/>
        </w:rPr>
        <w:t xml:space="preserve"> </w:t>
      </w:r>
      <w:r w:rsidRPr="00E753D2">
        <w:rPr>
          <w:rFonts w:cstheme="minorHAnsi"/>
          <w:i/>
          <w:w w:val="110"/>
          <w:sz w:val="17"/>
        </w:rPr>
        <w:t>complaints/concerns</w:t>
      </w:r>
      <w:r w:rsidRPr="00E753D2">
        <w:rPr>
          <w:rFonts w:cstheme="minorHAnsi"/>
          <w:i/>
          <w:spacing w:val="-3"/>
          <w:w w:val="110"/>
          <w:sz w:val="17"/>
        </w:rPr>
        <w:t xml:space="preserve"> </w:t>
      </w:r>
      <w:r w:rsidRPr="00E753D2">
        <w:rPr>
          <w:rFonts w:cstheme="minorHAnsi"/>
          <w:i/>
          <w:w w:val="110"/>
          <w:sz w:val="17"/>
        </w:rPr>
        <w:t>process.</w:t>
      </w:r>
      <w:r w:rsidRPr="00E753D2">
        <w:rPr>
          <w:rFonts w:cstheme="minorHAnsi"/>
          <w:i/>
          <w:spacing w:val="-3"/>
          <w:w w:val="110"/>
          <w:sz w:val="17"/>
        </w:rPr>
        <w:t xml:space="preserve"> </w:t>
      </w:r>
      <w:r w:rsidRPr="00E753D2">
        <w:rPr>
          <w:rFonts w:cstheme="minorHAnsi"/>
          <w:i/>
          <w:w w:val="110"/>
          <w:sz w:val="17"/>
        </w:rPr>
        <w:t>We</w:t>
      </w:r>
      <w:r w:rsidRPr="00E753D2">
        <w:rPr>
          <w:rFonts w:cstheme="minorHAnsi"/>
          <w:i/>
          <w:spacing w:val="-2"/>
          <w:w w:val="110"/>
          <w:sz w:val="17"/>
        </w:rPr>
        <w:t xml:space="preserve"> </w:t>
      </w:r>
      <w:r w:rsidRPr="00E753D2">
        <w:rPr>
          <w:rFonts w:cstheme="minorHAnsi"/>
          <w:i/>
          <w:w w:val="110"/>
          <w:sz w:val="17"/>
        </w:rPr>
        <w:t>understand</w:t>
      </w:r>
      <w:r w:rsidRPr="00E753D2">
        <w:rPr>
          <w:rFonts w:cstheme="minorHAnsi"/>
          <w:i/>
          <w:spacing w:val="-3"/>
          <w:w w:val="110"/>
          <w:sz w:val="17"/>
        </w:rPr>
        <w:t xml:space="preserve"> </w:t>
      </w:r>
      <w:r w:rsidRPr="00E753D2">
        <w:rPr>
          <w:rFonts w:cstheme="minorHAnsi"/>
          <w:i/>
          <w:w w:val="110"/>
          <w:sz w:val="17"/>
        </w:rPr>
        <w:t>that</w:t>
      </w:r>
      <w:r w:rsidRPr="00E753D2">
        <w:rPr>
          <w:rFonts w:cstheme="minorHAnsi"/>
          <w:i/>
          <w:spacing w:val="-2"/>
          <w:w w:val="110"/>
          <w:sz w:val="17"/>
        </w:rPr>
        <w:t xml:space="preserve"> </w:t>
      </w:r>
      <w:r w:rsidRPr="00E753D2">
        <w:rPr>
          <w:rFonts w:cstheme="minorHAnsi"/>
          <w:i/>
          <w:w w:val="110"/>
          <w:sz w:val="17"/>
        </w:rPr>
        <w:t>the</w:t>
      </w:r>
      <w:r w:rsidRPr="00E753D2">
        <w:rPr>
          <w:rFonts w:cstheme="minorHAnsi"/>
          <w:i/>
          <w:spacing w:val="-2"/>
          <w:w w:val="110"/>
          <w:sz w:val="17"/>
        </w:rPr>
        <w:t xml:space="preserve"> </w:t>
      </w:r>
      <w:r w:rsidRPr="00E753D2">
        <w:rPr>
          <w:rFonts w:cstheme="minorHAnsi"/>
          <w:i/>
          <w:w w:val="110"/>
          <w:sz w:val="17"/>
        </w:rPr>
        <w:t>nature</w:t>
      </w:r>
      <w:r w:rsidRPr="00E753D2">
        <w:rPr>
          <w:rFonts w:cstheme="minorHAnsi"/>
          <w:i/>
          <w:spacing w:val="-2"/>
          <w:w w:val="110"/>
          <w:sz w:val="17"/>
        </w:rPr>
        <w:t xml:space="preserve"> </w:t>
      </w:r>
      <w:r w:rsidRPr="00E753D2">
        <w:rPr>
          <w:rFonts w:cstheme="minorHAnsi"/>
          <w:i/>
          <w:w w:val="110"/>
          <w:sz w:val="17"/>
        </w:rPr>
        <w:t>of participatory</w:t>
      </w:r>
      <w:r w:rsidRPr="00E753D2">
        <w:rPr>
          <w:rFonts w:cstheme="minorHAnsi"/>
          <w:i/>
          <w:spacing w:val="-2"/>
          <w:w w:val="110"/>
          <w:sz w:val="17"/>
        </w:rPr>
        <w:t xml:space="preserve"> </w:t>
      </w:r>
      <w:r w:rsidRPr="00E753D2">
        <w:rPr>
          <w:rFonts w:cstheme="minorHAnsi"/>
          <w:i/>
          <w:w w:val="110"/>
          <w:sz w:val="17"/>
        </w:rPr>
        <w:t>research</w:t>
      </w:r>
      <w:r w:rsidRPr="00E753D2">
        <w:rPr>
          <w:rFonts w:cstheme="minorHAnsi"/>
          <w:i/>
          <w:spacing w:val="-3"/>
          <w:w w:val="110"/>
          <w:sz w:val="17"/>
        </w:rPr>
        <w:t xml:space="preserve"> </w:t>
      </w:r>
      <w:r w:rsidRPr="00E753D2">
        <w:rPr>
          <w:rFonts w:cstheme="minorHAnsi"/>
          <w:i/>
          <w:w w:val="110"/>
          <w:sz w:val="17"/>
        </w:rPr>
        <w:t>is</w:t>
      </w:r>
      <w:r w:rsidRPr="00E753D2">
        <w:rPr>
          <w:rFonts w:cstheme="minorHAnsi"/>
          <w:i/>
          <w:spacing w:val="-3"/>
          <w:w w:val="110"/>
          <w:sz w:val="17"/>
        </w:rPr>
        <w:t xml:space="preserve"> </w:t>
      </w:r>
      <w:r w:rsidRPr="00E753D2">
        <w:rPr>
          <w:rFonts w:cstheme="minorHAnsi"/>
          <w:i/>
          <w:w w:val="110"/>
          <w:sz w:val="17"/>
        </w:rPr>
        <w:t>collaborative</w:t>
      </w:r>
      <w:r w:rsidRPr="00E753D2">
        <w:rPr>
          <w:rFonts w:cstheme="minorHAnsi"/>
          <w:i/>
          <w:spacing w:val="-2"/>
          <w:w w:val="110"/>
          <w:sz w:val="17"/>
        </w:rPr>
        <w:t xml:space="preserve"> </w:t>
      </w:r>
      <w:r w:rsidRPr="00E753D2">
        <w:rPr>
          <w:rFonts w:cstheme="minorHAnsi"/>
          <w:i/>
          <w:w w:val="110"/>
          <w:sz w:val="17"/>
        </w:rPr>
        <w:t>and</w:t>
      </w:r>
      <w:r w:rsidRPr="00E753D2">
        <w:rPr>
          <w:rFonts w:cstheme="minorHAnsi"/>
          <w:i/>
          <w:spacing w:val="-3"/>
          <w:w w:val="110"/>
          <w:sz w:val="17"/>
        </w:rPr>
        <w:t xml:space="preserve"> </w:t>
      </w:r>
      <w:r w:rsidRPr="00E753D2">
        <w:rPr>
          <w:rFonts w:cstheme="minorHAnsi"/>
          <w:i/>
          <w:w w:val="110"/>
          <w:sz w:val="17"/>
        </w:rPr>
        <w:t>that</w:t>
      </w:r>
      <w:r w:rsidRPr="00E753D2">
        <w:rPr>
          <w:rFonts w:cstheme="minorHAnsi"/>
          <w:i/>
          <w:spacing w:val="-2"/>
          <w:w w:val="110"/>
          <w:sz w:val="17"/>
        </w:rPr>
        <w:t xml:space="preserve"> </w:t>
      </w:r>
      <w:r w:rsidRPr="00E753D2">
        <w:rPr>
          <w:rFonts w:cstheme="minorHAnsi"/>
          <w:i/>
          <w:w w:val="110"/>
          <w:sz w:val="17"/>
        </w:rPr>
        <w:t>this</w:t>
      </w:r>
      <w:r w:rsidRPr="00E753D2">
        <w:rPr>
          <w:rFonts w:cstheme="minorHAnsi"/>
          <w:i/>
          <w:spacing w:val="-3"/>
          <w:w w:val="110"/>
          <w:sz w:val="17"/>
        </w:rPr>
        <w:t xml:space="preserve"> </w:t>
      </w:r>
      <w:r w:rsidRPr="00E753D2">
        <w:rPr>
          <w:rFonts w:cstheme="minorHAnsi"/>
          <w:i/>
          <w:w w:val="110"/>
          <w:sz w:val="17"/>
        </w:rPr>
        <w:t>will</w:t>
      </w:r>
      <w:r w:rsidRPr="00E753D2">
        <w:rPr>
          <w:rFonts w:cstheme="minorHAnsi"/>
          <w:i/>
          <w:spacing w:val="-3"/>
          <w:w w:val="110"/>
          <w:sz w:val="17"/>
        </w:rPr>
        <w:t xml:space="preserve"> </w:t>
      </w:r>
      <w:r w:rsidRPr="00E753D2">
        <w:rPr>
          <w:rFonts w:cstheme="minorHAnsi"/>
          <w:i/>
          <w:w w:val="110"/>
          <w:sz w:val="17"/>
        </w:rPr>
        <w:t>be</w:t>
      </w:r>
      <w:r w:rsidRPr="00E753D2">
        <w:rPr>
          <w:rFonts w:cstheme="minorHAnsi"/>
          <w:i/>
          <w:spacing w:val="-2"/>
          <w:w w:val="110"/>
          <w:sz w:val="17"/>
        </w:rPr>
        <w:t xml:space="preserve"> </w:t>
      </w:r>
      <w:r w:rsidRPr="00E753D2">
        <w:rPr>
          <w:rFonts w:cstheme="minorHAnsi"/>
          <w:i/>
          <w:w w:val="110"/>
          <w:sz w:val="17"/>
        </w:rPr>
        <w:t>discussed</w:t>
      </w:r>
      <w:r w:rsidRPr="00E753D2">
        <w:rPr>
          <w:rFonts w:cstheme="minorHAnsi"/>
          <w:i/>
          <w:spacing w:val="-3"/>
          <w:w w:val="110"/>
          <w:sz w:val="17"/>
        </w:rPr>
        <w:t xml:space="preserve"> </w:t>
      </w:r>
      <w:r w:rsidRPr="00E753D2">
        <w:rPr>
          <w:rFonts w:cstheme="minorHAnsi"/>
          <w:i/>
          <w:w w:val="110"/>
          <w:sz w:val="17"/>
        </w:rPr>
        <w:t>with</w:t>
      </w:r>
      <w:r w:rsidRPr="00E753D2">
        <w:rPr>
          <w:rFonts w:cstheme="minorHAnsi"/>
          <w:i/>
          <w:spacing w:val="-3"/>
          <w:w w:val="110"/>
          <w:sz w:val="17"/>
        </w:rPr>
        <w:t xml:space="preserve"> </w:t>
      </w:r>
      <w:r w:rsidRPr="00E753D2">
        <w:rPr>
          <w:rFonts w:cstheme="minorHAnsi"/>
          <w:i/>
          <w:w w:val="110"/>
          <w:sz w:val="17"/>
        </w:rPr>
        <w:t>the</w:t>
      </w:r>
      <w:r w:rsidRPr="00E753D2">
        <w:rPr>
          <w:rFonts w:cstheme="minorHAnsi"/>
          <w:i/>
          <w:spacing w:val="-2"/>
          <w:w w:val="110"/>
          <w:sz w:val="17"/>
        </w:rPr>
        <w:t xml:space="preserve"> </w:t>
      </w:r>
      <w:r w:rsidRPr="00E753D2">
        <w:rPr>
          <w:rFonts w:cstheme="minorHAnsi"/>
          <w:i/>
          <w:w w:val="110"/>
          <w:sz w:val="17"/>
        </w:rPr>
        <w:t>PPI</w:t>
      </w:r>
      <w:r w:rsidRPr="00E753D2">
        <w:rPr>
          <w:rFonts w:cstheme="minorHAnsi"/>
          <w:i/>
          <w:spacing w:val="-2"/>
          <w:w w:val="110"/>
          <w:sz w:val="17"/>
        </w:rPr>
        <w:t xml:space="preserve"> </w:t>
      </w:r>
      <w:r w:rsidRPr="00E753D2">
        <w:rPr>
          <w:rFonts w:cstheme="minorHAnsi"/>
          <w:i/>
          <w:w w:val="110"/>
          <w:sz w:val="17"/>
        </w:rPr>
        <w:t>group</w:t>
      </w:r>
      <w:r w:rsidRPr="00E753D2">
        <w:rPr>
          <w:rFonts w:cstheme="minorHAnsi"/>
          <w:i/>
          <w:spacing w:val="-3"/>
          <w:w w:val="110"/>
          <w:sz w:val="17"/>
        </w:rPr>
        <w:t xml:space="preserve"> </w:t>
      </w:r>
      <w:r w:rsidRPr="00E753D2">
        <w:rPr>
          <w:rFonts w:cstheme="minorHAnsi"/>
          <w:i/>
          <w:w w:val="110"/>
          <w:sz w:val="17"/>
        </w:rPr>
        <w:t>in</w:t>
      </w:r>
      <w:r w:rsidRPr="00E753D2">
        <w:rPr>
          <w:rFonts w:cstheme="minorHAnsi"/>
          <w:i/>
          <w:spacing w:val="-3"/>
          <w:w w:val="110"/>
          <w:sz w:val="17"/>
        </w:rPr>
        <w:t xml:space="preserve"> </w:t>
      </w:r>
      <w:r w:rsidRPr="00E753D2">
        <w:rPr>
          <w:rFonts w:cstheme="minorHAnsi"/>
          <w:i/>
          <w:w w:val="110"/>
          <w:sz w:val="17"/>
        </w:rPr>
        <w:t>due</w:t>
      </w:r>
      <w:r w:rsidRPr="00E753D2">
        <w:rPr>
          <w:rFonts w:cstheme="minorHAnsi"/>
          <w:i/>
          <w:spacing w:val="-2"/>
          <w:w w:val="110"/>
          <w:sz w:val="17"/>
        </w:rPr>
        <w:t xml:space="preserve"> </w:t>
      </w:r>
      <w:r w:rsidRPr="00E753D2">
        <w:rPr>
          <w:rFonts w:cstheme="minorHAnsi"/>
          <w:i/>
          <w:w w:val="110"/>
          <w:sz w:val="17"/>
        </w:rPr>
        <w:t>course.</w:t>
      </w:r>
      <w:r w:rsidRPr="00E753D2">
        <w:rPr>
          <w:rFonts w:cstheme="minorHAnsi"/>
          <w:i/>
          <w:spacing w:val="-4"/>
          <w:w w:val="110"/>
          <w:sz w:val="17"/>
        </w:rPr>
        <w:t xml:space="preserve"> </w:t>
      </w:r>
      <w:r w:rsidRPr="00E753D2">
        <w:rPr>
          <w:rFonts w:cstheme="minorHAnsi"/>
          <w:i/>
          <w:w w:val="110"/>
          <w:sz w:val="17"/>
        </w:rPr>
        <w:t>The</w:t>
      </w:r>
      <w:r w:rsidRPr="00E753D2">
        <w:rPr>
          <w:rFonts w:cstheme="minorHAnsi"/>
          <w:i/>
          <w:spacing w:val="-2"/>
          <w:w w:val="110"/>
          <w:sz w:val="17"/>
        </w:rPr>
        <w:t xml:space="preserve"> </w:t>
      </w:r>
      <w:r w:rsidRPr="00E753D2">
        <w:rPr>
          <w:rFonts w:cstheme="minorHAnsi"/>
          <w:i/>
          <w:w w:val="110"/>
          <w:sz w:val="17"/>
        </w:rPr>
        <w:t>study</w:t>
      </w:r>
      <w:r w:rsidRPr="00E753D2">
        <w:rPr>
          <w:rFonts w:cstheme="minorHAnsi"/>
          <w:i/>
          <w:spacing w:val="-2"/>
          <w:w w:val="110"/>
          <w:sz w:val="17"/>
        </w:rPr>
        <w:t xml:space="preserve"> </w:t>
      </w:r>
      <w:r w:rsidRPr="00E753D2">
        <w:rPr>
          <w:rFonts w:cstheme="minorHAnsi"/>
          <w:i/>
          <w:w w:val="110"/>
          <w:sz w:val="17"/>
        </w:rPr>
        <w:t>may proceed</w:t>
      </w:r>
      <w:r w:rsidRPr="00E753D2">
        <w:rPr>
          <w:rFonts w:cstheme="minorHAnsi"/>
          <w:i/>
          <w:spacing w:val="-10"/>
          <w:w w:val="110"/>
          <w:sz w:val="17"/>
        </w:rPr>
        <w:t xml:space="preserve"> </w:t>
      </w:r>
      <w:r w:rsidRPr="00E753D2">
        <w:rPr>
          <w:rFonts w:cstheme="minorHAnsi"/>
          <w:i/>
          <w:w w:val="110"/>
          <w:sz w:val="17"/>
        </w:rPr>
        <w:t>but</w:t>
      </w:r>
      <w:r w:rsidRPr="00E753D2">
        <w:rPr>
          <w:rFonts w:cstheme="minorHAnsi"/>
          <w:i/>
          <w:spacing w:val="-9"/>
          <w:w w:val="110"/>
          <w:sz w:val="17"/>
        </w:rPr>
        <w:t xml:space="preserve"> </w:t>
      </w:r>
      <w:r w:rsidRPr="00E753D2">
        <w:rPr>
          <w:rFonts w:cstheme="minorHAnsi"/>
          <w:i/>
          <w:w w:val="110"/>
          <w:sz w:val="17"/>
        </w:rPr>
        <w:t>we</w:t>
      </w:r>
      <w:r w:rsidRPr="00E753D2">
        <w:rPr>
          <w:rFonts w:cstheme="minorHAnsi"/>
          <w:i/>
          <w:spacing w:val="-9"/>
          <w:w w:val="110"/>
          <w:sz w:val="17"/>
        </w:rPr>
        <w:t xml:space="preserve"> </w:t>
      </w:r>
      <w:r w:rsidRPr="00E753D2">
        <w:rPr>
          <w:rFonts w:cstheme="minorHAnsi"/>
          <w:i/>
          <w:w w:val="110"/>
          <w:sz w:val="17"/>
        </w:rPr>
        <w:t>will</w:t>
      </w:r>
      <w:r w:rsidRPr="00E753D2">
        <w:rPr>
          <w:rFonts w:cstheme="minorHAnsi"/>
          <w:i/>
          <w:spacing w:val="-10"/>
          <w:w w:val="110"/>
          <w:sz w:val="17"/>
        </w:rPr>
        <w:t xml:space="preserve"> </w:t>
      </w:r>
      <w:r w:rsidRPr="00E753D2">
        <w:rPr>
          <w:rFonts w:cstheme="minorHAnsi"/>
          <w:i/>
          <w:w w:val="110"/>
          <w:sz w:val="17"/>
        </w:rPr>
        <w:t>expect</w:t>
      </w:r>
      <w:r w:rsidRPr="00E753D2">
        <w:rPr>
          <w:rFonts w:cstheme="minorHAnsi"/>
          <w:i/>
          <w:spacing w:val="-9"/>
          <w:w w:val="110"/>
          <w:sz w:val="17"/>
        </w:rPr>
        <w:t xml:space="preserve"> </w:t>
      </w:r>
      <w:r w:rsidRPr="00E753D2">
        <w:rPr>
          <w:rFonts w:cstheme="minorHAnsi"/>
          <w:i/>
          <w:w w:val="110"/>
          <w:sz w:val="17"/>
        </w:rPr>
        <w:t>to</w:t>
      </w:r>
      <w:r w:rsidRPr="00E753D2">
        <w:rPr>
          <w:rFonts w:cstheme="minorHAnsi"/>
          <w:i/>
          <w:spacing w:val="-9"/>
          <w:w w:val="110"/>
          <w:sz w:val="17"/>
        </w:rPr>
        <w:t xml:space="preserve"> </w:t>
      </w:r>
      <w:r w:rsidRPr="00E753D2">
        <w:rPr>
          <w:rFonts w:cstheme="minorHAnsi"/>
          <w:i/>
          <w:w w:val="110"/>
          <w:sz w:val="17"/>
        </w:rPr>
        <w:t>see</w:t>
      </w:r>
      <w:r w:rsidRPr="00E753D2">
        <w:rPr>
          <w:rFonts w:cstheme="minorHAnsi"/>
          <w:i/>
          <w:spacing w:val="-9"/>
          <w:w w:val="110"/>
          <w:sz w:val="17"/>
        </w:rPr>
        <w:t xml:space="preserve"> </w:t>
      </w:r>
      <w:r w:rsidRPr="00E753D2">
        <w:rPr>
          <w:rFonts w:cstheme="minorHAnsi"/>
          <w:i/>
          <w:w w:val="110"/>
          <w:sz w:val="17"/>
        </w:rPr>
        <w:t>the</w:t>
      </w:r>
      <w:r w:rsidRPr="00E753D2">
        <w:rPr>
          <w:rFonts w:cstheme="minorHAnsi"/>
          <w:i/>
          <w:spacing w:val="-9"/>
          <w:w w:val="110"/>
          <w:sz w:val="17"/>
        </w:rPr>
        <w:t xml:space="preserve"> </w:t>
      </w:r>
      <w:r w:rsidRPr="00E753D2">
        <w:rPr>
          <w:rFonts w:cstheme="minorHAnsi"/>
          <w:i/>
          <w:w w:val="110"/>
          <w:sz w:val="17"/>
        </w:rPr>
        <w:t>terms</w:t>
      </w:r>
      <w:r w:rsidRPr="00E753D2">
        <w:rPr>
          <w:rFonts w:cstheme="minorHAnsi"/>
          <w:i/>
          <w:spacing w:val="-10"/>
          <w:w w:val="110"/>
          <w:sz w:val="17"/>
        </w:rPr>
        <w:t xml:space="preserve"> </w:t>
      </w:r>
      <w:r w:rsidRPr="00E753D2">
        <w:rPr>
          <w:rFonts w:cstheme="minorHAnsi"/>
          <w:i/>
          <w:w w:val="110"/>
          <w:sz w:val="17"/>
        </w:rPr>
        <w:t>of</w:t>
      </w:r>
      <w:r w:rsidRPr="00E753D2">
        <w:rPr>
          <w:rFonts w:cstheme="minorHAnsi"/>
          <w:i/>
          <w:spacing w:val="-10"/>
          <w:w w:val="110"/>
          <w:sz w:val="17"/>
        </w:rPr>
        <w:t xml:space="preserve"> </w:t>
      </w:r>
      <w:r w:rsidRPr="00E753D2">
        <w:rPr>
          <w:rFonts w:cstheme="minorHAnsi"/>
          <w:i/>
          <w:w w:val="110"/>
          <w:sz w:val="17"/>
        </w:rPr>
        <w:t>reference</w:t>
      </w:r>
      <w:r w:rsidRPr="00E753D2">
        <w:rPr>
          <w:rFonts w:cstheme="minorHAnsi"/>
          <w:i/>
          <w:spacing w:val="-9"/>
          <w:w w:val="110"/>
          <w:sz w:val="17"/>
        </w:rPr>
        <w:t xml:space="preserve"> </w:t>
      </w:r>
      <w:r w:rsidRPr="00E753D2">
        <w:rPr>
          <w:rFonts w:cstheme="minorHAnsi"/>
          <w:i/>
          <w:w w:val="110"/>
          <w:sz w:val="17"/>
        </w:rPr>
        <w:t>once</w:t>
      </w:r>
      <w:r w:rsidRPr="00E753D2">
        <w:rPr>
          <w:rFonts w:cstheme="minorHAnsi"/>
          <w:i/>
          <w:spacing w:val="-9"/>
          <w:w w:val="110"/>
          <w:sz w:val="17"/>
        </w:rPr>
        <w:t xml:space="preserve"> </w:t>
      </w:r>
      <w:r w:rsidRPr="00E753D2">
        <w:rPr>
          <w:rFonts w:cstheme="minorHAnsi"/>
          <w:i/>
          <w:w w:val="110"/>
          <w:sz w:val="17"/>
        </w:rPr>
        <w:t>the</w:t>
      </w:r>
      <w:r w:rsidRPr="00E753D2">
        <w:rPr>
          <w:rFonts w:cstheme="minorHAnsi"/>
          <w:i/>
          <w:spacing w:val="-9"/>
          <w:w w:val="110"/>
          <w:sz w:val="17"/>
        </w:rPr>
        <w:t xml:space="preserve"> </w:t>
      </w:r>
      <w:r w:rsidRPr="00E753D2">
        <w:rPr>
          <w:rFonts w:cstheme="minorHAnsi"/>
          <w:i/>
          <w:w w:val="110"/>
          <w:sz w:val="17"/>
        </w:rPr>
        <w:t>PPI</w:t>
      </w:r>
      <w:r w:rsidRPr="00E753D2">
        <w:rPr>
          <w:rFonts w:cstheme="minorHAnsi"/>
          <w:i/>
          <w:spacing w:val="-9"/>
          <w:w w:val="110"/>
          <w:sz w:val="17"/>
        </w:rPr>
        <w:t xml:space="preserve"> </w:t>
      </w:r>
      <w:r w:rsidRPr="00E753D2">
        <w:rPr>
          <w:rFonts w:cstheme="minorHAnsi"/>
          <w:i/>
          <w:w w:val="110"/>
          <w:sz w:val="17"/>
        </w:rPr>
        <w:t>group</w:t>
      </w:r>
      <w:r w:rsidRPr="00E753D2">
        <w:rPr>
          <w:rFonts w:cstheme="minorHAnsi"/>
          <w:i/>
          <w:spacing w:val="-10"/>
          <w:w w:val="110"/>
          <w:sz w:val="17"/>
        </w:rPr>
        <w:t xml:space="preserve"> </w:t>
      </w:r>
      <w:r w:rsidRPr="00E753D2">
        <w:rPr>
          <w:rFonts w:cstheme="minorHAnsi"/>
          <w:i/>
          <w:w w:val="110"/>
          <w:sz w:val="17"/>
        </w:rPr>
        <w:t>have</w:t>
      </w:r>
      <w:r w:rsidRPr="00E753D2">
        <w:rPr>
          <w:rFonts w:cstheme="minorHAnsi"/>
          <w:i/>
          <w:spacing w:val="-9"/>
          <w:w w:val="110"/>
          <w:sz w:val="17"/>
        </w:rPr>
        <w:t xml:space="preserve"> </w:t>
      </w:r>
      <w:r w:rsidRPr="00E753D2">
        <w:rPr>
          <w:rFonts w:cstheme="minorHAnsi"/>
          <w:i/>
          <w:w w:val="110"/>
          <w:sz w:val="17"/>
        </w:rPr>
        <w:t>agreed</w:t>
      </w:r>
      <w:r w:rsidRPr="00E753D2">
        <w:rPr>
          <w:rFonts w:cstheme="minorHAnsi"/>
          <w:i/>
          <w:spacing w:val="-10"/>
          <w:w w:val="110"/>
          <w:sz w:val="17"/>
        </w:rPr>
        <w:t xml:space="preserve"> </w:t>
      </w:r>
      <w:r w:rsidRPr="00E753D2">
        <w:rPr>
          <w:rFonts w:cstheme="minorHAnsi"/>
          <w:i/>
          <w:w w:val="110"/>
          <w:sz w:val="17"/>
        </w:rPr>
        <w:t>on</w:t>
      </w:r>
      <w:r w:rsidRPr="00E753D2">
        <w:rPr>
          <w:rFonts w:cstheme="minorHAnsi"/>
          <w:i/>
          <w:spacing w:val="-10"/>
          <w:w w:val="110"/>
          <w:sz w:val="17"/>
        </w:rPr>
        <w:t xml:space="preserve"> </w:t>
      </w:r>
      <w:r w:rsidRPr="00E753D2">
        <w:rPr>
          <w:rFonts w:cstheme="minorHAnsi"/>
          <w:i/>
          <w:w w:val="110"/>
          <w:sz w:val="17"/>
        </w:rPr>
        <w:t>the</w:t>
      </w:r>
      <w:r w:rsidRPr="00E753D2">
        <w:rPr>
          <w:rFonts w:cstheme="minorHAnsi"/>
          <w:i/>
          <w:spacing w:val="-9"/>
          <w:w w:val="110"/>
          <w:sz w:val="17"/>
        </w:rPr>
        <w:t xml:space="preserve"> </w:t>
      </w:r>
      <w:r w:rsidRPr="00E753D2">
        <w:rPr>
          <w:rFonts w:cstheme="minorHAnsi"/>
          <w:i/>
          <w:w w:val="110"/>
          <w:sz w:val="17"/>
        </w:rPr>
        <w:t>format/working.</w:t>
      </w:r>
      <w:r w:rsidRPr="00E753D2">
        <w:rPr>
          <w:rFonts w:cstheme="minorHAnsi"/>
          <w:i/>
          <w:spacing w:val="-10"/>
          <w:w w:val="110"/>
          <w:sz w:val="17"/>
        </w:rPr>
        <w:t xml:space="preserve"> </w:t>
      </w:r>
      <w:r w:rsidRPr="00E753D2">
        <w:rPr>
          <w:rFonts w:cstheme="minorHAnsi"/>
          <w:i/>
          <w:w w:val="110"/>
          <w:sz w:val="17"/>
        </w:rPr>
        <w:t>The</w:t>
      </w:r>
      <w:r w:rsidRPr="00E753D2">
        <w:rPr>
          <w:rFonts w:cstheme="minorHAnsi"/>
          <w:i/>
          <w:spacing w:val="-9"/>
          <w:w w:val="110"/>
          <w:sz w:val="17"/>
        </w:rPr>
        <w:t xml:space="preserve"> </w:t>
      </w:r>
      <w:r w:rsidRPr="00E753D2">
        <w:rPr>
          <w:rFonts w:cstheme="minorHAnsi"/>
          <w:i/>
          <w:w w:val="110"/>
          <w:sz w:val="17"/>
        </w:rPr>
        <w:t>ethics review lead is aware.</w:t>
      </w:r>
    </w:p>
    <w:p w14:paraId="1B7CDBA7" w14:textId="55E74A1B" w:rsidR="00012F85" w:rsidRPr="00E753D2" w:rsidRDefault="00012F85" w:rsidP="00012F85">
      <w:pPr>
        <w:pStyle w:val="BodyText"/>
        <w:spacing w:before="174" w:line="249" w:lineRule="auto"/>
        <w:ind w:right="-1"/>
        <w:rPr>
          <w:rFonts w:asciiTheme="minorHAnsi" w:hAnsiTheme="minorHAnsi" w:cstheme="minorHAnsi"/>
        </w:rPr>
      </w:pPr>
      <w:r w:rsidRPr="00E753D2">
        <w:rPr>
          <w:rFonts w:asciiTheme="minorHAnsi" w:hAnsiTheme="minorHAnsi" w:cstheme="minorHAnsi"/>
          <w:w w:val="125"/>
        </w:rPr>
        <w:t>If</w:t>
      </w:r>
      <w:r w:rsidRPr="00E753D2">
        <w:rPr>
          <w:rFonts w:asciiTheme="minorHAnsi" w:hAnsiTheme="minorHAnsi" w:cstheme="minorHAnsi"/>
          <w:spacing w:val="-15"/>
          <w:w w:val="125"/>
        </w:rPr>
        <w:t xml:space="preserve"> </w:t>
      </w:r>
      <w:r w:rsidRPr="00E753D2">
        <w:rPr>
          <w:rFonts w:asciiTheme="minorHAnsi" w:hAnsiTheme="minorHAnsi" w:cstheme="minorHAnsi"/>
          <w:w w:val="125"/>
        </w:rPr>
        <w:t>during</w:t>
      </w:r>
      <w:r w:rsidRPr="00E753D2">
        <w:rPr>
          <w:rFonts w:asciiTheme="minorHAnsi" w:hAnsiTheme="minorHAnsi" w:cstheme="minorHAnsi"/>
          <w:spacing w:val="-15"/>
          <w:w w:val="125"/>
        </w:rPr>
        <w:t xml:space="preserve"> </w:t>
      </w:r>
      <w:r w:rsidRPr="00E753D2">
        <w:rPr>
          <w:rFonts w:asciiTheme="minorHAnsi" w:hAnsiTheme="minorHAnsi" w:cstheme="minorHAnsi"/>
          <w:w w:val="125"/>
        </w:rPr>
        <w:t>the</w:t>
      </w:r>
      <w:r w:rsidRPr="00E753D2">
        <w:rPr>
          <w:rFonts w:asciiTheme="minorHAnsi" w:hAnsiTheme="minorHAnsi" w:cstheme="minorHAnsi"/>
          <w:spacing w:val="-14"/>
          <w:w w:val="125"/>
        </w:rPr>
        <w:t xml:space="preserve"> </w:t>
      </w:r>
      <w:r w:rsidRPr="00E753D2">
        <w:rPr>
          <w:rFonts w:asciiTheme="minorHAnsi" w:hAnsiTheme="minorHAnsi" w:cstheme="minorHAnsi"/>
          <w:w w:val="125"/>
        </w:rPr>
        <w:t>course</w:t>
      </w:r>
      <w:r w:rsidRPr="00E753D2">
        <w:rPr>
          <w:rFonts w:asciiTheme="minorHAnsi" w:hAnsiTheme="minorHAnsi" w:cstheme="minorHAnsi"/>
          <w:spacing w:val="-15"/>
          <w:w w:val="125"/>
        </w:rPr>
        <w:t xml:space="preserve"> </w:t>
      </w:r>
      <w:r w:rsidRPr="00E753D2">
        <w:rPr>
          <w:rFonts w:asciiTheme="minorHAnsi" w:hAnsiTheme="minorHAnsi" w:cstheme="minorHAnsi"/>
          <w:w w:val="125"/>
        </w:rPr>
        <w:t>of</w:t>
      </w:r>
      <w:r w:rsidRPr="00E753D2">
        <w:rPr>
          <w:rFonts w:asciiTheme="minorHAnsi" w:hAnsiTheme="minorHAnsi" w:cstheme="minorHAnsi"/>
          <w:spacing w:val="-14"/>
          <w:w w:val="125"/>
        </w:rPr>
        <w:t xml:space="preserve"> </w:t>
      </w:r>
      <w:r w:rsidRPr="00E753D2">
        <w:rPr>
          <w:rFonts w:asciiTheme="minorHAnsi" w:hAnsiTheme="minorHAnsi" w:cstheme="minorHAnsi"/>
          <w:w w:val="125"/>
        </w:rPr>
        <w:t>the</w:t>
      </w:r>
      <w:r w:rsidRPr="00E753D2">
        <w:rPr>
          <w:rFonts w:asciiTheme="minorHAnsi" w:hAnsiTheme="minorHAnsi" w:cstheme="minorHAnsi"/>
          <w:spacing w:val="-15"/>
          <w:w w:val="125"/>
        </w:rPr>
        <w:t xml:space="preserve"> </w:t>
      </w:r>
      <w:r w:rsidRPr="00E753D2">
        <w:rPr>
          <w:rFonts w:asciiTheme="minorHAnsi" w:hAnsiTheme="minorHAnsi" w:cstheme="minorHAnsi"/>
          <w:w w:val="125"/>
        </w:rPr>
        <w:t>project</w:t>
      </w:r>
      <w:r w:rsidRPr="00E753D2">
        <w:rPr>
          <w:rFonts w:asciiTheme="minorHAnsi" w:hAnsiTheme="minorHAnsi" w:cstheme="minorHAnsi"/>
          <w:spacing w:val="-14"/>
          <w:w w:val="125"/>
        </w:rPr>
        <w:t xml:space="preserve"> </w:t>
      </w:r>
      <w:r w:rsidRPr="00E753D2">
        <w:rPr>
          <w:rFonts w:asciiTheme="minorHAnsi" w:hAnsiTheme="minorHAnsi" w:cstheme="minorHAnsi"/>
          <w:w w:val="125"/>
        </w:rPr>
        <w:t>you</w:t>
      </w:r>
      <w:r w:rsidRPr="00E753D2">
        <w:rPr>
          <w:rFonts w:asciiTheme="minorHAnsi" w:hAnsiTheme="minorHAnsi" w:cstheme="minorHAnsi"/>
          <w:spacing w:val="-15"/>
          <w:w w:val="125"/>
        </w:rPr>
        <w:t xml:space="preserve"> </w:t>
      </w:r>
      <w:r w:rsidRPr="00E753D2">
        <w:rPr>
          <w:rFonts w:asciiTheme="minorHAnsi" w:hAnsiTheme="minorHAnsi" w:cstheme="minorHAnsi"/>
          <w:w w:val="125"/>
        </w:rPr>
        <w:t>need</w:t>
      </w:r>
      <w:r w:rsidRPr="00E753D2">
        <w:rPr>
          <w:rFonts w:asciiTheme="minorHAnsi" w:hAnsiTheme="minorHAnsi" w:cstheme="minorHAnsi"/>
          <w:spacing w:val="-14"/>
          <w:w w:val="125"/>
        </w:rPr>
        <w:t xml:space="preserve"> </w:t>
      </w:r>
      <w:r w:rsidRPr="00E753D2">
        <w:rPr>
          <w:rFonts w:asciiTheme="minorHAnsi" w:hAnsiTheme="minorHAnsi" w:cstheme="minorHAnsi"/>
          <w:w w:val="125"/>
        </w:rPr>
        <w:t>to</w:t>
      </w:r>
      <w:r w:rsidRPr="00E753D2">
        <w:rPr>
          <w:rFonts w:asciiTheme="minorHAnsi" w:hAnsiTheme="minorHAnsi" w:cstheme="minorHAnsi"/>
          <w:spacing w:val="-15"/>
          <w:w w:val="125"/>
        </w:rPr>
        <w:t xml:space="preserve"> </w:t>
      </w:r>
      <w:hyperlink r:id="rId188">
        <w:r w:rsidRPr="00E753D2">
          <w:rPr>
            <w:rFonts w:asciiTheme="minorHAnsi" w:hAnsiTheme="minorHAnsi" w:cstheme="minorHAnsi"/>
            <w:color w:val="0000ED"/>
            <w:w w:val="125"/>
            <w:u w:val="single" w:color="0000ED"/>
          </w:rPr>
          <w:t>deviate</w:t>
        </w:r>
        <w:r w:rsidRPr="00E753D2">
          <w:rPr>
            <w:rFonts w:asciiTheme="minorHAnsi" w:hAnsiTheme="minorHAnsi" w:cstheme="minorHAnsi"/>
            <w:color w:val="0000ED"/>
            <w:spacing w:val="-14"/>
            <w:w w:val="125"/>
            <w:u w:val="single" w:color="0000ED"/>
          </w:rPr>
          <w:t xml:space="preserve"> </w:t>
        </w:r>
        <w:r w:rsidRPr="00E753D2">
          <w:rPr>
            <w:rFonts w:asciiTheme="minorHAnsi" w:hAnsiTheme="minorHAnsi" w:cstheme="minorHAnsi"/>
            <w:color w:val="0000ED"/>
            <w:w w:val="125"/>
            <w:u w:val="single" w:color="0000ED"/>
          </w:rPr>
          <w:t>significantly</w:t>
        </w:r>
        <w:r w:rsidRPr="00E753D2">
          <w:rPr>
            <w:rFonts w:asciiTheme="minorHAnsi" w:hAnsiTheme="minorHAnsi" w:cstheme="minorHAnsi"/>
            <w:color w:val="0000ED"/>
            <w:spacing w:val="-15"/>
            <w:w w:val="125"/>
            <w:u w:val="single" w:color="0000ED"/>
          </w:rPr>
          <w:t xml:space="preserve"> </w:t>
        </w:r>
        <w:r w:rsidRPr="00E753D2">
          <w:rPr>
            <w:rFonts w:asciiTheme="minorHAnsi" w:hAnsiTheme="minorHAnsi" w:cstheme="minorHAnsi"/>
            <w:color w:val="0000ED"/>
            <w:w w:val="125"/>
            <w:u w:val="single" w:color="0000ED"/>
          </w:rPr>
          <w:t>from</w:t>
        </w:r>
        <w:r w:rsidRPr="00E753D2">
          <w:rPr>
            <w:rFonts w:asciiTheme="minorHAnsi" w:hAnsiTheme="minorHAnsi" w:cstheme="minorHAnsi"/>
            <w:color w:val="0000ED"/>
            <w:spacing w:val="-14"/>
            <w:w w:val="125"/>
            <w:u w:val="single" w:color="0000ED"/>
          </w:rPr>
          <w:t xml:space="preserve"> </w:t>
        </w:r>
        <w:r w:rsidRPr="00E753D2">
          <w:rPr>
            <w:rFonts w:asciiTheme="minorHAnsi" w:hAnsiTheme="minorHAnsi" w:cstheme="minorHAnsi"/>
            <w:color w:val="0000ED"/>
            <w:w w:val="125"/>
            <w:u w:val="single" w:color="0000ED"/>
          </w:rPr>
          <w:t>the</w:t>
        </w:r>
        <w:r w:rsidRPr="00E753D2">
          <w:rPr>
            <w:rFonts w:asciiTheme="minorHAnsi" w:hAnsiTheme="minorHAnsi" w:cstheme="minorHAnsi"/>
            <w:color w:val="0000ED"/>
            <w:spacing w:val="-15"/>
            <w:w w:val="125"/>
            <w:u w:val="single" w:color="0000ED"/>
          </w:rPr>
          <w:t xml:space="preserve"> </w:t>
        </w:r>
        <w:r w:rsidRPr="00E753D2">
          <w:rPr>
            <w:rFonts w:asciiTheme="minorHAnsi" w:hAnsiTheme="minorHAnsi" w:cstheme="minorHAnsi"/>
            <w:color w:val="0000ED"/>
            <w:w w:val="125"/>
            <w:u w:val="single" w:color="0000ED"/>
          </w:rPr>
          <w:t>above-approved</w:t>
        </w:r>
        <w:r w:rsidRPr="00E753D2">
          <w:rPr>
            <w:rFonts w:asciiTheme="minorHAnsi" w:hAnsiTheme="minorHAnsi" w:cstheme="minorHAnsi"/>
            <w:color w:val="0000ED"/>
            <w:spacing w:val="-14"/>
            <w:w w:val="125"/>
            <w:u w:val="single" w:color="0000ED"/>
          </w:rPr>
          <w:t xml:space="preserve"> </w:t>
        </w:r>
        <w:r w:rsidRPr="00E753D2">
          <w:rPr>
            <w:rFonts w:asciiTheme="minorHAnsi" w:hAnsiTheme="minorHAnsi" w:cstheme="minorHAnsi"/>
            <w:color w:val="0000ED"/>
            <w:w w:val="125"/>
            <w:u w:val="single" w:color="0000ED"/>
          </w:rPr>
          <w:t>documentatio</w:t>
        </w:r>
      </w:hyperlink>
      <w:r w:rsidRPr="00E753D2">
        <w:rPr>
          <w:rFonts w:asciiTheme="minorHAnsi" w:hAnsiTheme="minorHAnsi" w:cstheme="minorHAnsi"/>
          <w:color w:val="0000ED"/>
          <w:w w:val="125"/>
          <w:u w:val="single" w:color="0000ED"/>
        </w:rPr>
        <w:t>n</w:t>
      </w:r>
      <w:r>
        <w:rPr>
          <w:rFonts w:asciiTheme="minorHAnsi" w:hAnsiTheme="minorHAnsi" w:cstheme="minorHAnsi"/>
          <w:color w:val="0000ED"/>
          <w:w w:val="125"/>
          <w:u w:val="single" w:color="0000ED"/>
        </w:rPr>
        <w:t xml:space="preserve"> </w:t>
      </w:r>
      <w:r w:rsidRPr="00E753D2">
        <w:rPr>
          <w:rFonts w:asciiTheme="minorHAnsi" w:hAnsiTheme="minorHAnsi" w:cstheme="minorHAnsi"/>
          <w:w w:val="125"/>
        </w:rPr>
        <w:t>please</w:t>
      </w:r>
      <w:r w:rsidRPr="00E753D2">
        <w:rPr>
          <w:rFonts w:asciiTheme="minorHAnsi" w:hAnsiTheme="minorHAnsi" w:cstheme="minorHAnsi"/>
          <w:spacing w:val="-15"/>
          <w:w w:val="125"/>
        </w:rPr>
        <w:t xml:space="preserve"> </w:t>
      </w:r>
      <w:r w:rsidRPr="00E753D2">
        <w:rPr>
          <w:rFonts w:asciiTheme="minorHAnsi" w:hAnsiTheme="minorHAnsi" w:cstheme="minorHAnsi"/>
          <w:w w:val="125"/>
        </w:rPr>
        <w:t>inform me since written approval will be required.</w:t>
      </w:r>
    </w:p>
    <w:p w14:paraId="3827D340" w14:textId="77777777" w:rsidR="00012F85" w:rsidRDefault="00012F85" w:rsidP="00012F85">
      <w:pPr>
        <w:pStyle w:val="BodyText"/>
        <w:spacing w:before="166" w:line="453" w:lineRule="auto"/>
        <w:ind w:right="140"/>
        <w:rPr>
          <w:rFonts w:asciiTheme="minorHAnsi" w:hAnsiTheme="minorHAnsi" w:cstheme="minorHAnsi"/>
          <w:spacing w:val="-2"/>
          <w:w w:val="125"/>
        </w:rPr>
      </w:pPr>
      <w:r w:rsidRPr="00E753D2">
        <w:rPr>
          <w:rFonts w:asciiTheme="minorHAnsi" w:hAnsiTheme="minorHAnsi" w:cstheme="minorHAnsi"/>
          <w:spacing w:val="-2"/>
          <w:w w:val="125"/>
        </w:rPr>
        <w:t>Your</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responsibilities</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in</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delivering</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this</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research</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project</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are</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set</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out</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at</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the</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end</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of</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this</w:t>
      </w:r>
      <w:r w:rsidRPr="00E753D2">
        <w:rPr>
          <w:rFonts w:asciiTheme="minorHAnsi" w:hAnsiTheme="minorHAnsi" w:cstheme="minorHAnsi"/>
          <w:spacing w:val="-7"/>
          <w:w w:val="125"/>
        </w:rPr>
        <w:t xml:space="preserve"> </w:t>
      </w:r>
      <w:r w:rsidRPr="00E753D2">
        <w:rPr>
          <w:rFonts w:asciiTheme="minorHAnsi" w:hAnsiTheme="minorHAnsi" w:cstheme="minorHAnsi"/>
          <w:spacing w:val="-2"/>
          <w:w w:val="125"/>
        </w:rPr>
        <w:t xml:space="preserve">letter. </w:t>
      </w:r>
    </w:p>
    <w:p w14:paraId="20036791" w14:textId="291C2799" w:rsidR="00012F85" w:rsidRPr="00E753D2" w:rsidRDefault="00012F85" w:rsidP="00012F85">
      <w:pPr>
        <w:pStyle w:val="BodyText"/>
        <w:spacing w:before="166" w:line="453" w:lineRule="auto"/>
        <w:ind w:right="140"/>
        <w:rPr>
          <w:rFonts w:asciiTheme="minorHAnsi" w:hAnsiTheme="minorHAnsi" w:cstheme="minorHAnsi"/>
        </w:rPr>
      </w:pPr>
      <w:r w:rsidRPr="00E753D2">
        <w:rPr>
          <w:rFonts w:asciiTheme="minorHAnsi" w:hAnsiTheme="minorHAnsi" w:cstheme="minorHAnsi"/>
          <w:w w:val="125"/>
        </w:rPr>
        <w:t>Yours sincerely</w:t>
      </w:r>
    </w:p>
    <w:p w14:paraId="14B03B89" w14:textId="77777777" w:rsidR="00012F85" w:rsidRPr="00E753D2" w:rsidRDefault="00012F85" w:rsidP="00012F85">
      <w:pPr>
        <w:pStyle w:val="BodyText"/>
        <w:spacing w:before="1"/>
        <w:ind w:left="0"/>
        <w:rPr>
          <w:rFonts w:asciiTheme="minorHAnsi" w:hAnsiTheme="minorHAnsi" w:cstheme="minorHAnsi"/>
        </w:rPr>
      </w:pPr>
    </w:p>
    <w:p w14:paraId="47E8C3A5" w14:textId="2403530C" w:rsidR="00012F85" w:rsidRPr="00E753D2" w:rsidRDefault="00012F85" w:rsidP="00012F85">
      <w:pPr>
        <w:pStyle w:val="BodyText"/>
        <w:spacing w:line="249" w:lineRule="auto"/>
        <w:ind w:right="140"/>
        <w:rPr>
          <w:rFonts w:asciiTheme="minorHAnsi" w:hAnsiTheme="minorHAnsi" w:cstheme="minorHAnsi"/>
        </w:rPr>
      </w:pPr>
      <w:r w:rsidRPr="00E753D2">
        <w:rPr>
          <w:rFonts w:asciiTheme="minorHAnsi" w:hAnsiTheme="minorHAnsi" w:cstheme="minorHAnsi"/>
          <w:w w:val="120"/>
        </w:rPr>
        <w:t xml:space="preserve">Kate </w:t>
      </w:r>
      <w:r>
        <w:rPr>
          <w:rFonts w:asciiTheme="minorHAnsi" w:hAnsiTheme="minorHAnsi" w:cstheme="minorHAnsi"/>
          <w:w w:val="120"/>
        </w:rPr>
        <w:t>C</w:t>
      </w:r>
      <w:r w:rsidRPr="00E753D2">
        <w:rPr>
          <w:rFonts w:asciiTheme="minorHAnsi" w:hAnsiTheme="minorHAnsi" w:cstheme="minorHAnsi"/>
          <w:w w:val="120"/>
        </w:rPr>
        <w:t>hadwick Ethics</w:t>
      </w:r>
      <w:r w:rsidRPr="00E753D2">
        <w:rPr>
          <w:rFonts w:asciiTheme="minorHAnsi" w:hAnsiTheme="minorHAnsi" w:cstheme="minorHAnsi"/>
          <w:spacing w:val="-15"/>
          <w:w w:val="120"/>
        </w:rPr>
        <w:t xml:space="preserve"> </w:t>
      </w:r>
      <w:r w:rsidRPr="00E753D2">
        <w:rPr>
          <w:rFonts w:asciiTheme="minorHAnsi" w:hAnsiTheme="minorHAnsi" w:cstheme="minorHAnsi"/>
          <w:w w:val="120"/>
        </w:rPr>
        <w:t>Administrator</w:t>
      </w:r>
    </w:p>
    <w:p w14:paraId="47A678B8" w14:textId="77777777" w:rsidR="00012F85" w:rsidRDefault="00012F85" w:rsidP="00012F85">
      <w:pPr>
        <w:pStyle w:val="BodyText"/>
        <w:spacing w:line="195" w:lineRule="exact"/>
        <w:rPr>
          <w:rFonts w:asciiTheme="minorHAnsi" w:hAnsiTheme="minorHAnsi" w:cstheme="minorHAnsi"/>
          <w:spacing w:val="-2"/>
          <w:w w:val="125"/>
        </w:rPr>
      </w:pPr>
      <w:r w:rsidRPr="00E753D2">
        <w:rPr>
          <w:rFonts w:asciiTheme="minorHAnsi" w:hAnsiTheme="minorHAnsi" w:cstheme="minorHAnsi"/>
          <w:spacing w:val="-2"/>
          <w:w w:val="125"/>
        </w:rPr>
        <w:t>Health</w:t>
      </w:r>
      <w:r w:rsidRPr="00E753D2">
        <w:rPr>
          <w:rFonts w:asciiTheme="minorHAnsi" w:hAnsiTheme="minorHAnsi" w:cstheme="minorHAnsi"/>
          <w:spacing w:val="-3"/>
          <w:w w:val="125"/>
        </w:rPr>
        <w:t xml:space="preserve"> </w:t>
      </w:r>
      <w:r w:rsidRPr="00E753D2">
        <w:rPr>
          <w:rFonts w:asciiTheme="minorHAnsi" w:hAnsiTheme="minorHAnsi" w:cstheme="minorHAnsi"/>
          <w:spacing w:val="-2"/>
          <w:w w:val="125"/>
        </w:rPr>
        <w:t>Sciences</w:t>
      </w:r>
      <w:r w:rsidRPr="00E753D2">
        <w:rPr>
          <w:rFonts w:asciiTheme="minorHAnsi" w:hAnsiTheme="minorHAnsi" w:cstheme="minorHAnsi"/>
          <w:spacing w:val="-3"/>
          <w:w w:val="125"/>
        </w:rPr>
        <w:t xml:space="preserve"> </w:t>
      </w:r>
      <w:r w:rsidRPr="00E753D2">
        <w:rPr>
          <w:rFonts w:asciiTheme="minorHAnsi" w:hAnsiTheme="minorHAnsi" w:cstheme="minorHAnsi"/>
          <w:spacing w:val="-2"/>
          <w:w w:val="125"/>
        </w:rPr>
        <w:t>School</w:t>
      </w:r>
    </w:p>
    <w:p w14:paraId="76D093A5" w14:textId="77777777" w:rsidR="00012F85" w:rsidRPr="00E753D2" w:rsidRDefault="00012F85" w:rsidP="00012F85">
      <w:pPr>
        <w:pStyle w:val="BodyText"/>
        <w:spacing w:line="195" w:lineRule="exact"/>
        <w:rPr>
          <w:rFonts w:asciiTheme="minorHAnsi" w:hAnsiTheme="minorHAnsi" w:cstheme="minorHAnsi"/>
        </w:rPr>
      </w:pPr>
    </w:p>
    <w:p w14:paraId="5871F446" w14:textId="77777777" w:rsidR="00012F85" w:rsidRPr="00E753D2" w:rsidRDefault="00012F85" w:rsidP="00012F85">
      <w:pPr>
        <w:pStyle w:val="BodyText"/>
        <w:ind w:left="0"/>
        <w:rPr>
          <w:rFonts w:asciiTheme="minorHAnsi" w:hAnsiTheme="minorHAnsi" w:cstheme="minorHAnsi"/>
        </w:rPr>
      </w:pPr>
      <w:r w:rsidRPr="00E753D2">
        <w:rPr>
          <w:rFonts w:asciiTheme="minorHAnsi" w:hAnsiTheme="minorHAnsi" w:cstheme="minorHAnsi"/>
          <w:spacing w:val="-2"/>
          <w:w w:val="125"/>
        </w:rPr>
        <w:t>Please</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note</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the</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following</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responsibilities</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of</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the</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researcher</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in</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delivering</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the</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research</w:t>
      </w:r>
      <w:r w:rsidRPr="00E753D2">
        <w:rPr>
          <w:rFonts w:asciiTheme="minorHAnsi" w:hAnsiTheme="minorHAnsi" w:cstheme="minorHAnsi"/>
          <w:spacing w:val="-4"/>
          <w:w w:val="125"/>
        </w:rPr>
        <w:t xml:space="preserve"> </w:t>
      </w:r>
      <w:r w:rsidRPr="00E753D2">
        <w:rPr>
          <w:rFonts w:asciiTheme="minorHAnsi" w:hAnsiTheme="minorHAnsi" w:cstheme="minorHAnsi"/>
          <w:spacing w:val="-2"/>
          <w:w w:val="125"/>
        </w:rPr>
        <w:t xml:space="preserve">project: </w:t>
      </w:r>
      <w:r w:rsidRPr="00E753D2">
        <w:rPr>
          <w:rFonts w:asciiTheme="minorHAnsi" w:hAnsiTheme="minorHAnsi" w:cstheme="minorHAnsi"/>
          <w:noProof/>
          <w:position w:val="2"/>
        </w:rPr>
        <w:drawing>
          <wp:inline distT="0" distB="0" distL="0" distR="0" wp14:anchorId="3C11C8C2" wp14:editId="114F9A03">
            <wp:extent cx="38110" cy="38110"/>
            <wp:effectExtent l="0" t="0" r="0" b="0"/>
            <wp:docPr id="866639885"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89" cstate="print"/>
                    <a:stretch>
                      <a:fillRect/>
                    </a:stretch>
                  </pic:blipFill>
                  <pic:spPr>
                    <a:xfrm>
                      <a:off x="0" y="0"/>
                      <a:ext cx="38110" cy="38110"/>
                    </a:xfrm>
                    <a:prstGeom prst="rect">
                      <a:avLst/>
                    </a:prstGeom>
                  </pic:spPr>
                </pic:pic>
              </a:graphicData>
            </a:graphic>
          </wp:inline>
        </w:drawing>
      </w:r>
      <w:r w:rsidRPr="00E753D2">
        <w:rPr>
          <w:rFonts w:asciiTheme="minorHAnsi" w:hAnsiTheme="minorHAnsi" w:cstheme="minorHAnsi"/>
          <w:spacing w:val="80"/>
          <w:w w:val="125"/>
        </w:rPr>
        <w:t xml:space="preserve"> </w:t>
      </w:r>
      <w:r w:rsidRPr="00E753D2">
        <w:rPr>
          <w:rFonts w:asciiTheme="minorHAnsi" w:hAnsiTheme="minorHAnsi" w:cstheme="minorHAnsi"/>
          <w:w w:val="125"/>
        </w:rPr>
        <w:t>The</w:t>
      </w:r>
      <w:r w:rsidRPr="00E753D2">
        <w:rPr>
          <w:rFonts w:asciiTheme="minorHAnsi" w:hAnsiTheme="minorHAnsi" w:cstheme="minorHAnsi"/>
          <w:spacing w:val="-3"/>
          <w:w w:val="125"/>
        </w:rPr>
        <w:t xml:space="preserve"> </w:t>
      </w:r>
      <w:r w:rsidRPr="00E753D2">
        <w:rPr>
          <w:rFonts w:asciiTheme="minorHAnsi" w:hAnsiTheme="minorHAnsi" w:cstheme="minorHAnsi"/>
          <w:w w:val="125"/>
        </w:rPr>
        <w:t>project</w:t>
      </w:r>
      <w:r w:rsidRPr="00E753D2">
        <w:rPr>
          <w:rFonts w:asciiTheme="minorHAnsi" w:hAnsiTheme="minorHAnsi" w:cstheme="minorHAnsi"/>
          <w:spacing w:val="-3"/>
          <w:w w:val="125"/>
        </w:rPr>
        <w:t xml:space="preserve"> </w:t>
      </w:r>
      <w:r w:rsidRPr="00E753D2">
        <w:rPr>
          <w:rFonts w:asciiTheme="minorHAnsi" w:hAnsiTheme="minorHAnsi" w:cstheme="minorHAnsi"/>
          <w:w w:val="125"/>
        </w:rPr>
        <w:t>must</w:t>
      </w:r>
      <w:r w:rsidRPr="00E753D2">
        <w:rPr>
          <w:rFonts w:asciiTheme="minorHAnsi" w:hAnsiTheme="minorHAnsi" w:cstheme="minorHAnsi"/>
          <w:spacing w:val="-3"/>
          <w:w w:val="125"/>
        </w:rPr>
        <w:t xml:space="preserve"> </w:t>
      </w:r>
      <w:r w:rsidRPr="00E753D2">
        <w:rPr>
          <w:rFonts w:asciiTheme="minorHAnsi" w:hAnsiTheme="minorHAnsi" w:cstheme="minorHAnsi"/>
          <w:w w:val="125"/>
        </w:rPr>
        <w:t>abide</w:t>
      </w:r>
      <w:r w:rsidRPr="00E753D2">
        <w:rPr>
          <w:rFonts w:asciiTheme="minorHAnsi" w:hAnsiTheme="minorHAnsi" w:cstheme="minorHAnsi"/>
          <w:spacing w:val="-3"/>
          <w:w w:val="125"/>
        </w:rPr>
        <w:t xml:space="preserve"> </w:t>
      </w:r>
      <w:r w:rsidRPr="00E753D2">
        <w:rPr>
          <w:rFonts w:asciiTheme="minorHAnsi" w:hAnsiTheme="minorHAnsi" w:cstheme="minorHAnsi"/>
          <w:w w:val="125"/>
        </w:rPr>
        <w:t>by</w:t>
      </w:r>
      <w:r w:rsidRPr="00E753D2">
        <w:rPr>
          <w:rFonts w:asciiTheme="minorHAnsi" w:hAnsiTheme="minorHAnsi" w:cstheme="minorHAnsi"/>
          <w:spacing w:val="-3"/>
          <w:w w:val="125"/>
        </w:rPr>
        <w:t xml:space="preserve"> </w:t>
      </w:r>
      <w:r w:rsidRPr="00E753D2">
        <w:rPr>
          <w:rFonts w:asciiTheme="minorHAnsi" w:hAnsiTheme="minorHAnsi" w:cstheme="minorHAnsi"/>
          <w:w w:val="125"/>
        </w:rPr>
        <w:t>the</w:t>
      </w:r>
      <w:r w:rsidRPr="00E753D2">
        <w:rPr>
          <w:rFonts w:asciiTheme="minorHAnsi" w:hAnsiTheme="minorHAnsi" w:cstheme="minorHAnsi"/>
          <w:spacing w:val="-3"/>
          <w:w w:val="125"/>
        </w:rPr>
        <w:t xml:space="preserve"> </w:t>
      </w:r>
      <w:r w:rsidRPr="00E753D2">
        <w:rPr>
          <w:rFonts w:asciiTheme="minorHAnsi" w:hAnsiTheme="minorHAnsi" w:cstheme="minorHAnsi"/>
          <w:w w:val="125"/>
        </w:rPr>
        <w:t>University's</w:t>
      </w:r>
      <w:r w:rsidRPr="00E753D2">
        <w:rPr>
          <w:rFonts w:asciiTheme="minorHAnsi" w:hAnsiTheme="minorHAnsi" w:cstheme="minorHAnsi"/>
          <w:spacing w:val="-3"/>
          <w:w w:val="125"/>
        </w:rPr>
        <w:t xml:space="preserve"> </w:t>
      </w:r>
      <w:r w:rsidRPr="00E753D2">
        <w:rPr>
          <w:rFonts w:asciiTheme="minorHAnsi" w:hAnsiTheme="minorHAnsi" w:cstheme="minorHAnsi"/>
          <w:w w:val="125"/>
        </w:rPr>
        <w:t>Research</w:t>
      </w:r>
      <w:r w:rsidRPr="00E753D2">
        <w:rPr>
          <w:rFonts w:asciiTheme="minorHAnsi" w:hAnsiTheme="minorHAnsi" w:cstheme="minorHAnsi"/>
          <w:spacing w:val="-3"/>
          <w:w w:val="125"/>
        </w:rPr>
        <w:t xml:space="preserve"> </w:t>
      </w:r>
      <w:r w:rsidRPr="00E753D2">
        <w:rPr>
          <w:rFonts w:asciiTheme="minorHAnsi" w:hAnsiTheme="minorHAnsi" w:cstheme="minorHAnsi"/>
          <w:w w:val="125"/>
        </w:rPr>
        <w:t>Ethics</w:t>
      </w:r>
      <w:r w:rsidRPr="00E753D2">
        <w:rPr>
          <w:rFonts w:asciiTheme="minorHAnsi" w:hAnsiTheme="minorHAnsi" w:cstheme="minorHAnsi"/>
          <w:spacing w:val="-3"/>
          <w:w w:val="125"/>
        </w:rPr>
        <w:t xml:space="preserve"> </w:t>
      </w:r>
      <w:r w:rsidRPr="00E753D2">
        <w:rPr>
          <w:rFonts w:asciiTheme="minorHAnsi" w:hAnsiTheme="minorHAnsi" w:cstheme="minorHAnsi"/>
          <w:w w:val="125"/>
        </w:rPr>
        <w:t>Policy:</w:t>
      </w:r>
    </w:p>
    <w:p w14:paraId="26B4FB92" w14:textId="77777777" w:rsidR="00012F85" w:rsidRPr="00E753D2" w:rsidRDefault="00720C20" w:rsidP="00012F85">
      <w:pPr>
        <w:pStyle w:val="BodyText"/>
        <w:spacing w:before="9"/>
        <w:ind w:left="586"/>
        <w:rPr>
          <w:rFonts w:asciiTheme="minorHAnsi" w:hAnsiTheme="minorHAnsi" w:cstheme="minorHAnsi"/>
        </w:rPr>
      </w:pPr>
      <w:hyperlink r:id="rId190">
        <w:r w:rsidR="00012F85" w:rsidRPr="00E753D2">
          <w:rPr>
            <w:rFonts w:asciiTheme="minorHAnsi" w:hAnsiTheme="minorHAnsi" w:cstheme="minorHAnsi"/>
            <w:color w:val="0000ED"/>
            <w:w w:val="120"/>
            <w:u w:val="single" w:color="0000ED"/>
          </w:rPr>
          <w:t>https://www.sheffield.ac.uk/rs/ethicsandintegrity/ethicspolicy/approval-</w:t>
        </w:r>
        <w:r w:rsidR="00012F85" w:rsidRPr="00E753D2">
          <w:rPr>
            <w:rFonts w:asciiTheme="minorHAnsi" w:hAnsiTheme="minorHAnsi" w:cstheme="minorHAnsi"/>
            <w:color w:val="0000ED"/>
            <w:spacing w:val="-2"/>
            <w:w w:val="120"/>
            <w:u w:val="single" w:color="0000ED"/>
          </w:rPr>
          <w:t>procedure</w:t>
        </w:r>
      </w:hyperlink>
    </w:p>
    <w:p w14:paraId="0823D73A" w14:textId="77777777" w:rsidR="00012F85" w:rsidRPr="00E753D2" w:rsidRDefault="00012F85" w:rsidP="00012F85">
      <w:pPr>
        <w:pStyle w:val="BodyText"/>
        <w:spacing w:before="7" w:line="249" w:lineRule="auto"/>
        <w:ind w:left="586" w:hanging="187"/>
        <w:rPr>
          <w:rFonts w:asciiTheme="minorHAnsi" w:hAnsiTheme="minorHAnsi" w:cstheme="minorHAnsi"/>
        </w:rPr>
      </w:pPr>
      <w:r w:rsidRPr="00E753D2">
        <w:rPr>
          <w:rFonts w:asciiTheme="minorHAnsi" w:hAnsiTheme="minorHAnsi" w:cstheme="minorHAnsi"/>
          <w:noProof/>
          <w:position w:val="2"/>
        </w:rPr>
        <w:drawing>
          <wp:inline distT="0" distB="0" distL="0" distR="0" wp14:anchorId="35D42F45" wp14:editId="28263D2A">
            <wp:extent cx="38110" cy="38110"/>
            <wp:effectExtent l="0" t="0" r="0" b="0"/>
            <wp:docPr id="1212782714"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89" cstate="print"/>
                    <a:stretch>
                      <a:fillRect/>
                    </a:stretch>
                  </pic:blipFill>
                  <pic:spPr>
                    <a:xfrm>
                      <a:off x="0" y="0"/>
                      <a:ext cx="38110" cy="38110"/>
                    </a:xfrm>
                    <a:prstGeom prst="rect">
                      <a:avLst/>
                    </a:prstGeom>
                  </pic:spPr>
                </pic:pic>
              </a:graphicData>
            </a:graphic>
          </wp:inline>
        </w:drawing>
      </w:r>
      <w:r w:rsidRPr="00E753D2">
        <w:rPr>
          <w:rFonts w:asciiTheme="minorHAnsi" w:hAnsiTheme="minorHAnsi" w:cstheme="minorHAnsi"/>
          <w:spacing w:val="58"/>
          <w:w w:val="125"/>
          <w:sz w:val="20"/>
        </w:rPr>
        <w:t xml:space="preserve"> </w:t>
      </w:r>
      <w:r w:rsidRPr="00E753D2">
        <w:rPr>
          <w:rFonts w:asciiTheme="minorHAnsi" w:hAnsiTheme="minorHAnsi" w:cstheme="minorHAnsi"/>
          <w:spacing w:val="-2"/>
          <w:w w:val="125"/>
        </w:rPr>
        <w:t>The</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project</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must</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abide</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by</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the</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University's</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Good</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Research</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amp;</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Innovation</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Practices</w:t>
      </w:r>
      <w:r w:rsidRPr="00E753D2">
        <w:rPr>
          <w:rFonts w:asciiTheme="minorHAnsi" w:hAnsiTheme="minorHAnsi" w:cstheme="minorHAnsi"/>
          <w:spacing w:val="-10"/>
          <w:w w:val="125"/>
        </w:rPr>
        <w:t xml:space="preserve"> </w:t>
      </w:r>
      <w:r w:rsidRPr="00E753D2">
        <w:rPr>
          <w:rFonts w:asciiTheme="minorHAnsi" w:hAnsiTheme="minorHAnsi" w:cstheme="minorHAnsi"/>
          <w:spacing w:val="-2"/>
          <w:w w:val="125"/>
        </w:rPr>
        <w:t xml:space="preserve">Policy: </w:t>
      </w:r>
      <w:hyperlink r:id="rId191">
        <w:r w:rsidRPr="00E753D2">
          <w:rPr>
            <w:rFonts w:asciiTheme="minorHAnsi" w:hAnsiTheme="minorHAnsi" w:cstheme="minorHAnsi"/>
            <w:color w:val="0000ED"/>
            <w:spacing w:val="-2"/>
            <w:w w:val="125"/>
            <w:u w:val="single" w:color="0000ED"/>
          </w:rPr>
          <w:t>https://www.sheffield.ac.uk/polopoly_fs/1.671066!/file/GRIPPolicy.pdf</w:t>
        </w:r>
      </w:hyperlink>
    </w:p>
    <w:p w14:paraId="62046E9C" w14:textId="77777777" w:rsidR="00012F85" w:rsidRPr="00E753D2" w:rsidRDefault="00012F85" w:rsidP="00012F85">
      <w:pPr>
        <w:pStyle w:val="BodyText"/>
        <w:spacing w:line="249" w:lineRule="auto"/>
        <w:ind w:left="586" w:right="99" w:hanging="187"/>
        <w:rPr>
          <w:rFonts w:asciiTheme="minorHAnsi" w:hAnsiTheme="minorHAnsi" w:cstheme="minorHAnsi"/>
        </w:rPr>
      </w:pPr>
      <w:r w:rsidRPr="00E753D2">
        <w:rPr>
          <w:rFonts w:asciiTheme="minorHAnsi" w:hAnsiTheme="minorHAnsi" w:cstheme="minorHAnsi"/>
          <w:noProof/>
          <w:position w:val="2"/>
        </w:rPr>
        <w:drawing>
          <wp:inline distT="0" distB="0" distL="0" distR="0" wp14:anchorId="5E053897" wp14:editId="0958EBE0">
            <wp:extent cx="38110" cy="38110"/>
            <wp:effectExtent l="0" t="0" r="0" b="0"/>
            <wp:docPr id="2138650615"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89" cstate="print"/>
                    <a:stretch>
                      <a:fillRect/>
                    </a:stretch>
                  </pic:blipFill>
                  <pic:spPr>
                    <a:xfrm>
                      <a:off x="0" y="0"/>
                      <a:ext cx="38110" cy="38110"/>
                    </a:xfrm>
                    <a:prstGeom prst="rect">
                      <a:avLst/>
                    </a:prstGeom>
                  </pic:spPr>
                </pic:pic>
              </a:graphicData>
            </a:graphic>
          </wp:inline>
        </w:drawing>
      </w:r>
      <w:r w:rsidRPr="00E753D2">
        <w:rPr>
          <w:rFonts w:asciiTheme="minorHAnsi" w:hAnsiTheme="minorHAnsi" w:cstheme="minorHAnsi"/>
          <w:spacing w:val="19"/>
          <w:w w:val="125"/>
          <w:sz w:val="20"/>
        </w:rPr>
        <w:t xml:space="preserve"> </w:t>
      </w:r>
      <w:r w:rsidRPr="00E753D2">
        <w:rPr>
          <w:rFonts w:asciiTheme="minorHAnsi" w:hAnsiTheme="minorHAnsi" w:cstheme="minorHAnsi"/>
          <w:w w:val="125"/>
        </w:rPr>
        <w:t>The</w:t>
      </w:r>
      <w:r w:rsidRPr="00E753D2">
        <w:rPr>
          <w:rFonts w:asciiTheme="minorHAnsi" w:hAnsiTheme="minorHAnsi" w:cstheme="minorHAnsi"/>
          <w:spacing w:val="-15"/>
          <w:w w:val="125"/>
        </w:rPr>
        <w:t xml:space="preserve"> </w:t>
      </w:r>
      <w:r w:rsidRPr="00E753D2">
        <w:rPr>
          <w:rFonts w:asciiTheme="minorHAnsi" w:hAnsiTheme="minorHAnsi" w:cstheme="minorHAnsi"/>
          <w:w w:val="125"/>
        </w:rPr>
        <w:t>researcher</w:t>
      </w:r>
      <w:r w:rsidRPr="00E753D2">
        <w:rPr>
          <w:rFonts w:asciiTheme="minorHAnsi" w:hAnsiTheme="minorHAnsi" w:cstheme="minorHAnsi"/>
          <w:spacing w:val="-15"/>
          <w:w w:val="125"/>
        </w:rPr>
        <w:t xml:space="preserve"> </w:t>
      </w:r>
      <w:r w:rsidRPr="00E753D2">
        <w:rPr>
          <w:rFonts w:asciiTheme="minorHAnsi" w:hAnsiTheme="minorHAnsi" w:cstheme="minorHAnsi"/>
          <w:w w:val="125"/>
        </w:rPr>
        <w:t>must</w:t>
      </w:r>
      <w:r w:rsidRPr="00E753D2">
        <w:rPr>
          <w:rFonts w:asciiTheme="minorHAnsi" w:hAnsiTheme="minorHAnsi" w:cstheme="minorHAnsi"/>
          <w:spacing w:val="-14"/>
          <w:w w:val="125"/>
        </w:rPr>
        <w:t xml:space="preserve"> </w:t>
      </w:r>
      <w:r w:rsidRPr="00E753D2">
        <w:rPr>
          <w:rFonts w:asciiTheme="minorHAnsi" w:hAnsiTheme="minorHAnsi" w:cstheme="minorHAnsi"/>
          <w:w w:val="125"/>
        </w:rPr>
        <w:t>inform</w:t>
      </w:r>
      <w:r w:rsidRPr="00E753D2">
        <w:rPr>
          <w:rFonts w:asciiTheme="minorHAnsi" w:hAnsiTheme="minorHAnsi" w:cstheme="minorHAnsi"/>
          <w:spacing w:val="-15"/>
          <w:w w:val="125"/>
        </w:rPr>
        <w:t xml:space="preserve"> </w:t>
      </w:r>
      <w:r w:rsidRPr="00E753D2">
        <w:rPr>
          <w:rFonts w:asciiTheme="minorHAnsi" w:hAnsiTheme="minorHAnsi" w:cstheme="minorHAnsi"/>
          <w:w w:val="125"/>
        </w:rPr>
        <w:t>their</w:t>
      </w:r>
      <w:r w:rsidRPr="00E753D2">
        <w:rPr>
          <w:rFonts w:asciiTheme="minorHAnsi" w:hAnsiTheme="minorHAnsi" w:cstheme="minorHAnsi"/>
          <w:spacing w:val="-15"/>
          <w:w w:val="125"/>
        </w:rPr>
        <w:t xml:space="preserve"> </w:t>
      </w:r>
      <w:r w:rsidRPr="00E753D2">
        <w:rPr>
          <w:rFonts w:asciiTheme="minorHAnsi" w:hAnsiTheme="minorHAnsi" w:cstheme="minorHAnsi"/>
          <w:w w:val="125"/>
        </w:rPr>
        <w:t>supervisor</w:t>
      </w:r>
      <w:r w:rsidRPr="00E753D2">
        <w:rPr>
          <w:rFonts w:asciiTheme="minorHAnsi" w:hAnsiTheme="minorHAnsi" w:cstheme="minorHAnsi"/>
          <w:spacing w:val="-15"/>
          <w:w w:val="125"/>
        </w:rPr>
        <w:t xml:space="preserve"> </w:t>
      </w:r>
      <w:r w:rsidRPr="00E753D2">
        <w:rPr>
          <w:rFonts w:asciiTheme="minorHAnsi" w:hAnsiTheme="minorHAnsi" w:cstheme="minorHAnsi"/>
          <w:w w:val="125"/>
        </w:rPr>
        <w:t>(in</w:t>
      </w:r>
      <w:r w:rsidRPr="00E753D2">
        <w:rPr>
          <w:rFonts w:asciiTheme="minorHAnsi" w:hAnsiTheme="minorHAnsi" w:cstheme="minorHAnsi"/>
          <w:spacing w:val="-14"/>
          <w:w w:val="125"/>
        </w:rPr>
        <w:t xml:space="preserve"> </w:t>
      </w:r>
      <w:r w:rsidRPr="00E753D2">
        <w:rPr>
          <w:rFonts w:asciiTheme="minorHAnsi" w:hAnsiTheme="minorHAnsi" w:cstheme="minorHAnsi"/>
          <w:w w:val="125"/>
        </w:rPr>
        <w:t>the</w:t>
      </w:r>
      <w:r w:rsidRPr="00E753D2">
        <w:rPr>
          <w:rFonts w:asciiTheme="minorHAnsi" w:hAnsiTheme="minorHAnsi" w:cstheme="minorHAnsi"/>
          <w:spacing w:val="-15"/>
          <w:w w:val="125"/>
        </w:rPr>
        <w:t xml:space="preserve"> </w:t>
      </w:r>
      <w:r w:rsidRPr="00E753D2">
        <w:rPr>
          <w:rFonts w:asciiTheme="minorHAnsi" w:hAnsiTheme="minorHAnsi" w:cstheme="minorHAnsi"/>
          <w:w w:val="125"/>
        </w:rPr>
        <w:t>case</w:t>
      </w:r>
      <w:r w:rsidRPr="00E753D2">
        <w:rPr>
          <w:rFonts w:asciiTheme="minorHAnsi" w:hAnsiTheme="minorHAnsi" w:cstheme="minorHAnsi"/>
          <w:spacing w:val="-15"/>
          <w:w w:val="125"/>
        </w:rPr>
        <w:t xml:space="preserve"> </w:t>
      </w:r>
      <w:r w:rsidRPr="00E753D2">
        <w:rPr>
          <w:rFonts w:asciiTheme="minorHAnsi" w:hAnsiTheme="minorHAnsi" w:cstheme="minorHAnsi"/>
          <w:w w:val="125"/>
        </w:rPr>
        <w:t>of</w:t>
      </w:r>
      <w:r w:rsidRPr="00E753D2">
        <w:rPr>
          <w:rFonts w:asciiTheme="minorHAnsi" w:hAnsiTheme="minorHAnsi" w:cstheme="minorHAnsi"/>
          <w:spacing w:val="-15"/>
          <w:w w:val="125"/>
        </w:rPr>
        <w:t xml:space="preserve"> </w:t>
      </w:r>
      <w:r w:rsidRPr="00E753D2">
        <w:rPr>
          <w:rFonts w:asciiTheme="minorHAnsi" w:hAnsiTheme="minorHAnsi" w:cstheme="minorHAnsi"/>
          <w:w w:val="125"/>
        </w:rPr>
        <w:t>a</w:t>
      </w:r>
      <w:r w:rsidRPr="00E753D2">
        <w:rPr>
          <w:rFonts w:asciiTheme="minorHAnsi" w:hAnsiTheme="minorHAnsi" w:cstheme="minorHAnsi"/>
          <w:spacing w:val="-14"/>
          <w:w w:val="125"/>
        </w:rPr>
        <w:t xml:space="preserve"> </w:t>
      </w:r>
      <w:r w:rsidRPr="00E753D2">
        <w:rPr>
          <w:rFonts w:asciiTheme="minorHAnsi" w:hAnsiTheme="minorHAnsi" w:cstheme="minorHAnsi"/>
          <w:w w:val="125"/>
        </w:rPr>
        <w:t>student)</w:t>
      </w:r>
      <w:r w:rsidRPr="00E753D2">
        <w:rPr>
          <w:rFonts w:asciiTheme="minorHAnsi" w:hAnsiTheme="minorHAnsi" w:cstheme="minorHAnsi"/>
          <w:spacing w:val="-15"/>
          <w:w w:val="125"/>
        </w:rPr>
        <w:t xml:space="preserve"> </w:t>
      </w:r>
      <w:r w:rsidRPr="00E753D2">
        <w:rPr>
          <w:rFonts w:asciiTheme="minorHAnsi" w:hAnsiTheme="minorHAnsi" w:cstheme="minorHAnsi"/>
          <w:w w:val="125"/>
        </w:rPr>
        <w:t>or</w:t>
      </w:r>
      <w:r w:rsidRPr="00E753D2">
        <w:rPr>
          <w:rFonts w:asciiTheme="minorHAnsi" w:hAnsiTheme="minorHAnsi" w:cstheme="minorHAnsi"/>
          <w:spacing w:val="-15"/>
          <w:w w:val="125"/>
        </w:rPr>
        <w:t xml:space="preserve"> </w:t>
      </w:r>
      <w:r w:rsidRPr="00E753D2">
        <w:rPr>
          <w:rFonts w:asciiTheme="minorHAnsi" w:hAnsiTheme="minorHAnsi" w:cstheme="minorHAnsi"/>
          <w:w w:val="125"/>
        </w:rPr>
        <w:t>Ethics</w:t>
      </w:r>
      <w:r w:rsidRPr="00E753D2">
        <w:rPr>
          <w:rFonts w:asciiTheme="minorHAnsi" w:hAnsiTheme="minorHAnsi" w:cstheme="minorHAnsi"/>
          <w:spacing w:val="-15"/>
          <w:w w:val="125"/>
        </w:rPr>
        <w:t xml:space="preserve"> </w:t>
      </w:r>
      <w:r w:rsidRPr="00E753D2">
        <w:rPr>
          <w:rFonts w:asciiTheme="minorHAnsi" w:hAnsiTheme="minorHAnsi" w:cstheme="minorHAnsi"/>
          <w:w w:val="125"/>
        </w:rPr>
        <w:t>Administrator</w:t>
      </w:r>
      <w:r w:rsidRPr="00E753D2">
        <w:rPr>
          <w:rFonts w:asciiTheme="minorHAnsi" w:hAnsiTheme="minorHAnsi" w:cstheme="minorHAnsi"/>
          <w:spacing w:val="-14"/>
          <w:w w:val="125"/>
        </w:rPr>
        <w:t xml:space="preserve"> </w:t>
      </w:r>
      <w:r w:rsidRPr="00E753D2">
        <w:rPr>
          <w:rFonts w:asciiTheme="minorHAnsi" w:hAnsiTheme="minorHAnsi" w:cstheme="minorHAnsi"/>
          <w:w w:val="125"/>
        </w:rPr>
        <w:t>(in</w:t>
      </w:r>
      <w:r w:rsidRPr="00E753D2">
        <w:rPr>
          <w:rFonts w:asciiTheme="minorHAnsi" w:hAnsiTheme="minorHAnsi" w:cstheme="minorHAnsi"/>
          <w:spacing w:val="-15"/>
          <w:w w:val="125"/>
        </w:rPr>
        <w:t xml:space="preserve"> </w:t>
      </w:r>
      <w:r w:rsidRPr="00E753D2">
        <w:rPr>
          <w:rFonts w:asciiTheme="minorHAnsi" w:hAnsiTheme="minorHAnsi" w:cstheme="minorHAnsi"/>
          <w:w w:val="125"/>
        </w:rPr>
        <w:t>the</w:t>
      </w:r>
      <w:r w:rsidRPr="00E753D2">
        <w:rPr>
          <w:rFonts w:asciiTheme="minorHAnsi" w:hAnsiTheme="minorHAnsi" w:cstheme="minorHAnsi"/>
          <w:spacing w:val="-15"/>
          <w:w w:val="125"/>
        </w:rPr>
        <w:t xml:space="preserve"> </w:t>
      </w:r>
      <w:r w:rsidRPr="00E753D2">
        <w:rPr>
          <w:rFonts w:asciiTheme="minorHAnsi" w:hAnsiTheme="minorHAnsi" w:cstheme="minorHAnsi"/>
          <w:w w:val="125"/>
        </w:rPr>
        <w:t>case</w:t>
      </w:r>
      <w:r w:rsidRPr="00E753D2">
        <w:rPr>
          <w:rFonts w:asciiTheme="minorHAnsi" w:hAnsiTheme="minorHAnsi" w:cstheme="minorHAnsi"/>
          <w:spacing w:val="-15"/>
          <w:w w:val="125"/>
        </w:rPr>
        <w:t xml:space="preserve"> </w:t>
      </w:r>
      <w:r w:rsidRPr="00E753D2">
        <w:rPr>
          <w:rFonts w:asciiTheme="minorHAnsi" w:hAnsiTheme="minorHAnsi" w:cstheme="minorHAnsi"/>
          <w:w w:val="125"/>
        </w:rPr>
        <w:t>of</w:t>
      </w:r>
      <w:r w:rsidRPr="00E753D2">
        <w:rPr>
          <w:rFonts w:asciiTheme="minorHAnsi" w:hAnsiTheme="minorHAnsi" w:cstheme="minorHAnsi"/>
          <w:spacing w:val="-15"/>
          <w:w w:val="125"/>
        </w:rPr>
        <w:t xml:space="preserve"> </w:t>
      </w:r>
      <w:r w:rsidRPr="00E753D2">
        <w:rPr>
          <w:rFonts w:asciiTheme="minorHAnsi" w:hAnsiTheme="minorHAnsi" w:cstheme="minorHAnsi"/>
          <w:w w:val="125"/>
        </w:rPr>
        <w:t>a</w:t>
      </w:r>
      <w:r w:rsidRPr="00E753D2">
        <w:rPr>
          <w:rFonts w:asciiTheme="minorHAnsi" w:hAnsiTheme="minorHAnsi" w:cstheme="minorHAnsi"/>
          <w:spacing w:val="-14"/>
          <w:w w:val="125"/>
        </w:rPr>
        <w:t xml:space="preserve"> </w:t>
      </w:r>
      <w:r w:rsidRPr="00E753D2">
        <w:rPr>
          <w:rFonts w:asciiTheme="minorHAnsi" w:hAnsiTheme="minorHAnsi" w:cstheme="minorHAnsi"/>
          <w:w w:val="125"/>
        </w:rPr>
        <w:t>member of</w:t>
      </w:r>
      <w:r w:rsidRPr="00E753D2">
        <w:rPr>
          <w:rFonts w:asciiTheme="minorHAnsi" w:hAnsiTheme="minorHAnsi" w:cstheme="minorHAnsi"/>
          <w:spacing w:val="-1"/>
          <w:w w:val="125"/>
        </w:rPr>
        <w:t xml:space="preserve"> </w:t>
      </w:r>
      <w:r w:rsidRPr="00E753D2">
        <w:rPr>
          <w:rFonts w:asciiTheme="minorHAnsi" w:hAnsiTheme="minorHAnsi" w:cstheme="minorHAnsi"/>
          <w:w w:val="125"/>
        </w:rPr>
        <w:t>staff)</w:t>
      </w:r>
      <w:r w:rsidRPr="00E753D2">
        <w:rPr>
          <w:rFonts w:asciiTheme="minorHAnsi" w:hAnsiTheme="minorHAnsi" w:cstheme="minorHAnsi"/>
          <w:spacing w:val="-1"/>
          <w:w w:val="125"/>
        </w:rPr>
        <w:t xml:space="preserve"> </w:t>
      </w:r>
      <w:r w:rsidRPr="00E753D2">
        <w:rPr>
          <w:rFonts w:asciiTheme="minorHAnsi" w:hAnsiTheme="minorHAnsi" w:cstheme="minorHAnsi"/>
          <w:w w:val="125"/>
        </w:rPr>
        <w:t>of</w:t>
      </w:r>
      <w:r w:rsidRPr="00E753D2">
        <w:rPr>
          <w:rFonts w:asciiTheme="minorHAnsi" w:hAnsiTheme="minorHAnsi" w:cstheme="minorHAnsi"/>
          <w:spacing w:val="-1"/>
          <w:w w:val="125"/>
        </w:rPr>
        <w:t xml:space="preserve"> </w:t>
      </w:r>
      <w:r w:rsidRPr="00E753D2">
        <w:rPr>
          <w:rFonts w:asciiTheme="minorHAnsi" w:hAnsiTheme="minorHAnsi" w:cstheme="minorHAnsi"/>
          <w:w w:val="125"/>
        </w:rPr>
        <w:t>any</w:t>
      </w:r>
      <w:r w:rsidRPr="00E753D2">
        <w:rPr>
          <w:rFonts w:asciiTheme="minorHAnsi" w:hAnsiTheme="minorHAnsi" w:cstheme="minorHAnsi"/>
          <w:spacing w:val="-1"/>
          <w:w w:val="125"/>
        </w:rPr>
        <w:t xml:space="preserve"> </w:t>
      </w:r>
      <w:r w:rsidRPr="00E753D2">
        <w:rPr>
          <w:rFonts w:asciiTheme="minorHAnsi" w:hAnsiTheme="minorHAnsi" w:cstheme="minorHAnsi"/>
          <w:w w:val="125"/>
        </w:rPr>
        <w:t>significant</w:t>
      </w:r>
      <w:r w:rsidRPr="00E753D2">
        <w:rPr>
          <w:rFonts w:asciiTheme="minorHAnsi" w:hAnsiTheme="minorHAnsi" w:cstheme="minorHAnsi"/>
          <w:spacing w:val="-1"/>
          <w:w w:val="125"/>
        </w:rPr>
        <w:t xml:space="preserve"> </w:t>
      </w:r>
      <w:r w:rsidRPr="00E753D2">
        <w:rPr>
          <w:rFonts w:asciiTheme="minorHAnsi" w:hAnsiTheme="minorHAnsi" w:cstheme="minorHAnsi"/>
          <w:w w:val="125"/>
        </w:rPr>
        <w:t>changes</w:t>
      </w:r>
      <w:r w:rsidRPr="00E753D2">
        <w:rPr>
          <w:rFonts w:asciiTheme="minorHAnsi" w:hAnsiTheme="minorHAnsi" w:cstheme="minorHAnsi"/>
          <w:spacing w:val="-1"/>
          <w:w w:val="125"/>
        </w:rPr>
        <w:t xml:space="preserve"> </w:t>
      </w:r>
      <w:r w:rsidRPr="00E753D2">
        <w:rPr>
          <w:rFonts w:asciiTheme="minorHAnsi" w:hAnsiTheme="minorHAnsi" w:cstheme="minorHAnsi"/>
          <w:w w:val="125"/>
        </w:rPr>
        <w:t>to the</w:t>
      </w:r>
      <w:r w:rsidRPr="00E753D2">
        <w:rPr>
          <w:rFonts w:asciiTheme="minorHAnsi" w:hAnsiTheme="minorHAnsi" w:cstheme="minorHAnsi"/>
          <w:spacing w:val="-1"/>
          <w:w w:val="125"/>
        </w:rPr>
        <w:t xml:space="preserve"> </w:t>
      </w:r>
      <w:r w:rsidRPr="00E753D2">
        <w:rPr>
          <w:rFonts w:asciiTheme="minorHAnsi" w:hAnsiTheme="minorHAnsi" w:cstheme="minorHAnsi"/>
          <w:w w:val="125"/>
        </w:rPr>
        <w:t>project</w:t>
      </w:r>
      <w:r w:rsidRPr="00E753D2">
        <w:rPr>
          <w:rFonts w:asciiTheme="minorHAnsi" w:hAnsiTheme="minorHAnsi" w:cstheme="minorHAnsi"/>
          <w:spacing w:val="-1"/>
          <w:w w:val="125"/>
        </w:rPr>
        <w:t xml:space="preserve"> </w:t>
      </w:r>
      <w:r w:rsidRPr="00E753D2">
        <w:rPr>
          <w:rFonts w:asciiTheme="minorHAnsi" w:hAnsiTheme="minorHAnsi" w:cstheme="minorHAnsi"/>
          <w:w w:val="125"/>
        </w:rPr>
        <w:t>or</w:t>
      </w:r>
      <w:r w:rsidRPr="00E753D2">
        <w:rPr>
          <w:rFonts w:asciiTheme="minorHAnsi" w:hAnsiTheme="minorHAnsi" w:cstheme="minorHAnsi"/>
          <w:spacing w:val="-1"/>
          <w:w w:val="125"/>
        </w:rPr>
        <w:t xml:space="preserve"> </w:t>
      </w:r>
      <w:r w:rsidRPr="00E753D2">
        <w:rPr>
          <w:rFonts w:asciiTheme="minorHAnsi" w:hAnsiTheme="minorHAnsi" w:cstheme="minorHAnsi"/>
          <w:w w:val="125"/>
        </w:rPr>
        <w:t>the</w:t>
      </w:r>
      <w:r w:rsidRPr="00E753D2">
        <w:rPr>
          <w:rFonts w:asciiTheme="minorHAnsi" w:hAnsiTheme="minorHAnsi" w:cstheme="minorHAnsi"/>
          <w:spacing w:val="-1"/>
          <w:w w:val="125"/>
        </w:rPr>
        <w:t xml:space="preserve"> </w:t>
      </w:r>
      <w:r w:rsidRPr="00E753D2">
        <w:rPr>
          <w:rFonts w:asciiTheme="minorHAnsi" w:hAnsiTheme="minorHAnsi" w:cstheme="minorHAnsi"/>
          <w:w w:val="125"/>
        </w:rPr>
        <w:t>approved</w:t>
      </w:r>
      <w:r w:rsidRPr="00E753D2">
        <w:rPr>
          <w:rFonts w:asciiTheme="minorHAnsi" w:hAnsiTheme="minorHAnsi" w:cstheme="minorHAnsi"/>
          <w:spacing w:val="-1"/>
          <w:w w:val="125"/>
        </w:rPr>
        <w:t xml:space="preserve"> </w:t>
      </w:r>
      <w:r w:rsidRPr="00E753D2">
        <w:rPr>
          <w:rFonts w:asciiTheme="minorHAnsi" w:hAnsiTheme="minorHAnsi" w:cstheme="minorHAnsi"/>
          <w:w w:val="125"/>
        </w:rPr>
        <w:t>documentation.</w:t>
      </w:r>
    </w:p>
    <w:p w14:paraId="5F144CC2" w14:textId="77777777" w:rsidR="00012F85" w:rsidRPr="00E753D2" w:rsidRDefault="00012F85" w:rsidP="00012F85">
      <w:pPr>
        <w:pStyle w:val="BodyText"/>
        <w:spacing w:line="249" w:lineRule="auto"/>
        <w:ind w:left="586" w:hanging="187"/>
        <w:rPr>
          <w:rFonts w:asciiTheme="minorHAnsi" w:hAnsiTheme="minorHAnsi" w:cstheme="minorHAnsi"/>
        </w:rPr>
      </w:pPr>
      <w:r w:rsidRPr="00E753D2">
        <w:rPr>
          <w:rFonts w:asciiTheme="minorHAnsi" w:hAnsiTheme="minorHAnsi" w:cstheme="minorHAnsi"/>
          <w:noProof/>
          <w:position w:val="2"/>
        </w:rPr>
        <w:drawing>
          <wp:inline distT="0" distB="0" distL="0" distR="0" wp14:anchorId="335D9CE2" wp14:editId="29585FE5">
            <wp:extent cx="38110" cy="38110"/>
            <wp:effectExtent l="0" t="0" r="0" b="0"/>
            <wp:docPr id="49560106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89" cstate="print"/>
                    <a:stretch>
                      <a:fillRect/>
                    </a:stretch>
                  </pic:blipFill>
                  <pic:spPr>
                    <a:xfrm>
                      <a:off x="0" y="0"/>
                      <a:ext cx="38110" cy="38110"/>
                    </a:xfrm>
                    <a:prstGeom prst="rect">
                      <a:avLst/>
                    </a:prstGeom>
                  </pic:spPr>
                </pic:pic>
              </a:graphicData>
            </a:graphic>
          </wp:inline>
        </w:drawing>
      </w:r>
      <w:r w:rsidRPr="00E753D2">
        <w:rPr>
          <w:rFonts w:asciiTheme="minorHAnsi" w:hAnsiTheme="minorHAnsi" w:cstheme="minorHAnsi"/>
          <w:spacing w:val="48"/>
          <w:w w:val="125"/>
          <w:sz w:val="20"/>
        </w:rPr>
        <w:t xml:space="preserve"> </w:t>
      </w:r>
      <w:r w:rsidRPr="00E753D2">
        <w:rPr>
          <w:rFonts w:asciiTheme="minorHAnsi" w:hAnsiTheme="minorHAnsi" w:cstheme="minorHAnsi"/>
          <w:w w:val="125"/>
        </w:rPr>
        <w:t>The</w:t>
      </w:r>
      <w:r w:rsidRPr="00E753D2">
        <w:rPr>
          <w:rFonts w:asciiTheme="minorHAnsi" w:hAnsiTheme="minorHAnsi" w:cstheme="minorHAnsi"/>
          <w:spacing w:val="-13"/>
          <w:w w:val="125"/>
        </w:rPr>
        <w:t xml:space="preserve"> </w:t>
      </w:r>
      <w:r w:rsidRPr="00E753D2">
        <w:rPr>
          <w:rFonts w:asciiTheme="minorHAnsi" w:hAnsiTheme="minorHAnsi" w:cstheme="minorHAnsi"/>
          <w:w w:val="125"/>
        </w:rPr>
        <w:t>researcher</w:t>
      </w:r>
      <w:r w:rsidRPr="00E753D2">
        <w:rPr>
          <w:rFonts w:asciiTheme="minorHAnsi" w:hAnsiTheme="minorHAnsi" w:cstheme="minorHAnsi"/>
          <w:spacing w:val="-13"/>
          <w:w w:val="125"/>
        </w:rPr>
        <w:t xml:space="preserve"> </w:t>
      </w:r>
      <w:r w:rsidRPr="00E753D2">
        <w:rPr>
          <w:rFonts w:asciiTheme="minorHAnsi" w:hAnsiTheme="minorHAnsi" w:cstheme="minorHAnsi"/>
          <w:w w:val="125"/>
        </w:rPr>
        <w:t>must</w:t>
      </w:r>
      <w:r w:rsidRPr="00E753D2">
        <w:rPr>
          <w:rFonts w:asciiTheme="minorHAnsi" w:hAnsiTheme="minorHAnsi" w:cstheme="minorHAnsi"/>
          <w:spacing w:val="-13"/>
          <w:w w:val="125"/>
        </w:rPr>
        <w:t xml:space="preserve"> </w:t>
      </w:r>
      <w:r w:rsidRPr="00E753D2">
        <w:rPr>
          <w:rFonts w:asciiTheme="minorHAnsi" w:hAnsiTheme="minorHAnsi" w:cstheme="minorHAnsi"/>
          <w:w w:val="125"/>
        </w:rPr>
        <w:t>comply</w:t>
      </w:r>
      <w:r w:rsidRPr="00E753D2">
        <w:rPr>
          <w:rFonts w:asciiTheme="minorHAnsi" w:hAnsiTheme="minorHAnsi" w:cstheme="minorHAnsi"/>
          <w:spacing w:val="-13"/>
          <w:w w:val="125"/>
        </w:rPr>
        <w:t xml:space="preserve"> </w:t>
      </w:r>
      <w:r w:rsidRPr="00E753D2">
        <w:rPr>
          <w:rFonts w:asciiTheme="minorHAnsi" w:hAnsiTheme="minorHAnsi" w:cstheme="minorHAnsi"/>
          <w:w w:val="125"/>
        </w:rPr>
        <w:t>with</w:t>
      </w:r>
      <w:r w:rsidRPr="00E753D2">
        <w:rPr>
          <w:rFonts w:asciiTheme="minorHAnsi" w:hAnsiTheme="minorHAnsi" w:cstheme="minorHAnsi"/>
          <w:spacing w:val="-13"/>
          <w:w w:val="125"/>
        </w:rPr>
        <w:t xml:space="preserve"> </w:t>
      </w:r>
      <w:r w:rsidRPr="00E753D2">
        <w:rPr>
          <w:rFonts w:asciiTheme="minorHAnsi" w:hAnsiTheme="minorHAnsi" w:cstheme="minorHAnsi"/>
          <w:w w:val="125"/>
        </w:rPr>
        <w:t>the</w:t>
      </w:r>
      <w:r w:rsidRPr="00E753D2">
        <w:rPr>
          <w:rFonts w:asciiTheme="minorHAnsi" w:hAnsiTheme="minorHAnsi" w:cstheme="minorHAnsi"/>
          <w:spacing w:val="-13"/>
          <w:w w:val="125"/>
        </w:rPr>
        <w:t xml:space="preserve"> </w:t>
      </w:r>
      <w:r w:rsidRPr="00E753D2">
        <w:rPr>
          <w:rFonts w:asciiTheme="minorHAnsi" w:hAnsiTheme="minorHAnsi" w:cstheme="minorHAnsi"/>
          <w:w w:val="125"/>
        </w:rPr>
        <w:t>requirements</w:t>
      </w:r>
      <w:r w:rsidRPr="00E753D2">
        <w:rPr>
          <w:rFonts w:asciiTheme="minorHAnsi" w:hAnsiTheme="minorHAnsi" w:cstheme="minorHAnsi"/>
          <w:spacing w:val="-13"/>
          <w:w w:val="125"/>
        </w:rPr>
        <w:t xml:space="preserve"> </w:t>
      </w:r>
      <w:r w:rsidRPr="00E753D2">
        <w:rPr>
          <w:rFonts w:asciiTheme="minorHAnsi" w:hAnsiTheme="minorHAnsi" w:cstheme="minorHAnsi"/>
          <w:w w:val="125"/>
        </w:rPr>
        <w:t>of</w:t>
      </w:r>
      <w:r w:rsidRPr="00E753D2">
        <w:rPr>
          <w:rFonts w:asciiTheme="minorHAnsi" w:hAnsiTheme="minorHAnsi" w:cstheme="minorHAnsi"/>
          <w:spacing w:val="-13"/>
          <w:w w:val="125"/>
        </w:rPr>
        <w:t xml:space="preserve"> </w:t>
      </w:r>
      <w:r w:rsidRPr="00E753D2">
        <w:rPr>
          <w:rFonts w:asciiTheme="minorHAnsi" w:hAnsiTheme="minorHAnsi" w:cstheme="minorHAnsi"/>
          <w:w w:val="125"/>
        </w:rPr>
        <w:t>the</w:t>
      </w:r>
      <w:r w:rsidRPr="00E753D2">
        <w:rPr>
          <w:rFonts w:asciiTheme="minorHAnsi" w:hAnsiTheme="minorHAnsi" w:cstheme="minorHAnsi"/>
          <w:spacing w:val="-13"/>
          <w:w w:val="125"/>
        </w:rPr>
        <w:t xml:space="preserve"> </w:t>
      </w:r>
      <w:r w:rsidRPr="00E753D2">
        <w:rPr>
          <w:rFonts w:asciiTheme="minorHAnsi" w:hAnsiTheme="minorHAnsi" w:cstheme="minorHAnsi"/>
          <w:w w:val="125"/>
        </w:rPr>
        <w:t>law</w:t>
      </w:r>
      <w:r w:rsidRPr="00E753D2">
        <w:rPr>
          <w:rFonts w:asciiTheme="minorHAnsi" w:hAnsiTheme="minorHAnsi" w:cstheme="minorHAnsi"/>
          <w:spacing w:val="-13"/>
          <w:w w:val="125"/>
        </w:rPr>
        <w:t xml:space="preserve"> </w:t>
      </w:r>
      <w:r w:rsidRPr="00E753D2">
        <w:rPr>
          <w:rFonts w:asciiTheme="minorHAnsi" w:hAnsiTheme="minorHAnsi" w:cstheme="minorHAnsi"/>
          <w:w w:val="125"/>
        </w:rPr>
        <w:t>and</w:t>
      </w:r>
      <w:r w:rsidRPr="00E753D2">
        <w:rPr>
          <w:rFonts w:asciiTheme="minorHAnsi" w:hAnsiTheme="minorHAnsi" w:cstheme="minorHAnsi"/>
          <w:spacing w:val="-13"/>
          <w:w w:val="125"/>
        </w:rPr>
        <w:t xml:space="preserve"> </w:t>
      </w:r>
      <w:r w:rsidRPr="00E753D2">
        <w:rPr>
          <w:rFonts w:asciiTheme="minorHAnsi" w:hAnsiTheme="minorHAnsi" w:cstheme="minorHAnsi"/>
          <w:w w:val="125"/>
        </w:rPr>
        <w:t>relevant</w:t>
      </w:r>
      <w:r w:rsidRPr="00E753D2">
        <w:rPr>
          <w:rFonts w:asciiTheme="minorHAnsi" w:hAnsiTheme="minorHAnsi" w:cstheme="minorHAnsi"/>
          <w:spacing w:val="-13"/>
          <w:w w:val="125"/>
        </w:rPr>
        <w:t xml:space="preserve"> </w:t>
      </w:r>
      <w:r w:rsidRPr="00E753D2">
        <w:rPr>
          <w:rFonts w:asciiTheme="minorHAnsi" w:hAnsiTheme="minorHAnsi" w:cstheme="minorHAnsi"/>
          <w:w w:val="125"/>
        </w:rPr>
        <w:t>guidelines</w:t>
      </w:r>
      <w:r w:rsidRPr="00E753D2">
        <w:rPr>
          <w:rFonts w:asciiTheme="minorHAnsi" w:hAnsiTheme="minorHAnsi" w:cstheme="minorHAnsi"/>
          <w:spacing w:val="-13"/>
          <w:w w:val="125"/>
        </w:rPr>
        <w:t xml:space="preserve"> </w:t>
      </w:r>
      <w:r w:rsidRPr="00E753D2">
        <w:rPr>
          <w:rFonts w:asciiTheme="minorHAnsi" w:hAnsiTheme="minorHAnsi" w:cstheme="minorHAnsi"/>
          <w:w w:val="125"/>
        </w:rPr>
        <w:t>relating</w:t>
      </w:r>
      <w:r w:rsidRPr="00E753D2">
        <w:rPr>
          <w:rFonts w:asciiTheme="minorHAnsi" w:hAnsiTheme="minorHAnsi" w:cstheme="minorHAnsi"/>
          <w:spacing w:val="-13"/>
          <w:w w:val="125"/>
        </w:rPr>
        <w:t xml:space="preserve"> </w:t>
      </w:r>
      <w:r w:rsidRPr="00E753D2">
        <w:rPr>
          <w:rFonts w:asciiTheme="minorHAnsi" w:hAnsiTheme="minorHAnsi" w:cstheme="minorHAnsi"/>
          <w:w w:val="125"/>
        </w:rPr>
        <w:t>to</w:t>
      </w:r>
      <w:r w:rsidRPr="00E753D2">
        <w:rPr>
          <w:rFonts w:asciiTheme="minorHAnsi" w:hAnsiTheme="minorHAnsi" w:cstheme="minorHAnsi"/>
          <w:spacing w:val="-13"/>
          <w:w w:val="125"/>
        </w:rPr>
        <w:t xml:space="preserve"> </w:t>
      </w:r>
      <w:r w:rsidRPr="00E753D2">
        <w:rPr>
          <w:rFonts w:asciiTheme="minorHAnsi" w:hAnsiTheme="minorHAnsi" w:cstheme="minorHAnsi"/>
          <w:w w:val="125"/>
        </w:rPr>
        <w:t>security</w:t>
      </w:r>
      <w:r w:rsidRPr="00E753D2">
        <w:rPr>
          <w:rFonts w:asciiTheme="minorHAnsi" w:hAnsiTheme="minorHAnsi" w:cstheme="minorHAnsi"/>
          <w:spacing w:val="-13"/>
          <w:w w:val="125"/>
        </w:rPr>
        <w:t xml:space="preserve"> </w:t>
      </w:r>
      <w:r w:rsidRPr="00E753D2">
        <w:rPr>
          <w:rFonts w:asciiTheme="minorHAnsi" w:hAnsiTheme="minorHAnsi" w:cstheme="minorHAnsi"/>
          <w:w w:val="125"/>
        </w:rPr>
        <w:t>and confidentiality of personal data.</w:t>
      </w:r>
    </w:p>
    <w:p w14:paraId="64EB4211" w14:textId="77777777" w:rsidR="00685899" w:rsidRDefault="00012F85" w:rsidP="00012F85">
      <w:pPr>
        <w:pStyle w:val="BodyText"/>
        <w:spacing w:line="249" w:lineRule="auto"/>
        <w:ind w:left="586" w:right="165" w:hanging="187"/>
        <w:rPr>
          <w:rFonts w:asciiTheme="minorHAnsi" w:hAnsiTheme="minorHAnsi" w:cstheme="minorHAnsi"/>
          <w:w w:val="125"/>
        </w:rPr>
        <w:sectPr w:rsidR="00685899" w:rsidSect="00012F85">
          <w:pgSz w:w="11906" w:h="16838" w:code="9"/>
          <w:pgMar w:top="1134" w:right="1134" w:bottom="1134" w:left="1134" w:header="709" w:footer="709" w:gutter="0"/>
          <w:cols w:space="708"/>
          <w:docGrid w:linePitch="360"/>
        </w:sectPr>
      </w:pPr>
      <w:r w:rsidRPr="00E753D2">
        <w:rPr>
          <w:rFonts w:asciiTheme="minorHAnsi" w:hAnsiTheme="minorHAnsi" w:cstheme="minorHAnsi"/>
          <w:noProof/>
          <w:position w:val="2"/>
        </w:rPr>
        <w:drawing>
          <wp:inline distT="0" distB="0" distL="0" distR="0" wp14:anchorId="3E63AD35" wp14:editId="10F89C01">
            <wp:extent cx="38110" cy="38110"/>
            <wp:effectExtent l="0" t="0" r="0" b="0"/>
            <wp:docPr id="1294148045"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89" cstate="print"/>
                    <a:stretch>
                      <a:fillRect/>
                    </a:stretch>
                  </pic:blipFill>
                  <pic:spPr>
                    <a:xfrm>
                      <a:off x="0" y="0"/>
                      <a:ext cx="38110" cy="38110"/>
                    </a:xfrm>
                    <a:prstGeom prst="rect">
                      <a:avLst/>
                    </a:prstGeom>
                  </pic:spPr>
                </pic:pic>
              </a:graphicData>
            </a:graphic>
          </wp:inline>
        </w:drawing>
      </w:r>
      <w:r w:rsidRPr="00E753D2">
        <w:rPr>
          <w:rFonts w:asciiTheme="minorHAnsi" w:hAnsiTheme="minorHAnsi" w:cstheme="minorHAnsi"/>
          <w:spacing w:val="53"/>
          <w:w w:val="125"/>
          <w:sz w:val="20"/>
        </w:rPr>
        <w:t xml:space="preserve"> </w:t>
      </w:r>
      <w:r w:rsidRPr="00E753D2">
        <w:rPr>
          <w:rFonts w:asciiTheme="minorHAnsi" w:hAnsiTheme="minorHAnsi" w:cstheme="minorHAnsi"/>
          <w:w w:val="125"/>
        </w:rPr>
        <w:t>The</w:t>
      </w:r>
      <w:r w:rsidRPr="00E753D2">
        <w:rPr>
          <w:rFonts w:asciiTheme="minorHAnsi" w:hAnsiTheme="minorHAnsi" w:cstheme="minorHAnsi"/>
          <w:spacing w:val="-11"/>
          <w:w w:val="125"/>
        </w:rPr>
        <w:t xml:space="preserve"> </w:t>
      </w:r>
      <w:r w:rsidRPr="00E753D2">
        <w:rPr>
          <w:rFonts w:asciiTheme="minorHAnsi" w:hAnsiTheme="minorHAnsi" w:cstheme="minorHAnsi"/>
          <w:w w:val="125"/>
        </w:rPr>
        <w:t>researcher</w:t>
      </w:r>
      <w:r w:rsidRPr="00E753D2">
        <w:rPr>
          <w:rFonts w:asciiTheme="minorHAnsi" w:hAnsiTheme="minorHAnsi" w:cstheme="minorHAnsi"/>
          <w:spacing w:val="-11"/>
          <w:w w:val="125"/>
        </w:rPr>
        <w:t xml:space="preserve"> </w:t>
      </w:r>
      <w:r w:rsidRPr="00E753D2">
        <w:rPr>
          <w:rFonts w:asciiTheme="minorHAnsi" w:hAnsiTheme="minorHAnsi" w:cstheme="minorHAnsi"/>
          <w:w w:val="125"/>
        </w:rPr>
        <w:t>is</w:t>
      </w:r>
      <w:r w:rsidRPr="00E753D2">
        <w:rPr>
          <w:rFonts w:asciiTheme="minorHAnsi" w:hAnsiTheme="minorHAnsi" w:cstheme="minorHAnsi"/>
          <w:spacing w:val="-11"/>
          <w:w w:val="125"/>
        </w:rPr>
        <w:t xml:space="preserve"> </w:t>
      </w:r>
      <w:r w:rsidRPr="00E753D2">
        <w:rPr>
          <w:rFonts w:asciiTheme="minorHAnsi" w:hAnsiTheme="minorHAnsi" w:cstheme="minorHAnsi"/>
          <w:w w:val="125"/>
        </w:rPr>
        <w:t>responsible</w:t>
      </w:r>
      <w:r w:rsidRPr="00E753D2">
        <w:rPr>
          <w:rFonts w:asciiTheme="minorHAnsi" w:hAnsiTheme="minorHAnsi" w:cstheme="minorHAnsi"/>
          <w:spacing w:val="-11"/>
          <w:w w:val="125"/>
        </w:rPr>
        <w:t xml:space="preserve"> </w:t>
      </w:r>
      <w:r w:rsidRPr="00E753D2">
        <w:rPr>
          <w:rFonts w:asciiTheme="minorHAnsi" w:hAnsiTheme="minorHAnsi" w:cstheme="minorHAnsi"/>
          <w:w w:val="125"/>
        </w:rPr>
        <w:t>for</w:t>
      </w:r>
      <w:r w:rsidRPr="00E753D2">
        <w:rPr>
          <w:rFonts w:asciiTheme="minorHAnsi" w:hAnsiTheme="minorHAnsi" w:cstheme="minorHAnsi"/>
          <w:spacing w:val="-11"/>
          <w:w w:val="125"/>
        </w:rPr>
        <w:t xml:space="preserve"> </w:t>
      </w:r>
      <w:r w:rsidRPr="00E753D2">
        <w:rPr>
          <w:rFonts w:asciiTheme="minorHAnsi" w:hAnsiTheme="minorHAnsi" w:cstheme="minorHAnsi"/>
          <w:w w:val="125"/>
        </w:rPr>
        <w:t>effectively</w:t>
      </w:r>
      <w:r w:rsidRPr="00E753D2">
        <w:rPr>
          <w:rFonts w:asciiTheme="minorHAnsi" w:hAnsiTheme="minorHAnsi" w:cstheme="minorHAnsi"/>
          <w:spacing w:val="-11"/>
          <w:w w:val="125"/>
        </w:rPr>
        <w:t xml:space="preserve"> </w:t>
      </w:r>
      <w:r w:rsidRPr="00E753D2">
        <w:rPr>
          <w:rFonts w:asciiTheme="minorHAnsi" w:hAnsiTheme="minorHAnsi" w:cstheme="minorHAnsi"/>
          <w:w w:val="125"/>
        </w:rPr>
        <w:t>managing</w:t>
      </w:r>
      <w:r w:rsidRPr="00E753D2">
        <w:rPr>
          <w:rFonts w:asciiTheme="minorHAnsi" w:hAnsiTheme="minorHAnsi" w:cstheme="minorHAnsi"/>
          <w:spacing w:val="-11"/>
          <w:w w:val="125"/>
        </w:rPr>
        <w:t xml:space="preserve"> </w:t>
      </w:r>
      <w:r w:rsidRPr="00E753D2">
        <w:rPr>
          <w:rFonts w:asciiTheme="minorHAnsi" w:hAnsiTheme="minorHAnsi" w:cstheme="minorHAnsi"/>
          <w:w w:val="125"/>
        </w:rPr>
        <w:t>the</w:t>
      </w:r>
      <w:r w:rsidRPr="00E753D2">
        <w:rPr>
          <w:rFonts w:asciiTheme="minorHAnsi" w:hAnsiTheme="minorHAnsi" w:cstheme="minorHAnsi"/>
          <w:spacing w:val="-11"/>
          <w:w w:val="125"/>
        </w:rPr>
        <w:t xml:space="preserve"> </w:t>
      </w:r>
      <w:r w:rsidRPr="00E753D2">
        <w:rPr>
          <w:rFonts w:asciiTheme="minorHAnsi" w:hAnsiTheme="minorHAnsi" w:cstheme="minorHAnsi"/>
          <w:w w:val="125"/>
        </w:rPr>
        <w:t>data</w:t>
      </w:r>
      <w:r w:rsidRPr="00E753D2">
        <w:rPr>
          <w:rFonts w:asciiTheme="minorHAnsi" w:hAnsiTheme="minorHAnsi" w:cstheme="minorHAnsi"/>
          <w:spacing w:val="-10"/>
          <w:w w:val="125"/>
        </w:rPr>
        <w:t xml:space="preserve"> </w:t>
      </w:r>
      <w:r w:rsidRPr="00E753D2">
        <w:rPr>
          <w:rFonts w:asciiTheme="minorHAnsi" w:hAnsiTheme="minorHAnsi" w:cstheme="minorHAnsi"/>
          <w:w w:val="125"/>
        </w:rPr>
        <w:t>collected</w:t>
      </w:r>
      <w:r w:rsidRPr="00E753D2">
        <w:rPr>
          <w:rFonts w:asciiTheme="minorHAnsi" w:hAnsiTheme="minorHAnsi" w:cstheme="minorHAnsi"/>
          <w:spacing w:val="-11"/>
          <w:w w:val="125"/>
        </w:rPr>
        <w:t xml:space="preserve"> </w:t>
      </w:r>
      <w:r w:rsidRPr="00E753D2">
        <w:rPr>
          <w:rFonts w:asciiTheme="minorHAnsi" w:hAnsiTheme="minorHAnsi" w:cstheme="minorHAnsi"/>
          <w:w w:val="125"/>
        </w:rPr>
        <w:t>both</w:t>
      </w:r>
      <w:r w:rsidRPr="00E753D2">
        <w:rPr>
          <w:rFonts w:asciiTheme="minorHAnsi" w:hAnsiTheme="minorHAnsi" w:cstheme="minorHAnsi"/>
          <w:spacing w:val="-11"/>
          <w:w w:val="125"/>
        </w:rPr>
        <w:t xml:space="preserve"> </w:t>
      </w:r>
      <w:r w:rsidRPr="00E753D2">
        <w:rPr>
          <w:rFonts w:asciiTheme="minorHAnsi" w:hAnsiTheme="minorHAnsi" w:cstheme="minorHAnsi"/>
          <w:w w:val="125"/>
        </w:rPr>
        <w:t>during</w:t>
      </w:r>
      <w:r w:rsidRPr="00E753D2">
        <w:rPr>
          <w:rFonts w:asciiTheme="minorHAnsi" w:hAnsiTheme="minorHAnsi" w:cstheme="minorHAnsi"/>
          <w:spacing w:val="-11"/>
          <w:w w:val="125"/>
        </w:rPr>
        <w:t xml:space="preserve"> </w:t>
      </w:r>
      <w:r w:rsidRPr="00E753D2">
        <w:rPr>
          <w:rFonts w:asciiTheme="minorHAnsi" w:hAnsiTheme="minorHAnsi" w:cstheme="minorHAnsi"/>
          <w:w w:val="125"/>
        </w:rPr>
        <w:t>and</w:t>
      </w:r>
      <w:r w:rsidRPr="00E753D2">
        <w:rPr>
          <w:rFonts w:asciiTheme="minorHAnsi" w:hAnsiTheme="minorHAnsi" w:cstheme="minorHAnsi"/>
          <w:spacing w:val="-11"/>
          <w:w w:val="125"/>
        </w:rPr>
        <w:t xml:space="preserve"> </w:t>
      </w:r>
      <w:r w:rsidRPr="00E753D2">
        <w:rPr>
          <w:rFonts w:asciiTheme="minorHAnsi" w:hAnsiTheme="minorHAnsi" w:cstheme="minorHAnsi"/>
          <w:w w:val="125"/>
        </w:rPr>
        <w:t>after</w:t>
      </w:r>
      <w:r w:rsidRPr="00E753D2">
        <w:rPr>
          <w:rFonts w:asciiTheme="minorHAnsi" w:hAnsiTheme="minorHAnsi" w:cstheme="minorHAnsi"/>
          <w:spacing w:val="-11"/>
          <w:w w:val="125"/>
        </w:rPr>
        <w:t xml:space="preserve"> </w:t>
      </w:r>
      <w:r w:rsidRPr="00E753D2">
        <w:rPr>
          <w:rFonts w:asciiTheme="minorHAnsi" w:hAnsiTheme="minorHAnsi" w:cstheme="minorHAnsi"/>
          <w:w w:val="125"/>
        </w:rPr>
        <w:t>the</w:t>
      </w:r>
      <w:r w:rsidRPr="00E753D2">
        <w:rPr>
          <w:rFonts w:asciiTheme="minorHAnsi" w:hAnsiTheme="minorHAnsi" w:cstheme="minorHAnsi"/>
          <w:spacing w:val="-11"/>
          <w:w w:val="125"/>
        </w:rPr>
        <w:t xml:space="preserve"> </w:t>
      </w:r>
      <w:r w:rsidRPr="00E753D2">
        <w:rPr>
          <w:rFonts w:asciiTheme="minorHAnsi" w:hAnsiTheme="minorHAnsi" w:cstheme="minorHAnsi"/>
          <w:w w:val="125"/>
        </w:rPr>
        <w:t>end</w:t>
      </w:r>
      <w:r w:rsidRPr="00E753D2">
        <w:rPr>
          <w:rFonts w:asciiTheme="minorHAnsi" w:hAnsiTheme="minorHAnsi" w:cstheme="minorHAnsi"/>
          <w:spacing w:val="-11"/>
          <w:w w:val="125"/>
        </w:rPr>
        <w:t xml:space="preserve"> </w:t>
      </w:r>
      <w:r w:rsidRPr="00E753D2">
        <w:rPr>
          <w:rFonts w:asciiTheme="minorHAnsi" w:hAnsiTheme="minorHAnsi" w:cstheme="minorHAnsi"/>
          <w:w w:val="125"/>
        </w:rPr>
        <w:t>of</w:t>
      </w:r>
      <w:r w:rsidRPr="00E753D2">
        <w:rPr>
          <w:rFonts w:asciiTheme="minorHAnsi" w:hAnsiTheme="minorHAnsi" w:cstheme="minorHAnsi"/>
          <w:spacing w:val="-11"/>
          <w:w w:val="125"/>
        </w:rPr>
        <w:t xml:space="preserve"> </w:t>
      </w:r>
      <w:r w:rsidRPr="00E753D2">
        <w:rPr>
          <w:rFonts w:asciiTheme="minorHAnsi" w:hAnsiTheme="minorHAnsi" w:cstheme="minorHAnsi"/>
          <w:w w:val="125"/>
        </w:rPr>
        <w:t>the</w:t>
      </w:r>
      <w:r w:rsidRPr="00E753D2">
        <w:rPr>
          <w:rFonts w:asciiTheme="minorHAnsi" w:hAnsiTheme="minorHAnsi" w:cstheme="minorHAnsi"/>
          <w:spacing w:val="-11"/>
          <w:w w:val="125"/>
        </w:rPr>
        <w:t xml:space="preserve"> </w:t>
      </w:r>
      <w:r w:rsidRPr="00E753D2">
        <w:rPr>
          <w:rFonts w:asciiTheme="minorHAnsi" w:hAnsiTheme="minorHAnsi" w:cstheme="minorHAnsi"/>
          <w:w w:val="125"/>
        </w:rPr>
        <w:t>project in</w:t>
      </w:r>
      <w:r w:rsidRPr="00E753D2">
        <w:rPr>
          <w:rFonts w:asciiTheme="minorHAnsi" w:hAnsiTheme="minorHAnsi" w:cstheme="minorHAnsi"/>
          <w:spacing w:val="-1"/>
          <w:w w:val="125"/>
        </w:rPr>
        <w:t xml:space="preserve"> </w:t>
      </w:r>
      <w:r w:rsidRPr="00E753D2">
        <w:rPr>
          <w:rFonts w:asciiTheme="minorHAnsi" w:hAnsiTheme="minorHAnsi" w:cstheme="minorHAnsi"/>
          <w:w w:val="125"/>
        </w:rPr>
        <w:t>line</w:t>
      </w:r>
      <w:r w:rsidRPr="00E753D2">
        <w:rPr>
          <w:rFonts w:asciiTheme="minorHAnsi" w:hAnsiTheme="minorHAnsi" w:cstheme="minorHAnsi"/>
          <w:spacing w:val="-1"/>
          <w:w w:val="125"/>
        </w:rPr>
        <w:t xml:space="preserve"> </w:t>
      </w:r>
      <w:r w:rsidRPr="00E753D2">
        <w:rPr>
          <w:rFonts w:asciiTheme="minorHAnsi" w:hAnsiTheme="minorHAnsi" w:cstheme="minorHAnsi"/>
          <w:w w:val="125"/>
        </w:rPr>
        <w:t>with</w:t>
      </w:r>
      <w:r w:rsidRPr="00E753D2">
        <w:rPr>
          <w:rFonts w:asciiTheme="minorHAnsi" w:hAnsiTheme="minorHAnsi" w:cstheme="minorHAnsi"/>
          <w:spacing w:val="-1"/>
          <w:w w:val="125"/>
        </w:rPr>
        <w:t xml:space="preserve"> </w:t>
      </w:r>
      <w:r w:rsidRPr="00E753D2">
        <w:rPr>
          <w:rFonts w:asciiTheme="minorHAnsi" w:hAnsiTheme="minorHAnsi" w:cstheme="minorHAnsi"/>
          <w:w w:val="125"/>
        </w:rPr>
        <w:t>best</w:t>
      </w:r>
      <w:r w:rsidRPr="00E753D2">
        <w:rPr>
          <w:rFonts w:asciiTheme="minorHAnsi" w:hAnsiTheme="minorHAnsi" w:cstheme="minorHAnsi"/>
          <w:spacing w:val="-1"/>
          <w:w w:val="125"/>
        </w:rPr>
        <w:t xml:space="preserve"> </w:t>
      </w:r>
      <w:r w:rsidRPr="00E753D2">
        <w:rPr>
          <w:rFonts w:asciiTheme="minorHAnsi" w:hAnsiTheme="minorHAnsi" w:cstheme="minorHAnsi"/>
          <w:w w:val="125"/>
        </w:rPr>
        <w:t>practice,</w:t>
      </w:r>
      <w:r w:rsidRPr="00E753D2">
        <w:rPr>
          <w:rFonts w:asciiTheme="minorHAnsi" w:hAnsiTheme="minorHAnsi" w:cstheme="minorHAnsi"/>
          <w:spacing w:val="-1"/>
          <w:w w:val="125"/>
        </w:rPr>
        <w:t xml:space="preserve"> </w:t>
      </w:r>
      <w:r w:rsidRPr="00E753D2">
        <w:rPr>
          <w:rFonts w:asciiTheme="minorHAnsi" w:hAnsiTheme="minorHAnsi" w:cstheme="minorHAnsi"/>
          <w:w w:val="125"/>
        </w:rPr>
        <w:t>and</w:t>
      </w:r>
      <w:r w:rsidRPr="00E753D2">
        <w:rPr>
          <w:rFonts w:asciiTheme="minorHAnsi" w:hAnsiTheme="minorHAnsi" w:cstheme="minorHAnsi"/>
          <w:spacing w:val="-1"/>
          <w:w w:val="125"/>
        </w:rPr>
        <w:t xml:space="preserve"> </w:t>
      </w:r>
      <w:r w:rsidRPr="00E753D2">
        <w:rPr>
          <w:rFonts w:asciiTheme="minorHAnsi" w:hAnsiTheme="minorHAnsi" w:cstheme="minorHAnsi"/>
          <w:w w:val="125"/>
        </w:rPr>
        <w:t>any</w:t>
      </w:r>
      <w:r w:rsidRPr="00E753D2">
        <w:rPr>
          <w:rFonts w:asciiTheme="minorHAnsi" w:hAnsiTheme="minorHAnsi" w:cstheme="minorHAnsi"/>
          <w:spacing w:val="-1"/>
          <w:w w:val="125"/>
        </w:rPr>
        <w:t xml:space="preserve"> </w:t>
      </w:r>
      <w:r w:rsidRPr="00E753D2">
        <w:rPr>
          <w:rFonts w:asciiTheme="minorHAnsi" w:hAnsiTheme="minorHAnsi" w:cstheme="minorHAnsi"/>
          <w:w w:val="125"/>
        </w:rPr>
        <w:t>relevant</w:t>
      </w:r>
      <w:r w:rsidRPr="00E753D2">
        <w:rPr>
          <w:rFonts w:asciiTheme="minorHAnsi" w:hAnsiTheme="minorHAnsi" w:cstheme="minorHAnsi"/>
          <w:spacing w:val="-1"/>
          <w:w w:val="125"/>
        </w:rPr>
        <w:t xml:space="preserve"> </w:t>
      </w:r>
      <w:r w:rsidRPr="00E753D2">
        <w:rPr>
          <w:rFonts w:asciiTheme="minorHAnsi" w:hAnsiTheme="minorHAnsi" w:cstheme="minorHAnsi"/>
          <w:w w:val="125"/>
        </w:rPr>
        <w:t>legislative,</w:t>
      </w:r>
      <w:r w:rsidRPr="00E753D2">
        <w:rPr>
          <w:rFonts w:asciiTheme="minorHAnsi" w:hAnsiTheme="minorHAnsi" w:cstheme="minorHAnsi"/>
          <w:spacing w:val="-1"/>
          <w:w w:val="125"/>
        </w:rPr>
        <w:t xml:space="preserve"> </w:t>
      </w:r>
      <w:r w:rsidRPr="00E753D2">
        <w:rPr>
          <w:rFonts w:asciiTheme="minorHAnsi" w:hAnsiTheme="minorHAnsi" w:cstheme="minorHAnsi"/>
          <w:w w:val="125"/>
        </w:rPr>
        <w:t>regulatory</w:t>
      </w:r>
      <w:r w:rsidRPr="00E753D2">
        <w:rPr>
          <w:rFonts w:asciiTheme="minorHAnsi" w:hAnsiTheme="minorHAnsi" w:cstheme="minorHAnsi"/>
          <w:spacing w:val="-1"/>
          <w:w w:val="125"/>
        </w:rPr>
        <w:t xml:space="preserve"> </w:t>
      </w:r>
      <w:r w:rsidRPr="00E753D2">
        <w:rPr>
          <w:rFonts w:asciiTheme="minorHAnsi" w:hAnsiTheme="minorHAnsi" w:cstheme="minorHAnsi"/>
          <w:w w:val="125"/>
        </w:rPr>
        <w:t>or</w:t>
      </w:r>
      <w:r w:rsidRPr="00E753D2">
        <w:rPr>
          <w:rFonts w:asciiTheme="minorHAnsi" w:hAnsiTheme="minorHAnsi" w:cstheme="minorHAnsi"/>
          <w:spacing w:val="-1"/>
          <w:w w:val="125"/>
        </w:rPr>
        <w:t xml:space="preserve"> </w:t>
      </w:r>
      <w:r w:rsidRPr="00E753D2">
        <w:rPr>
          <w:rFonts w:asciiTheme="minorHAnsi" w:hAnsiTheme="minorHAnsi" w:cstheme="minorHAnsi"/>
          <w:w w:val="125"/>
        </w:rPr>
        <w:t>contractual</w:t>
      </w:r>
      <w:r w:rsidRPr="00E753D2">
        <w:rPr>
          <w:rFonts w:asciiTheme="minorHAnsi" w:hAnsiTheme="minorHAnsi" w:cstheme="minorHAnsi"/>
          <w:spacing w:val="-1"/>
          <w:w w:val="125"/>
        </w:rPr>
        <w:t xml:space="preserve"> </w:t>
      </w:r>
      <w:r w:rsidRPr="00E753D2">
        <w:rPr>
          <w:rFonts w:asciiTheme="minorHAnsi" w:hAnsiTheme="minorHAnsi" w:cstheme="minorHAnsi"/>
          <w:w w:val="125"/>
        </w:rPr>
        <w:t>requirements</w:t>
      </w:r>
    </w:p>
    <w:p w14:paraId="58B3F339" w14:textId="1F5ECFB9" w:rsidR="00685899" w:rsidRPr="00F01E92" w:rsidRDefault="00685899" w:rsidP="00685899">
      <w:pPr>
        <w:pStyle w:val="BodyText"/>
        <w:ind w:left="120" w:right="-413"/>
        <w:rPr>
          <w:rFonts w:asciiTheme="minorHAnsi" w:hAnsiTheme="minorHAnsi" w:cstheme="minorHAnsi"/>
          <w:b/>
          <w:bCs/>
          <w:sz w:val="24"/>
          <w:szCs w:val="24"/>
        </w:rPr>
      </w:pPr>
      <w:bookmarkStart w:id="481" w:name="Appendix13"/>
      <w:r w:rsidRPr="00F01E92">
        <w:rPr>
          <w:rFonts w:ascii="Times New Roman"/>
          <w:noProof/>
          <w:sz w:val="24"/>
          <w:szCs w:val="24"/>
        </w:rPr>
        <w:lastRenderedPageBreak/>
        <w:drawing>
          <wp:anchor distT="0" distB="0" distL="114300" distR="114300" simplePos="0" relativeHeight="251791360" behindDoc="0" locked="0" layoutInCell="1" allowOverlap="1" wp14:anchorId="69A065B6" wp14:editId="67CF2BA7">
            <wp:simplePos x="0" y="0"/>
            <wp:positionH relativeFrom="column">
              <wp:posOffset>-32327</wp:posOffset>
            </wp:positionH>
            <wp:positionV relativeFrom="page">
              <wp:posOffset>969818</wp:posOffset>
            </wp:positionV>
            <wp:extent cx="3151505" cy="1173480"/>
            <wp:effectExtent l="0" t="0" r="0" b="7620"/>
            <wp:wrapSquare wrapText="bothSides"/>
            <wp:docPr id="1375825125" name="Image 1" descr="A blue and white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A blue and white logo&#10;&#10;Description automatically generated"/>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3151505" cy="1173480"/>
                    </a:xfrm>
                    <a:prstGeom prst="rect">
                      <a:avLst/>
                    </a:prstGeom>
                  </pic:spPr>
                </pic:pic>
              </a:graphicData>
            </a:graphic>
          </wp:anchor>
        </w:drawing>
      </w:r>
      <w:r w:rsidRPr="00F01E92">
        <w:rPr>
          <w:rFonts w:asciiTheme="minorHAnsi" w:hAnsiTheme="minorHAnsi" w:cstheme="minorHAnsi"/>
          <w:b/>
          <w:bCs/>
          <w:noProof/>
          <w:sz w:val="24"/>
          <w:szCs w:val="24"/>
          <w14:ligatures w14:val="standardContextual"/>
        </w:rPr>
        <mc:AlternateContent>
          <mc:Choice Requires="wps">
            <w:drawing>
              <wp:anchor distT="0" distB="0" distL="114300" distR="114300" simplePos="0" relativeHeight="251792384" behindDoc="0" locked="0" layoutInCell="1" allowOverlap="1" wp14:anchorId="298A8AF8" wp14:editId="40C03C64">
                <wp:simplePos x="0" y="0"/>
                <wp:positionH relativeFrom="column">
                  <wp:posOffset>3271982</wp:posOffset>
                </wp:positionH>
                <wp:positionV relativeFrom="paragraph">
                  <wp:posOffset>417945</wp:posOffset>
                </wp:positionV>
                <wp:extent cx="1655618" cy="928255"/>
                <wp:effectExtent l="0" t="0" r="1905" b="5715"/>
                <wp:wrapNone/>
                <wp:docPr id="1797999654" name="Text Box 1"/>
                <wp:cNvGraphicFramePr/>
                <a:graphic xmlns:a="http://schemas.openxmlformats.org/drawingml/2006/main">
                  <a:graphicData uri="http://schemas.microsoft.com/office/word/2010/wordprocessingShape">
                    <wps:wsp>
                      <wps:cNvSpPr txBox="1"/>
                      <wps:spPr>
                        <a:xfrm>
                          <a:off x="0" y="0"/>
                          <a:ext cx="1655618" cy="928255"/>
                        </a:xfrm>
                        <a:prstGeom prst="rect">
                          <a:avLst/>
                        </a:prstGeom>
                        <a:solidFill>
                          <a:schemeClr val="lt1"/>
                        </a:solidFill>
                        <a:ln w="6350">
                          <a:noFill/>
                        </a:ln>
                      </wps:spPr>
                      <wps:txbx>
                        <w:txbxContent>
                          <w:p w14:paraId="40236549" w14:textId="7CE7C1A8" w:rsidR="00685899" w:rsidRPr="00685899" w:rsidRDefault="00685899" w:rsidP="00685899">
                            <w:pPr>
                              <w:spacing w:after="0" w:line="240" w:lineRule="auto"/>
                              <w:rPr>
                                <w:rFonts w:ascii="Aptos Display" w:hAnsi="Aptos Display"/>
                                <w:sz w:val="32"/>
                                <w:szCs w:val="32"/>
                              </w:rPr>
                            </w:pPr>
                            <w:r w:rsidRPr="00685899">
                              <w:rPr>
                                <w:rFonts w:ascii="Aptos Display" w:hAnsi="Aptos Display"/>
                                <w:sz w:val="32"/>
                                <w:szCs w:val="32"/>
                              </w:rPr>
                              <w:t>Health</w:t>
                            </w:r>
                          </w:p>
                          <w:p w14:paraId="49DF9688" w14:textId="2D41A9CE" w:rsidR="00685899" w:rsidRPr="00685899" w:rsidRDefault="00685899" w:rsidP="00685899">
                            <w:pPr>
                              <w:spacing w:after="0" w:line="240" w:lineRule="auto"/>
                              <w:rPr>
                                <w:rFonts w:ascii="Aptos Display" w:hAnsi="Aptos Display"/>
                                <w:sz w:val="32"/>
                                <w:szCs w:val="32"/>
                              </w:rPr>
                            </w:pPr>
                            <w:r w:rsidRPr="00685899">
                              <w:rPr>
                                <w:rFonts w:ascii="Aptos Display" w:hAnsi="Aptos Display"/>
                                <w:sz w:val="32"/>
                                <w:szCs w:val="32"/>
                              </w:rPr>
                              <w:t>Sciences</w:t>
                            </w:r>
                          </w:p>
                          <w:p w14:paraId="0E5B222A" w14:textId="5549D970" w:rsidR="00685899" w:rsidRPr="00685899" w:rsidRDefault="00685899" w:rsidP="00685899">
                            <w:pPr>
                              <w:spacing w:after="0" w:line="240" w:lineRule="auto"/>
                              <w:rPr>
                                <w:rFonts w:ascii="Aptos Display" w:hAnsi="Aptos Display"/>
                                <w:sz w:val="32"/>
                                <w:szCs w:val="32"/>
                              </w:rPr>
                            </w:pPr>
                            <w:r w:rsidRPr="00685899">
                              <w:rPr>
                                <w:rFonts w:ascii="Aptos Display" w:hAnsi="Aptos Display"/>
                                <w:sz w:val="32"/>
                                <w:szCs w:val="32"/>
                              </w:rPr>
                              <w:t>Sch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8A8AF8" id="_x0000_s1162" type="#_x0000_t202" style="position:absolute;left:0;text-align:left;margin-left:257.65pt;margin-top:32.9pt;width:130.35pt;height:73.1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1EUMQIAAFwEAAAOAAAAZHJzL2Uyb0RvYy54bWysVE2P2jAQvVfqf7B8LwFKKIsIK8qKqhLa&#10;XYld7dk4NrHkeFzbkNBf37HDV7c9Vb2YcWb8PPPeM7P7ttbkIJxXYAo66PUpEYZDqcyuoK8vq08T&#10;SnxgpmQajCjoUXh6P//4YdbYqRhCBboUjiCI8dPGFrQKwU6zzPNK1Mz3wAqDSQmuZgG3bpeVjjWI&#10;Xuts2O+PswZcaR1w4T1+feiSdJ7wpRQ8PEnpRSC6oNhbSKtL6zau2XzGpjvHbKX4qQ32D13UTBm8&#10;9AL1wAIje6f+gKoVd+BBhh6HOgMpFRdpBpxm0H83zaZiVqRZkBxvLzT5/wfLHw8b++xIaL9CiwJG&#10;Qhrrpx4/xnla6er4i50SzCOFxwttog2Ex0PjPB8PUGiOubvhZJjnESa7nrbOh28CahKDgjqUJbHF&#10;DmsfutJzSbzMg1blSmmdNtEKYqkdOTAUUYfUI4L/VqUNaQo6/pz3E7CBeLxD1gZ7uc4Uo9BuW6LK&#10;gk5G54G3UB6RBwedRbzlK4XNrpkPz8yhJ3B09Hl4wkVqwMvgFFFSgfv5t++xHqXCLCUNeqyg/see&#10;OUGJ/m5QxLvBaBRNmTaj/MsQN+42s73NmH29BGRggC/K8hTG+qDPoXRQv+FzWMRbMcUMx7sLGs7h&#10;MnTOx+fExWKRitCGloW12VgeoSPjUYqX9o05e9IroNKPcHYjm76TrauNJw0s9gGkSppGojtWT/yj&#10;hZMrTs8tvpHbfaq6/inMfwEAAP//AwBQSwMEFAAGAAgAAAAhALxhEGLhAAAACgEAAA8AAABkcnMv&#10;ZG93bnJldi54bWxMj8tKxEAQRfeC/9CU4EaczoNMJKYziPgAd0584K4nXSbBdHVI9yTx7y1Xuizq&#10;cu855W61g5hx8r0jBfEmAoHUONNTq+Clvr+8AuGDJqMHR6jgGz3sqtOTUhfGLfSM8z60gkvIF1pB&#10;F8JYSOmbDq32Gzci8e/TTVYHPqdWmkkvXG4HmUTRVlrdEy90esTbDpuv/dEq+Lho35/8+vC6pFk6&#10;3j3Odf5maqXOz9abaxAB1/AXhl98RoeKmQ7uSMaLQUEWZylHFWwzVuBAnm9Z7qAgiZMIZFXK/wrV&#10;DwAAAP//AwBQSwECLQAUAAYACAAAACEAtoM4kv4AAADhAQAAEwAAAAAAAAAAAAAAAAAAAAAAW0Nv&#10;bnRlbnRfVHlwZXNdLnhtbFBLAQItABQABgAIAAAAIQA4/SH/1gAAAJQBAAALAAAAAAAAAAAAAAAA&#10;AC8BAABfcmVscy8ucmVsc1BLAQItABQABgAIAAAAIQDZ41EUMQIAAFwEAAAOAAAAAAAAAAAAAAAA&#10;AC4CAABkcnMvZTJvRG9jLnhtbFBLAQItABQABgAIAAAAIQC8YRBi4QAAAAoBAAAPAAAAAAAAAAAA&#10;AAAAAIsEAABkcnMvZG93bnJldi54bWxQSwUGAAAAAAQABADzAAAAmQUAAAAA&#10;" fillcolor="white [3201]" stroked="f" strokeweight=".5pt">
                <v:textbox>
                  <w:txbxContent>
                    <w:p w14:paraId="40236549" w14:textId="7CE7C1A8" w:rsidR="00685899" w:rsidRPr="00685899" w:rsidRDefault="00685899" w:rsidP="00685899">
                      <w:pPr>
                        <w:spacing w:after="0" w:line="240" w:lineRule="auto"/>
                        <w:rPr>
                          <w:rFonts w:ascii="Aptos Display" w:hAnsi="Aptos Display"/>
                          <w:sz w:val="32"/>
                          <w:szCs w:val="32"/>
                        </w:rPr>
                      </w:pPr>
                      <w:r w:rsidRPr="00685899">
                        <w:rPr>
                          <w:rFonts w:ascii="Aptos Display" w:hAnsi="Aptos Display"/>
                          <w:sz w:val="32"/>
                          <w:szCs w:val="32"/>
                        </w:rPr>
                        <w:t>Health</w:t>
                      </w:r>
                    </w:p>
                    <w:p w14:paraId="49DF9688" w14:textId="2D41A9CE" w:rsidR="00685899" w:rsidRPr="00685899" w:rsidRDefault="00685899" w:rsidP="00685899">
                      <w:pPr>
                        <w:spacing w:after="0" w:line="240" w:lineRule="auto"/>
                        <w:rPr>
                          <w:rFonts w:ascii="Aptos Display" w:hAnsi="Aptos Display"/>
                          <w:sz w:val="32"/>
                          <w:szCs w:val="32"/>
                        </w:rPr>
                      </w:pPr>
                      <w:r w:rsidRPr="00685899">
                        <w:rPr>
                          <w:rFonts w:ascii="Aptos Display" w:hAnsi="Aptos Display"/>
                          <w:sz w:val="32"/>
                          <w:szCs w:val="32"/>
                        </w:rPr>
                        <w:t>Sciences</w:t>
                      </w:r>
                    </w:p>
                    <w:p w14:paraId="0E5B222A" w14:textId="5549D970" w:rsidR="00685899" w:rsidRPr="00685899" w:rsidRDefault="00685899" w:rsidP="00685899">
                      <w:pPr>
                        <w:spacing w:after="0" w:line="240" w:lineRule="auto"/>
                        <w:rPr>
                          <w:rFonts w:ascii="Aptos Display" w:hAnsi="Aptos Display"/>
                          <w:sz w:val="32"/>
                          <w:szCs w:val="32"/>
                        </w:rPr>
                      </w:pPr>
                      <w:r w:rsidRPr="00685899">
                        <w:rPr>
                          <w:rFonts w:ascii="Aptos Display" w:hAnsi="Aptos Display"/>
                          <w:sz w:val="32"/>
                          <w:szCs w:val="32"/>
                        </w:rPr>
                        <w:t>School</w:t>
                      </w:r>
                    </w:p>
                  </w:txbxContent>
                </v:textbox>
              </v:shape>
            </w:pict>
          </mc:Fallback>
        </mc:AlternateContent>
      </w:r>
      <w:r w:rsidRPr="00F01E92">
        <w:rPr>
          <w:rFonts w:asciiTheme="minorHAnsi" w:hAnsiTheme="minorHAnsi" w:cstheme="minorHAnsi"/>
          <w:b/>
          <w:bCs/>
          <w:sz w:val="24"/>
          <w:szCs w:val="24"/>
        </w:rPr>
        <w:t>Appendix 1</w:t>
      </w:r>
      <w:r w:rsidR="0034462A">
        <w:rPr>
          <w:rFonts w:asciiTheme="minorHAnsi" w:hAnsiTheme="minorHAnsi" w:cstheme="minorHAnsi"/>
          <w:b/>
          <w:bCs/>
          <w:sz w:val="24"/>
          <w:szCs w:val="24"/>
        </w:rPr>
        <w:t>3</w:t>
      </w:r>
      <w:r w:rsidRPr="00F01E92">
        <w:rPr>
          <w:rFonts w:asciiTheme="minorHAnsi" w:hAnsiTheme="minorHAnsi" w:cstheme="minorHAnsi"/>
          <w:b/>
          <w:bCs/>
          <w:sz w:val="24"/>
          <w:szCs w:val="24"/>
        </w:rPr>
        <w:t>. Ethics amendment, 16 February 2021</w:t>
      </w:r>
      <w:bookmarkEnd w:id="481"/>
    </w:p>
    <w:p w14:paraId="1F2BE668" w14:textId="78ED4911" w:rsidR="00685899" w:rsidRDefault="00685899" w:rsidP="00685899">
      <w:pPr>
        <w:pStyle w:val="BodyText"/>
        <w:ind w:left="120" w:right="-413"/>
        <w:rPr>
          <w:rFonts w:asciiTheme="minorHAnsi" w:hAnsiTheme="minorHAnsi" w:cstheme="minorHAnsi"/>
          <w:b/>
          <w:bCs/>
          <w:sz w:val="22"/>
          <w:szCs w:val="22"/>
        </w:rPr>
      </w:pPr>
    </w:p>
    <w:p w14:paraId="23537255" w14:textId="06FEEB1A" w:rsidR="00685899" w:rsidRPr="007903F4" w:rsidRDefault="00685899" w:rsidP="007903F4">
      <w:pPr>
        <w:pStyle w:val="BodyText"/>
        <w:ind w:left="120" w:right="-4523"/>
        <w:rPr>
          <w:rFonts w:ascii="Bookman Old Style" w:hAnsi="Bookman Old Style" w:cstheme="minorHAnsi"/>
          <w:b/>
          <w:bCs/>
          <w:sz w:val="22"/>
          <w:szCs w:val="22"/>
        </w:rPr>
      </w:pPr>
      <w:r w:rsidRPr="007903F4">
        <w:rPr>
          <w:rFonts w:ascii="Bookman Old Style" w:hAnsi="Bookman Old Style" w:cstheme="minorHAnsi"/>
          <w:sz w:val="22"/>
          <w:szCs w:val="22"/>
        </w:rPr>
        <w:t>16</w:t>
      </w:r>
      <w:r w:rsidRPr="007903F4">
        <w:rPr>
          <w:rFonts w:ascii="Bookman Old Style" w:hAnsi="Bookman Old Style" w:cstheme="minorHAnsi"/>
          <w:sz w:val="22"/>
          <w:szCs w:val="22"/>
          <w:vertAlign w:val="superscript"/>
        </w:rPr>
        <w:t>th</w:t>
      </w:r>
      <w:r w:rsidRPr="007903F4">
        <w:rPr>
          <w:rFonts w:ascii="Bookman Old Style" w:hAnsi="Bookman Old Style" w:cstheme="minorHAnsi"/>
          <w:sz w:val="22"/>
          <w:szCs w:val="22"/>
        </w:rPr>
        <w:t xml:space="preserve"> February 2021</w:t>
      </w: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Pr="007903F4">
        <w:rPr>
          <w:rFonts w:ascii="Bookman Old Style" w:hAnsi="Bookman Old Style" w:cstheme="minorHAnsi"/>
          <w:b/>
          <w:bCs/>
          <w:sz w:val="22"/>
          <w:szCs w:val="22"/>
        </w:rPr>
        <w:t>Dean</w:t>
      </w:r>
    </w:p>
    <w:p w14:paraId="60832049" w14:textId="7C8DF718" w:rsidR="00685899" w:rsidRPr="007903F4" w:rsidRDefault="00685899" w:rsidP="007903F4">
      <w:pPr>
        <w:pStyle w:val="BodyText"/>
        <w:ind w:left="120" w:right="-4523"/>
        <w:rPr>
          <w:rFonts w:ascii="Bookman Old Style" w:hAnsi="Bookman Old Style" w:cstheme="minorHAnsi"/>
          <w:sz w:val="22"/>
          <w:szCs w:val="22"/>
        </w:rPr>
      </w:pP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P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Pr="007903F4">
        <w:rPr>
          <w:rFonts w:ascii="Bookman Old Style" w:hAnsi="Bookman Old Style" w:cstheme="minorHAnsi"/>
          <w:sz w:val="22"/>
          <w:szCs w:val="22"/>
        </w:rPr>
        <w:t>Professor Tracey Moore</w:t>
      </w:r>
    </w:p>
    <w:p w14:paraId="72EFBED4" w14:textId="6D4D4BD4" w:rsidR="00685899" w:rsidRPr="007903F4" w:rsidRDefault="00685899" w:rsidP="007903F4">
      <w:pPr>
        <w:pStyle w:val="BodyText"/>
        <w:ind w:left="120" w:right="-4523"/>
        <w:rPr>
          <w:rFonts w:ascii="Bookman Old Style" w:hAnsi="Bookman Old Style" w:cstheme="minorHAnsi"/>
          <w:sz w:val="22"/>
          <w:szCs w:val="22"/>
        </w:rPr>
      </w:pPr>
      <w:r w:rsidRPr="007903F4">
        <w:rPr>
          <w:rFonts w:ascii="Bookman Old Style" w:hAnsi="Bookman Old Style" w:cstheme="minorHAnsi"/>
          <w:sz w:val="22"/>
          <w:szCs w:val="22"/>
        </w:rPr>
        <w:t>Eleni Chambers</w:t>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Pr>
          <w:rFonts w:ascii="Bookman Old Style" w:hAnsi="Bookman Old Style" w:cstheme="minorHAnsi"/>
          <w:sz w:val="22"/>
          <w:szCs w:val="22"/>
        </w:rPr>
        <w:tab/>
      </w:r>
      <w:r w:rsidR="007903F4" w:rsidRPr="007903F4">
        <w:rPr>
          <w:rFonts w:ascii="Bookman Old Style" w:hAnsi="Bookman Old Style" w:cstheme="minorHAnsi"/>
          <w:sz w:val="22"/>
          <w:szCs w:val="22"/>
        </w:rPr>
        <w:t>Health Sciences School</w:t>
      </w:r>
    </w:p>
    <w:p w14:paraId="4490A920" w14:textId="4962E473" w:rsidR="00685899" w:rsidRPr="007903F4" w:rsidRDefault="00685899" w:rsidP="007903F4">
      <w:pPr>
        <w:pStyle w:val="BodyText"/>
        <w:ind w:left="120" w:right="-4382"/>
        <w:rPr>
          <w:rFonts w:ascii="Bookman Old Style" w:hAnsi="Bookman Old Style" w:cstheme="minorHAnsi"/>
          <w:sz w:val="22"/>
          <w:szCs w:val="22"/>
        </w:rPr>
      </w:pPr>
      <w:r w:rsidRPr="007903F4">
        <w:rPr>
          <w:rFonts w:ascii="Bookman Old Style" w:hAnsi="Bookman Old Style" w:cstheme="minorHAnsi"/>
          <w:sz w:val="22"/>
          <w:szCs w:val="22"/>
        </w:rPr>
        <w:t>Health Sciences School</w:t>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Pr>
          <w:rFonts w:ascii="Bookman Old Style" w:hAnsi="Bookman Old Style" w:cstheme="minorHAnsi"/>
          <w:sz w:val="22"/>
          <w:szCs w:val="22"/>
        </w:rPr>
        <w:tab/>
      </w:r>
      <w:r w:rsidR="007903F4" w:rsidRPr="007903F4">
        <w:rPr>
          <w:rFonts w:ascii="Bookman Old Style" w:hAnsi="Bookman Old Style" w:cstheme="minorHAnsi"/>
          <w:sz w:val="22"/>
          <w:szCs w:val="22"/>
        </w:rPr>
        <w:t>Division of Nursing &amp; Midwifery</w:t>
      </w:r>
    </w:p>
    <w:p w14:paraId="11B1AD50" w14:textId="71E2E0EC" w:rsidR="00685899" w:rsidRPr="007903F4" w:rsidRDefault="00685899" w:rsidP="007903F4">
      <w:pPr>
        <w:pStyle w:val="BodyText"/>
        <w:ind w:left="120" w:right="-4523"/>
        <w:rPr>
          <w:rFonts w:ascii="Bookman Old Style" w:hAnsi="Bookman Old Style" w:cstheme="minorHAnsi"/>
          <w:sz w:val="22"/>
          <w:szCs w:val="22"/>
        </w:rPr>
      </w:pPr>
      <w:r w:rsidRPr="007903F4">
        <w:rPr>
          <w:rFonts w:ascii="Bookman Old Style" w:hAnsi="Bookman Old Style" w:cstheme="minorHAnsi"/>
          <w:sz w:val="22"/>
          <w:szCs w:val="22"/>
        </w:rPr>
        <w:t>Division of Nursing &amp; Midwifery</w:t>
      </w:r>
      <w:r w:rsidR="007903F4" w:rsidRPr="007903F4">
        <w:rPr>
          <w:rFonts w:ascii="Bookman Old Style" w:hAnsi="Bookman Old Style" w:cstheme="minorHAnsi"/>
          <w:sz w:val="22"/>
          <w:szCs w:val="22"/>
        </w:rPr>
        <w:tab/>
      </w:r>
      <w:r w:rsidR="007903F4">
        <w:rPr>
          <w:rFonts w:ascii="Bookman Old Style" w:hAnsi="Bookman Old Style" w:cstheme="minorHAnsi"/>
          <w:sz w:val="22"/>
          <w:szCs w:val="22"/>
        </w:rPr>
        <w:tab/>
      </w:r>
      <w:r w:rsidR="007903F4">
        <w:rPr>
          <w:rFonts w:ascii="Bookman Old Style" w:hAnsi="Bookman Old Style" w:cstheme="minorHAnsi"/>
          <w:sz w:val="22"/>
          <w:szCs w:val="22"/>
        </w:rPr>
        <w:tab/>
      </w:r>
      <w:r w:rsidR="007903F4" w:rsidRPr="007903F4">
        <w:rPr>
          <w:rFonts w:ascii="Bookman Old Style" w:hAnsi="Bookman Old Style" w:cstheme="minorHAnsi"/>
          <w:sz w:val="22"/>
          <w:szCs w:val="22"/>
        </w:rPr>
        <w:t>Barber House Annexe</w:t>
      </w:r>
    </w:p>
    <w:p w14:paraId="4F109C3C" w14:textId="27DBB313" w:rsidR="00685899" w:rsidRPr="007903F4" w:rsidRDefault="00685899" w:rsidP="007903F4">
      <w:pPr>
        <w:pStyle w:val="BodyText"/>
        <w:ind w:left="120" w:right="-4523"/>
        <w:rPr>
          <w:rFonts w:ascii="Bookman Old Style" w:hAnsi="Bookman Old Style" w:cstheme="minorHAnsi"/>
          <w:sz w:val="22"/>
          <w:szCs w:val="22"/>
        </w:rPr>
      </w:pPr>
      <w:r w:rsidRPr="007903F4">
        <w:rPr>
          <w:rFonts w:ascii="Bookman Old Style" w:hAnsi="Bookman Old Style" w:cstheme="minorHAnsi"/>
          <w:sz w:val="22"/>
          <w:szCs w:val="22"/>
        </w:rPr>
        <w:t>387 Glossop Road</w:t>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Pr>
          <w:rFonts w:ascii="Bookman Old Style" w:hAnsi="Bookman Old Style" w:cstheme="minorHAnsi"/>
          <w:sz w:val="22"/>
          <w:szCs w:val="22"/>
        </w:rPr>
        <w:tab/>
      </w:r>
      <w:r w:rsidR="007903F4">
        <w:rPr>
          <w:rFonts w:ascii="Bookman Old Style" w:hAnsi="Bookman Old Style" w:cstheme="minorHAnsi"/>
          <w:sz w:val="22"/>
          <w:szCs w:val="22"/>
        </w:rPr>
        <w:tab/>
      </w:r>
      <w:r w:rsidR="007903F4" w:rsidRPr="007903F4">
        <w:rPr>
          <w:rFonts w:ascii="Bookman Old Style" w:hAnsi="Bookman Old Style" w:cstheme="minorHAnsi"/>
          <w:sz w:val="22"/>
          <w:szCs w:val="22"/>
        </w:rPr>
        <w:t>3a Clarkehouse Road</w:t>
      </w:r>
    </w:p>
    <w:p w14:paraId="7B2957C7" w14:textId="3698E3A0" w:rsidR="00685899" w:rsidRPr="007903F4" w:rsidRDefault="00685899" w:rsidP="007903F4">
      <w:pPr>
        <w:pStyle w:val="BodyText"/>
        <w:ind w:left="120" w:right="-4382"/>
        <w:rPr>
          <w:rFonts w:ascii="Bookman Old Style" w:hAnsi="Bookman Old Style" w:cstheme="minorHAnsi"/>
          <w:sz w:val="22"/>
          <w:szCs w:val="22"/>
        </w:rPr>
      </w:pPr>
      <w:r w:rsidRPr="007903F4">
        <w:rPr>
          <w:rFonts w:ascii="Bookman Old Style" w:hAnsi="Bookman Old Style" w:cstheme="minorHAnsi"/>
          <w:sz w:val="22"/>
          <w:szCs w:val="22"/>
        </w:rPr>
        <w:t>Sheffield</w:t>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sidRPr="007903F4">
        <w:rPr>
          <w:rFonts w:ascii="Bookman Old Style" w:hAnsi="Bookman Old Style" w:cstheme="minorHAnsi"/>
          <w:sz w:val="22"/>
          <w:szCs w:val="22"/>
        </w:rPr>
        <w:tab/>
      </w:r>
      <w:r w:rsidR="007903F4">
        <w:rPr>
          <w:rFonts w:ascii="Bookman Old Style" w:hAnsi="Bookman Old Style" w:cstheme="minorHAnsi"/>
          <w:sz w:val="22"/>
          <w:szCs w:val="22"/>
        </w:rPr>
        <w:tab/>
      </w:r>
      <w:r w:rsidR="007903F4" w:rsidRPr="007903F4">
        <w:rPr>
          <w:rFonts w:ascii="Bookman Old Style" w:hAnsi="Bookman Old Style" w:cstheme="minorHAnsi"/>
          <w:sz w:val="22"/>
          <w:szCs w:val="22"/>
        </w:rPr>
        <w:t>Sheffield</w:t>
      </w:r>
    </w:p>
    <w:p w14:paraId="563039F2" w14:textId="22614C9D" w:rsidR="00685899" w:rsidRPr="007903F4" w:rsidRDefault="00685899" w:rsidP="007903F4">
      <w:pPr>
        <w:pStyle w:val="BodyText"/>
        <w:ind w:left="120" w:right="-4523"/>
        <w:rPr>
          <w:rFonts w:ascii="Bookman Old Style" w:hAnsi="Bookman Old Style" w:cstheme="minorHAnsi"/>
          <w:sz w:val="22"/>
          <w:szCs w:val="22"/>
        </w:rPr>
      </w:pPr>
      <w:r w:rsidRPr="007903F4">
        <w:rPr>
          <w:rFonts w:ascii="Bookman Old Style" w:hAnsi="Bookman Old Style" w:cstheme="minorHAnsi"/>
          <w:sz w:val="22"/>
          <w:szCs w:val="22"/>
        </w:rPr>
        <w:t>S10 2HQ</w:t>
      </w:r>
      <w:r w:rsidR="007903F4" w:rsidRPr="007903F4">
        <w:rPr>
          <w:rFonts w:ascii="Bookman Old Style" w:hAnsi="Bookman Old Style" w:cstheme="minorHAnsi"/>
          <w:sz w:val="22"/>
          <w:szCs w:val="22"/>
        </w:rPr>
        <w:tab/>
      </w:r>
      <w:r w:rsidR="007903F4" w:rsidRPr="007903F4">
        <w:rPr>
          <w:rFonts w:ascii="Bookman Old Style" w:hAnsi="Bookman Old Style" w:cstheme="minorHAnsi"/>
          <w:b/>
          <w:bCs/>
          <w:sz w:val="22"/>
          <w:szCs w:val="22"/>
        </w:rPr>
        <w:tab/>
      </w:r>
      <w:r w:rsidR="007903F4" w:rsidRPr="007903F4">
        <w:rPr>
          <w:rFonts w:ascii="Bookman Old Style" w:hAnsi="Bookman Old Style" w:cstheme="minorHAnsi"/>
          <w:b/>
          <w:bCs/>
          <w:sz w:val="22"/>
          <w:szCs w:val="22"/>
        </w:rPr>
        <w:tab/>
      </w:r>
      <w:r w:rsidR="007903F4" w:rsidRPr="007903F4">
        <w:rPr>
          <w:rFonts w:ascii="Bookman Old Style" w:hAnsi="Bookman Old Style" w:cstheme="minorHAnsi"/>
          <w:b/>
          <w:bCs/>
          <w:sz w:val="22"/>
          <w:szCs w:val="22"/>
        </w:rPr>
        <w:tab/>
      </w:r>
      <w:r w:rsidR="007903F4" w:rsidRPr="007903F4">
        <w:rPr>
          <w:rFonts w:ascii="Bookman Old Style" w:hAnsi="Bookman Old Style" w:cstheme="minorHAnsi"/>
          <w:b/>
          <w:bCs/>
          <w:sz w:val="22"/>
          <w:szCs w:val="22"/>
        </w:rPr>
        <w:tab/>
      </w:r>
      <w:r w:rsidR="007903F4">
        <w:rPr>
          <w:rFonts w:ascii="Bookman Old Style" w:hAnsi="Bookman Old Style" w:cstheme="minorHAnsi"/>
          <w:b/>
          <w:bCs/>
          <w:sz w:val="22"/>
          <w:szCs w:val="22"/>
        </w:rPr>
        <w:tab/>
      </w:r>
      <w:r w:rsidR="007903F4" w:rsidRPr="007903F4">
        <w:rPr>
          <w:rFonts w:ascii="Bookman Old Style" w:hAnsi="Bookman Old Style" w:cstheme="minorHAnsi"/>
          <w:sz w:val="22"/>
          <w:szCs w:val="22"/>
        </w:rPr>
        <w:t>S10 2LA</w:t>
      </w:r>
    </w:p>
    <w:p w14:paraId="63E6DD66" w14:textId="77777777" w:rsidR="007903F4" w:rsidRPr="007903F4" w:rsidRDefault="007903F4" w:rsidP="007903F4">
      <w:pPr>
        <w:pStyle w:val="BodyText"/>
        <w:ind w:left="120" w:right="-4523"/>
        <w:rPr>
          <w:rFonts w:ascii="Bookman Old Style" w:hAnsi="Bookman Old Style" w:cstheme="minorHAnsi"/>
          <w:sz w:val="22"/>
          <w:szCs w:val="22"/>
        </w:rPr>
      </w:pPr>
    </w:p>
    <w:p w14:paraId="0B3B81BB" w14:textId="62CB1139" w:rsidR="007903F4" w:rsidRPr="007903F4" w:rsidRDefault="007903F4" w:rsidP="007903F4">
      <w:pPr>
        <w:spacing w:after="0" w:line="240" w:lineRule="auto"/>
        <w:ind w:left="20" w:right="-4665"/>
        <w:rPr>
          <w:rFonts w:ascii="Bookman Old Style" w:hAnsi="Bookman Old Style"/>
        </w:rPr>
      </w:pPr>
      <w:r w:rsidRPr="007903F4">
        <w:rPr>
          <w:rFonts w:ascii="Bookman Old Style" w:hAnsi="Bookman Old Style" w:cstheme="minorHAnsi"/>
        </w:rPr>
        <w:tab/>
      </w:r>
      <w:r w:rsidRPr="007903F4">
        <w:rPr>
          <w:rFonts w:ascii="Bookman Old Style" w:hAnsi="Bookman Old Style" w:cstheme="minorHAnsi"/>
        </w:rPr>
        <w:tab/>
      </w:r>
      <w:r w:rsidRPr="007903F4">
        <w:rPr>
          <w:rFonts w:ascii="Bookman Old Style" w:hAnsi="Bookman Old Style" w:cstheme="minorHAnsi"/>
        </w:rPr>
        <w:tab/>
      </w:r>
      <w:r w:rsidRPr="007903F4">
        <w:rPr>
          <w:rFonts w:ascii="Bookman Old Style" w:hAnsi="Bookman Old Style" w:cstheme="minorHAnsi"/>
        </w:rPr>
        <w:tab/>
      </w:r>
      <w:r w:rsidRPr="007903F4">
        <w:rPr>
          <w:rFonts w:ascii="Bookman Old Style" w:hAnsi="Bookman Old Style" w:cstheme="minorHAnsi"/>
        </w:rPr>
        <w:tab/>
      </w:r>
      <w:r w:rsidRPr="007903F4">
        <w:rPr>
          <w:rFonts w:ascii="Bookman Old Style" w:hAnsi="Bookman Old Style" w:cstheme="minorHAnsi"/>
        </w:rPr>
        <w:tab/>
      </w:r>
      <w:r w:rsidRPr="007903F4">
        <w:rPr>
          <w:rFonts w:ascii="Bookman Old Style" w:hAnsi="Bookman Old Style" w:cstheme="minorHAnsi"/>
        </w:rPr>
        <w:tab/>
      </w:r>
      <w:r w:rsidRPr="007903F4">
        <w:rPr>
          <w:rFonts w:ascii="Bookman Old Style" w:hAnsi="Bookman Old Style"/>
          <w:w w:val="85"/>
        </w:rPr>
        <w:t>Telephone:</w:t>
      </w:r>
      <w:r w:rsidRPr="007903F4">
        <w:rPr>
          <w:rFonts w:ascii="Bookman Old Style" w:hAnsi="Bookman Old Style"/>
          <w:spacing w:val="2"/>
        </w:rPr>
        <w:t xml:space="preserve"> </w:t>
      </w:r>
      <w:r w:rsidRPr="007903F4">
        <w:rPr>
          <w:rFonts w:ascii="Bookman Old Style" w:hAnsi="Bookman Old Style"/>
          <w:w w:val="85"/>
        </w:rPr>
        <w:t>+44</w:t>
      </w:r>
      <w:r w:rsidRPr="007903F4">
        <w:rPr>
          <w:rFonts w:ascii="Bookman Old Style" w:hAnsi="Bookman Old Style"/>
          <w:spacing w:val="6"/>
        </w:rPr>
        <w:t xml:space="preserve"> </w:t>
      </w:r>
      <w:r w:rsidRPr="007903F4">
        <w:rPr>
          <w:rFonts w:ascii="Bookman Old Style" w:hAnsi="Bookman Old Style"/>
          <w:w w:val="85"/>
        </w:rPr>
        <w:t>(0)</w:t>
      </w:r>
      <w:r w:rsidRPr="007903F4">
        <w:rPr>
          <w:rFonts w:ascii="Bookman Old Style" w:hAnsi="Bookman Old Style"/>
          <w:spacing w:val="1"/>
        </w:rPr>
        <w:t xml:space="preserve"> </w:t>
      </w:r>
      <w:r w:rsidRPr="007903F4">
        <w:rPr>
          <w:rFonts w:ascii="Bookman Old Style" w:hAnsi="Bookman Old Style"/>
          <w:w w:val="85"/>
        </w:rPr>
        <w:t>114</w:t>
      </w:r>
      <w:r w:rsidRPr="007903F4">
        <w:rPr>
          <w:rFonts w:ascii="Bookman Old Style" w:hAnsi="Bookman Old Style"/>
          <w:spacing w:val="3"/>
        </w:rPr>
        <w:t xml:space="preserve"> </w:t>
      </w:r>
      <w:r w:rsidRPr="007903F4">
        <w:rPr>
          <w:rFonts w:ascii="Bookman Old Style" w:hAnsi="Bookman Old Style"/>
          <w:w w:val="85"/>
        </w:rPr>
        <w:t>222</w:t>
      </w:r>
      <w:r w:rsidRPr="007903F4">
        <w:rPr>
          <w:rFonts w:ascii="Bookman Old Style" w:hAnsi="Bookman Old Style"/>
          <w:spacing w:val="8"/>
        </w:rPr>
        <w:t xml:space="preserve"> </w:t>
      </w:r>
      <w:r w:rsidRPr="007903F4">
        <w:rPr>
          <w:rFonts w:ascii="Bookman Old Style" w:hAnsi="Bookman Old Style"/>
          <w:spacing w:val="-4"/>
          <w:w w:val="85"/>
        </w:rPr>
        <w:t>2076</w:t>
      </w:r>
    </w:p>
    <w:p w14:paraId="04EC91FE" w14:textId="77777777" w:rsidR="007903F4" w:rsidRPr="007903F4" w:rsidRDefault="007903F4" w:rsidP="007903F4">
      <w:pPr>
        <w:spacing w:after="0" w:line="240" w:lineRule="auto"/>
        <w:ind w:left="4340" w:right="-4523" w:firstLine="700"/>
        <w:rPr>
          <w:rFonts w:ascii="Bookman Old Style" w:hAnsi="Bookman Old Style"/>
        </w:rPr>
      </w:pPr>
      <w:r w:rsidRPr="007903F4">
        <w:rPr>
          <w:rFonts w:ascii="Bookman Old Style" w:hAnsi="Bookman Old Style"/>
          <w:spacing w:val="-2"/>
        </w:rPr>
        <w:t>Email:</w:t>
      </w:r>
      <w:r w:rsidRPr="007903F4">
        <w:rPr>
          <w:rFonts w:ascii="Bookman Old Style" w:hAnsi="Bookman Old Style"/>
          <w:spacing w:val="1"/>
        </w:rPr>
        <w:t xml:space="preserve"> </w:t>
      </w:r>
      <w:hyperlink r:id="rId193">
        <w:r w:rsidRPr="007903F4">
          <w:rPr>
            <w:rFonts w:ascii="Bookman Old Style" w:hAnsi="Bookman Old Style"/>
            <w:spacing w:val="-2"/>
          </w:rPr>
          <w:t>hesdenreshub@sheffield.ac.uk</w:t>
        </w:r>
      </w:hyperlink>
    </w:p>
    <w:p w14:paraId="6B1E6577" w14:textId="02A97373" w:rsidR="007903F4" w:rsidRPr="007903F4" w:rsidRDefault="007903F4" w:rsidP="007903F4">
      <w:pPr>
        <w:pStyle w:val="BodyText"/>
        <w:ind w:left="120" w:right="-4523"/>
        <w:rPr>
          <w:rFonts w:ascii="Bookman Old Style" w:hAnsi="Bookman Old Style" w:cstheme="minorHAnsi"/>
          <w:b/>
          <w:bCs/>
          <w:sz w:val="22"/>
          <w:szCs w:val="22"/>
        </w:rPr>
      </w:pPr>
    </w:p>
    <w:p w14:paraId="2DADC43A" w14:textId="5561A68D" w:rsidR="00685899" w:rsidRPr="007903F4" w:rsidRDefault="007903F4" w:rsidP="00685899">
      <w:pPr>
        <w:pStyle w:val="BodyText"/>
        <w:ind w:left="120" w:right="-413"/>
        <w:rPr>
          <w:rFonts w:ascii="Aptos" w:hAnsi="Aptos" w:cstheme="minorHAnsi"/>
          <w:sz w:val="22"/>
          <w:szCs w:val="22"/>
        </w:rPr>
      </w:pPr>
      <w:r w:rsidRPr="007903F4">
        <w:rPr>
          <w:rFonts w:ascii="Aptos" w:hAnsi="Aptos" w:cstheme="minorHAnsi"/>
          <w:sz w:val="22"/>
          <w:szCs w:val="22"/>
        </w:rPr>
        <w:t>Dear Eleni</w:t>
      </w:r>
    </w:p>
    <w:p w14:paraId="7F07C3C8" w14:textId="77777777" w:rsidR="007903F4" w:rsidRPr="007903F4" w:rsidRDefault="007903F4" w:rsidP="00685899">
      <w:pPr>
        <w:pStyle w:val="BodyText"/>
        <w:ind w:left="120" w:right="-413"/>
        <w:rPr>
          <w:rFonts w:ascii="Aptos" w:hAnsi="Aptos" w:cstheme="minorHAnsi"/>
          <w:sz w:val="22"/>
          <w:szCs w:val="22"/>
        </w:rPr>
      </w:pPr>
    </w:p>
    <w:p w14:paraId="5FBC5B15" w14:textId="77777777" w:rsidR="00076D67" w:rsidRDefault="007903F4" w:rsidP="00076D67">
      <w:pPr>
        <w:pStyle w:val="Heading1"/>
        <w:spacing w:before="0" w:line="240" w:lineRule="auto"/>
        <w:ind w:left="142" w:right="-4525"/>
        <w:rPr>
          <w:rFonts w:ascii="Aptos" w:hAnsi="Aptos"/>
          <w:b/>
          <w:bCs/>
          <w:color w:val="auto"/>
          <w:sz w:val="23"/>
          <w:szCs w:val="23"/>
        </w:rPr>
      </w:pPr>
      <w:r w:rsidRPr="007903F4">
        <w:rPr>
          <w:rFonts w:ascii="Aptos" w:hAnsi="Aptos"/>
          <w:b/>
          <w:bCs/>
          <w:color w:val="auto"/>
          <w:sz w:val="23"/>
          <w:szCs w:val="23"/>
        </w:rPr>
        <w:t>Project</w:t>
      </w:r>
      <w:r w:rsidRPr="007903F4">
        <w:rPr>
          <w:rFonts w:ascii="Aptos" w:hAnsi="Aptos"/>
          <w:b/>
          <w:bCs/>
          <w:color w:val="auto"/>
          <w:spacing w:val="-5"/>
          <w:sz w:val="23"/>
          <w:szCs w:val="23"/>
        </w:rPr>
        <w:t xml:space="preserve"> </w:t>
      </w:r>
      <w:r w:rsidRPr="007903F4">
        <w:rPr>
          <w:rFonts w:ascii="Aptos" w:hAnsi="Aptos"/>
          <w:b/>
          <w:bCs/>
          <w:color w:val="auto"/>
          <w:sz w:val="23"/>
          <w:szCs w:val="23"/>
        </w:rPr>
        <w:t>Title:</w:t>
      </w:r>
      <w:r w:rsidRPr="007903F4">
        <w:rPr>
          <w:rFonts w:ascii="Aptos" w:hAnsi="Aptos"/>
          <w:b/>
          <w:bCs/>
          <w:color w:val="auto"/>
          <w:spacing w:val="40"/>
          <w:sz w:val="23"/>
          <w:szCs w:val="23"/>
        </w:rPr>
        <w:t xml:space="preserve"> </w:t>
      </w:r>
      <w:r w:rsidRPr="007903F4">
        <w:rPr>
          <w:rFonts w:ascii="Aptos" w:hAnsi="Aptos"/>
          <w:b/>
          <w:bCs/>
          <w:color w:val="auto"/>
          <w:sz w:val="23"/>
          <w:szCs w:val="23"/>
        </w:rPr>
        <w:t>Patient</w:t>
      </w:r>
      <w:r w:rsidRPr="007903F4">
        <w:rPr>
          <w:rFonts w:ascii="Aptos" w:hAnsi="Aptos"/>
          <w:b/>
          <w:bCs/>
          <w:color w:val="auto"/>
          <w:spacing w:val="-3"/>
          <w:sz w:val="23"/>
          <w:szCs w:val="23"/>
        </w:rPr>
        <w:t xml:space="preserve"> </w:t>
      </w:r>
      <w:r w:rsidRPr="007903F4">
        <w:rPr>
          <w:rFonts w:ascii="Aptos" w:hAnsi="Aptos"/>
          <w:b/>
          <w:bCs/>
          <w:color w:val="auto"/>
          <w:sz w:val="23"/>
          <w:szCs w:val="23"/>
        </w:rPr>
        <w:t>and</w:t>
      </w:r>
      <w:r w:rsidRPr="007903F4">
        <w:rPr>
          <w:rFonts w:ascii="Aptos" w:hAnsi="Aptos"/>
          <w:b/>
          <w:bCs/>
          <w:color w:val="auto"/>
          <w:spacing w:val="-5"/>
          <w:sz w:val="23"/>
          <w:szCs w:val="23"/>
        </w:rPr>
        <w:t xml:space="preserve"> </w:t>
      </w:r>
      <w:r w:rsidRPr="007903F4">
        <w:rPr>
          <w:rFonts w:ascii="Aptos" w:hAnsi="Aptos"/>
          <w:b/>
          <w:bCs/>
          <w:color w:val="auto"/>
          <w:sz w:val="23"/>
          <w:szCs w:val="23"/>
        </w:rPr>
        <w:t>carer</w:t>
      </w:r>
      <w:r w:rsidRPr="007903F4">
        <w:rPr>
          <w:rFonts w:ascii="Aptos" w:hAnsi="Aptos"/>
          <w:b/>
          <w:bCs/>
          <w:color w:val="auto"/>
          <w:spacing w:val="-5"/>
          <w:sz w:val="23"/>
          <w:szCs w:val="23"/>
        </w:rPr>
        <w:t xml:space="preserve"> </w:t>
      </w:r>
      <w:r w:rsidRPr="007903F4">
        <w:rPr>
          <w:rFonts w:ascii="Aptos" w:hAnsi="Aptos"/>
          <w:b/>
          <w:bCs/>
          <w:color w:val="auto"/>
          <w:sz w:val="23"/>
          <w:szCs w:val="23"/>
        </w:rPr>
        <w:t>involvement</w:t>
      </w:r>
      <w:r w:rsidRPr="007903F4">
        <w:rPr>
          <w:rFonts w:ascii="Aptos" w:hAnsi="Aptos"/>
          <w:b/>
          <w:bCs/>
          <w:color w:val="auto"/>
          <w:spacing w:val="-5"/>
          <w:sz w:val="23"/>
          <w:szCs w:val="23"/>
        </w:rPr>
        <w:t xml:space="preserve"> </w:t>
      </w:r>
      <w:r w:rsidRPr="007903F4">
        <w:rPr>
          <w:rFonts w:ascii="Aptos" w:hAnsi="Aptos"/>
          <w:b/>
          <w:bCs/>
          <w:color w:val="auto"/>
          <w:sz w:val="23"/>
          <w:szCs w:val="23"/>
        </w:rPr>
        <w:t>in</w:t>
      </w:r>
      <w:r w:rsidRPr="007903F4">
        <w:rPr>
          <w:rFonts w:ascii="Aptos" w:hAnsi="Aptos"/>
          <w:b/>
          <w:bCs/>
          <w:color w:val="auto"/>
          <w:spacing w:val="-3"/>
          <w:sz w:val="23"/>
          <w:szCs w:val="23"/>
        </w:rPr>
        <w:t xml:space="preserve"> </w:t>
      </w:r>
      <w:r w:rsidRPr="007903F4">
        <w:rPr>
          <w:rFonts w:ascii="Aptos" w:hAnsi="Aptos"/>
          <w:b/>
          <w:bCs/>
          <w:color w:val="auto"/>
          <w:sz w:val="23"/>
          <w:szCs w:val="23"/>
        </w:rPr>
        <w:t>palliative</w:t>
      </w:r>
      <w:r w:rsidRPr="007903F4">
        <w:rPr>
          <w:rFonts w:ascii="Aptos" w:hAnsi="Aptos"/>
          <w:b/>
          <w:bCs/>
          <w:color w:val="auto"/>
          <w:spacing w:val="-3"/>
          <w:sz w:val="23"/>
          <w:szCs w:val="23"/>
        </w:rPr>
        <w:t xml:space="preserve"> </w:t>
      </w:r>
      <w:r w:rsidRPr="007903F4">
        <w:rPr>
          <w:rFonts w:ascii="Aptos" w:hAnsi="Aptos"/>
          <w:b/>
          <w:bCs/>
          <w:color w:val="auto"/>
          <w:sz w:val="23"/>
          <w:szCs w:val="23"/>
        </w:rPr>
        <w:t>care</w:t>
      </w:r>
      <w:r w:rsidRPr="007903F4">
        <w:rPr>
          <w:rFonts w:ascii="Aptos" w:hAnsi="Aptos"/>
          <w:b/>
          <w:bCs/>
          <w:color w:val="auto"/>
          <w:spacing w:val="-5"/>
          <w:sz w:val="23"/>
          <w:szCs w:val="23"/>
        </w:rPr>
        <w:t xml:space="preserve"> </w:t>
      </w:r>
      <w:r w:rsidRPr="007903F4">
        <w:rPr>
          <w:rFonts w:ascii="Aptos" w:hAnsi="Aptos"/>
          <w:b/>
          <w:bCs/>
          <w:color w:val="auto"/>
          <w:sz w:val="23"/>
          <w:szCs w:val="23"/>
        </w:rPr>
        <w:t>research</w:t>
      </w:r>
      <w:r w:rsidR="00076D67">
        <w:rPr>
          <w:rFonts w:ascii="Aptos" w:hAnsi="Aptos"/>
          <w:b/>
          <w:bCs/>
          <w:color w:val="auto"/>
          <w:sz w:val="23"/>
          <w:szCs w:val="23"/>
        </w:rPr>
        <w:t>.</w:t>
      </w:r>
      <w:r w:rsidRPr="007903F4">
        <w:rPr>
          <w:rFonts w:ascii="Aptos" w:hAnsi="Aptos"/>
          <w:b/>
          <w:bCs/>
          <w:color w:val="auto"/>
          <w:sz w:val="23"/>
          <w:szCs w:val="23"/>
        </w:rPr>
        <w:t xml:space="preserve"> </w:t>
      </w:r>
    </w:p>
    <w:p w14:paraId="14C643F3" w14:textId="3E65BACF" w:rsidR="007903F4" w:rsidRPr="007903F4" w:rsidRDefault="007903F4" w:rsidP="00076D67">
      <w:pPr>
        <w:pStyle w:val="Heading1"/>
        <w:spacing w:before="0" w:line="240" w:lineRule="auto"/>
        <w:ind w:left="142" w:right="-4525"/>
        <w:rPr>
          <w:rFonts w:ascii="Aptos" w:hAnsi="Aptos"/>
          <w:b/>
          <w:bCs/>
          <w:color w:val="auto"/>
          <w:sz w:val="23"/>
          <w:szCs w:val="23"/>
        </w:rPr>
      </w:pPr>
      <w:r w:rsidRPr="007903F4">
        <w:rPr>
          <w:rFonts w:ascii="Aptos" w:hAnsi="Aptos"/>
          <w:b/>
          <w:bCs/>
          <w:color w:val="auto"/>
          <w:sz w:val="23"/>
          <w:szCs w:val="23"/>
        </w:rPr>
        <w:t>Application number:</w:t>
      </w:r>
      <w:r w:rsidRPr="007903F4">
        <w:rPr>
          <w:rFonts w:ascii="Aptos" w:hAnsi="Aptos"/>
          <w:b/>
          <w:bCs/>
          <w:color w:val="auto"/>
          <w:spacing w:val="40"/>
          <w:sz w:val="23"/>
          <w:szCs w:val="23"/>
        </w:rPr>
        <w:t xml:space="preserve"> </w:t>
      </w:r>
      <w:r w:rsidRPr="007903F4">
        <w:rPr>
          <w:rFonts w:ascii="Aptos" w:hAnsi="Aptos"/>
          <w:b/>
          <w:bCs/>
          <w:color w:val="auto"/>
          <w:sz w:val="23"/>
          <w:szCs w:val="23"/>
        </w:rPr>
        <w:t>030707</w:t>
      </w:r>
    </w:p>
    <w:p w14:paraId="4C9DFFA4" w14:textId="77777777" w:rsidR="007903F4" w:rsidRPr="007903F4" w:rsidRDefault="007903F4" w:rsidP="00685899">
      <w:pPr>
        <w:pStyle w:val="BodyText"/>
        <w:ind w:left="120" w:right="-413"/>
        <w:rPr>
          <w:rFonts w:ascii="Aptos" w:hAnsi="Aptos" w:cstheme="minorHAnsi"/>
          <w:b/>
          <w:bCs/>
          <w:sz w:val="23"/>
          <w:szCs w:val="23"/>
        </w:rPr>
      </w:pPr>
    </w:p>
    <w:p w14:paraId="2E7C3025" w14:textId="33A63124" w:rsidR="007903F4" w:rsidRPr="007903F4" w:rsidRDefault="007903F4" w:rsidP="007903F4">
      <w:pPr>
        <w:pStyle w:val="BodyText"/>
        <w:spacing w:before="1" w:line="290" w:lineRule="auto"/>
        <w:ind w:left="111" w:right="-4523"/>
        <w:rPr>
          <w:rFonts w:ascii="Aptos" w:hAnsi="Aptos"/>
          <w:sz w:val="23"/>
          <w:szCs w:val="23"/>
        </w:rPr>
      </w:pPr>
      <w:r w:rsidRPr="007903F4">
        <w:rPr>
          <w:rFonts w:ascii="Aptos" w:hAnsi="Aptos"/>
          <w:sz w:val="23"/>
          <w:szCs w:val="23"/>
        </w:rPr>
        <w:t>I</w:t>
      </w:r>
      <w:r w:rsidRPr="007903F4">
        <w:rPr>
          <w:rFonts w:ascii="Aptos" w:hAnsi="Aptos"/>
          <w:spacing w:val="-2"/>
          <w:sz w:val="23"/>
          <w:szCs w:val="23"/>
        </w:rPr>
        <w:t xml:space="preserve"> </w:t>
      </w:r>
      <w:r w:rsidRPr="007903F4">
        <w:rPr>
          <w:rFonts w:ascii="Aptos" w:hAnsi="Aptos"/>
          <w:sz w:val="23"/>
          <w:szCs w:val="23"/>
        </w:rPr>
        <w:t>am</w:t>
      </w:r>
      <w:r w:rsidRPr="007903F4">
        <w:rPr>
          <w:rFonts w:ascii="Aptos" w:hAnsi="Aptos"/>
          <w:spacing w:val="-4"/>
          <w:sz w:val="23"/>
          <w:szCs w:val="23"/>
        </w:rPr>
        <w:t xml:space="preserve"> </w:t>
      </w:r>
      <w:r w:rsidRPr="007903F4">
        <w:rPr>
          <w:rFonts w:ascii="Aptos" w:hAnsi="Aptos"/>
          <w:sz w:val="23"/>
          <w:szCs w:val="23"/>
        </w:rPr>
        <w:t>writing</w:t>
      </w:r>
      <w:r w:rsidRPr="007903F4">
        <w:rPr>
          <w:rFonts w:ascii="Aptos" w:hAnsi="Aptos"/>
          <w:spacing w:val="-2"/>
          <w:sz w:val="23"/>
          <w:szCs w:val="23"/>
        </w:rPr>
        <w:t xml:space="preserve"> </w:t>
      </w:r>
      <w:r w:rsidRPr="007903F4">
        <w:rPr>
          <w:rFonts w:ascii="Aptos" w:hAnsi="Aptos"/>
          <w:sz w:val="23"/>
          <w:szCs w:val="23"/>
        </w:rPr>
        <w:t>to</w:t>
      </w:r>
      <w:r w:rsidRPr="007903F4">
        <w:rPr>
          <w:rFonts w:ascii="Aptos" w:hAnsi="Aptos"/>
          <w:spacing w:val="-2"/>
          <w:sz w:val="23"/>
          <w:szCs w:val="23"/>
        </w:rPr>
        <w:t xml:space="preserve"> </w:t>
      </w:r>
      <w:r w:rsidRPr="007903F4">
        <w:rPr>
          <w:rFonts w:ascii="Aptos" w:hAnsi="Aptos"/>
          <w:sz w:val="23"/>
          <w:szCs w:val="23"/>
        </w:rPr>
        <w:t>confirm</w:t>
      </w:r>
      <w:r w:rsidRPr="007903F4">
        <w:rPr>
          <w:rFonts w:ascii="Aptos" w:hAnsi="Aptos"/>
          <w:spacing w:val="-2"/>
          <w:sz w:val="23"/>
          <w:szCs w:val="23"/>
        </w:rPr>
        <w:t xml:space="preserve"> </w:t>
      </w:r>
      <w:r w:rsidRPr="007903F4">
        <w:rPr>
          <w:rFonts w:ascii="Aptos" w:hAnsi="Aptos"/>
          <w:sz w:val="23"/>
          <w:szCs w:val="23"/>
        </w:rPr>
        <w:t>approval</w:t>
      </w:r>
      <w:r w:rsidRPr="007903F4">
        <w:rPr>
          <w:rFonts w:ascii="Aptos" w:hAnsi="Aptos"/>
          <w:spacing w:val="-2"/>
          <w:sz w:val="23"/>
          <w:szCs w:val="23"/>
        </w:rPr>
        <w:t xml:space="preserve"> </w:t>
      </w:r>
      <w:r w:rsidRPr="007903F4">
        <w:rPr>
          <w:rFonts w:ascii="Aptos" w:hAnsi="Aptos"/>
          <w:sz w:val="23"/>
          <w:szCs w:val="23"/>
        </w:rPr>
        <w:t>of</w:t>
      </w:r>
      <w:r w:rsidRPr="007903F4">
        <w:rPr>
          <w:rFonts w:ascii="Aptos" w:hAnsi="Aptos"/>
          <w:spacing w:val="-2"/>
          <w:sz w:val="23"/>
          <w:szCs w:val="23"/>
        </w:rPr>
        <w:t xml:space="preserve"> </w:t>
      </w:r>
      <w:r w:rsidRPr="007903F4">
        <w:rPr>
          <w:rFonts w:ascii="Aptos" w:hAnsi="Aptos"/>
          <w:sz w:val="23"/>
          <w:szCs w:val="23"/>
        </w:rPr>
        <w:t>your</w:t>
      </w:r>
      <w:r w:rsidRPr="007903F4">
        <w:rPr>
          <w:rFonts w:ascii="Aptos" w:hAnsi="Aptos"/>
          <w:spacing w:val="-2"/>
          <w:sz w:val="23"/>
          <w:szCs w:val="23"/>
        </w:rPr>
        <w:t xml:space="preserve"> </w:t>
      </w:r>
      <w:r w:rsidRPr="007903F4">
        <w:rPr>
          <w:rFonts w:ascii="Aptos" w:hAnsi="Aptos"/>
          <w:sz w:val="23"/>
          <w:szCs w:val="23"/>
        </w:rPr>
        <w:t>request</w:t>
      </w:r>
      <w:r w:rsidRPr="007903F4">
        <w:rPr>
          <w:rFonts w:ascii="Aptos" w:hAnsi="Aptos"/>
          <w:spacing w:val="-2"/>
          <w:sz w:val="23"/>
          <w:szCs w:val="23"/>
        </w:rPr>
        <w:t xml:space="preserve"> </w:t>
      </w:r>
      <w:r w:rsidRPr="007903F4">
        <w:rPr>
          <w:rFonts w:ascii="Aptos" w:hAnsi="Aptos"/>
          <w:sz w:val="23"/>
          <w:szCs w:val="23"/>
        </w:rPr>
        <w:t>for</w:t>
      </w:r>
      <w:r w:rsidRPr="007903F4">
        <w:rPr>
          <w:rFonts w:ascii="Aptos" w:hAnsi="Aptos"/>
          <w:spacing w:val="-4"/>
          <w:sz w:val="23"/>
          <w:szCs w:val="23"/>
        </w:rPr>
        <w:t xml:space="preserve"> </w:t>
      </w:r>
      <w:r w:rsidRPr="007903F4">
        <w:rPr>
          <w:rFonts w:ascii="Aptos" w:hAnsi="Aptos"/>
          <w:sz w:val="23"/>
          <w:szCs w:val="23"/>
        </w:rPr>
        <w:t>minor</w:t>
      </w:r>
      <w:r w:rsidRPr="007903F4">
        <w:rPr>
          <w:rFonts w:ascii="Aptos" w:hAnsi="Aptos"/>
          <w:spacing w:val="-2"/>
          <w:sz w:val="23"/>
          <w:szCs w:val="23"/>
        </w:rPr>
        <w:t xml:space="preserve"> </w:t>
      </w:r>
      <w:r w:rsidRPr="007903F4">
        <w:rPr>
          <w:rFonts w:ascii="Aptos" w:hAnsi="Aptos"/>
          <w:sz w:val="23"/>
          <w:szCs w:val="23"/>
        </w:rPr>
        <w:t>amendments</w:t>
      </w:r>
      <w:r w:rsidRPr="007903F4">
        <w:rPr>
          <w:rFonts w:ascii="Aptos" w:hAnsi="Aptos"/>
          <w:spacing w:val="-2"/>
          <w:sz w:val="23"/>
          <w:szCs w:val="23"/>
        </w:rPr>
        <w:t xml:space="preserve"> </w:t>
      </w:r>
      <w:r w:rsidRPr="007903F4">
        <w:rPr>
          <w:rFonts w:ascii="Aptos" w:hAnsi="Aptos"/>
          <w:sz w:val="23"/>
          <w:szCs w:val="23"/>
        </w:rPr>
        <w:t>to</w:t>
      </w:r>
      <w:r w:rsidRPr="007903F4">
        <w:rPr>
          <w:rFonts w:ascii="Aptos" w:hAnsi="Aptos"/>
          <w:spacing w:val="-4"/>
          <w:sz w:val="23"/>
          <w:szCs w:val="23"/>
        </w:rPr>
        <w:t xml:space="preserve"> </w:t>
      </w:r>
      <w:r w:rsidRPr="007903F4">
        <w:rPr>
          <w:rFonts w:ascii="Aptos" w:hAnsi="Aptos"/>
          <w:sz w:val="23"/>
          <w:szCs w:val="23"/>
        </w:rPr>
        <w:t>your</w:t>
      </w:r>
      <w:r w:rsidRPr="007903F4">
        <w:rPr>
          <w:rFonts w:ascii="Aptos" w:hAnsi="Aptos"/>
          <w:spacing w:val="-4"/>
          <w:sz w:val="23"/>
          <w:szCs w:val="23"/>
        </w:rPr>
        <w:t xml:space="preserve"> </w:t>
      </w:r>
      <w:r w:rsidRPr="007903F4">
        <w:rPr>
          <w:rFonts w:ascii="Aptos" w:hAnsi="Aptos"/>
          <w:sz w:val="23"/>
          <w:szCs w:val="23"/>
        </w:rPr>
        <w:t>ethics</w:t>
      </w:r>
      <w:r w:rsidRPr="007903F4">
        <w:rPr>
          <w:rFonts w:ascii="Aptos" w:hAnsi="Aptos"/>
          <w:spacing w:val="-2"/>
          <w:sz w:val="23"/>
          <w:szCs w:val="23"/>
        </w:rPr>
        <w:t xml:space="preserve"> </w:t>
      </w:r>
      <w:r w:rsidRPr="007903F4">
        <w:rPr>
          <w:rFonts w:ascii="Aptos" w:hAnsi="Aptos"/>
          <w:sz w:val="23"/>
          <w:szCs w:val="23"/>
        </w:rPr>
        <w:t>submission Number 030707, detailed in the Notice of Amendments Form submitted on 27</w:t>
      </w:r>
      <w:r w:rsidRPr="007903F4">
        <w:rPr>
          <w:rFonts w:ascii="Aptos" w:hAnsi="Aptos"/>
          <w:sz w:val="23"/>
          <w:szCs w:val="23"/>
          <w:vertAlign w:val="superscript"/>
        </w:rPr>
        <w:t>th</w:t>
      </w:r>
      <w:r w:rsidRPr="007903F4">
        <w:rPr>
          <w:rFonts w:ascii="Aptos" w:hAnsi="Aptos"/>
          <w:sz w:val="23"/>
          <w:szCs w:val="23"/>
        </w:rPr>
        <w:t xml:space="preserve"> January 2021.</w:t>
      </w:r>
    </w:p>
    <w:p w14:paraId="6D4FB4E9" w14:textId="77777777" w:rsidR="007903F4" w:rsidRPr="007903F4" w:rsidRDefault="007903F4" w:rsidP="007903F4">
      <w:pPr>
        <w:pStyle w:val="BodyText"/>
        <w:spacing w:before="62"/>
        <w:rPr>
          <w:rFonts w:ascii="Aptos" w:hAnsi="Aptos"/>
          <w:sz w:val="23"/>
          <w:szCs w:val="23"/>
        </w:rPr>
      </w:pPr>
    </w:p>
    <w:p w14:paraId="25DC34B3" w14:textId="77777777" w:rsidR="007903F4" w:rsidRPr="007903F4" w:rsidRDefault="007903F4" w:rsidP="007903F4">
      <w:pPr>
        <w:pStyle w:val="BodyText"/>
        <w:ind w:left="111" w:right="-4523"/>
        <w:rPr>
          <w:rFonts w:ascii="Aptos" w:hAnsi="Aptos"/>
          <w:sz w:val="23"/>
          <w:szCs w:val="23"/>
        </w:rPr>
      </w:pPr>
      <w:r w:rsidRPr="007903F4">
        <w:rPr>
          <w:rFonts w:ascii="Aptos" w:hAnsi="Aptos"/>
          <w:sz w:val="23"/>
          <w:szCs w:val="23"/>
        </w:rPr>
        <w:t>In</w:t>
      </w:r>
      <w:r w:rsidRPr="007903F4">
        <w:rPr>
          <w:rFonts w:ascii="Aptos" w:hAnsi="Aptos"/>
          <w:spacing w:val="-4"/>
          <w:sz w:val="23"/>
          <w:szCs w:val="23"/>
        </w:rPr>
        <w:t xml:space="preserve"> </w:t>
      </w:r>
      <w:r w:rsidRPr="007903F4">
        <w:rPr>
          <w:rFonts w:ascii="Aptos" w:hAnsi="Aptos"/>
          <w:sz w:val="23"/>
          <w:szCs w:val="23"/>
        </w:rPr>
        <w:t>addition</w:t>
      </w:r>
      <w:r w:rsidRPr="007903F4">
        <w:rPr>
          <w:rFonts w:ascii="Aptos" w:hAnsi="Aptos"/>
          <w:spacing w:val="-4"/>
          <w:sz w:val="23"/>
          <w:szCs w:val="23"/>
        </w:rPr>
        <w:t xml:space="preserve"> </w:t>
      </w:r>
      <w:r w:rsidRPr="007903F4">
        <w:rPr>
          <w:rFonts w:ascii="Aptos" w:hAnsi="Aptos"/>
          <w:sz w:val="23"/>
          <w:szCs w:val="23"/>
        </w:rPr>
        <w:t>to</w:t>
      </w:r>
      <w:r w:rsidRPr="007903F4">
        <w:rPr>
          <w:rFonts w:ascii="Aptos" w:hAnsi="Aptos"/>
          <w:spacing w:val="-2"/>
          <w:sz w:val="23"/>
          <w:szCs w:val="23"/>
        </w:rPr>
        <w:t xml:space="preserve"> </w:t>
      </w:r>
      <w:r w:rsidRPr="007903F4">
        <w:rPr>
          <w:rFonts w:ascii="Aptos" w:hAnsi="Aptos"/>
          <w:sz w:val="23"/>
          <w:szCs w:val="23"/>
        </w:rPr>
        <w:t>the</w:t>
      </w:r>
      <w:r w:rsidRPr="007903F4">
        <w:rPr>
          <w:rFonts w:ascii="Aptos" w:hAnsi="Aptos"/>
          <w:spacing w:val="-2"/>
          <w:sz w:val="23"/>
          <w:szCs w:val="23"/>
        </w:rPr>
        <w:t xml:space="preserve"> </w:t>
      </w:r>
      <w:r w:rsidRPr="007903F4">
        <w:rPr>
          <w:rFonts w:ascii="Aptos" w:hAnsi="Aptos"/>
          <w:sz w:val="23"/>
          <w:szCs w:val="23"/>
        </w:rPr>
        <w:t>amendments</w:t>
      </w:r>
      <w:r w:rsidRPr="007903F4">
        <w:rPr>
          <w:rFonts w:ascii="Aptos" w:hAnsi="Aptos"/>
          <w:spacing w:val="-4"/>
          <w:sz w:val="23"/>
          <w:szCs w:val="23"/>
        </w:rPr>
        <w:t xml:space="preserve"> </w:t>
      </w:r>
      <w:r w:rsidRPr="007903F4">
        <w:rPr>
          <w:rFonts w:ascii="Aptos" w:hAnsi="Aptos"/>
          <w:sz w:val="23"/>
          <w:szCs w:val="23"/>
        </w:rPr>
        <w:t>outlined</w:t>
      </w:r>
      <w:r w:rsidRPr="007903F4">
        <w:rPr>
          <w:rFonts w:ascii="Aptos" w:hAnsi="Aptos"/>
          <w:spacing w:val="-2"/>
          <w:sz w:val="23"/>
          <w:szCs w:val="23"/>
        </w:rPr>
        <w:t xml:space="preserve"> </w:t>
      </w:r>
      <w:r w:rsidRPr="007903F4">
        <w:rPr>
          <w:rFonts w:ascii="Aptos" w:hAnsi="Aptos"/>
          <w:sz w:val="23"/>
          <w:szCs w:val="23"/>
        </w:rPr>
        <w:t>in</w:t>
      </w:r>
      <w:r w:rsidRPr="007903F4">
        <w:rPr>
          <w:rFonts w:ascii="Aptos" w:hAnsi="Aptos"/>
          <w:spacing w:val="-2"/>
          <w:sz w:val="23"/>
          <w:szCs w:val="23"/>
        </w:rPr>
        <w:t xml:space="preserve"> </w:t>
      </w:r>
      <w:r w:rsidRPr="007903F4">
        <w:rPr>
          <w:rFonts w:ascii="Aptos" w:hAnsi="Aptos"/>
          <w:sz w:val="23"/>
          <w:szCs w:val="23"/>
        </w:rPr>
        <w:t>this</w:t>
      </w:r>
      <w:r w:rsidRPr="007903F4">
        <w:rPr>
          <w:rFonts w:ascii="Aptos" w:hAnsi="Aptos"/>
          <w:spacing w:val="-2"/>
          <w:sz w:val="23"/>
          <w:szCs w:val="23"/>
        </w:rPr>
        <w:t xml:space="preserve"> </w:t>
      </w:r>
      <w:r w:rsidRPr="007903F4">
        <w:rPr>
          <w:rFonts w:ascii="Aptos" w:hAnsi="Aptos"/>
          <w:sz w:val="23"/>
          <w:szCs w:val="23"/>
        </w:rPr>
        <w:t>form,</w:t>
      </w:r>
      <w:r w:rsidRPr="007903F4">
        <w:rPr>
          <w:rFonts w:ascii="Aptos" w:hAnsi="Aptos"/>
          <w:spacing w:val="-2"/>
          <w:sz w:val="23"/>
          <w:szCs w:val="23"/>
        </w:rPr>
        <w:t xml:space="preserve"> </w:t>
      </w:r>
      <w:r w:rsidRPr="007903F4">
        <w:rPr>
          <w:rFonts w:ascii="Aptos" w:hAnsi="Aptos"/>
          <w:sz w:val="23"/>
          <w:szCs w:val="23"/>
        </w:rPr>
        <w:t>the</w:t>
      </w:r>
      <w:r w:rsidRPr="007903F4">
        <w:rPr>
          <w:rFonts w:ascii="Aptos" w:hAnsi="Aptos"/>
          <w:spacing w:val="-2"/>
          <w:sz w:val="23"/>
          <w:szCs w:val="23"/>
        </w:rPr>
        <w:t xml:space="preserve"> </w:t>
      </w:r>
      <w:r w:rsidRPr="007903F4">
        <w:rPr>
          <w:rFonts w:ascii="Aptos" w:hAnsi="Aptos"/>
          <w:sz w:val="23"/>
          <w:szCs w:val="23"/>
        </w:rPr>
        <w:t>Ethics Committee</w:t>
      </w:r>
      <w:r w:rsidRPr="007903F4">
        <w:rPr>
          <w:rFonts w:ascii="Aptos" w:hAnsi="Aptos"/>
          <w:spacing w:val="-4"/>
          <w:sz w:val="23"/>
          <w:szCs w:val="23"/>
        </w:rPr>
        <w:t xml:space="preserve"> </w:t>
      </w:r>
      <w:r w:rsidRPr="007903F4">
        <w:rPr>
          <w:rFonts w:ascii="Aptos" w:hAnsi="Aptos"/>
          <w:sz w:val="23"/>
          <w:szCs w:val="23"/>
        </w:rPr>
        <w:t>also</w:t>
      </w:r>
      <w:r w:rsidRPr="007903F4">
        <w:rPr>
          <w:rFonts w:ascii="Aptos" w:hAnsi="Aptos"/>
          <w:spacing w:val="-4"/>
          <w:sz w:val="23"/>
          <w:szCs w:val="23"/>
        </w:rPr>
        <w:t xml:space="preserve"> </w:t>
      </w:r>
      <w:r w:rsidRPr="007903F4">
        <w:rPr>
          <w:rFonts w:ascii="Aptos" w:hAnsi="Aptos"/>
          <w:sz w:val="23"/>
          <w:szCs w:val="23"/>
        </w:rPr>
        <w:t>confirms</w:t>
      </w:r>
      <w:r w:rsidRPr="007903F4">
        <w:rPr>
          <w:rFonts w:ascii="Aptos" w:hAnsi="Aptos"/>
          <w:spacing w:val="-4"/>
          <w:sz w:val="23"/>
          <w:szCs w:val="23"/>
        </w:rPr>
        <w:t xml:space="preserve"> </w:t>
      </w:r>
      <w:r w:rsidRPr="007903F4">
        <w:rPr>
          <w:rFonts w:ascii="Aptos" w:hAnsi="Aptos"/>
          <w:sz w:val="23"/>
          <w:szCs w:val="23"/>
        </w:rPr>
        <w:t>your</w:t>
      </w:r>
      <w:r w:rsidRPr="007903F4">
        <w:rPr>
          <w:rFonts w:ascii="Aptos" w:hAnsi="Aptos"/>
          <w:spacing w:val="-2"/>
          <w:sz w:val="23"/>
          <w:szCs w:val="23"/>
        </w:rPr>
        <w:t xml:space="preserve"> </w:t>
      </w:r>
      <w:r w:rsidRPr="007903F4">
        <w:rPr>
          <w:rFonts w:ascii="Aptos" w:hAnsi="Aptos"/>
          <w:sz w:val="23"/>
          <w:szCs w:val="23"/>
        </w:rPr>
        <w:t>plan</w:t>
      </w:r>
      <w:r w:rsidRPr="007903F4">
        <w:rPr>
          <w:rFonts w:ascii="Aptos" w:hAnsi="Aptos"/>
          <w:spacing w:val="-4"/>
          <w:sz w:val="23"/>
          <w:szCs w:val="23"/>
        </w:rPr>
        <w:t xml:space="preserve"> </w:t>
      </w:r>
      <w:r w:rsidRPr="007903F4">
        <w:rPr>
          <w:rFonts w:ascii="Aptos" w:hAnsi="Aptos"/>
          <w:sz w:val="23"/>
          <w:szCs w:val="23"/>
        </w:rPr>
        <w:t>to remove the observational data collection phase and the associated Participant Information Sheet (appendix 9) and consent form (appendix 7).</w:t>
      </w:r>
    </w:p>
    <w:p w14:paraId="0BDE79CB" w14:textId="77777777" w:rsidR="007903F4" w:rsidRPr="007903F4" w:rsidRDefault="007903F4" w:rsidP="007903F4">
      <w:pPr>
        <w:pStyle w:val="BodyText"/>
        <w:spacing w:before="120"/>
        <w:rPr>
          <w:rFonts w:ascii="Aptos" w:hAnsi="Aptos"/>
          <w:sz w:val="23"/>
          <w:szCs w:val="23"/>
        </w:rPr>
      </w:pPr>
    </w:p>
    <w:p w14:paraId="70F30E26" w14:textId="77777777" w:rsidR="007903F4" w:rsidRPr="007903F4" w:rsidRDefault="007903F4" w:rsidP="007903F4">
      <w:pPr>
        <w:pStyle w:val="BodyText"/>
        <w:spacing w:line="444" w:lineRule="auto"/>
        <w:ind w:left="111" w:right="-4523"/>
        <w:rPr>
          <w:rFonts w:ascii="Aptos" w:hAnsi="Aptos"/>
          <w:sz w:val="23"/>
          <w:szCs w:val="23"/>
        </w:rPr>
      </w:pPr>
      <w:r w:rsidRPr="007903F4">
        <w:rPr>
          <w:rFonts w:ascii="Aptos" w:hAnsi="Aptos"/>
          <w:sz w:val="23"/>
          <w:szCs w:val="23"/>
        </w:rPr>
        <w:t>I</w:t>
      </w:r>
      <w:r w:rsidRPr="007903F4">
        <w:rPr>
          <w:rFonts w:ascii="Aptos" w:hAnsi="Aptos"/>
          <w:spacing w:val="-2"/>
          <w:sz w:val="23"/>
          <w:szCs w:val="23"/>
        </w:rPr>
        <w:t xml:space="preserve"> </w:t>
      </w:r>
      <w:r w:rsidRPr="007903F4">
        <w:rPr>
          <w:rFonts w:ascii="Aptos" w:hAnsi="Aptos"/>
          <w:sz w:val="23"/>
          <w:szCs w:val="23"/>
        </w:rPr>
        <w:t>would</w:t>
      </w:r>
      <w:r w:rsidRPr="007903F4">
        <w:rPr>
          <w:rFonts w:ascii="Aptos" w:hAnsi="Aptos"/>
          <w:spacing w:val="-2"/>
          <w:sz w:val="23"/>
          <w:szCs w:val="23"/>
        </w:rPr>
        <w:t xml:space="preserve"> </w:t>
      </w:r>
      <w:r w:rsidRPr="007903F4">
        <w:rPr>
          <w:rFonts w:ascii="Aptos" w:hAnsi="Aptos"/>
          <w:sz w:val="23"/>
          <w:szCs w:val="23"/>
        </w:rPr>
        <w:t>be grateful</w:t>
      </w:r>
      <w:r w:rsidRPr="007903F4">
        <w:rPr>
          <w:rFonts w:ascii="Aptos" w:hAnsi="Aptos"/>
          <w:spacing w:val="-2"/>
          <w:sz w:val="23"/>
          <w:szCs w:val="23"/>
        </w:rPr>
        <w:t xml:space="preserve"> </w:t>
      </w:r>
      <w:r w:rsidRPr="007903F4">
        <w:rPr>
          <w:rFonts w:ascii="Aptos" w:hAnsi="Aptos"/>
          <w:sz w:val="23"/>
          <w:szCs w:val="23"/>
        </w:rPr>
        <w:t>if</w:t>
      </w:r>
      <w:r w:rsidRPr="007903F4">
        <w:rPr>
          <w:rFonts w:ascii="Aptos" w:hAnsi="Aptos"/>
          <w:spacing w:val="-2"/>
          <w:sz w:val="23"/>
          <w:szCs w:val="23"/>
        </w:rPr>
        <w:t xml:space="preserve"> </w:t>
      </w:r>
      <w:r w:rsidRPr="007903F4">
        <w:rPr>
          <w:rFonts w:ascii="Aptos" w:hAnsi="Aptos"/>
          <w:sz w:val="23"/>
          <w:szCs w:val="23"/>
        </w:rPr>
        <w:t>you</w:t>
      </w:r>
      <w:r w:rsidRPr="007903F4">
        <w:rPr>
          <w:rFonts w:ascii="Aptos" w:hAnsi="Aptos"/>
          <w:spacing w:val="-4"/>
          <w:sz w:val="23"/>
          <w:szCs w:val="23"/>
        </w:rPr>
        <w:t xml:space="preserve"> </w:t>
      </w:r>
      <w:r w:rsidRPr="007903F4">
        <w:rPr>
          <w:rFonts w:ascii="Aptos" w:hAnsi="Aptos"/>
          <w:sz w:val="23"/>
          <w:szCs w:val="23"/>
        </w:rPr>
        <w:t>would</w:t>
      </w:r>
      <w:r w:rsidRPr="007903F4">
        <w:rPr>
          <w:rFonts w:ascii="Aptos" w:hAnsi="Aptos"/>
          <w:spacing w:val="-4"/>
          <w:sz w:val="23"/>
          <w:szCs w:val="23"/>
        </w:rPr>
        <w:t xml:space="preserve"> </w:t>
      </w:r>
      <w:r w:rsidRPr="007903F4">
        <w:rPr>
          <w:rFonts w:ascii="Aptos" w:hAnsi="Aptos"/>
          <w:sz w:val="23"/>
          <w:szCs w:val="23"/>
        </w:rPr>
        <w:t>confirm</w:t>
      </w:r>
      <w:r w:rsidRPr="007903F4">
        <w:rPr>
          <w:rFonts w:ascii="Aptos" w:hAnsi="Aptos"/>
          <w:spacing w:val="-1"/>
          <w:sz w:val="23"/>
          <w:szCs w:val="23"/>
        </w:rPr>
        <w:t xml:space="preserve"> </w:t>
      </w:r>
      <w:r w:rsidRPr="007903F4">
        <w:rPr>
          <w:rFonts w:ascii="Aptos" w:hAnsi="Aptos"/>
          <w:sz w:val="23"/>
          <w:szCs w:val="23"/>
        </w:rPr>
        <w:t>receipt</w:t>
      </w:r>
      <w:r w:rsidRPr="007903F4">
        <w:rPr>
          <w:rFonts w:ascii="Aptos" w:hAnsi="Aptos"/>
          <w:spacing w:val="-2"/>
          <w:sz w:val="23"/>
          <w:szCs w:val="23"/>
        </w:rPr>
        <w:t xml:space="preserve"> </w:t>
      </w:r>
      <w:r w:rsidRPr="007903F4">
        <w:rPr>
          <w:rFonts w:ascii="Aptos" w:hAnsi="Aptos"/>
          <w:sz w:val="23"/>
          <w:szCs w:val="23"/>
        </w:rPr>
        <w:t>of</w:t>
      </w:r>
      <w:r w:rsidRPr="007903F4">
        <w:rPr>
          <w:rFonts w:ascii="Aptos" w:hAnsi="Aptos"/>
          <w:spacing w:val="-2"/>
          <w:sz w:val="23"/>
          <w:szCs w:val="23"/>
        </w:rPr>
        <w:t xml:space="preserve"> </w:t>
      </w:r>
      <w:r w:rsidRPr="007903F4">
        <w:rPr>
          <w:rFonts w:ascii="Aptos" w:hAnsi="Aptos"/>
          <w:sz w:val="23"/>
          <w:szCs w:val="23"/>
        </w:rPr>
        <w:t>this</w:t>
      </w:r>
      <w:r w:rsidRPr="007903F4">
        <w:rPr>
          <w:rFonts w:ascii="Aptos" w:hAnsi="Aptos"/>
          <w:spacing w:val="-1"/>
          <w:sz w:val="23"/>
          <w:szCs w:val="23"/>
        </w:rPr>
        <w:t xml:space="preserve"> </w:t>
      </w:r>
      <w:r w:rsidRPr="007903F4">
        <w:rPr>
          <w:rFonts w:ascii="Aptos" w:hAnsi="Aptos"/>
          <w:sz w:val="23"/>
          <w:szCs w:val="23"/>
        </w:rPr>
        <w:t>letter,</w:t>
      </w:r>
      <w:r w:rsidRPr="007903F4">
        <w:rPr>
          <w:rFonts w:ascii="Aptos" w:hAnsi="Aptos"/>
          <w:spacing w:val="-2"/>
          <w:sz w:val="23"/>
          <w:szCs w:val="23"/>
        </w:rPr>
        <w:t xml:space="preserve"> </w:t>
      </w:r>
      <w:r w:rsidRPr="007903F4">
        <w:rPr>
          <w:rFonts w:ascii="Aptos" w:hAnsi="Aptos"/>
          <w:sz w:val="23"/>
          <w:szCs w:val="23"/>
        </w:rPr>
        <w:t>and</w:t>
      </w:r>
      <w:r w:rsidRPr="007903F4">
        <w:rPr>
          <w:rFonts w:ascii="Aptos" w:hAnsi="Aptos"/>
          <w:spacing w:val="-4"/>
          <w:sz w:val="23"/>
          <w:szCs w:val="23"/>
        </w:rPr>
        <w:t xml:space="preserve"> </w:t>
      </w:r>
      <w:r w:rsidRPr="007903F4">
        <w:rPr>
          <w:rFonts w:ascii="Aptos" w:hAnsi="Aptos"/>
          <w:sz w:val="23"/>
          <w:szCs w:val="23"/>
        </w:rPr>
        <w:t>also</w:t>
      </w:r>
      <w:r w:rsidRPr="007903F4">
        <w:rPr>
          <w:rFonts w:ascii="Aptos" w:hAnsi="Aptos"/>
          <w:spacing w:val="-2"/>
          <w:sz w:val="23"/>
          <w:szCs w:val="23"/>
        </w:rPr>
        <w:t xml:space="preserve"> </w:t>
      </w:r>
      <w:r w:rsidRPr="007903F4">
        <w:rPr>
          <w:rFonts w:ascii="Aptos" w:hAnsi="Aptos"/>
          <w:sz w:val="23"/>
          <w:szCs w:val="23"/>
        </w:rPr>
        <w:t>the</w:t>
      </w:r>
      <w:r w:rsidRPr="007903F4">
        <w:rPr>
          <w:rFonts w:ascii="Aptos" w:hAnsi="Aptos"/>
          <w:spacing w:val="-2"/>
          <w:sz w:val="23"/>
          <w:szCs w:val="23"/>
        </w:rPr>
        <w:t xml:space="preserve"> </w:t>
      </w:r>
      <w:r w:rsidRPr="007903F4">
        <w:rPr>
          <w:rFonts w:ascii="Aptos" w:hAnsi="Aptos"/>
          <w:sz w:val="23"/>
          <w:szCs w:val="23"/>
        </w:rPr>
        <w:t>amendments</w:t>
      </w:r>
      <w:r w:rsidRPr="007903F4">
        <w:rPr>
          <w:rFonts w:ascii="Aptos" w:hAnsi="Aptos"/>
          <w:spacing w:val="-2"/>
          <w:sz w:val="23"/>
          <w:szCs w:val="23"/>
        </w:rPr>
        <w:t xml:space="preserve"> </w:t>
      </w:r>
      <w:r w:rsidRPr="007903F4">
        <w:rPr>
          <w:rFonts w:ascii="Aptos" w:hAnsi="Aptos"/>
          <w:sz w:val="23"/>
          <w:szCs w:val="23"/>
        </w:rPr>
        <w:t>stated. Yours sincerely</w:t>
      </w:r>
    </w:p>
    <w:p w14:paraId="4CE000B3" w14:textId="77777777" w:rsidR="007903F4" w:rsidRDefault="007903F4" w:rsidP="007903F4">
      <w:pPr>
        <w:pStyle w:val="BodyText"/>
        <w:ind w:left="120" w:right="-4523"/>
        <w:rPr>
          <w:rFonts w:asciiTheme="minorHAnsi" w:hAnsiTheme="minorHAnsi" w:cstheme="minorHAnsi"/>
          <w:b/>
          <w:bCs/>
          <w:sz w:val="22"/>
          <w:szCs w:val="22"/>
        </w:rPr>
      </w:pPr>
      <w:r>
        <w:rPr>
          <w:rFonts w:asciiTheme="minorHAnsi" w:hAnsiTheme="minorHAnsi" w:cstheme="minorHAnsi"/>
          <w:b/>
          <w:bCs/>
          <w:sz w:val="22"/>
          <w:szCs w:val="22"/>
        </w:rPr>
        <w:t>Dr Rachel King</w:t>
      </w:r>
    </w:p>
    <w:p w14:paraId="089E3F13" w14:textId="77777777" w:rsidR="007903F4" w:rsidRDefault="007903F4" w:rsidP="007903F4">
      <w:pPr>
        <w:pStyle w:val="BodyText"/>
        <w:ind w:left="120" w:right="-4523"/>
        <w:rPr>
          <w:rFonts w:asciiTheme="minorHAnsi" w:hAnsiTheme="minorHAnsi" w:cstheme="minorHAnsi"/>
          <w:b/>
          <w:bCs/>
          <w:sz w:val="22"/>
          <w:szCs w:val="22"/>
        </w:rPr>
      </w:pPr>
      <w:r>
        <w:rPr>
          <w:rFonts w:asciiTheme="minorHAnsi" w:hAnsiTheme="minorHAnsi" w:cstheme="minorHAnsi"/>
          <w:b/>
          <w:bCs/>
          <w:sz w:val="22"/>
          <w:szCs w:val="22"/>
        </w:rPr>
        <w:t>Ethics Lead</w:t>
      </w:r>
    </w:p>
    <w:p w14:paraId="57AAB527" w14:textId="77777777" w:rsidR="007903F4" w:rsidRDefault="007903F4" w:rsidP="007903F4">
      <w:pPr>
        <w:pStyle w:val="BodyText"/>
        <w:ind w:left="120" w:right="-4523"/>
        <w:rPr>
          <w:rFonts w:asciiTheme="minorHAnsi" w:hAnsiTheme="minorHAnsi" w:cstheme="minorHAnsi"/>
          <w:b/>
          <w:bCs/>
          <w:sz w:val="22"/>
          <w:szCs w:val="22"/>
        </w:rPr>
      </w:pPr>
    </w:p>
    <w:p w14:paraId="0BFD0EB5" w14:textId="11B164ED" w:rsidR="007903F4" w:rsidRPr="007903F4" w:rsidRDefault="007903F4" w:rsidP="007903F4">
      <w:pPr>
        <w:pStyle w:val="BodyText"/>
        <w:ind w:left="120" w:right="-4523"/>
        <w:rPr>
          <w:rFonts w:asciiTheme="minorHAnsi" w:hAnsiTheme="minorHAnsi" w:cstheme="minorHAnsi"/>
          <w:sz w:val="22"/>
          <w:szCs w:val="22"/>
        </w:rPr>
      </w:pPr>
      <w:r w:rsidRPr="007903F4">
        <w:rPr>
          <w:rFonts w:asciiTheme="minorHAnsi" w:hAnsiTheme="minorHAnsi" w:cstheme="minorHAnsi"/>
          <w:sz w:val="22"/>
          <w:szCs w:val="22"/>
        </w:rPr>
        <w:t>cc:</w:t>
      </w:r>
      <w:r w:rsidRPr="007903F4">
        <w:rPr>
          <w:rFonts w:asciiTheme="minorHAnsi" w:hAnsiTheme="minorHAnsi" w:cstheme="minorHAnsi"/>
          <w:sz w:val="22"/>
          <w:szCs w:val="22"/>
        </w:rPr>
        <w:tab/>
        <w:t>Dr Clare Gardiner</w:t>
      </w:r>
    </w:p>
    <w:p w14:paraId="3B5458ED" w14:textId="294029A1" w:rsidR="00685899" w:rsidRDefault="007903F4" w:rsidP="00076D67">
      <w:pPr>
        <w:pStyle w:val="BodyText"/>
        <w:ind w:left="120" w:right="-4523"/>
        <w:rPr>
          <w:rFonts w:ascii="Bookman Old Style"/>
        </w:rPr>
        <w:sectPr w:rsidR="00685899" w:rsidSect="00076D67">
          <w:pgSz w:w="11910" w:h="16840"/>
          <w:pgMar w:top="998" w:right="1338" w:bottom="278" w:left="879" w:header="720" w:footer="720" w:gutter="0"/>
          <w:cols w:num="2" w:space="720" w:equalWidth="0">
            <w:col w:w="5117" w:space="40"/>
            <w:col w:w="4536"/>
          </w:cols>
        </w:sectPr>
      </w:pPr>
      <w:r w:rsidRPr="007903F4">
        <w:rPr>
          <w:rFonts w:asciiTheme="minorHAnsi" w:hAnsiTheme="minorHAnsi" w:cstheme="minorHAnsi"/>
          <w:sz w:val="22"/>
          <w:szCs w:val="22"/>
        </w:rPr>
        <w:tab/>
        <w:t>Dr Jill Thompso</w:t>
      </w:r>
      <w:r w:rsidR="00076D67">
        <w:rPr>
          <w:rFonts w:asciiTheme="minorHAnsi" w:hAnsiTheme="minorHAnsi" w:cstheme="minorHAnsi"/>
          <w:sz w:val="22"/>
          <w:szCs w:val="22"/>
        </w:rPr>
        <w:t>n</w:t>
      </w:r>
    </w:p>
    <w:p w14:paraId="0E2C67AB" w14:textId="7F28CB8D" w:rsidR="00E52845" w:rsidRPr="00E52845" w:rsidRDefault="00E52845" w:rsidP="00E52845">
      <w:pPr>
        <w:pBdr>
          <w:top w:val="nil"/>
          <w:left w:val="nil"/>
          <w:bottom w:val="nil"/>
          <w:right w:val="nil"/>
          <w:between w:val="nil"/>
        </w:pBdr>
        <w:tabs>
          <w:tab w:val="center" w:pos="4513"/>
          <w:tab w:val="right" w:pos="9026"/>
        </w:tabs>
        <w:spacing w:after="0" w:line="240" w:lineRule="auto"/>
        <w:rPr>
          <w:b/>
          <w:color w:val="000000"/>
          <w:sz w:val="24"/>
          <w:szCs w:val="24"/>
        </w:rPr>
      </w:pPr>
      <w:bookmarkStart w:id="482" w:name="Appendix14"/>
      <w:r w:rsidRPr="00E52845">
        <w:rPr>
          <w:b/>
          <w:color w:val="000000"/>
          <w:sz w:val="24"/>
          <w:szCs w:val="24"/>
        </w:rPr>
        <w:lastRenderedPageBreak/>
        <w:t>Appendix 1</w:t>
      </w:r>
      <w:r w:rsidR="0023107E">
        <w:rPr>
          <w:b/>
          <w:color w:val="000000"/>
          <w:sz w:val="24"/>
          <w:szCs w:val="24"/>
        </w:rPr>
        <w:t>4</w:t>
      </w:r>
      <w:r w:rsidRPr="00E52845">
        <w:rPr>
          <w:b/>
          <w:color w:val="000000"/>
          <w:sz w:val="24"/>
          <w:szCs w:val="24"/>
        </w:rPr>
        <w:t>. Interview consent form, 15 February 2021</w:t>
      </w:r>
    </w:p>
    <w:bookmarkEnd w:id="482"/>
    <w:p w14:paraId="6E23A0CD" w14:textId="4F94E4F5" w:rsidR="00E52845" w:rsidRDefault="00E52845" w:rsidP="00C14FBF">
      <w:pPr>
        <w:pStyle w:val="ListParagraph"/>
        <w:spacing w:line="240" w:lineRule="auto"/>
        <w:ind w:left="794"/>
        <w:jc w:val="center"/>
        <w:rPr>
          <w:b/>
          <w:sz w:val="28"/>
          <w:szCs w:val="28"/>
        </w:rPr>
      </w:pPr>
      <w:r w:rsidRPr="00C15AF0">
        <w:rPr>
          <w:noProof/>
        </w:rPr>
        <w:drawing>
          <wp:anchor distT="0" distB="0" distL="114300" distR="114300" simplePos="0" relativeHeight="251707392" behindDoc="0" locked="0" layoutInCell="1" allowOverlap="1" wp14:anchorId="4D5073B9" wp14:editId="0B478CC8">
            <wp:simplePos x="0" y="0"/>
            <wp:positionH relativeFrom="column">
              <wp:posOffset>2811780</wp:posOffset>
            </wp:positionH>
            <wp:positionV relativeFrom="page">
              <wp:posOffset>993140</wp:posOffset>
            </wp:positionV>
            <wp:extent cx="3206750" cy="533400"/>
            <wp:effectExtent l="0" t="0" r="0" b="0"/>
            <wp:wrapSquare wrapText="bothSides"/>
            <wp:docPr id="2043685568" name="Picture 2043685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206750"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93B50B" w14:textId="20A75C84" w:rsidR="00E52845" w:rsidRDefault="00E52845" w:rsidP="00C14FBF">
      <w:pPr>
        <w:pStyle w:val="ListParagraph"/>
        <w:spacing w:line="240" w:lineRule="auto"/>
        <w:ind w:left="794"/>
        <w:jc w:val="center"/>
        <w:rPr>
          <w:b/>
          <w:sz w:val="28"/>
          <w:szCs w:val="28"/>
        </w:rPr>
      </w:pPr>
    </w:p>
    <w:p w14:paraId="2F35CB4E" w14:textId="77777777" w:rsidR="00E52845" w:rsidRDefault="00E52845" w:rsidP="00C14FBF">
      <w:pPr>
        <w:pStyle w:val="ListParagraph"/>
        <w:spacing w:line="240" w:lineRule="auto"/>
        <w:ind w:left="794"/>
        <w:jc w:val="center"/>
        <w:rPr>
          <w:b/>
          <w:sz w:val="28"/>
          <w:szCs w:val="28"/>
        </w:rPr>
      </w:pPr>
    </w:p>
    <w:p w14:paraId="477B1F68" w14:textId="23953C44" w:rsidR="00C14FBF" w:rsidRPr="00E52845" w:rsidRDefault="00E52845" w:rsidP="00E52845">
      <w:pPr>
        <w:spacing w:line="240" w:lineRule="auto"/>
        <w:jc w:val="center"/>
        <w:rPr>
          <w:sz w:val="28"/>
          <w:szCs w:val="28"/>
        </w:rPr>
      </w:pPr>
      <w:r>
        <w:rPr>
          <w:noProof/>
          <w:color w:val="000000"/>
          <w:sz w:val="26"/>
          <w:szCs w:val="26"/>
        </w:rPr>
        <w:drawing>
          <wp:anchor distT="0" distB="0" distL="114300" distR="114300" simplePos="0" relativeHeight="251705344" behindDoc="0" locked="0" layoutInCell="1" allowOverlap="1" wp14:anchorId="4C80D59F" wp14:editId="241600B3">
            <wp:simplePos x="0" y="0"/>
            <wp:positionH relativeFrom="column">
              <wp:posOffset>0</wp:posOffset>
            </wp:positionH>
            <wp:positionV relativeFrom="page">
              <wp:posOffset>993775</wp:posOffset>
            </wp:positionV>
            <wp:extent cx="1455420" cy="502920"/>
            <wp:effectExtent l="0" t="0" r="0" b="0"/>
            <wp:wrapSquare wrapText="bothSides"/>
            <wp:docPr id="712225482" name="Picture 712225482"/>
            <wp:cNvGraphicFramePr/>
            <a:graphic xmlns:a="http://schemas.openxmlformats.org/drawingml/2006/main">
              <a:graphicData uri="http://schemas.openxmlformats.org/drawingml/2006/picture">
                <pic:pic xmlns:pic="http://schemas.openxmlformats.org/drawingml/2006/picture">
                  <pic:nvPicPr>
                    <pic:cNvPr id="712225482" name="Picture 712225482"/>
                    <pic:cNvPicPr preferRelativeResize="0"/>
                  </pic:nvPicPr>
                  <pic:blipFill>
                    <a:blip r:embed="rId194" cstate="print">
                      <a:extLst>
                        <a:ext uri="{28A0092B-C50C-407E-A947-70E740481C1C}">
                          <a14:useLocalDpi xmlns:a14="http://schemas.microsoft.com/office/drawing/2010/main" val="0"/>
                        </a:ext>
                      </a:extLst>
                    </a:blip>
                    <a:srcRect/>
                    <a:stretch>
                      <a:fillRect/>
                    </a:stretch>
                  </pic:blipFill>
                  <pic:spPr>
                    <a:xfrm>
                      <a:off x="0" y="0"/>
                      <a:ext cx="1455420" cy="50292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C14FBF" w:rsidRPr="00E52845">
        <w:rPr>
          <w:b/>
          <w:sz w:val="28"/>
          <w:szCs w:val="28"/>
        </w:rPr>
        <w:t>Consent form for interview</w:t>
      </w:r>
    </w:p>
    <w:tbl>
      <w:tblPr>
        <w:tblW w:w="102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920"/>
        <w:gridCol w:w="2671"/>
        <w:gridCol w:w="1333"/>
        <w:gridCol w:w="627"/>
        <w:gridCol w:w="627"/>
        <w:gridCol w:w="82"/>
      </w:tblGrid>
      <w:tr w:rsidR="00C14FBF" w:rsidRPr="00E05ED8" w14:paraId="7ED26BD6" w14:textId="77777777" w:rsidTr="00BB2F9E">
        <w:trPr>
          <w:gridAfter w:val="1"/>
          <w:wAfter w:w="78" w:type="dxa"/>
          <w:trHeight w:val="280"/>
          <w:jc w:val="center"/>
        </w:trPr>
        <w:tc>
          <w:tcPr>
            <w:tcW w:w="9000" w:type="dxa"/>
            <w:gridSpan w:val="3"/>
          </w:tcPr>
          <w:p w14:paraId="5970B0D2" w14:textId="77777777" w:rsidR="00C14FBF" w:rsidRPr="00E05ED8" w:rsidRDefault="00C14FBF" w:rsidP="00BB2F9E">
            <w:pPr>
              <w:spacing w:after="80" w:line="240" w:lineRule="auto"/>
              <w:rPr>
                <w:b/>
                <w:sz w:val="24"/>
                <w:szCs w:val="24"/>
              </w:rPr>
            </w:pPr>
            <w:r w:rsidRPr="00E05ED8">
              <w:rPr>
                <w:b/>
                <w:i/>
                <w:sz w:val="24"/>
                <w:szCs w:val="24"/>
              </w:rPr>
              <w:t>Please tick the appropriate boxes</w:t>
            </w:r>
          </w:p>
        </w:tc>
        <w:tc>
          <w:tcPr>
            <w:tcW w:w="630" w:type="dxa"/>
          </w:tcPr>
          <w:p w14:paraId="533C5289" w14:textId="77777777" w:rsidR="00C14FBF" w:rsidRPr="00E05ED8" w:rsidRDefault="00C14FBF" w:rsidP="00BB2F9E">
            <w:pPr>
              <w:spacing w:after="80" w:line="240" w:lineRule="auto"/>
              <w:rPr>
                <w:b/>
                <w:sz w:val="24"/>
                <w:szCs w:val="24"/>
              </w:rPr>
            </w:pPr>
            <w:r w:rsidRPr="00E05ED8">
              <w:rPr>
                <w:b/>
                <w:sz w:val="24"/>
                <w:szCs w:val="24"/>
              </w:rPr>
              <w:t>Yes</w:t>
            </w:r>
          </w:p>
        </w:tc>
        <w:tc>
          <w:tcPr>
            <w:tcW w:w="630" w:type="dxa"/>
          </w:tcPr>
          <w:p w14:paraId="4C374156" w14:textId="77777777" w:rsidR="00C14FBF" w:rsidRPr="00E05ED8" w:rsidRDefault="00C14FBF" w:rsidP="00BB2F9E">
            <w:pPr>
              <w:spacing w:after="80" w:line="240" w:lineRule="auto"/>
              <w:rPr>
                <w:sz w:val="24"/>
                <w:szCs w:val="24"/>
              </w:rPr>
            </w:pPr>
            <w:r w:rsidRPr="00E05ED8">
              <w:rPr>
                <w:b/>
                <w:sz w:val="24"/>
                <w:szCs w:val="24"/>
              </w:rPr>
              <w:t>No</w:t>
            </w:r>
          </w:p>
        </w:tc>
      </w:tr>
      <w:tr w:rsidR="00C14FBF" w:rsidRPr="00E05ED8" w14:paraId="229C1956" w14:textId="77777777" w:rsidTr="00BB2F9E">
        <w:trPr>
          <w:gridAfter w:val="1"/>
          <w:wAfter w:w="78" w:type="dxa"/>
          <w:trHeight w:val="300"/>
          <w:jc w:val="center"/>
        </w:trPr>
        <w:tc>
          <w:tcPr>
            <w:tcW w:w="9000" w:type="dxa"/>
            <w:gridSpan w:val="3"/>
          </w:tcPr>
          <w:p w14:paraId="697FEAA6" w14:textId="77777777" w:rsidR="00C14FBF" w:rsidRPr="00E05ED8" w:rsidRDefault="00C14FBF" w:rsidP="00BB2F9E">
            <w:pPr>
              <w:spacing w:after="120" w:line="240" w:lineRule="auto"/>
              <w:rPr>
                <w:b/>
                <w:sz w:val="24"/>
                <w:szCs w:val="24"/>
              </w:rPr>
            </w:pPr>
            <w:r w:rsidRPr="00E05ED8">
              <w:rPr>
                <w:b/>
                <w:sz w:val="24"/>
                <w:szCs w:val="24"/>
              </w:rPr>
              <w:t>Taking part in the Project</w:t>
            </w:r>
          </w:p>
        </w:tc>
        <w:tc>
          <w:tcPr>
            <w:tcW w:w="630" w:type="dxa"/>
          </w:tcPr>
          <w:p w14:paraId="6B59D086" w14:textId="77777777" w:rsidR="00C14FBF" w:rsidRPr="00E05ED8" w:rsidRDefault="00C14FBF" w:rsidP="00BB2F9E">
            <w:pPr>
              <w:spacing w:after="120" w:line="240" w:lineRule="auto"/>
              <w:rPr>
                <w:sz w:val="24"/>
                <w:szCs w:val="24"/>
              </w:rPr>
            </w:pPr>
          </w:p>
        </w:tc>
        <w:tc>
          <w:tcPr>
            <w:tcW w:w="630" w:type="dxa"/>
          </w:tcPr>
          <w:p w14:paraId="6FA185EF" w14:textId="77777777" w:rsidR="00C14FBF" w:rsidRPr="00E05ED8" w:rsidRDefault="00C14FBF" w:rsidP="00BB2F9E">
            <w:pPr>
              <w:spacing w:after="120" w:line="240" w:lineRule="auto"/>
              <w:rPr>
                <w:sz w:val="24"/>
                <w:szCs w:val="24"/>
              </w:rPr>
            </w:pPr>
          </w:p>
        </w:tc>
      </w:tr>
      <w:tr w:rsidR="00C14FBF" w:rsidRPr="00E05ED8" w14:paraId="30F11FB5" w14:textId="77777777" w:rsidTr="00BB2F9E">
        <w:trPr>
          <w:gridAfter w:val="1"/>
          <w:wAfter w:w="78" w:type="dxa"/>
          <w:trHeight w:val="935"/>
          <w:jc w:val="center"/>
        </w:trPr>
        <w:tc>
          <w:tcPr>
            <w:tcW w:w="9000" w:type="dxa"/>
            <w:gridSpan w:val="3"/>
          </w:tcPr>
          <w:p w14:paraId="5984C74A" w14:textId="77777777" w:rsidR="00C14FBF" w:rsidRPr="00E05ED8" w:rsidRDefault="00C14FBF" w:rsidP="00BB2F9E">
            <w:pPr>
              <w:spacing w:line="240" w:lineRule="auto"/>
              <w:rPr>
                <w:sz w:val="24"/>
                <w:szCs w:val="24"/>
              </w:rPr>
            </w:pPr>
            <w:r w:rsidRPr="00E05ED8">
              <w:rPr>
                <w:sz w:val="24"/>
                <w:szCs w:val="24"/>
              </w:rPr>
              <w:t xml:space="preserve">I have read and understood the project </w:t>
            </w:r>
            <w:r>
              <w:rPr>
                <w:sz w:val="24"/>
                <w:szCs w:val="24"/>
              </w:rPr>
              <w:t>I</w:t>
            </w:r>
            <w:r w:rsidRPr="00E05ED8">
              <w:rPr>
                <w:sz w:val="24"/>
                <w:szCs w:val="24"/>
              </w:rPr>
              <w:t xml:space="preserve">nformation sheet dated </w:t>
            </w:r>
            <w:r>
              <w:rPr>
                <w:sz w:val="24"/>
                <w:szCs w:val="24"/>
              </w:rPr>
              <w:t>15 February 2021</w:t>
            </w:r>
            <w:r w:rsidRPr="00E05ED8">
              <w:rPr>
                <w:sz w:val="24"/>
                <w:szCs w:val="24"/>
              </w:rPr>
              <w:t xml:space="preserve"> or the project has been fully explained to me.  </w:t>
            </w:r>
          </w:p>
          <w:p w14:paraId="55DE53EC" w14:textId="77777777" w:rsidR="00C14FBF" w:rsidRPr="00E05ED8" w:rsidRDefault="00C14FBF" w:rsidP="00BB2F9E">
            <w:pPr>
              <w:spacing w:line="240" w:lineRule="auto"/>
              <w:rPr>
                <w:sz w:val="24"/>
                <w:szCs w:val="24"/>
              </w:rPr>
            </w:pPr>
            <w:r w:rsidRPr="00E05ED8">
              <w:rPr>
                <w:sz w:val="24"/>
                <w:szCs w:val="24"/>
              </w:rPr>
              <w:t>(If you will answer No to this question please do not proceed with this consent form until you are fully aware of what your participation in the project will mean.)</w:t>
            </w:r>
          </w:p>
        </w:tc>
        <w:tc>
          <w:tcPr>
            <w:tcW w:w="630" w:type="dxa"/>
          </w:tcPr>
          <w:p w14:paraId="4D46701B"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0768" behindDoc="0" locked="0" layoutInCell="1" allowOverlap="1" wp14:anchorId="55BCDEDA" wp14:editId="49BE4136">
                      <wp:simplePos x="0" y="0"/>
                      <wp:positionH relativeFrom="column">
                        <wp:posOffset>29210</wp:posOffset>
                      </wp:positionH>
                      <wp:positionV relativeFrom="paragraph">
                        <wp:posOffset>352425</wp:posOffset>
                      </wp:positionV>
                      <wp:extent cx="161925" cy="152400"/>
                      <wp:effectExtent l="0" t="0" r="28575" b="19050"/>
                      <wp:wrapSquare wrapText="bothSides"/>
                      <wp:docPr id="23" name="Rectangle 23"/>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438CDE29" w14:textId="77777777" w:rsidR="00C14FBF" w:rsidRDefault="00C14FBF" w:rsidP="00C14FBF">
                                  <w:pPr>
                                    <w:spacing w:after="0" w:line="240" w:lineRule="auto"/>
                                    <w:textDirection w:val="btLr"/>
                                  </w:pPr>
                                </w:p>
                                <w:p w14:paraId="0E339394"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5BCDEDA" id="Rectangle 23" o:spid="_x0000_s1163" style="position:absolute;left:0;text-align:left;margin-left:2.3pt;margin-top:27.75pt;width:12.75pt;height:12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XLaDwIAABoEAAAOAAAAZHJzL2Uyb0RvYy54bWysU01v2zAMvQ/YfxB0X2wHTZEYcXpolmFA&#10;sQVo9wMYWY4F6GuiGtv/fpTSJdl2GDDMB5mURPLx8Wn9MBrNTjKgcrbh1azkTFrhWmWPDf/2svuw&#10;5Awj2Ba0s7Lhk0T+sHn/bj34Ws5d73QrA6MkFuvBN7yP0ddFgaKXBnDmvLR02LlgIJIbjkUbYKDs&#10;RhfzsrwvBhdaH5yQiLS7PR/yTc7fdVLEr12HMjLdcMIW8xryekhrsVlDfQzgeyXeYMA/oDCgLBW9&#10;pNpCBPYa1B+pjBLBoeviTDhTuK5TQuYeqJuq/K2b5x68zL0QOegvNOH/Syu+nJ79PhANg8cayUxd&#10;jF0w6U/42JjJmi5kyTEyQZvVfbWaLzgTdFQt5ndlJrO4BvuA8ZN0hiWj4YFmkSmC0xNGKkhXf15J&#10;tazbKa3zPLRlAyVdlQsamQCSRachkml823C0x5wHnVZtiknROOGjDuwENGeSR+uGFwLKmQaMdEDo&#10;85fmTXV/CU0gtoD9OTgfnWVhVCRtamUavrxEQ91LaD/alsXJk6AtyZonuGiomqRHQEbuIoLSf79H&#10;aLQlUFf6kxXHw8gUNbtcpGRp6+DaaR8YerFThPiJGttDILFWVJ4ETIW/v0IgMPqzJYWsqrs0nnjr&#10;hFvncOuAFb0jmkQMnJ2dx5jfSWIs1ScBZu7eHktS+K2fb12f9OYHAAAA//8DAFBLAwQUAAYACAAA&#10;ACEAxTlfUN4AAAAGAQAADwAAAGRycy9kb3ducmV2LnhtbEyOzU7DMBCE70i8g7VI3KhT0hQasqn4&#10;UUUL4kDhAZx4m0TY6yh225Snx5zgOJrRN1+xHK0RBxp85xhhOklAENdOd9wgfH6srm5B+KBYK+OY&#10;EE7kYVmenxUq1+7I73TYhkZECPtcIbQh9LmUvm7JKj9xPXHsdm6wKsQ4NFIP6hjh1sjrJJlLqzqO&#10;D63q6bGl+mu7twgVbR52m5NePK2r2ffL6jl9NW8p4uXFeH8HItAY/sbwqx/VoYxOlduz9sIgzOZx&#10;iJBlGYhYp8kURIVws8hAloX8r1/+AAAA//8DAFBLAQItABQABgAIAAAAIQC2gziS/gAAAOEBAAAT&#10;AAAAAAAAAAAAAAAAAAAAAABbQ29udGVudF9UeXBlc10ueG1sUEsBAi0AFAAGAAgAAAAhADj9If/W&#10;AAAAlAEAAAsAAAAAAAAAAAAAAAAALwEAAF9yZWxzLy5yZWxzUEsBAi0AFAAGAAgAAAAhABhdctoP&#10;AgAAGgQAAA4AAAAAAAAAAAAAAAAALgIAAGRycy9lMm9Eb2MueG1sUEsBAi0AFAAGAAgAAAAhAMU5&#10;X1D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438CDE29" w14:textId="77777777" w:rsidR="00C14FBF" w:rsidRDefault="00C14FBF" w:rsidP="00C14FBF">
                            <w:pPr>
                              <w:spacing w:after="0" w:line="240" w:lineRule="auto"/>
                              <w:textDirection w:val="btLr"/>
                            </w:pPr>
                          </w:p>
                          <w:p w14:paraId="0E339394" w14:textId="77777777" w:rsidR="00C14FBF" w:rsidRDefault="00C14FBF" w:rsidP="00C14FBF">
                            <w:pPr>
                              <w:spacing w:after="0" w:line="240" w:lineRule="auto"/>
                              <w:textDirection w:val="btLr"/>
                            </w:pPr>
                          </w:p>
                        </w:txbxContent>
                      </v:textbox>
                      <w10:wrap type="square"/>
                    </v:rect>
                  </w:pict>
                </mc:Fallback>
              </mc:AlternateContent>
            </w:r>
          </w:p>
        </w:tc>
        <w:tc>
          <w:tcPr>
            <w:tcW w:w="630" w:type="dxa"/>
          </w:tcPr>
          <w:p w14:paraId="2247A0D0"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79744" behindDoc="0" locked="0" layoutInCell="1" allowOverlap="1" wp14:anchorId="22D8A3AA" wp14:editId="6C0B6B93">
                      <wp:simplePos x="0" y="0"/>
                      <wp:positionH relativeFrom="column">
                        <wp:posOffset>17780</wp:posOffset>
                      </wp:positionH>
                      <wp:positionV relativeFrom="paragraph">
                        <wp:posOffset>356870</wp:posOffset>
                      </wp:positionV>
                      <wp:extent cx="161925" cy="152400"/>
                      <wp:effectExtent l="0" t="0" r="28575" b="19050"/>
                      <wp:wrapNone/>
                      <wp:docPr id="34" name="Rectangle 34"/>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C46F786" w14:textId="77777777" w:rsidR="00C14FBF" w:rsidRDefault="00C14FBF" w:rsidP="00C14FBF">
                                  <w:pPr>
                                    <w:spacing w:after="0" w:line="240" w:lineRule="auto"/>
                                    <w:textDirection w:val="btLr"/>
                                  </w:pPr>
                                </w:p>
                                <w:p w14:paraId="199294D7"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2D8A3AA" id="Rectangle 34" o:spid="_x0000_s1164" style="position:absolute;left:0;text-align:left;margin-left:1.4pt;margin-top:28.1pt;width:12.75pt;height:1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i4fDwIAABoEAAAOAAAAZHJzL2Uyb0RvYy54bWysU01v2zAMvQ/YfxB0X2wHTZAYcXpolmFA&#10;sQVo9wMYWY4F6GuiGjv/fpTSJdl2GFDUB5mURPLx8Wl1PxrNjjKgcrbh1aTkTFrhWmUPDf/xvP20&#10;4Awj2Ba0s7LhJ4n8fv3xw2rwtZy63ulWBkZJLNaDb3gfo6+LAkUvDeDEeWnpsHPBQCQ3HIo2wEDZ&#10;jS6mZTkvBhdaH5yQiLS7OR/ydc7fdVLE712HMjLdcMIW8xryuk9rsV5BfQjgeyVeYcAbUBhQlope&#10;Um0gAnsJ6p9URong0HVxIpwpXNcpIXMP1E1V/tXNUw9e5l6IHPQXmvD90opvxye/C0TD4LFGMlMX&#10;YxdM+hM+NmayThey5BiZoM1qXi2nM84EHVWz6V2ZySyuwT5g/CKdYcloeKBZZIrg+IiRCtLV31dS&#10;Leu2Sus8D23ZQEmX5YxGJoBk0WmIZBrfNhztIedBp1WbYlI0nvBBB3YEmjPJo3XDMwHlTANGOiD0&#10;+Uvzprp/hCYQG8D+HJyPzrIwKpI2tTINX1yioe4ltJ9ty+LJk6AtyZonuGiomqRHQEbuIoLS/79H&#10;aLQlUFf6kxXH/cgUNbuYp2Rpa+/a0y4w9GKrCPEjNbaDQGKtqDwJmAr/fIFAYPRXSwpZVndpPPHW&#10;CbfO/tYBK3pHNIkYODs7DzG/k8RYqk8CzNy9Ppak8Fs/37o+6fUvAAAA//8DAFBLAwQUAAYACAAA&#10;ACEAU900mt4AAAAGAQAADwAAAGRycy9kb3ducmV2LnhtbEzOTU7DMBAF4D0Sd7AGiR11SKBKQyYV&#10;P6qgIBYtHMCJp0mEPY5it005PWYFy9EbvfeVy8kacaDR944RrmcJCOLG6Z5bhM+P1VUOwgfFWhnH&#10;hHAiD8vq/KxUhXZH3tBhG1oRS9gXCqELYSik9E1HVvmZG4hjtnOjVSGeYyv1qI6x3BqZJslcWtVz&#10;XOjUQI8dNV/bvUWoaf2wW5/04umlvvl+XT1nb+Y9Q7y8mO7vQASawt8z/PIjHapoqt2etRcGIY3w&#10;gHA7T0HEOM0zEDVCnqQgq1L+51c/AAAA//8DAFBLAQItABQABgAIAAAAIQC2gziS/gAAAOEBAAAT&#10;AAAAAAAAAAAAAAAAAAAAAABbQ29udGVudF9UeXBlc10ueG1sUEsBAi0AFAAGAAgAAAAhADj9If/W&#10;AAAAlAEAAAsAAAAAAAAAAAAAAAAALwEAAF9yZWxzLy5yZWxzUEsBAi0AFAAGAAgAAAAhANbOLh8P&#10;AgAAGgQAAA4AAAAAAAAAAAAAAAAALgIAAGRycy9lMm9Eb2MueG1sUEsBAi0AFAAGAAgAAAAhAFPd&#10;NJr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0C46F786" w14:textId="77777777" w:rsidR="00C14FBF" w:rsidRDefault="00C14FBF" w:rsidP="00C14FBF">
                            <w:pPr>
                              <w:spacing w:after="0" w:line="240" w:lineRule="auto"/>
                              <w:textDirection w:val="btLr"/>
                            </w:pPr>
                          </w:p>
                          <w:p w14:paraId="199294D7" w14:textId="77777777" w:rsidR="00C14FBF" w:rsidRDefault="00C14FBF" w:rsidP="00C14FBF">
                            <w:pPr>
                              <w:spacing w:after="0" w:line="240" w:lineRule="auto"/>
                              <w:textDirection w:val="btLr"/>
                            </w:pPr>
                          </w:p>
                        </w:txbxContent>
                      </v:textbox>
                    </v:rect>
                  </w:pict>
                </mc:Fallback>
              </mc:AlternateContent>
            </w:r>
          </w:p>
        </w:tc>
      </w:tr>
      <w:tr w:rsidR="00C14FBF" w:rsidRPr="00E05ED8" w14:paraId="2BE058BF" w14:textId="77777777" w:rsidTr="00BB2F9E">
        <w:trPr>
          <w:gridAfter w:val="1"/>
          <w:wAfter w:w="78" w:type="dxa"/>
          <w:trHeight w:val="412"/>
          <w:jc w:val="center"/>
        </w:trPr>
        <w:tc>
          <w:tcPr>
            <w:tcW w:w="9000" w:type="dxa"/>
            <w:gridSpan w:val="3"/>
          </w:tcPr>
          <w:p w14:paraId="2D5A3BEC" w14:textId="77777777" w:rsidR="00C14FBF" w:rsidRPr="00E05ED8" w:rsidRDefault="00C14FBF" w:rsidP="00BB2F9E">
            <w:pPr>
              <w:spacing w:line="240" w:lineRule="auto"/>
              <w:rPr>
                <w:sz w:val="24"/>
                <w:szCs w:val="24"/>
              </w:rPr>
            </w:pPr>
            <w:r w:rsidRPr="00E05ED8">
              <w:rPr>
                <w:sz w:val="24"/>
                <w:szCs w:val="24"/>
              </w:rPr>
              <w:t xml:space="preserve">I have been given the opportunity to ask questions about the project. </w:t>
            </w:r>
          </w:p>
        </w:tc>
        <w:tc>
          <w:tcPr>
            <w:tcW w:w="630" w:type="dxa"/>
          </w:tcPr>
          <w:p w14:paraId="79B9860D"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99200" behindDoc="0" locked="0" layoutInCell="1" allowOverlap="1" wp14:anchorId="0D2AD6CC" wp14:editId="3F7F1545">
                      <wp:simplePos x="0" y="0"/>
                      <wp:positionH relativeFrom="column">
                        <wp:posOffset>29210</wp:posOffset>
                      </wp:positionH>
                      <wp:positionV relativeFrom="paragraph">
                        <wp:posOffset>42545</wp:posOffset>
                      </wp:positionV>
                      <wp:extent cx="161925" cy="152400"/>
                      <wp:effectExtent l="0" t="0" r="28575" b="19050"/>
                      <wp:wrapNone/>
                      <wp:docPr id="35" name="Rectangle 35"/>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6073AD7A" w14:textId="77777777" w:rsidR="00C14FBF" w:rsidRDefault="00C14FBF" w:rsidP="00C14FBF">
                                  <w:pPr>
                                    <w:spacing w:after="0" w:line="240" w:lineRule="auto"/>
                                    <w:textDirection w:val="btLr"/>
                                  </w:pPr>
                                </w:p>
                                <w:p w14:paraId="50D2FB3C"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0D2AD6CC" id="Rectangle 35" o:spid="_x0000_s1165" style="position:absolute;left:0;text-align:left;margin-left:2.3pt;margin-top:3.35pt;width:12.75pt;height:12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srqDwIAABoEAAAOAAAAZHJzL2Uyb0RvYy54bWysU01v2zAMvQ/YfxB0X2wHTZcYcXpolmFA&#10;sQVo9wMYWY4F6GuiGjv/fpTSJtl2KFDMB5mURPLx8Wl5NxrNDjKgcrbh1aTkTFrhWmX3Df/5tPk0&#10;5wwj2Ba0s7LhR4n8bvXxw3LwtZy63ulWBkZJLNaDb3gfo6+LAkUvDeDEeWnpsHPBQCQ37Is2wEDZ&#10;jS6mZXlbDC60PjghEWl3fTrkq5y/66SIP7oOZWS64YQt5jXkdZfWYrWEeh/A90q8wIB3oDCgLBU9&#10;p1pDBPYc1D+pjBLBoeviRDhTuK5TQuYeqJuq/Kubxx68zL0QOejPNOH/Syu+Hx79NhANg8cayUxd&#10;jF0w6U/42JjJOp7JkmNkgjar22oxnXEm6KiaTW/KTGZxCfYB41fpDEtGwwPNIlMEhweMVJCuvl5J&#10;tazbKK3zPLRlAyVdlDMamQCSRachkml823C0+5wHnVZtiknReMR7HdgBaM4kj9YNTwSUMw0Y6YDQ&#10;5y/Nm+r+EZpArAH7U3A+OsnCqEja1Mo0fH6OhrqX0H6xLYtHT4K2JGue4KKhapIeARm5iwhKv32P&#10;0GhLoC70JyuOu5Epanb+OSVLWzvXHreBoRcbRYgfqLEtBBJrReVJwFT41zMEAqO/WVLIorpJ44nX&#10;Trh2dtcOWNE7oknEwNnJuY/5nSTGUn0SYObu5bEkhV/7+dblSa9+AwAA//8DAFBLAwQUAAYACAAA&#10;ACEAFN5sJN0AAAAFAQAADwAAAGRycy9kb3ducmV2LnhtbEyOzU7DMBCE70i8g7VI3KhTUqUlxKn4&#10;UQUF9UDhAZx4m0TY6yh225SnZ3uC02g0o5mvWI7OigMOofOkYDpJQCDV3nTUKPj6XN0sQISoyWjr&#10;CRWcMMCyvLwodG78kT7wsI2N4BEKuVbQxtjnUoa6RafDxPdInO384HRkOzTSDPrI487K2yTJpNMd&#10;8UOre3xqsf7e7p2CCtePu/XJ3D2/VrOft9VL+m43qVLXV+PDPYiIY/wrwxmf0aFkpsrvyQRhFcwy&#10;LirI5iA4TZMpiOqsc5BlIf/Tl78AAAD//wMAUEsBAi0AFAAGAAgAAAAhALaDOJL+AAAA4QEAABMA&#10;AAAAAAAAAAAAAAAAAAAAAFtDb250ZW50X1R5cGVzXS54bWxQSwECLQAUAAYACAAAACEAOP0h/9YA&#10;AACUAQAACwAAAAAAAAAAAAAAAAAvAQAAX3JlbHMvLnJlbHNQSwECLQAUAAYACAAAACEAU0LK6g8C&#10;AAAaBAAADgAAAAAAAAAAAAAAAAAuAgAAZHJzL2Uyb0RvYy54bWxQSwECLQAUAAYACAAAACEAFN5s&#10;JN0AAAAFAQAADwAAAAAAAAAAAAAAAABpBAAAZHJzL2Rvd25yZXYueG1sUEsFBgAAAAAEAAQA8wAA&#10;AHMFAAAAAA==&#10;" filled="f" strokecolor="windowText" strokeweight="1.5pt">
                      <v:stroke startarrowwidth="narrow" startarrowlength="short" endarrowwidth="narrow" endarrowlength="short"/>
                      <v:textbox inset="2.53958mm,2.53958mm,2.53958mm,2.53958mm">
                        <w:txbxContent>
                          <w:p w14:paraId="6073AD7A" w14:textId="77777777" w:rsidR="00C14FBF" w:rsidRDefault="00C14FBF" w:rsidP="00C14FBF">
                            <w:pPr>
                              <w:spacing w:after="0" w:line="240" w:lineRule="auto"/>
                              <w:textDirection w:val="btLr"/>
                            </w:pPr>
                          </w:p>
                          <w:p w14:paraId="50D2FB3C" w14:textId="77777777" w:rsidR="00C14FBF" w:rsidRDefault="00C14FBF" w:rsidP="00C14FBF">
                            <w:pPr>
                              <w:spacing w:after="0" w:line="240" w:lineRule="auto"/>
                              <w:textDirection w:val="btLr"/>
                            </w:pPr>
                          </w:p>
                        </w:txbxContent>
                      </v:textbox>
                    </v:rect>
                  </w:pict>
                </mc:Fallback>
              </mc:AlternateContent>
            </w:r>
          </w:p>
        </w:tc>
        <w:tc>
          <w:tcPr>
            <w:tcW w:w="630" w:type="dxa"/>
          </w:tcPr>
          <w:p w14:paraId="5D589F33" w14:textId="77777777" w:rsidR="00C14FBF" w:rsidRPr="00E05ED8" w:rsidRDefault="00C14FBF" w:rsidP="00BB2F9E">
            <w:pPr>
              <w:spacing w:line="240" w:lineRule="auto"/>
              <w:rPr>
                <w:sz w:val="24"/>
                <w:szCs w:val="24"/>
              </w:rPr>
            </w:pPr>
            <w:r w:rsidRPr="00E05ED8">
              <w:rPr>
                <w:noProof/>
                <w:sz w:val="24"/>
                <w:szCs w:val="24"/>
              </w:rPr>
              <mc:AlternateContent>
                <mc:Choice Requires="wps">
                  <w:drawing>
                    <wp:anchor distT="0" distB="0" distL="114300" distR="114300" simplePos="0" relativeHeight="251696128" behindDoc="0" locked="0" layoutInCell="1" allowOverlap="1" wp14:anchorId="095FC4A6" wp14:editId="3A07B9D8">
                      <wp:simplePos x="0" y="0"/>
                      <wp:positionH relativeFrom="column">
                        <wp:posOffset>25400</wp:posOffset>
                      </wp:positionH>
                      <wp:positionV relativeFrom="paragraph">
                        <wp:posOffset>42545</wp:posOffset>
                      </wp:positionV>
                      <wp:extent cx="161925" cy="152400"/>
                      <wp:effectExtent l="0" t="0" r="28575" b="19050"/>
                      <wp:wrapNone/>
                      <wp:docPr id="40" name="Rectangle 40"/>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2DC66EF5" w14:textId="77777777" w:rsidR="00C14FBF" w:rsidRDefault="00C14FBF" w:rsidP="00C14FBF">
                                  <w:pPr>
                                    <w:spacing w:after="0" w:line="240" w:lineRule="auto"/>
                                    <w:textDirection w:val="btLr"/>
                                  </w:pPr>
                                </w:p>
                                <w:p w14:paraId="309B7B9B"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095FC4A6" id="Rectangle 40" o:spid="_x0000_s1166" style="position:absolute;margin-left:2pt;margin-top:3.35pt;width:12.75pt;height:12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gaMDwIAABoEAAAOAAAAZHJzL2Uyb0RvYy54bWysU01v2zAMvQ/YfxB0X2wHTZEYcXpolmFA&#10;sQVo9wMYWY4F6GuiGtv/fpTSJdl2GDDMB5mURPLx8Wn9MBrNTjKgcrbh1azkTFrhWmWPDf/2svuw&#10;5Awj2Ba0s7Lhk0T+sHn/bj34Ws5d73QrA6MkFuvBN7yP0ddFgaKXBnDmvLR02LlgIJIbjkUbYKDs&#10;RhfzsrwvBhdaH5yQiLS7PR/yTc7fdVLEr12HMjLdcMIW8xryekhrsVlDfQzgeyXeYMA/oDCgLBW9&#10;pNpCBPYa1B+pjBLBoeviTDhTuK5TQuYeqJuq/K2b5x68zL0QOegvNOH/Syu+nJ79PhANg8cayUxd&#10;jF0w6U/42JjJmi5kyTEyQZvVfbWaLzgTdFQt5ndlJrO4BvuA8ZN0hiWj4YFmkSmC0xNGKkhXf15J&#10;tazbKa3zPLRlAyVdlQsamQCSRachkml823C0x5wHnVZtiknROOGjDuwENGeSR+uGFwLKmQaMdEDo&#10;85fmTXV/CU0gtoD9OTgfnWVhVCRtamUavrxEQ91LaD/alsXJk6AtyZonuGiomqRHQEbuIoLSf79H&#10;aLQlUFf6kxXHw8gUNbtcpmRp6+DaaR8YerFThPiJGttDILFWVJ4ETIW/v0IgMPqzJYWsqrs0nnjr&#10;hFvncOuAFb0jmkQMnJ2dx5jfSWIs1ScBZu7eHktS+K2fb12f9OYHAAAA//8DAFBLAwQUAAYACAAA&#10;ACEAZm9HWt4AAAAFAQAADwAAAGRycy9kb3ducmV2LnhtbEyPzU7DMBCE70i8g7VI3KhDU1oasqn4&#10;UUUL6qGFB3DibRJhr6PYbVOeHnOC42hGM9/ki8EacaTet44RbkcJCOLK6ZZrhM+P5c09CB8Ua2Uc&#10;E8KZPCyKy4tcZdqdeEvHXahFLGGfKYQmhC6T0lcNWeVHriOO3t71VoUo+1rqXp1iuTVynCRTaVXL&#10;caFRHT03VH3tDhahpPXTfn3W85dVOfl+W76m72aTIl5fDY8PIAIN4S8Mv/gRHYrIVLoDay8MwiQ+&#10;CQjTGYjojud3IEqENJmBLHL5n774AQAA//8DAFBLAQItABQABgAIAAAAIQC2gziS/gAAAOEBAAAT&#10;AAAAAAAAAAAAAAAAAAAAAABbQ29udGVudF9UeXBlc10ueG1sUEsBAi0AFAAGAAgAAAAhADj9If/W&#10;AAAAlAEAAAsAAAAAAAAAAAAAAAAALwEAAF9yZWxzLy5yZWxzUEsBAi0AFAAGAAgAAAAhACeSBowP&#10;AgAAGgQAAA4AAAAAAAAAAAAAAAAALgIAAGRycy9lMm9Eb2MueG1sUEsBAi0AFAAGAAgAAAAhAGZv&#10;R1reAAAABQ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2DC66EF5" w14:textId="77777777" w:rsidR="00C14FBF" w:rsidRDefault="00C14FBF" w:rsidP="00C14FBF">
                            <w:pPr>
                              <w:spacing w:after="0" w:line="240" w:lineRule="auto"/>
                              <w:textDirection w:val="btLr"/>
                            </w:pPr>
                          </w:p>
                          <w:p w14:paraId="309B7B9B" w14:textId="77777777" w:rsidR="00C14FBF" w:rsidRDefault="00C14FBF" w:rsidP="00C14FBF">
                            <w:pPr>
                              <w:spacing w:after="0" w:line="240" w:lineRule="auto"/>
                              <w:textDirection w:val="btLr"/>
                            </w:pPr>
                          </w:p>
                        </w:txbxContent>
                      </v:textbox>
                    </v:rect>
                  </w:pict>
                </mc:Fallback>
              </mc:AlternateContent>
            </w:r>
          </w:p>
        </w:tc>
      </w:tr>
      <w:tr w:rsidR="00C14FBF" w:rsidRPr="00E05ED8" w14:paraId="347F0BD7" w14:textId="77777777" w:rsidTr="00BB2F9E">
        <w:trPr>
          <w:gridAfter w:val="1"/>
          <w:wAfter w:w="78" w:type="dxa"/>
          <w:trHeight w:val="674"/>
          <w:jc w:val="center"/>
        </w:trPr>
        <w:tc>
          <w:tcPr>
            <w:tcW w:w="9000" w:type="dxa"/>
            <w:gridSpan w:val="3"/>
          </w:tcPr>
          <w:p w14:paraId="58B95C78" w14:textId="77777777" w:rsidR="00C14FBF" w:rsidRPr="00E05ED8" w:rsidRDefault="00C14FBF" w:rsidP="00BB2F9E">
            <w:pPr>
              <w:spacing w:line="240" w:lineRule="auto"/>
              <w:rPr>
                <w:sz w:val="24"/>
                <w:szCs w:val="24"/>
              </w:rPr>
            </w:pPr>
            <w:r w:rsidRPr="00E05ED8">
              <w:rPr>
                <w:sz w:val="24"/>
                <w:szCs w:val="24"/>
              </w:rPr>
              <w:t xml:space="preserve">I agree to take part in the project.  </w:t>
            </w:r>
          </w:p>
          <w:p w14:paraId="5A1D5390" w14:textId="77777777" w:rsidR="00C14FBF" w:rsidRPr="00E05ED8" w:rsidRDefault="00C14FBF" w:rsidP="00BB2F9E">
            <w:pPr>
              <w:spacing w:line="240" w:lineRule="auto"/>
              <w:rPr>
                <w:color w:val="FF0000"/>
                <w:sz w:val="24"/>
                <w:szCs w:val="24"/>
              </w:rPr>
            </w:pPr>
            <w:r w:rsidRPr="00E05ED8">
              <w:rPr>
                <w:sz w:val="24"/>
                <w:szCs w:val="24"/>
              </w:rPr>
              <w:t>I understand that taking part in the project will include being interviewed and being digitally audio-recorded or having notes taken.</w:t>
            </w:r>
            <w:r w:rsidRPr="00E05ED8">
              <w:rPr>
                <w:noProof/>
                <w:sz w:val="24"/>
                <w:szCs w:val="24"/>
              </w:rPr>
              <w:t xml:space="preserve"> </w:t>
            </w:r>
          </w:p>
        </w:tc>
        <w:tc>
          <w:tcPr>
            <w:tcW w:w="630" w:type="dxa"/>
          </w:tcPr>
          <w:p w14:paraId="321BB1B3" w14:textId="77777777" w:rsidR="00C14FBF" w:rsidRPr="00E05ED8" w:rsidRDefault="00C14FBF" w:rsidP="00BB2F9E">
            <w:pPr>
              <w:spacing w:line="240" w:lineRule="auto"/>
              <w:rPr>
                <w:sz w:val="24"/>
                <w:szCs w:val="24"/>
              </w:rPr>
            </w:pPr>
            <w:r w:rsidRPr="00E05ED8">
              <w:rPr>
                <w:noProof/>
                <w:sz w:val="24"/>
                <w:szCs w:val="24"/>
              </w:rPr>
              <mc:AlternateContent>
                <mc:Choice Requires="wps">
                  <w:drawing>
                    <wp:anchor distT="0" distB="0" distL="114300" distR="114300" simplePos="0" relativeHeight="251681792" behindDoc="0" locked="0" layoutInCell="1" allowOverlap="1" wp14:anchorId="55716D62" wp14:editId="7B7E213D">
                      <wp:simplePos x="0" y="0"/>
                      <wp:positionH relativeFrom="column">
                        <wp:posOffset>29210</wp:posOffset>
                      </wp:positionH>
                      <wp:positionV relativeFrom="page">
                        <wp:posOffset>258445</wp:posOffset>
                      </wp:positionV>
                      <wp:extent cx="161925" cy="152400"/>
                      <wp:effectExtent l="0" t="0" r="28575" b="19050"/>
                      <wp:wrapNone/>
                      <wp:docPr id="33" name="Rectangle 33"/>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864D8DF" w14:textId="77777777" w:rsidR="00C14FBF" w:rsidRDefault="00C14FBF" w:rsidP="00C14FBF">
                                  <w:pPr>
                                    <w:spacing w:after="0" w:line="240" w:lineRule="auto"/>
                                    <w:textDirection w:val="btLr"/>
                                  </w:pPr>
                                </w:p>
                                <w:p w14:paraId="1FE09F68"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5716D62" id="Rectangle 33" o:spid="_x0000_s1167" style="position:absolute;margin-left:2.3pt;margin-top:20.35pt;width:12.75pt;height:12pt;z-index:251681792;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uJ5DwIAABoEAAAOAAAAZHJzL2Uyb0RvYy54bWysU01v2zAMvQ/YfxB0X2wHTZEYcXpolmFA&#10;sQVo9wMYWY4F6GuiGtv/fpTSJdl2GDDMB5mURPLx8Wn9MBrNTjKgcrbh1azkTFrhWmWPDf/2svuw&#10;5Awj2Ba0s7Lhk0T+sHn/bj34Ws5d73QrA6MkFuvBN7yP0ddFgaKXBnDmvLR02LlgIJIbjkUbYKDs&#10;RhfzsrwvBhdaH5yQiLS7PR/yTc7fdVLEr12HMjLdcMIW8xryekhrsVlDfQzgeyXeYMA/oDCgLBW9&#10;pNpCBPYa1B+pjBLBoeviTDhTuK5TQuYeqJuq/K2b5x68zL0QOegvNOH/Syu+nJ79PhANg8cayUxd&#10;jF0w6U/42JjJmi5kyTEyQZvVfbWaLzgTdFQt5ndlJrO4BvuA8ZN0hiWj4YFmkSmC0xNGKkhXf15J&#10;tazbKa3zPLRlAyVdlQsamQCSRachkml823C0x5wHnVZtiknROOGjDuwENGeSR+uGFwLKmQaMdEDo&#10;85fmTXV/CU0gtoD9OTgfnWVhVCRtamUavrxEQ91LaD/alsXJk6AtyZonuGiomqRHQEbuIoLSf79H&#10;aLQlUFf6kxXHw8gUNbtcpWRp6+DaaR8YerFThPiJGttDILFWVJ4ETIW/v0IgMPqzJYWsqrs0nnjr&#10;hFvncOuAFb0jmkQMnJ2dx5jfSWIs1ScBZu7eHktS+K2fb12f9OYHAAAA//8DAFBLAwQUAAYACAAA&#10;ACEAywj9ZN4AAAAGAQAADwAAAGRycy9kb3ducmV2LnhtbEyOzU7DMBCE70i8g7VI3KhTEqUQ4lT8&#10;qIKCOFB4ACfeJhH2OordNuXpu5zgNBrNaOYrl5OzYo9j6D0pmM8SEEiNNz21Cr4+V1c3IELUZLT1&#10;hAqOGGBZnZ+VujD+QB+438RW8AiFQivoYhwKKUPTodNh5gckzrZ+dDqyHVtpRn3gcWfldZLk0ume&#10;+KHTAz522Hxvdk5BjeuH7fpobp9e6uzndfWcvtn3VKnLi+n+DkTEKf6V4Ref0aFiptrvyARhFWQ5&#10;F1mSBQiO02QOolaQZwuQVSn/41cnAAAA//8DAFBLAQItABQABgAIAAAAIQC2gziS/gAAAOEBAAAT&#10;AAAAAAAAAAAAAAAAAAAAAABbQ29udGVudF9UeXBlc10ueG1sUEsBAi0AFAAGAAgAAAAhADj9If/W&#10;AAAAlAEAAAsAAAAAAAAAAAAAAAAALwEAAF9yZWxzLy5yZWxzUEsBAi0AFAAGAAgAAAAhAKIe4nkP&#10;AgAAGgQAAA4AAAAAAAAAAAAAAAAALgIAAGRycy9lMm9Eb2MueG1sUEsBAi0AFAAGAAgAAAAhAMsI&#10;/WT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0864D8DF" w14:textId="77777777" w:rsidR="00C14FBF" w:rsidRDefault="00C14FBF" w:rsidP="00C14FBF">
                            <w:pPr>
                              <w:spacing w:after="0" w:line="240" w:lineRule="auto"/>
                              <w:textDirection w:val="btLr"/>
                            </w:pPr>
                          </w:p>
                          <w:p w14:paraId="1FE09F68" w14:textId="77777777" w:rsidR="00C14FBF" w:rsidRDefault="00C14FBF" w:rsidP="00C14FBF">
                            <w:pPr>
                              <w:spacing w:after="0" w:line="240" w:lineRule="auto"/>
                              <w:textDirection w:val="btLr"/>
                            </w:pPr>
                          </w:p>
                        </w:txbxContent>
                      </v:textbox>
                      <w10:wrap anchory="page"/>
                    </v:rect>
                  </w:pict>
                </mc:Fallback>
              </mc:AlternateContent>
            </w:r>
          </w:p>
        </w:tc>
        <w:tc>
          <w:tcPr>
            <w:tcW w:w="630" w:type="dxa"/>
          </w:tcPr>
          <w:p w14:paraId="6B7CF990" w14:textId="77777777" w:rsidR="00C14FBF" w:rsidRPr="00E05ED8" w:rsidRDefault="00C14FBF" w:rsidP="00BB2F9E">
            <w:pPr>
              <w:spacing w:line="240" w:lineRule="auto"/>
              <w:rPr>
                <w:sz w:val="24"/>
                <w:szCs w:val="24"/>
              </w:rPr>
            </w:pPr>
            <w:r w:rsidRPr="00E05ED8">
              <w:rPr>
                <w:noProof/>
                <w:sz w:val="24"/>
                <w:szCs w:val="24"/>
              </w:rPr>
              <mc:AlternateContent>
                <mc:Choice Requires="wps">
                  <w:drawing>
                    <wp:anchor distT="0" distB="0" distL="114300" distR="114300" simplePos="0" relativeHeight="251695104" behindDoc="0" locked="0" layoutInCell="1" allowOverlap="1" wp14:anchorId="30CE1CCB" wp14:editId="6E33667E">
                      <wp:simplePos x="0" y="0"/>
                      <wp:positionH relativeFrom="column">
                        <wp:posOffset>25400</wp:posOffset>
                      </wp:positionH>
                      <wp:positionV relativeFrom="page">
                        <wp:posOffset>258445</wp:posOffset>
                      </wp:positionV>
                      <wp:extent cx="161925" cy="152400"/>
                      <wp:effectExtent l="0" t="0" r="28575" b="19050"/>
                      <wp:wrapNone/>
                      <wp:docPr id="36" name="Rectangle 36"/>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27433702" w14:textId="77777777" w:rsidR="00C14FBF" w:rsidRDefault="00C14FBF" w:rsidP="00C14FBF">
                                  <w:pPr>
                                    <w:spacing w:after="0" w:line="240" w:lineRule="auto"/>
                                    <w:textDirection w:val="btLr"/>
                                  </w:pPr>
                                </w:p>
                                <w:p w14:paraId="58A21C2B"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0CE1CCB" id="Rectangle 36" o:spid="_x0000_s1168" style="position:absolute;margin-left:2pt;margin-top:20.35pt;width:12.75pt;height:12pt;z-index:25169510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MHTDgIAABoEAAAOAAAAZHJzL2Uyb0RvYy54bWysU01v2zAMvQ/YfxB0X2wHTdEYcXpolmFA&#10;sRVo9wMYSY4F6GuiGjv/fpTSJdl2GDDMB5mURPLx8Wl1P1nDDiqi9q7jzazmTDnhpXb7jn972X64&#10;4wwTOAnGO9Xxo0J+v37/bjWGVs394I1UkVESh+0YOj6kFNqqQjEoCzjzQTk67H20kMiN+0pGGCm7&#10;NdW8rm+r0UcZohcKkXY3p0O+Lvn7Xon0te9RJWY6TthSWWNZd3mt1ito9xHCoMUbDPgHFBa0o6Ln&#10;VBtIwF6j/iOV1SJ69H2aCW8r3/daqNIDddPUv3XzPEBQpRciB8OZJvx/acWXw3N4ikTDGLBFMnMX&#10;Ux9t/hM+NhWyjmey1JSYoM3mtlnOF5wJOmoW85u6kFldgkPE9El5y7LR8UizKBTB4RETFaSrP6/k&#10;Ws5vtTFlHsaxkZIu6wWNTADJojeQyLRBdhzdvuRBb7TMMTkaj/hgIjsAzZnkIf34QkA5M4CJDgh9&#10;+fK8qe4voRnEBnA4BZejkyysTqRNo23H787R0A4K5EcnWToGErQjWfMMFy1VU/QIyChdJNDm7/cI&#10;jXEE6kJ/ttK0m5imZpeF1by18/L4FBkGsdWE+JEae4JIYm2oPAmYCn9/hUhgzGdHClk2N3k86dqJ&#10;187u2gEnBk80iRQ5OzkPqbyTzFiuTwIs3L09lqzwa7/cujzp9Q8AAAD//wMAUEsDBBQABgAIAAAA&#10;IQAEn7gj3wAAAAYBAAAPAAAAZHJzL2Rvd25yZXYueG1sTI/NTsMwEITvSLyDtUjcqEMbWhriVPyo&#10;glL1QOEBnHibRNjrKHbblKdne4LTajSjmW/zxeCsOGAfWk8KbkcJCKTKm5ZqBV+fy5t7ECFqMtp6&#10;QgUnDLAoLi9ynRl/pA88bGMtuIRCphU0MXaZlKFq0Okw8h0SezvfOx1Z9rU0vT5yubNynCRT6XRL&#10;vNDoDp8brL63e6egxNXTbnUy85e3Mv15X75O1nYzUer6anh8ABFxiH9hOOMzOhTMVPo9mSCsgpQ/&#10;ieczA8H2eH4HolQwTWcgi1z+xy9+AQAA//8DAFBLAQItABQABgAIAAAAIQC2gziS/gAAAOEBAAAT&#10;AAAAAAAAAAAAAAAAAAAAAABbQ29udGVudF9UeXBlc10ueG1sUEsBAi0AFAAGAAgAAAAhADj9If/W&#10;AAAAlAEAAAsAAAAAAAAAAAAAAAAALwEAAF9yZWxzLy5yZWxzUEsBAi0AFAAGAAgAAAAhACh8wdMO&#10;AgAAGgQAAA4AAAAAAAAAAAAAAAAALgIAAGRycy9lMm9Eb2MueG1sUEsBAi0AFAAGAAgAAAAhAASf&#10;uCPfAAAABgEAAA8AAAAAAAAAAAAAAAAAaAQAAGRycy9kb3ducmV2LnhtbFBLBQYAAAAABAAEAPMA&#10;AAB0BQAAAAA=&#10;" filled="f" strokecolor="windowText" strokeweight="1.5pt">
                      <v:stroke startarrowwidth="narrow" startarrowlength="short" endarrowwidth="narrow" endarrowlength="short"/>
                      <v:textbox inset="2.53958mm,2.53958mm,2.53958mm,2.53958mm">
                        <w:txbxContent>
                          <w:p w14:paraId="27433702" w14:textId="77777777" w:rsidR="00C14FBF" w:rsidRDefault="00C14FBF" w:rsidP="00C14FBF">
                            <w:pPr>
                              <w:spacing w:after="0" w:line="240" w:lineRule="auto"/>
                              <w:textDirection w:val="btLr"/>
                            </w:pPr>
                          </w:p>
                          <w:p w14:paraId="58A21C2B"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0F507D0C" w14:textId="77777777" w:rsidTr="00BB2F9E">
        <w:trPr>
          <w:gridAfter w:val="1"/>
          <w:wAfter w:w="78" w:type="dxa"/>
          <w:trHeight w:val="825"/>
          <w:jc w:val="center"/>
        </w:trPr>
        <w:tc>
          <w:tcPr>
            <w:tcW w:w="9000" w:type="dxa"/>
            <w:gridSpan w:val="3"/>
          </w:tcPr>
          <w:p w14:paraId="08F5FAC5" w14:textId="77777777" w:rsidR="00C14FBF" w:rsidRPr="00E05ED8" w:rsidRDefault="00C14FBF" w:rsidP="00BB2F9E">
            <w:pPr>
              <w:spacing w:line="240" w:lineRule="auto"/>
              <w:rPr>
                <w:sz w:val="24"/>
                <w:szCs w:val="24"/>
              </w:rPr>
            </w:pPr>
            <w:r w:rsidRPr="00E05ED8">
              <w:rPr>
                <w:sz w:val="24"/>
                <w:szCs w:val="24"/>
              </w:rPr>
              <w:t>I understand that my taking part is voluntary and that I can withdraw from the study at any time.</w:t>
            </w:r>
          </w:p>
          <w:p w14:paraId="5FA20BDD" w14:textId="77777777" w:rsidR="00C14FBF" w:rsidRPr="00E05ED8" w:rsidRDefault="00C14FBF" w:rsidP="00BB2F9E">
            <w:pPr>
              <w:spacing w:line="240" w:lineRule="auto"/>
              <w:rPr>
                <w:sz w:val="24"/>
                <w:szCs w:val="24"/>
              </w:rPr>
            </w:pPr>
            <w:r w:rsidRPr="00E05ED8">
              <w:rPr>
                <w:sz w:val="24"/>
                <w:szCs w:val="24"/>
              </w:rPr>
              <w:t xml:space="preserve">I do not have to give any reasons for why I no longer want to take part and there will be no adverse consequences if I choose to withdraw. </w:t>
            </w:r>
          </w:p>
        </w:tc>
        <w:tc>
          <w:tcPr>
            <w:tcW w:w="630" w:type="dxa"/>
          </w:tcPr>
          <w:p w14:paraId="66AE153E"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94080" behindDoc="0" locked="0" layoutInCell="1" allowOverlap="1" wp14:anchorId="44EFEC4E" wp14:editId="434941FB">
                      <wp:simplePos x="0" y="0"/>
                      <wp:positionH relativeFrom="column">
                        <wp:posOffset>29210</wp:posOffset>
                      </wp:positionH>
                      <wp:positionV relativeFrom="page">
                        <wp:posOffset>327660</wp:posOffset>
                      </wp:positionV>
                      <wp:extent cx="161925" cy="15240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C4A2C97" w14:textId="77777777" w:rsidR="00C14FBF" w:rsidRDefault="00C14FBF" w:rsidP="00C14FBF">
                                  <w:pPr>
                                    <w:spacing w:after="0" w:line="240" w:lineRule="auto"/>
                                    <w:textDirection w:val="btLr"/>
                                  </w:pPr>
                                </w:p>
                                <w:p w14:paraId="449D9CD5"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4EFEC4E" id="Rectangle 37" o:spid="_x0000_s1169" style="position:absolute;left:0;text-align:left;margin-left:2.3pt;margin-top:25.8pt;width:12.75pt;height:12pt;z-index:251694080;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UmDgIAABoEAAAOAAAAZHJzL2Uyb0RvYy54bWysU01v2zAMvQ/YfxB0X2wHTdEYcXpolmFA&#10;sRVo9wMYSY4F6GuiGjv/fpTSJdl2GDDMB5mURPLx8Wl1P1nDDiqi9q7jzazmTDnhpXb7jn972X64&#10;4wwTOAnGO9Xxo0J+v37/bjWGVs394I1UkVESh+0YOj6kFNqqQjEoCzjzQTk67H20kMiN+0pGGCm7&#10;NdW8rm+r0UcZohcKkXY3p0O+Lvn7Xon0te9RJWY6TthSWWNZd3mt1ito9xHCoMUbDPgHFBa0o6Ln&#10;VBtIwF6j/iOV1SJ69H2aCW8r3/daqNIDddPUv3XzPEBQpRciB8OZJvx/acWXw3N4ikTDGLBFMnMX&#10;Ux9t/hM+NhWyjmey1JSYoM3mtlnOF5wJOmoW85u6kFldgkPE9El5y7LR8UizKBTB4RETFaSrP6/k&#10;Ws5vtTFlHsaxkZIu6wWNTADJojeQyLRBdhzdvuRBb7TMMTkaj/hgIjsAzZnkIf34QkA5M4CJDgh9&#10;+fK8qe4voRnEBnA4BZejkyysTqRNo23H787R0A4K5EcnWToGErQjWfMMFy1VU/QIyChdJNDm7/cI&#10;jXEE6kJ/ttK0m5imZpdNTpa3dl4enyLDILaaED9SY08QSawNlScBU+HvrxAJjPnsSCHL5iaPJ107&#10;8drZXTvgxOCJJpEiZyfnIZV3khnL9UmAhbu3x5IVfu2XW5cnvf4BAAD//wMAUEsDBBQABgAIAAAA&#10;IQAJ5LyT3gAAAAYBAAAPAAAAZHJzL2Rvd25yZXYueG1sTI7NTsMwEITvSLyDtUjcqBPSBghxKn5U&#10;QUEcKDyAE2+TCHsdxW6b8vQsJziNRjOa+crl5KzY4xh6TwrSWQICqfGmp1bB58fq4hpEiJqMtp5Q&#10;wREDLKvTk1IXxh/oHfeb2AoeoVBoBV2MQyFlaDp0Osz8gMTZ1o9OR7ZjK82oDzzurLxMklw63RM/&#10;dHrAhw6br83OKahxfb9dH83N43M9/35ZPWWv9i1T6vxsursFEXGKf2X4xWd0qJip9jsyQVgF85yL&#10;ChYpK8dZkoKoFVwtcpBVKf/jVz8AAAD//wMAUEsBAi0AFAAGAAgAAAAhALaDOJL+AAAA4QEAABMA&#10;AAAAAAAAAAAAAAAAAAAAAFtDb250ZW50X1R5cGVzXS54bWxQSwECLQAUAAYACAAAACEAOP0h/9YA&#10;AACUAQAACwAAAAAAAAAAAAAAAAAvAQAAX3JlbHMvLnJlbHNQSwECLQAUAAYACAAAACEArfAlJg4C&#10;AAAaBAAADgAAAAAAAAAAAAAAAAAuAgAAZHJzL2Uyb0RvYy54bWxQSwECLQAUAAYACAAAACEACeS8&#10;k94AAAAGAQAADwAAAAAAAAAAAAAAAABoBAAAZHJzL2Rvd25yZXYueG1sUEsFBgAAAAAEAAQA8wAA&#10;AHMFAAAAAA==&#10;" filled="f" strokecolor="windowText" strokeweight="1.5pt">
                      <v:stroke startarrowwidth="narrow" startarrowlength="short" endarrowwidth="narrow" endarrowlength="short"/>
                      <v:textbox inset="2.53958mm,2.53958mm,2.53958mm,2.53958mm">
                        <w:txbxContent>
                          <w:p w14:paraId="7C4A2C97" w14:textId="77777777" w:rsidR="00C14FBF" w:rsidRDefault="00C14FBF" w:rsidP="00C14FBF">
                            <w:pPr>
                              <w:spacing w:after="0" w:line="240" w:lineRule="auto"/>
                              <w:textDirection w:val="btLr"/>
                            </w:pPr>
                          </w:p>
                          <w:p w14:paraId="449D9CD5" w14:textId="77777777" w:rsidR="00C14FBF" w:rsidRDefault="00C14FBF" w:rsidP="00C14FBF">
                            <w:pPr>
                              <w:spacing w:after="0" w:line="240" w:lineRule="auto"/>
                              <w:textDirection w:val="btLr"/>
                            </w:pPr>
                          </w:p>
                        </w:txbxContent>
                      </v:textbox>
                      <w10:wrap anchory="page"/>
                    </v:rect>
                  </w:pict>
                </mc:Fallback>
              </mc:AlternateContent>
            </w:r>
          </w:p>
        </w:tc>
        <w:tc>
          <w:tcPr>
            <w:tcW w:w="630" w:type="dxa"/>
          </w:tcPr>
          <w:p w14:paraId="3F71E44F"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6912" behindDoc="0" locked="0" layoutInCell="1" allowOverlap="1" wp14:anchorId="6C750542" wp14:editId="6057B554">
                      <wp:simplePos x="0" y="0"/>
                      <wp:positionH relativeFrom="column">
                        <wp:posOffset>17780</wp:posOffset>
                      </wp:positionH>
                      <wp:positionV relativeFrom="page">
                        <wp:posOffset>327660</wp:posOffset>
                      </wp:positionV>
                      <wp:extent cx="161925" cy="152400"/>
                      <wp:effectExtent l="0" t="0" r="28575" b="19050"/>
                      <wp:wrapNone/>
                      <wp:docPr id="39" name="Rectangle 39"/>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40E6B2FB" w14:textId="77777777" w:rsidR="00C14FBF" w:rsidRDefault="00C14FBF" w:rsidP="00C14FBF">
                                  <w:pPr>
                                    <w:spacing w:after="0" w:line="240" w:lineRule="auto"/>
                                    <w:textDirection w:val="btLr"/>
                                  </w:pPr>
                                </w:p>
                                <w:p w14:paraId="6D6D146F"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C750542" id="Rectangle 39" o:spid="_x0000_s1170" style="position:absolute;left:0;text-align:left;margin-left:1.4pt;margin-top:25.8pt;width:12.75pt;height:12pt;z-index:251686912;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3njDgIAABoEAAAOAAAAZHJzL2Uyb0RvYy54bWysU01v2zAMvQ/YfxB0X2wHTdEYcXpolmFA&#10;sRVo9wMYSY4F6GuiGjv/fpTSJdl2GDDMB5mURPLx8Wl1P1nDDiqi9q7jzazmTDnhpXb7jn972X64&#10;4wwTOAnGO9Xxo0J+v37/bjWGVs394I1UkVESh+0YOj6kFNqqQjEoCzjzQTk67H20kMiN+0pGGCm7&#10;NdW8rm+r0UcZohcKkXY3p0O+Lvn7Xon0te9RJWY6TthSWWNZd3mt1ito9xHCoMUbDPgHFBa0o6Ln&#10;VBtIwF6j/iOV1SJ69H2aCW8r3/daqNIDddPUv3XzPEBQpRciB8OZJvx/acWXw3N4ikTDGLBFMnMX&#10;Ux9t/hM+NhWyjmey1JSYoM3mtlnOF5wJOmoW85u6kFldgkPE9El5y7LR8UizKBTB4RETFaSrP6/k&#10;Ws5vtTFlHsaxkZIu6wWNTADJojeQyLRBdhzdvuRBb7TMMTkaj/hgIjsAzZnkIf34QkA5M4CJDgh9&#10;+fK8qe4voRnEBnA4BZejkyysTqRNo23H787R0A4K5EcnWToGErQjWfMMFy1VU/QIyChdJNDm7/cI&#10;jXEE6kJ/ttK0m5imZpfznCxv7bw8PkWGQWw1IX6kxp4gklgbKk8CpsLfXyESGPPZkUKWzU0eT7p2&#10;4rWzu3bAicETTSJFzk7OQyrvJDOW65MAC3dvjyUr/Novty5Pev0DAAD//wMAUEsDBBQABgAIAAAA&#10;IQBL/+nA3wAAAAYBAAAPAAAAZHJzL2Rvd25yZXYueG1sTM5NTsMwEAXgPRJ3sAaJHXWa0FBCJhU/&#10;qmhBXbRwACeeJhHxOIrdNuX0mBUsR2/03pcvRtOJIw2utYwwnUQgiCurW64RPj+WN3MQzivWqrNM&#10;CGdysCguL3KVaXviLR13vhahhF2mEBrv+0xKVzVklJvYnjhkezsY5cM51FIP6hTKTSfjKEqlUS2H&#10;hUb19NxQ9bU7GISS1k/79Vnfv6zK2++35Wvy3m0SxOur8fEBhKfR/z3DLz/QoQim0h5YO9EhxAHu&#10;EWbTFESI43kCokS4m6Ugi1z+5xc/AAAA//8DAFBLAQItABQABgAIAAAAIQC2gziS/gAAAOEBAAAT&#10;AAAAAAAAAAAAAAAAAAAAAABbQ29udGVudF9UeXBlc10ueG1sUEsBAi0AFAAGAAgAAAAhADj9If/W&#10;AAAAlAEAAAsAAAAAAAAAAAAAAAAALwEAAF9yZWxzLy5yZWxzUEsBAi0AFAAGAAgAAAAhAGNjeeMO&#10;AgAAGgQAAA4AAAAAAAAAAAAAAAAALgIAAGRycy9lMm9Eb2MueG1sUEsBAi0AFAAGAAgAAAAhAEv/&#10;6cDfAAAABgEAAA8AAAAAAAAAAAAAAAAAaAQAAGRycy9kb3ducmV2LnhtbFBLBQYAAAAABAAEAPMA&#10;AAB0BQAAAAA=&#10;" filled="f" strokecolor="windowText" strokeweight="1.5pt">
                      <v:stroke startarrowwidth="narrow" startarrowlength="short" endarrowwidth="narrow" endarrowlength="short"/>
                      <v:textbox inset="2.53958mm,2.53958mm,2.53958mm,2.53958mm">
                        <w:txbxContent>
                          <w:p w14:paraId="40E6B2FB" w14:textId="77777777" w:rsidR="00C14FBF" w:rsidRDefault="00C14FBF" w:rsidP="00C14FBF">
                            <w:pPr>
                              <w:spacing w:after="0" w:line="240" w:lineRule="auto"/>
                              <w:textDirection w:val="btLr"/>
                            </w:pPr>
                          </w:p>
                          <w:p w14:paraId="6D6D146F"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35CFE877" w14:textId="77777777" w:rsidTr="00BB2F9E">
        <w:trPr>
          <w:gridAfter w:val="1"/>
          <w:wAfter w:w="78" w:type="dxa"/>
          <w:jc w:val="center"/>
        </w:trPr>
        <w:tc>
          <w:tcPr>
            <w:tcW w:w="9000" w:type="dxa"/>
            <w:gridSpan w:val="3"/>
          </w:tcPr>
          <w:p w14:paraId="1DDA00BD" w14:textId="77777777" w:rsidR="00C14FBF" w:rsidRPr="00E05ED8" w:rsidRDefault="00C14FBF" w:rsidP="00BB2F9E">
            <w:pPr>
              <w:spacing w:after="80" w:line="240" w:lineRule="auto"/>
              <w:rPr>
                <w:b/>
                <w:sz w:val="24"/>
                <w:szCs w:val="24"/>
              </w:rPr>
            </w:pPr>
            <w:r w:rsidRPr="00E05ED8">
              <w:rPr>
                <w:b/>
                <w:sz w:val="24"/>
                <w:szCs w:val="24"/>
              </w:rPr>
              <w:t>How my information will be used during and after the Project</w:t>
            </w:r>
          </w:p>
        </w:tc>
        <w:tc>
          <w:tcPr>
            <w:tcW w:w="630" w:type="dxa"/>
          </w:tcPr>
          <w:p w14:paraId="4F5B2229" w14:textId="77777777" w:rsidR="00C14FBF" w:rsidRPr="00E05ED8" w:rsidRDefault="00C14FBF" w:rsidP="00BB2F9E">
            <w:pPr>
              <w:spacing w:after="80" w:line="240" w:lineRule="auto"/>
              <w:jc w:val="center"/>
              <w:rPr>
                <w:sz w:val="24"/>
                <w:szCs w:val="24"/>
              </w:rPr>
            </w:pPr>
          </w:p>
        </w:tc>
        <w:tc>
          <w:tcPr>
            <w:tcW w:w="630" w:type="dxa"/>
          </w:tcPr>
          <w:p w14:paraId="763A4E04" w14:textId="77777777" w:rsidR="00C14FBF" w:rsidRPr="00E05ED8" w:rsidRDefault="00C14FBF" w:rsidP="00BB2F9E">
            <w:pPr>
              <w:spacing w:after="80" w:line="240" w:lineRule="auto"/>
              <w:jc w:val="center"/>
              <w:rPr>
                <w:sz w:val="24"/>
                <w:szCs w:val="24"/>
              </w:rPr>
            </w:pPr>
          </w:p>
        </w:tc>
      </w:tr>
      <w:tr w:rsidR="00C14FBF" w:rsidRPr="00E05ED8" w14:paraId="487F1BA2" w14:textId="77777777" w:rsidTr="00BB2F9E">
        <w:trPr>
          <w:gridAfter w:val="1"/>
          <w:wAfter w:w="78" w:type="dxa"/>
          <w:jc w:val="center"/>
        </w:trPr>
        <w:tc>
          <w:tcPr>
            <w:tcW w:w="9000" w:type="dxa"/>
            <w:gridSpan w:val="3"/>
          </w:tcPr>
          <w:p w14:paraId="0415DE33" w14:textId="77777777" w:rsidR="00C14FBF" w:rsidRPr="00E05ED8" w:rsidRDefault="00C14FBF" w:rsidP="00BB2F9E">
            <w:pPr>
              <w:spacing w:line="240" w:lineRule="auto"/>
              <w:rPr>
                <w:sz w:val="24"/>
                <w:szCs w:val="24"/>
              </w:rPr>
            </w:pPr>
            <w:r w:rsidRPr="00E05ED8">
              <w:rPr>
                <w:sz w:val="24"/>
                <w:szCs w:val="24"/>
              </w:rPr>
              <w:t>I understand my personal details such as name, phone number, address and email address etc will not be revealed to people outside the project.</w:t>
            </w:r>
          </w:p>
        </w:tc>
        <w:tc>
          <w:tcPr>
            <w:tcW w:w="630" w:type="dxa"/>
          </w:tcPr>
          <w:p w14:paraId="55F9EA25" w14:textId="77777777" w:rsidR="00C14FBF" w:rsidRPr="00E05ED8" w:rsidRDefault="00C14FBF" w:rsidP="00BB2F9E">
            <w:pPr>
              <w:spacing w:line="240" w:lineRule="auto"/>
              <w:rPr>
                <w:sz w:val="24"/>
                <w:szCs w:val="24"/>
              </w:rPr>
            </w:pPr>
            <w:r w:rsidRPr="00E05ED8">
              <w:rPr>
                <w:noProof/>
                <w:sz w:val="24"/>
                <w:szCs w:val="24"/>
              </w:rPr>
              <mc:AlternateContent>
                <mc:Choice Requires="wps">
                  <w:drawing>
                    <wp:anchor distT="0" distB="0" distL="114300" distR="114300" simplePos="0" relativeHeight="251682816" behindDoc="0" locked="0" layoutInCell="1" allowOverlap="1" wp14:anchorId="1FD43734" wp14:editId="2B5677A5">
                      <wp:simplePos x="0" y="0"/>
                      <wp:positionH relativeFrom="column">
                        <wp:posOffset>29210</wp:posOffset>
                      </wp:positionH>
                      <wp:positionV relativeFrom="page">
                        <wp:posOffset>112395</wp:posOffset>
                      </wp:positionV>
                      <wp:extent cx="161925" cy="152400"/>
                      <wp:effectExtent l="0" t="0" r="28575" b="19050"/>
                      <wp:wrapNone/>
                      <wp:docPr id="43" name="Rectangle 43"/>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5296B1B" w14:textId="77777777" w:rsidR="00C14FBF" w:rsidRDefault="00C14FBF" w:rsidP="00C14FBF">
                                  <w:pPr>
                                    <w:spacing w:after="0" w:line="240" w:lineRule="auto"/>
                                    <w:textDirection w:val="btLr"/>
                                  </w:pPr>
                                </w:p>
                                <w:p w14:paraId="10FEAE66"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1FD43734" id="Rectangle 43" o:spid="_x0000_s1171" style="position:absolute;margin-left:2.3pt;margin-top:8.85pt;width:12.75pt;height:12pt;z-index:25168281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50WDwIAABoEAAAOAAAAZHJzL2Uyb0RvYy54bWysU01v2zAMvQ/YfxB0X2xnTdEYcXpolmFA&#10;sQVo9wMYWY4F6GuiGtv/fpTSJtl2GDDMB5mURPLx8Wl1PxrNjjKgcrbh1azkTFrhWmUPDf/+vP1w&#10;xxlGsC1oZ2XDJ4n8fv3+3WrwtZy73ulWBkZJLNaDb3gfo6+LAkUvDeDMeWnpsHPBQCQ3HIo2wEDZ&#10;jS7mZXlbDC60PjghEWl3czrk65y/66SI37oOZWS64YQt5jXkdZ/WYr2C+hDA90q8woB/QGFAWSp6&#10;TrWBCOwlqD9SGSWCQ9fFmXCmcF2nhMw9UDdV+Vs3Tz14mXshctCfacL/l1Z8PT75XSAaBo81kpm6&#10;GLtg0p/wsTGTNZ3JkmNkgjar22o5X3Am6KhazG/KTGZxCfYB42fpDEtGwwPNIlMEx0eMVJCuvl1J&#10;tazbKq3zPLRlAyVdlgsamQCSRachkml823C0h5wHnVZtiknROOGDDuwINGeSR+uGZwLKmQaMdEDo&#10;85fmTXV/CU0gNoD9KTgfnWRhVCRtamUafneOhrqX0H6yLYuTJ0FbkjVPcNFQNUmPgIzcRQSl/36P&#10;0GhLoC70JyuO+5Epanb5MSVLW3vXTrvA0IutIsSP1NgOAom1ovIkYCr84wUCgdFfLClkWd2k8cRr&#10;J1w7+2sHrOgd0SRi4OzkPMT8ThJjqT4JMHP3+liSwq/9fOvypNc/AQAA//8DAFBLAwQUAAYACAAA&#10;ACEAYLugGdwAAAAGAQAADwAAAGRycy9kb3ducmV2LnhtbEyOy07DMBBF90j8gzVI7KgTUjUQ4lQ8&#10;VEFBLCh8gBNPkwh7HMVum/L1HVawvA/de8rl5KzY4xh6TwrSWQICqfGmp1bB1+fq6gZEiJqMtp5Q&#10;wREDLKvzs1IXxh/oA/eb2AoeoVBoBV2MQyFlaDp0Osz8gMTZ1o9OR5ZjK82oDzzurLxOkoV0uid+&#10;6PSAjx0235udU1Dj+mG7Pprbp5d6/vO6es7e7Hum1OXFdH8HIuIU/8rwi8/oUDFT7XdkgrAK5gsu&#10;sp3nIDjOkhREzXaag6xK+R+/OgEAAP//AwBQSwECLQAUAAYACAAAACEAtoM4kv4AAADhAQAAEwAA&#10;AAAAAAAAAAAAAAAAAAAAW0NvbnRlbnRfVHlwZXNdLnhtbFBLAQItABQABgAIAAAAIQA4/SH/1gAA&#10;AJQBAAALAAAAAAAAAAAAAAAAAC8BAABfcmVscy8ucmVsc1BLAQItABQABgAIAAAAIQDm750WDwIA&#10;ABoEAAAOAAAAAAAAAAAAAAAAAC4CAABkcnMvZTJvRG9jLnhtbFBLAQItABQABgAIAAAAIQBgu6AZ&#10;3AAAAAYBAAAPAAAAAAAAAAAAAAAAAGkEAABkcnMvZG93bnJldi54bWxQSwUGAAAAAAQABADzAAAA&#10;cgUAAAAA&#10;" filled="f" strokecolor="windowText" strokeweight="1.5pt">
                      <v:stroke startarrowwidth="narrow" startarrowlength="short" endarrowwidth="narrow" endarrowlength="short"/>
                      <v:textbox inset="2.53958mm,2.53958mm,2.53958mm,2.53958mm">
                        <w:txbxContent>
                          <w:p w14:paraId="35296B1B" w14:textId="77777777" w:rsidR="00C14FBF" w:rsidRDefault="00C14FBF" w:rsidP="00C14FBF">
                            <w:pPr>
                              <w:spacing w:after="0" w:line="240" w:lineRule="auto"/>
                              <w:textDirection w:val="btLr"/>
                            </w:pPr>
                          </w:p>
                          <w:p w14:paraId="10FEAE66" w14:textId="77777777" w:rsidR="00C14FBF" w:rsidRDefault="00C14FBF" w:rsidP="00C14FBF">
                            <w:pPr>
                              <w:spacing w:after="0" w:line="240" w:lineRule="auto"/>
                              <w:textDirection w:val="btLr"/>
                            </w:pPr>
                          </w:p>
                        </w:txbxContent>
                      </v:textbox>
                      <w10:wrap anchory="page"/>
                    </v:rect>
                  </w:pict>
                </mc:Fallback>
              </mc:AlternateContent>
            </w:r>
          </w:p>
        </w:tc>
        <w:tc>
          <w:tcPr>
            <w:tcW w:w="630" w:type="dxa"/>
          </w:tcPr>
          <w:p w14:paraId="6F98804E"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7936" behindDoc="0" locked="0" layoutInCell="1" allowOverlap="1" wp14:anchorId="2F38BFCC" wp14:editId="2F22BA32">
                      <wp:simplePos x="0" y="0"/>
                      <wp:positionH relativeFrom="column">
                        <wp:posOffset>17780</wp:posOffset>
                      </wp:positionH>
                      <wp:positionV relativeFrom="page">
                        <wp:posOffset>113665</wp:posOffset>
                      </wp:positionV>
                      <wp:extent cx="161925" cy="152400"/>
                      <wp:effectExtent l="0" t="0" r="28575" b="19050"/>
                      <wp:wrapNone/>
                      <wp:docPr id="42" name="Rectangle 42"/>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4B34A7AF" w14:textId="77777777" w:rsidR="00C14FBF" w:rsidRDefault="00C14FBF" w:rsidP="00C14FBF">
                                  <w:pPr>
                                    <w:spacing w:after="0" w:line="240" w:lineRule="auto"/>
                                    <w:textDirection w:val="btLr"/>
                                  </w:pPr>
                                </w:p>
                                <w:p w14:paraId="3E11B69F"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F38BFCC" id="Rectangle 42" o:spid="_x0000_s1172" style="position:absolute;left:0;text-align:left;margin-left:1.4pt;margin-top:8.95pt;width:12.75pt;height:12pt;z-index:25168793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GyDwIAABoEAAAOAAAAZHJzL2Uyb0RvYy54bWysU01v2zAMvQ/YfxB0X2wHSdEYcXpolmFA&#10;sQVo9wMYWY4F6GuiGtv/fpTSJdl2GDDMB5mURPLx8Wn9MBrNTjKgcrbh1azkTFrhWmWPDf/2svtw&#10;zxlGsC1oZ2XDJ4n8YfP+3XrwtZy73ulWBkZJLNaDb3gfo6+LAkUvDeDMeWnpsHPBQCQ3HIs2wEDZ&#10;jS7mZXlXDC60PjghEWl3ez7km5y/66SIX7sOZWS64YQt5jXk9ZDWYrOG+hjA90q8wYB/QGFAWSp6&#10;SbWFCOw1qD9SGSWCQ9fFmXCmcF2nhMw9UDdV+Vs3zz14mXshctBfaML/l1Z8OT37fSAaBo81kpm6&#10;GLtg0p/wsTGTNV3IkmNkgjaru2o1X3Im6KhazhdlJrO4BvuA8ZN0hiWj4YFmkSmC0xNGKkhXf15J&#10;tazbKa3zPLRlAyVdlUsamQCSRachkml823C0x5wHnVZtiknROOGjDuwENGeSR+uGFwLKmQaMdEDo&#10;85fmTXV/CU0gtoD9OTgfnWVhVCRtamUafn+JhrqX0H60LYuTJ0FbkjVPcNFQNUmPgIzcRQSl/36P&#10;0GhLoK70JyuOh5Epana1SMnS1sG10z4w9GKnCPETNbaHQGKtqDwJmAp/f4VAYPRnSwpZVYs0nnjr&#10;hFvncOuAFb0jmkQMnJ2dx5jfSWIs1ScBZu7eHktS+K2fb12f9OYHAAAA//8DAFBLAwQUAAYACAAA&#10;ACEAwm0a2N4AAAAGAQAADwAAAGRycy9kb3ducmV2LnhtbEzOz07DMAwG8DsS7xAZiRtL106wlqYT&#10;fzTBQBwYPEDaeG1F4lRNtnU8PeYER/uzPv/K1eSsOOAYek8K5rMEBFLjTU+tgs+P9dUSRIiajLae&#10;UMEJA6yq87NSF8Yf6R0P29gKLqFQaAVdjEMhZWg6dDrM/IDE2c6PTkcex1aaUR+53FmZJsm1dLon&#10;/tDpAR86bL62e6egxs39bnMy+eNzvfh+WT9lr/YtU+ryYrq7BRFxin/H8MtnOlRsqv2eTBBWQcrw&#10;yOubHATH6TIDUStYzHOQVSn/86sfAAAA//8DAFBLAQItABQABgAIAAAAIQC2gziS/gAAAOEBAAAT&#10;AAAAAAAAAAAAAAAAAAAAAABbQ29udGVudF9UeXBlc10ueG1sUEsBAi0AFAAGAAgAAAAhADj9If/W&#10;AAAAlAEAAAsAAAAAAAAAAAAAAAAALwEAAF9yZWxzLy5yZWxzUEsBAi0AFAAGAAgAAAAhAL5CsbIP&#10;AgAAGgQAAA4AAAAAAAAAAAAAAAAALgIAAGRycy9lMm9Eb2MueG1sUEsBAi0AFAAGAAgAAAAhAMJt&#10;Gtj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4B34A7AF" w14:textId="77777777" w:rsidR="00C14FBF" w:rsidRDefault="00C14FBF" w:rsidP="00C14FBF">
                            <w:pPr>
                              <w:spacing w:after="0" w:line="240" w:lineRule="auto"/>
                              <w:textDirection w:val="btLr"/>
                            </w:pPr>
                          </w:p>
                          <w:p w14:paraId="3E11B69F"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09A7BD6A" w14:textId="77777777" w:rsidTr="00BB2F9E">
        <w:trPr>
          <w:gridAfter w:val="1"/>
          <w:wAfter w:w="78" w:type="dxa"/>
          <w:jc w:val="center"/>
        </w:trPr>
        <w:tc>
          <w:tcPr>
            <w:tcW w:w="9000" w:type="dxa"/>
            <w:gridSpan w:val="3"/>
          </w:tcPr>
          <w:p w14:paraId="4F53F3E3" w14:textId="77777777" w:rsidR="00C14FBF" w:rsidRPr="00E05ED8" w:rsidRDefault="00C14FBF" w:rsidP="00BB2F9E">
            <w:pPr>
              <w:spacing w:line="240" w:lineRule="auto"/>
              <w:rPr>
                <w:sz w:val="24"/>
                <w:szCs w:val="24"/>
              </w:rPr>
            </w:pPr>
            <w:r w:rsidRPr="00E05ED8">
              <w:rPr>
                <w:sz w:val="24"/>
                <w:szCs w:val="24"/>
              </w:rPr>
              <w:t xml:space="preserve">I understand and agree that my words may be quoted in publications, reports, web pages, and other research outputs. </w:t>
            </w:r>
          </w:p>
        </w:tc>
        <w:tc>
          <w:tcPr>
            <w:tcW w:w="630" w:type="dxa"/>
          </w:tcPr>
          <w:p w14:paraId="62C023BB"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97152" behindDoc="0" locked="0" layoutInCell="1" allowOverlap="1" wp14:anchorId="624DD5C5" wp14:editId="5F0EDCF4">
                      <wp:simplePos x="0" y="0"/>
                      <wp:positionH relativeFrom="column">
                        <wp:posOffset>29210</wp:posOffset>
                      </wp:positionH>
                      <wp:positionV relativeFrom="paragraph">
                        <wp:posOffset>158980</wp:posOffset>
                      </wp:positionV>
                      <wp:extent cx="161925" cy="152400"/>
                      <wp:effectExtent l="0" t="0" r="28575" b="19050"/>
                      <wp:wrapNone/>
                      <wp:docPr id="44" name="Rectangle 44"/>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1D24B7A" w14:textId="77777777" w:rsidR="00C14FBF" w:rsidRDefault="00C14FBF" w:rsidP="00C14FBF">
                                  <w:pPr>
                                    <w:spacing w:after="0" w:line="240" w:lineRule="auto"/>
                                    <w:textDirection w:val="btLr"/>
                                  </w:pPr>
                                </w:p>
                                <w:p w14:paraId="7BA62E94"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24DD5C5" id="Rectangle 44" o:spid="_x0000_s1173" style="position:absolute;left:0;text-align:left;margin-left:2.3pt;margin-top:12.5pt;width:12.75pt;height:12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lVHDgIAABoEAAAOAAAAZHJzL2Uyb0RvYy54bWysU01v2zAMvQ/YfxB0X2wHTdEYcXpolmFA&#10;sRVo9wMYSY4F6GuiGjv/fpTSJdl2GDDMB5mURPLx8Wl1P1nDDiqi9q7jzazmTDnhpXb7jn972X64&#10;4wwTOAnGO9Xxo0J+v37/bjWGVs394I1UkVESh+0YOj6kFNqqQjEoCzjzQTk67H20kMiN+0pGGCm7&#10;NdW8rm+r0UcZohcKkXY3p0O+Lvn7Xon0te9RJWY6TthSWWNZd3mt1ito9xHCoMUbDPgHFBa0o6Ln&#10;VBtIwF6j/iOV1SJ69H2aCW8r3/daqNIDddPUv3XzPEBQpRciB8OZJvx/acWXw3N4ikTDGLBFMnMX&#10;Ux9t/hM+NhWyjmey1JSYoM3mtlnOF5wJOmoW85u6kFldgkPE9El5y7LR8UizKBTB4RETFaSrP6/k&#10;Ws5vtTFlHsaxkZIu6wWNTADJojeQyLRBdhzdvuRBb7TMMTkaj/hgIjsAzZnkIf34QkA5M4CJDgh9&#10;+fK8qe4voRnEBnA4BZejkyysTqRNo23H787R0A4K5EcnWToGErQjWfMMFy1VU/QIyChdJNDm7/cI&#10;jXEE6kJ/ttK0m5imZpeLnCxv7bw8PkWGQWw1IX6kxp4gklgbKk8CpsLfXyESGPPZkUKWzU0eT7p2&#10;4rWzu3bAicETTSJFzk7OQyrvJDOW65MAC3dvjyUr/Novty5Pev0DAAD//wMAUEsDBBQABgAIAAAA&#10;IQApG/1m3gAAAAYBAAAPAAAAZHJzL2Rvd25yZXYueG1sTI/NTsMwEITvSLyDtUjcqN2mVDTEqfhR&#10;BQVxoPAATrxNIux1FLttytOznOA4O6OZb4vV6J044BC7QBqmEwUCqQ62o0bD58f66gZETIascYFQ&#10;wwkjrMrzs8LkNhzpHQ/b1AguoZgbDW1KfS5lrFv0Jk5Cj8TeLgzeJJZDI+1gjlzunZwptZDedMQL&#10;renxocX6a7v3Girc3O82J7t8fK7m3y/rp+zVvWVaX16Md7cgEo7pLwy/+IwOJTNVYU82CqdhvuCg&#10;htk1f8R2pqYgKj4vFciykP/xyx8AAAD//wMAUEsBAi0AFAAGAAgAAAAhALaDOJL+AAAA4QEAABMA&#10;AAAAAAAAAAAAAAAAAAAAAFtDb250ZW50X1R5cGVzXS54bWxQSwECLQAUAAYACAAAACEAOP0h/9YA&#10;AACUAQAACwAAAAAAAAAAAAAAAAAvAQAAX3JlbHMvLnJlbHNQSwECLQAUAAYACAAAACEAO85VRw4C&#10;AAAaBAAADgAAAAAAAAAAAAAAAAAuAgAAZHJzL2Uyb0RvYy54bWxQSwECLQAUAAYACAAAACEAKRv9&#10;Zt4AAAAGAQAADwAAAAAAAAAAAAAAAABoBAAAZHJzL2Rvd25yZXYueG1sUEsFBgAAAAAEAAQA8wAA&#10;AHMFAAAAAA==&#10;" filled="f" strokecolor="windowText" strokeweight="1.5pt">
                      <v:stroke startarrowwidth="narrow" startarrowlength="short" endarrowwidth="narrow" endarrowlength="short"/>
                      <v:textbox inset="2.53958mm,2.53958mm,2.53958mm,2.53958mm">
                        <w:txbxContent>
                          <w:p w14:paraId="01D24B7A" w14:textId="77777777" w:rsidR="00C14FBF" w:rsidRDefault="00C14FBF" w:rsidP="00C14FBF">
                            <w:pPr>
                              <w:spacing w:after="0" w:line="240" w:lineRule="auto"/>
                              <w:textDirection w:val="btLr"/>
                            </w:pPr>
                          </w:p>
                          <w:p w14:paraId="7BA62E94" w14:textId="77777777" w:rsidR="00C14FBF" w:rsidRDefault="00C14FBF" w:rsidP="00C14FBF">
                            <w:pPr>
                              <w:spacing w:after="0" w:line="240" w:lineRule="auto"/>
                              <w:textDirection w:val="btLr"/>
                            </w:pPr>
                          </w:p>
                        </w:txbxContent>
                      </v:textbox>
                    </v:rect>
                  </w:pict>
                </mc:Fallback>
              </mc:AlternateContent>
            </w:r>
          </w:p>
        </w:tc>
        <w:tc>
          <w:tcPr>
            <w:tcW w:w="630" w:type="dxa"/>
          </w:tcPr>
          <w:p w14:paraId="002795BA"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8960" behindDoc="0" locked="0" layoutInCell="1" allowOverlap="1" wp14:anchorId="583F562E" wp14:editId="10D9FEE0">
                      <wp:simplePos x="0" y="0"/>
                      <wp:positionH relativeFrom="column">
                        <wp:posOffset>17780</wp:posOffset>
                      </wp:positionH>
                      <wp:positionV relativeFrom="page">
                        <wp:posOffset>158980</wp:posOffset>
                      </wp:positionV>
                      <wp:extent cx="161925" cy="152400"/>
                      <wp:effectExtent l="0" t="0" r="28575" b="19050"/>
                      <wp:wrapNone/>
                      <wp:docPr id="50" name="Rectangle 50"/>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481FFDDF" w14:textId="77777777" w:rsidR="00C14FBF" w:rsidRDefault="00C14FBF" w:rsidP="00C14FBF">
                                  <w:pPr>
                                    <w:spacing w:after="0" w:line="240" w:lineRule="auto"/>
                                    <w:textDirection w:val="btLr"/>
                                  </w:pPr>
                                </w:p>
                                <w:p w14:paraId="0E5B28D5"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83F562E" id="Rectangle 50" o:spid="_x0000_s1174" style="position:absolute;left:0;text-align:left;margin-left:1.4pt;margin-top:12.5pt;width:12.75pt;height:12pt;z-index:251688960;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QmCDwIAABoEAAAOAAAAZHJzL2Uyb0RvYy54bWysU01v2zAMvQ/YfxB0X2wHTdAYcXpolmFA&#10;sQVo9wMYWY4F6GuiGtv/fpTSJdl2GDDMB5mURPLx8Wn9MBrNTjKgcrbh1azkTFrhWmWPDf/2svtw&#10;zxlGsC1oZ2XDJ4n8YfP+3XrwtZy73ulWBkZJLNaDb3gfo6+LAkUvDeDMeWnpsHPBQCQ3HIs2wEDZ&#10;jS7mZbksBhdaH5yQiLS7PR/yTc7fdVLEr12HMjLdcMIW8xryekhrsVlDfQzgeyXeYMA/oDCgLBW9&#10;pNpCBPYa1B+pjBLBoeviTDhTuK5TQuYeqJuq/K2b5x68zL0QOegvNOH/Syu+nJ79PhANg8cayUxd&#10;jF0w6U/42JjJmi5kyTEyQZvVslrNF5wJOqoW87syk1lcg33A+Ek6w5LR8ECzyBTB6QkjFaSrP6+k&#10;WtbtlNZ5HtqygZKuygWNTADJotMQyTS+bTjaY86DTqs2xaRonPBRB3YCmjPJo3XDCwHlTANGOiD0&#10;+Uvzprq/hCYQW8D+HJyPzrIwKpI2tTINv79EQ91LaD/alsXJk6AtyZonuGiomqRHQEbuIoLSf79H&#10;aLQlUFf6kxXHw8gUNbtapmRp6+DaaR8YerFThPiJGttDILFWVJ4ETIW/v0IgMPqzJYWsqrs0nnjr&#10;hFvncOuAFb0jmkQMnJ2dx5jfSWIs1ScBZu7eHktS+K2fb12f9OYHAAAA//8DAFBLAwQUAAYACAAA&#10;ACEAawCoNd4AAAAGAQAADwAAAGRycy9kb3ducmV2LnhtbEyPzU7DMBCE70i8g7VI3KhDUlAb4lT8&#10;qIKCemjhAZx4m0TY6yh225Sn73KC02o0o5lvi8XorDjgEDpPCm4nCQik2puOGgVfn8ubGYgQNRlt&#10;PaGCEwZYlJcXhc6NP9IGD9vYCC6hkGsFbYx9LmWoW3Q6THyPxN7OD05HlkMjzaCPXO6sTJPkXjrd&#10;ES+0usfnFuvv7d4pqHD1tFudzPzlrZr+vC9fsw+7zpS6vhofH0BEHONfGH7xGR1KZqr8nkwQVkHK&#10;4JHPHX/EdjrLQFQKpvMEZFnI//jlGQAA//8DAFBLAQItABQABgAIAAAAIQC2gziS/gAAAOEBAAAT&#10;AAAAAAAAAAAAAAAAAAAAAABbQ29udGVudF9UeXBlc10ueG1sUEsBAi0AFAAGAAgAAAAhADj9If/W&#10;AAAAlAEAAAsAAAAAAAAAAAAAAAAALwEAAF9yZWxzLy5yZWxzUEsBAi0AFAAGAAgAAAAhAPVdCYIP&#10;AgAAGgQAAA4AAAAAAAAAAAAAAAAALgIAAGRycy9lMm9Eb2MueG1sUEsBAi0AFAAGAAgAAAAhAGsA&#10;qDX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481FFDDF" w14:textId="77777777" w:rsidR="00C14FBF" w:rsidRDefault="00C14FBF" w:rsidP="00C14FBF">
                            <w:pPr>
                              <w:spacing w:after="0" w:line="240" w:lineRule="auto"/>
                              <w:textDirection w:val="btLr"/>
                            </w:pPr>
                          </w:p>
                          <w:p w14:paraId="0E5B28D5"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06BEFE68" w14:textId="77777777" w:rsidTr="00BB2F9E">
        <w:trPr>
          <w:gridAfter w:val="1"/>
          <w:wAfter w:w="78" w:type="dxa"/>
          <w:jc w:val="center"/>
        </w:trPr>
        <w:tc>
          <w:tcPr>
            <w:tcW w:w="9000" w:type="dxa"/>
            <w:gridSpan w:val="3"/>
          </w:tcPr>
          <w:p w14:paraId="031A51DF" w14:textId="77777777" w:rsidR="00C14FBF" w:rsidRPr="00E05ED8" w:rsidRDefault="00C14FBF" w:rsidP="00BB2F9E">
            <w:pPr>
              <w:spacing w:line="240" w:lineRule="auto"/>
              <w:rPr>
                <w:sz w:val="24"/>
                <w:szCs w:val="24"/>
              </w:rPr>
            </w:pPr>
            <w:r w:rsidRPr="00E05ED8">
              <w:rPr>
                <w:sz w:val="24"/>
                <w:szCs w:val="24"/>
              </w:rPr>
              <w:t>I understand that I will not be named in these outputs</w:t>
            </w:r>
            <w:r>
              <w:rPr>
                <w:sz w:val="24"/>
                <w:szCs w:val="24"/>
              </w:rPr>
              <w:t>, although it may be possible for me to be identified due to the nature of the study, as described in the Information sheet.</w:t>
            </w:r>
            <w:r w:rsidRPr="00E05ED8">
              <w:rPr>
                <w:noProof/>
                <w:sz w:val="24"/>
                <w:szCs w:val="24"/>
              </w:rPr>
              <w:t xml:space="preserve"> </w:t>
            </w:r>
          </w:p>
        </w:tc>
        <w:tc>
          <w:tcPr>
            <w:tcW w:w="630" w:type="dxa"/>
          </w:tcPr>
          <w:p w14:paraId="23C38902" w14:textId="77777777" w:rsidR="00C14FBF" w:rsidRPr="00E05ED8" w:rsidRDefault="00C14FBF" w:rsidP="00BB2F9E">
            <w:pPr>
              <w:spacing w:line="240" w:lineRule="auto"/>
              <w:jc w:val="center"/>
              <w:rPr>
                <w:noProof/>
                <w:sz w:val="24"/>
                <w:szCs w:val="24"/>
              </w:rPr>
            </w:pPr>
            <w:r w:rsidRPr="00E05ED8">
              <w:rPr>
                <w:noProof/>
                <w:sz w:val="24"/>
                <w:szCs w:val="24"/>
              </w:rPr>
              <mc:AlternateContent>
                <mc:Choice Requires="wps">
                  <w:drawing>
                    <wp:anchor distT="0" distB="0" distL="114300" distR="114300" simplePos="0" relativeHeight="251702272" behindDoc="0" locked="0" layoutInCell="1" allowOverlap="1" wp14:anchorId="16139AE3" wp14:editId="0929C332">
                      <wp:simplePos x="0" y="0"/>
                      <wp:positionH relativeFrom="column">
                        <wp:posOffset>32039</wp:posOffset>
                      </wp:positionH>
                      <wp:positionV relativeFrom="paragraph">
                        <wp:posOffset>154940</wp:posOffset>
                      </wp:positionV>
                      <wp:extent cx="161925" cy="152400"/>
                      <wp:effectExtent l="0" t="0" r="28575" b="19050"/>
                      <wp:wrapNone/>
                      <wp:docPr id="1235100489" name="Rectangle 1235100489"/>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77DC85E" w14:textId="77777777" w:rsidR="00C14FBF" w:rsidRDefault="00C14FBF" w:rsidP="00C14FBF">
                                  <w:pPr>
                                    <w:spacing w:after="0" w:line="240" w:lineRule="auto"/>
                                    <w:textDirection w:val="btLr"/>
                                  </w:pPr>
                                </w:p>
                                <w:p w14:paraId="7F7C7345"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16139AE3" id="Rectangle 1235100489" o:spid="_x0000_s1175" style="position:absolute;left:0;text-align:left;margin-left:2.5pt;margin-top:12.2pt;width:12.75pt;height:12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e13DwIAABoEAAAOAAAAZHJzL2Uyb0RvYy54bWysU01v2zAMvQ/YfxB0X2wHTdcYcXpolmFA&#10;sQVo9wMYWY4F6GuiGtv/fpTSJtl2GDDMB5mURPLx8Wl1PxrNjjKgcrbh1azkTFrhWmUPDf/+vP1w&#10;xxlGsC1oZ2XDJ4n8fv3+3WrwtZy73ulWBkZJLNaDb3gfo6+LAkUvDeDMeWnpsHPBQCQ3HIo2wEDZ&#10;jS7mZXlbDC60PjghEWl3czrk65y/66SI37oOZWS64YQt5jXkdZ/WYr2C+hDA90q8woB/QGFAWSp6&#10;TrWBCOwlqD9SGSWCQ9fFmXCmcF2nhMw9UDdV+Vs3Tz14mXshctCfacL/l1Z8PT75XSAaBo81kpm6&#10;GLtg0p/wsTGTNZ3JkmNkgjar22o5X3Am6KhazG/KTGZxCfYB42fpDEtGwwPNIlMEx0eMVJCuvl1J&#10;tazbKq3zPLRlAyVdlgsamQCSRachkml823C0h5wHnVZtiknROOGDDuwINGeSR+uGZwLKmQaMdEDo&#10;85fmTXV/CU0gNoD9KTgfnWRhVCRtamUafneOhrqX0H6yLYuTJ0FbkjVPcNFQNUmPgIzcRQSl/36P&#10;0GhLoC70JyuO+5Epanb5MSVLW3vXTrvA0IutIsSP1NgOAom1ovIkYCr84wUCgdFfLClkWd2k8cRr&#10;J1w7+2sHrOgd0SRi4OzkPMT8ThJjqT4JMHP3+liSwq/9fOvypNc/AQAA//8DAFBLAwQUAAYACAAA&#10;ACEAxslo9d4AAAAGAQAADwAAAGRycy9kb3ducmV2LnhtbEyPzU7DMBCE70i8g7VI3KhDk6ISsqn4&#10;UQUF9dDCAzjxNomw11HstilPX3OC42hGM98Ui9EacaDBd44RbicJCOLa6Y4bhK/P5c0chA+KtTKO&#10;CeFEHhbl5UWhcu2OvKHDNjQilrDPFUIbQp9L6euWrPIT1xNHb+cGq0KUQyP1oI6x3Bo5TZI7aVXH&#10;caFVPT23VH9v9xahotXTbnXS9y9vVfbzvnxNP8w6Rby+Gh8fQAQaw18YfvEjOpSRqXJ71l4YhFl8&#10;EhCmWQYi2mkyA1EhZPMMZFnI//jlGQAA//8DAFBLAQItABQABgAIAAAAIQC2gziS/gAAAOEBAAAT&#10;AAAAAAAAAAAAAAAAAAAAAABbQ29udGVudF9UeXBlc10ueG1sUEsBAi0AFAAGAAgAAAAhADj9If/W&#10;AAAAlAEAAAsAAAAAAAAAAAAAAAAALwEAAF9yZWxzLy5yZWxzUEsBAi0AFAAGAAgAAAAhAHDR7XcP&#10;AgAAGgQAAA4AAAAAAAAAAAAAAAAALgIAAGRycy9lMm9Eb2MueG1sUEsBAi0AFAAGAAgAAAAhAMbJ&#10;aPX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077DC85E" w14:textId="77777777" w:rsidR="00C14FBF" w:rsidRDefault="00C14FBF" w:rsidP="00C14FBF">
                            <w:pPr>
                              <w:spacing w:after="0" w:line="240" w:lineRule="auto"/>
                              <w:textDirection w:val="btLr"/>
                            </w:pPr>
                          </w:p>
                          <w:p w14:paraId="7F7C7345" w14:textId="77777777" w:rsidR="00C14FBF" w:rsidRDefault="00C14FBF" w:rsidP="00C14FBF">
                            <w:pPr>
                              <w:spacing w:after="0" w:line="240" w:lineRule="auto"/>
                              <w:textDirection w:val="btLr"/>
                            </w:pPr>
                          </w:p>
                        </w:txbxContent>
                      </v:textbox>
                    </v:rect>
                  </w:pict>
                </mc:Fallback>
              </mc:AlternateContent>
            </w:r>
          </w:p>
        </w:tc>
        <w:tc>
          <w:tcPr>
            <w:tcW w:w="630" w:type="dxa"/>
          </w:tcPr>
          <w:p w14:paraId="1F6BD45F" w14:textId="77777777" w:rsidR="00C14FBF" w:rsidRPr="00E05ED8" w:rsidRDefault="00C14FBF" w:rsidP="00BB2F9E">
            <w:pPr>
              <w:spacing w:line="240" w:lineRule="auto"/>
              <w:jc w:val="center"/>
              <w:rPr>
                <w:noProof/>
                <w:sz w:val="24"/>
                <w:szCs w:val="24"/>
              </w:rPr>
            </w:pPr>
            <w:r w:rsidRPr="00E05ED8">
              <w:rPr>
                <w:noProof/>
                <w:sz w:val="24"/>
                <w:szCs w:val="24"/>
              </w:rPr>
              <mc:AlternateContent>
                <mc:Choice Requires="wps">
                  <w:drawing>
                    <wp:anchor distT="0" distB="0" distL="114300" distR="114300" simplePos="0" relativeHeight="251703296" behindDoc="0" locked="0" layoutInCell="1" allowOverlap="1" wp14:anchorId="223208A4" wp14:editId="74824D3F">
                      <wp:simplePos x="0" y="0"/>
                      <wp:positionH relativeFrom="column">
                        <wp:posOffset>16164</wp:posOffset>
                      </wp:positionH>
                      <wp:positionV relativeFrom="paragraph">
                        <wp:posOffset>153958</wp:posOffset>
                      </wp:positionV>
                      <wp:extent cx="161925" cy="152400"/>
                      <wp:effectExtent l="0" t="0" r="28575" b="19050"/>
                      <wp:wrapNone/>
                      <wp:docPr id="1369091470" name="Rectangle 1369091470"/>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2ED9FD18" w14:textId="77777777" w:rsidR="00C14FBF" w:rsidRDefault="00C14FBF" w:rsidP="00C14FBF">
                                  <w:pPr>
                                    <w:spacing w:after="0" w:line="240" w:lineRule="auto"/>
                                    <w:textDirection w:val="btLr"/>
                                  </w:pPr>
                                </w:p>
                                <w:p w14:paraId="7BCF582F"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23208A4" id="Rectangle 1369091470" o:spid="_x0000_s1176" style="position:absolute;left:0;text-align:left;margin-left:1.25pt;margin-top:12.1pt;width:12.75pt;height:12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SERDwIAABoEAAAOAAAAZHJzL2Uyb0RvYy54bWysU01v2zAMvQ/YfxB0X2wHTZEYcXpolmFA&#10;sQVo9wMYWY4F6GuiGtv/fpTSJdl2GDDMB5mURPLx8Wn9MBrNTjKgcrbh1azkTFrhWmWPDf/2svuw&#10;5Awj2Ba0s7Lhk0T+sHn/bj34Ws5d73QrA6MkFuvBN7yP0ddFgaKXBnDmvLR02LlgIJIbjkUbYKDs&#10;RhfzsrwvBhdaH5yQiLS7PR/yTc7fdVLEr12HMjLdcMIW8xryekhrsVlDfQzgeyXeYMA/oDCgLBW9&#10;pNpCBPYa1B+pjBLBoeviTDhTuK5TQuYeqJuq/K2b5x68zL0QOegvNOH/Syu+nJ79PhANg8cayUxd&#10;jF0w6U/42JjJmi5kyTEyQZvVfbWaLzgTdFQt5ndlJrO4BvuA8ZN0hiWj4YFmkSmC0xNGKkhXf15J&#10;tazbKa3zPLRlAyVdlQsamQCSRachkml823C0x5wHnVZtiknROOGjDuwENGeSR+uGFwLKmQaMdEDo&#10;85fmTXV/CU0gtoD9OTgfnWVhVCRtamUavrxEQ91LaD/alsXJk6AtyZonuGiomqRHQEbuIoLSf79H&#10;aLQlUFf6kxXHw8gUNbtapmRp6+DaaR8YerFThPiJGttDILFWVJ4ETIW/v0IgMPqzJYWsqrs0nnjr&#10;hFvncOuAFb0jmkQMnJ2dx5jfSWIs1ScBZu7eHktS+K2fb12f9OYHAAAA//8DAFBLAwQUAAYACAAA&#10;ACEAFnvzk94AAAAGAQAADwAAAGRycy9kb3ducmV2LnhtbEyPzU7DMBCE70i8g7VI3KhDGlAa4lT8&#10;qIKCOLTwAE68TSLsdRS7bcrTs5zgNFrNaObbcjk5Kw44ht6TgutZAgKp8aanVsHnx+oqBxGiJqOt&#10;J1RwwgDL6vys1IXxR9rgYRtbwSUUCq2gi3EopAxNh06HmR+Q2Nv50enI59hKM+ojlzsr0yS5lU73&#10;xAudHvCxw+Zru3cKalw/7NYns3h6qbPv19Xz/M2+z5W6vJju70BEnOJfGH7xGR0qZqr9nkwQVkF6&#10;w0GWLAXBdprzZ7WCLE9BVqX8j1/9AAAA//8DAFBLAQItABQABgAIAAAAIQC2gziS/gAAAOEBAAAT&#10;AAAAAAAAAAAAAAAAAAAAAABbQ29udGVudF9UeXBlc10ueG1sUEsBAi0AFAAGAAgAAAAhADj9If/W&#10;AAAAlAEAAAsAAAAAAAAAAAAAAAAALwEAAF9yZWxzLy5yZWxzUEsBAi0AFAAGAAgAAAAhAAQBIREP&#10;AgAAGgQAAA4AAAAAAAAAAAAAAAAALgIAAGRycy9lMm9Eb2MueG1sUEsBAi0AFAAGAAgAAAAhABZ7&#10;85P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2ED9FD18" w14:textId="77777777" w:rsidR="00C14FBF" w:rsidRDefault="00C14FBF" w:rsidP="00C14FBF">
                            <w:pPr>
                              <w:spacing w:after="0" w:line="240" w:lineRule="auto"/>
                              <w:textDirection w:val="btLr"/>
                            </w:pPr>
                          </w:p>
                          <w:p w14:paraId="7BCF582F" w14:textId="77777777" w:rsidR="00C14FBF" w:rsidRDefault="00C14FBF" w:rsidP="00C14FBF">
                            <w:pPr>
                              <w:spacing w:after="0" w:line="240" w:lineRule="auto"/>
                              <w:textDirection w:val="btLr"/>
                            </w:pPr>
                          </w:p>
                        </w:txbxContent>
                      </v:textbox>
                    </v:rect>
                  </w:pict>
                </mc:Fallback>
              </mc:AlternateContent>
            </w:r>
          </w:p>
        </w:tc>
      </w:tr>
      <w:tr w:rsidR="00C14FBF" w:rsidRPr="00E05ED8" w14:paraId="45D93B9D" w14:textId="77777777" w:rsidTr="00BB2F9E">
        <w:trPr>
          <w:gridAfter w:val="1"/>
          <w:wAfter w:w="78" w:type="dxa"/>
          <w:jc w:val="center"/>
        </w:trPr>
        <w:tc>
          <w:tcPr>
            <w:tcW w:w="9000" w:type="dxa"/>
            <w:gridSpan w:val="3"/>
          </w:tcPr>
          <w:p w14:paraId="6832909B" w14:textId="77777777" w:rsidR="00C14FBF" w:rsidRPr="00E05ED8" w:rsidRDefault="00C14FBF" w:rsidP="00BB2F9E">
            <w:pPr>
              <w:spacing w:line="240" w:lineRule="auto"/>
              <w:rPr>
                <w:sz w:val="24"/>
                <w:szCs w:val="24"/>
              </w:rPr>
            </w:pPr>
            <w:r w:rsidRPr="00E05ED8">
              <w:rPr>
                <w:sz w:val="24"/>
                <w:szCs w:val="24"/>
              </w:rPr>
              <w:t xml:space="preserve">I understand and agree that other authorised researchers will have access to this data only if they agree to preserve the confidentiality of the information as requested in this form. </w:t>
            </w:r>
          </w:p>
        </w:tc>
        <w:tc>
          <w:tcPr>
            <w:tcW w:w="630" w:type="dxa"/>
          </w:tcPr>
          <w:p w14:paraId="76E26651"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3840" behindDoc="0" locked="0" layoutInCell="1" allowOverlap="1" wp14:anchorId="45DA69A4" wp14:editId="671386E0">
                      <wp:simplePos x="0" y="0"/>
                      <wp:positionH relativeFrom="column">
                        <wp:posOffset>29210</wp:posOffset>
                      </wp:positionH>
                      <wp:positionV relativeFrom="page">
                        <wp:posOffset>222250</wp:posOffset>
                      </wp:positionV>
                      <wp:extent cx="161925" cy="152400"/>
                      <wp:effectExtent l="0" t="0" r="28575" b="19050"/>
                      <wp:wrapNone/>
                      <wp:docPr id="45" name="Rectangle 45"/>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A8C6625" w14:textId="77777777" w:rsidR="00C14FBF" w:rsidRDefault="00C14FBF" w:rsidP="00C14FBF">
                                  <w:pPr>
                                    <w:spacing w:after="0" w:line="240" w:lineRule="auto"/>
                                    <w:textDirection w:val="btLr"/>
                                  </w:pPr>
                                </w:p>
                                <w:p w14:paraId="57378423"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5DA69A4" id="Rectangle 45" o:spid="_x0000_s1177" style="position:absolute;left:0;text-align:left;margin-left:2.3pt;margin-top:17.5pt;width:12.75pt;height:12pt;z-index:251683840;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cXkDgIAABoEAAAOAAAAZHJzL2Uyb0RvYy54bWysU01v2zAMvQ/YfxB0X2wHTdEYcXpolmFA&#10;sRVo9wMYSY4F6GuiGjv/fpTSJdl2GDDMB5mURPLx8Wl1P1nDDiqi9q7jzazmTDnhpXb7jn972X64&#10;4wwTOAnGO9Xxo0J+v37/bjWGVs394I1UkVESh+0YOj6kFNqqQjEoCzjzQTk67H20kMiN+0pGGCm7&#10;NdW8rm+r0UcZohcKkXY3p0O+Lvn7Xon0te9RJWY6TthSWWNZd3mt1ito9xHCoMUbDPgHFBa0o6Ln&#10;VBtIwF6j/iOV1SJ69H2aCW8r3/daqNIDddPUv3XzPEBQpRciB8OZJvx/acWXw3N4ikTDGLBFMnMX&#10;Ux9t/hM+NhWyjmey1JSYoM3mtlnOF5wJOmoW85u6kFldgkPE9El5y7LR8UizKBTB4RETFaSrP6/k&#10;Ws5vtTFlHsaxkZIu6wWNTADJojeQyLRBdhzdvuRBb7TMMTkaj/hgIjsAzZnkIf34QkA5M4CJDgh9&#10;+fK8qe4voRnEBnA4BZejkyysTqRNo23H787R0A4K5EcnWToGErQjWfMMFy1VU/QIyChdJNDm7/cI&#10;jXEE6kJ/ttK0m5imZpfLnCxv7bw8PkWGQWw1IX6kxp4gklgbKk8CpsLfXyESGPPZkUKWzU0eT7p2&#10;4rWzu3bAicETTSJFzk7OQyrvJDOW65MAC3dvjyUr/Novty5Pev0DAAD//wMAUEsDBBQABgAIAAAA&#10;IQCoj9d53gAAAAYBAAAPAAAAZHJzL2Rvd25yZXYueG1sTI/NTsMwEITvSLyDtUjcqF3SVjRkU/Gj&#10;CgriQOEBnHibRPgnit025elZTnAczWjmm2I1OisONMQueITpRIEgXwfT+Qbh82N9dQMiJu2NtsET&#10;wokirMrzs0LnJhz9Ox22qRFc4mOuEdqU+lzKWLfkdJyEnjx7uzA4nVgOjTSDPnK5s/JaqYV0uvO8&#10;0OqeHlqqv7Z7h1DR5n63OZnl43M1+35ZP2Wv9i1DvLwY725BJBrTXxh+8RkdSmaqwt6bKCzCbMFB&#10;hGzOj9jO1BREhTBfKpBlIf/jlz8AAAD//wMAUEsBAi0AFAAGAAgAAAAhALaDOJL+AAAA4QEAABMA&#10;AAAAAAAAAAAAAAAAAAAAAFtDb250ZW50X1R5cGVzXS54bWxQSwECLQAUAAYACAAAACEAOP0h/9YA&#10;AACUAQAACwAAAAAAAAAAAAAAAAAvAQAAX3JlbHMvLnJlbHNQSwECLQAUAAYACAAAACEAgY3F5A4C&#10;AAAaBAAADgAAAAAAAAAAAAAAAAAuAgAAZHJzL2Uyb0RvYy54bWxQSwECLQAUAAYACAAAACEAqI/X&#10;ed4AAAAGAQAADwAAAAAAAAAAAAAAAABoBAAAZHJzL2Rvd25yZXYueG1sUEsFBgAAAAAEAAQA8wAA&#10;AHMFAAAAAA==&#10;" filled="f" strokecolor="windowText" strokeweight="1.5pt">
                      <v:stroke startarrowwidth="narrow" startarrowlength="short" endarrowwidth="narrow" endarrowlength="short"/>
                      <v:textbox inset="2.53958mm,2.53958mm,2.53958mm,2.53958mm">
                        <w:txbxContent>
                          <w:p w14:paraId="5A8C6625" w14:textId="77777777" w:rsidR="00C14FBF" w:rsidRDefault="00C14FBF" w:rsidP="00C14FBF">
                            <w:pPr>
                              <w:spacing w:after="0" w:line="240" w:lineRule="auto"/>
                              <w:textDirection w:val="btLr"/>
                            </w:pPr>
                          </w:p>
                          <w:p w14:paraId="57378423" w14:textId="77777777" w:rsidR="00C14FBF" w:rsidRDefault="00C14FBF" w:rsidP="00C14FBF">
                            <w:pPr>
                              <w:spacing w:after="0" w:line="240" w:lineRule="auto"/>
                              <w:textDirection w:val="btLr"/>
                            </w:pPr>
                          </w:p>
                        </w:txbxContent>
                      </v:textbox>
                      <w10:wrap anchory="page"/>
                    </v:rect>
                  </w:pict>
                </mc:Fallback>
              </mc:AlternateContent>
            </w:r>
          </w:p>
        </w:tc>
        <w:tc>
          <w:tcPr>
            <w:tcW w:w="630" w:type="dxa"/>
          </w:tcPr>
          <w:p w14:paraId="667C33B9"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9984" behindDoc="0" locked="0" layoutInCell="1" allowOverlap="1" wp14:anchorId="732A3875" wp14:editId="35C4CEB9">
                      <wp:simplePos x="0" y="0"/>
                      <wp:positionH relativeFrom="column">
                        <wp:posOffset>25400</wp:posOffset>
                      </wp:positionH>
                      <wp:positionV relativeFrom="page">
                        <wp:posOffset>222250</wp:posOffset>
                      </wp:positionV>
                      <wp:extent cx="161925" cy="152400"/>
                      <wp:effectExtent l="0" t="0" r="28575" b="19050"/>
                      <wp:wrapNone/>
                      <wp:docPr id="49" name="Rectangle 49"/>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171549CF" w14:textId="77777777" w:rsidR="00C14FBF" w:rsidRDefault="00C14FBF" w:rsidP="00C14FBF">
                                  <w:pPr>
                                    <w:spacing w:after="0" w:line="240" w:lineRule="auto"/>
                                    <w:textDirection w:val="btLr"/>
                                  </w:pPr>
                                </w:p>
                                <w:p w14:paraId="26BD39A1"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732A3875" id="Rectangle 49" o:spid="_x0000_s1178" style="position:absolute;left:0;text-align:left;margin-left:2pt;margin-top:17.5pt;width:12.75pt;height:12pt;z-index:25168998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59DDgIAABsEAAAOAAAAZHJzL2Uyb0RvYy54bWysU01v2zAMvQ/YfxB0X2wHTdEacXpolmFA&#10;sQVo9wMYSY4F6GuiGjv/fpTSJdl2GDDMB5mURPLx8Wn5MFnDDiqi9q7jzazmTDnhpXb7jn972Xy4&#10;4wwTOAnGO9Xxo0L+sHr/bjmGVs394I1UkVESh+0YOj6kFNqqQjEoCzjzQTk67H20kMiN+0pGGCm7&#10;NdW8rm+r0UcZohcKkXbXp0O+Kvn7Xon0te9RJWY6TthSWWNZd3mtVkto9xHCoMUbDPgHFBa0o6Ln&#10;VGtIwF6j/iOV1SJ69H2aCW8r3/daqNIDddPUv3XzPEBQpRciB8OZJvx/acWXw3PYRqJhDNgimbmL&#10;qY82/wkfmwpZxzNZakpM0GZz29zPF5wJOmoW85u6kFldgkPE9El5y7LR8UizKBTB4QkTFaSrP6/k&#10;Ws5vtDFlHsaxkZLe1wsamQCSRW8gkWmD7Di6fcmD3miZY3I0HvHRRHYAmjPJQ/rxhYByZgATHRD6&#10;8uV5U91fQjOINeBwCi5HJ1lYnUibRtuO352joR0UyI9OsnQMJGhHsuYZLlqqpugRkFG6SKDN3+8R&#10;GuMI1IX+bKVpNzFNzTYnWvPezsvjNjIMYqMJ8hN1toVIam2oPimYKn9/hUhozGdHErlvbvJ80rUT&#10;r53dtQNODJ54EilydnIeU3kombJcnxRYyHt7LVni1365dXnTqx8AAAD//wMAUEsDBBQABgAIAAAA&#10;IQBnGJI+3wAAAAYBAAAPAAAAZHJzL2Rvd25yZXYueG1sTI/NTsMwEITvSLyDtUjcqEPTIBLiVPyo&#10;goI4UHgAJ94mEfY6it025em7nOC0Gs1o5ttyOTkr9jiG3pOC61kCAqnxpqdWwdfn6uoWRIiajLae&#10;UMERAyyr87NSF8Yf6AP3m9gKLqFQaAVdjEMhZWg6dDrM/IDE3taPTkeWYyvNqA9c7qycJ8mNdLon&#10;Xuj0gI8dNt+bnVNQ4/phuz6a/OmlXvy8rp7TN/ueKnV5Md3fgYg4xb8w/OIzOlTMVPsdmSCsggV/&#10;EhWkGV+253kGolaQ5QnIqpT/8asTAAAA//8DAFBLAQItABQABgAIAAAAIQC2gziS/gAAAOEBAAAT&#10;AAAAAAAAAAAAAAAAAAAAAABbQ29udGVudF9UeXBlc10ueG1sUEsBAi0AFAAGAAgAAAAhADj9If/W&#10;AAAAlAEAAAsAAAAAAAAAAAAAAAAALwEAAF9yZWxzLy5yZWxzUEsBAi0AFAAGAAgAAAAhAGezn0MO&#10;AgAAGwQAAA4AAAAAAAAAAAAAAAAALgIAAGRycy9lMm9Eb2MueG1sUEsBAi0AFAAGAAgAAAAhAGcY&#10;kj7fAAAABgEAAA8AAAAAAAAAAAAAAAAAaAQAAGRycy9kb3ducmV2LnhtbFBLBQYAAAAABAAEAPMA&#10;AAB0BQAAAAA=&#10;" filled="f" strokecolor="windowText" strokeweight="1.5pt">
                      <v:stroke startarrowwidth="narrow" startarrowlength="short" endarrowwidth="narrow" endarrowlength="short"/>
                      <v:textbox inset="2.53958mm,2.53958mm,2.53958mm,2.53958mm">
                        <w:txbxContent>
                          <w:p w14:paraId="171549CF" w14:textId="77777777" w:rsidR="00C14FBF" w:rsidRDefault="00C14FBF" w:rsidP="00C14FBF">
                            <w:pPr>
                              <w:spacing w:after="0" w:line="240" w:lineRule="auto"/>
                              <w:textDirection w:val="btLr"/>
                            </w:pPr>
                          </w:p>
                          <w:p w14:paraId="26BD39A1"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01064BCF" w14:textId="77777777" w:rsidTr="00BB2F9E">
        <w:trPr>
          <w:gridAfter w:val="1"/>
          <w:wAfter w:w="78" w:type="dxa"/>
          <w:jc w:val="center"/>
        </w:trPr>
        <w:tc>
          <w:tcPr>
            <w:tcW w:w="9000" w:type="dxa"/>
            <w:gridSpan w:val="3"/>
          </w:tcPr>
          <w:p w14:paraId="39D0D618" w14:textId="77777777" w:rsidR="00C14FBF" w:rsidRPr="00E05ED8" w:rsidRDefault="00C14FBF" w:rsidP="00BB2F9E">
            <w:pPr>
              <w:spacing w:line="240" w:lineRule="auto"/>
              <w:rPr>
                <w:sz w:val="24"/>
                <w:szCs w:val="24"/>
              </w:rPr>
            </w:pPr>
            <w:r w:rsidRPr="00E05ED8">
              <w:rPr>
                <w:sz w:val="24"/>
                <w:szCs w:val="24"/>
              </w:rPr>
              <w:t>I understand and agree that other authorised researchers may use my data in publications, reports, web pages, and other research outputs, only if they agree to preserve the confidentiality of the information as requested in this form.</w:t>
            </w:r>
          </w:p>
        </w:tc>
        <w:tc>
          <w:tcPr>
            <w:tcW w:w="630" w:type="dxa"/>
          </w:tcPr>
          <w:p w14:paraId="1BB22B51"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98176" behindDoc="0" locked="0" layoutInCell="1" allowOverlap="1" wp14:anchorId="5A3B708A" wp14:editId="35593619">
                      <wp:simplePos x="0" y="0"/>
                      <wp:positionH relativeFrom="column">
                        <wp:posOffset>29210</wp:posOffset>
                      </wp:positionH>
                      <wp:positionV relativeFrom="paragraph">
                        <wp:posOffset>207010</wp:posOffset>
                      </wp:positionV>
                      <wp:extent cx="161925" cy="152400"/>
                      <wp:effectExtent l="0" t="0" r="28575" b="19050"/>
                      <wp:wrapNone/>
                      <wp:docPr id="46" name="Rectangle 46"/>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192B5C9D" w14:textId="77777777" w:rsidR="00C14FBF" w:rsidRDefault="00C14FBF" w:rsidP="00C14FBF">
                                  <w:pPr>
                                    <w:spacing w:after="0" w:line="240" w:lineRule="auto"/>
                                    <w:textDirection w:val="btLr"/>
                                  </w:pPr>
                                </w:p>
                                <w:p w14:paraId="2F8CAD08"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A3B708A" id="Rectangle 46" o:spid="_x0000_s1179" style="position:absolute;left:0;text-align:left;margin-left:2.3pt;margin-top:16.3pt;width:12.75pt;height:12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3u2DwIAABsEAAAOAAAAZHJzL2Uyb0RvYy54bWysU01v2zAMvQ/YfxB0X2wHTdEacXpolmFA&#10;sQVo9wMYSY4F6GuiGjv/fpTSJdl2GDDMB5mURPLx8Wn5MFnDDiqi9q7jzazmTDnhpXb7jn972Xy4&#10;4wwTOAnGO9Xxo0L+sHr/bjmGVs394I1UkVESh+0YOj6kFNqqQjEoCzjzQTk67H20kMiN+0pGGCm7&#10;NdW8rm+r0UcZohcKkXbXp0O+Kvn7Xon0te9RJWY6TthSWWNZd3mtVkto9xHCoMUbDPgHFBa0o6Ln&#10;VGtIwF6j/iOV1SJ69H2aCW8r3/daqNIDddPUv3XzPEBQpRciB8OZJvx/acWXw3PYRqJhDNgimbmL&#10;qY82/wkfmwpZxzNZakpM0GZz29zPF5wJOmoW85u6kFldgkPE9El5y7LR8UizKBTB4QkTFaSrP6/k&#10;Ws5vtDFlHsaxkZLe1wsamQCSRW8gkWmD7Di6fcmD3miZY3I0HvHRRHYAmjPJQ/rxhYByZgATHRD6&#10;8uV5U91fQjOINeBwCi5HJ1lYnUibRtuO352joR0UyI9OsnQMJGhHsuYZLlqqpugRkFG6SKDN3+8R&#10;GuMI1IX+bKVpNzFNzTZ1k7PlvZ2Xx21kGMRGE+Qn6mwLkdTaUH1SMFX+/gqR0JjPjiRy39zk+aRr&#10;J147u2sHnBg88SRS5OzkPKbyUDJluT4psJD39lqyxK/9cuvyplc/AAAA//8DAFBLAwQUAAYACAAA&#10;ACEAgK3zCN4AAAAGAQAADwAAAGRycy9kb3ducmV2LnhtbEyOzU7DMBCE70i8g7VI3KjTpkQlZFPx&#10;owoK4tDCAzjxNonwTxS7bcrTdznBaTSa0cxXLEdrxIGG0HmHMJ0kIMjVXneuQfj6XN0sQISonFbG&#10;O0I4UYBleXlRqFz7o9vQYRsbwSMu5AqhjbHPpQx1S1aFie/Jcbbzg1WR7dBIPagjj1sjZ0mSSas6&#10;xw+t6umppfp7u7cIFa0fd+uTvnt+reY/b6uX9N18pIjXV+PDPYhIY/wrwy8+o0PJTJXfOx2EQZhn&#10;XERIZ6wcp8kURIVwm2Ugy0L+xy/PAAAA//8DAFBLAQItABQABgAIAAAAIQC2gziS/gAAAOEBAAAT&#10;AAAAAAAAAAAAAAAAAAAAAABbQ29udGVudF9UeXBlc10ueG1sUEsBAi0AFAAGAAgAAAAhADj9If/W&#10;AAAAlAEAAAsAAAAAAAAAAAAAAAAALwEAAF9yZWxzLy5yZWxzUEsBAi0AFAAGAAgAAAAhAOI/e7YP&#10;AgAAGwQAAA4AAAAAAAAAAAAAAAAALgIAAGRycy9lMm9Eb2MueG1sUEsBAi0AFAAGAAgAAAAhAICt&#10;8wj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192B5C9D" w14:textId="77777777" w:rsidR="00C14FBF" w:rsidRDefault="00C14FBF" w:rsidP="00C14FBF">
                            <w:pPr>
                              <w:spacing w:after="0" w:line="240" w:lineRule="auto"/>
                              <w:textDirection w:val="btLr"/>
                            </w:pPr>
                          </w:p>
                          <w:p w14:paraId="2F8CAD08" w14:textId="77777777" w:rsidR="00C14FBF" w:rsidRDefault="00C14FBF" w:rsidP="00C14FBF">
                            <w:pPr>
                              <w:spacing w:after="0" w:line="240" w:lineRule="auto"/>
                              <w:textDirection w:val="btLr"/>
                            </w:pPr>
                          </w:p>
                        </w:txbxContent>
                      </v:textbox>
                    </v:rect>
                  </w:pict>
                </mc:Fallback>
              </mc:AlternateContent>
            </w:r>
          </w:p>
        </w:tc>
        <w:tc>
          <w:tcPr>
            <w:tcW w:w="630" w:type="dxa"/>
          </w:tcPr>
          <w:p w14:paraId="1D3478AD"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93056" behindDoc="0" locked="0" layoutInCell="1" allowOverlap="1" wp14:anchorId="3A7D405D" wp14:editId="721AFD1C">
                      <wp:simplePos x="0" y="0"/>
                      <wp:positionH relativeFrom="column">
                        <wp:posOffset>25400</wp:posOffset>
                      </wp:positionH>
                      <wp:positionV relativeFrom="page">
                        <wp:posOffset>205740</wp:posOffset>
                      </wp:positionV>
                      <wp:extent cx="161925" cy="152400"/>
                      <wp:effectExtent l="0" t="0" r="28575" b="19050"/>
                      <wp:wrapSquare wrapText="bothSides"/>
                      <wp:docPr id="48" name="Rectangle 48"/>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46DCFD38" w14:textId="77777777" w:rsidR="00C14FBF" w:rsidRDefault="00C14FBF" w:rsidP="00C14FBF">
                                  <w:pPr>
                                    <w:spacing w:after="0" w:line="240" w:lineRule="auto"/>
                                    <w:textDirection w:val="btLr"/>
                                  </w:pPr>
                                </w:p>
                                <w:p w14:paraId="26EB15CD"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A7D405D" id="Rectangle 48" o:spid="_x0000_s1180" style="position:absolute;left:0;text-align:left;margin-left:2pt;margin-top:16.2pt;width:12.75pt;height:12pt;z-index:25169305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CdzDwIAABsEAAAOAAAAZHJzL2Uyb0RvYy54bWysU01v2zAMvQ/YfxB0X2wHTdEacXpolmFA&#10;sQVo9wMYSY4F6GuiGjv/fpTSJdl2GDDMB5mURPLx8Wn5MFnDDiqi9q7jzazmTDnhpXb7jn972Xy4&#10;4wwTOAnGO9Xxo0L+sHr/bjmGVs394I1UkVESh+0YOj6kFNqqQjEoCzjzQTk67H20kMiN+0pGGCm7&#10;NdW8rm+r0UcZohcKkXbXp0O+Kvn7Xon0te9RJWY6TthSWWNZd3mtVkto9xHCoMUbDPgHFBa0o6Ln&#10;VGtIwF6j/iOV1SJ69H2aCW8r3/daqNIDddPUv3XzPEBQpRciB8OZJvx/acWXw3PYRqJhDNgimbmL&#10;qY82/wkfmwpZxzNZakpM0GZz29zPF5wJOmoW85u6kFldgkPE9El5y7LR8UizKBTB4QkTFaSrP6/k&#10;Ws5vtDFlHsaxkZLe1wsamQCSRW8gkWmD7Di6fcmD3miZY3I0HvHRRHYAmjPJQ/rxhYByZgATHRD6&#10;8uV5U91fQjOINeBwCi5HJ1lYnUibRtuO352joR0UyI9OsnQMJGhHsuYZLlqqpugRkFG6SKDN3+8R&#10;GuMI1IX+bKVpNzFNzTb1PGfLezsvj9vIMIiNJshP1NkWIqm1ofqkYKr8/RUioTGfHUnkvrnJ80nX&#10;Trx2dtcOODF44kmkyNnJeUzloWTKcn1SYCHv7bVkiV/75dblTa9+AAAA//8DAFBLAwQUAAYACAAA&#10;ACEAbxVPf94AAAAGAQAADwAAAGRycy9kb3ducmV2LnhtbEyPzU7DMBCE70i8g7VI3KhDklY0ZFPx&#10;owoK4kDhAZx4m0TY6yh225Snx5zgOJrRzDflarJGHGj0vWOE61kCgrhxuucW4fNjfXUDwgfFWhnH&#10;hHAiD6vq/KxUhXZHfqfDNrQilrAvFEIXwlBI6ZuOrPIzNxBHb+dGq0KUYyv1qI6x3BqZJslCWtVz&#10;XOjUQA8dNV/bvUWoaXO/25z08vG5zr9f1k/Zq3nLEC8vprtbEIGm8BeGX/yIDlVkqt2etRcGIY9P&#10;AkKW5iCinS7nIGqE+SIHWZXyP371AwAA//8DAFBLAQItABQABgAIAAAAIQC2gziS/gAAAOEBAAAT&#10;AAAAAAAAAAAAAAAAAAAAAABbQ29udGVudF9UeXBlc10ueG1sUEsBAi0AFAAGAAgAAAAhADj9If/W&#10;AAAAlAEAAAsAAAAAAAAAAAAAAAAALwEAAF9yZWxzLy5yZWxzUEsBAi0AFAAGAAgAAAAhACysJ3MP&#10;AgAAGwQAAA4AAAAAAAAAAAAAAAAALgIAAGRycy9lMm9Eb2MueG1sUEsBAi0AFAAGAAgAAAAhAG8V&#10;T3/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46DCFD38" w14:textId="77777777" w:rsidR="00C14FBF" w:rsidRDefault="00C14FBF" w:rsidP="00C14FBF">
                            <w:pPr>
                              <w:spacing w:after="0" w:line="240" w:lineRule="auto"/>
                              <w:textDirection w:val="btLr"/>
                            </w:pPr>
                          </w:p>
                          <w:p w14:paraId="26EB15CD" w14:textId="77777777" w:rsidR="00C14FBF" w:rsidRDefault="00C14FBF" w:rsidP="00C14FBF">
                            <w:pPr>
                              <w:spacing w:after="0" w:line="240" w:lineRule="auto"/>
                              <w:textDirection w:val="btLr"/>
                            </w:pPr>
                          </w:p>
                        </w:txbxContent>
                      </v:textbox>
                      <w10:wrap type="square" anchory="page"/>
                    </v:rect>
                  </w:pict>
                </mc:Fallback>
              </mc:AlternateContent>
            </w:r>
          </w:p>
        </w:tc>
      </w:tr>
      <w:tr w:rsidR="00C14FBF" w:rsidRPr="00E05ED8" w14:paraId="3004379D" w14:textId="77777777" w:rsidTr="00BB2F9E">
        <w:trPr>
          <w:gridAfter w:val="1"/>
          <w:wAfter w:w="78" w:type="dxa"/>
          <w:jc w:val="center"/>
        </w:trPr>
        <w:tc>
          <w:tcPr>
            <w:tcW w:w="9000" w:type="dxa"/>
            <w:gridSpan w:val="3"/>
          </w:tcPr>
          <w:p w14:paraId="6996F832" w14:textId="77777777" w:rsidR="00C14FBF" w:rsidRPr="00E05ED8" w:rsidRDefault="00C14FBF" w:rsidP="00BB2F9E">
            <w:pPr>
              <w:spacing w:line="240" w:lineRule="auto"/>
              <w:rPr>
                <w:sz w:val="24"/>
                <w:szCs w:val="24"/>
                <w:vertAlign w:val="superscript"/>
              </w:rPr>
            </w:pPr>
            <w:r w:rsidRPr="00E05ED8">
              <w:rPr>
                <w:rFonts w:ascii="TUOS Blake" w:hAnsi="TUOS Blake" w:cs="Arial"/>
                <w:color w:val="222222"/>
                <w:sz w:val="24"/>
                <w:szCs w:val="24"/>
                <w:shd w:val="clear" w:color="auto" w:fill="FFFFFF"/>
              </w:rPr>
              <w:t xml:space="preserve">I give permission for </w:t>
            </w:r>
            <w:r w:rsidRPr="00E05ED8">
              <w:rPr>
                <w:rFonts w:ascii="TUOS Blake" w:hAnsi="TUOS Blake" w:cs="Arial"/>
                <w:sz w:val="24"/>
                <w:szCs w:val="24"/>
                <w:shd w:val="clear" w:color="auto" w:fill="FFFFFF"/>
              </w:rPr>
              <w:t xml:space="preserve">the interview data that </w:t>
            </w:r>
            <w:r w:rsidRPr="00E05ED8">
              <w:rPr>
                <w:rFonts w:ascii="TUOS Blake" w:hAnsi="TUOS Blake" w:cs="Arial"/>
                <w:color w:val="222222"/>
                <w:sz w:val="24"/>
                <w:szCs w:val="24"/>
                <w:shd w:val="clear" w:color="auto" w:fill="FFFFFF"/>
              </w:rPr>
              <w:t xml:space="preserve">I provide to be deposited </w:t>
            </w:r>
            <w:r w:rsidRPr="00E05ED8">
              <w:rPr>
                <w:rFonts w:ascii="TUOS Blake" w:hAnsi="TUOS Blake" w:cs="Arial"/>
                <w:sz w:val="24"/>
                <w:szCs w:val="24"/>
                <w:shd w:val="clear" w:color="auto" w:fill="FFFFFF"/>
              </w:rPr>
              <w:t>in ORDA</w:t>
            </w:r>
            <w:r w:rsidRPr="00E05ED8">
              <w:rPr>
                <w:rFonts w:ascii="TUOS Blake" w:hAnsi="TUOS Blake" w:cs="Arial"/>
                <w:bCs/>
                <w:sz w:val="24"/>
                <w:szCs w:val="24"/>
                <w:shd w:val="clear" w:color="auto" w:fill="FFFFFF"/>
              </w:rPr>
              <w:t xml:space="preserve"> (see below) </w:t>
            </w:r>
            <w:r w:rsidRPr="00E05ED8">
              <w:rPr>
                <w:rFonts w:ascii="TUOS Blake" w:hAnsi="TUOS Blake" w:cs="Arial"/>
                <w:color w:val="222222"/>
                <w:sz w:val="24"/>
                <w:szCs w:val="24"/>
                <w:shd w:val="clear" w:color="auto" w:fill="FFFFFF"/>
              </w:rPr>
              <w:t>so it can be used for future research and learning.</w:t>
            </w:r>
          </w:p>
        </w:tc>
        <w:tc>
          <w:tcPr>
            <w:tcW w:w="630" w:type="dxa"/>
          </w:tcPr>
          <w:p w14:paraId="5FBC989D"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4864" behindDoc="0" locked="0" layoutInCell="1" allowOverlap="1" wp14:anchorId="106D0666" wp14:editId="419B27D5">
                      <wp:simplePos x="0" y="0"/>
                      <wp:positionH relativeFrom="column">
                        <wp:posOffset>29210</wp:posOffset>
                      </wp:positionH>
                      <wp:positionV relativeFrom="page">
                        <wp:posOffset>113030</wp:posOffset>
                      </wp:positionV>
                      <wp:extent cx="161925" cy="152400"/>
                      <wp:effectExtent l="0" t="0" r="28575" b="19050"/>
                      <wp:wrapNone/>
                      <wp:docPr id="47" name="Rectangle 47"/>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7A50D25" w14:textId="77777777" w:rsidR="00C14FBF" w:rsidRDefault="00C14FBF" w:rsidP="00C14FBF">
                                  <w:pPr>
                                    <w:spacing w:after="0" w:line="240" w:lineRule="auto"/>
                                    <w:textDirection w:val="btLr"/>
                                  </w:pPr>
                                </w:p>
                                <w:p w14:paraId="51F6087A"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106D0666" id="Rectangle 47" o:spid="_x0000_s1181" style="position:absolute;left:0;text-align:left;margin-left:2.3pt;margin-top:8.9pt;width:12.75pt;height:12pt;z-index:25168486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OGEAIAABsEAAAOAAAAZHJzL2Uyb0RvYy54bWysU01v2zAMvQ/YfxB0X2xnTdEYcXpolmFA&#10;sQVo9wMYWY4F6GuiGtv/fpTSJtl2GDDMB5mURPLx8Wl1PxrNjjKgcrbh1azkTFrhWmUPDf/+vP1w&#10;xxlGsC1oZ2XDJ4n8fv3+3WrwtZy73ulWBkZJLNaDb3gfo6+LAkUvDeDMeWnpsHPBQCQ3HIo2wEDZ&#10;jS7mZXlbDC60PjghEWl3czrk65y/66SI37oOZWS64YQt5jXkdZ/WYr2C+hDA90q8woB/QGFAWSp6&#10;TrWBCOwlqD9SGSWCQ9fFmXCmcF2nhMw9UDdV+Vs3Tz14mXshctCfacL/l1Z8PT75XSAaBo81kpm6&#10;GLtg0p/wsTGTNZ3JkmNkgjar22o5X3Am6KhazG/KTGZxCfYB42fpDEtGwwPNIlMEx0eMVJCuvl1J&#10;tazbKq3zPLRlAyVdlgsamQCSRachkml823C0h5wHnVZtiknROOGDDuwINGeSR+uGZwLKmQaMdEDo&#10;85fmTXV/CU0gNoD9KTgfnWRhVCRtamUafneOhrqX0H6yLYuTJ0FbkjVPcNFQNUmPgIzcRQSl/36P&#10;0GhLoC70JyuO+5EparYqP6ZsaW/v2mkXGHqxVQT5kTrbQSC1VlSfFEyVf7xAIDT6iyWJLKubNJ94&#10;7YRrZ3/tgBW9I55EDJydnIeYH0qiLNUnBWbyXl9Lkvi1n29d3vT6JwAAAP//AwBQSwMEFAAGAAgA&#10;AAAhABDhM5PdAAAABgEAAA8AAABkcnMvZG93bnJldi54bWxMj81OwzAQhO9IvIO1SNyoE1KVEuJU&#10;/KiCgnpo4QGceJtE2OsodtuUp+9yguPOjGa/KRajs+KAQ+g8KUgnCQik2puOGgVfn8ubOYgQNRlt&#10;PaGCEwZYlJcXhc6NP9IGD9vYCC6hkGsFbYx9LmWoW3Q6THyPxN7OD05HPodGmkEfudxZeZskM+l0&#10;R/yh1T0+t1h/b/dOQYWrp93qZO5f3qrpz/vyNfuw60yp66vx8QFExDH+heEXn9GhZKbK78kEYRVM&#10;Zxxk+Y4HsJ0lKYiK5XQOsizkf/zyDAAA//8DAFBLAQItABQABgAIAAAAIQC2gziS/gAAAOEBAAAT&#10;AAAAAAAAAAAAAAAAAAAAAABbQ29udGVudF9UeXBlc10ueG1sUEsBAi0AFAAGAAgAAAAhADj9If/W&#10;AAAAlAEAAAsAAAAAAAAAAAAAAAAALwEAAF9yZWxzLy5yZWxzUEsBAi0AFAAGAAgAAAAhAKkgw4YQ&#10;AgAAGwQAAA4AAAAAAAAAAAAAAAAALgIAAGRycy9lMm9Eb2MueG1sUEsBAi0AFAAGAAgAAAAhABDh&#10;M5PdAAAABgEAAA8AAAAAAAAAAAAAAAAAagQAAGRycy9kb3ducmV2LnhtbFBLBQYAAAAABAAEAPMA&#10;AAB0BQAAAAA=&#10;" filled="f" strokecolor="windowText" strokeweight="1.5pt">
                      <v:stroke startarrowwidth="narrow" startarrowlength="short" endarrowwidth="narrow" endarrowlength="short"/>
                      <v:textbox inset="2.53958mm,2.53958mm,2.53958mm,2.53958mm">
                        <w:txbxContent>
                          <w:p w14:paraId="37A50D25" w14:textId="77777777" w:rsidR="00C14FBF" w:rsidRDefault="00C14FBF" w:rsidP="00C14FBF">
                            <w:pPr>
                              <w:spacing w:after="0" w:line="240" w:lineRule="auto"/>
                              <w:textDirection w:val="btLr"/>
                            </w:pPr>
                          </w:p>
                          <w:p w14:paraId="51F6087A" w14:textId="77777777" w:rsidR="00C14FBF" w:rsidRDefault="00C14FBF" w:rsidP="00C14FBF">
                            <w:pPr>
                              <w:spacing w:after="0" w:line="240" w:lineRule="auto"/>
                              <w:textDirection w:val="btLr"/>
                            </w:pPr>
                          </w:p>
                        </w:txbxContent>
                      </v:textbox>
                      <w10:wrap anchory="page"/>
                    </v:rect>
                  </w:pict>
                </mc:Fallback>
              </mc:AlternateContent>
            </w:r>
          </w:p>
        </w:tc>
        <w:tc>
          <w:tcPr>
            <w:tcW w:w="630" w:type="dxa"/>
          </w:tcPr>
          <w:p w14:paraId="6137AD67"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91008" behindDoc="0" locked="0" layoutInCell="1" allowOverlap="1" wp14:anchorId="7853F9BB" wp14:editId="48A07597">
                      <wp:simplePos x="0" y="0"/>
                      <wp:positionH relativeFrom="column">
                        <wp:posOffset>33020</wp:posOffset>
                      </wp:positionH>
                      <wp:positionV relativeFrom="page">
                        <wp:posOffset>113030</wp:posOffset>
                      </wp:positionV>
                      <wp:extent cx="161925" cy="152400"/>
                      <wp:effectExtent l="0" t="0" r="28575" b="19050"/>
                      <wp:wrapNone/>
                      <wp:docPr id="51" name="Rectangle 51"/>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A1B1D3A" w14:textId="77777777" w:rsidR="00C14FBF" w:rsidRDefault="00C14FBF" w:rsidP="00C14FBF">
                                  <w:pPr>
                                    <w:spacing w:after="0" w:line="240" w:lineRule="auto"/>
                                    <w:textDirection w:val="btLr"/>
                                  </w:pPr>
                                </w:p>
                                <w:p w14:paraId="4D3CE800"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7853F9BB" id="Rectangle 51" o:spid="_x0000_s1182" style="position:absolute;left:0;text-align:left;margin-left:2.6pt;margin-top:8.9pt;width:12.75pt;height:12pt;z-index:25169100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e8iDwIAABsEAAAOAAAAZHJzL2Uyb0RvYy54bWysU01v2zAMvQ/YfxB0X2wHSdEYcXpolmFA&#10;sQVo9wMYWY4F6GuiGtv/fpTSJdl2GDDMB5mURPLx8Wn9MBrNTjKgcrbh1azkTFrhWmWPDf/2svtw&#10;zxlGsC1oZ2XDJ4n8YfP+3XrwtZy73ulWBkZJLNaDb3gfo6+LAkUvDeDMeWnpsHPBQCQ3HIs2wEDZ&#10;jS7mZXlXDC60PjghEWl3ez7km5y/66SIX7sOZWS64YQt5jXk9ZDWYrOG+hjA90q8wYB/QGFAWSp6&#10;SbWFCOw1qD9SGSWCQ9fFmXCmcF2nhMw9UDdV+Vs3zz14mXshctBfaML/l1Z8OT37fSAaBo81kpm6&#10;GLtg0p/wsTGTNV3IkmNkgjaru2o1X3Im6KhazhdlJrO4BvuA8ZN0hiWj4YFmkSmC0xNGKkhXf15J&#10;tazbKa3zPLRlAyVdlUsamQCSRachkml823C0x5wHnVZtiknROOGjDuwENGeSR+uGFwLKmQaMdEDo&#10;85fmTXV/CU0gtoD9OTgfnWVhVCRtamUafn+JhrqX0H60LYuTJ0FbkjVPcNFQNUmPgIzcRQSl/36P&#10;0GhLoK70JyuOh5EparYqFylb2ju4dtoHhl7sFEF+os72EEitFdUnBVPl768QCI3+bEkiq2qR5hNv&#10;nXDrHG4dsKJ3xJOIgbOz8xjzQ0mUpfqkwEze22tJEr/1863rm978AAAA//8DAFBLAwQUAAYACAAA&#10;ACEAGFl8wt4AAAAGAQAADwAAAGRycy9kb3ducmV2LnhtbEyPzU7DMBCE70i8g7VI3KjTptAS4lT8&#10;qKKl6oHCAzjxNomw11HstilPz3KC4+yMZr7NF4Oz4oh9aD0pGI8SEEiVNy3VCj4/ljdzECFqMtp6&#10;QgVnDLAoLi9ynRl/onc87mItuIRCphU0MXaZlKFq0Okw8h0Se3vfOx1Z9rU0vT5xubNykiR30umW&#10;eKHRHT43WH3tDk5Bieun/fps7l9W5fT7bfmabuw2Ver6anh8ABFxiH9h+MVndCiYqfQHMkFYBbcT&#10;DvJ5xg+wnSYzEKWC6XgOssjlf/ziBwAA//8DAFBLAQItABQABgAIAAAAIQC2gziS/gAAAOEBAAAT&#10;AAAAAAAAAAAAAAAAAAAAAABbQ29udGVudF9UeXBlc10ueG1sUEsBAi0AFAAGAAgAAAAhADj9If/W&#10;AAAAlAEAAAsAAAAAAAAAAAAAAAAALwEAAF9yZWxzLy5yZWxzUEsBAi0AFAAGAAgAAAAhAPGN7yIP&#10;AgAAGwQAAA4AAAAAAAAAAAAAAAAALgIAAGRycy9lMm9Eb2MueG1sUEsBAi0AFAAGAAgAAAAhABhZ&#10;fML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0A1B1D3A" w14:textId="77777777" w:rsidR="00C14FBF" w:rsidRDefault="00C14FBF" w:rsidP="00C14FBF">
                            <w:pPr>
                              <w:spacing w:after="0" w:line="240" w:lineRule="auto"/>
                              <w:textDirection w:val="btLr"/>
                            </w:pPr>
                          </w:p>
                          <w:p w14:paraId="4D3CE800"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560A69EF" w14:textId="77777777" w:rsidTr="00BB2F9E">
        <w:trPr>
          <w:gridAfter w:val="1"/>
          <w:wAfter w:w="78" w:type="dxa"/>
          <w:jc w:val="center"/>
        </w:trPr>
        <w:tc>
          <w:tcPr>
            <w:tcW w:w="9000" w:type="dxa"/>
            <w:gridSpan w:val="3"/>
          </w:tcPr>
          <w:p w14:paraId="2CD64ACB" w14:textId="77777777" w:rsidR="00C14FBF" w:rsidRPr="00E05ED8" w:rsidRDefault="00C14FBF" w:rsidP="00BB2F9E">
            <w:pPr>
              <w:spacing w:line="240" w:lineRule="auto"/>
              <w:rPr>
                <w:rFonts w:ascii="TUOS Blake" w:hAnsi="TUOS Blake" w:cs="Arial"/>
                <w:color w:val="222222"/>
                <w:sz w:val="24"/>
                <w:szCs w:val="24"/>
                <w:shd w:val="clear" w:color="auto" w:fill="FFFFFF"/>
              </w:rPr>
            </w:pPr>
            <w:r w:rsidRPr="00E05ED8">
              <w:rPr>
                <w:rFonts w:ascii="TUOS Blake" w:hAnsi="TUOS Blake" w:cs="Arial"/>
                <w:color w:val="222222"/>
                <w:sz w:val="24"/>
                <w:szCs w:val="24"/>
                <w:shd w:val="clear" w:color="auto" w:fill="FFFFFF"/>
              </w:rPr>
              <w:t xml:space="preserve">I understand there may be extreme circumstances when it may not be possible to safeguard the confidentiality of the data, for example if the safety of someone is at risk. </w:t>
            </w:r>
          </w:p>
          <w:p w14:paraId="77CC98BE" w14:textId="4916E1EC" w:rsidR="00C14FBF" w:rsidRPr="00E05ED8" w:rsidRDefault="00C14FBF" w:rsidP="00C14FBF">
            <w:pPr>
              <w:spacing w:line="240" w:lineRule="auto"/>
              <w:rPr>
                <w:rFonts w:ascii="TUOS Blake" w:hAnsi="TUOS Blake" w:cs="Arial"/>
                <w:color w:val="222222"/>
                <w:sz w:val="24"/>
                <w:szCs w:val="24"/>
                <w:shd w:val="clear" w:color="auto" w:fill="FFFFFF"/>
              </w:rPr>
            </w:pPr>
            <w:r w:rsidRPr="00E05ED8">
              <w:rPr>
                <w:rFonts w:ascii="TUOS Blake" w:hAnsi="TUOS Blake" w:cs="Arial"/>
                <w:color w:val="222222"/>
                <w:sz w:val="24"/>
                <w:szCs w:val="24"/>
                <w:shd w:val="clear" w:color="auto" w:fill="FFFFFF"/>
              </w:rPr>
              <w:lastRenderedPageBreak/>
              <w:t>In these circumstances the researcher will discuss the situation with their supervisor and take appropriate action.</w:t>
            </w:r>
          </w:p>
        </w:tc>
        <w:tc>
          <w:tcPr>
            <w:tcW w:w="630" w:type="dxa"/>
          </w:tcPr>
          <w:p w14:paraId="7F0CA071" w14:textId="77777777" w:rsidR="00C14FBF" w:rsidRPr="00E05ED8" w:rsidRDefault="00C14FBF" w:rsidP="00BB2F9E">
            <w:pPr>
              <w:spacing w:line="240" w:lineRule="auto"/>
              <w:jc w:val="center"/>
              <w:rPr>
                <w:noProof/>
                <w:sz w:val="24"/>
                <w:szCs w:val="24"/>
              </w:rPr>
            </w:pPr>
            <w:r w:rsidRPr="00E05ED8">
              <w:rPr>
                <w:noProof/>
                <w:sz w:val="24"/>
                <w:szCs w:val="24"/>
              </w:rPr>
              <w:lastRenderedPageBreak/>
              <mc:AlternateContent>
                <mc:Choice Requires="wps">
                  <w:drawing>
                    <wp:anchor distT="0" distB="0" distL="114300" distR="114300" simplePos="0" relativeHeight="251700224" behindDoc="0" locked="0" layoutInCell="1" allowOverlap="1" wp14:anchorId="4ECC0908" wp14:editId="22766E2F">
                      <wp:simplePos x="0" y="0"/>
                      <wp:positionH relativeFrom="column">
                        <wp:posOffset>55245</wp:posOffset>
                      </wp:positionH>
                      <wp:positionV relativeFrom="page">
                        <wp:posOffset>168275</wp:posOffset>
                      </wp:positionV>
                      <wp:extent cx="161925" cy="152400"/>
                      <wp:effectExtent l="0" t="0" r="28575" b="19050"/>
                      <wp:wrapNone/>
                      <wp:docPr id="54" name="Rectangle 54"/>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D24CFE4" w14:textId="77777777" w:rsidR="00C14FBF" w:rsidRDefault="00C14FBF" w:rsidP="00C14FBF">
                                  <w:pPr>
                                    <w:spacing w:after="0" w:line="240" w:lineRule="auto"/>
                                    <w:textDirection w:val="btLr"/>
                                  </w:pPr>
                                </w:p>
                                <w:p w14:paraId="58481054"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ECC0908" id="Rectangle 54" o:spid="_x0000_s1183" style="position:absolute;left:0;text-align:left;margin-left:4.35pt;margin-top:13.25pt;width:12.75pt;height:12pt;z-index:25170022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QvXDwIAABsEAAAOAAAAZHJzL2Uyb0RvYy54bWysU01v2zAMvQ/YfxB0X2wHTdEacXpolmFA&#10;sQVo9wMYSY4F6GuiGjv/fpTSJdl2GDDMB5mURPLx8Wn5MFnDDiqi9q7jzazmTDnhpXb7jn972Xy4&#10;4wwTOAnGO9Xxo0L+sHr/bjmGVs394I1UkVESh+0YOj6kFNqqQjEoCzjzQTk67H20kMiN+0pGGCm7&#10;NdW8rm+r0UcZohcKkXbXp0O+Kvn7Xon0te9RJWY6TthSWWNZd3mtVkto9xHCoMUbDPgHFBa0o6Ln&#10;VGtIwF6j/iOV1SJ69H2aCW8r3/daqNIDddPUv3XzPEBQpRciB8OZJvx/acWXw3PYRqJhDNgimbmL&#10;qY82/wkfmwpZxzNZakpM0GZz29zPF5wJOmoW85u6kFldgkPE9El5y7LR8UizKBTB4QkTFaSrP6/k&#10;Ws5vtDFlHsaxkZLe1wsamQCSRW8gkWmD7Di6fcmD3miZY3I0HvHRRHYAmjPJQ/rxhYByZgATHRD6&#10;8uV5U91fQjOINeBwCi5HJ1lYnUibRtuO352joR0UyI9OsnQMJGhHsuYZLlqqpugRkFG6SKDN3+8R&#10;GuMI1IX+bKVpNzFNzTb1ImfLezsvj9vIMIiNJshP1NkWIqm1ofqkYKr8/RUioTGfHUnkvrnJ80nX&#10;Trx2dtcOODF44kmkyNnJeUzloWTKcn1SYCHv7bVkiV/75dblTa9+AAAA//8DAFBLAwQUAAYACAAA&#10;ACEA+Mw1zN4AAAAGAQAADwAAAGRycy9kb3ducmV2LnhtbEyOzU7DMBCE70i8g7VI3KhD0pQSsqn4&#10;UUUL6qGFB3DibRIRr6PYbVOeHnOC42hG33z5YjSdONLgWssIt5MIBHFldcs1wufH8mYOwnnFWnWW&#10;CeFMDhbF5UWuMm1PvKXjztciQNhlCqHxvs+kdFVDRrmJ7YlDt7eDUT7EoZZ6UKcAN52Mo2gmjWo5&#10;PDSqp+eGqq/dwSCUtH7ar8/6/mVVTr/flq/Je7dJEK+vxscHEJ5G/zeGX/2gDkVwKu2BtRMdwvwu&#10;DBHiWQoi1Mk0BlEipFEKssjlf/3iBwAA//8DAFBLAQItABQABgAIAAAAIQC2gziS/gAAAOEBAAAT&#10;AAAAAAAAAAAAAAAAAAAAAABbQ29udGVudF9UeXBlc10ueG1sUEsBAi0AFAAGAAgAAAAhADj9If/W&#10;AAAAlAEAAAsAAAAAAAAAAAAAAAAALwEAAF9yZWxzLy5yZWxzUEsBAi0AFAAGAAgAAAAhAHQBC9cP&#10;AgAAGwQAAA4AAAAAAAAAAAAAAAAALgIAAGRycy9lMm9Eb2MueG1sUEsBAi0AFAAGAAgAAAAhAPjM&#10;Ncz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0D24CFE4" w14:textId="77777777" w:rsidR="00C14FBF" w:rsidRDefault="00C14FBF" w:rsidP="00C14FBF">
                            <w:pPr>
                              <w:spacing w:after="0" w:line="240" w:lineRule="auto"/>
                              <w:textDirection w:val="btLr"/>
                            </w:pPr>
                          </w:p>
                          <w:p w14:paraId="58481054" w14:textId="77777777" w:rsidR="00C14FBF" w:rsidRDefault="00C14FBF" w:rsidP="00C14FBF">
                            <w:pPr>
                              <w:spacing w:after="0" w:line="240" w:lineRule="auto"/>
                              <w:textDirection w:val="btLr"/>
                            </w:pPr>
                          </w:p>
                        </w:txbxContent>
                      </v:textbox>
                      <w10:wrap anchory="page"/>
                    </v:rect>
                  </w:pict>
                </mc:Fallback>
              </mc:AlternateContent>
            </w:r>
          </w:p>
        </w:tc>
        <w:tc>
          <w:tcPr>
            <w:tcW w:w="630" w:type="dxa"/>
          </w:tcPr>
          <w:p w14:paraId="2273F854" w14:textId="77777777" w:rsidR="00C14FBF" w:rsidRPr="00E05ED8" w:rsidRDefault="00C14FBF" w:rsidP="00BB2F9E">
            <w:pPr>
              <w:spacing w:line="240" w:lineRule="auto"/>
              <w:jc w:val="center"/>
              <w:rPr>
                <w:noProof/>
                <w:sz w:val="24"/>
                <w:szCs w:val="24"/>
              </w:rPr>
            </w:pPr>
            <w:r w:rsidRPr="00E05ED8">
              <w:rPr>
                <w:noProof/>
                <w:sz w:val="24"/>
                <w:szCs w:val="24"/>
              </w:rPr>
              <mc:AlternateContent>
                <mc:Choice Requires="wps">
                  <w:drawing>
                    <wp:anchor distT="0" distB="0" distL="114300" distR="114300" simplePos="0" relativeHeight="251701248" behindDoc="0" locked="0" layoutInCell="1" allowOverlap="1" wp14:anchorId="3D93362C" wp14:editId="2C7A2C83">
                      <wp:simplePos x="0" y="0"/>
                      <wp:positionH relativeFrom="column">
                        <wp:posOffset>27940</wp:posOffset>
                      </wp:positionH>
                      <wp:positionV relativeFrom="page">
                        <wp:posOffset>172085</wp:posOffset>
                      </wp:positionV>
                      <wp:extent cx="161925" cy="152400"/>
                      <wp:effectExtent l="0" t="0" r="28575" b="19050"/>
                      <wp:wrapNone/>
                      <wp:docPr id="55" name="Rectangle 55"/>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30CF588A" w14:textId="77777777" w:rsidR="00C14FBF" w:rsidRDefault="00C14FBF" w:rsidP="00C14FBF">
                                  <w:pPr>
                                    <w:spacing w:after="0" w:line="240" w:lineRule="auto"/>
                                    <w:textDirection w:val="btLr"/>
                                  </w:pPr>
                                </w:p>
                                <w:p w14:paraId="1D846F7D"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D93362C" id="Rectangle 55" o:spid="_x0000_s1184" style="position:absolute;left:0;text-align:left;margin-left:2.2pt;margin-top:13.55pt;width:12.75pt;height:12pt;z-index:25170124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lcSDwIAABsEAAAOAAAAZHJzL2Uyb0RvYy54bWysU01v2zAMvQ/YfxB0X2wHTdAYcXpolmFA&#10;sQVo9wMYWY4F6GuiGtv/fpTSJdl2GDDMB5mURPLx8Wn9MBrNTjKgcrbh1azkTFrhWmWPDf/2svtw&#10;zxlGsC1oZ2XDJ4n8YfP+3XrwtZy73ulWBkZJLNaDb3gfo6+LAkUvDeDMeWnpsHPBQCQ3HIs2wEDZ&#10;jS7mZbksBhdaH5yQiLS7PR/yTc7fdVLEr12HMjLdcMIW8xryekhrsVlDfQzgeyXeYMA/oDCgLBW9&#10;pNpCBPYa1B+pjBLBoeviTDhTuK5TQuYeqJuq/K2b5x68zL0QOegvNOH/Syu+nJ79PhANg8cayUxd&#10;jF0w6U/42JjJmi5kyTEyQZvVslrNF5wJOqoW87syk1lcg33A+Ek6w5LR8ECzyBTB6QkjFaSrP6+k&#10;WtbtlNZ5HtqygZKuygWNTADJotMQyTS+bTjaY86DTqs2xaRonPBRB3YCmjPJo3XDCwHlTANGOiD0&#10;+Uvzprq/hCYQW8D+HJyPzrIwKpI2tTINv79EQ91LaD/alsXJk6AtyZonuGiomqRHQEbuIoLSf79H&#10;aLQlUFf6kxXHw8gUNVuVy5Qt7R1cO+0DQy92iiA/UWd7CKTWiuqTgqny91cIhEZ/tiSRVXWX5hNv&#10;nXDrHG4dsKJ3xJOIgbOz8xjzQ0mUpfqkwEze22tJEr/1863rm978AAAA//8DAFBLAwQUAAYACAAA&#10;ACEAU4Gort4AAAAGAQAADwAAAGRycy9kb3ducmV2LnhtbEyOy07DMBBF90j8gzVI7KiTNDwSMql4&#10;qIKCumjhA5x4mkTE4yh225Svx6xgeXWvzj3FYjK9ONDoOssI8SwCQVxb3XGD8PmxvLoD4bxirXrL&#10;hHAiB4vy/KxQubZH3tBh6xsRIOxyhdB6P+RSurolo9zMDsSh29nRKB/i2Eg9qmOAm14mUXQjjeo4&#10;PLRqoKeW6q/t3iBUtHrcrU46e36t0u+35cv8vV/PES8vpod7EJ4m/zeGX/2gDmVwquyetRM9QpqG&#10;IUJyG4MIdZJlICqE6zgGWRbyv375AwAA//8DAFBLAQItABQABgAIAAAAIQC2gziS/gAAAOEBAAAT&#10;AAAAAAAAAAAAAAAAAAAAAABbQ29udGVudF9UeXBlc10ueG1sUEsBAi0AFAAGAAgAAAAhADj9If/W&#10;AAAAlAEAAAsAAAAAAAAAAAAAAAAALwEAAF9yZWxzLy5yZWxzUEsBAi0AFAAGAAgAAAAhALqSVxIP&#10;AgAAGwQAAA4AAAAAAAAAAAAAAAAALgIAAGRycy9lMm9Eb2MueG1sUEsBAi0AFAAGAAgAAAAhAFOB&#10;qK7eAAAABgEAAA8AAAAAAAAAAAAAAAAAaQQAAGRycy9kb3ducmV2LnhtbFBLBQYAAAAABAAEAPMA&#10;AAB0BQAAAAA=&#10;" filled="f" strokecolor="windowText" strokeweight="1.5pt">
                      <v:stroke startarrowwidth="narrow" startarrowlength="short" endarrowwidth="narrow" endarrowlength="short"/>
                      <v:textbox inset="2.53958mm,2.53958mm,2.53958mm,2.53958mm">
                        <w:txbxContent>
                          <w:p w14:paraId="30CF588A" w14:textId="77777777" w:rsidR="00C14FBF" w:rsidRDefault="00C14FBF" w:rsidP="00C14FBF">
                            <w:pPr>
                              <w:spacing w:after="0" w:line="240" w:lineRule="auto"/>
                              <w:textDirection w:val="btLr"/>
                            </w:pPr>
                          </w:p>
                          <w:p w14:paraId="1D846F7D"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5994AE2D" w14:textId="77777777" w:rsidTr="00BB2F9E">
        <w:trPr>
          <w:gridAfter w:val="1"/>
          <w:wAfter w:w="78" w:type="dxa"/>
          <w:jc w:val="center"/>
        </w:trPr>
        <w:tc>
          <w:tcPr>
            <w:tcW w:w="9000" w:type="dxa"/>
            <w:gridSpan w:val="3"/>
          </w:tcPr>
          <w:p w14:paraId="688ED13C" w14:textId="77777777" w:rsidR="00C14FBF" w:rsidRPr="00E05ED8" w:rsidRDefault="00C14FBF" w:rsidP="00BB2F9E">
            <w:pPr>
              <w:spacing w:after="80" w:line="240" w:lineRule="auto"/>
              <w:rPr>
                <w:b/>
                <w:sz w:val="24"/>
                <w:szCs w:val="24"/>
              </w:rPr>
            </w:pPr>
            <w:r w:rsidRPr="00E05ED8">
              <w:rPr>
                <w:b/>
                <w:sz w:val="24"/>
                <w:szCs w:val="24"/>
              </w:rPr>
              <w:t>So that the information you provide can be used legally by the researchers</w:t>
            </w:r>
          </w:p>
        </w:tc>
        <w:tc>
          <w:tcPr>
            <w:tcW w:w="630" w:type="dxa"/>
          </w:tcPr>
          <w:p w14:paraId="49FDDBB7" w14:textId="77777777" w:rsidR="00C14FBF" w:rsidRPr="00E05ED8" w:rsidRDefault="00C14FBF" w:rsidP="00BB2F9E">
            <w:pPr>
              <w:spacing w:after="80" w:line="240" w:lineRule="auto"/>
              <w:jc w:val="center"/>
              <w:rPr>
                <w:sz w:val="24"/>
                <w:szCs w:val="24"/>
              </w:rPr>
            </w:pPr>
          </w:p>
        </w:tc>
        <w:tc>
          <w:tcPr>
            <w:tcW w:w="630" w:type="dxa"/>
          </w:tcPr>
          <w:p w14:paraId="2AE2CB0E" w14:textId="77777777" w:rsidR="00C14FBF" w:rsidRPr="00E05ED8" w:rsidRDefault="00C14FBF" w:rsidP="00BB2F9E">
            <w:pPr>
              <w:spacing w:after="80" w:line="240" w:lineRule="auto"/>
              <w:jc w:val="center"/>
              <w:rPr>
                <w:sz w:val="24"/>
                <w:szCs w:val="24"/>
              </w:rPr>
            </w:pPr>
          </w:p>
        </w:tc>
      </w:tr>
      <w:tr w:rsidR="00C14FBF" w:rsidRPr="00E05ED8" w14:paraId="3705DBBD" w14:textId="77777777" w:rsidTr="00BB2F9E">
        <w:trPr>
          <w:gridAfter w:val="1"/>
          <w:wAfter w:w="78" w:type="dxa"/>
          <w:jc w:val="center"/>
        </w:trPr>
        <w:tc>
          <w:tcPr>
            <w:tcW w:w="9000" w:type="dxa"/>
            <w:gridSpan w:val="3"/>
          </w:tcPr>
          <w:p w14:paraId="37EAE93D" w14:textId="77777777" w:rsidR="00C14FBF" w:rsidRPr="00E05ED8" w:rsidRDefault="00C14FBF" w:rsidP="00BB2F9E">
            <w:pPr>
              <w:spacing w:line="240" w:lineRule="auto"/>
              <w:rPr>
                <w:sz w:val="24"/>
                <w:szCs w:val="24"/>
              </w:rPr>
            </w:pPr>
            <w:r w:rsidRPr="00E05ED8">
              <w:rPr>
                <w:sz w:val="24"/>
                <w:szCs w:val="24"/>
              </w:rPr>
              <w:t xml:space="preserve">I agree to assign the copyright I hold in any </w:t>
            </w:r>
            <w:r>
              <w:rPr>
                <w:sz w:val="24"/>
                <w:szCs w:val="24"/>
              </w:rPr>
              <w:t>data</w:t>
            </w:r>
            <w:r w:rsidRPr="00E05ED8">
              <w:rPr>
                <w:sz w:val="24"/>
                <w:szCs w:val="24"/>
              </w:rPr>
              <w:t xml:space="preserve"> generated as part of this project to The University of Sheffield.</w:t>
            </w:r>
          </w:p>
        </w:tc>
        <w:tc>
          <w:tcPr>
            <w:tcW w:w="630" w:type="dxa"/>
          </w:tcPr>
          <w:p w14:paraId="4A028A6C"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85888" behindDoc="0" locked="0" layoutInCell="1" allowOverlap="1" wp14:anchorId="223728B4" wp14:editId="39213624">
                      <wp:simplePos x="0" y="0"/>
                      <wp:positionH relativeFrom="column">
                        <wp:posOffset>29210</wp:posOffset>
                      </wp:positionH>
                      <wp:positionV relativeFrom="page">
                        <wp:posOffset>127000</wp:posOffset>
                      </wp:positionV>
                      <wp:extent cx="161925" cy="152400"/>
                      <wp:effectExtent l="0" t="0" r="28575" b="19050"/>
                      <wp:wrapNone/>
                      <wp:docPr id="52" name="Rectangle 52"/>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689BDC6E" w14:textId="77777777" w:rsidR="00C14FBF" w:rsidRDefault="00C14FBF" w:rsidP="00C14FBF">
                                  <w:pPr>
                                    <w:spacing w:after="0" w:line="240" w:lineRule="auto"/>
                                    <w:textDirection w:val="btLr"/>
                                  </w:pPr>
                                </w:p>
                                <w:p w14:paraId="3E6456EE"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23728B4" id="Rectangle 52" o:spid="_x0000_s1185" style="position:absolute;left:0;text-align:left;margin-left:2.3pt;margin-top:10pt;width:12.75pt;height:12pt;z-index:25168588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nEAIAABsEAAAOAAAAZHJzL2Uyb0RvYy54bWysU01v2zAMvQ/YfxB0X2wHTdcYcXpolmFA&#10;sQVo9wMYWY4F6GuiGtv/fpTSJtl2GDDMB5mURPLx8Wl1PxrNjjKgcrbh1azkTFrhWmUPDf/+vP1w&#10;xxlGsC1oZ2XDJ4n8fv3+3WrwtZy73ulWBkZJLNaDb3gfo6+LAkUvDeDMeWnpsHPBQCQ3HIo2wEDZ&#10;jS7mZXlbDC60PjghEWl3czrk65y/66SI37oOZWS64YQt5jXkdZ/WYr2C+hDA90q8woB/QGFAWSp6&#10;TrWBCOwlqD9SGSWCQ9fFmXCmcF2nhMw9UDdV+Vs3Tz14mXshctCfacL/l1Z8PT75XSAaBo81kpm6&#10;GLtg0p/wsTGTNZ3JkmNkgjar22o5X3Am6KhazG/KTGZxCfYB42fpDEtGwwPNIlMEx0eMVJCuvl1J&#10;tazbKq3zPLRlAyVdlgsamQCSRachkml823C0h5wHnVZtiknROOGDDuwINGeSR+uGZwLKmQaMdEDo&#10;85fmTXV/CU0gNoD9KTgfnWRhVCRtamUafneOhrqX0H6yLYuTJ0FbkjVPcNFQNUmPgIzcRQSl/36P&#10;0GhLoC70JyuO+5EparYqP6ZsaW/v2mkXGHqxVQT5kTrbQSC1VlSfFEyVf7xAIDT6iyWJLKubNJ94&#10;7YRrZ3/tgBW9I55EDJydnIeYH0qiLNUnBWbyXl9Lkvi1n29d3vT6JwAAAP//AwBQSwMEFAAGAAgA&#10;AAAhAIaRjH3bAAAABgEAAA8AAABkcnMvZG93bnJldi54bWxMjstOwzAQRfdI/IM1SOyoXRJVEOJU&#10;PFRBi1hQ+AAnniYR9jiK3Tbl6xlWsLwP3XvK5eSdOOAY+0Aa5jMFAqkJtqdWw+fH6uoGREyGrHGB&#10;UMMJIyyr87PSFDYc6R0P29QKHqFYGA1dSkMhZWw69CbOwoDE2S6M3iSWYyvtaI487p28VmohvemJ&#10;Hzoz4GOHzdd27zXUuH7YrU/29umlzr83q+fs1b1lWl9eTPd3IBJO6a8Mv/iMDhUz1WFPNgqnIV9w&#10;UQOfgOA4U3MQNdu5AlmV8j9+9QMAAP//AwBQSwECLQAUAAYACAAAACEAtoM4kv4AAADhAQAAEwAA&#10;AAAAAAAAAAAAAAAAAAAAW0NvbnRlbnRfVHlwZXNdLnhtbFBLAQItABQABgAIAAAAIQA4/SH/1gAA&#10;AJQBAAALAAAAAAAAAAAAAAAAAC8BAABfcmVscy8ucmVsc1BLAQItABQABgAIAAAAIQA/HrPnEAIA&#10;ABsEAAAOAAAAAAAAAAAAAAAAAC4CAABkcnMvZTJvRG9jLnhtbFBLAQItABQABgAIAAAAIQCGkYx9&#10;2wAAAAYBAAAPAAAAAAAAAAAAAAAAAGoEAABkcnMvZG93bnJldi54bWxQSwUGAAAAAAQABADzAAAA&#10;cgUAAAAA&#10;" filled="f" strokecolor="windowText" strokeweight="1.5pt">
                      <v:stroke startarrowwidth="narrow" startarrowlength="short" endarrowwidth="narrow" endarrowlength="short"/>
                      <v:textbox inset="2.53958mm,2.53958mm,2.53958mm,2.53958mm">
                        <w:txbxContent>
                          <w:p w14:paraId="689BDC6E" w14:textId="77777777" w:rsidR="00C14FBF" w:rsidRDefault="00C14FBF" w:rsidP="00C14FBF">
                            <w:pPr>
                              <w:spacing w:after="0" w:line="240" w:lineRule="auto"/>
                              <w:textDirection w:val="btLr"/>
                            </w:pPr>
                          </w:p>
                          <w:p w14:paraId="3E6456EE" w14:textId="77777777" w:rsidR="00C14FBF" w:rsidRDefault="00C14FBF" w:rsidP="00C14FBF">
                            <w:pPr>
                              <w:spacing w:after="0" w:line="240" w:lineRule="auto"/>
                              <w:textDirection w:val="btLr"/>
                            </w:pPr>
                          </w:p>
                        </w:txbxContent>
                      </v:textbox>
                      <w10:wrap anchory="page"/>
                    </v:rect>
                  </w:pict>
                </mc:Fallback>
              </mc:AlternateContent>
            </w:r>
          </w:p>
        </w:tc>
        <w:tc>
          <w:tcPr>
            <w:tcW w:w="630" w:type="dxa"/>
          </w:tcPr>
          <w:p w14:paraId="5E853317" w14:textId="77777777" w:rsidR="00C14FBF" w:rsidRPr="00E05ED8" w:rsidRDefault="00C14FBF" w:rsidP="00BB2F9E">
            <w:pPr>
              <w:spacing w:line="240" w:lineRule="auto"/>
              <w:jc w:val="center"/>
              <w:rPr>
                <w:sz w:val="24"/>
                <w:szCs w:val="24"/>
              </w:rPr>
            </w:pPr>
            <w:r w:rsidRPr="00E05ED8">
              <w:rPr>
                <w:noProof/>
                <w:sz w:val="24"/>
                <w:szCs w:val="24"/>
              </w:rPr>
              <mc:AlternateContent>
                <mc:Choice Requires="wps">
                  <w:drawing>
                    <wp:anchor distT="0" distB="0" distL="114300" distR="114300" simplePos="0" relativeHeight="251692032" behindDoc="0" locked="0" layoutInCell="1" allowOverlap="1" wp14:anchorId="4A26D81F" wp14:editId="4F3DFD52">
                      <wp:simplePos x="0" y="0"/>
                      <wp:positionH relativeFrom="column">
                        <wp:posOffset>25400</wp:posOffset>
                      </wp:positionH>
                      <wp:positionV relativeFrom="page">
                        <wp:posOffset>127000</wp:posOffset>
                      </wp:positionV>
                      <wp:extent cx="161925" cy="152400"/>
                      <wp:effectExtent l="0" t="0" r="28575" b="19050"/>
                      <wp:wrapNone/>
                      <wp:docPr id="53" name="Rectangle 53"/>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69A434FF" w14:textId="77777777" w:rsidR="00C14FBF" w:rsidRDefault="00C14FBF" w:rsidP="00C14FBF">
                                  <w:pPr>
                                    <w:spacing w:after="0" w:line="240" w:lineRule="auto"/>
                                    <w:textDirection w:val="btLr"/>
                                  </w:pPr>
                                </w:p>
                                <w:p w14:paraId="5B9205C8" w14:textId="77777777" w:rsidR="00C14FBF" w:rsidRDefault="00C14FBF" w:rsidP="00C14FBF">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A26D81F" id="Rectangle 53" o:spid="_x0000_s1186" style="position:absolute;left:0;text-align:left;margin-left:2pt;margin-top:10pt;width:12.75pt;height:12pt;z-index:251692032;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n+BDwIAABsEAAAOAAAAZHJzL2Uyb0RvYy54bWysU01v2zAMvQ/YfxB0X2wHTZEYcXpolmFA&#10;sQVo9wMYWY4F6GuiGtv/fpTSJdl2GDDMB5mURPLx8Wn9MBrNTjKgcrbh1azkTFrhWmWPDf/2svuw&#10;5Awj2Ba0s7Lhk0T+sHn/bj34Ws5d73QrA6MkFuvBN7yP0ddFgaKXBnDmvLR02LlgIJIbjkUbYKDs&#10;RhfzsrwvBhdaH5yQiLS7PR/yTc7fdVLEr12HMjLdcMIW8xryekhrsVlDfQzgeyXeYMA/oDCgLBW9&#10;pNpCBPYa1B+pjBLBoeviTDhTuK5TQuYeqJuq/K2b5x68zL0QOegvNOH/Syu+nJ79PhANg8cayUxd&#10;jF0w6U/42JjJmi5kyTEyQZvVfbWaLzgTdFQt5ndlJrO4BvuA8ZN0hiWj4YFmkSmC0xNGKkhXf15J&#10;tazbKa3zPLRlAyVdlQsamQCSRachkml823C0x5wHnVZtiknROOGjDuwENGeSR+uGFwLKmQaMdEDo&#10;85fmTXV/CU0gtoD9OTgfnWVhVCRtamUavrxEQ91LaD/alsXJk6AtyZonuGiomqRHQEbuIoLSf79H&#10;aLQlUFf6kxXHw8gUNVuVy5Qt7R1cO+0DQy92iiA/UWd7CKTWiuqTgqny91cIhEZ/tiSRVXWX5hNv&#10;nXDrHG4dsKJ3xJOIgbOz8xjzQ0mUpfqkwEze22tJEr/1863rm978AAAA//8DAFBLAwQUAAYACAAA&#10;ACEASQbJOtwAAAAGAQAADwAAAGRycy9kb3ducmV2LnhtbEyPzU7DMBCE70i8g7VI3KhDWxAN2VT8&#10;qIKCOFB4ACfeJhH2OordNuXpWU5w3JnVzDfFcvRO7WmIXWCEy0kGirgOtuMG4fNjdXEDKibD1rjA&#10;hHCkCMvy9KQwuQ0Hfqf9JjVKQjjmBqFNqc+1jnVL3sRJ6InF24bBmyTn0Gg7mIOEe6enWXatvelY&#10;GlrT00NL9ddm5xEqWt9v10e7eHyu5t8vq6fZq3ubIZ6fjXe3oBKN6e8ZfvEFHUphqsKObVQOYS5L&#10;EoKUgBJ7urgCVYksui4L/R+//AEAAP//AwBQSwECLQAUAAYACAAAACEAtoM4kv4AAADhAQAAEwAA&#10;AAAAAAAAAAAAAAAAAAAAW0NvbnRlbnRfVHlwZXNdLnhtbFBLAQItABQABgAIAAAAIQA4/SH/1gAA&#10;AJQBAAALAAAAAAAAAAAAAAAAAC8BAABfcmVscy8ucmVsc1BLAQItABQABgAIAAAAIQBLzn+BDwIA&#10;ABsEAAAOAAAAAAAAAAAAAAAAAC4CAABkcnMvZTJvRG9jLnhtbFBLAQItABQABgAIAAAAIQBJBsk6&#10;3AAAAAYBAAAPAAAAAAAAAAAAAAAAAGkEAABkcnMvZG93bnJldi54bWxQSwUGAAAAAAQABADzAAAA&#10;cgUAAAAA&#10;" filled="f" strokecolor="windowText" strokeweight="1.5pt">
                      <v:stroke startarrowwidth="narrow" startarrowlength="short" endarrowwidth="narrow" endarrowlength="short"/>
                      <v:textbox inset="2.53958mm,2.53958mm,2.53958mm,2.53958mm">
                        <w:txbxContent>
                          <w:p w14:paraId="69A434FF" w14:textId="77777777" w:rsidR="00C14FBF" w:rsidRDefault="00C14FBF" w:rsidP="00C14FBF">
                            <w:pPr>
                              <w:spacing w:after="0" w:line="240" w:lineRule="auto"/>
                              <w:textDirection w:val="btLr"/>
                            </w:pPr>
                          </w:p>
                          <w:p w14:paraId="5B9205C8" w14:textId="77777777" w:rsidR="00C14FBF" w:rsidRDefault="00C14FBF" w:rsidP="00C14FBF">
                            <w:pPr>
                              <w:spacing w:after="0" w:line="240" w:lineRule="auto"/>
                              <w:textDirection w:val="btLr"/>
                            </w:pPr>
                          </w:p>
                        </w:txbxContent>
                      </v:textbox>
                      <w10:wrap anchory="page"/>
                    </v:rect>
                  </w:pict>
                </mc:Fallback>
              </mc:AlternateContent>
            </w:r>
          </w:p>
        </w:tc>
      </w:tr>
      <w:tr w:rsidR="00C14FBF" w:rsidRPr="00E05ED8" w14:paraId="06F1A088" w14:textId="77777777" w:rsidTr="00BB2F9E">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Ex>
        <w:trPr>
          <w:trHeight w:val="68"/>
        </w:trPr>
        <w:tc>
          <w:tcPr>
            <w:tcW w:w="4962" w:type="dxa"/>
          </w:tcPr>
          <w:p w14:paraId="76CBA817" w14:textId="77777777" w:rsidR="00C14FBF" w:rsidRPr="00E05ED8" w:rsidRDefault="00C14FBF" w:rsidP="00BB2F9E">
            <w:pPr>
              <w:rPr>
                <w:sz w:val="24"/>
                <w:szCs w:val="24"/>
              </w:rPr>
            </w:pPr>
          </w:p>
        </w:tc>
        <w:tc>
          <w:tcPr>
            <w:tcW w:w="2693" w:type="dxa"/>
          </w:tcPr>
          <w:p w14:paraId="7DFC70AA" w14:textId="77777777" w:rsidR="00C14FBF" w:rsidRPr="00E05ED8" w:rsidRDefault="00C14FBF" w:rsidP="00BB2F9E">
            <w:pPr>
              <w:rPr>
                <w:sz w:val="24"/>
                <w:szCs w:val="24"/>
              </w:rPr>
            </w:pPr>
          </w:p>
        </w:tc>
        <w:tc>
          <w:tcPr>
            <w:tcW w:w="2688" w:type="dxa"/>
            <w:gridSpan w:val="4"/>
          </w:tcPr>
          <w:p w14:paraId="587B22C4" w14:textId="77777777" w:rsidR="00C14FBF" w:rsidRPr="00E05ED8" w:rsidRDefault="00C14FBF" w:rsidP="00BB2F9E">
            <w:pPr>
              <w:rPr>
                <w:sz w:val="24"/>
                <w:szCs w:val="24"/>
              </w:rPr>
            </w:pPr>
          </w:p>
        </w:tc>
      </w:tr>
      <w:tr w:rsidR="00C14FBF" w:rsidRPr="00E05ED8" w14:paraId="4FB112EF" w14:textId="77777777" w:rsidTr="00BB2F9E">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Ex>
        <w:trPr>
          <w:trHeight w:val="139"/>
        </w:trPr>
        <w:tc>
          <w:tcPr>
            <w:tcW w:w="4962" w:type="dxa"/>
          </w:tcPr>
          <w:p w14:paraId="7EA84763" w14:textId="77777777" w:rsidR="00C14FBF" w:rsidRDefault="00C14FBF" w:rsidP="00BB2F9E">
            <w:pPr>
              <w:rPr>
                <w:sz w:val="24"/>
                <w:szCs w:val="24"/>
              </w:rPr>
            </w:pPr>
          </w:p>
          <w:p w14:paraId="18C793D5" w14:textId="77777777" w:rsidR="00C14FBF" w:rsidRDefault="00C14FBF" w:rsidP="00BB2F9E">
            <w:pPr>
              <w:rPr>
                <w:sz w:val="24"/>
                <w:szCs w:val="24"/>
              </w:rPr>
            </w:pPr>
          </w:p>
          <w:p w14:paraId="3B7F1763" w14:textId="77777777" w:rsidR="00C14FBF" w:rsidRDefault="00C14FBF" w:rsidP="00BB2F9E">
            <w:pPr>
              <w:rPr>
                <w:sz w:val="24"/>
                <w:szCs w:val="24"/>
              </w:rPr>
            </w:pPr>
          </w:p>
          <w:p w14:paraId="15B115F9" w14:textId="77777777" w:rsidR="00C14FBF" w:rsidRDefault="00C14FBF" w:rsidP="00BB2F9E">
            <w:pPr>
              <w:rPr>
                <w:sz w:val="24"/>
                <w:szCs w:val="24"/>
              </w:rPr>
            </w:pPr>
          </w:p>
          <w:p w14:paraId="45A49F3D" w14:textId="77777777" w:rsidR="00C14FBF" w:rsidRPr="00E05ED8" w:rsidRDefault="00C14FBF" w:rsidP="00BB2F9E">
            <w:pPr>
              <w:rPr>
                <w:sz w:val="24"/>
                <w:szCs w:val="24"/>
              </w:rPr>
            </w:pPr>
            <w:r w:rsidRPr="00E05ED8">
              <w:rPr>
                <w:sz w:val="24"/>
                <w:szCs w:val="24"/>
              </w:rPr>
              <w:t>Name of participant  [printed]</w:t>
            </w:r>
          </w:p>
        </w:tc>
        <w:tc>
          <w:tcPr>
            <w:tcW w:w="2693" w:type="dxa"/>
          </w:tcPr>
          <w:p w14:paraId="577DC053" w14:textId="77777777" w:rsidR="00C14FBF" w:rsidRDefault="00C14FBF" w:rsidP="00BB2F9E">
            <w:pPr>
              <w:rPr>
                <w:sz w:val="24"/>
                <w:szCs w:val="24"/>
              </w:rPr>
            </w:pPr>
          </w:p>
          <w:p w14:paraId="0E480FD7" w14:textId="77777777" w:rsidR="00C14FBF" w:rsidRDefault="00C14FBF" w:rsidP="00BB2F9E">
            <w:pPr>
              <w:rPr>
                <w:sz w:val="24"/>
                <w:szCs w:val="24"/>
              </w:rPr>
            </w:pPr>
          </w:p>
          <w:p w14:paraId="7D945CDB" w14:textId="77777777" w:rsidR="00C14FBF" w:rsidRDefault="00C14FBF" w:rsidP="00BB2F9E">
            <w:pPr>
              <w:rPr>
                <w:sz w:val="24"/>
                <w:szCs w:val="24"/>
              </w:rPr>
            </w:pPr>
          </w:p>
          <w:p w14:paraId="3FBB2EC7" w14:textId="77777777" w:rsidR="00C14FBF" w:rsidRDefault="00C14FBF" w:rsidP="00BB2F9E">
            <w:pPr>
              <w:rPr>
                <w:sz w:val="24"/>
                <w:szCs w:val="24"/>
              </w:rPr>
            </w:pPr>
          </w:p>
          <w:p w14:paraId="0AFE4D75" w14:textId="77777777" w:rsidR="00C14FBF" w:rsidRPr="00E05ED8" w:rsidRDefault="00C14FBF" w:rsidP="00BB2F9E">
            <w:pPr>
              <w:rPr>
                <w:sz w:val="24"/>
                <w:szCs w:val="24"/>
              </w:rPr>
            </w:pPr>
            <w:r w:rsidRPr="00E05ED8">
              <w:rPr>
                <w:sz w:val="24"/>
                <w:szCs w:val="24"/>
              </w:rPr>
              <w:t>Signature</w:t>
            </w:r>
          </w:p>
        </w:tc>
        <w:tc>
          <w:tcPr>
            <w:tcW w:w="2688" w:type="dxa"/>
            <w:gridSpan w:val="4"/>
          </w:tcPr>
          <w:p w14:paraId="58EE27B7" w14:textId="77777777" w:rsidR="00C14FBF" w:rsidRDefault="00C14FBF" w:rsidP="00BB2F9E">
            <w:pPr>
              <w:rPr>
                <w:sz w:val="24"/>
                <w:szCs w:val="24"/>
              </w:rPr>
            </w:pPr>
          </w:p>
          <w:p w14:paraId="437689BF" w14:textId="77777777" w:rsidR="00C14FBF" w:rsidRDefault="00C14FBF" w:rsidP="00BB2F9E">
            <w:pPr>
              <w:rPr>
                <w:sz w:val="24"/>
                <w:szCs w:val="24"/>
              </w:rPr>
            </w:pPr>
          </w:p>
          <w:p w14:paraId="358F3E4D" w14:textId="77777777" w:rsidR="00C14FBF" w:rsidRDefault="00C14FBF" w:rsidP="00BB2F9E">
            <w:pPr>
              <w:rPr>
                <w:sz w:val="24"/>
                <w:szCs w:val="24"/>
              </w:rPr>
            </w:pPr>
          </w:p>
          <w:p w14:paraId="5355E89D" w14:textId="77777777" w:rsidR="00C14FBF" w:rsidRDefault="00C14FBF" w:rsidP="00BB2F9E">
            <w:pPr>
              <w:rPr>
                <w:sz w:val="24"/>
                <w:szCs w:val="24"/>
              </w:rPr>
            </w:pPr>
          </w:p>
          <w:p w14:paraId="21C9A44E" w14:textId="77777777" w:rsidR="00C14FBF" w:rsidRPr="00E05ED8" w:rsidRDefault="00C14FBF" w:rsidP="00BB2F9E">
            <w:pPr>
              <w:rPr>
                <w:sz w:val="24"/>
                <w:szCs w:val="24"/>
              </w:rPr>
            </w:pPr>
            <w:r w:rsidRPr="00E05ED8">
              <w:rPr>
                <w:sz w:val="24"/>
                <w:szCs w:val="24"/>
              </w:rPr>
              <w:t>Date</w:t>
            </w:r>
          </w:p>
        </w:tc>
      </w:tr>
      <w:tr w:rsidR="00C14FBF" w:rsidRPr="00E05ED8" w14:paraId="2468C741" w14:textId="77777777" w:rsidTr="00BB2F9E">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Ex>
        <w:trPr>
          <w:trHeight w:val="177"/>
        </w:trPr>
        <w:tc>
          <w:tcPr>
            <w:tcW w:w="4962" w:type="dxa"/>
          </w:tcPr>
          <w:p w14:paraId="5730496B" w14:textId="77777777" w:rsidR="00C14FBF" w:rsidRDefault="00C14FBF" w:rsidP="00BB2F9E">
            <w:pPr>
              <w:rPr>
                <w:sz w:val="24"/>
                <w:szCs w:val="24"/>
              </w:rPr>
            </w:pPr>
          </w:p>
          <w:p w14:paraId="727D6B9B" w14:textId="77777777" w:rsidR="00C14FBF" w:rsidRPr="00E05ED8" w:rsidRDefault="00C14FBF" w:rsidP="00BB2F9E">
            <w:pPr>
              <w:rPr>
                <w:sz w:val="24"/>
                <w:szCs w:val="24"/>
              </w:rPr>
            </w:pPr>
          </w:p>
          <w:p w14:paraId="5095FC10" w14:textId="77777777" w:rsidR="00C14FBF" w:rsidRPr="00E05ED8" w:rsidRDefault="00C14FBF" w:rsidP="00BB2F9E">
            <w:pPr>
              <w:rPr>
                <w:sz w:val="24"/>
                <w:szCs w:val="24"/>
              </w:rPr>
            </w:pPr>
          </w:p>
        </w:tc>
        <w:tc>
          <w:tcPr>
            <w:tcW w:w="2693" w:type="dxa"/>
          </w:tcPr>
          <w:p w14:paraId="24F3DB3D" w14:textId="77777777" w:rsidR="00C14FBF" w:rsidRPr="00E05ED8" w:rsidRDefault="00C14FBF" w:rsidP="00BB2F9E">
            <w:pPr>
              <w:rPr>
                <w:sz w:val="24"/>
                <w:szCs w:val="24"/>
              </w:rPr>
            </w:pPr>
          </w:p>
        </w:tc>
        <w:tc>
          <w:tcPr>
            <w:tcW w:w="2688" w:type="dxa"/>
            <w:gridSpan w:val="4"/>
          </w:tcPr>
          <w:p w14:paraId="3A2E7C71" w14:textId="77777777" w:rsidR="00C14FBF" w:rsidRPr="00E05ED8" w:rsidRDefault="00C14FBF" w:rsidP="00BB2F9E">
            <w:pPr>
              <w:jc w:val="center"/>
              <w:rPr>
                <w:sz w:val="24"/>
                <w:szCs w:val="24"/>
              </w:rPr>
            </w:pPr>
          </w:p>
        </w:tc>
      </w:tr>
      <w:tr w:rsidR="00C14FBF" w:rsidRPr="00E05ED8" w14:paraId="3FB8BBAE" w14:textId="77777777" w:rsidTr="00BB2F9E">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Ex>
        <w:trPr>
          <w:trHeight w:val="139"/>
        </w:trPr>
        <w:tc>
          <w:tcPr>
            <w:tcW w:w="4962" w:type="dxa"/>
          </w:tcPr>
          <w:p w14:paraId="62B0D809" w14:textId="77777777" w:rsidR="00C14FBF" w:rsidRPr="00E05ED8" w:rsidRDefault="00C14FBF" w:rsidP="00BB2F9E">
            <w:pPr>
              <w:rPr>
                <w:sz w:val="24"/>
                <w:szCs w:val="24"/>
              </w:rPr>
            </w:pPr>
            <w:r w:rsidRPr="00E05ED8">
              <w:rPr>
                <w:sz w:val="24"/>
                <w:szCs w:val="24"/>
              </w:rPr>
              <w:t>Name of researcher  [printed]</w:t>
            </w:r>
          </w:p>
        </w:tc>
        <w:tc>
          <w:tcPr>
            <w:tcW w:w="2693" w:type="dxa"/>
          </w:tcPr>
          <w:p w14:paraId="355CBFCA" w14:textId="77777777" w:rsidR="00C14FBF" w:rsidRPr="00E05ED8" w:rsidRDefault="00C14FBF" w:rsidP="00BB2F9E">
            <w:pPr>
              <w:rPr>
                <w:sz w:val="24"/>
                <w:szCs w:val="24"/>
              </w:rPr>
            </w:pPr>
            <w:r w:rsidRPr="00E05ED8">
              <w:rPr>
                <w:sz w:val="24"/>
                <w:szCs w:val="24"/>
              </w:rPr>
              <w:t>Signature</w:t>
            </w:r>
          </w:p>
        </w:tc>
        <w:tc>
          <w:tcPr>
            <w:tcW w:w="2688" w:type="dxa"/>
            <w:gridSpan w:val="4"/>
          </w:tcPr>
          <w:p w14:paraId="42367F26" w14:textId="77777777" w:rsidR="00C14FBF" w:rsidRPr="00E05ED8" w:rsidRDefault="00C14FBF" w:rsidP="00BB2F9E">
            <w:pPr>
              <w:rPr>
                <w:sz w:val="24"/>
                <w:szCs w:val="24"/>
              </w:rPr>
            </w:pPr>
            <w:r w:rsidRPr="00E05ED8">
              <w:rPr>
                <w:sz w:val="24"/>
                <w:szCs w:val="24"/>
              </w:rPr>
              <w:t>Date</w:t>
            </w:r>
          </w:p>
        </w:tc>
      </w:tr>
    </w:tbl>
    <w:p w14:paraId="4917101B" w14:textId="77777777" w:rsidR="00C14FBF" w:rsidRPr="00C14FBF" w:rsidRDefault="00C14FBF" w:rsidP="00F5379E">
      <w:pPr>
        <w:pStyle w:val="ListParagraph"/>
        <w:spacing w:before="120" w:after="0" w:line="240" w:lineRule="auto"/>
        <w:ind w:left="794"/>
        <w:rPr>
          <w:rFonts w:asciiTheme="majorHAnsi" w:hAnsiTheme="majorHAnsi" w:cstheme="majorHAnsi"/>
          <w:b/>
          <w:sz w:val="24"/>
          <w:szCs w:val="24"/>
        </w:rPr>
      </w:pPr>
    </w:p>
    <w:p w14:paraId="14D1A89D" w14:textId="77777777" w:rsidR="00C14FBF" w:rsidRPr="00F5379E" w:rsidRDefault="00C14FBF" w:rsidP="00F5379E">
      <w:pPr>
        <w:spacing w:before="120" w:after="0" w:line="240" w:lineRule="auto"/>
        <w:ind w:left="-284"/>
        <w:rPr>
          <w:rFonts w:asciiTheme="majorHAnsi" w:hAnsiTheme="majorHAnsi" w:cstheme="majorHAnsi"/>
          <w:b/>
          <w:sz w:val="24"/>
          <w:szCs w:val="24"/>
        </w:rPr>
      </w:pPr>
      <w:r w:rsidRPr="00F5379E">
        <w:rPr>
          <w:rFonts w:asciiTheme="majorHAnsi" w:hAnsiTheme="majorHAnsi" w:cstheme="majorHAnsi"/>
          <w:b/>
          <w:sz w:val="24"/>
          <w:szCs w:val="24"/>
        </w:rPr>
        <w:t>Project contact details for further information:</w:t>
      </w:r>
    </w:p>
    <w:p w14:paraId="4A3E497B" w14:textId="77777777" w:rsidR="00C14FBF" w:rsidRPr="00F5379E" w:rsidRDefault="00C14FBF" w:rsidP="00F5379E">
      <w:pPr>
        <w:spacing w:before="120" w:after="0" w:line="240" w:lineRule="auto"/>
        <w:ind w:left="-284"/>
        <w:rPr>
          <w:rFonts w:asciiTheme="majorHAnsi" w:hAnsiTheme="majorHAnsi" w:cstheme="majorHAnsi"/>
          <w:b/>
          <w:sz w:val="24"/>
          <w:szCs w:val="24"/>
        </w:rPr>
      </w:pPr>
    </w:p>
    <w:p w14:paraId="5295C13C" w14:textId="77777777" w:rsidR="00C14FBF" w:rsidRPr="00F5379E" w:rsidRDefault="00C14FBF" w:rsidP="00F5379E">
      <w:pPr>
        <w:spacing w:after="0" w:line="240" w:lineRule="auto"/>
        <w:ind w:left="-284"/>
        <w:rPr>
          <w:rFonts w:asciiTheme="majorHAnsi" w:hAnsiTheme="majorHAnsi" w:cstheme="majorHAnsi"/>
          <w:color w:val="FF0000"/>
          <w:sz w:val="24"/>
          <w:szCs w:val="24"/>
        </w:rPr>
      </w:pPr>
      <w:bookmarkStart w:id="483" w:name="_gjdgxs" w:colFirst="0" w:colLast="0"/>
      <w:bookmarkEnd w:id="483"/>
      <w:r w:rsidRPr="00F5379E">
        <w:rPr>
          <w:rFonts w:asciiTheme="majorHAnsi" w:hAnsiTheme="majorHAnsi" w:cstheme="majorHAnsi"/>
          <w:sz w:val="24"/>
          <w:szCs w:val="24"/>
        </w:rPr>
        <w:t xml:space="preserve">Lead researcher: Eleni Chambers email: </w:t>
      </w:r>
      <w:hyperlink r:id="rId195" w:history="1">
        <w:r w:rsidRPr="00F5379E">
          <w:rPr>
            <w:rStyle w:val="Hyperlink"/>
            <w:rFonts w:asciiTheme="majorHAnsi" w:hAnsiTheme="majorHAnsi" w:cstheme="majorHAnsi"/>
            <w:sz w:val="24"/>
            <w:szCs w:val="24"/>
          </w:rPr>
          <w:t>e.chambers@sheffield.ac.uk</w:t>
        </w:r>
      </w:hyperlink>
      <w:r w:rsidRPr="00F5379E">
        <w:rPr>
          <w:rFonts w:asciiTheme="majorHAnsi" w:hAnsiTheme="majorHAnsi" w:cstheme="majorHAnsi"/>
          <w:color w:val="FF0000"/>
          <w:sz w:val="24"/>
          <w:szCs w:val="24"/>
        </w:rPr>
        <w:t xml:space="preserve"> </w:t>
      </w:r>
      <w:r w:rsidRPr="00F5379E">
        <w:rPr>
          <w:rFonts w:asciiTheme="majorHAnsi" w:hAnsiTheme="majorHAnsi" w:cstheme="majorHAnsi"/>
          <w:sz w:val="24"/>
          <w:szCs w:val="24"/>
        </w:rPr>
        <w:t>mobile: 07811 474234</w:t>
      </w:r>
    </w:p>
    <w:p w14:paraId="5622F48F" w14:textId="77777777" w:rsidR="00C14FBF" w:rsidRPr="00F5379E" w:rsidRDefault="00C14FBF" w:rsidP="00F5379E">
      <w:pPr>
        <w:spacing w:after="0" w:line="240" w:lineRule="auto"/>
        <w:ind w:left="-284"/>
        <w:rPr>
          <w:rFonts w:asciiTheme="majorHAnsi" w:hAnsiTheme="majorHAnsi" w:cstheme="majorHAnsi"/>
          <w:sz w:val="24"/>
          <w:szCs w:val="24"/>
        </w:rPr>
      </w:pPr>
      <w:r w:rsidRPr="00F5379E">
        <w:rPr>
          <w:rFonts w:asciiTheme="majorHAnsi" w:hAnsiTheme="majorHAnsi" w:cstheme="majorHAnsi"/>
          <w:sz w:val="24"/>
          <w:szCs w:val="24"/>
        </w:rPr>
        <w:t xml:space="preserve">Supervisor: Clare Gardiner email: </w:t>
      </w:r>
      <w:hyperlink r:id="rId196" w:history="1">
        <w:r w:rsidRPr="00F5379E">
          <w:rPr>
            <w:rStyle w:val="Hyperlink"/>
            <w:rFonts w:asciiTheme="majorHAnsi" w:hAnsiTheme="majorHAnsi" w:cstheme="majorHAnsi"/>
            <w:sz w:val="24"/>
            <w:szCs w:val="24"/>
          </w:rPr>
          <w:t>c.gardiner@sheffield.ac.uk</w:t>
        </w:r>
      </w:hyperlink>
      <w:r w:rsidRPr="00F5379E">
        <w:rPr>
          <w:rFonts w:asciiTheme="majorHAnsi" w:hAnsiTheme="majorHAnsi" w:cstheme="majorHAnsi"/>
          <w:color w:val="FF0000"/>
          <w:sz w:val="24"/>
          <w:szCs w:val="24"/>
        </w:rPr>
        <w:t xml:space="preserve"> </w:t>
      </w:r>
      <w:r w:rsidRPr="00F5379E">
        <w:rPr>
          <w:rFonts w:asciiTheme="majorHAnsi" w:hAnsiTheme="majorHAnsi" w:cstheme="majorHAnsi"/>
          <w:sz w:val="24"/>
          <w:szCs w:val="24"/>
        </w:rPr>
        <w:t>tel: 0114 2222038</w:t>
      </w:r>
    </w:p>
    <w:p w14:paraId="160D0305" w14:textId="77777777" w:rsidR="00C14FBF" w:rsidRPr="00F5379E" w:rsidRDefault="00C14FBF" w:rsidP="00F5379E">
      <w:pPr>
        <w:spacing w:after="0" w:line="240" w:lineRule="auto"/>
        <w:ind w:left="-284"/>
        <w:rPr>
          <w:rFonts w:asciiTheme="majorHAnsi" w:hAnsiTheme="majorHAnsi" w:cstheme="majorHAnsi"/>
          <w:sz w:val="24"/>
          <w:szCs w:val="24"/>
        </w:rPr>
      </w:pPr>
      <w:r w:rsidRPr="00F5379E">
        <w:rPr>
          <w:rFonts w:asciiTheme="majorHAnsi" w:hAnsiTheme="majorHAnsi" w:cstheme="majorHAnsi"/>
          <w:sz w:val="24"/>
          <w:szCs w:val="24"/>
        </w:rPr>
        <w:t xml:space="preserve">Postgraduate Research Lead, outside the research team: Professor Ray Wilkinson </w:t>
      </w:r>
    </w:p>
    <w:p w14:paraId="0C398DF8" w14:textId="77777777" w:rsidR="00C14FBF" w:rsidRPr="00F5379E" w:rsidRDefault="00C14FBF" w:rsidP="00F5379E">
      <w:pPr>
        <w:spacing w:after="0" w:line="240" w:lineRule="auto"/>
        <w:ind w:left="-284"/>
        <w:rPr>
          <w:rFonts w:asciiTheme="majorHAnsi" w:hAnsiTheme="majorHAnsi" w:cstheme="majorHAnsi"/>
          <w:sz w:val="24"/>
          <w:szCs w:val="24"/>
        </w:rPr>
      </w:pPr>
      <w:r w:rsidRPr="00F5379E">
        <w:rPr>
          <w:rFonts w:asciiTheme="majorHAnsi" w:hAnsiTheme="majorHAnsi" w:cstheme="majorHAnsi"/>
          <w:sz w:val="24"/>
          <w:szCs w:val="24"/>
        </w:rPr>
        <w:t xml:space="preserve">email: </w:t>
      </w:r>
      <w:hyperlink r:id="rId197" w:history="1">
        <w:r w:rsidRPr="00F5379E">
          <w:rPr>
            <w:rStyle w:val="Hyperlink"/>
            <w:rFonts w:asciiTheme="majorHAnsi" w:hAnsiTheme="majorHAnsi" w:cstheme="majorHAnsi"/>
            <w:sz w:val="24"/>
            <w:szCs w:val="24"/>
          </w:rPr>
          <w:t>ray.wilkinson@sheffield.ac.uk</w:t>
        </w:r>
      </w:hyperlink>
      <w:r w:rsidRPr="00F5379E">
        <w:rPr>
          <w:rFonts w:asciiTheme="majorHAnsi" w:hAnsiTheme="majorHAnsi" w:cstheme="majorHAnsi"/>
          <w:sz w:val="24"/>
          <w:szCs w:val="24"/>
        </w:rPr>
        <w:t xml:space="preserve"> tel: 0114 2222449</w:t>
      </w:r>
    </w:p>
    <w:p w14:paraId="17080A95" w14:textId="77777777" w:rsidR="00C14FBF" w:rsidRPr="00F5379E" w:rsidRDefault="00C14FBF" w:rsidP="00F5379E">
      <w:pPr>
        <w:spacing w:after="0" w:line="240" w:lineRule="auto"/>
        <w:ind w:left="-284"/>
        <w:rPr>
          <w:rFonts w:asciiTheme="majorHAnsi" w:hAnsiTheme="majorHAnsi" w:cstheme="majorHAnsi"/>
          <w:color w:val="FF0000"/>
          <w:sz w:val="24"/>
          <w:szCs w:val="24"/>
        </w:rPr>
      </w:pPr>
    </w:p>
    <w:p w14:paraId="2A8AC568" w14:textId="77777777" w:rsidR="00C14FBF" w:rsidRDefault="00C14FBF" w:rsidP="00F5379E">
      <w:pPr>
        <w:pStyle w:val="HTMLPreformatted"/>
        <w:ind w:left="-284"/>
        <w:rPr>
          <w:rFonts w:asciiTheme="majorHAnsi" w:eastAsia="Times New Roman" w:hAnsiTheme="majorHAnsi" w:cstheme="majorHAnsi"/>
          <w:sz w:val="24"/>
          <w:szCs w:val="24"/>
          <w:lang w:eastAsia="en-GB"/>
        </w:rPr>
      </w:pPr>
      <w:r w:rsidRPr="00E05ED8">
        <w:rPr>
          <w:rFonts w:asciiTheme="majorHAnsi" w:hAnsiTheme="majorHAnsi" w:cstheme="majorHAnsi"/>
          <w:sz w:val="24"/>
          <w:szCs w:val="24"/>
        </w:rPr>
        <w:t xml:space="preserve">Address: </w:t>
      </w:r>
      <w:r>
        <w:rPr>
          <w:rFonts w:asciiTheme="majorHAnsi" w:eastAsia="Times New Roman" w:hAnsiTheme="majorHAnsi" w:cstheme="majorHAnsi"/>
          <w:sz w:val="24"/>
          <w:szCs w:val="24"/>
          <w:lang w:eastAsia="en-GB"/>
        </w:rPr>
        <w:t>Division</w:t>
      </w:r>
      <w:r w:rsidRPr="00E05ED8">
        <w:rPr>
          <w:rFonts w:asciiTheme="majorHAnsi" w:eastAsia="Times New Roman" w:hAnsiTheme="majorHAnsi" w:cstheme="majorHAnsi"/>
          <w:sz w:val="24"/>
          <w:szCs w:val="24"/>
          <w:lang w:eastAsia="en-GB"/>
        </w:rPr>
        <w:t xml:space="preserve"> of Nursing &amp; Midwifery, </w:t>
      </w:r>
      <w:r>
        <w:rPr>
          <w:rFonts w:asciiTheme="majorHAnsi" w:eastAsia="Times New Roman" w:hAnsiTheme="majorHAnsi" w:cstheme="majorHAnsi"/>
          <w:sz w:val="24"/>
          <w:szCs w:val="24"/>
          <w:lang w:eastAsia="en-GB"/>
        </w:rPr>
        <w:t xml:space="preserve">Health Sciences School, </w:t>
      </w:r>
      <w:r w:rsidRPr="00E05ED8">
        <w:rPr>
          <w:rFonts w:asciiTheme="majorHAnsi" w:eastAsia="Times New Roman" w:hAnsiTheme="majorHAnsi" w:cstheme="majorHAnsi"/>
          <w:sz w:val="24"/>
          <w:szCs w:val="24"/>
          <w:lang w:eastAsia="en-GB"/>
        </w:rPr>
        <w:t>University of Sheffield, Barber House Annexe, 3a Clarkehouse Road, Sheffield. S10 2LA</w:t>
      </w:r>
    </w:p>
    <w:p w14:paraId="28C3E101" w14:textId="77777777" w:rsidR="00C14FBF" w:rsidRPr="00E05ED8" w:rsidRDefault="00C14FBF" w:rsidP="00F5379E">
      <w:pPr>
        <w:pStyle w:val="HTMLPreformatted"/>
        <w:ind w:left="-284"/>
        <w:rPr>
          <w:rFonts w:asciiTheme="majorHAnsi" w:eastAsia="Times New Roman" w:hAnsiTheme="majorHAnsi" w:cstheme="majorHAnsi"/>
          <w:sz w:val="24"/>
          <w:szCs w:val="24"/>
          <w:lang w:eastAsia="en-GB"/>
        </w:rPr>
      </w:pPr>
    </w:p>
    <w:p w14:paraId="7D9B9C01" w14:textId="20664686" w:rsidR="00F5379E" w:rsidRDefault="00C14FBF" w:rsidP="00F5379E">
      <w:pPr>
        <w:spacing w:before="120" w:after="0" w:line="240" w:lineRule="auto"/>
        <w:ind w:left="-284"/>
        <w:rPr>
          <w:b/>
          <w:sz w:val="24"/>
          <w:szCs w:val="24"/>
        </w:rPr>
      </w:pPr>
      <w:r w:rsidRPr="00F5379E">
        <w:rPr>
          <w:b/>
          <w:sz w:val="24"/>
          <w:szCs w:val="24"/>
        </w:rPr>
        <w:t>1 copy for participant, 1 copy for researcher</w:t>
      </w:r>
    </w:p>
    <w:p w14:paraId="0EAC3AA8" w14:textId="77777777" w:rsidR="00F5379E" w:rsidRDefault="00F5379E">
      <w:pPr>
        <w:rPr>
          <w:b/>
          <w:sz w:val="24"/>
          <w:szCs w:val="24"/>
        </w:rPr>
      </w:pPr>
      <w:r>
        <w:rPr>
          <w:b/>
          <w:sz w:val="24"/>
          <w:szCs w:val="24"/>
        </w:rPr>
        <w:br w:type="page"/>
      </w:r>
    </w:p>
    <w:p w14:paraId="47B74B4B" w14:textId="715DE69F" w:rsidR="000A5850" w:rsidRPr="000A5850" w:rsidRDefault="000A5850" w:rsidP="000A5850">
      <w:pPr>
        <w:pStyle w:val="Header"/>
        <w:rPr>
          <w:rFonts w:cstheme="minorHAnsi"/>
          <w:b/>
          <w:sz w:val="24"/>
          <w:szCs w:val="24"/>
        </w:rPr>
      </w:pPr>
      <w:bookmarkStart w:id="484" w:name="Appendix15"/>
      <w:r w:rsidRPr="000A5850">
        <w:rPr>
          <w:rFonts w:cstheme="minorHAnsi"/>
          <w:b/>
          <w:noProof/>
          <w:sz w:val="24"/>
          <w:szCs w:val="24"/>
        </w:rPr>
        <w:lastRenderedPageBreak/>
        <w:t>Appendix 1</w:t>
      </w:r>
      <w:r w:rsidR="0023107E">
        <w:rPr>
          <w:rFonts w:cstheme="minorHAnsi"/>
          <w:b/>
          <w:noProof/>
          <w:sz w:val="24"/>
          <w:szCs w:val="24"/>
        </w:rPr>
        <w:t>5</w:t>
      </w:r>
      <w:r w:rsidRPr="000A5850">
        <w:rPr>
          <w:rFonts w:cstheme="minorHAnsi"/>
          <w:b/>
          <w:noProof/>
          <w:sz w:val="24"/>
          <w:szCs w:val="24"/>
        </w:rPr>
        <w:t>. Interview participant information sheet, 15 February 2021</w:t>
      </w:r>
    </w:p>
    <w:bookmarkEnd w:id="484"/>
    <w:p w14:paraId="77054649" w14:textId="77777777" w:rsidR="00C14FBF" w:rsidRPr="00F5379E" w:rsidRDefault="00C14FBF" w:rsidP="00F5379E">
      <w:pPr>
        <w:spacing w:before="120" w:after="0" w:line="240" w:lineRule="auto"/>
        <w:ind w:left="-284"/>
        <w:rPr>
          <w:b/>
          <w:sz w:val="24"/>
          <w:szCs w:val="24"/>
        </w:rPr>
      </w:pPr>
    </w:p>
    <w:p w14:paraId="27BFEAD7" w14:textId="77777777" w:rsidR="000A5850" w:rsidRPr="000A5850" w:rsidRDefault="000A5850" w:rsidP="00633D86">
      <w:pPr>
        <w:spacing w:after="0" w:line="240" w:lineRule="auto"/>
        <w:jc w:val="center"/>
        <w:rPr>
          <w:rFonts w:cstheme="minorHAnsi"/>
          <w:b/>
          <w:sz w:val="28"/>
          <w:szCs w:val="28"/>
        </w:rPr>
      </w:pPr>
      <w:r w:rsidRPr="000A5850">
        <w:rPr>
          <w:rFonts w:eastAsia="Calibri" w:cstheme="minorHAnsi"/>
          <w:b/>
          <w:noProof/>
          <w:sz w:val="28"/>
          <w:szCs w:val="28"/>
          <w:lang w:eastAsia="en-GB"/>
        </w:rPr>
        <mc:AlternateContent>
          <mc:Choice Requires="wps">
            <w:drawing>
              <wp:anchor distT="45720" distB="45720" distL="114300" distR="114300" simplePos="0" relativeHeight="251709440" behindDoc="0" locked="0" layoutInCell="1" allowOverlap="1" wp14:anchorId="034D9868" wp14:editId="52DC8F1E">
                <wp:simplePos x="0" y="0"/>
                <wp:positionH relativeFrom="column">
                  <wp:posOffset>-3810</wp:posOffset>
                </wp:positionH>
                <wp:positionV relativeFrom="paragraph">
                  <wp:posOffset>0</wp:posOffset>
                </wp:positionV>
                <wp:extent cx="6106795" cy="853440"/>
                <wp:effectExtent l="0" t="0" r="8255" b="3810"/>
                <wp:wrapSquare wrapText="bothSides"/>
                <wp:docPr id="19473575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795" cy="853440"/>
                        </a:xfrm>
                        <a:prstGeom prst="rect">
                          <a:avLst/>
                        </a:prstGeom>
                        <a:solidFill>
                          <a:srgbClr val="FFFFFF"/>
                        </a:solidFill>
                        <a:ln w="9525">
                          <a:noFill/>
                          <a:miter lim="800000"/>
                          <a:headEnd/>
                          <a:tailEnd/>
                        </a:ln>
                      </wps:spPr>
                      <wps:txbx>
                        <w:txbxContent>
                          <w:p w14:paraId="79825E65" w14:textId="77777777" w:rsidR="000A5850" w:rsidRDefault="000A5850" w:rsidP="000A5850">
                            <w:pPr>
                              <w:rPr>
                                <w:b/>
                                <w:sz w:val="28"/>
                                <w:szCs w:val="28"/>
                              </w:rPr>
                            </w:pPr>
                            <w:r>
                              <w:t xml:space="preserve"> </w:t>
                            </w:r>
                            <w:r>
                              <w:rPr>
                                <w:rFonts w:cs="Calibri"/>
                                <w:noProof/>
                                <w:sz w:val="20"/>
                                <w:lang w:eastAsia="en-GB"/>
                              </w:rPr>
                              <w:drawing>
                                <wp:inline distT="0" distB="0" distL="0" distR="0" wp14:anchorId="6B5D5DB1" wp14:editId="77E03427">
                                  <wp:extent cx="1842770" cy="748030"/>
                                  <wp:effectExtent l="0" t="0" r="5080" b="0"/>
                                  <wp:docPr id="11831488" name="Picture 1183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842770" cy="748030"/>
                                          </a:xfrm>
                                          <a:prstGeom prst="rect">
                                            <a:avLst/>
                                          </a:prstGeom>
                                          <a:noFill/>
                                          <a:ln>
                                            <a:noFill/>
                                          </a:ln>
                                        </pic:spPr>
                                      </pic:pic>
                                    </a:graphicData>
                                  </a:graphic>
                                </wp:inline>
                              </w:drawing>
                            </w:r>
                            <w:r>
                              <w:t xml:space="preserve"> </w:t>
                            </w:r>
                            <w:r>
                              <w:rPr>
                                <w:rFonts w:cs="Calibri"/>
                                <w:noProof/>
                                <w:sz w:val="20"/>
                                <w:lang w:eastAsia="en-GB"/>
                              </w:rPr>
                              <w:drawing>
                                <wp:inline distT="0" distB="0" distL="0" distR="0" wp14:anchorId="6F3DA8E3" wp14:editId="2B84FBE3">
                                  <wp:extent cx="3970800" cy="748800"/>
                                  <wp:effectExtent l="0" t="0" r="0" b="0"/>
                                  <wp:docPr id="1852870651" name="Picture 1852870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70800" cy="7488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4D9868" id="_x0000_s1187" type="#_x0000_t202" style="position:absolute;left:0;text-align:left;margin-left:-.3pt;margin-top:0;width:480.85pt;height:67.2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mlZGQIAAAsEAAAOAAAAZHJzL2Uyb0RvYy54bWysU9tu2zAMfR+wfxD0vtjJkrQ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fLab68Wi04kxS7Xryfz9NUMlE833bowycFHYtGyZGGmtDF8d6HWI0onlPiYx6MrnfamOTg&#10;vtoaZEdBAtillRp4lWYs60u+WswWCdlCvJ+00elAAjW6o+LyuEbJRDY+2jqlBKHNaFMlxp7oiYyM&#10;3IShGpiuibt8FW9HviqoH4kxhFGR9IPIaAH/cNaTGkvufx8EKs7MZ0usr6aRFhaSM19czcjBy0h1&#10;GRFWElTJA2ejuQ2j5A8O9b6ll8Y5W7ilSTU6kfhS1akBUlzi9vQ7oqQv/ZT18oc3TwAAAP//AwBQ&#10;SwMEFAAGAAgAAAAhAAlyOfHbAAAABgEAAA8AAABkcnMvZG93bnJldi54bWxMj9FOg0AQRd9N/IfN&#10;mPhi2gVFailLoyYaX1v7AQNMgZSdJey20L93fNLHyT2590y+nW2vLjT6zrGBeBmBIq5c3XFj4PD9&#10;sXgB5QNyjb1jMnAlD9vi9ibHrHYT7+iyD42SEvYZGmhDGDKtfdWSRb90A7FkRzdaDHKOja5HnKTc&#10;9voxilJtsWNZaHGg95aq0/5sDRy/pofn9VR+hsNql6Rv2K1KdzXm/m5+3YAKNIc/GH71RR0KcSrd&#10;mWuvegOLVEAD8o+E6zSOQZVCPSUJ6CLX//WLHwAAAP//AwBQSwECLQAUAAYACAAAACEAtoM4kv4A&#10;AADhAQAAEwAAAAAAAAAAAAAAAAAAAAAAW0NvbnRlbnRfVHlwZXNdLnhtbFBLAQItABQABgAIAAAA&#10;IQA4/SH/1gAAAJQBAAALAAAAAAAAAAAAAAAAAC8BAABfcmVscy8ucmVsc1BLAQItABQABgAIAAAA&#10;IQCtqmlZGQIAAAsEAAAOAAAAAAAAAAAAAAAAAC4CAABkcnMvZTJvRG9jLnhtbFBLAQItABQABgAI&#10;AAAAIQAJcjnx2wAAAAYBAAAPAAAAAAAAAAAAAAAAAHMEAABkcnMvZG93bnJldi54bWxQSwUGAAAA&#10;AAQABADzAAAAewUAAAAA&#10;" stroked="f">
                <v:textbox>
                  <w:txbxContent>
                    <w:p w14:paraId="79825E65" w14:textId="77777777" w:rsidR="000A5850" w:rsidRDefault="000A5850" w:rsidP="000A5850">
                      <w:pPr>
                        <w:rPr>
                          <w:b/>
                          <w:sz w:val="28"/>
                          <w:szCs w:val="28"/>
                        </w:rPr>
                      </w:pPr>
                      <w:r>
                        <w:t xml:space="preserve"> </w:t>
                      </w:r>
                      <w:r>
                        <w:rPr>
                          <w:rFonts w:cs="Calibri"/>
                          <w:noProof/>
                          <w:sz w:val="20"/>
                          <w:lang w:eastAsia="en-GB"/>
                        </w:rPr>
                        <w:drawing>
                          <wp:inline distT="0" distB="0" distL="0" distR="0" wp14:anchorId="6B5D5DB1" wp14:editId="77E03427">
                            <wp:extent cx="1842770" cy="748030"/>
                            <wp:effectExtent l="0" t="0" r="5080" b="0"/>
                            <wp:docPr id="11831488" name="Picture 1183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1842770" cy="748030"/>
                                    </a:xfrm>
                                    <a:prstGeom prst="rect">
                                      <a:avLst/>
                                    </a:prstGeom>
                                    <a:noFill/>
                                    <a:ln>
                                      <a:noFill/>
                                    </a:ln>
                                  </pic:spPr>
                                </pic:pic>
                              </a:graphicData>
                            </a:graphic>
                          </wp:inline>
                        </w:drawing>
                      </w:r>
                      <w:r>
                        <w:t xml:space="preserve"> </w:t>
                      </w:r>
                      <w:r>
                        <w:rPr>
                          <w:rFonts w:cs="Calibri"/>
                          <w:noProof/>
                          <w:sz w:val="20"/>
                          <w:lang w:eastAsia="en-GB"/>
                        </w:rPr>
                        <w:drawing>
                          <wp:inline distT="0" distB="0" distL="0" distR="0" wp14:anchorId="6F3DA8E3" wp14:editId="2B84FBE3">
                            <wp:extent cx="3970800" cy="748800"/>
                            <wp:effectExtent l="0" t="0" r="0" b="0"/>
                            <wp:docPr id="1852870651" name="Picture 1852870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70800" cy="748800"/>
                                    </a:xfrm>
                                    <a:prstGeom prst="rect">
                                      <a:avLst/>
                                    </a:prstGeom>
                                    <a:noFill/>
                                    <a:ln>
                                      <a:noFill/>
                                    </a:ln>
                                  </pic:spPr>
                                </pic:pic>
                              </a:graphicData>
                            </a:graphic>
                          </wp:inline>
                        </w:drawing>
                      </w:r>
                    </w:p>
                  </w:txbxContent>
                </v:textbox>
                <w10:wrap type="square"/>
              </v:shape>
            </w:pict>
          </mc:Fallback>
        </mc:AlternateContent>
      </w:r>
      <w:r w:rsidRPr="000A5850">
        <w:rPr>
          <w:rFonts w:cstheme="minorHAnsi"/>
          <w:b/>
          <w:sz w:val="28"/>
          <w:szCs w:val="28"/>
        </w:rPr>
        <w:t>Information sheet for interview</w:t>
      </w:r>
    </w:p>
    <w:p w14:paraId="08A0F680" w14:textId="77777777" w:rsidR="000A5850" w:rsidRPr="000A5850" w:rsidRDefault="000A5850" w:rsidP="000A5850">
      <w:pPr>
        <w:rPr>
          <w:rFonts w:cstheme="minorHAnsi"/>
          <w:b/>
          <w:sz w:val="24"/>
          <w:szCs w:val="24"/>
        </w:rPr>
      </w:pPr>
    </w:p>
    <w:p w14:paraId="221D4F6A" w14:textId="77777777" w:rsidR="000A5850" w:rsidRPr="000A5850" w:rsidRDefault="000A5850" w:rsidP="00633D86">
      <w:pPr>
        <w:spacing w:after="0" w:line="240" w:lineRule="auto"/>
        <w:rPr>
          <w:rFonts w:cstheme="minorHAnsi"/>
          <w:b/>
          <w:sz w:val="24"/>
          <w:szCs w:val="24"/>
        </w:rPr>
      </w:pPr>
      <w:r w:rsidRPr="000A5850">
        <w:rPr>
          <w:rFonts w:cstheme="minorHAnsi"/>
          <w:b/>
          <w:sz w:val="24"/>
          <w:szCs w:val="24"/>
        </w:rPr>
        <w:t>Research Team:</w:t>
      </w:r>
    </w:p>
    <w:p w14:paraId="597C50DA" w14:textId="77777777" w:rsidR="000A5850" w:rsidRPr="000A5850" w:rsidRDefault="000A5850" w:rsidP="00633D86">
      <w:pPr>
        <w:spacing w:after="0" w:line="240" w:lineRule="auto"/>
        <w:rPr>
          <w:rFonts w:cstheme="minorHAnsi"/>
          <w:sz w:val="24"/>
          <w:szCs w:val="24"/>
        </w:rPr>
      </w:pPr>
      <w:r w:rsidRPr="000A5850">
        <w:rPr>
          <w:rFonts w:cstheme="minorHAnsi"/>
          <w:b/>
          <w:sz w:val="24"/>
          <w:szCs w:val="24"/>
        </w:rPr>
        <w:t xml:space="preserve">Lead researcher: </w:t>
      </w:r>
      <w:r w:rsidRPr="000A5850">
        <w:rPr>
          <w:rFonts w:cstheme="minorHAnsi"/>
          <w:sz w:val="24"/>
          <w:szCs w:val="24"/>
        </w:rPr>
        <w:t xml:space="preserve">Eleni Chambers </w:t>
      </w:r>
      <w:r w:rsidRPr="000A5850">
        <w:rPr>
          <w:rFonts w:cstheme="minorHAnsi"/>
          <w:b/>
          <w:sz w:val="24"/>
          <w:szCs w:val="24"/>
        </w:rPr>
        <w:t>email:</w:t>
      </w:r>
      <w:r w:rsidRPr="000A5850">
        <w:rPr>
          <w:rFonts w:cstheme="minorHAnsi"/>
          <w:sz w:val="24"/>
          <w:szCs w:val="24"/>
        </w:rPr>
        <w:t xml:space="preserve"> </w:t>
      </w:r>
      <w:hyperlink r:id="rId198" w:history="1">
        <w:r w:rsidRPr="000A5850">
          <w:rPr>
            <w:rStyle w:val="Hyperlink"/>
            <w:rFonts w:cstheme="minorHAnsi"/>
            <w:sz w:val="24"/>
            <w:szCs w:val="24"/>
          </w:rPr>
          <w:t>e.chambers@sheffield.ac.uk</w:t>
        </w:r>
      </w:hyperlink>
      <w:r w:rsidRPr="000A5850">
        <w:rPr>
          <w:rFonts w:cstheme="minorHAnsi"/>
          <w:sz w:val="24"/>
          <w:szCs w:val="24"/>
        </w:rPr>
        <w:t xml:space="preserve">  </w:t>
      </w:r>
      <w:r w:rsidRPr="000A5850">
        <w:rPr>
          <w:rFonts w:cstheme="minorHAnsi"/>
          <w:b/>
          <w:sz w:val="24"/>
          <w:szCs w:val="24"/>
        </w:rPr>
        <w:t>mobile:</w:t>
      </w:r>
      <w:r w:rsidRPr="000A5850">
        <w:rPr>
          <w:rFonts w:cstheme="minorHAnsi"/>
          <w:sz w:val="24"/>
          <w:szCs w:val="24"/>
        </w:rPr>
        <w:t xml:space="preserve"> 07811 474234</w:t>
      </w:r>
    </w:p>
    <w:p w14:paraId="11368FA5" w14:textId="77777777" w:rsidR="000A5850" w:rsidRPr="000A5850" w:rsidRDefault="000A5850" w:rsidP="00633D86">
      <w:pPr>
        <w:spacing w:after="0" w:line="240" w:lineRule="auto"/>
        <w:rPr>
          <w:rFonts w:cstheme="minorHAnsi"/>
          <w:sz w:val="24"/>
          <w:szCs w:val="24"/>
        </w:rPr>
      </w:pPr>
      <w:r w:rsidRPr="000A5850">
        <w:rPr>
          <w:rFonts w:cstheme="minorHAnsi"/>
          <w:b/>
          <w:sz w:val="24"/>
          <w:szCs w:val="24"/>
        </w:rPr>
        <w:t>Supervisors:</w:t>
      </w:r>
      <w:r w:rsidRPr="000A5850">
        <w:rPr>
          <w:rFonts w:cstheme="minorHAnsi"/>
          <w:sz w:val="24"/>
          <w:szCs w:val="24"/>
        </w:rPr>
        <w:t xml:space="preserve"> Clare Gardiner, Jill Thompson</w:t>
      </w:r>
    </w:p>
    <w:p w14:paraId="75315540" w14:textId="77777777" w:rsidR="000A5850" w:rsidRPr="000A5850" w:rsidRDefault="000A5850" w:rsidP="00633D86">
      <w:pPr>
        <w:spacing w:after="0" w:line="240" w:lineRule="auto"/>
        <w:rPr>
          <w:rFonts w:cstheme="minorHAnsi"/>
          <w:sz w:val="24"/>
          <w:szCs w:val="24"/>
        </w:rPr>
      </w:pPr>
      <w:r w:rsidRPr="000A5850">
        <w:rPr>
          <w:rFonts w:cstheme="minorHAnsi"/>
          <w:b/>
          <w:sz w:val="24"/>
          <w:szCs w:val="24"/>
        </w:rPr>
        <w:t>Patient/Carer Reference Group:</w:t>
      </w:r>
      <w:r w:rsidRPr="000A5850">
        <w:rPr>
          <w:rFonts w:cstheme="minorHAnsi"/>
          <w:sz w:val="24"/>
          <w:szCs w:val="24"/>
        </w:rPr>
        <w:t xml:space="preserve"> a small group of patients and carers are working with the lead researcher and will be involved throughout the study.</w:t>
      </w:r>
    </w:p>
    <w:p w14:paraId="00A06DD1" w14:textId="77777777" w:rsidR="000A5850" w:rsidRPr="000A5850" w:rsidRDefault="000A5850" w:rsidP="00633D86">
      <w:pPr>
        <w:spacing w:after="0" w:line="240" w:lineRule="auto"/>
        <w:rPr>
          <w:rFonts w:cstheme="minorHAnsi"/>
          <w:sz w:val="24"/>
          <w:szCs w:val="24"/>
        </w:rPr>
      </w:pPr>
    </w:p>
    <w:p w14:paraId="25A19E41" w14:textId="77777777" w:rsidR="000A5850" w:rsidRPr="000A5850" w:rsidRDefault="000A5850" w:rsidP="00633D86">
      <w:pPr>
        <w:spacing w:after="0" w:line="240" w:lineRule="auto"/>
        <w:jc w:val="both"/>
        <w:rPr>
          <w:rFonts w:cstheme="minorHAnsi"/>
          <w:b/>
          <w:sz w:val="24"/>
          <w:szCs w:val="24"/>
        </w:rPr>
      </w:pPr>
      <w:r w:rsidRPr="000A5850">
        <w:rPr>
          <w:rFonts w:cstheme="minorHAnsi"/>
          <w:b/>
          <w:sz w:val="24"/>
          <w:szCs w:val="24"/>
        </w:rPr>
        <w:t>Introduction</w:t>
      </w:r>
      <w:r w:rsidRPr="000A5850">
        <w:rPr>
          <w:rFonts w:cstheme="minorHAnsi"/>
          <w:b/>
          <w:sz w:val="24"/>
          <w:szCs w:val="24"/>
        </w:rPr>
        <w:tab/>
      </w:r>
    </w:p>
    <w:p w14:paraId="4440E75A" w14:textId="77777777" w:rsidR="000A5850" w:rsidRPr="000A5850" w:rsidRDefault="000A5850" w:rsidP="00633D86">
      <w:pPr>
        <w:autoSpaceDE w:val="0"/>
        <w:autoSpaceDN w:val="0"/>
        <w:adjustRightInd w:val="0"/>
        <w:spacing w:after="0" w:line="240" w:lineRule="auto"/>
        <w:rPr>
          <w:rFonts w:cstheme="minorHAnsi"/>
          <w:iCs/>
          <w:color w:val="000000"/>
          <w:sz w:val="24"/>
          <w:szCs w:val="24"/>
          <w:lang w:eastAsia="en-GB"/>
        </w:rPr>
      </w:pPr>
      <w:r w:rsidRPr="000A5850">
        <w:rPr>
          <w:rFonts w:cstheme="minorHAnsi"/>
          <w:iCs/>
          <w:sz w:val="24"/>
          <w:szCs w:val="24"/>
          <w:lang w:eastAsia="en-GB"/>
        </w:rPr>
        <w:t xml:space="preserve">We </w:t>
      </w:r>
      <w:r w:rsidRPr="000A5850">
        <w:rPr>
          <w:rFonts w:cstheme="minorHAnsi"/>
          <w:iCs/>
          <w:color w:val="000000"/>
          <w:sz w:val="24"/>
          <w:szCs w:val="24"/>
          <w:lang w:eastAsia="en-GB"/>
        </w:rPr>
        <w:t xml:space="preserve">would like to invite you to take part in a research study. Before you decide it is important for you to understand why the research is being done and what it would involve. Please take time to read the following information carefully and discuss it with others if you wish. Please ask if there is anything that is not clear or if you would like more information. </w:t>
      </w:r>
    </w:p>
    <w:p w14:paraId="08F82E78" w14:textId="77777777" w:rsidR="000A5850" w:rsidRPr="000A5850" w:rsidRDefault="000A5850" w:rsidP="00633D86">
      <w:pPr>
        <w:autoSpaceDE w:val="0"/>
        <w:autoSpaceDN w:val="0"/>
        <w:adjustRightInd w:val="0"/>
        <w:spacing w:after="0" w:line="240" w:lineRule="auto"/>
        <w:rPr>
          <w:rFonts w:cstheme="minorHAnsi"/>
          <w:b/>
          <w:iCs/>
          <w:color w:val="000000"/>
          <w:sz w:val="24"/>
          <w:szCs w:val="24"/>
          <w:lang w:eastAsia="en-GB"/>
        </w:rPr>
      </w:pPr>
    </w:p>
    <w:p w14:paraId="341B6765" w14:textId="77777777" w:rsidR="000A5850" w:rsidRPr="000A5850" w:rsidRDefault="000A5850" w:rsidP="00633D86">
      <w:pPr>
        <w:autoSpaceDE w:val="0"/>
        <w:autoSpaceDN w:val="0"/>
        <w:adjustRightInd w:val="0"/>
        <w:spacing w:after="0" w:line="240" w:lineRule="auto"/>
        <w:rPr>
          <w:rFonts w:cstheme="minorHAnsi"/>
          <w:iCs/>
          <w:color w:val="000000"/>
          <w:sz w:val="24"/>
          <w:szCs w:val="24"/>
          <w:lang w:eastAsia="en-GB"/>
        </w:rPr>
      </w:pPr>
      <w:r w:rsidRPr="000A5850">
        <w:rPr>
          <w:rFonts w:cstheme="minorHAnsi"/>
          <w:b/>
          <w:iCs/>
          <w:color w:val="000000"/>
          <w:sz w:val="24"/>
          <w:szCs w:val="24"/>
          <w:lang w:eastAsia="en-GB"/>
        </w:rPr>
        <w:t>What is the purpose of the study?</w:t>
      </w:r>
    </w:p>
    <w:p w14:paraId="1A5A5134" w14:textId="77777777" w:rsidR="000A5850" w:rsidRPr="000A5850" w:rsidRDefault="000A5850" w:rsidP="00633D86">
      <w:pPr>
        <w:autoSpaceDE w:val="0"/>
        <w:autoSpaceDN w:val="0"/>
        <w:adjustRightInd w:val="0"/>
        <w:spacing w:after="0" w:line="240" w:lineRule="auto"/>
        <w:rPr>
          <w:rFonts w:cstheme="minorHAnsi"/>
          <w:sz w:val="24"/>
          <w:szCs w:val="24"/>
        </w:rPr>
      </w:pPr>
      <w:r w:rsidRPr="000A5850">
        <w:rPr>
          <w:rFonts w:cstheme="minorHAnsi"/>
          <w:color w:val="000000"/>
          <w:sz w:val="24"/>
          <w:szCs w:val="24"/>
          <w:lang w:eastAsia="en-GB"/>
        </w:rPr>
        <w:t xml:space="preserve">Involvement is </w:t>
      </w:r>
      <w:r w:rsidRPr="000A5850">
        <w:rPr>
          <w:rFonts w:cstheme="minorHAnsi"/>
          <w:sz w:val="24"/>
          <w:szCs w:val="24"/>
        </w:rPr>
        <w:t>research carried out ‘with’ or ‘by’ members of the public, including patients and carers, rather than ‘to’, ‘about’ or ‘for’ them. Involvement may occur at any time in a research study and could include, for example, helping to decide on priorities for research or commenting on the design of a research study. Although involvement in research has become more popular in recent years, in some fields such as palliative care it is not as common and there is therefore little literature that exists on involvement in this field. This study aims to learn more about involvement in palliative care research to enable it to be carried out more effectively.</w:t>
      </w:r>
    </w:p>
    <w:p w14:paraId="15EA049F" w14:textId="77777777" w:rsidR="000A5850" w:rsidRPr="000A5850" w:rsidRDefault="000A5850" w:rsidP="00633D86">
      <w:pPr>
        <w:autoSpaceDE w:val="0"/>
        <w:autoSpaceDN w:val="0"/>
        <w:adjustRightInd w:val="0"/>
        <w:spacing w:after="0" w:line="240" w:lineRule="auto"/>
        <w:rPr>
          <w:rFonts w:cstheme="minorHAnsi"/>
          <w:sz w:val="24"/>
          <w:szCs w:val="24"/>
        </w:rPr>
      </w:pPr>
    </w:p>
    <w:p w14:paraId="4DBFFB3D" w14:textId="77777777" w:rsidR="000A5850" w:rsidRPr="000A5850" w:rsidRDefault="000A5850" w:rsidP="00633D86">
      <w:pPr>
        <w:autoSpaceDE w:val="0"/>
        <w:autoSpaceDN w:val="0"/>
        <w:adjustRightInd w:val="0"/>
        <w:spacing w:after="0" w:line="240" w:lineRule="auto"/>
        <w:rPr>
          <w:rFonts w:cstheme="minorHAnsi"/>
          <w:sz w:val="24"/>
          <w:szCs w:val="24"/>
        </w:rPr>
      </w:pPr>
      <w:r w:rsidRPr="000A5850">
        <w:rPr>
          <w:rFonts w:cstheme="minorHAnsi"/>
          <w:b/>
          <w:sz w:val="24"/>
          <w:szCs w:val="24"/>
        </w:rPr>
        <w:t>Why have I been invited to take part?</w:t>
      </w:r>
    </w:p>
    <w:p w14:paraId="591624D5" w14:textId="77777777" w:rsidR="000A5850" w:rsidRPr="000A5850" w:rsidRDefault="000A5850" w:rsidP="00633D86">
      <w:pPr>
        <w:autoSpaceDE w:val="0"/>
        <w:autoSpaceDN w:val="0"/>
        <w:adjustRightInd w:val="0"/>
        <w:spacing w:after="0" w:line="240" w:lineRule="auto"/>
        <w:rPr>
          <w:rFonts w:cstheme="minorHAnsi"/>
          <w:sz w:val="24"/>
          <w:szCs w:val="24"/>
        </w:rPr>
      </w:pPr>
      <w:r w:rsidRPr="000A5850">
        <w:rPr>
          <w:rFonts w:cstheme="minorHAnsi"/>
          <w:sz w:val="24"/>
          <w:szCs w:val="24"/>
        </w:rPr>
        <w:t>Several examples of involvement activities have been chosen (called case study sites). You are being invited to take part because you have been involved in palliative care research in one of these sites, as a patient, carer, clinician and/or academic.</w:t>
      </w:r>
    </w:p>
    <w:p w14:paraId="418FD8C5" w14:textId="77777777" w:rsidR="000A5850" w:rsidRPr="000A5850" w:rsidRDefault="000A5850" w:rsidP="00633D86">
      <w:pPr>
        <w:autoSpaceDE w:val="0"/>
        <w:autoSpaceDN w:val="0"/>
        <w:adjustRightInd w:val="0"/>
        <w:spacing w:after="0" w:line="240" w:lineRule="auto"/>
        <w:rPr>
          <w:rFonts w:cstheme="minorHAnsi"/>
          <w:sz w:val="24"/>
          <w:szCs w:val="24"/>
        </w:rPr>
      </w:pPr>
    </w:p>
    <w:p w14:paraId="467BCBCB" w14:textId="77777777" w:rsidR="000A5850" w:rsidRPr="000A5850" w:rsidRDefault="000A5850" w:rsidP="00633D86">
      <w:pPr>
        <w:autoSpaceDE w:val="0"/>
        <w:autoSpaceDN w:val="0"/>
        <w:adjustRightInd w:val="0"/>
        <w:spacing w:after="0" w:line="240" w:lineRule="auto"/>
        <w:rPr>
          <w:rFonts w:cstheme="minorHAnsi"/>
          <w:b/>
          <w:sz w:val="24"/>
          <w:szCs w:val="24"/>
        </w:rPr>
      </w:pPr>
      <w:r w:rsidRPr="000A5850">
        <w:rPr>
          <w:rFonts w:cstheme="minorHAnsi"/>
          <w:b/>
          <w:sz w:val="24"/>
          <w:szCs w:val="24"/>
        </w:rPr>
        <w:t>Do I have to take part?</w:t>
      </w:r>
    </w:p>
    <w:p w14:paraId="1645F680" w14:textId="77777777" w:rsidR="000A5850" w:rsidRPr="000A5850" w:rsidRDefault="000A5850" w:rsidP="00633D86">
      <w:pPr>
        <w:autoSpaceDE w:val="0"/>
        <w:autoSpaceDN w:val="0"/>
        <w:adjustRightInd w:val="0"/>
        <w:spacing w:after="0" w:line="240" w:lineRule="auto"/>
        <w:rPr>
          <w:rFonts w:cstheme="minorHAnsi"/>
          <w:iCs/>
          <w:color w:val="000000"/>
          <w:sz w:val="24"/>
          <w:szCs w:val="24"/>
          <w:lang w:eastAsia="en-GB"/>
        </w:rPr>
      </w:pPr>
      <w:r w:rsidRPr="000A5850">
        <w:rPr>
          <w:rFonts w:cstheme="minorHAnsi"/>
          <w:iCs/>
          <w:color w:val="000000"/>
          <w:sz w:val="24"/>
          <w:szCs w:val="24"/>
          <w:lang w:eastAsia="en-GB"/>
        </w:rPr>
        <w:t>No, it is up to you to decide. If you do take part you are free to withdraw at any time, without giving a reason.  Please contact the lead researcher if you wish to withdraw.</w:t>
      </w:r>
    </w:p>
    <w:p w14:paraId="150E587B" w14:textId="77777777" w:rsidR="000A5850" w:rsidRPr="000A5850" w:rsidRDefault="000A5850" w:rsidP="00633D86">
      <w:pPr>
        <w:autoSpaceDE w:val="0"/>
        <w:autoSpaceDN w:val="0"/>
        <w:adjustRightInd w:val="0"/>
        <w:spacing w:after="0" w:line="240" w:lineRule="auto"/>
        <w:rPr>
          <w:rFonts w:cstheme="minorHAnsi"/>
          <w:iCs/>
          <w:color w:val="000000"/>
          <w:sz w:val="24"/>
          <w:szCs w:val="24"/>
          <w:lang w:eastAsia="en-GB"/>
        </w:rPr>
      </w:pPr>
    </w:p>
    <w:p w14:paraId="62652133"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What will happen if I take part?</w:t>
      </w:r>
    </w:p>
    <w:p w14:paraId="5CB79C69" w14:textId="77777777" w:rsidR="000A5850" w:rsidRPr="000A5850" w:rsidRDefault="000A5850" w:rsidP="00633D86">
      <w:pPr>
        <w:widowControl w:val="0"/>
        <w:tabs>
          <w:tab w:val="left" w:pos="0"/>
        </w:tabs>
        <w:spacing w:after="0" w:line="240" w:lineRule="auto"/>
        <w:rPr>
          <w:rFonts w:cstheme="minorHAnsi"/>
          <w:color w:val="000000"/>
          <w:sz w:val="24"/>
          <w:szCs w:val="24"/>
          <w:lang w:eastAsia="en-GB"/>
        </w:rPr>
      </w:pPr>
      <w:r w:rsidRPr="000A5850">
        <w:rPr>
          <w:rFonts w:cstheme="minorHAnsi"/>
          <w:color w:val="000000"/>
          <w:sz w:val="24"/>
          <w:szCs w:val="24"/>
          <w:lang w:eastAsia="en-GB"/>
        </w:rPr>
        <w:t xml:space="preserve">You will be invited to attend an interview. </w:t>
      </w:r>
      <w:r w:rsidRPr="000A5850">
        <w:rPr>
          <w:rFonts w:cstheme="minorHAnsi"/>
          <w:iCs/>
          <w:color w:val="000000"/>
          <w:sz w:val="24"/>
          <w:szCs w:val="24"/>
          <w:lang w:eastAsia="en-GB"/>
        </w:rPr>
        <w:t>The researcher will describe the study and go through this information sheet, which you can keep</w:t>
      </w:r>
      <w:bookmarkStart w:id="485" w:name="_Hlk61860241"/>
      <w:r w:rsidRPr="000A5850">
        <w:rPr>
          <w:rFonts w:cstheme="minorHAnsi"/>
          <w:iCs/>
          <w:color w:val="000000"/>
          <w:sz w:val="24"/>
          <w:szCs w:val="24"/>
          <w:lang w:eastAsia="en-GB"/>
        </w:rPr>
        <w:t xml:space="preserve">. The consent form will be read out in full at the start of the interview and you will be asked to respond to each question. </w:t>
      </w:r>
      <w:bookmarkEnd w:id="485"/>
      <w:r w:rsidRPr="000A5850">
        <w:rPr>
          <w:rFonts w:cstheme="minorHAnsi"/>
          <w:color w:val="000000"/>
          <w:sz w:val="24"/>
          <w:szCs w:val="24"/>
          <w:lang w:eastAsia="en-GB"/>
        </w:rPr>
        <w:t xml:space="preserve">The researcher will ask your views on what it has been like being involved in palliative care research. The interview will take place online using Zoom or by telephone and last approximately one hour. </w:t>
      </w:r>
    </w:p>
    <w:p w14:paraId="0AF83DCB" w14:textId="77777777" w:rsidR="000A5850" w:rsidRPr="000A5850" w:rsidRDefault="000A5850" w:rsidP="00633D86">
      <w:pPr>
        <w:widowControl w:val="0"/>
        <w:tabs>
          <w:tab w:val="left" w:pos="0"/>
        </w:tabs>
        <w:spacing w:after="0" w:line="240" w:lineRule="auto"/>
        <w:rPr>
          <w:rFonts w:cstheme="minorHAnsi"/>
          <w:color w:val="000000"/>
          <w:sz w:val="24"/>
          <w:szCs w:val="24"/>
          <w:lang w:eastAsia="en-GB"/>
        </w:rPr>
      </w:pPr>
    </w:p>
    <w:p w14:paraId="70673975" w14:textId="77777777" w:rsidR="000A5850" w:rsidRPr="000A5850" w:rsidRDefault="000A5850" w:rsidP="00633D86">
      <w:pPr>
        <w:widowControl w:val="0"/>
        <w:tabs>
          <w:tab w:val="left" w:pos="0"/>
        </w:tabs>
        <w:spacing w:after="0" w:line="240" w:lineRule="auto"/>
        <w:rPr>
          <w:rFonts w:cstheme="minorHAnsi"/>
          <w:sz w:val="24"/>
          <w:szCs w:val="24"/>
        </w:rPr>
      </w:pPr>
      <w:r w:rsidRPr="000A5850">
        <w:rPr>
          <w:rFonts w:cstheme="minorHAnsi"/>
          <w:sz w:val="24"/>
          <w:szCs w:val="24"/>
        </w:rPr>
        <w:lastRenderedPageBreak/>
        <w:t xml:space="preserve">With your permission the interview will be digitally audio-recorded. The recordings made during this research will be used only for analysis. No other use will be made of them without your written permission, and no one outside the study will be allowed access to the original recordings. If you don’t want to be recorded the researcher will take notes of the interview instead. </w:t>
      </w:r>
    </w:p>
    <w:p w14:paraId="43143DDB" w14:textId="77777777" w:rsidR="000A5850" w:rsidRPr="000A5850" w:rsidRDefault="000A5850" w:rsidP="00633D86">
      <w:pPr>
        <w:widowControl w:val="0"/>
        <w:tabs>
          <w:tab w:val="left" w:pos="0"/>
        </w:tabs>
        <w:spacing w:after="0" w:line="240" w:lineRule="auto"/>
        <w:rPr>
          <w:rFonts w:cstheme="minorHAnsi"/>
          <w:sz w:val="24"/>
          <w:szCs w:val="24"/>
        </w:rPr>
      </w:pPr>
      <w:r w:rsidRPr="000A5850">
        <w:rPr>
          <w:rFonts w:cstheme="minorHAnsi"/>
          <w:sz w:val="24"/>
          <w:szCs w:val="24"/>
        </w:rPr>
        <w:t>You will also be asked to complete a short questionnaire that asks questions about yourself (age, ethnicity etc) and your involvement activities.  This will take about 5 minutes only.</w:t>
      </w:r>
    </w:p>
    <w:p w14:paraId="7A95DA3D" w14:textId="77777777" w:rsidR="000A5850" w:rsidRPr="000A5850" w:rsidRDefault="000A5850" w:rsidP="00633D86">
      <w:pPr>
        <w:widowControl w:val="0"/>
        <w:tabs>
          <w:tab w:val="left" w:pos="0"/>
        </w:tabs>
        <w:spacing w:after="0" w:line="240" w:lineRule="auto"/>
        <w:rPr>
          <w:rFonts w:cstheme="minorHAnsi"/>
          <w:sz w:val="24"/>
          <w:szCs w:val="24"/>
        </w:rPr>
      </w:pPr>
    </w:p>
    <w:p w14:paraId="61E254A3"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Payments – for patient/carer participants only</w:t>
      </w:r>
    </w:p>
    <w:p w14:paraId="42D5E26F" w14:textId="77777777" w:rsidR="000A5850" w:rsidRPr="000A5850" w:rsidRDefault="000A5850" w:rsidP="00633D86">
      <w:pPr>
        <w:spacing w:after="0" w:line="240" w:lineRule="auto"/>
        <w:rPr>
          <w:rFonts w:cstheme="minorHAnsi"/>
          <w:color w:val="FF0000"/>
          <w:sz w:val="24"/>
          <w:szCs w:val="24"/>
          <w:lang w:eastAsia="en-GB"/>
        </w:rPr>
      </w:pPr>
      <w:r w:rsidRPr="000A5850">
        <w:rPr>
          <w:rFonts w:cstheme="minorHAnsi"/>
          <w:sz w:val="24"/>
          <w:szCs w:val="24"/>
        </w:rPr>
        <w:t xml:space="preserve">In order to thank you for your time and effort in being interviewed you will be offered a £20 Amazon eGift voucher. </w:t>
      </w:r>
    </w:p>
    <w:p w14:paraId="225C8169" w14:textId="77777777" w:rsidR="000A5850" w:rsidRPr="000A5850" w:rsidRDefault="000A5850" w:rsidP="00633D86">
      <w:pPr>
        <w:autoSpaceDE w:val="0"/>
        <w:autoSpaceDN w:val="0"/>
        <w:adjustRightInd w:val="0"/>
        <w:spacing w:after="0" w:line="240" w:lineRule="auto"/>
        <w:rPr>
          <w:rFonts w:cstheme="minorHAnsi"/>
          <w:color w:val="000000"/>
          <w:sz w:val="24"/>
          <w:szCs w:val="24"/>
          <w:lang w:eastAsia="en-GB"/>
        </w:rPr>
      </w:pPr>
    </w:p>
    <w:p w14:paraId="51DD5EC1"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What are the possible benefits, disadvantages and risks of taking part?</w:t>
      </w:r>
    </w:p>
    <w:p w14:paraId="3488E223"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You may not personally benefit from taking part in this research but we hope the results of the study will be of use in the future to other people who are involved in palliative care research.</w:t>
      </w:r>
    </w:p>
    <w:p w14:paraId="02583242" w14:textId="77777777" w:rsidR="000A5850" w:rsidRPr="000A5850" w:rsidRDefault="000A5850" w:rsidP="00633D86">
      <w:pPr>
        <w:spacing w:after="0" w:line="240" w:lineRule="auto"/>
        <w:rPr>
          <w:rFonts w:cstheme="minorHAnsi"/>
          <w:sz w:val="24"/>
          <w:szCs w:val="24"/>
        </w:rPr>
      </w:pPr>
    </w:p>
    <w:p w14:paraId="0C8CC3C7"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During the interview you will not be asked specific questions about your health, use of services or experience as a carer, as the focus of the study is on involvement in research. However, it is possible that you may experience distress or painful memories during the interview. The interview can be paused or stopped at any time and the researcher can provide advice on who else to contact for additional support.</w:t>
      </w:r>
    </w:p>
    <w:p w14:paraId="0F3F6CCF"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p>
    <w:p w14:paraId="0F3DFE8F"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Will my taking part in the study be kept confidential?</w:t>
      </w:r>
    </w:p>
    <w:p w14:paraId="585B7579" w14:textId="77777777" w:rsidR="000A5850" w:rsidRPr="000A5850" w:rsidRDefault="000A5850" w:rsidP="00633D86">
      <w:pPr>
        <w:spacing w:after="0" w:line="240" w:lineRule="auto"/>
        <w:rPr>
          <w:rFonts w:cstheme="minorHAnsi"/>
          <w:sz w:val="24"/>
          <w:szCs w:val="24"/>
        </w:rPr>
      </w:pPr>
      <w:bookmarkStart w:id="486" w:name="_Hlk17029018"/>
      <w:r w:rsidRPr="000A5850">
        <w:rPr>
          <w:rFonts w:cstheme="minorHAnsi"/>
          <w:sz w:val="24"/>
          <w:szCs w:val="24"/>
        </w:rPr>
        <w:t>All information you give the researchers will be kept strictly confidential and will only be accessible to the research team. The case study site where you are involved will be identified in any reports or publications. It is therefore possible that you may be identified also, however, where possible your anonymity will be maintained by collating and presenting the data for all sites together.</w:t>
      </w:r>
    </w:p>
    <w:bookmarkEnd w:id="486"/>
    <w:p w14:paraId="47B68A05" w14:textId="77777777" w:rsidR="000A5850" w:rsidRPr="000A5850" w:rsidRDefault="000A5850" w:rsidP="00633D86">
      <w:pPr>
        <w:spacing w:after="0" w:line="240" w:lineRule="auto"/>
        <w:rPr>
          <w:rFonts w:cstheme="minorHAnsi"/>
          <w:sz w:val="24"/>
          <w:szCs w:val="24"/>
        </w:rPr>
      </w:pPr>
    </w:p>
    <w:p w14:paraId="40D9C8EB" w14:textId="77777777" w:rsidR="000A5850" w:rsidRPr="000A5850" w:rsidRDefault="000A5850" w:rsidP="00633D86">
      <w:pPr>
        <w:spacing w:after="0" w:line="240" w:lineRule="auto"/>
        <w:rPr>
          <w:rFonts w:cstheme="minorHAnsi"/>
          <w:color w:val="0000FF"/>
          <w:sz w:val="24"/>
          <w:szCs w:val="24"/>
          <w:u w:val="single"/>
        </w:rPr>
      </w:pPr>
      <w:r w:rsidRPr="000A5850">
        <w:rPr>
          <w:rFonts w:cstheme="minorHAnsi"/>
          <w:sz w:val="24"/>
          <w:szCs w:val="24"/>
        </w:rPr>
        <w:t xml:space="preserve">If you agree to us sharing the information you provide with other researchers, by placing it in a data archive, then your personal details would not be included. (Data archive is ORDA, further information: </w:t>
      </w:r>
      <w:hyperlink r:id="rId199" w:history="1">
        <w:r w:rsidRPr="000A5850">
          <w:rPr>
            <w:rStyle w:val="Hyperlink"/>
            <w:rFonts w:cstheme="minorHAnsi"/>
            <w:sz w:val="24"/>
            <w:szCs w:val="24"/>
          </w:rPr>
          <w:t>https://www.sheffield.ac.uk/library/rdm/orda</w:t>
        </w:r>
      </w:hyperlink>
      <w:r w:rsidRPr="000A5850">
        <w:rPr>
          <w:rFonts w:cstheme="minorHAnsi"/>
          <w:sz w:val="24"/>
          <w:szCs w:val="24"/>
        </w:rPr>
        <w:t>)</w:t>
      </w:r>
    </w:p>
    <w:p w14:paraId="7DFDB6CF" w14:textId="77777777" w:rsidR="000A5850" w:rsidRPr="000A5850" w:rsidRDefault="000A5850" w:rsidP="00633D86">
      <w:pPr>
        <w:spacing w:after="0" w:line="240" w:lineRule="auto"/>
        <w:rPr>
          <w:rFonts w:cstheme="minorHAnsi"/>
          <w:sz w:val="24"/>
          <w:szCs w:val="24"/>
        </w:rPr>
      </w:pPr>
    </w:p>
    <w:p w14:paraId="095B226E" w14:textId="77777777" w:rsidR="000A5850" w:rsidRPr="000A5850" w:rsidRDefault="000A5850" w:rsidP="00633D86">
      <w:pPr>
        <w:spacing w:after="0" w:line="240" w:lineRule="auto"/>
        <w:rPr>
          <w:rFonts w:cstheme="minorHAnsi"/>
          <w:color w:val="222222"/>
          <w:sz w:val="24"/>
          <w:szCs w:val="24"/>
          <w:shd w:val="clear" w:color="auto" w:fill="FFFFFF"/>
        </w:rPr>
      </w:pPr>
      <w:r w:rsidRPr="000A5850">
        <w:rPr>
          <w:rFonts w:cstheme="minorHAnsi"/>
          <w:sz w:val="24"/>
          <w:szCs w:val="24"/>
        </w:rPr>
        <w:t xml:space="preserve">There may be </w:t>
      </w:r>
      <w:r w:rsidRPr="000A5850">
        <w:rPr>
          <w:rFonts w:cstheme="minorHAnsi"/>
          <w:color w:val="222222"/>
          <w:sz w:val="24"/>
          <w:szCs w:val="24"/>
          <w:shd w:val="clear" w:color="auto" w:fill="FFFFFF"/>
        </w:rPr>
        <w:t>unusual circumstances when it would not be possible to safeguard the confidentiality of the data, for example if the safety of someone is at risk. In these circumstances the researcher will discuss the situation with their supervisor and take appropriate action. You would be told about this first.</w:t>
      </w:r>
    </w:p>
    <w:p w14:paraId="084499ED" w14:textId="77777777" w:rsidR="000A5850" w:rsidRPr="000A5850" w:rsidRDefault="000A5850" w:rsidP="00633D86">
      <w:pPr>
        <w:spacing w:after="0" w:line="240" w:lineRule="auto"/>
        <w:rPr>
          <w:rFonts w:cstheme="minorHAnsi"/>
          <w:sz w:val="24"/>
          <w:szCs w:val="24"/>
        </w:rPr>
      </w:pPr>
    </w:p>
    <w:p w14:paraId="4AD1C2E8" w14:textId="77777777" w:rsidR="000A5850" w:rsidRPr="000A5850" w:rsidRDefault="000A5850" w:rsidP="00633D86">
      <w:pPr>
        <w:spacing w:after="0" w:line="240" w:lineRule="auto"/>
        <w:rPr>
          <w:rFonts w:cstheme="minorHAnsi"/>
          <w:b/>
          <w:sz w:val="24"/>
          <w:szCs w:val="24"/>
        </w:rPr>
      </w:pPr>
      <w:r w:rsidRPr="000A5850">
        <w:rPr>
          <w:rFonts w:cstheme="minorHAnsi"/>
          <w:b/>
          <w:sz w:val="24"/>
          <w:szCs w:val="24"/>
        </w:rPr>
        <w:t>What is the legal basis for processing my personal data?</w:t>
      </w:r>
    </w:p>
    <w:p w14:paraId="6C2F25C1"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 xml:space="preserve">According to data protection legislation, we are required to inform you that the legal basis we are applying in order to process your personal data is that ‘processing is necessary for the performance of a task carried out in the public interest’ (Article 6(1)(e)). Further information can be found in the University’s Privacy Notice: </w:t>
      </w:r>
      <w:hyperlink r:id="rId200" w:history="1">
        <w:r w:rsidRPr="000A5850">
          <w:rPr>
            <w:rStyle w:val="Hyperlink"/>
            <w:rFonts w:cstheme="minorHAnsi"/>
            <w:sz w:val="24"/>
            <w:szCs w:val="24"/>
          </w:rPr>
          <w:t>https://www.sheffield.ac.uk/govern/data-protection/privacy/general</w:t>
        </w:r>
      </w:hyperlink>
    </w:p>
    <w:p w14:paraId="67C85765" w14:textId="77777777" w:rsidR="000A5850" w:rsidRPr="000A5850" w:rsidRDefault="000A5850" w:rsidP="00633D86">
      <w:pPr>
        <w:spacing w:after="0" w:line="240" w:lineRule="auto"/>
        <w:rPr>
          <w:rFonts w:cstheme="minorHAnsi"/>
          <w:sz w:val="24"/>
          <w:szCs w:val="24"/>
        </w:rPr>
      </w:pPr>
    </w:p>
    <w:p w14:paraId="0BCDA851"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As we will be collecting some data that is defined in the legislation as more sensitive (for example, information about your ethnicity and health), we also need to let you know that we are applying the following condition in law: that the use of your data is ‘necessary for scientific or historical research purposes’.</w:t>
      </w:r>
    </w:p>
    <w:p w14:paraId="6BBEF11B" w14:textId="77777777" w:rsidR="000A5850" w:rsidRPr="000A5850" w:rsidRDefault="000A5850" w:rsidP="00633D86">
      <w:pPr>
        <w:spacing w:after="0" w:line="240" w:lineRule="auto"/>
        <w:rPr>
          <w:rFonts w:cstheme="minorHAnsi"/>
          <w:sz w:val="24"/>
          <w:szCs w:val="24"/>
        </w:rPr>
      </w:pPr>
    </w:p>
    <w:p w14:paraId="418D643B" w14:textId="77777777" w:rsidR="00633D86" w:rsidRDefault="00633D86">
      <w:pPr>
        <w:rPr>
          <w:rFonts w:cstheme="minorHAnsi"/>
          <w:b/>
          <w:color w:val="000000"/>
          <w:sz w:val="24"/>
          <w:szCs w:val="24"/>
          <w:lang w:eastAsia="en-GB"/>
        </w:rPr>
      </w:pPr>
      <w:r>
        <w:rPr>
          <w:rFonts w:cstheme="minorHAnsi"/>
          <w:b/>
          <w:color w:val="000000"/>
          <w:sz w:val="24"/>
          <w:szCs w:val="24"/>
          <w:lang w:eastAsia="en-GB"/>
        </w:rPr>
        <w:br w:type="page"/>
      </w:r>
    </w:p>
    <w:p w14:paraId="1734962B" w14:textId="5725006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lastRenderedPageBreak/>
        <w:t>What will happen to the data collected, and the results of the research study?</w:t>
      </w:r>
    </w:p>
    <w:p w14:paraId="57719EC0"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 xml:space="preserve">All research data will be stored securely in locked cabinets or on a secure University computer server, only accessible by the lead researcher. A transcriber will be used to type up the audio-tapes into transcripts and they will sign confidentiality agreement forms. At this point the data will be “pseudonymised”, so that all names, places (except the name of the case study site) and other main identifying features are replaced with pseudonyms or false names. </w:t>
      </w:r>
    </w:p>
    <w:p w14:paraId="3CE40F41" w14:textId="77777777" w:rsidR="000A5850" w:rsidRPr="000A5850" w:rsidRDefault="000A5850" w:rsidP="00633D86">
      <w:pPr>
        <w:spacing w:after="0" w:line="240" w:lineRule="auto"/>
        <w:rPr>
          <w:rFonts w:cstheme="minorHAnsi"/>
          <w:sz w:val="24"/>
          <w:szCs w:val="24"/>
        </w:rPr>
      </w:pPr>
    </w:p>
    <w:p w14:paraId="142A12D9"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Other members of the research team (supervisors and Patient/Carer Reference Group members) will be given access to pseudonymised transcripts to assist with analysis. Patient/Carer Reference Group members will also sign confidentiality agreement forms.</w:t>
      </w:r>
    </w:p>
    <w:p w14:paraId="2D21C754" w14:textId="77777777" w:rsidR="000A5850" w:rsidRPr="000A5850" w:rsidRDefault="000A5850" w:rsidP="00633D86">
      <w:pPr>
        <w:spacing w:after="0" w:line="240" w:lineRule="auto"/>
        <w:rPr>
          <w:rFonts w:cstheme="minorHAnsi"/>
          <w:sz w:val="24"/>
          <w:szCs w:val="24"/>
        </w:rPr>
      </w:pPr>
    </w:p>
    <w:p w14:paraId="03E8B9B6"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 xml:space="preserve">The digital recordings, notes taken and other data which could identify you, will be destroyed at the end of the research study (July 2023). If you have agreed, the pseudonymised data in the form of transcripts will be stored in ORDA for at least 10 years: </w:t>
      </w:r>
      <w:hyperlink r:id="rId201" w:history="1">
        <w:r w:rsidRPr="000A5850">
          <w:rPr>
            <w:rStyle w:val="Hyperlink"/>
            <w:rFonts w:cstheme="minorHAnsi"/>
            <w:sz w:val="24"/>
            <w:szCs w:val="24"/>
          </w:rPr>
          <w:t>https://www.sheffield.ac.uk/library/rdm/orda</w:t>
        </w:r>
      </w:hyperlink>
      <w:r w:rsidRPr="000A5850">
        <w:rPr>
          <w:rFonts w:cstheme="minorHAnsi"/>
          <w:sz w:val="24"/>
          <w:szCs w:val="24"/>
        </w:rPr>
        <w:t>.</w:t>
      </w:r>
    </w:p>
    <w:p w14:paraId="12292694" w14:textId="77777777" w:rsidR="000A5850" w:rsidRPr="000A5850" w:rsidRDefault="000A5850" w:rsidP="00633D86">
      <w:pPr>
        <w:spacing w:after="0" w:line="240" w:lineRule="auto"/>
        <w:rPr>
          <w:rFonts w:cstheme="minorHAnsi"/>
          <w:sz w:val="24"/>
          <w:szCs w:val="24"/>
        </w:rPr>
      </w:pPr>
    </w:p>
    <w:p w14:paraId="4FB9BCBA" w14:textId="77777777" w:rsidR="000A5850" w:rsidRPr="000A5850" w:rsidRDefault="000A5850" w:rsidP="00633D86">
      <w:pPr>
        <w:widowControl w:val="0"/>
        <w:tabs>
          <w:tab w:val="left" w:pos="3780"/>
        </w:tabs>
        <w:spacing w:after="0" w:line="240" w:lineRule="auto"/>
        <w:rPr>
          <w:rFonts w:cstheme="minorHAnsi"/>
          <w:sz w:val="24"/>
          <w:szCs w:val="24"/>
        </w:rPr>
      </w:pPr>
      <w:r w:rsidRPr="000A5850">
        <w:rPr>
          <w:rFonts w:cstheme="minorHAnsi"/>
          <w:color w:val="000000"/>
          <w:sz w:val="24"/>
          <w:szCs w:val="24"/>
          <w:lang w:eastAsia="en-GB"/>
        </w:rPr>
        <w:t>The results of the study will be written up for a PhD thesis. Results will also be published in academic journals, presented at conferences and written up for a variety of other more public audiences. Quotations will be used from people who have taken part in the study, however false names will be used and n</w:t>
      </w:r>
      <w:r w:rsidRPr="000A5850">
        <w:rPr>
          <w:rFonts w:cstheme="minorHAnsi"/>
          <w:sz w:val="24"/>
          <w:szCs w:val="24"/>
        </w:rPr>
        <w:t>o information which could identify you or anyone else will be contained in the report or the quotes. If you would like to be sent a summary of the findings of the study, this will be sent to you.</w:t>
      </w:r>
    </w:p>
    <w:p w14:paraId="238A17EB" w14:textId="77777777" w:rsidR="000A5850" w:rsidRPr="000A5850" w:rsidRDefault="000A5850" w:rsidP="00633D86">
      <w:pPr>
        <w:widowControl w:val="0"/>
        <w:tabs>
          <w:tab w:val="left" w:pos="3780"/>
        </w:tabs>
        <w:spacing w:after="0" w:line="240" w:lineRule="auto"/>
        <w:rPr>
          <w:rFonts w:cstheme="minorHAnsi"/>
          <w:sz w:val="24"/>
          <w:szCs w:val="24"/>
        </w:rPr>
      </w:pPr>
    </w:p>
    <w:p w14:paraId="03C45EE0"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Who is organising and funding the research?</w:t>
      </w:r>
    </w:p>
    <w:p w14:paraId="1F787C50" w14:textId="77777777" w:rsidR="000A5850" w:rsidRPr="000A5850" w:rsidRDefault="000A5850" w:rsidP="00633D86">
      <w:pPr>
        <w:autoSpaceDE w:val="0"/>
        <w:autoSpaceDN w:val="0"/>
        <w:adjustRightInd w:val="0"/>
        <w:spacing w:after="0" w:line="240" w:lineRule="auto"/>
        <w:rPr>
          <w:rFonts w:cstheme="minorHAnsi"/>
          <w:sz w:val="24"/>
          <w:szCs w:val="24"/>
        </w:rPr>
      </w:pPr>
      <w:r w:rsidRPr="000A5850">
        <w:rPr>
          <w:rFonts w:cstheme="minorHAnsi"/>
          <w:color w:val="000000"/>
          <w:sz w:val="24"/>
          <w:szCs w:val="24"/>
          <w:lang w:eastAsia="en-GB"/>
        </w:rPr>
        <w:t>The study is funded by a Doctoral Academy Scholarship awarded to the lead researcher jointly from the Division of Nursing &amp; Midwifery and the Faculty of Medicine, Dentistry &amp; Health, University of Sheffield.</w:t>
      </w:r>
    </w:p>
    <w:p w14:paraId="6C45C0BB" w14:textId="77777777" w:rsidR="000A5850" w:rsidRPr="000A5850" w:rsidRDefault="000A5850" w:rsidP="00633D86">
      <w:pPr>
        <w:autoSpaceDE w:val="0"/>
        <w:autoSpaceDN w:val="0"/>
        <w:adjustRightInd w:val="0"/>
        <w:spacing w:after="0" w:line="240" w:lineRule="auto"/>
        <w:rPr>
          <w:rFonts w:cstheme="minorHAnsi"/>
          <w:color w:val="000000"/>
          <w:sz w:val="24"/>
          <w:szCs w:val="24"/>
          <w:lang w:eastAsia="en-GB"/>
        </w:rPr>
      </w:pPr>
    </w:p>
    <w:p w14:paraId="4AFFC490"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Who is the data controller?</w:t>
      </w:r>
    </w:p>
    <w:p w14:paraId="5124A140" w14:textId="77777777" w:rsidR="000A5850" w:rsidRPr="000A5850" w:rsidRDefault="000A5850" w:rsidP="00633D86">
      <w:pPr>
        <w:autoSpaceDE w:val="0"/>
        <w:autoSpaceDN w:val="0"/>
        <w:adjustRightInd w:val="0"/>
        <w:spacing w:after="0" w:line="240" w:lineRule="auto"/>
        <w:rPr>
          <w:rFonts w:cstheme="minorHAnsi"/>
          <w:color w:val="000000"/>
          <w:sz w:val="24"/>
          <w:szCs w:val="24"/>
          <w:lang w:eastAsia="en-GB"/>
        </w:rPr>
      </w:pPr>
      <w:r w:rsidRPr="000A5850">
        <w:rPr>
          <w:rFonts w:cstheme="minorHAnsi"/>
          <w:color w:val="000000"/>
          <w:sz w:val="24"/>
          <w:szCs w:val="24"/>
          <w:lang w:eastAsia="en-GB"/>
        </w:rPr>
        <w:t>The University of Sheffield will act as the Data Controller for this study. This means that the University is responsible for looking after your information and using it properly.</w:t>
      </w:r>
    </w:p>
    <w:p w14:paraId="054B0565" w14:textId="77777777" w:rsidR="000A5850" w:rsidRPr="000A5850" w:rsidRDefault="000A5850" w:rsidP="00633D86">
      <w:pPr>
        <w:autoSpaceDE w:val="0"/>
        <w:autoSpaceDN w:val="0"/>
        <w:adjustRightInd w:val="0"/>
        <w:spacing w:after="0" w:line="240" w:lineRule="auto"/>
        <w:rPr>
          <w:rFonts w:cstheme="minorHAnsi"/>
          <w:color w:val="000000"/>
          <w:sz w:val="24"/>
          <w:szCs w:val="24"/>
          <w:lang w:eastAsia="en-GB"/>
        </w:rPr>
      </w:pPr>
    </w:p>
    <w:p w14:paraId="2A1AB1CF"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Who has ethically reviewed the study?</w:t>
      </w:r>
    </w:p>
    <w:p w14:paraId="5D241BED" w14:textId="77777777" w:rsidR="000A5850" w:rsidRPr="000A5850" w:rsidRDefault="000A5850" w:rsidP="00633D86">
      <w:pPr>
        <w:autoSpaceDE w:val="0"/>
        <w:autoSpaceDN w:val="0"/>
        <w:adjustRightInd w:val="0"/>
        <w:spacing w:after="0" w:line="240" w:lineRule="auto"/>
        <w:rPr>
          <w:rFonts w:cstheme="minorHAnsi"/>
          <w:iCs/>
          <w:color w:val="000000"/>
          <w:sz w:val="24"/>
          <w:szCs w:val="24"/>
          <w:lang w:eastAsia="en-GB"/>
        </w:rPr>
      </w:pPr>
      <w:r w:rsidRPr="000A5850">
        <w:rPr>
          <w:rFonts w:cstheme="minorHAnsi"/>
          <w:iCs/>
          <w:color w:val="000000"/>
          <w:sz w:val="24"/>
          <w:szCs w:val="24"/>
          <w:lang w:eastAsia="en-GB"/>
        </w:rPr>
        <w:t>This study has been ethically approved via the University of Sheffield’s Research Ethics Review Procedure, as administered by the Division of Nursing and Midwifery, Health Sciences School.</w:t>
      </w:r>
    </w:p>
    <w:p w14:paraId="4D50491C" w14:textId="77777777" w:rsidR="000A5850" w:rsidRPr="000A5850" w:rsidRDefault="000A5850" w:rsidP="00633D86">
      <w:pPr>
        <w:autoSpaceDE w:val="0"/>
        <w:autoSpaceDN w:val="0"/>
        <w:adjustRightInd w:val="0"/>
        <w:spacing w:after="0" w:line="240" w:lineRule="auto"/>
        <w:rPr>
          <w:rFonts w:cstheme="minorHAnsi"/>
          <w:iCs/>
          <w:color w:val="000000"/>
          <w:sz w:val="24"/>
          <w:szCs w:val="24"/>
          <w:lang w:eastAsia="en-GB"/>
        </w:rPr>
      </w:pPr>
    </w:p>
    <w:p w14:paraId="1C11943C" w14:textId="77777777" w:rsidR="000A5850" w:rsidRPr="000A5850" w:rsidRDefault="000A5850" w:rsidP="00633D86">
      <w:pPr>
        <w:autoSpaceDE w:val="0"/>
        <w:autoSpaceDN w:val="0"/>
        <w:adjustRightInd w:val="0"/>
        <w:spacing w:after="0" w:line="240" w:lineRule="auto"/>
        <w:rPr>
          <w:rFonts w:cstheme="minorHAnsi"/>
          <w:b/>
          <w:color w:val="000000"/>
          <w:sz w:val="24"/>
          <w:szCs w:val="24"/>
          <w:lang w:eastAsia="en-GB"/>
        </w:rPr>
      </w:pPr>
      <w:r w:rsidRPr="000A5850">
        <w:rPr>
          <w:rFonts w:cstheme="minorHAnsi"/>
          <w:b/>
          <w:color w:val="000000"/>
          <w:sz w:val="24"/>
          <w:szCs w:val="24"/>
          <w:lang w:eastAsia="en-GB"/>
        </w:rPr>
        <w:t>What if something goes wrong and I wish to complain about the research?</w:t>
      </w:r>
    </w:p>
    <w:p w14:paraId="69708C33" w14:textId="77777777" w:rsidR="000A5850" w:rsidRPr="000A5850" w:rsidRDefault="000A5850" w:rsidP="00633D86">
      <w:pPr>
        <w:autoSpaceDE w:val="0"/>
        <w:autoSpaceDN w:val="0"/>
        <w:adjustRightInd w:val="0"/>
        <w:spacing w:after="0" w:line="240" w:lineRule="auto"/>
        <w:rPr>
          <w:rFonts w:cstheme="minorHAnsi"/>
          <w:iCs/>
          <w:sz w:val="24"/>
          <w:szCs w:val="24"/>
          <w:lang w:eastAsia="en-GB"/>
        </w:rPr>
      </w:pPr>
      <w:r w:rsidRPr="000A5850">
        <w:rPr>
          <w:rFonts w:cstheme="minorHAnsi"/>
          <w:iCs/>
          <w:sz w:val="24"/>
          <w:szCs w:val="24"/>
          <w:lang w:eastAsia="en-GB"/>
        </w:rPr>
        <w:t xml:space="preserve">If you have a concern about any aspect of this study, please contact the lead researcher, Eleni Chambers, or another member of the research team in the first instance (see end of this information sheet for contact details). </w:t>
      </w:r>
    </w:p>
    <w:p w14:paraId="1DBF6888" w14:textId="77777777" w:rsidR="000A5850" w:rsidRPr="000A5850" w:rsidRDefault="000A5850" w:rsidP="00633D86">
      <w:pPr>
        <w:autoSpaceDE w:val="0"/>
        <w:autoSpaceDN w:val="0"/>
        <w:adjustRightInd w:val="0"/>
        <w:spacing w:after="0" w:line="240" w:lineRule="auto"/>
        <w:rPr>
          <w:rFonts w:cstheme="minorHAnsi"/>
          <w:iCs/>
          <w:sz w:val="24"/>
          <w:szCs w:val="24"/>
          <w:lang w:eastAsia="en-GB"/>
        </w:rPr>
      </w:pPr>
    </w:p>
    <w:p w14:paraId="5319E160" w14:textId="77777777" w:rsidR="000A5850" w:rsidRPr="000A5850" w:rsidRDefault="000A5850" w:rsidP="00633D86">
      <w:pPr>
        <w:autoSpaceDE w:val="0"/>
        <w:autoSpaceDN w:val="0"/>
        <w:adjustRightInd w:val="0"/>
        <w:spacing w:after="0" w:line="240" w:lineRule="auto"/>
        <w:rPr>
          <w:rFonts w:cstheme="minorHAnsi"/>
          <w:sz w:val="24"/>
          <w:szCs w:val="24"/>
        </w:rPr>
      </w:pPr>
      <w:r w:rsidRPr="000A5850">
        <w:rPr>
          <w:rFonts w:cstheme="minorHAnsi"/>
          <w:sz w:val="24"/>
          <w:szCs w:val="24"/>
        </w:rPr>
        <w:t xml:space="preserve">If you would prefer to talk to someone outside of the research team, you can contact Professor Ray Wilkinson, Postgraduate Research Lead, email: </w:t>
      </w:r>
      <w:hyperlink r:id="rId202" w:history="1">
        <w:r w:rsidRPr="000A5850">
          <w:rPr>
            <w:rStyle w:val="Hyperlink"/>
            <w:rFonts w:cstheme="minorHAnsi"/>
            <w:sz w:val="24"/>
            <w:szCs w:val="24"/>
          </w:rPr>
          <w:t>ray.wilkinson@sheffield.ac.uk</w:t>
        </w:r>
      </w:hyperlink>
      <w:r w:rsidRPr="000A5850">
        <w:rPr>
          <w:rFonts w:cstheme="minorHAnsi"/>
          <w:sz w:val="24"/>
          <w:szCs w:val="24"/>
        </w:rPr>
        <w:t xml:space="preserve">  </w:t>
      </w:r>
    </w:p>
    <w:p w14:paraId="22E81404" w14:textId="77777777" w:rsidR="000A5850" w:rsidRPr="000A5850" w:rsidRDefault="000A5850" w:rsidP="00633D86">
      <w:pPr>
        <w:autoSpaceDE w:val="0"/>
        <w:autoSpaceDN w:val="0"/>
        <w:adjustRightInd w:val="0"/>
        <w:spacing w:after="0" w:line="240" w:lineRule="auto"/>
        <w:rPr>
          <w:rFonts w:cstheme="minorHAnsi"/>
          <w:sz w:val="24"/>
          <w:szCs w:val="24"/>
        </w:rPr>
      </w:pPr>
      <w:r w:rsidRPr="000A5850">
        <w:rPr>
          <w:rFonts w:cstheme="minorHAnsi"/>
          <w:sz w:val="24"/>
          <w:szCs w:val="24"/>
        </w:rPr>
        <w:t>telephone: 0114 222 2449.</w:t>
      </w:r>
    </w:p>
    <w:p w14:paraId="3C54A5C2" w14:textId="77777777" w:rsidR="000A5850" w:rsidRPr="000A5850" w:rsidRDefault="000A5850" w:rsidP="00633D86">
      <w:pPr>
        <w:autoSpaceDE w:val="0"/>
        <w:autoSpaceDN w:val="0"/>
        <w:adjustRightInd w:val="0"/>
        <w:spacing w:after="0" w:line="240" w:lineRule="auto"/>
        <w:rPr>
          <w:rFonts w:cstheme="minorHAnsi"/>
          <w:sz w:val="24"/>
          <w:szCs w:val="24"/>
        </w:rPr>
      </w:pPr>
    </w:p>
    <w:p w14:paraId="1667E82F" w14:textId="77777777" w:rsidR="000A5850" w:rsidRPr="000A5850" w:rsidRDefault="000A5850" w:rsidP="00633D86">
      <w:pPr>
        <w:autoSpaceDE w:val="0"/>
        <w:autoSpaceDN w:val="0"/>
        <w:adjustRightInd w:val="0"/>
        <w:spacing w:after="0" w:line="240" w:lineRule="auto"/>
        <w:rPr>
          <w:rStyle w:val="Hyperlink"/>
          <w:rFonts w:cstheme="minorHAnsi"/>
          <w:sz w:val="24"/>
          <w:szCs w:val="24"/>
        </w:rPr>
      </w:pPr>
      <w:r w:rsidRPr="000A5850">
        <w:rPr>
          <w:rFonts w:cstheme="minorHAnsi"/>
          <w:sz w:val="24"/>
          <w:szCs w:val="24"/>
        </w:rPr>
        <w:t xml:space="preserve">If the concern relates to how your personal data has been handled, information about how to raise a complaint can be found in the University’s Privacy Notice: </w:t>
      </w:r>
      <w:hyperlink r:id="rId203" w:history="1">
        <w:r w:rsidRPr="000A5850">
          <w:rPr>
            <w:rStyle w:val="Hyperlink"/>
            <w:rFonts w:cstheme="minorHAnsi"/>
            <w:sz w:val="24"/>
            <w:szCs w:val="24"/>
          </w:rPr>
          <w:t>https://www.sheffield.ac.uk/govern/data-protection/privacy/general</w:t>
        </w:r>
      </w:hyperlink>
    </w:p>
    <w:p w14:paraId="2B430B59" w14:textId="77777777" w:rsidR="000A5850" w:rsidRPr="000A5850" w:rsidRDefault="000A5850" w:rsidP="00633D86">
      <w:pPr>
        <w:autoSpaceDE w:val="0"/>
        <w:autoSpaceDN w:val="0"/>
        <w:adjustRightInd w:val="0"/>
        <w:spacing w:after="0" w:line="240" w:lineRule="auto"/>
        <w:rPr>
          <w:rFonts w:cstheme="minorHAnsi"/>
          <w:sz w:val="24"/>
          <w:szCs w:val="24"/>
        </w:rPr>
      </w:pPr>
      <w:r w:rsidRPr="000A5850">
        <w:rPr>
          <w:rStyle w:val="Hyperlink"/>
          <w:rFonts w:cstheme="minorHAnsi"/>
          <w:sz w:val="24"/>
          <w:szCs w:val="24"/>
        </w:rPr>
        <w:t>Please contact Eleni Chambers or Ray Wilkinson if you are unable to access this.</w:t>
      </w:r>
    </w:p>
    <w:p w14:paraId="4617189E" w14:textId="77777777" w:rsidR="000A5850" w:rsidRPr="000A5850" w:rsidRDefault="000A5850" w:rsidP="00633D86">
      <w:pPr>
        <w:autoSpaceDE w:val="0"/>
        <w:autoSpaceDN w:val="0"/>
        <w:adjustRightInd w:val="0"/>
        <w:spacing w:after="0" w:line="240" w:lineRule="auto"/>
        <w:rPr>
          <w:rFonts w:cstheme="minorHAnsi"/>
          <w:color w:val="000000"/>
          <w:sz w:val="24"/>
          <w:szCs w:val="24"/>
          <w:lang w:eastAsia="en-GB"/>
        </w:rPr>
      </w:pPr>
    </w:p>
    <w:p w14:paraId="7F184394" w14:textId="77777777" w:rsidR="000A5850" w:rsidRPr="000A5850" w:rsidRDefault="000A5850" w:rsidP="00633D86">
      <w:pPr>
        <w:autoSpaceDE w:val="0"/>
        <w:autoSpaceDN w:val="0"/>
        <w:adjustRightInd w:val="0"/>
        <w:spacing w:after="0" w:line="240" w:lineRule="auto"/>
        <w:rPr>
          <w:rFonts w:cstheme="minorHAnsi"/>
          <w:color w:val="000000"/>
          <w:sz w:val="24"/>
          <w:szCs w:val="24"/>
          <w:lang w:eastAsia="en-GB"/>
        </w:rPr>
      </w:pPr>
      <w:r w:rsidRPr="000A5850">
        <w:rPr>
          <w:rFonts w:cstheme="minorHAnsi"/>
          <w:b/>
          <w:color w:val="000000"/>
          <w:sz w:val="24"/>
          <w:szCs w:val="24"/>
          <w:lang w:eastAsia="en-GB"/>
        </w:rPr>
        <w:t>Contact for further information</w:t>
      </w:r>
    </w:p>
    <w:p w14:paraId="60E59154" w14:textId="77777777" w:rsidR="000A5850" w:rsidRPr="000A5850" w:rsidRDefault="000A5850" w:rsidP="00633D86">
      <w:pPr>
        <w:pStyle w:val="HTMLPreformatted"/>
        <w:rPr>
          <w:rFonts w:asciiTheme="minorHAnsi" w:hAnsiTheme="minorHAnsi" w:cstheme="minorHAnsi"/>
          <w:sz w:val="24"/>
          <w:szCs w:val="24"/>
        </w:rPr>
      </w:pPr>
      <w:r w:rsidRPr="000A5850">
        <w:rPr>
          <w:rFonts w:asciiTheme="minorHAnsi" w:hAnsiTheme="minorHAnsi" w:cstheme="minorHAnsi"/>
          <w:color w:val="000000"/>
          <w:sz w:val="24"/>
          <w:szCs w:val="24"/>
          <w:lang w:eastAsia="en-GB"/>
        </w:rPr>
        <w:t xml:space="preserve">If you want to talk to anyone about the study or have any questions, please contact Eleni Chambers: </w:t>
      </w:r>
      <w:r w:rsidRPr="000A5850">
        <w:rPr>
          <w:rFonts w:asciiTheme="minorHAnsi" w:hAnsiTheme="minorHAnsi" w:cstheme="minorHAnsi"/>
          <w:sz w:val="24"/>
          <w:szCs w:val="24"/>
        </w:rPr>
        <w:t xml:space="preserve">email: </w:t>
      </w:r>
      <w:hyperlink r:id="rId204" w:history="1">
        <w:r w:rsidRPr="000A5850">
          <w:rPr>
            <w:rStyle w:val="Hyperlink"/>
            <w:rFonts w:asciiTheme="minorHAnsi" w:hAnsiTheme="minorHAnsi" w:cstheme="minorHAnsi"/>
            <w:sz w:val="24"/>
            <w:szCs w:val="24"/>
          </w:rPr>
          <w:t>e.chambers@sheffield.ac.uk</w:t>
        </w:r>
      </w:hyperlink>
      <w:r w:rsidRPr="000A5850">
        <w:rPr>
          <w:rFonts w:asciiTheme="minorHAnsi" w:hAnsiTheme="minorHAnsi" w:cstheme="minorHAnsi"/>
          <w:sz w:val="24"/>
          <w:szCs w:val="24"/>
        </w:rPr>
        <w:t xml:space="preserve">  mobile: 07811 474234  </w:t>
      </w:r>
    </w:p>
    <w:p w14:paraId="62053A6D" w14:textId="77777777" w:rsidR="000A5850" w:rsidRPr="000A5850" w:rsidRDefault="000A5850" w:rsidP="00633D86">
      <w:pPr>
        <w:pStyle w:val="HTMLPreformatted"/>
        <w:rPr>
          <w:rFonts w:asciiTheme="minorHAnsi" w:hAnsiTheme="minorHAnsi" w:cstheme="minorHAnsi"/>
          <w:sz w:val="24"/>
          <w:szCs w:val="24"/>
          <w:lang w:eastAsia="en-GB"/>
        </w:rPr>
      </w:pPr>
      <w:r w:rsidRPr="000A5850">
        <w:rPr>
          <w:rFonts w:asciiTheme="minorHAnsi" w:hAnsiTheme="minorHAnsi" w:cstheme="minorHAnsi"/>
          <w:sz w:val="24"/>
          <w:szCs w:val="24"/>
        </w:rPr>
        <w:t xml:space="preserve">Address: </w:t>
      </w:r>
      <w:r w:rsidRPr="000A5850">
        <w:rPr>
          <w:rFonts w:asciiTheme="minorHAnsi" w:hAnsiTheme="minorHAnsi" w:cstheme="minorHAnsi"/>
          <w:sz w:val="24"/>
          <w:szCs w:val="24"/>
          <w:lang w:eastAsia="en-GB"/>
        </w:rPr>
        <w:t>The Division of Nursing and Midwifery, Health Sciences School, The University of Sheffield, Barber House Annexe, 3a Clarkehouse Road, Sheffield. S10 2LA</w:t>
      </w:r>
    </w:p>
    <w:p w14:paraId="7D9F4B8C" w14:textId="77777777" w:rsidR="000A5850" w:rsidRPr="000A5850" w:rsidRDefault="000A5850" w:rsidP="00633D86">
      <w:pPr>
        <w:autoSpaceDE w:val="0"/>
        <w:autoSpaceDN w:val="0"/>
        <w:adjustRightInd w:val="0"/>
        <w:spacing w:after="0" w:line="240" w:lineRule="auto"/>
        <w:rPr>
          <w:rFonts w:cstheme="minorHAnsi"/>
          <w:sz w:val="24"/>
          <w:szCs w:val="24"/>
        </w:rPr>
      </w:pPr>
    </w:p>
    <w:p w14:paraId="632245E6" w14:textId="77777777" w:rsidR="000A5850" w:rsidRPr="000A5850" w:rsidRDefault="000A5850" w:rsidP="00633D86">
      <w:pPr>
        <w:spacing w:after="0" w:line="240" w:lineRule="auto"/>
        <w:rPr>
          <w:rFonts w:cstheme="minorHAnsi"/>
          <w:sz w:val="24"/>
          <w:szCs w:val="24"/>
        </w:rPr>
      </w:pPr>
      <w:r w:rsidRPr="000A5850">
        <w:rPr>
          <w:rFonts w:cstheme="minorHAnsi"/>
          <w:sz w:val="24"/>
          <w:szCs w:val="24"/>
        </w:rPr>
        <w:t xml:space="preserve">Alternatively, if you would like to speak to a different member of the research team, you can  contact Clare Gardiner: email: </w:t>
      </w:r>
      <w:hyperlink r:id="rId205" w:history="1">
        <w:r w:rsidRPr="000A5850">
          <w:rPr>
            <w:rStyle w:val="Hyperlink"/>
            <w:rFonts w:cstheme="minorHAnsi"/>
            <w:sz w:val="24"/>
            <w:szCs w:val="24"/>
          </w:rPr>
          <w:t>c.gardiner@sheffield.ac.uk</w:t>
        </w:r>
      </w:hyperlink>
      <w:r w:rsidRPr="000A5850">
        <w:rPr>
          <w:rFonts w:cstheme="minorHAnsi"/>
          <w:sz w:val="24"/>
          <w:szCs w:val="24"/>
        </w:rPr>
        <w:t xml:space="preserve">  telephone: 0114 2222038.</w:t>
      </w:r>
    </w:p>
    <w:p w14:paraId="34E07520" w14:textId="77777777" w:rsidR="000A5850" w:rsidRPr="000A5850" w:rsidRDefault="000A5850" w:rsidP="00633D86">
      <w:pPr>
        <w:spacing w:after="0" w:line="240" w:lineRule="auto"/>
        <w:rPr>
          <w:rFonts w:cstheme="minorHAnsi"/>
          <w:sz w:val="24"/>
          <w:szCs w:val="24"/>
        </w:rPr>
      </w:pPr>
    </w:p>
    <w:p w14:paraId="21FA2E09" w14:textId="77777777" w:rsidR="000A5850" w:rsidRPr="000A5850" w:rsidRDefault="000A5850" w:rsidP="00633D86">
      <w:pPr>
        <w:widowControl w:val="0"/>
        <w:tabs>
          <w:tab w:val="left" w:pos="3780"/>
        </w:tabs>
        <w:spacing w:after="0" w:line="240" w:lineRule="auto"/>
        <w:rPr>
          <w:rFonts w:cstheme="minorHAnsi"/>
          <w:b/>
          <w:sz w:val="24"/>
          <w:szCs w:val="24"/>
        </w:rPr>
      </w:pPr>
      <w:r w:rsidRPr="000A5850">
        <w:rPr>
          <w:rFonts w:cstheme="minorHAnsi"/>
          <w:b/>
          <w:sz w:val="24"/>
          <w:szCs w:val="24"/>
        </w:rPr>
        <w:t>You will be given a copy of this information sheet and asked to agree to signing a consent form.</w:t>
      </w:r>
    </w:p>
    <w:p w14:paraId="15C4C7D8" w14:textId="77777777" w:rsidR="000A5850" w:rsidRPr="000A5850" w:rsidRDefault="000A5850" w:rsidP="00633D86">
      <w:pPr>
        <w:widowControl w:val="0"/>
        <w:tabs>
          <w:tab w:val="left" w:pos="3780"/>
        </w:tabs>
        <w:spacing w:after="0" w:line="240" w:lineRule="auto"/>
        <w:rPr>
          <w:rFonts w:cstheme="minorHAnsi"/>
          <w:sz w:val="24"/>
          <w:szCs w:val="24"/>
        </w:rPr>
      </w:pPr>
    </w:p>
    <w:p w14:paraId="39336244" w14:textId="77777777" w:rsidR="000A5850" w:rsidRPr="000A5850" w:rsidRDefault="000A5850" w:rsidP="00633D86">
      <w:pPr>
        <w:widowControl w:val="0"/>
        <w:tabs>
          <w:tab w:val="left" w:pos="3780"/>
        </w:tabs>
        <w:spacing w:after="0" w:line="240" w:lineRule="auto"/>
        <w:rPr>
          <w:rFonts w:cstheme="minorHAnsi"/>
          <w:b/>
          <w:sz w:val="24"/>
          <w:szCs w:val="24"/>
        </w:rPr>
      </w:pPr>
      <w:r w:rsidRPr="000A5850">
        <w:rPr>
          <w:rFonts w:cstheme="minorHAnsi"/>
          <w:b/>
          <w:sz w:val="24"/>
          <w:szCs w:val="24"/>
        </w:rPr>
        <w:t>Thank you for taking part in this study.</w:t>
      </w:r>
    </w:p>
    <w:p w14:paraId="78E95797" w14:textId="684B0C17" w:rsidR="00633D86" w:rsidRDefault="00633D86">
      <w:pPr>
        <w:rPr>
          <w:rFonts w:cstheme="minorHAnsi"/>
          <w:sz w:val="24"/>
          <w:szCs w:val="24"/>
        </w:rPr>
      </w:pPr>
      <w:r>
        <w:rPr>
          <w:rFonts w:cstheme="minorHAnsi"/>
          <w:sz w:val="24"/>
          <w:szCs w:val="24"/>
        </w:rPr>
        <w:br w:type="page"/>
      </w:r>
    </w:p>
    <w:p w14:paraId="3DA45705" w14:textId="5B4456E4" w:rsidR="00DF6AB1" w:rsidRPr="00DF6AB1" w:rsidRDefault="00DF6AB1" w:rsidP="00DF6AB1">
      <w:pPr>
        <w:tabs>
          <w:tab w:val="center" w:pos="4513"/>
          <w:tab w:val="right" w:pos="9026"/>
        </w:tabs>
        <w:spacing w:after="0" w:line="240" w:lineRule="auto"/>
        <w:rPr>
          <w:sz w:val="24"/>
          <w:szCs w:val="24"/>
        </w:rPr>
      </w:pPr>
      <w:bookmarkStart w:id="487" w:name="Appendix16"/>
      <w:r w:rsidRPr="00DF6AB1">
        <w:rPr>
          <w:b/>
          <w:sz w:val="24"/>
          <w:szCs w:val="24"/>
        </w:rPr>
        <w:lastRenderedPageBreak/>
        <w:t>Appendix 1</w:t>
      </w:r>
      <w:r w:rsidR="0023107E">
        <w:rPr>
          <w:b/>
          <w:sz w:val="24"/>
          <w:szCs w:val="24"/>
        </w:rPr>
        <w:t>6</w:t>
      </w:r>
      <w:r w:rsidRPr="00DF6AB1">
        <w:rPr>
          <w:b/>
          <w:sz w:val="24"/>
          <w:szCs w:val="24"/>
        </w:rPr>
        <w:t>. Useful organisations, 30 September 2021</w:t>
      </w:r>
    </w:p>
    <w:bookmarkEnd w:id="487"/>
    <w:p w14:paraId="221BB456" w14:textId="77777777" w:rsidR="00AD3903" w:rsidRDefault="00AD3903" w:rsidP="00633D86">
      <w:pPr>
        <w:spacing w:after="0" w:line="240" w:lineRule="auto"/>
        <w:rPr>
          <w:rFonts w:cstheme="minorHAnsi"/>
          <w:sz w:val="24"/>
          <w:szCs w:val="24"/>
        </w:rPr>
      </w:pPr>
    </w:p>
    <w:p w14:paraId="05F4A1DF" w14:textId="77777777" w:rsidR="00DF6AB1" w:rsidRPr="00DF6AB1" w:rsidRDefault="00DF6AB1" w:rsidP="00DF6AB1">
      <w:pPr>
        <w:spacing w:after="0" w:line="240" w:lineRule="auto"/>
        <w:jc w:val="center"/>
        <w:rPr>
          <w:rFonts w:cstheme="minorHAnsi"/>
          <w:b/>
          <w:sz w:val="24"/>
          <w:szCs w:val="24"/>
        </w:rPr>
      </w:pPr>
      <w:r w:rsidRPr="00DF6AB1">
        <w:rPr>
          <w:rFonts w:cstheme="minorHAnsi"/>
          <w:b/>
          <w:sz w:val="24"/>
          <w:szCs w:val="24"/>
        </w:rPr>
        <w:t>Useful organisations – Patient and carer involvement in palliative care research study</w:t>
      </w:r>
    </w:p>
    <w:p w14:paraId="14F2AAC7" w14:textId="77777777" w:rsidR="00DF6AB1" w:rsidRPr="00DF6AB1" w:rsidRDefault="00DF6AB1" w:rsidP="00DF6AB1">
      <w:pPr>
        <w:spacing w:after="0" w:line="240" w:lineRule="auto"/>
        <w:rPr>
          <w:rFonts w:cstheme="minorHAnsi"/>
          <w:b/>
          <w:sz w:val="24"/>
          <w:szCs w:val="24"/>
        </w:rPr>
      </w:pPr>
    </w:p>
    <w:p w14:paraId="3C8E41B3" w14:textId="77777777" w:rsidR="00DF6AB1" w:rsidRPr="00DF6AB1" w:rsidRDefault="00DF6AB1" w:rsidP="00DF6AB1">
      <w:pPr>
        <w:spacing w:after="0" w:line="240" w:lineRule="auto"/>
        <w:rPr>
          <w:rFonts w:cstheme="minorHAnsi"/>
          <w:bCs/>
          <w:sz w:val="24"/>
          <w:szCs w:val="24"/>
        </w:rPr>
      </w:pPr>
      <w:r w:rsidRPr="00DF6AB1">
        <w:rPr>
          <w:rFonts w:cstheme="minorHAnsi"/>
          <w:bCs/>
          <w:sz w:val="24"/>
          <w:szCs w:val="24"/>
        </w:rPr>
        <w:t>Local involvement coordinator contact details – for each case study site.</w:t>
      </w:r>
    </w:p>
    <w:p w14:paraId="387B4CB7" w14:textId="77777777" w:rsidR="00DF6AB1" w:rsidRPr="00DF6AB1" w:rsidRDefault="00DF6AB1" w:rsidP="00DF6AB1">
      <w:pPr>
        <w:spacing w:after="0" w:line="240" w:lineRule="auto"/>
        <w:rPr>
          <w:rFonts w:cstheme="minorHAnsi"/>
          <w:b/>
          <w:sz w:val="24"/>
          <w:szCs w:val="24"/>
        </w:rPr>
      </w:pPr>
    </w:p>
    <w:p w14:paraId="6D3AD667" w14:textId="77777777" w:rsidR="00DF6AB1" w:rsidRPr="00DF6AB1" w:rsidRDefault="00DF6AB1" w:rsidP="00DF6AB1">
      <w:pPr>
        <w:spacing w:after="0" w:line="240" w:lineRule="auto"/>
        <w:rPr>
          <w:rFonts w:cstheme="minorHAnsi"/>
          <w:b/>
          <w:sz w:val="24"/>
          <w:szCs w:val="24"/>
        </w:rPr>
      </w:pPr>
      <w:r w:rsidRPr="00DF6AB1">
        <w:rPr>
          <w:rFonts w:cstheme="minorHAnsi"/>
          <w:b/>
          <w:sz w:val="24"/>
          <w:szCs w:val="24"/>
        </w:rPr>
        <w:t>National organisations</w:t>
      </w:r>
    </w:p>
    <w:p w14:paraId="05402A07" w14:textId="77777777" w:rsidR="00DF6AB1" w:rsidRPr="00DF6AB1" w:rsidRDefault="00DF6AB1" w:rsidP="00DF6AB1">
      <w:pPr>
        <w:spacing w:after="0" w:line="240" w:lineRule="auto"/>
        <w:rPr>
          <w:rFonts w:cstheme="minorHAnsi"/>
          <w:b/>
          <w:sz w:val="24"/>
          <w:szCs w:val="24"/>
        </w:rPr>
      </w:pPr>
    </w:p>
    <w:p w14:paraId="099904B8" w14:textId="77777777" w:rsidR="00DF6AB1" w:rsidRPr="00DF6AB1" w:rsidRDefault="00DF6AB1" w:rsidP="00DF6AB1">
      <w:pPr>
        <w:spacing w:after="0" w:line="240" w:lineRule="auto"/>
        <w:rPr>
          <w:rFonts w:cstheme="minorHAnsi"/>
          <w:b/>
          <w:sz w:val="24"/>
          <w:szCs w:val="24"/>
        </w:rPr>
      </w:pPr>
      <w:r w:rsidRPr="00DF6AB1">
        <w:rPr>
          <w:rFonts w:cstheme="minorHAnsi"/>
          <w:b/>
          <w:sz w:val="24"/>
          <w:szCs w:val="24"/>
        </w:rPr>
        <w:t xml:space="preserve">Age UK:  </w:t>
      </w:r>
      <w:hyperlink r:id="rId206" w:history="1">
        <w:r w:rsidRPr="00DF6AB1">
          <w:rPr>
            <w:rFonts w:cstheme="minorHAnsi"/>
            <w:color w:val="0563C1" w:themeColor="hyperlink"/>
            <w:sz w:val="24"/>
            <w:szCs w:val="24"/>
            <w:u w:val="single"/>
          </w:rPr>
          <w:t>https://www.ageuk.org.uk/</w:t>
        </w:r>
      </w:hyperlink>
    </w:p>
    <w:p w14:paraId="4E56C6D5"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Age UK provides a range of services to older people, including information and advice.</w:t>
      </w:r>
    </w:p>
    <w:p w14:paraId="7216B7DC" w14:textId="77777777" w:rsidR="00DF6AB1" w:rsidRPr="00DF6AB1" w:rsidRDefault="00DF6AB1" w:rsidP="00DF6AB1">
      <w:pPr>
        <w:spacing w:after="0" w:line="240" w:lineRule="auto"/>
        <w:outlineLvl w:val="1"/>
        <w:rPr>
          <w:rFonts w:eastAsia="Times New Roman" w:cstheme="minorHAnsi"/>
          <w:bCs/>
          <w:sz w:val="24"/>
          <w:szCs w:val="24"/>
          <w:lang w:eastAsia="en-GB"/>
        </w:rPr>
      </w:pPr>
      <w:r w:rsidRPr="00DF6AB1">
        <w:rPr>
          <w:rFonts w:eastAsia="Times New Roman" w:cstheme="minorHAnsi"/>
          <w:bCs/>
          <w:sz w:val="24"/>
          <w:szCs w:val="24"/>
          <w:lang w:eastAsia="en-GB"/>
        </w:rPr>
        <w:t>Advice Line:  0800 055 6112</w:t>
      </w:r>
    </w:p>
    <w:p w14:paraId="6C9874FF" w14:textId="77777777" w:rsidR="00DF6AB1" w:rsidRPr="00DF6AB1" w:rsidRDefault="00DF6AB1" w:rsidP="00DF6AB1">
      <w:pPr>
        <w:spacing w:after="0" w:line="240" w:lineRule="auto"/>
        <w:rPr>
          <w:rFonts w:eastAsia="Times New Roman" w:cstheme="minorHAnsi"/>
          <w:sz w:val="24"/>
          <w:szCs w:val="24"/>
          <w:lang w:eastAsia="en-GB"/>
        </w:rPr>
      </w:pPr>
      <w:r w:rsidRPr="00DF6AB1">
        <w:rPr>
          <w:rFonts w:eastAsia="Times New Roman" w:cstheme="minorHAnsi"/>
          <w:sz w:val="24"/>
          <w:szCs w:val="24"/>
          <w:lang w:eastAsia="en-GB"/>
        </w:rPr>
        <w:t xml:space="preserve">Lines are open 8am-7pm, 365 days a year. </w:t>
      </w:r>
    </w:p>
    <w:p w14:paraId="2FCD4111" w14:textId="77777777" w:rsidR="00DF6AB1" w:rsidRPr="00DF6AB1" w:rsidRDefault="00DF6AB1" w:rsidP="00DF6AB1">
      <w:pPr>
        <w:spacing w:after="0" w:line="240" w:lineRule="auto"/>
        <w:rPr>
          <w:rFonts w:cstheme="minorHAnsi"/>
          <w:sz w:val="24"/>
          <w:szCs w:val="24"/>
        </w:rPr>
      </w:pPr>
    </w:p>
    <w:p w14:paraId="7045E856" w14:textId="77777777" w:rsidR="00DF6AB1" w:rsidRPr="00DF6AB1" w:rsidRDefault="00DF6AB1" w:rsidP="00DF6AB1">
      <w:pPr>
        <w:spacing w:after="0" w:line="240" w:lineRule="auto"/>
        <w:rPr>
          <w:rFonts w:cstheme="minorHAnsi"/>
          <w:sz w:val="24"/>
          <w:szCs w:val="24"/>
        </w:rPr>
      </w:pPr>
      <w:r w:rsidRPr="00DF6AB1">
        <w:rPr>
          <w:rFonts w:cstheme="minorHAnsi"/>
          <w:b/>
          <w:sz w:val="24"/>
          <w:szCs w:val="24"/>
        </w:rPr>
        <w:t>Alzheimer’s Society:</w:t>
      </w:r>
      <w:r w:rsidRPr="00DF6AB1">
        <w:rPr>
          <w:rFonts w:cstheme="minorHAnsi"/>
          <w:sz w:val="24"/>
          <w:szCs w:val="24"/>
        </w:rPr>
        <w:t xml:space="preserve"> </w:t>
      </w:r>
      <w:hyperlink r:id="rId207" w:history="1">
        <w:r w:rsidRPr="00DF6AB1">
          <w:rPr>
            <w:rFonts w:cstheme="minorHAnsi"/>
            <w:color w:val="0563C1" w:themeColor="hyperlink"/>
            <w:sz w:val="24"/>
            <w:szCs w:val="24"/>
            <w:u w:val="single"/>
          </w:rPr>
          <w:t>https://www.alzheimers.org.uk/</w:t>
        </w:r>
      </w:hyperlink>
    </w:p>
    <w:p w14:paraId="44EF302A"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The Alzheimer’s Society provides a range of support services including in local areas.</w:t>
      </w:r>
    </w:p>
    <w:p w14:paraId="27179E17" w14:textId="77777777" w:rsidR="00DF6AB1" w:rsidRPr="00DF6AB1" w:rsidRDefault="00DF6AB1" w:rsidP="00DF6AB1">
      <w:pPr>
        <w:spacing w:after="0" w:line="240" w:lineRule="auto"/>
        <w:rPr>
          <w:rFonts w:cstheme="minorHAnsi"/>
          <w:sz w:val="24"/>
          <w:szCs w:val="24"/>
        </w:rPr>
      </w:pPr>
      <w:r w:rsidRPr="00DF6AB1">
        <w:rPr>
          <w:sz w:val="24"/>
          <w:szCs w:val="24"/>
        </w:rPr>
        <w:t xml:space="preserve">Helpline:  </w:t>
      </w:r>
      <w:hyperlink r:id="rId208" w:tgtFrame="_self" w:history="1">
        <w:r w:rsidRPr="00DF6AB1">
          <w:rPr>
            <w:color w:val="0000FF"/>
            <w:sz w:val="24"/>
            <w:szCs w:val="24"/>
            <w:u w:val="single"/>
          </w:rPr>
          <w:t>0300 222 11 22</w:t>
        </w:r>
      </w:hyperlink>
    </w:p>
    <w:p w14:paraId="5018A23C"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Lines are open Monday to Wednesday 9am-8pm, Thursday and Friday 9am-5pm, and Saturday and Sunday 10am-4pm.</w:t>
      </w:r>
    </w:p>
    <w:p w14:paraId="5C14B562" w14:textId="77777777" w:rsidR="00DF6AB1" w:rsidRPr="00DF6AB1" w:rsidRDefault="00DF6AB1" w:rsidP="00DF6AB1">
      <w:pPr>
        <w:spacing w:after="0" w:line="240" w:lineRule="auto"/>
        <w:rPr>
          <w:rFonts w:cstheme="minorHAnsi"/>
          <w:sz w:val="24"/>
          <w:szCs w:val="24"/>
        </w:rPr>
      </w:pPr>
    </w:p>
    <w:p w14:paraId="217F456C" w14:textId="77777777" w:rsidR="00DF6AB1" w:rsidRPr="00DF6AB1" w:rsidRDefault="00DF6AB1" w:rsidP="00DF6AB1">
      <w:pPr>
        <w:spacing w:after="0" w:line="240" w:lineRule="auto"/>
        <w:rPr>
          <w:rFonts w:ascii="Calibri" w:hAnsi="Calibri" w:cs="Calibri"/>
          <w:sz w:val="24"/>
          <w:szCs w:val="24"/>
        </w:rPr>
      </w:pPr>
      <w:r w:rsidRPr="00DF6AB1">
        <w:rPr>
          <w:rFonts w:ascii="Calibri" w:hAnsi="Calibri" w:cs="Calibri"/>
          <w:b/>
          <w:sz w:val="24"/>
          <w:szCs w:val="24"/>
        </w:rPr>
        <w:t xml:space="preserve">The Compassionate Friends:  </w:t>
      </w:r>
      <w:hyperlink r:id="rId209" w:history="1">
        <w:r w:rsidRPr="00DF6AB1">
          <w:rPr>
            <w:rFonts w:ascii="Calibri" w:hAnsi="Calibri" w:cs="Calibri"/>
            <w:color w:val="0563C1" w:themeColor="hyperlink"/>
            <w:sz w:val="24"/>
            <w:szCs w:val="24"/>
            <w:u w:val="single"/>
          </w:rPr>
          <w:t>https://www.tcf.org.uk/</w:t>
        </w:r>
      </w:hyperlink>
    </w:p>
    <w:p w14:paraId="2A970B64" w14:textId="77777777" w:rsidR="00DF6AB1" w:rsidRPr="00DF6AB1" w:rsidRDefault="00DF6AB1" w:rsidP="00DF6AB1">
      <w:pPr>
        <w:spacing w:after="0" w:line="240" w:lineRule="auto"/>
        <w:rPr>
          <w:rFonts w:ascii="Calibri" w:hAnsi="Calibri" w:cs="Calibri"/>
          <w:sz w:val="24"/>
          <w:szCs w:val="24"/>
        </w:rPr>
      </w:pPr>
      <w:r w:rsidRPr="00DF6AB1">
        <w:rPr>
          <w:rFonts w:ascii="Calibri" w:hAnsi="Calibri" w:cs="Calibri"/>
          <w:sz w:val="24"/>
          <w:szCs w:val="24"/>
        </w:rPr>
        <w:t>Support for bereaved parents and their families.</w:t>
      </w:r>
    </w:p>
    <w:p w14:paraId="7F9CB5EB" w14:textId="77777777" w:rsidR="00DF6AB1" w:rsidRPr="00DF6AB1" w:rsidRDefault="00DF6AB1" w:rsidP="00DF6AB1">
      <w:pPr>
        <w:spacing w:after="0" w:line="240" w:lineRule="auto"/>
        <w:rPr>
          <w:rFonts w:cstheme="minorHAnsi"/>
          <w:sz w:val="24"/>
          <w:szCs w:val="24"/>
        </w:rPr>
      </w:pPr>
      <w:r w:rsidRPr="00DF6AB1">
        <w:rPr>
          <w:rFonts w:ascii="Calibri" w:hAnsi="Calibri" w:cs="Calibri"/>
          <w:sz w:val="24"/>
          <w:szCs w:val="24"/>
        </w:rPr>
        <w:t xml:space="preserve">Helpline:  0345 123 2304  Open </w:t>
      </w:r>
      <w:r w:rsidRPr="00DF6AB1">
        <w:rPr>
          <w:rFonts w:ascii="Calibri" w:eastAsia="Times New Roman" w:hAnsi="Calibri" w:cs="Calibri"/>
          <w:sz w:val="24"/>
          <w:szCs w:val="24"/>
          <w:lang w:eastAsia="en-GB"/>
        </w:rPr>
        <w:t xml:space="preserve">every day of the </w:t>
      </w:r>
      <w:r w:rsidRPr="00DF6AB1">
        <w:rPr>
          <w:rFonts w:eastAsia="Times New Roman" w:cstheme="minorHAnsi"/>
          <w:sz w:val="24"/>
          <w:szCs w:val="24"/>
          <w:lang w:eastAsia="en-GB"/>
        </w:rPr>
        <w:t>year from 10am-4pm and 7pm-10pm.</w:t>
      </w:r>
    </w:p>
    <w:p w14:paraId="39FBFA39" w14:textId="77777777" w:rsidR="00DF6AB1" w:rsidRPr="00DF6AB1" w:rsidRDefault="00DF6AB1" w:rsidP="00DF6AB1">
      <w:pPr>
        <w:spacing w:after="0" w:line="240" w:lineRule="auto"/>
        <w:rPr>
          <w:rFonts w:cstheme="minorHAnsi"/>
          <w:sz w:val="24"/>
          <w:szCs w:val="24"/>
        </w:rPr>
      </w:pPr>
    </w:p>
    <w:p w14:paraId="12BB2E4F" w14:textId="77777777" w:rsidR="00DF6AB1" w:rsidRPr="00DF6AB1" w:rsidRDefault="00DF6AB1" w:rsidP="00DF6AB1">
      <w:pPr>
        <w:spacing w:after="0" w:line="240" w:lineRule="auto"/>
        <w:rPr>
          <w:rFonts w:cstheme="minorHAnsi"/>
          <w:sz w:val="24"/>
          <w:szCs w:val="24"/>
        </w:rPr>
      </w:pPr>
      <w:r w:rsidRPr="00DF6AB1">
        <w:rPr>
          <w:rFonts w:cstheme="minorHAnsi"/>
          <w:b/>
          <w:sz w:val="24"/>
          <w:szCs w:val="24"/>
        </w:rPr>
        <w:t>Cruse Bereavement Care:</w:t>
      </w:r>
      <w:r w:rsidRPr="00DF6AB1">
        <w:rPr>
          <w:rFonts w:cstheme="minorHAnsi"/>
          <w:sz w:val="24"/>
          <w:szCs w:val="24"/>
        </w:rPr>
        <w:t xml:space="preserve">  </w:t>
      </w:r>
      <w:hyperlink r:id="rId210" w:history="1">
        <w:r w:rsidRPr="00DF6AB1">
          <w:rPr>
            <w:rFonts w:cstheme="minorHAnsi"/>
            <w:color w:val="0563C1" w:themeColor="hyperlink"/>
            <w:sz w:val="24"/>
            <w:szCs w:val="24"/>
            <w:u w:val="single"/>
          </w:rPr>
          <w:t>https://www.cruse.org.uk/</w:t>
        </w:r>
      </w:hyperlink>
    </w:p>
    <w:p w14:paraId="31EC38C2"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Cruse offers face-to-face, telephone, email and website support, advice and information to children, young people and adults when someone dies.</w:t>
      </w:r>
    </w:p>
    <w:p w14:paraId="4E4A3CD2" w14:textId="77777777" w:rsidR="00DF6AB1" w:rsidRPr="00DF6AB1" w:rsidRDefault="00DF6AB1" w:rsidP="00DF6AB1">
      <w:pPr>
        <w:spacing w:after="0" w:line="240" w:lineRule="auto"/>
        <w:rPr>
          <w:rFonts w:eastAsia="Times New Roman" w:cstheme="minorHAnsi"/>
          <w:sz w:val="24"/>
          <w:szCs w:val="24"/>
          <w:lang w:eastAsia="en-GB"/>
        </w:rPr>
      </w:pPr>
      <w:r w:rsidRPr="00DF6AB1">
        <w:rPr>
          <w:rFonts w:eastAsia="Times New Roman" w:cstheme="minorHAnsi"/>
          <w:sz w:val="24"/>
          <w:szCs w:val="24"/>
          <w:lang w:eastAsia="en-GB"/>
        </w:rPr>
        <w:t>Helpline:</w:t>
      </w:r>
      <w:r w:rsidRPr="00DF6AB1">
        <w:rPr>
          <w:rFonts w:eastAsia="Times New Roman" w:cstheme="minorHAnsi"/>
          <w:bCs/>
          <w:sz w:val="24"/>
          <w:szCs w:val="24"/>
          <w:lang w:eastAsia="en-GB"/>
        </w:rPr>
        <w:t xml:space="preserve">  0808 808 1677​</w:t>
      </w:r>
    </w:p>
    <w:p w14:paraId="110C3609" w14:textId="77777777" w:rsidR="00DF6AB1" w:rsidRPr="00DF6AB1" w:rsidRDefault="00DF6AB1" w:rsidP="00DF6AB1">
      <w:pPr>
        <w:spacing w:after="0" w:line="240" w:lineRule="auto"/>
        <w:rPr>
          <w:rFonts w:eastAsia="Times New Roman" w:cstheme="minorHAnsi"/>
          <w:sz w:val="24"/>
          <w:szCs w:val="24"/>
          <w:lang w:eastAsia="en-GB"/>
        </w:rPr>
      </w:pPr>
      <w:r w:rsidRPr="00DF6AB1">
        <w:rPr>
          <w:rFonts w:eastAsia="Times New Roman" w:cstheme="minorHAnsi"/>
          <w:bCs/>
          <w:sz w:val="24"/>
          <w:szCs w:val="24"/>
          <w:lang w:eastAsia="en-GB"/>
        </w:rPr>
        <w:t>Helpline open Monday to Friday 9.30-5pm (excluding bank holidays), with extended hours on Tuesday, Wednesday and Thursday evenings, when it’s open until 8pm.</w:t>
      </w:r>
    </w:p>
    <w:p w14:paraId="1C81A068" w14:textId="77777777" w:rsidR="00DF6AB1" w:rsidRPr="00DF6AB1" w:rsidRDefault="00DF6AB1" w:rsidP="00DF6AB1">
      <w:pPr>
        <w:spacing w:after="0" w:line="240" w:lineRule="auto"/>
        <w:rPr>
          <w:rFonts w:cstheme="minorHAnsi"/>
          <w:b/>
          <w:sz w:val="24"/>
          <w:szCs w:val="24"/>
        </w:rPr>
      </w:pPr>
    </w:p>
    <w:p w14:paraId="33F384E8" w14:textId="77777777" w:rsidR="00DF6AB1" w:rsidRPr="00DF6AB1" w:rsidRDefault="00DF6AB1" w:rsidP="00DF6AB1">
      <w:pPr>
        <w:spacing w:after="0" w:line="240" w:lineRule="auto"/>
        <w:rPr>
          <w:rFonts w:cstheme="minorHAnsi"/>
          <w:color w:val="0563C1" w:themeColor="hyperlink"/>
          <w:sz w:val="24"/>
          <w:szCs w:val="24"/>
          <w:u w:val="single"/>
        </w:rPr>
      </w:pPr>
      <w:r w:rsidRPr="00DF6AB1">
        <w:rPr>
          <w:rFonts w:cstheme="minorHAnsi"/>
          <w:b/>
          <w:sz w:val="24"/>
          <w:szCs w:val="24"/>
        </w:rPr>
        <w:t>Marie Curie:</w:t>
      </w:r>
      <w:r w:rsidRPr="00DF6AB1">
        <w:rPr>
          <w:rFonts w:cstheme="minorHAnsi"/>
          <w:sz w:val="24"/>
          <w:szCs w:val="24"/>
        </w:rPr>
        <w:t xml:space="preserve">  </w:t>
      </w:r>
      <w:r w:rsidRPr="00DF6AB1">
        <w:rPr>
          <w:rFonts w:cstheme="minorHAnsi"/>
          <w:color w:val="0563C1" w:themeColor="hyperlink"/>
          <w:sz w:val="24"/>
          <w:szCs w:val="24"/>
          <w:u w:val="single"/>
        </w:rPr>
        <w:t>https://www.mariecurie.org.uk/</w:t>
      </w:r>
    </w:p>
    <w:p w14:paraId="203E8AEE" w14:textId="77777777" w:rsidR="00DF6AB1" w:rsidRPr="00DF6AB1" w:rsidRDefault="00DF6AB1" w:rsidP="00DF6AB1">
      <w:pPr>
        <w:spacing w:after="0" w:line="240" w:lineRule="auto"/>
        <w:rPr>
          <w:rFonts w:cstheme="minorHAnsi"/>
          <w:color w:val="0563C1" w:themeColor="hyperlink"/>
          <w:sz w:val="24"/>
          <w:szCs w:val="24"/>
          <w:u w:val="single"/>
        </w:rPr>
      </w:pPr>
      <w:r w:rsidRPr="00DF6AB1">
        <w:rPr>
          <w:rFonts w:cstheme="minorHAnsi"/>
          <w:sz w:val="24"/>
          <w:szCs w:val="24"/>
        </w:rPr>
        <w:t>Marie Curie Support Line for practical or clinical information and emotional support if you're living with or caring for someone who has a terminal illness, whatever your situation.</w:t>
      </w:r>
    </w:p>
    <w:p w14:paraId="1A648D5A" w14:textId="77777777" w:rsidR="00DF6AB1" w:rsidRPr="00DF6AB1" w:rsidRDefault="00DF6AB1" w:rsidP="00DF6AB1">
      <w:pPr>
        <w:spacing w:after="0" w:line="240" w:lineRule="auto"/>
        <w:outlineLvl w:val="1"/>
        <w:rPr>
          <w:rFonts w:ascii="Calibri" w:eastAsia="Times New Roman" w:hAnsi="Calibri" w:cs="Calibri"/>
          <w:bCs/>
          <w:sz w:val="24"/>
          <w:szCs w:val="24"/>
          <w:lang w:eastAsia="en-GB"/>
        </w:rPr>
      </w:pPr>
      <w:r w:rsidRPr="00DF6AB1">
        <w:rPr>
          <w:rFonts w:ascii="Calibri" w:eastAsia="Times New Roman" w:hAnsi="Calibri" w:cs="Calibri"/>
          <w:bCs/>
          <w:sz w:val="24"/>
          <w:szCs w:val="24"/>
          <w:lang w:eastAsia="en-GB"/>
        </w:rPr>
        <w:t xml:space="preserve">Support Line:  </w:t>
      </w:r>
      <w:hyperlink r:id="rId211" w:history="1">
        <w:r w:rsidRPr="00DF6AB1">
          <w:rPr>
            <w:rFonts w:ascii="Calibri" w:eastAsia="Times New Roman" w:hAnsi="Calibri" w:cs="Calibri"/>
            <w:bCs/>
            <w:sz w:val="24"/>
            <w:szCs w:val="24"/>
            <w:lang w:eastAsia="en-GB"/>
          </w:rPr>
          <w:t>0800 090 2309</w:t>
        </w:r>
      </w:hyperlink>
    </w:p>
    <w:p w14:paraId="1E8F74B6" w14:textId="77777777" w:rsidR="00DF6AB1" w:rsidRPr="00DF6AB1" w:rsidRDefault="00DF6AB1" w:rsidP="00DF6AB1">
      <w:pPr>
        <w:spacing w:after="0" w:line="240" w:lineRule="auto"/>
        <w:rPr>
          <w:rFonts w:eastAsia="Times New Roman" w:cstheme="minorHAnsi"/>
          <w:sz w:val="24"/>
          <w:szCs w:val="24"/>
          <w:lang w:eastAsia="en-GB"/>
        </w:rPr>
      </w:pPr>
      <w:r w:rsidRPr="00DF6AB1">
        <w:rPr>
          <w:rFonts w:eastAsia="Times New Roman" w:cstheme="minorHAnsi"/>
          <w:bCs/>
          <w:sz w:val="24"/>
          <w:szCs w:val="24"/>
          <w:lang w:eastAsia="en-GB"/>
        </w:rPr>
        <w:t xml:space="preserve">Support Line open 8am-6pm Monday to Friday and 11am-5pm on Saturdays. </w:t>
      </w:r>
    </w:p>
    <w:p w14:paraId="007D3ABF" w14:textId="77777777" w:rsidR="00DF6AB1" w:rsidRPr="00DF6AB1" w:rsidRDefault="00DF6AB1" w:rsidP="00DF6AB1">
      <w:pPr>
        <w:spacing w:after="0" w:line="240" w:lineRule="auto"/>
        <w:rPr>
          <w:rFonts w:eastAsia="Times New Roman" w:cstheme="minorHAnsi"/>
          <w:sz w:val="24"/>
          <w:szCs w:val="24"/>
          <w:lang w:eastAsia="en-GB"/>
        </w:rPr>
      </w:pPr>
      <w:r w:rsidRPr="00DF6AB1">
        <w:rPr>
          <w:rFonts w:eastAsia="Times New Roman" w:cstheme="minorHAnsi"/>
          <w:bCs/>
          <w:sz w:val="24"/>
          <w:szCs w:val="24"/>
          <w:lang w:eastAsia="en-GB"/>
        </w:rPr>
        <w:t>Support Line Nurse available 10am-4pm, Monday to Friday.</w:t>
      </w:r>
    </w:p>
    <w:p w14:paraId="5F434F95" w14:textId="77777777" w:rsidR="00DF6AB1" w:rsidRPr="00DF6AB1" w:rsidRDefault="00DF6AB1" w:rsidP="00DF6AB1">
      <w:pPr>
        <w:spacing w:after="0" w:line="240" w:lineRule="auto"/>
        <w:rPr>
          <w:rFonts w:cstheme="minorHAnsi"/>
          <w:b/>
          <w:sz w:val="24"/>
          <w:szCs w:val="24"/>
        </w:rPr>
      </w:pPr>
    </w:p>
    <w:p w14:paraId="3450E8B0" w14:textId="77777777" w:rsidR="00DF6AB1" w:rsidRPr="00DF6AB1" w:rsidRDefault="00DF6AB1" w:rsidP="00DF6AB1">
      <w:pPr>
        <w:spacing w:after="0" w:line="240" w:lineRule="auto"/>
        <w:rPr>
          <w:rFonts w:cstheme="minorHAnsi"/>
          <w:color w:val="0563C1" w:themeColor="hyperlink"/>
          <w:sz w:val="24"/>
          <w:szCs w:val="24"/>
          <w:u w:val="single"/>
        </w:rPr>
      </w:pPr>
      <w:r w:rsidRPr="00DF6AB1">
        <w:rPr>
          <w:rFonts w:cstheme="minorHAnsi"/>
          <w:b/>
          <w:sz w:val="24"/>
          <w:szCs w:val="24"/>
        </w:rPr>
        <w:t>NCPC:</w:t>
      </w:r>
      <w:r w:rsidRPr="00DF6AB1">
        <w:rPr>
          <w:rFonts w:cstheme="minorHAnsi"/>
          <w:sz w:val="24"/>
          <w:szCs w:val="24"/>
        </w:rPr>
        <w:t xml:space="preserve">  </w:t>
      </w:r>
      <w:hyperlink r:id="rId212" w:history="1">
        <w:r w:rsidRPr="00DF6AB1">
          <w:rPr>
            <w:rFonts w:cstheme="minorHAnsi"/>
            <w:color w:val="0563C1" w:themeColor="hyperlink"/>
            <w:sz w:val="24"/>
            <w:szCs w:val="24"/>
            <w:u w:val="single"/>
          </w:rPr>
          <w:t>https://www.ncpc.org.uk/need-support</w:t>
        </w:r>
      </w:hyperlink>
    </w:p>
    <w:p w14:paraId="1EFB79E9" w14:textId="77777777" w:rsidR="00DF6AB1" w:rsidRPr="00DF6AB1" w:rsidRDefault="00DF6AB1" w:rsidP="00DF6AB1">
      <w:pPr>
        <w:spacing w:after="0" w:line="240" w:lineRule="auto"/>
        <w:rPr>
          <w:rFonts w:cstheme="minorHAnsi"/>
          <w:sz w:val="24"/>
          <w:szCs w:val="24"/>
        </w:rPr>
      </w:pPr>
      <w:r w:rsidRPr="00DF6AB1">
        <w:rPr>
          <w:sz w:val="24"/>
          <w:szCs w:val="24"/>
        </w:rPr>
        <w:t>The National Council for Palliative Care (NCPC) is the umbrella charity for all those involved in palliative, end of life and hospice care in England, Wales and Northern Ireland.</w:t>
      </w:r>
    </w:p>
    <w:p w14:paraId="3080AE8C"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Includes information on how to access organisations including Dying Matters and Hospice UK.</w:t>
      </w:r>
    </w:p>
    <w:p w14:paraId="53B4EE99" w14:textId="77777777" w:rsidR="00DF6AB1" w:rsidRPr="00DF6AB1" w:rsidRDefault="00DF6AB1" w:rsidP="00DF6AB1">
      <w:pPr>
        <w:spacing w:after="0" w:line="240" w:lineRule="auto"/>
        <w:rPr>
          <w:sz w:val="24"/>
          <w:szCs w:val="24"/>
        </w:rPr>
      </w:pPr>
      <w:r w:rsidRPr="00DF6AB1">
        <w:rPr>
          <w:rFonts w:cstheme="minorHAnsi"/>
          <w:sz w:val="24"/>
          <w:szCs w:val="24"/>
        </w:rPr>
        <w:t xml:space="preserve">Tel: </w:t>
      </w:r>
      <w:r w:rsidRPr="00DF6AB1">
        <w:rPr>
          <w:sz w:val="24"/>
          <w:szCs w:val="24"/>
        </w:rPr>
        <w:t>020 7697 1520</w:t>
      </w:r>
    </w:p>
    <w:p w14:paraId="5F325732" w14:textId="77777777" w:rsidR="00DF6AB1" w:rsidRPr="00DF6AB1" w:rsidRDefault="00DF6AB1" w:rsidP="00DF6AB1">
      <w:pPr>
        <w:spacing w:after="0" w:line="240" w:lineRule="auto"/>
        <w:rPr>
          <w:rFonts w:cstheme="minorHAnsi"/>
          <w:b/>
          <w:sz w:val="24"/>
          <w:szCs w:val="24"/>
        </w:rPr>
      </w:pPr>
    </w:p>
    <w:p w14:paraId="2947FD6B" w14:textId="77777777" w:rsidR="00DF6AB1" w:rsidRPr="00DF6AB1" w:rsidRDefault="00DF6AB1" w:rsidP="00DF6AB1">
      <w:pPr>
        <w:spacing w:after="0" w:line="240" w:lineRule="auto"/>
        <w:rPr>
          <w:sz w:val="24"/>
          <w:szCs w:val="24"/>
        </w:rPr>
      </w:pPr>
      <w:r w:rsidRPr="00DF6AB1">
        <w:rPr>
          <w:rFonts w:cstheme="minorHAnsi"/>
          <w:b/>
          <w:sz w:val="24"/>
          <w:szCs w:val="24"/>
        </w:rPr>
        <w:t>Samaritans:</w:t>
      </w:r>
      <w:r w:rsidRPr="00DF6AB1">
        <w:rPr>
          <w:rFonts w:cstheme="minorHAnsi"/>
          <w:sz w:val="24"/>
          <w:szCs w:val="24"/>
        </w:rPr>
        <w:t xml:space="preserve">  </w:t>
      </w:r>
      <w:hyperlink r:id="rId213" w:history="1">
        <w:r w:rsidRPr="00DF6AB1">
          <w:rPr>
            <w:color w:val="0563C1" w:themeColor="hyperlink"/>
            <w:sz w:val="24"/>
            <w:szCs w:val="24"/>
            <w:u w:val="single"/>
          </w:rPr>
          <w:t>https://www.samaritans.org/how-we-can-help/contact-samaritan/</w:t>
        </w:r>
      </w:hyperlink>
    </w:p>
    <w:p w14:paraId="49D1CD0F"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The Samaritans can be contacted in different ways – by email, telephone, post, etc. They offer a safe place for people to talk if they’re having a difficult time, struggling to cope, if they’re worried about someone else, etc.</w:t>
      </w:r>
    </w:p>
    <w:p w14:paraId="10B49477" w14:textId="77777777" w:rsidR="00DF6AB1" w:rsidRPr="00DF6AB1" w:rsidRDefault="00DF6AB1" w:rsidP="00DF6AB1">
      <w:pPr>
        <w:spacing w:after="0" w:line="240" w:lineRule="auto"/>
        <w:rPr>
          <w:sz w:val="24"/>
          <w:szCs w:val="24"/>
        </w:rPr>
      </w:pPr>
      <w:r w:rsidRPr="00DF6AB1">
        <w:rPr>
          <w:sz w:val="24"/>
          <w:szCs w:val="24"/>
        </w:rPr>
        <w:t>Tel:  116 123</w:t>
      </w:r>
    </w:p>
    <w:p w14:paraId="7AB04ECD" w14:textId="77777777" w:rsidR="00DF6AB1" w:rsidRPr="00DF6AB1" w:rsidRDefault="00DF6AB1" w:rsidP="00DF6AB1">
      <w:pPr>
        <w:spacing w:after="0" w:line="240" w:lineRule="auto"/>
        <w:rPr>
          <w:rFonts w:cstheme="minorHAnsi"/>
          <w:sz w:val="24"/>
          <w:szCs w:val="24"/>
        </w:rPr>
      </w:pPr>
      <w:r w:rsidRPr="00DF6AB1">
        <w:rPr>
          <w:sz w:val="24"/>
          <w:szCs w:val="24"/>
        </w:rPr>
        <w:t>Open 24 hours a day, 365 days a year.</w:t>
      </w:r>
    </w:p>
    <w:p w14:paraId="58CC09CE" w14:textId="77777777" w:rsidR="00DF6AB1" w:rsidRPr="00DF6AB1" w:rsidRDefault="00DF6AB1" w:rsidP="00DF6AB1">
      <w:pPr>
        <w:spacing w:after="0" w:line="240" w:lineRule="auto"/>
        <w:rPr>
          <w:rFonts w:cstheme="minorHAnsi"/>
          <w:sz w:val="24"/>
          <w:szCs w:val="24"/>
        </w:rPr>
      </w:pPr>
    </w:p>
    <w:p w14:paraId="26A0FD14" w14:textId="77777777" w:rsidR="00DF6AB1" w:rsidRPr="00DF6AB1" w:rsidRDefault="00DF6AB1" w:rsidP="00DF6AB1">
      <w:pPr>
        <w:spacing w:after="0" w:line="240" w:lineRule="auto"/>
        <w:rPr>
          <w:rFonts w:cstheme="minorHAnsi"/>
          <w:sz w:val="24"/>
          <w:szCs w:val="24"/>
        </w:rPr>
      </w:pPr>
    </w:p>
    <w:p w14:paraId="0919A88F" w14:textId="77777777" w:rsidR="00DF6AB1" w:rsidRPr="00DF6AB1" w:rsidRDefault="00DF6AB1" w:rsidP="00DF6AB1">
      <w:pPr>
        <w:spacing w:after="0" w:line="240" w:lineRule="auto"/>
        <w:rPr>
          <w:sz w:val="24"/>
          <w:szCs w:val="24"/>
        </w:rPr>
      </w:pPr>
      <w:r w:rsidRPr="00DF6AB1">
        <w:rPr>
          <w:rFonts w:cstheme="minorHAnsi"/>
          <w:b/>
          <w:sz w:val="24"/>
          <w:szCs w:val="24"/>
        </w:rPr>
        <w:t>Sue Ryder:</w:t>
      </w:r>
      <w:r w:rsidRPr="00DF6AB1">
        <w:rPr>
          <w:rFonts w:cstheme="minorHAnsi"/>
          <w:sz w:val="24"/>
          <w:szCs w:val="24"/>
        </w:rPr>
        <w:t xml:space="preserve"> </w:t>
      </w:r>
      <w:hyperlink r:id="rId214" w:history="1">
        <w:r w:rsidRPr="00DF6AB1">
          <w:rPr>
            <w:color w:val="0563C1" w:themeColor="hyperlink"/>
            <w:sz w:val="24"/>
            <w:szCs w:val="24"/>
            <w:u w:val="single"/>
          </w:rPr>
          <w:t>https://www.sueryder.org/how-we-can-help</w:t>
        </w:r>
      </w:hyperlink>
    </w:p>
    <w:p w14:paraId="38642395"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Sue Ryder provides palliative, neurological and bereavement support, helping people through the most difficult times of their lives. They provide advice and support on a range of issues and an online community.</w:t>
      </w:r>
    </w:p>
    <w:p w14:paraId="74B5D65B" w14:textId="77777777" w:rsidR="00DF6AB1" w:rsidRPr="00DF6AB1" w:rsidRDefault="00DF6AB1" w:rsidP="00DF6AB1">
      <w:pPr>
        <w:spacing w:after="0" w:line="240" w:lineRule="auto"/>
        <w:rPr>
          <w:rFonts w:cstheme="minorHAnsi"/>
          <w:sz w:val="24"/>
          <w:szCs w:val="24"/>
        </w:rPr>
      </w:pPr>
      <w:r w:rsidRPr="00DF6AB1">
        <w:rPr>
          <w:rFonts w:cstheme="minorHAnsi"/>
          <w:sz w:val="24"/>
          <w:szCs w:val="24"/>
        </w:rPr>
        <w:t>Gener</w:t>
      </w:r>
      <w:r w:rsidRPr="00DF6AB1">
        <w:rPr>
          <w:rFonts w:ascii="Calibri" w:hAnsi="Calibri" w:cs="Calibri"/>
          <w:sz w:val="24"/>
          <w:szCs w:val="24"/>
        </w:rPr>
        <w:t xml:space="preserve">al enquiries: </w:t>
      </w:r>
      <w:r w:rsidRPr="00DF6AB1">
        <w:rPr>
          <w:rFonts w:ascii="Calibri" w:eastAsia="Times New Roman" w:hAnsi="Calibri" w:cs="Calibri"/>
          <w:sz w:val="24"/>
          <w:szCs w:val="24"/>
          <w:lang w:eastAsia="en-GB"/>
        </w:rPr>
        <w:t xml:space="preserve">0808 164 4572  email: </w:t>
      </w:r>
      <w:hyperlink r:id="rId215" w:history="1">
        <w:r w:rsidRPr="00DF6AB1">
          <w:rPr>
            <w:rFonts w:ascii="Calibri" w:eastAsia="Times New Roman" w:hAnsi="Calibri" w:cs="Calibri"/>
            <w:color w:val="0000FF"/>
            <w:sz w:val="24"/>
            <w:szCs w:val="24"/>
            <w:u w:val="single"/>
            <w:lang w:eastAsia="en-GB"/>
          </w:rPr>
          <w:t>info@sueryder.org</w:t>
        </w:r>
      </w:hyperlink>
    </w:p>
    <w:p w14:paraId="27CE7D2A" w14:textId="336F3A49" w:rsidR="00DF6AB1" w:rsidRDefault="00DF6AB1">
      <w:pPr>
        <w:rPr>
          <w:rFonts w:cstheme="minorHAnsi"/>
          <w:sz w:val="24"/>
          <w:szCs w:val="24"/>
        </w:rPr>
      </w:pPr>
      <w:r>
        <w:rPr>
          <w:rFonts w:cstheme="minorHAnsi"/>
          <w:sz w:val="24"/>
          <w:szCs w:val="24"/>
        </w:rPr>
        <w:br w:type="page"/>
      </w:r>
    </w:p>
    <w:p w14:paraId="559F59A1" w14:textId="3F0EE83B" w:rsidR="00E82D1F" w:rsidRPr="00AA678B" w:rsidRDefault="00E82D1F" w:rsidP="00E82D1F">
      <w:pPr>
        <w:pStyle w:val="Header"/>
        <w:rPr>
          <w:b/>
          <w:sz w:val="24"/>
          <w:szCs w:val="24"/>
        </w:rPr>
      </w:pPr>
      <w:bookmarkStart w:id="488" w:name="Appendix17"/>
      <w:r w:rsidRPr="00AA678B">
        <w:rPr>
          <w:b/>
          <w:sz w:val="24"/>
          <w:szCs w:val="24"/>
        </w:rPr>
        <w:lastRenderedPageBreak/>
        <w:t>Appendix 1</w:t>
      </w:r>
      <w:r w:rsidR="0023107E">
        <w:rPr>
          <w:b/>
          <w:sz w:val="24"/>
          <w:szCs w:val="24"/>
        </w:rPr>
        <w:t>7</w:t>
      </w:r>
      <w:r w:rsidRPr="00AA678B">
        <w:rPr>
          <w:b/>
          <w:sz w:val="24"/>
          <w:szCs w:val="24"/>
        </w:rPr>
        <w:t>. Confidentiality agreement</w:t>
      </w:r>
      <w:r>
        <w:rPr>
          <w:b/>
          <w:sz w:val="24"/>
          <w:szCs w:val="24"/>
        </w:rPr>
        <w:t>s</w:t>
      </w:r>
      <w:r w:rsidRPr="00AA678B">
        <w:rPr>
          <w:b/>
          <w:sz w:val="24"/>
          <w:szCs w:val="24"/>
        </w:rPr>
        <w:t>, 11 June 2019</w:t>
      </w:r>
    </w:p>
    <w:bookmarkEnd w:id="488"/>
    <w:p w14:paraId="4D1BDD1B" w14:textId="77777777" w:rsidR="00DF6AB1" w:rsidRDefault="00DF6AB1" w:rsidP="00633D86">
      <w:pPr>
        <w:spacing w:after="0" w:line="240" w:lineRule="auto"/>
        <w:rPr>
          <w:rFonts w:cstheme="minorHAnsi"/>
          <w:sz w:val="24"/>
          <w:szCs w:val="24"/>
        </w:rPr>
      </w:pPr>
    </w:p>
    <w:p w14:paraId="7BDA95CC" w14:textId="7867C870" w:rsidR="00E82D1F" w:rsidRPr="00ED4A79" w:rsidRDefault="00E82D1F" w:rsidP="00E82D1F">
      <w:pPr>
        <w:widowControl w:val="0"/>
        <w:pBdr>
          <w:top w:val="nil"/>
          <w:left w:val="nil"/>
          <w:bottom w:val="nil"/>
          <w:right w:val="nil"/>
          <w:between w:val="nil"/>
        </w:pBdr>
        <w:spacing w:after="0" w:line="240" w:lineRule="auto"/>
        <w:rPr>
          <w:rFonts w:cstheme="minorHAnsi"/>
          <w:b/>
          <w:sz w:val="24"/>
          <w:szCs w:val="24"/>
        </w:rPr>
      </w:pPr>
      <w:r w:rsidRPr="00ED4A79">
        <w:rPr>
          <w:rFonts w:cstheme="minorHAnsi"/>
          <w:b/>
          <w:noProof/>
          <w:sz w:val="24"/>
          <w:szCs w:val="24"/>
        </w:rPr>
        <mc:AlternateContent>
          <mc:Choice Requires="wps">
            <w:drawing>
              <wp:anchor distT="45720" distB="45720" distL="114300" distR="114300" simplePos="0" relativeHeight="251711488" behindDoc="0" locked="0" layoutInCell="1" allowOverlap="1" wp14:anchorId="70AD700F" wp14:editId="48B0D7AD">
                <wp:simplePos x="0" y="0"/>
                <wp:positionH relativeFrom="column">
                  <wp:posOffset>8255</wp:posOffset>
                </wp:positionH>
                <wp:positionV relativeFrom="paragraph">
                  <wp:posOffset>0</wp:posOffset>
                </wp:positionV>
                <wp:extent cx="6106795" cy="893445"/>
                <wp:effectExtent l="0" t="0" r="8255" b="1905"/>
                <wp:wrapSquare wrapText="bothSides"/>
                <wp:docPr id="1669796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795" cy="893445"/>
                        </a:xfrm>
                        <a:prstGeom prst="rect">
                          <a:avLst/>
                        </a:prstGeom>
                        <a:solidFill>
                          <a:srgbClr val="FFFFFF"/>
                        </a:solidFill>
                        <a:ln w="9525">
                          <a:noFill/>
                          <a:miter lim="800000"/>
                          <a:headEnd/>
                          <a:tailEnd/>
                        </a:ln>
                      </wps:spPr>
                      <wps:txbx>
                        <w:txbxContent>
                          <w:p w14:paraId="1E6D8051" w14:textId="77777777" w:rsidR="00E82D1F" w:rsidRPr="00ED699B" w:rsidRDefault="00E82D1F" w:rsidP="00E82D1F">
                            <w:pPr>
                              <w:rPr>
                                <w:b/>
                                <w:sz w:val="28"/>
                                <w:szCs w:val="28"/>
                              </w:rPr>
                            </w:pPr>
                            <w:r>
                              <w:t xml:space="preserve"> </w:t>
                            </w:r>
                            <w:r>
                              <w:rPr>
                                <w:noProof/>
                              </w:rPr>
                              <w:drawing>
                                <wp:inline distT="0" distB="0" distL="0" distR="0" wp14:anchorId="635DB4F1" wp14:editId="1CF37F5C">
                                  <wp:extent cx="1843200" cy="745200"/>
                                  <wp:effectExtent l="0" t="0" r="5080" b="0"/>
                                  <wp:docPr id="899011317" name="Picture 899011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43200" cy="745200"/>
                                          </a:xfrm>
                                          <a:prstGeom prst="rect">
                                            <a:avLst/>
                                          </a:prstGeom>
                                          <a:noFill/>
                                          <a:ln>
                                            <a:noFill/>
                                          </a:ln>
                                        </pic:spPr>
                                      </pic:pic>
                                    </a:graphicData>
                                  </a:graphic>
                                </wp:inline>
                              </w:drawing>
                            </w:r>
                            <w:r w:rsidRPr="00C15AF0">
                              <w:t xml:space="preserve"> </w:t>
                            </w:r>
                            <w:r w:rsidRPr="00C15AF0">
                              <w:rPr>
                                <w:noProof/>
                              </w:rPr>
                              <w:drawing>
                                <wp:inline distT="0" distB="0" distL="0" distR="0" wp14:anchorId="44699EEC" wp14:editId="2302ADE9">
                                  <wp:extent cx="3896995" cy="734868"/>
                                  <wp:effectExtent l="0" t="0" r="8255" b="8255"/>
                                  <wp:docPr id="1907099627" name="Picture 1907099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01551" cy="735727"/>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0AD700F" id="_x0000_s1188" type="#_x0000_t202" style="position:absolute;margin-left:.65pt;margin-top:0;width:480.85pt;height:70.3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TyTGQIAAAsEAAAOAAAAZHJzL2Uyb0RvYy54bWysU9tu2zAMfR+wfxD0vjjJkrQx4hRdugwD&#10;ugvQ7QNkWbaFyaJGKbG7ry8lp2m2vQ3TgyCK4iF5eLS5GTrDjgq9Blvw2WTKmbISKm2bgn//tn9z&#10;zZkPwlbCgFUFf1Se32xfv9r0LldzaMFUChmBWJ/3ruBtCC7PMi9b1Qk/AacsOWvATgQysckqFD2h&#10;dyabT6errAesHIJU3tPt3ejk24Rf10qGL3XtVWCm4FRbSDumvYx7tt2IvEHhWi1PZYh/qKIT2lLS&#10;M9SdCIIdUP8F1WmJ4KEOEwldBnWtpUo9UDez6R/dPLTCqdQLkePdmSb//2Dl5+OD+4osDO9goAGm&#10;Jry7B/nDMwu7VthG3SJC3ypRUeJZpCzrnc9PoZFqn/sIUvafoKIhi0OABDTU2EVWqE9G6DSAxzPp&#10;aghM0uVqNl1drZecSfJdr98uFsuUQuTP0Q59+KCgY/FQcKShJnRxvPchViPy5ycxmQejq702JhnY&#10;lDuD7ChIAPu0Tui/PTOW9QVfL+fLhGwhxidtdDqQQI3uqLhpXKNkIhvvbZWeBKHNeKZKjD3RExkZ&#10;uQlDOTBdEXezFB35KqF6JMYQRkXSD6JDC/iLs57UWHD/8yBQcWY+WmJ9PVssonyTsVhezcnAS095&#10;6RFWElTBA2fjcRdGyR8c6qalTOOcLdzSpGqdSHyp6tQAKS5xe/odUdKXdnr18oe3TwAAAP//AwBQ&#10;SwMEFAAGAAgAAAAhAJhVct/aAAAABgEAAA8AAABkcnMvZG93bnJldi54bWxMj8FOw0AMRO9I/MPK&#10;SFwQ3UBLQkM2FSCBem3pBzhZN4nIeqPstkn/HnOCm8czGj8Xm9n16kxj6DwbeFgkoIhrbztuDBy+&#10;Pu6fQYWIbLH3TAYuFGBTXl8VmFs/8Y7O+9goKeGQo4E2xiHXOtQtOQwLPxCLd/SjwyhybLQdcZJy&#10;1+vHJEm1w47lQosDvbdUf+9PzsBxO909rafqMx6y3Sp9wy6r/MWY25v59QVUpDn+heEXX9ChFKbK&#10;n9gG1YteStCA/CPmOl3KUMl2lWSgy0L/xy9/AAAA//8DAFBLAQItABQABgAIAAAAIQC2gziS/gAA&#10;AOEBAAATAAAAAAAAAAAAAAAAAAAAAABbQ29udGVudF9UeXBlc10ueG1sUEsBAi0AFAAGAAgAAAAh&#10;ADj9If/WAAAAlAEAAAsAAAAAAAAAAAAAAAAALwEAAF9yZWxzLy5yZWxzUEsBAi0AFAAGAAgAAAAh&#10;ABF1PJMZAgAACwQAAA4AAAAAAAAAAAAAAAAALgIAAGRycy9lMm9Eb2MueG1sUEsBAi0AFAAGAAgA&#10;AAAhAJhVct/aAAAABgEAAA8AAAAAAAAAAAAAAAAAcwQAAGRycy9kb3ducmV2LnhtbFBLBQYAAAAA&#10;BAAEAPMAAAB6BQAAAAA=&#10;" stroked="f">
                <v:textbox>
                  <w:txbxContent>
                    <w:p w14:paraId="1E6D8051" w14:textId="77777777" w:rsidR="00E82D1F" w:rsidRPr="00ED699B" w:rsidRDefault="00E82D1F" w:rsidP="00E82D1F">
                      <w:pPr>
                        <w:rPr>
                          <w:b/>
                          <w:sz w:val="28"/>
                          <w:szCs w:val="28"/>
                        </w:rPr>
                      </w:pPr>
                      <w:r>
                        <w:t xml:space="preserve"> </w:t>
                      </w:r>
                      <w:r>
                        <w:rPr>
                          <w:noProof/>
                        </w:rPr>
                        <w:drawing>
                          <wp:inline distT="0" distB="0" distL="0" distR="0" wp14:anchorId="635DB4F1" wp14:editId="1CF37F5C">
                            <wp:extent cx="1843200" cy="745200"/>
                            <wp:effectExtent l="0" t="0" r="5080" b="0"/>
                            <wp:docPr id="899011317" name="Picture 899011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43200" cy="745200"/>
                                    </a:xfrm>
                                    <a:prstGeom prst="rect">
                                      <a:avLst/>
                                    </a:prstGeom>
                                    <a:noFill/>
                                    <a:ln>
                                      <a:noFill/>
                                    </a:ln>
                                  </pic:spPr>
                                </pic:pic>
                              </a:graphicData>
                            </a:graphic>
                          </wp:inline>
                        </w:drawing>
                      </w:r>
                      <w:r w:rsidRPr="00C15AF0">
                        <w:t xml:space="preserve"> </w:t>
                      </w:r>
                      <w:r w:rsidRPr="00C15AF0">
                        <w:rPr>
                          <w:noProof/>
                        </w:rPr>
                        <w:drawing>
                          <wp:inline distT="0" distB="0" distL="0" distR="0" wp14:anchorId="44699EEC" wp14:editId="2302ADE9">
                            <wp:extent cx="3896995" cy="734868"/>
                            <wp:effectExtent l="0" t="0" r="8255" b="8255"/>
                            <wp:docPr id="1907099627" name="Picture 1907099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01551" cy="735727"/>
                                    </a:xfrm>
                                    <a:prstGeom prst="rect">
                                      <a:avLst/>
                                    </a:prstGeom>
                                    <a:noFill/>
                                    <a:ln>
                                      <a:noFill/>
                                    </a:ln>
                                  </pic:spPr>
                                </pic:pic>
                              </a:graphicData>
                            </a:graphic>
                          </wp:inline>
                        </w:drawing>
                      </w:r>
                    </w:p>
                  </w:txbxContent>
                </v:textbox>
                <w10:wrap type="square"/>
              </v:shape>
            </w:pict>
          </mc:Fallback>
        </mc:AlternateContent>
      </w:r>
      <w:r w:rsidRPr="00ED4A79">
        <w:rPr>
          <w:rFonts w:cstheme="minorHAnsi"/>
          <w:b/>
          <w:sz w:val="24"/>
          <w:szCs w:val="24"/>
        </w:rPr>
        <w:t>Research team</w:t>
      </w:r>
    </w:p>
    <w:p w14:paraId="0BB1AD19" w14:textId="77777777" w:rsidR="00E82D1F" w:rsidRPr="00ED4A79" w:rsidRDefault="00E82D1F" w:rsidP="00E82D1F">
      <w:pPr>
        <w:spacing w:after="0" w:line="240" w:lineRule="auto"/>
        <w:rPr>
          <w:rFonts w:cstheme="minorHAnsi"/>
          <w:b/>
          <w:sz w:val="24"/>
          <w:szCs w:val="24"/>
        </w:rPr>
      </w:pPr>
    </w:p>
    <w:p w14:paraId="3A4A4078" w14:textId="77777777" w:rsidR="00E82D1F" w:rsidRPr="00ED4A79" w:rsidRDefault="00E82D1F" w:rsidP="00E82D1F">
      <w:pPr>
        <w:spacing w:after="0" w:line="240" w:lineRule="auto"/>
        <w:rPr>
          <w:rFonts w:cstheme="minorHAnsi"/>
          <w:sz w:val="24"/>
          <w:szCs w:val="24"/>
        </w:rPr>
      </w:pPr>
      <w:r w:rsidRPr="00ED4A79">
        <w:rPr>
          <w:rFonts w:cstheme="minorHAnsi"/>
          <w:b/>
          <w:sz w:val="24"/>
          <w:szCs w:val="24"/>
        </w:rPr>
        <w:t xml:space="preserve">Lead researcher: </w:t>
      </w:r>
      <w:r w:rsidRPr="00ED4A79">
        <w:rPr>
          <w:rFonts w:cstheme="minorHAnsi"/>
          <w:sz w:val="24"/>
          <w:szCs w:val="24"/>
        </w:rPr>
        <w:t xml:space="preserve">Eleni Chambers </w:t>
      </w:r>
      <w:r w:rsidRPr="00ED4A79">
        <w:rPr>
          <w:rFonts w:cstheme="minorHAnsi"/>
          <w:b/>
          <w:sz w:val="24"/>
          <w:szCs w:val="24"/>
        </w:rPr>
        <w:t>email:</w:t>
      </w:r>
      <w:r w:rsidRPr="00ED4A79">
        <w:rPr>
          <w:rFonts w:cstheme="minorHAnsi"/>
          <w:sz w:val="24"/>
          <w:szCs w:val="24"/>
        </w:rPr>
        <w:t xml:space="preserve"> e.chambers@sheffield.ac.uk  </w:t>
      </w:r>
      <w:r w:rsidRPr="00ED4A79">
        <w:rPr>
          <w:rFonts w:cstheme="minorHAnsi"/>
          <w:b/>
          <w:sz w:val="24"/>
          <w:szCs w:val="24"/>
        </w:rPr>
        <w:t>mobile:</w:t>
      </w:r>
      <w:r w:rsidRPr="00ED4A79">
        <w:rPr>
          <w:rFonts w:cstheme="minorHAnsi"/>
          <w:sz w:val="24"/>
          <w:szCs w:val="24"/>
        </w:rPr>
        <w:t xml:space="preserve"> 07811 474234</w:t>
      </w:r>
    </w:p>
    <w:p w14:paraId="4D9811C3" w14:textId="77777777" w:rsidR="00E82D1F" w:rsidRPr="00ED4A79" w:rsidRDefault="00E82D1F" w:rsidP="00E82D1F">
      <w:pPr>
        <w:spacing w:after="0" w:line="240" w:lineRule="auto"/>
        <w:rPr>
          <w:rFonts w:cstheme="minorHAnsi"/>
          <w:sz w:val="24"/>
          <w:szCs w:val="24"/>
        </w:rPr>
      </w:pPr>
      <w:r w:rsidRPr="00ED4A79">
        <w:rPr>
          <w:rFonts w:cstheme="minorHAnsi"/>
          <w:b/>
          <w:sz w:val="24"/>
          <w:szCs w:val="24"/>
        </w:rPr>
        <w:t>Supervisors:</w:t>
      </w:r>
      <w:r w:rsidRPr="00ED4A79">
        <w:rPr>
          <w:rFonts w:cstheme="minorHAnsi"/>
          <w:sz w:val="24"/>
          <w:szCs w:val="24"/>
        </w:rPr>
        <w:t xml:space="preserve"> Clare Gardiner, Jill Thompson</w:t>
      </w:r>
    </w:p>
    <w:p w14:paraId="5DEE3B55" w14:textId="77777777" w:rsidR="00E82D1F" w:rsidRPr="00217368" w:rsidRDefault="00E82D1F" w:rsidP="00E82D1F">
      <w:pPr>
        <w:spacing w:after="0" w:line="240" w:lineRule="auto"/>
        <w:rPr>
          <w:rFonts w:asciiTheme="majorHAnsi" w:hAnsiTheme="majorHAnsi" w:cstheme="majorHAnsi"/>
          <w:sz w:val="24"/>
          <w:szCs w:val="24"/>
        </w:rPr>
      </w:pPr>
    </w:p>
    <w:p w14:paraId="17670F63" w14:textId="77777777" w:rsidR="00E82D1F" w:rsidRPr="00217368" w:rsidRDefault="00E82D1F" w:rsidP="00E82D1F">
      <w:pPr>
        <w:widowControl w:val="0"/>
        <w:pBdr>
          <w:top w:val="nil"/>
          <w:left w:val="nil"/>
          <w:bottom w:val="nil"/>
          <w:right w:val="nil"/>
          <w:between w:val="nil"/>
        </w:pBdr>
        <w:spacing w:after="0" w:line="240" w:lineRule="auto"/>
        <w:jc w:val="center"/>
        <w:rPr>
          <w:rFonts w:asciiTheme="majorHAnsi" w:eastAsia="Arial" w:hAnsiTheme="majorHAnsi" w:cstheme="majorHAnsi"/>
          <w:b/>
          <w:color w:val="000000"/>
          <w:sz w:val="24"/>
          <w:szCs w:val="24"/>
        </w:rPr>
      </w:pPr>
    </w:p>
    <w:p w14:paraId="67C604D5" w14:textId="77777777" w:rsidR="00E82D1F" w:rsidRPr="00ED4A79" w:rsidRDefault="00E82D1F" w:rsidP="00E82D1F">
      <w:pPr>
        <w:widowControl w:val="0"/>
        <w:pBdr>
          <w:top w:val="nil"/>
          <w:left w:val="nil"/>
          <w:bottom w:val="nil"/>
          <w:right w:val="nil"/>
          <w:between w:val="nil"/>
        </w:pBdr>
        <w:tabs>
          <w:tab w:val="center" w:pos="4819"/>
          <w:tab w:val="left" w:pos="8268"/>
        </w:tabs>
        <w:spacing w:after="0" w:line="240" w:lineRule="auto"/>
        <w:rPr>
          <w:rFonts w:eastAsia="Arial" w:cstheme="minorHAnsi"/>
          <w:b/>
          <w:color w:val="000000"/>
          <w:sz w:val="24"/>
          <w:szCs w:val="24"/>
        </w:rPr>
      </w:pPr>
      <w:r>
        <w:rPr>
          <w:rFonts w:asciiTheme="majorHAnsi" w:eastAsia="Arial" w:hAnsiTheme="majorHAnsi" w:cstheme="majorHAnsi"/>
          <w:b/>
          <w:color w:val="000000"/>
          <w:sz w:val="28"/>
          <w:szCs w:val="28"/>
        </w:rPr>
        <w:tab/>
      </w:r>
      <w:r w:rsidRPr="00ED4A79">
        <w:rPr>
          <w:rFonts w:eastAsia="Arial" w:cstheme="minorHAnsi"/>
          <w:b/>
          <w:color w:val="000000"/>
          <w:sz w:val="24"/>
          <w:szCs w:val="24"/>
        </w:rPr>
        <w:t>Confidentiality agreement for Transcriber</w:t>
      </w:r>
      <w:r w:rsidRPr="00ED4A79">
        <w:rPr>
          <w:rFonts w:eastAsia="Arial" w:cstheme="minorHAnsi"/>
          <w:b/>
          <w:color w:val="000000"/>
          <w:sz w:val="24"/>
          <w:szCs w:val="24"/>
        </w:rPr>
        <w:tab/>
      </w:r>
    </w:p>
    <w:p w14:paraId="32B43E3D" w14:textId="77777777" w:rsidR="00E82D1F" w:rsidRPr="00ED4A79" w:rsidRDefault="00E82D1F" w:rsidP="00E82D1F">
      <w:pPr>
        <w:widowControl w:val="0"/>
        <w:pBdr>
          <w:top w:val="nil"/>
          <w:left w:val="nil"/>
          <w:bottom w:val="nil"/>
          <w:right w:val="nil"/>
          <w:between w:val="nil"/>
        </w:pBdr>
        <w:spacing w:after="0" w:line="240" w:lineRule="auto"/>
        <w:jc w:val="center"/>
        <w:rPr>
          <w:rFonts w:eastAsia="Arial" w:cstheme="minorHAnsi"/>
          <w:b/>
          <w:color w:val="000000"/>
          <w:sz w:val="24"/>
          <w:szCs w:val="24"/>
        </w:rPr>
      </w:pPr>
    </w:p>
    <w:p w14:paraId="47C4825A" w14:textId="77777777" w:rsidR="00E82D1F" w:rsidRPr="00ED4A79" w:rsidRDefault="00E82D1F" w:rsidP="00E82D1F">
      <w:pPr>
        <w:pBdr>
          <w:top w:val="nil"/>
          <w:left w:val="nil"/>
          <w:bottom w:val="nil"/>
          <w:right w:val="nil"/>
          <w:between w:val="nil"/>
        </w:pBdr>
        <w:shd w:val="clear" w:color="auto" w:fill="FFFFFF"/>
        <w:spacing w:after="0" w:line="240" w:lineRule="auto"/>
        <w:rPr>
          <w:rFonts w:eastAsia="Arial" w:cstheme="minorHAnsi"/>
          <w:sz w:val="24"/>
          <w:szCs w:val="24"/>
        </w:rPr>
      </w:pPr>
    </w:p>
    <w:p w14:paraId="58C98884" w14:textId="77777777" w:rsidR="00E82D1F" w:rsidRPr="00ED4A79" w:rsidRDefault="00E82D1F" w:rsidP="001C5C34">
      <w:pPr>
        <w:pStyle w:val="ListParagraph"/>
        <w:numPr>
          <w:ilvl w:val="0"/>
          <w:numId w:val="19"/>
        </w:numPr>
        <w:pBdr>
          <w:top w:val="nil"/>
          <w:left w:val="nil"/>
          <w:bottom w:val="nil"/>
          <w:right w:val="nil"/>
          <w:between w:val="nil"/>
        </w:pBdr>
        <w:shd w:val="clear" w:color="auto" w:fill="FFFFFF"/>
        <w:spacing w:after="0" w:line="240" w:lineRule="auto"/>
        <w:ind w:left="284" w:hanging="284"/>
        <w:rPr>
          <w:rFonts w:eastAsia="Arial" w:cstheme="minorHAnsi"/>
          <w:sz w:val="24"/>
          <w:szCs w:val="24"/>
        </w:rPr>
      </w:pPr>
      <w:r w:rsidRPr="00ED4A79">
        <w:rPr>
          <w:rFonts w:eastAsia="Arial" w:cstheme="minorHAnsi"/>
          <w:sz w:val="24"/>
          <w:szCs w:val="24"/>
        </w:rPr>
        <w:t>I, …………………………………………….. Transcriber, agree to maintain full confidentiality of all research data received from the lead researcher related to this research study.</w:t>
      </w:r>
    </w:p>
    <w:p w14:paraId="46871747" w14:textId="77777777" w:rsidR="00E82D1F" w:rsidRPr="00ED4A79" w:rsidRDefault="00E82D1F" w:rsidP="00E82D1F">
      <w:pPr>
        <w:pStyle w:val="ListParagraph"/>
        <w:pBdr>
          <w:top w:val="nil"/>
          <w:left w:val="nil"/>
          <w:bottom w:val="nil"/>
          <w:right w:val="nil"/>
          <w:between w:val="nil"/>
        </w:pBdr>
        <w:shd w:val="clear" w:color="auto" w:fill="FFFFFF"/>
        <w:spacing w:after="0" w:line="240" w:lineRule="auto"/>
        <w:ind w:left="284"/>
        <w:rPr>
          <w:rFonts w:eastAsia="Arial" w:cstheme="minorHAnsi"/>
          <w:sz w:val="24"/>
          <w:szCs w:val="24"/>
        </w:rPr>
      </w:pPr>
    </w:p>
    <w:p w14:paraId="4794EB24" w14:textId="77777777" w:rsidR="00E82D1F" w:rsidRPr="00ED4A79" w:rsidRDefault="00E82D1F" w:rsidP="001C5C34">
      <w:pPr>
        <w:pStyle w:val="ListParagraph"/>
        <w:numPr>
          <w:ilvl w:val="0"/>
          <w:numId w:val="19"/>
        </w:numPr>
        <w:pBdr>
          <w:top w:val="nil"/>
          <w:left w:val="nil"/>
          <w:bottom w:val="nil"/>
          <w:right w:val="nil"/>
          <w:between w:val="nil"/>
        </w:pBdr>
        <w:shd w:val="clear" w:color="auto" w:fill="FFFFFF"/>
        <w:spacing w:after="0" w:line="240" w:lineRule="auto"/>
        <w:ind w:left="284" w:hanging="284"/>
        <w:rPr>
          <w:rFonts w:eastAsia="Arial" w:cstheme="minorHAnsi"/>
          <w:sz w:val="24"/>
          <w:szCs w:val="24"/>
        </w:rPr>
      </w:pPr>
      <w:r w:rsidRPr="00ED4A79">
        <w:rPr>
          <w:rFonts w:eastAsia="Arial" w:cstheme="minorHAnsi"/>
          <w:sz w:val="24"/>
          <w:szCs w:val="24"/>
        </w:rPr>
        <w:t>I will hold in strictest confidence the identity of any individual that may be revealed during any meetings, in the transcription of interviews, in any associated documents or any other aspects of the research study.</w:t>
      </w:r>
    </w:p>
    <w:p w14:paraId="370D9095" w14:textId="77777777" w:rsidR="00E82D1F" w:rsidRPr="00ED4A79" w:rsidRDefault="00E82D1F" w:rsidP="00E82D1F">
      <w:pPr>
        <w:pStyle w:val="ListParagraph"/>
        <w:rPr>
          <w:rFonts w:eastAsia="Arial" w:cstheme="minorHAnsi"/>
          <w:sz w:val="24"/>
          <w:szCs w:val="24"/>
        </w:rPr>
      </w:pPr>
    </w:p>
    <w:p w14:paraId="1E706911" w14:textId="77777777" w:rsidR="00E82D1F" w:rsidRPr="00ED4A79" w:rsidRDefault="00E82D1F" w:rsidP="001C5C34">
      <w:pPr>
        <w:pStyle w:val="ListParagraph"/>
        <w:numPr>
          <w:ilvl w:val="0"/>
          <w:numId w:val="19"/>
        </w:numPr>
        <w:pBdr>
          <w:top w:val="nil"/>
          <w:left w:val="nil"/>
          <w:bottom w:val="nil"/>
          <w:right w:val="nil"/>
          <w:between w:val="nil"/>
        </w:pBdr>
        <w:shd w:val="clear" w:color="auto" w:fill="FFFFFF"/>
        <w:spacing w:after="0" w:line="240" w:lineRule="auto"/>
        <w:ind w:left="284" w:hanging="284"/>
        <w:rPr>
          <w:rFonts w:eastAsia="Arial" w:cstheme="minorHAnsi"/>
          <w:sz w:val="24"/>
          <w:szCs w:val="24"/>
        </w:rPr>
      </w:pPr>
      <w:r w:rsidRPr="00ED4A79">
        <w:rPr>
          <w:rFonts w:eastAsia="Arial" w:cstheme="minorHAnsi"/>
          <w:sz w:val="24"/>
          <w:szCs w:val="24"/>
        </w:rPr>
        <w:t>I will not make copies of any digital recordings or other research data, unless specifically requested to do so by a member of the research team.</w:t>
      </w:r>
    </w:p>
    <w:p w14:paraId="597B68D9" w14:textId="77777777" w:rsidR="00E82D1F" w:rsidRPr="00ED4A79" w:rsidRDefault="00E82D1F" w:rsidP="00E82D1F">
      <w:pPr>
        <w:pStyle w:val="ListParagraph"/>
        <w:rPr>
          <w:rFonts w:eastAsia="Arial" w:cstheme="minorHAnsi"/>
          <w:sz w:val="24"/>
          <w:szCs w:val="24"/>
        </w:rPr>
      </w:pPr>
    </w:p>
    <w:p w14:paraId="6E722518" w14:textId="77777777" w:rsidR="00E82D1F" w:rsidRPr="00ED4A79" w:rsidRDefault="00E82D1F" w:rsidP="001C5C34">
      <w:pPr>
        <w:pStyle w:val="ListParagraph"/>
        <w:numPr>
          <w:ilvl w:val="0"/>
          <w:numId w:val="19"/>
        </w:numPr>
        <w:pBdr>
          <w:top w:val="nil"/>
          <w:left w:val="nil"/>
          <w:bottom w:val="nil"/>
          <w:right w:val="nil"/>
          <w:between w:val="nil"/>
        </w:pBdr>
        <w:shd w:val="clear" w:color="auto" w:fill="FFFFFF"/>
        <w:spacing w:after="0" w:line="240" w:lineRule="auto"/>
        <w:ind w:left="284" w:hanging="284"/>
        <w:rPr>
          <w:rFonts w:eastAsia="Arial" w:cstheme="minorHAnsi"/>
          <w:sz w:val="24"/>
          <w:szCs w:val="24"/>
        </w:rPr>
      </w:pPr>
      <w:r w:rsidRPr="00ED4A79">
        <w:rPr>
          <w:rFonts w:eastAsia="Arial" w:cstheme="minorHAnsi"/>
          <w:sz w:val="24"/>
          <w:szCs w:val="24"/>
        </w:rPr>
        <w:t>I will not provide any research data to any third parties without the lead researcher’s consent.</w:t>
      </w:r>
    </w:p>
    <w:p w14:paraId="2C0608E0" w14:textId="77777777" w:rsidR="00E82D1F" w:rsidRPr="00ED4A79" w:rsidRDefault="00E82D1F" w:rsidP="00E82D1F">
      <w:pPr>
        <w:pStyle w:val="ListParagraph"/>
        <w:rPr>
          <w:rFonts w:eastAsia="Arial" w:cstheme="minorHAnsi"/>
          <w:sz w:val="24"/>
          <w:szCs w:val="24"/>
        </w:rPr>
      </w:pPr>
    </w:p>
    <w:p w14:paraId="7E8F364A" w14:textId="77777777" w:rsidR="00E82D1F" w:rsidRPr="00ED4A79" w:rsidRDefault="00E82D1F" w:rsidP="001C5C34">
      <w:pPr>
        <w:pStyle w:val="ListParagraph"/>
        <w:numPr>
          <w:ilvl w:val="0"/>
          <w:numId w:val="19"/>
        </w:numPr>
        <w:pBdr>
          <w:top w:val="nil"/>
          <w:left w:val="nil"/>
          <w:bottom w:val="nil"/>
          <w:right w:val="nil"/>
          <w:between w:val="nil"/>
        </w:pBdr>
        <w:shd w:val="clear" w:color="auto" w:fill="FFFFFF"/>
        <w:spacing w:after="0" w:line="240" w:lineRule="auto"/>
        <w:ind w:left="284" w:hanging="284"/>
        <w:rPr>
          <w:rFonts w:eastAsia="Arial" w:cstheme="minorHAnsi"/>
          <w:sz w:val="24"/>
          <w:szCs w:val="24"/>
        </w:rPr>
      </w:pPr>
      <w:r w:rsidRPr="00ED4A79">
        <w:rPr>
          <w:rFonts w:eastAsia="Arial" w:cstheme="minorHAnsi"/>
          <w:sz w:val="24"/>
          <w:szCs w:val="24"/>
        </w:rPr>
        <w:t>I will store all study-related data, including digital recordings and transcriptions in a safe, secure location in a restricted access folder on the University network as long as they are in my possession. </w:t>
      </w:r>
    </w:p>
    <w:p w14:paraId="5722A892"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sz w:val="24"/>
          <w:szCs w:val="24"/>
        </w:rPr>
      </w:pPr>
    </w:p>
    <w:p w14:paraId="67A9D442" w14:textId="77777777" w:rsidR="00E82D1F" w:rsidRPr="00ED4A79" w:rsidRDefault="00E82D1F" w:rsidP="001C5C34">
      <w:pPr>
        <w:pStyle w:val="ListParagraph"/>
        <w:numPr>
          <w:ilvl w:val="0"/>
          <w:numId w:val="19"/>
        </w:numPr>
        <w:pBdr>
          <w:top w:val="nil"/>
          <w:left w:val="nil"/>
          <w:bottom w:val="nil"/>
          <w:right w:val="nil"/>
          <w:between w:val="nil"/>
        </w:pBdr>
        <w:shd w:val="clear" w:color="auto" w:fill="FFFFFF"/>
        <w:spacing w:after="0" w:line="240" w:lineRule="auto"/>
        <w:ind w:left="284" w:hanging="284"/>
        <w:rPr>
          <w:rFonts w:eastAsia="Arial" w:cstheme="minorHAnsi"/>
          <w:sz w:val="24"/>
          <w:szCs w:val="24"/>
        </w:rPr>
      </w:pPr>
      <w:r w:rsidRPr="00ED4A79">
        <w:rPr>
          <w:rFonts w:eastAsia="Arial" w:cstheme="minorHAnsi"/>
          <w:sz w:val="24"/>
          <w:szCs w:val="24"/>
        </w:rPr>
        <w:t>All data provided or created for purposes of this agreement, including any back-up records, will be returned to the lead researcher or permanently deleted. When I have received confirmation that the work I performed has been satisfactorily completed, any of the research data that remains with me will be returned to the lead researcher or destroyed, pursuant to the instructions of the lead researcher.</w:t>
      </w:r>
    </w:p>
    <w:p w14:paraId="7940E567" w14:textId="77777777" w:rsidR="00E82D1F" w:rsidRPr="00ED4A79" w:rsidRDefault="00E82D1F" w:rsidP="00E82D1F">
      <w:pPr>
        <w:pStyle w:val="ListParagraph"/>
        <w:rPr>
          <w:rFonts w:eastAsia="Arial" w:cstheme="minorHAnsi"/>
          <w:sz w:val="24"/>
          <w:szCs w:val="24"/>
        </w:rPr>
      </w:pPr>
    </w:p>
    <w:p w14:paraId="49ADA32B" w14:textId="77777777" w:rsidR="00E82D1F" w:rsidRPr="00ED4A79" w:rsidRDefault="00E82D1F" w:rsidP="001C5C34">
      <w:pPr>
        <w:pStyle w:val="ListParagraph"/>
        <w:numPr>
          <w:ilvl w:val="0"/>
          <w:numId w:val="19"/>
        </w:numPr>
        <w:pBdr>
          <w:top w:val="nil"/>
          <w:left w:val="nil"/>
          <w:bottom w:val="nil"/>
          <w:right w:val="nil"/>
          <w:between w:val="nil"/>
        </w:pBdr>
        <w:shd w:val="clear" w:color="auto" w:fill="FFFFFF"/>
        <w:spacing w:after="0" w:line="240" w:lineRule="auto"/>
        <w:ind w:left="284" w:hanging="284"/>
        <w:rPr>
          <w:rFonts w:eastAsia="Arial" w:cstheme="minorHAnsi"/>
          <w:sz w:val="24"/>
          <w:szCs w:val="24"/>
        </w:rPr>
      </w:pPr>
      <w:r w:rsidRPr="00ED4A79">
        <w:rPr>
          <w:rFonts w:eastAsia="Arial" w:cstheme="minorHAnsi"/>
          <w:sz w:val="24"/>
          <w:szCs w:val="24"/>
        </w:rPr>
        <w:t>I understand that the University of Sheffield has the right to take legal action against any breach of confidentiality that occurs in my handling of the research data.</w:t>
      </w:r>
    </w:p>
    <w:p w14:paraId="2559811D" w14:textId="77777777" w:rsidR="00E82D1F" w:rsidRPr="00ED4A79" w:rsidRDefault="00E82D1F" w:rsidP="00E82D1F">
      <w:pPr>
        <w:pStyle w:val="ListParagraph"/>
        <w:pBdr>
          <w:top w:val="nil"/>
          <w:left w:val="nil"/>
          <w:bottom w:val="nil"/>
          <w:right w:val="nil"/>
          <w:between w:val="nil"/>
        </w:pBdr>
        <w:shd w:val="clear" w:color="auto" w:fill="FFFFFF"/>
        <w:spacing w:after="0" w:line="240" w:lineRule="auto"/>
        <w:ind w:left="284"/>
        <w:rPr>
          <w:rFonts w:eastAsia="Arial" w:cstheme="minorHAnsi"/>
          <w:sz w:val="24"/>
          <w:szCs w:val="24"/>
        </w:rPr>
      </w:pPr>
    </w:p>
    <w:p w14:paraId="75BAFCDD"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sz w:val="24"/>
          <w:szCs w:val="24"/>
        </w:rPr>
      </w:pPr>
    </w:p>
    <w:p w14:paraId="2183A77E"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sz w:val="24"/>
          <w:szCs w:val="24"/>
        </w:rPr>
      </w:pPr>
      <w:r w:rsidRPr="00ED4A79">
        <w:rPr>
          <w:rFonts w:eastAsia="Arial" w:cstheme="minorHAnsi"/>
          <w:sz w:val="24"/>
          <w:szCs w:val="24"/>
        </w:rPr>
        <w:t>Transcribers name (printed)……………………………………………………………………………………….………….…….</w:t>
      </w:r>
    </w:p>
    <w:p w14:paraId="52BD5454"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sz w:val="24"/>
          <w:szCs w:val="24"/>
        </w:rPr>
      </w:pPr>
      <w:r w:rsidRPr="00ED4A79">
        <w:rPr>
          <w:rFonts w:eastAsia="Arial" w:cstheme="minorHAnsi"/>
          <w:sz w:val="24"/>
          <w:szCs w:val="24"/>
        </w:rPr>
        <w:t xml:space="preserve"> </w:t>
      </w:r>
    </w:p>
    <w:p w14:paraId="44590643"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sz w:val="24"/>
          <w:szCs w:val="24"/>
        </w:rPr>
      </w:pPr>
      <w:r w:rsidRPr="00ED4A79">
        <w:rPr>
          <w:rFonts w:eastAsia="Arial" w:cstheme="minorHAnsi"/>
          <w:sz w:val="24"/>
          <w:szCs w:val="24"/>
        </w:rPr>
        <w:t>Transcribers signature………………………………………………………………………………………………………………….</w:t>
      </w:r>
    </w:p>
    <w:p w14:paraId="265219D3"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sz w:val="24"/>
          <w:szCs w:val="24"/>
        </w:rPr>
      </w:pPr>
    </w:p>
    <w:p w14:paraId="36B57331"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sz w:val="24"/>
          <w:szCs w:val="24"/>
        </w:rPr>
      </w:pPr>
      <w:r w:rsidRPr="00ED4A79">
        <w:rPr>
          <w:rFonts w:eastAsia="Arial" w:cstheme="minorHAnsi"/>
          <w:sz w:val="24"/>
          <w:szCs w:val="24"/>
        </w:rPr>
        <w:t>Date……………………………………………………………………………………………………………………</w:t>
      </w:r>
      <w:r w:rsidRPr="00ED4A79">
        <w:rPr>
          <w:rFonts w:eastAsia="Arial" w:cstheme="minorHAnsi"/>
          <w:color w:val="000000" w:themeColor="text1"/>
          <w:sz w:val="24"/>
          <w:szCs w:val="24"/>
        </w:rPr>
        <w:t>………………………………</w:t>
      </w:r>
    </w:p>
    <w:p w14:paraId="3F7B77E4" w14:textId="6A8EE93E" w:rsidR="00E82D1F" w:rsidRPr="00ED4A79" w:rsidRDefault="00E82D1F" w:rsidP="00E82D1F">
      <w:pPr>
        <w:spacing w:after="0" w:line="240" w:lineRule="auto"/>
        <w:rPr>
          <w:rFonts w:cstheme="minorHAnsi"/>
          <w:b/>
          <w:sz w:val="24"/>
          <w:szCs w:val="24"/>
        </w:rPr>
      </w:pPr>
      <w:r w:rsidRPr="00ED4A79">
        <w:rPr>
          <w:rFonts w:eastAsia="Arial" w:cstheme="minorHAnsi"/>
          <w:sz w:val="24"/>
          <w:szCs w:val="24"/>
        </w:rPr>
        <w:br w:type="page"/>
      </w:r>
      <w:r w:rsidRPr="00ED4A79">
        <w:rPr>
          <w:rFonts w:cstheme="minorHAnsi"/>
          <w:b/>
          <w:noProof/>
          <w:sz w:val="24"/>
          <w:szCs w:val="24"/>
        </w:rPr>
        <w:lastRenderedPageBreak/>
        <mc:AlternateContent>
          <mc:Choice Requires="wps">
            <w:drawing>
              <wp:anchor distT="45720" distB="45720" distL="114300" distR="114300" simplePos="0" relativeHeight="251712512" behindDoc="0" locked="0" layoutInCell="1" allowOverlap="1" wp14:anchorId="434ED4CD" wp14:editId="424684DB">
                <wp:simplePos x="0" y="0"/>
                <wp:positionH relativeFrom="column">
                  <wp:posOffset>-11430</wp:posOffset>
                </wp:positionH>
                <wp:positionV relativeFrom="paragraph">
                  <wp:posOffset>78105</wp:posOffset>
                </wp:positionV>
                <wp:extent cx="6106795" cy="893445"/>
                <wp:effectExtent l="0" t="0" r="8255" b="1905"/>
                <wp:wrapSquare wrapText="bothSides"/>
                <wp:docPr id="21323714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795" cy="893445"/>
                        </a:xfrm>
                        <a:prstGeom prst="rect">
                          <a:avLst/>
                        </a:prstGeom>
                        <a:solidFill>
                          <a:srgbClr val="FFFFFF"/>
                        </a:solidFill>
                        <a:ln w="9525">
                          <a:noFill/>
                          <a:miter lim="800000"/>
                          <a:headEnd/>
                          <a:tailEnd/>
                        </a:ln>
                      </wps:spPr>
                      <wps:txbx>
                        <w:txbxContent>
                          <w:p w14:paraId="38D685E2" w14:textId="77777777" w:rsidR="00E82D1F" w:rsidRPr="00ED699B" w:rsidRDefault="00E82D1F" w:rsidP="00E82D1F">
                            <w:pPr>
                              <w:rPr>
                                <w:b/>
                                <w:sz w:val="28"/>
                                <w:szCs w:val="28"/>
                              </w:rPr>
                            </w:pPr>
                            <w:r>
                              <w:t xml:space="preserve"> </w:t>
                            </w:r>
                            <w:r>
                              <w:rPr>
                                <w:noProof/>
                              </w:rPr>
                              <w:drawing>
                                <wp:inline distT="0" distB="0" distL="0" distR="0" wp14:anchorId="237A73AD" wp14:editId="2BB47F27">
                                  <wp:extent cx="1843200" cy="745200"/>
                                  <wp:effectExtent l="0" t="0" r="5080" b="0"/>
                                  <wp:docPr id="624467685" name="Picture 62446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43200" cy="745200"/>
                                          </a:xfrm>
                                          <a:prstGeom prst="rect">
                                            <a:avLst/>
                                          </a:prstGeom>
                                          <a:noFill/>
                                          <a:ln>
                                            <a:noFill/>
                                          </a:ln>
                                        </pic:spPr>
                                      </pic:pic>
                                    </a:graphicData>
                                  </a:graphic>
                                </wp:inline>
                              </w:drawing>
                            </w:r>
                            <w:r w:rsidRPr="00C15AF0">
                              <w:t xml:space="preserve"> </w:t>
                            </w:r>
                            <w:r w:rsidRPr="00C15AF0">
                              <w:rPr>
                                <w:noProof/>
                              </w:rPr>
                              <w:drawing>
                                <wp:inline distT="0" distB="0" distL="0" distR="0" wp14:anchorId="467EC3B3" wp14:editId="08267D47">
                                  <wp:extent cx="3896995" cy="734868"/>
                                  <wp:effectExtent l="0" t="0" r="8255" b="8255"/>
                                  <wp:docPr id="856902249" name="Picture 85690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01551" cy="735727"/>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4ED4CD" id="_x0000_s1189" type="#_x0000_t202" style="position:absolute;margin-left:-.9pt;margin-top:6.15pt;width:480.85pt;height:70.3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8l/GQIAAAsEAAAOAAAAZHJzL2Uyb0RvYy54bWysU9tu2zAMfR+wfxD0vjjJkrQx4hRdugwD&#10;ugvQ7QNkWbaFyaJGKbG7ry8lp2m2vQ3TgyCK1CF5eLS5GTrDjgq9Blvw2WTKmbISKm2bgn//tn9z&#10;zZkPwlbCgFUFf1Se32xfv9r0LldzaMFUChmBWJ/3ruBtCC7PMi9b1Qk/AacsOWvATgQysckqFD2h&#10;dyabT6errAesHIJU3tPt3ejk24Rf10qGL3XtVWCm4FRbSDumvYx7tt2IvEHhWi1PZYh/qKIT2lLS&#10;M9SdCIIdUP8F1WmJ4KEOEwldBnWtpUo9UDez6R/dPLTCqdQLkePdmSb//2Dl5+OD+4osDO9goAGm&#10;Jry7B/nDMwu7VthG3SJC3ypRUeJZpCzrnc9PTyPVPvcRpOw/QUVDFocACWiosYusUJ+M0GkAj2fS&#10;1RCYpMvVbLq6Wi85k+S7Xr9dLJYphcifXzv04YOCjsVDwZGGmtDF8d6HWI3In0NiMg9GV3ttTDKw&#10;KXcG2VGQAPZpndB/CzOW9QVfL+fLhGwhvk/a6HQggRrdUXHTuEbJRDbe2yqFBKHNeKZKjD3RExkZ&#10;uQlDOTBdEXezxF7kq4TqkRhDGBVJP4gOLeAvznpSY8H9z4NAxZn5aIn19WyxiPJNxmJ5NScDLz3l&#10;pUdYSVAFD5yNx10YJX9wqJuWMo1ztnBLk6p1IvGlqlMDpLjE7el3RElf2inq5Q9vnwAAAP//AwBQ&#10;SwMEFAAGAAgAAAAhAMcHVTjeAAAACQEAAA8AAABkcnMvZG93bnJldi54bWxMj0FPwkAQhe8m/ofN&#10;mHgxsAUs2NItURONV5AfMG2HtqE723QXWv6940mP773Je99ku8l26kqDbx0bWMwjUMSlq1quDRy/&#10;P2YvoHxArrBzTAZu5GGX399lmFZu5D1dD6FWUsI+RQNNCH2qtS8bsujnrieW7OQGi0HkUOtqwFHK&#10;baeXUbTWFluWhQZ7em+oPB8u1sDpa3yKk7H4DMfN/nn9hu2mcDdjHh+m1y2oQFP4O4ZffEGHXJgK&#10;d+HKq87AbCHkQfzlCpTkSZwkoAox4lUEOs/0/w/yHwAAAP//AwBQSwECLQAUAAYACAAAACEAtoM4&#10;kv4AAADhAQAAEwAAAAAAAAAAAAAAAAAAAAAAW0NvbnRlbnRfVHlwZXNdLnhtbFBLAQItABQABgAI&#10;AAAAIQA4/SH/1gAAAJQBAAALAAAAAAAAAAAAAAAAAC8BAABfcmVscy8ucmVsc1BLAQItABQABgAI&#10;AAAAIQCxO8l/GQIAAAsEAAAOAAAAAAAAAAAAAAAAAC4CAABkcnMvZTJvRG9jLnhtbFBLAQItABQA&#10;BgAIAAAAIQDHB1U43gAAAAkBAAAPAAAAAAAAAAAAAAAAAHMEAABkcnMvZG93bnJldi54bWxQSwUG&#10;AAAAAAQABADzAAAAfgUAAAAA&#10;" stroked="f">
                <v:textbox>
                  <w:txbxContent>
                    <w:p w14:paraId="38D685E2" w14:textId="77777777" w:rsidR="00E82D1F" w:rsidRPr="00ED699B" w:rsidRDefault="00E82D1F" w:rsidP="00E82D1F">
                      <w:pPr>
                        <w:rPr>
                          <w:b/>
                          <w:sz w:val="28"/>
                          <w:szCs w:val="28"/>
                        </w:rPr>
                      </w:pPr>
                      <w:r>
                        <w:t xml:space="preserve"> </w:t>
                      </w:r>
                      <w:r>
                        <w:rPr>
                          <w:noProof/>
                        </w:rPr>
                        <w:drawing>
                          <wp:inline distT="0" distB="0" distL="0" distR="0" wp14:anchorId="237A73AD" wp14:editId="2BB47F27">
                            <wp:extent cx="1843200" cy="745200"/>
                            <wp:effectExtent l="0" t="0" r="5080" b="0"/>
                            <wp:docPr id="624467685" name="Picture 62446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843200" cy="745200"/>
                                    </a:xfrm>
                                    <a:prstGeom prst="rect">
                                      <a:avLst/>
                                    </a:prstGeom>
                                    <a:noFill/>
                                    <a:ln>
                                      <a:noFill/>
                                    </a:ln>
                                  </pic:spPr>
                                </pic:pic>
                              </a:graphicData>
                            </a:graphic>
                          </wp:inline>
                        </w:drawing>
                      </w:r>
                      <w:r w:rsidRPr="00C15AF0">
                        <w:t xml:space="preserve"> </w:t>
                      </w:r>
                      <w:r w:rsidRPr="00C15AF0">
                        <w:rPr>
                          <w:noProof/>
                        </w:rPr>
                        <w:drawing>
                          <wp:inline distT="0" distB="0" distL="0" distR="0" wp14:anchorId="467EC3B3" wp14:editId="08267D47">
                            <wp:extent cx="3896995" cy="734868"/>
                            <wp:effectExtent l="0" t="0" r="8255" b="8255"/>
                            <wp:docPr id="856902249" name="Picture 85690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3901551" cy="735727"/>
                                    </a:xfrm>
                                    <a:prstGeom prst="rect">
                                      <a:avLst/>
                                    </a:prstGeom>
                                    <a:noFill/>
                                    <a:ln>
                                      <a:noFill/>
                                    </a:ln>
                                  </pic:spPr>
                                </pic:pic>
                              </a:graphicData>
                            </a:graphic>
                          </wp:inline>
                        </w:drawing>
                      </w:r>
                    </w:p>
                  </w:txbxContent>
                </v:textbox>
                <w10:wrap type="square"/>
              </v:shape>
            </w:pict>
          </mc:Fallback>
        </mc:AlternateContent>
      </w:r>
      <w:r w:rsidRPr="00ED4A79">
        <w:rPr>
          <w:rFonts w:cstheme="minorHAnsi"/>
          <w:b/>
          <w:sz w:val="24"/>
          <w:szCs w:val="24"/>
        </w:rPr>
        <w:t>Research team</w:t>
      </w:r>
    </w:p>
    <w:p w14:paraId="7EB33A0B" w14:textId="77777777" w:rsidR="00E82D1F" w:rsidRPr="00ED4A79" w:rsidRDefault="00E82D1F" w:rsidP="00E82D1F">
      <w:pPr>
        <w:spacing w:after="0" w:line="240" w:lineRule="auto"/>
        <w:rPr>
          <w:rFonts w:cstheme="minorHAnsi"/>
          <w:b/>
          <w:sz w:val="24"/>
          <w:szCs w:val="24"/>
        </w:rPr>
      </w:pPr>
    </w:p>
    <w:p w14:paraId="3CC6BE7E" w14:textId="77777777" w:rsidR="00E82D1F" w:rsidRPr="00ED4A79" w:rsidRDefault="00E82D1F" w:rsidP="00E82D1F">
      <w:pPr>
        <w:spacing w:after="0" w:line="240" w:lineRule="auto"/>
        <w:rPr>
          <w:rFonts w:cstheme="minorHAnsi"/>
          <w:sz w:val="24"/>
          <w:szCs w:val="24"/>
        </w:rPr>
      </w:pPr>
      <w:r w:rsidRPr="00ED4A79">
        <w:rPr>
          <w:rFonts w:cstheme="minorHAnsi"/>
          <w:b/>
          <w:sz w:val="24"/>
          <w:szCs w:val="24"/>
        </w:rPr>
        <w:t xml:space="preserve">Lead researcher: </w:t>
      </w:r>
      <w:r w:rsidRPr="00ED4A79">
        <w:rPr>
          <w:rFonts w:cstheme="minorHAnsi"/>
          <w:sz w:val="24"/>
          <w:szCs w:val="24"/>
        </w:rPr>
        <w:t xml:space="preserve">Eleni Chambers </w:t>
      </w:r>
      <w:r w:rsidRPr="00ED4A79">
        <w:rPr>
          <w:rFonts w:cstheme="minorHAnsi"/>
          <w:b/>
          <w:sz w:val="24"/>
          <w:szCs w:val="24"/>
        </w:rPr>
        <w:t>email:</w:t>
      </w:r>
      <w:r w:rsidRPr="00ED4A79">
        <w:rPr>
          <w:rFonts w:cstheme="minorHAnsi"/>
          <w:sz w:val="24"/>
          <w:szCs w:val="24"/>
        </w:rPr>
        <w:t xml:space="preserve"> e.chambers@sheffield.ac.uk  </w:t>
      </w:r>
      <w:r w:rsidRPr="00ED4A79">
        <w:rPr>
          <w:rFonts w:cstheme="minorHAnsi"/>
          <w:b/>
          <w:sz w:val="24"/>
          <w:szCs w:val="24"/>
        </w:rPr>
        <w:t>mobile:</w:t>
      </w:r>
      <w:r w:rsidRPr="00ED4A79">
        <w:rPr>
          <w:rFonts w:cstheme="minorHAnsi"/>
          <w:sz w:val="24"/>
          <w:szCs w:val="24"/>
        </w:rPr>
        <w:t xml:space="preserve"> 07811 474234</w:t>
      </w:r>
    </w:p>
    <w:p w14:paraId="2F86C369" w14:textId="77777777" w:rsidR="00E82D1F" w:rsidRPr="00ED4A79" w:rsidRDefault="00E82D1F" w:rsidP="00E82D1F">
      <w:pPr>
        <w:spacing w:after="0" w:line="240" w:lineRule="auto"/>
        <w:rPr>
          <w:rFonts w:cstheme="minorHAnsi"/>
          <w:sz w:val="24"/>
          <w:szCs w:val="24"/>
        </w:rPr>
      </w:pPr>
      <w:r w:rsidRPr="00ED4A79">
        <w:rPr>
          <w:rFonts w:cstheme="minorHAnsi"/>
          <w:b/>
          <w:sz w:val="24"/>
          <w:szCs w:val="24"/>
        </w:rPr>
        <w:t>Supervisors:</w:t>
      </w:r>
      <w:r w:rsidRPr="00ED4A79">
        <w:rPr>
          <w:rFonts w:cstheme="minorHAnsi"/>
          <w:sz w:val="24"/>
          <w:szCs w:val="24"/>
        </w:rPr>
        <w:t xml:space="preserve"> Clare Gardiner, Jill Thompson</w:t>
      </w:r>
    </w:p>
    <w:p w14:paraId="6003729A" w14:textId="77777777" w:rsidR="00E82D1F" w:rsidRPr="00ED4A79" w:rsidRDefault="00E82D1F" w:rsidP="00E82D1F">
      <w:pPr>
        <w:spacing w:after="0" w:line="240" w:lineRule="auto"/>
        <w:rPr>
          <w:rFonts w:cstheme="minorHAnsi"/>
          <w:sz w:val="24"/>
          <w:szCs w:val="24"/>
        </w:rPr>
      </w:pPr>
    </w:p>
    <w:p w14:paraId="7F506784" w14:textId="77777777" w:rsidR="00E82D1F" w:rsidRPr="00217368" w:rsidRDefault="00E82D1F" w:rsidP="00E82D1F">
      <w:pPr>
        <w:widowControl w:val="0"/>
        <w:pBdr>
          <w:top w:val="nil"/>
          <w:left w:val="nil"/>
          <w:bottom w:val="nil"/>
          <w:right w:val="nil"/>
          <w:between w:val="nil"/>
        </w:pBdr>
        <w:spacing w:after="0" w:line="240" w:lineRule="auto"/>
        <w:jc w:val="center"/>
        <w:rPr>
          <w:rFonts w:asciiTheme="majorHAnsi" w:eastAsia="Arial" w:hAnsiTheme="majorHAnsi" w:cstheme="majorHAnsi"/>
          <w:b/>
          <w:color w:val="000000"/>
          <w:sz w:val="24"/>
          <w:szCs w:val="24"/>
        </w:rPr>
      </w:pPr>
    </w:p>
    <w:p w14:paraId="4AA03088" w14:textId="77777777" w:rsidR="00E82D1F" w:rsidRPr="00ED4A79" w:rsidRDefault="00E82D1F" w:rsidP="00E82D1F">
      <w:pPr>
        <w:widowControl w:val="0"/>
        <w:pBdr>
          <w:top w:val="nil"/>
          <w:left w:val="nil"/>
          <w:bottom w:val="nil"/>
          <w:right w:val="nil"/>
          <w:between w:val="nil"/>
        </w:pBdr>
        <w:spacing w:after="0" w:line="240" w:lineRule="auto"/>
        <w:jc w:val="center"/>
        <w:rPr>
          <w:rFonts w:eastAsia="Arial" w:cstheme="minorHAnsi"/>
          <w:b/>
          <w:color w:val="000000"/>
          <w:sz w:val="24"/>
          <w:szCs w:val="24"/>
        </w:rPr>
      </w:pPr>
      <w:r w:rsidRPr="00ED4A79">
        <w:rPr>
          <w:rFonts w:eastAsia="Arial" w:cstheme="minorHAnsi"/>
          <w:b/>
          <w:color w:val="000000"/>
          <w:sz w:val="24"/>
          <w:szCs w:val="24"/>
        </w:rPr>
        <w:t>Confidentiality agreement for Patient/Carer Reference Group member</w:t>
      </w:r>
    </w:p>
    <w:p w14:paraId="7E72BBBA" w14:textId="77777777" w:rsidR="00E82D1F" w:rsidRPr="00ED4A79" w:rsidRDefault="00E82D1F" w:rsidP="00E82D1F">
      <w:pPr>
        <w:widowControl w:val="0"/>
        <w:pBdr>
          <w:top w:val="nil"/>
          <w:left w:val="nil"/>
          <w:bottom w:val="nil"/>
          <w:right w:val="nil"/>
          <w:between w:val="nil"/>
        </w:pBdr>
        <w:spacing w:after="0" w:line="240" w:lineRule="auto"/>
        <w:jc w:val="center"/>
        <w:rPr>
          <w:rFonts w:eastAsia="Arial" w:cstheme="minorHAnsi"/>
          <w:b/>
          <w:color w:val="000000"/>
          <w:sz w:val="24"/>
          <w:szCs w:val="24"/>
        </w:rPr>
      </w:pPr>
    </w:p>
    <w:p w14:paraId="1298C51C" w14:textId="77777777" w:rsidR="00E82D1F" w:rsidRPr="00ED4A79" w:rsidRDefault="00E82D1F" w:rsidP="00E82D1F">
      <w:pPr>
        <w:pBdr>
          <w:top w:val="nil"/>
          <w:left w:val="nil"/>
          <w:bottom w:val="nil"/>
          <w:right w:val="nil"/>
          <w:between w:val="nil"/>
        </w:pBdr>
        <w:shd w:val="clear" w:color="auto" w:fill="FFFFFF"/>
        <w:spacing w:after="0" w:line="240" w:lineRule="auto"/>
        <w:rPr>
          <w:rFonts w:eastAsia="Arial" w:cstheme="minorHAnsi"/>
          <w:color w:val="565656"/>
          <w:sz w:val="24"/>
          <w:szCs w:val="24"/>
        </w:rPr>
      </w:pPr>
    </w:p>
    <w:p w14:paraId="09CE8470" w14:textId="77777777" w:rsidR="00E82D1F" w:rsidRPr="00ED4A79" w:rsidRDefault="00E82D1F" w:rsidP="001C5C34">
      <w:pPr>
        <w:pStyle w:val="ListParagraph"/>
        <w:numPr>
          <w:ilvl w:val="0"/>
          <w:numId w:val="20"/>
        </w:numPr>
        <w:pBdr>
          <w:top w:val="nil"/>
          <w:left w:val="nil"/>
          <w:bottom w:val="nil"/>
          <w:right w:val="nil"/>
          <w:between w:val="nil"/>
        </w:pBdr>
        <w:shd w:val="clear" w:color="auto" w:fill="FFFFFF"/>
        <w:spacing w:after="0" w:line="240" w:lineRule="auto"/>
        <w:ind w:left="284" w:hanging="284"/>
        <w:rPr>
          <w:rFonts w:eastAsia="Arial" w:cstheme="minorHAnsi"/>
          <w:color w:val="565656"/>
          <w:sz w:val="24"/>
          <w:szCs w:val="24"/>
        </w:rPr>
      </w:pPr>
      <w:r w:rsidRPr="00ED4A79">
        <w:rPr>
          <w:rFonts w:eastAsia="Arial" w:cstheme="minorHAnsi"/>
          <w:color w:val="565656"/>
          <w:sz w:val="24"/>
          <w:szCs w:val="24"/>
        </w:rPr>
        <w:t xml:space="preserve">I, …………………………………………….. Patient/Carer </w:t>
      </w:r>
      <w:r w:rsidRPr="00ED4A79">
        <w:rPr>
          <w:rFonts w:eastAsia="Arial" w:cstheme="minorHAnsi"/>
          <w:color w:val="000000" w:themeColor="text1"/>
          <w:sz w:val="24"/>
          <w:szCs w:val="24"/>
        </w:rPr>
        <w:t xml:space="preserve">Reference Group member, agree to maintain full confidentiality of all research data received from the lead researcher </w:t>
      </w:r>
      <w:r w:rsidRPr="00ED4A79">
        <w:rPr>
          <w:rFonts w:eastAsia="Arial" w:cstheme="minorHAnsi"/>
          <w:color w:val="565656"/>
          <w:sz w:val="24"/>
          <w:szCs w:val="24"/>
        </w:rPr>
        <w:t>related to this research study.</w:t>
      </w:r>
    </w:p>
    <w:p w14:paraId="52BB782E" w14:textId="77777777" w:rsidR="00E82D1F" w:rsidRPr="00ED4A79" w:rsidRDefault="00E82D1F" w:rsidP="00E82D1F">
      <w:pPr>
        <w:pStyle w:val="ListParagraph"/>
        <w:pBdr>
          <w:top w:val="nil"/>
          <w:left w:val="nil"/>
          <w:bottom w:val="nil"/>
          <w:right w:val="nil"/>
          <w:between w:val="nil"/>
        </w:pBdr>
        <w:shd w:val="clear" w:color="auto" w:fill="FFFFFF"/>
        <w:spacing w:after="0" w:line="240" w:lineRule="auto"/>
        <w:ind w:left="284"/>
        <w:rPr>
          <w:rFonts w:eastAsia="Arial" w:cstheme="minorHAnsi"/>
          <w:color w:val="565656"/>
          <w:sz w:val="24"/>
          <w:szCs w:val="24"/>
        </w:rPr>
      </w:pPr>
    </w:p>
    <w:p w14:paraId="7CFE5F17" w14:textId="77777777" w:rsidR="00E82D1F" w:rsidRPr="00ED4A79" w:rsidRDefault="00E82D1F" w:rsidP="001C5C34">
      <w:pPr>
        <w:pStyle w:val="ListParagraph"/>
        <w:numPr>
          <w:ilvl w:val="0"/>
          <w:numId w:val="20"/>
        </w:numPr>
        <w:pBdr>
          <w:top w:val="nil"/>
          <w:left w:val="nil"/>
          <w:bottom w:val="nil"/>
          <w:right w:val="nil"/>
          <w:between w:val="nil"/>
        </w:pBdr>
        <w:shd w:val="clear" w:color="auto" w:fill="FFFFFF"/>
        <w:spacing w:after="0" w:line="240" w:lineRule="auto"/>
        <w:ind w:left="284" w:hanging="284"/>
        <w:rPr>
          <w:rFonts w:eastAsia="Arial" w:cstheme="minorHAnsi"/>
          <w:color w:val="565656"/>
          <w:sz w:val="24"/>
          <w:szCs w:val="24"/>
        </w:rPr>
      </w:pPr>
      <w:r w:rsidRPr="00ED4A79">
        <w:rPr>
          <w:rFonts w:eastAsia="Arial" w:cstheme="minorHAnsi"/>
          <w:color w:val="565656"/>
          <w:sz w:val="24"/>
          <w:szCs w:val="24"/>
        </w:rPr>
        <w:t>I will hold in strictest confidence the identity of any individual that may be revealed during any meetings, in the transcription of interviews, in any associated documents or any other aspects of the research study.</w:t>
      </w:r>
    </w:p>
    <w:p w14:paraId="4592E227" w14:textId="77777777" w:rsidR="00E82D1F" w:rsidRPr="00ED4A79" w:rsidRDefault="00E82D1F" w:rsidP="00E82D1F">
      <w:pPr>
        <w:pStyle w:val="ListParagraph"/>
        <w:rPr>
          <w:rFonts w:eastAsia="Arial" w:cstheme="minorHAnsi"/>
          <w:color w:val="565656"/>
          <w:sz w:val="24"/>
          <w:szCs w:val="24"/>
        </w:rPr>
      </w:pPr>
    </w:p>
    <w:p w14:paraId="2EFAC21E" w14:textId="77777777" w:rsidR="00E82D1F" w:rsidRPr="00ED4A79" w:rsidRDefault="00E82D1F" w:rsidP="001C5C34">
      <w:pPr>
        <w:pStyle w:val="ListParagraph"/>
        <w:numPr>
          <w:ilvl w:val="0"/>
          <w:numId w:val="20"/>
        </w:numPr>
        <w:pBdr>
          <w:top w:val="nil"/>
          <w:left w:val="nil"/>
          <w:bottom w:val="nil"/>
          <w:right w:val="nil"/>
          <w:between w:val="nil"/>
        </w:pBdr>
        <w:shd w:val="clear" w:color="auto" w:fill="FFFFFF"/>
        <w:spacing w:after="0" w:line="240" w:lineRule="auto"/>
        <w:ind w:left="284" w:hanging="284"/>
        <w:rPr>
          <w:rFonts w:eastAsia="Arial" w:cstheme="minorHAnsi"/>
          <w:color w:val="565656"/>
          <w:sz w:val="24"/>
          <w:szCs w:val="24"/>
        </w:rPr>
      </w:pPr>
      <w:r w:rsidRPr="00ED4A79">
        <w:rPr>
          <w:rFonts w:eastAsia="Arial" w:cstheme="minorHAnsi"/>
          <w:color w:val="565656"/>
          <w:sz w:val="24"/>
          <w:szCs w:val="24"/>
        </w:rPr>
        <w:t>I will not make copies of any digital recordings or other research data, unless specifically requested to do so by a member of the research team.</w:t>
      </w:r>
    </w:p>
    <w:p w14:paraId="64F5CB78" w14:textId="77777777" w:rsidR="00E82D1F" w:rsidRPr="00ED4A79" w:rsidRDefault="00E82D1F" w:rsidP="00E82D1F">
      <w:pPr>
        <w:pStyle w:val="ListParagraph"/>
        <w:rPr>
          <w:rFonts w:eastAsia="Arial" w:cstheme="minorHAnsi"/>
          <w:color w:val="565656"/>
          <w:sz w:val="24"/>
          <w:szCs w:val="24"/>
        </w:rPr>
      </w:pPr>
    </w:p>
    <w:p w14:paraId="448B9AE0" w14:textId="77777777" w:rsidR="00E82D1F" w:rsidRPr="00ED4A79" w:rsidRDefault="00E82D1F" w:rsidP="001C5C34">
      <w:pPr>
        <w:pStyle w:val="ListParagraph"/>
        <w:numPr>
          <w:ilvl w:val="0"/>
          <w:numId w:val="20"/>
        </w:numPr>
        <w:pBdr>
          <w:top w:val="nil"/>
          <w:left w:val="nil"/>
          <w:bottom w:val="nil"/>
          <w:right w:val="nil"/>
          <w:between w:val="nil"/>
        </w:pBdr>
        <w:shd w:val="clear" w:color="auto" w:fill="FFFFFF"/>
        <w:spacing w:after="0" w:line="240" w:lineRule="auto"/>
        <w:ind w:left="284" w:hanging="284"/>
        <w:rPr>
          <w:rFonts w:eastAsia="Arial" w:cstheme="minorHAnsi"/>
          <w:color w:val="565656"/>
          <w:sz w:val="24"/>
          <w:szCs w:val="24"/>
        </w:rPr>
      </w:pPr>
      <w:r w:rsidRPr="00ED4A79">
        <w:rPr>
          <w:rFonts w:eastAsia="Arial" w:cstheme="minorHAnsi"/>
          <w:color w:val="565656"/>
          <w:sz w:val="24"/>
          <w:szCs w:val="24"/>
        </w:rPr>
        <w:t>I will not provide any research data to any third parties without the lead researcher’s consent.</w:t>
      </w:r>
    </w:p>
    <w:p w14:paraId="3AC16CE0" w14:textId="77777777" w:rsidR="00E82D1F" w:rsidRPr="00ED4A79" w:rsidRDefault="00E82D1F" w:rsidP="00E82D1F">
      <w:pPr>
        <w:pStyle w:val="ListParagraph"/>
        <w:rPr>
          <w:rFonts w:eastAsia="Arial" w:cstheme="minorHAnsi"/>
          <w:color w:val="565656"/>
          <w:sz w:val="24"/>
          <w:szCs w:val="24"/>
        </w:rPr>
      </w:pPr>
    </w:p>
    <w:p w14:paraId="297A9DA0" w14:textId="77777777" w:rsidR="00E82D1F" w:rsidRPr="00ED4A79" w:rsidRDefault="00E82D1F" w:rsidP="001C5C34">
      <w:pPr>
        <w:pStyle w:val="ListParagraph"/>
        <w:numPr>
          <w:ilvl w:val="0"/>
          <w:numId w:val="20"/>
        </w:numPr>
        <w:pBdr>
          <w:top w:val="nil"/>
          <w:left w:val="nil"/>
          <w:bottom w:val="nil"/>
          <w:right w:val="nil"/>
          <w:between w:val="nil"/>
        </w:pBdr>
        <w:shd w:val="clear" w:color="auto" w:fill="FFFFFF"/>
        <w:spacing w:after="0" w:line="240" w:lineRule="auto"/>
        <w:ind w:left="284" w:hanging="284"/>
        <w:rPr>
          <w:rFonts w:eastAsia="Arial" w:cstheme="minorHAnsi"/>
          <w:color w:val="565656"/>
          <w:sz w:val="24"/>
          <w:szCs w:val="24"/>
        </w:rPr>
      </w:pPr>
      <w:r w:rsidRPr="00ED4A79">
        <w:rPr>
          <w:rFonts w:eastAsia="Arial" w:cstheme="minorHAnsi"/>
          <w:color w:val="565656"/>
          <w:sz w:val="24"/>
          <w:szCs w:val="24"/>
        </w:rPr>
        <w:t>I will store all study-related data, including digital recordings and transcriptions in a safe, secure location in a restricted access folder on the University network or locked cabinet as long as they are in my possession. </w:t>
      </w:r>
    </w:p>
    <w:p w14:paraId="5FFDCB34"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color w:val="565656"/>
          <w:sz w:val="24"/>
          <w:szCs w:val="24"/>
        </w:rPr>
      </w:pPr>
    </w:p>
    <w:p w14:paraId="2669800E" w14:textId="77777777" w:rsidR="00E82D1F" w:rsidRPr="00ED4A79" w:rsidRDefault="00E82D1F" w:rsidP="001C5C34">
      <w:pPr>
        <w:pStyle w:val="ListParagraph"/>
        <w:numPr>
          <w:ilvl w:val="0"/>
          <w:numId w:val="20"/>
        </w:numPr>
        <w:pBdr>
          <w:top w:val="nil"/>
          <w:left w:val="nil"/>
          <w:bottom w:val="nil"/>
          <w:right w:val="nil"/>
          <w:between w:val="nil"/>
        </w:pBdr>
        <w:shd w:val="clear" w:color="auto" w:fill="FFFFFF"/>
        <w:spacing w:after="0" w:line="240" w:lineRule="auto"/>
        <w:ind w:left="284" w:hanging="284"/>
        <w:rPr>
          <w:rFonts w:eastAsia="Arial" w:cstheme="minorHAnsi"/>
          <w:color w:val="565656"/>
          <w:sz w:val="24"/>
          <w:szCs w:val="24"/>
        </w:rPr>
      </w:pPr>
      <w:r w:rsidRPr="00ED4A79">
        <w:rPr>
          <w:rFonts w:eastAsia="Arial" w:cstheme="minorHAnsi"/>
          <w:color w:val="565656"/>
          <w:sz w:val="24"/>
          <w:szCs w:val="24"/>
        </w:rPr>
        <w:t>All data provided or created for purposes of this agreement, including any back-up records, will be returned to the lead researcher or permanently deleted. When I have received confirmation that the work I performed has been satisfactorily completed, any of the research data that remains with me will be returned to the lead researcher or destroyed, pursuant to the instructions of the lead researcher.</w:t>
      </w:r>
    </w:p>
    <w:p w14:paraId="38625DB9" w14:textId="77777777" w:rsidR="00E82D1F" w:rsidRPr="00ED4A79" w:rsidRDefault="00E82D1F" w:rsidP="00E82D1F">
      <w:pPr>
        <w:pStyle w:val="ListParagraph"/>
        <w:rPr>
          <w:rFonts w:eastAsia="Arial" w:cstheme="minorHAnsi"/>
          <w:color w:val="565656"/>
          <w:sz w:val="24"/>
          <w:szCs w:val="24"/>
        </w:rPr>
      </w:pPr>
    </w:p>
    <w:p w14:paraId="30B2445F" w14:textId="77777777" w:rsidR="00E82D1F" w:rsidRPr="00ED4A79" w:rsidRDefault="00E82D1F" w:rsidP="00E82D1F">
      <w:pPr>
        <w:pStyle w:val="ListParagraph"/>
        <w:pBdr>
          <w:top w:val="nil"/>
          <w:left w:val="nil"/>
          <w:bottom w:val="nil"/>
          <w:right w:val="nil"/>
          <w:between w:val="nil"/>
        </w:pBdr>
        <w:shd w:val="clear" w:color="auto" w:fill="FFFFFF"/>
        <w:spacing w:after="0" w:line="240" w:lineRule="auto"/>
        <w:ind w:left="284"/>
        <w:rPr>
          <w:rFonts w:eastAsia="Arial" w:cstheme="minorHAnsi"/>
          <w:color w:val="565656"/>
          <w:sz w:val="24"/>
          <w:szCs w:val="24"/>
        </w:rPr>
      </w:pPr>
    </w:p>
    <w:p w14:paraId="41F5B2E6"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color w:val="565656"/>
          <w:sz w:val="24"/>
          <w:szCs w:val="24"/>
        </w:rPr>
      </w:pPr>
    </w:p>
    <w:p w14:paraId="09DCF8DA"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color w:val="565656"/>
          <w:sz w:val="24"/>
          <w:szCs w:val="24"/>
        </w:rPr>
      </w:pPr>
      <w:r w:rsidRPr="00ED4A79">
        <w:rPr>
          <w:rFonts w:eastAsia="Arial" w:cstheme="minorHAnsi"/>
          <w:color w:val="565656"/>
          <w:sz w:val="24"/>
          <w:szCs w:val="24"/>
        </w:rPr>
        <w:t>Patient/Carer Reference Group member name (printed)……………………………………………………………………</w:t>
      </w:r>
    </w:p>
    <w:p w14:paraId="7D4367C2"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color w:val="565656"/>
          <w:sz w:val="24"/>
          <w:szCs w:val="24"/>
        </w:rPr>
      </w:pPr>
      <w:r w:rsidRPr="00ED4A79">
        <w:rPr>
          <w:rFonts w:eastAsia="Arial" w:cstheme="minorHAnsi"/>
          <w:color w:val="565656"/>
          <w:sz w:val="24"/>
          <w:szCs w:val="24"/>
        </w:rPr>
        <w:t xml:space="preserve"> </w:t>
      </w:r>
    </w:p>
    <w:p w14:paraId="1DF06FE5"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color w:val="565656"/>
          <w:sz w:val="24"/>
          <w:szCs w:val="24"/>
        </w:rPr>
      </w:pPr>
      <w:r w:rsidRPr="00ED4A79">
        <w:rPr>
          <w:rFonts w:eastAsia="Arial" w:cstheme="minorHAnsi"/>
          <w:color w:val="565656"/>
          <w:sz w:val="24"/>
          <w:szCs w:val="24"/>
        </w:rPr>
        <w:t xml:space="preserve">Patient/Carer </w:t>
      </w:r>
      <w:r w:rsidRPr="00ED4A79">
        <w:rPr>
          <w:rFonts w:eastAsia="Arial" w:cstheme="minorHAnsi"/>
          <w:sz w:val="24"/>
          <w:szCs w:val="24"/>
        </w:rPr>
        <w:t>Reference Group members signature……………………………………………………………………..……</w:t>
      </w:r>
    </w:p>
    <w:p w14:paraId="2C0165C1"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color w:val="565656"/>
          <w:sz w:val="24"/>
          <w:szCs w:val="24"/>
        </w:rPr>
      </w:pPr>
    </w:p>
    <w:p w14:paraId="4CA9747B" w14:textId="77777777" w:rsidR="00E82D1F" w:rsidRPr="00ED4A79" w:rsidRDefault="00E82D1F" w:rsidP="00E82D1F">
      <w:pPr>
        <w:pBdr>
          <w:top w:val="nil"/>
          <w:left w:val="nil"/>
          <w:bottom w:val="nil"/>
          <w:right w:val="nil"/>
          <w:between w:val="nil"/>
        </w:pBdr>
        <w:shd w:val="clear" w:color="auto" w:fill="FFFFFF"/>
        <w:spacing w:after="0" w:line="240" w:lineRule="auto"/>
        <w:ind w:left="284" w:hanging="426"/>
        <w:rPr>
          <w:rFonts w:eastAsia="Arial" w:cstheme="minorHAnsi"/>
          <w:color w:val="565656"/>
          <w:sz w:val="24"/>
          <w:szCs w:val="24"/>
        </w:rPr>
      </w:pPr>
      <w:r w:rsidRPr="00ED4A79">
        <w:rPr>
          <w:rFonts w:eastAsia="Arial" w:cstheme="minorHAnsi"/>
          <w:color w:val="565656"/>
          <w:sz w:val="24"/>
          <w:szCs w:val="24"/>
        </w:rPr>
        <w:t>Date……………………………………………………………………………………………………………………………………………………</w:t>
      </w:r>
    </w:p>
    <w:p w14:paraId="1BE66495" w14:textId="77777777" w:rsidR="00E82D1F" w:rsidRPr="00ED4A79" w:rsidRDefault="00E82D1F" w:rsidP="00E82D1F">
      <w:pPr>
        <w:rPr>
          <w:rFonts w:eastAsia="Arial" w:cstheme="minorHAnsi"/>
          <w:color w:val="565656"/>
          <w:sz w:val="24"/>
          <w:szCs w:val="24"/>
        </w:rPr>
      </w:pPr>
    </w:p>
    <w:p w14:paraId="1D32198D" w14:textId="1400D43F" w:rsidR="009009A2" w:rsidRDefault="009009A2" w:rsidP="009009A2">
      <w:pPr>
        <w:rPr>
          <w:rFonts w:cstheme="minorHAnsi"/>
          <w:sz w:val="24"/>
          <w:szCs w:val="24"/>
        </w:rPr>
        <w:sectPr w:rsidR="009009A2" w:rsidSect="00012F85">
          <w:pgSz w:w="11906" w:h="16838" w:code="9"/>
          <w:pgMar w:top="1134" w:right="1134" w:bottom="1134" w:left="1134" w:header="709" w:footer="709" w:gutter="0"/>
          <w:cols w:space="708"/>
          <w:docGrid w:linePitch="360"/>
        </w:sectPr>
      </w:pPr>
      <w:r>
        <w:rPr>
          <w:rFonts w:cstheme="minorHAnsi"/>
          <w:sz w:val="24"/>
          <w:szCs w:val="24"/>
        </w:rPr>
        <w:br w:type="page"/>
      </w:r>
    </w:p>
    <w:p w14:paraId="11ABFC9D" w14:textId="430D48B3" w:rsidR="009009A2" w:rsidRPr="009009A2" w:rsidRDefault="009009A2" w:rsidP="009009A2">
      <w:pPr>
        <w:rPr>
          <w:rFonts w:cstheme="minorHAnsi"/>
          <w:b/>
          <w:bCs/>
          <w:sz w:val="24"/>
          <w:szCs w:val="24"/>
        </w:rPr>
      </w:pPr>
      <w:r w:rsidRPr="009009A2">
        <w:rPr>
          <w:rFonts w:cstheme="minorHAnsi"/>
          <w:b/>
          <w:bCs/>
          <w:sz w:val="20"/>
          <w:szCs w:val="20"/>
        </w:rPr>
        <w:lastRenderedPageBreak/>
        <w:t xml:space="preserve">  </w:t>
      </w:r>
      <w:bookmarkStart w:id="489" w:name="Appendix18"/>
      <w:r w:rsidRPr="009009A2">
        <w:rPr>
          <w:rFonts w:cstheme="minorHAnsi"/>
          <w:b/>
          <w:bCs/>
          <w:sz w:val="24"/>
          <w:szCs w:val="24"/>
        </w:rPr>
        <w:t>Appendix 1</w:t>
      </w:r>
      <w:r w:rsidR="0023107E">
        <w:rPr>
          <w:rFonts w:cstheme="minorHAnsi"/>
          <w:b/>
          <w:bCs/>
          <w:sz w:val="24"/>
          <w:szCs w:val="24"/>
        </w:rPr>
        <w:t>8</w:t>
      </w:r>
      <w:r w:rsidRPr="009009A2">
        <w:rPr>
          <w:rFonts w:cstheme="minorHAnsi"/>
          <w:b/>
          <w:bCs/>
          <w:sz w:val="24"/>
          <w:szCs w:val="24"/>
        </w:rPr>
        <w:t>. Documentary evidence, WPCRC</w:t>
      </w:r>
      <w:bookmarkEnd w:id="489"/>
    </w:p>
    <w:tbl>
      <w:tblPr>
        <w:tblStyle w:val="TableGrid"/>
        <w:tblW w:w="0" w:type="auto"/>
        <w:tblLook w:val="04A0" w:firstRow="1" w:lastRow="0" w:firstColumn="1" w:lastColumn="0" w:noHBand="0" w:noVBand="1"/>
      </w:tblPr>
      <w:tblGrid>
        <w:gridCol w:w="6575"/>
        <w:gridCol w:w="1358"/>
        <w:gridCol w:w="4370"/>
        <w:gridCol w:w="2257"/>
      </w:tblGrid>
      <w:tr w:rsidR="009009A2" w:rsidRPr="009009A2" w14:paraId="7D792E0F" w14:textId="77777777" w:rsidTr="00BB2F9E">
        <w:tc>
          <w:tcPr>
            <w:tcW w:w="6575" w:type="dxa"/>
          </w:tcPr>
          <w:p w14:paraId="0E06DA4C" w14:textId="77777777" w:rsidR="009009A2" w:rsidRPr="009009A2" w:rsidRDefault="009009A2" w:rsidP="009009A2">
            <w:pPr>
              <w:rPr>
                <w:rFonts w:cstheme="minorHAnsi"/>
                <w:b/>
                <w:bCs/>
                <w:sz w:val="20"/>
                <w:szCs w:val="20"/>
              </w:rPr>
            </w:pPr>
            <w:r w:rsidRPr="009009A2">
              <w:rPr>
                <w:rFonts w:cstheme="minorHAnsi"/>
                <w:b/>
                <w:bCs/>
                <w:sz w:val="20"/>
                <w:szCs w:val="20"/>
              </w:rPr>
              <w:t>Document</w:t>
            </w:r>
          </w:p>
        </w:tc>
        <w:tc>
          <w:tcPr>
            <w:tcW w:w="1358" w:type="dxa"/>
          </w:tcPr>
          <w:p w14:paraId="37F13F1F" w14:textId="77777777" w:rsidR="009009A2" w:rsidRPr="009009A2" w:rsidRDefault="009009A2" w:rsidP="009009A2">
            <w:pPr>
              <w:rPr>
                <w:rFonts w:cstheme="minorHAnsi"/>
                <w:b/>
                <w:bCs/>
                <w:sz w:val="20"/>
                <w:szCs w:val="20"/>
              </w:rPr>
            </w:pPr>
            <w:r w:rsidRPr="009009A2">
              <w:rPr>
                <w:rFonts w:cstheme="minorHAnsi"/>
                <w:b/>
                <w:bCs/>
                <w:sz w:val="20"/>
                <w:szCs w:val="20"/>
              </w:rPr>
              <w:t>How/when obtained</w:t>
            </w:r>
          </w:p>
        </w:tc>
        <w:tc>
          <w:tcPr>
            <w:tcW w:w="4370" w:type="dxa"/>
          </w:tcPr>
          <w:p w14:paraId="3D0F53DD" w14:textId="77777777" w:rsidR="009009A2" w:rsidRPr="009009A2" w:rsidRDefault="009009A2" w:rsidP="009009A2">
            <w:pPr>
              <w:rPr>
                <w:rFonts w:cstheme="minorHAnsi"/>
                <w:b/>
                <w:bCs/>
                <w:sz w:val="20"/>
                <w:szCs w:val="20"/>
              </w:rPr>
            </w:pPr>
            <w:r w:rsidRPr="009009A2">
              <w:rPr>
                <w:rFonts w:cstheme="minorHAnsi"/>
                <w:b/>
                <w:bCs/>
                <w:sz w:val="20"/>
                <w:szCs w:val="20"/>
              </w:rPr>
              <w:t>Significance/relevant themes</w:t>
            </w:r>
          </w:p>
        </w:tc>
        <w:tc>
          <w:tcPr>
            <w:tcW w:w="2257" w:type="dxa"/>
          </w:tcPr>
          <w:p w14:paraId="101129B1" w14:textId="77777777" w:rsidR="009009A2" w:rsidRPr="009009A2" w:rsidRDefault="009009A2" w:rsidP="009009A2">
            <w:pPr>
              <w:rPr>
                <w:rFonts w:cstheme="minorHAnsi"/>
                <w:b/>
                <w:bCs/>
                <w:sz w:val="20"/>
                <w:szCs w:val="20"/>
              </w:rPr>
            </w:pPr>
            <w:r w:rsidRPr="009009A2">
              <w:rPr>
                <w:rFonts w:cstheme="minorHAnsi"/>
                <w:b/>
                <w:bCs/>
                <w:sz w:val="20"/>
                <w:szCs w:val="20"/>
              </w:rPr>
              <w:t>How evidence used</w:t>
            </w:r>
          </w:p>
        </w:tc>
      </w:tr>
      <w:tr w:rsidR="009009A2" w:rsidRPr="009009A2" w14:paraId="2375484C" w14:textId="77777777" w:rsidTr="00BB2F9E">
        <w:tc>
          <w:tcPr>
            <w:tcW w:w="6575" w:type="dxa"/>
            <w:shd w:val="clear" w:color="auto" w:fill="BDD6EE" w:themeFill="accent5" w:themeFillTint="66"/>
          </w:tcPr>
          <w:p w14:paraId="2CE8EF95" w14:textId="77777777" w:rsidR="009009A2" w:rsidRPr="009009A2" w:rsidRDefault="009009A2" w:rsidP="009009A2">
            <w:pPr>
              <w:rPr>
                <w:rFonts w:cstheme="minorHAnsi"/>
                <w:b/>
                <w:bCs/>
                <w:sz w:val="20"/>
                <w:szCs w:val="20"/>
              </w:rPr>
            </w:pPr>
            <w:r w:rsidRPr="009009A2">
              <w:rPr>
                <w:rFonts w:cstheme="minorHAnsi"/>
                <w:b/>
                <w:bCs/>
                <w:sz w:val="20"/>
                <w:szCs w:val="20"/>
              </w:rPr>
              <w:t>Articles/Reports/Conference papers &amp; posters:</w:t>
            </w:r>
          </w:p>
        </w:tc>
        <w:tc>
          <w:tcPr>
            <w:tcW w:w="1358" w:type="dxa"/>
            <w:shd w:val="clear" w:color="auto" w:fill="BDD6EE" w:themeFill="accent5" w:themeFillTint="66"/>
          </w:tcPr>
          <w:p w14:paraId="7F3C03F6" w14:textId="77777777" w:rsidR="009009A2" w:rsidRPr="009009A2" w:rsidRDefault="009009A2" w:rsidP="009009A2">
            <w:pPr>
              <w:rPr>
                <w:rFonts w:cstheme="minorHAnsi"/>
                <w:b/>
                <w:bCs/>
                <w:sz w:val="20"/>
                <w:szCs w:val="20"/>
              </w:rPr>
            </w:pPr>
          </w:p>
        </w:tc>
        <w:tc>
          <w:tcPr>
            <w:tcW w:w="4370" w:type="dxa"/>
            <w:shd w:val="clear" w:color="auto" w:fill="BDD6EE" w:themeFill="accent5" w:themeFillTint="66"/>
          </w:tcPr>
          <w:p w14:paraId="3C70F698" w14:textId="77777777" w:rsidR="009009A2" w:rsidRPr="009009A2" w:rsidRDefault="009009A2" w:rsidP="009009A2">
            <w:pPr>
              <w:rPr>
                <w:rFonts w:cstheme="minorHAnsi"/>
                <w:b/>
                <w:bCs/>
                <w:sz w:val="20"/>
                <w:szCs w:val="20"/>
              </w:rPr>
            </w:pPr>
          </w:p>
        </w:tc>
        <w:tc>
          <w:tcPr>
            <w:tcW w:w="2257" w:type="dxa"/>
            <w:shd w:val="clear" w:color="auto" w:fill="BDD6EE" w:themeFill="accent5" w:themeFillTint="66"/>
          </w:tcPr>
          <w:p w14:paraId="54B0F35E" w14:textId="77777777" w:rsidR="009009A2" w:rsidRPr="009009A2" w:rsidRDefault="009009A2" w:rsidP="009009A2">
            <w:pPr>
              <w:rPr>
                <w:rFonts w:cstheme="minorHAnsi"/>
                <w:b/>
                <w:bCs/>
                <w:sz w:val="20"/>
                <w:szCs w:val="20"/>
              </w:rPr>
            </w:pPr>
          </w:p>
        </w:tc>
      </w:tr>
      <w:tr w:rsidR="009009A2" w:rsidRPr="009009A2" w14:paraId="0B765007" w14:textId="77777777" w:rsidTr="00BB2F9E">
        <w:tc>
          <w:tcPr>
            <w:tcW w:w="6575" w:type="dxa"/>
          </w:tcPr>
          <w:p w14:paraId="65635BB5"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 xml:space="preserve">Brereton, L., Wahlster, P., Lysdahl, K. B., Mozygemba, K., Burns, J., Chilcott, J., Ward, S., Bronneke, J. B., Tummers, M., Van Hoorn, R., Pfadenhauer, L., Polus, S., Ingleton, C., Gardiner, C., Van Der Wilt, G. J., Gerhardus, A., Rohwer, A., Rehfuss, E., Oortwijn, W., Refolo, P., Sacchini, D., Leppert, W., Blazeviciene, A., Spagnolo, A. G., Preston, L., </w:t>
            </w:r>
            <w:r w:rsidRPr="009009A2">
              <w:rPr>
                <w:rFonts w:cstheme="minorHAnsi"/>
                <w:b/>
                <w:bCs/>
                <w:noProof/>
                <w:sz w:val="20"/>
                <w:szCs w:val="20"/>
                <w:lang w:val="en-US"/>
              </w:rPr>
              <w:t>Clark, J.</w:t>
            </w:r>
            <w:r w:rsidRPr="009009A2">
              <w:rPr>
                <w:rFonts w:cstheme="minorHAnsi"/>
                <w:noProof/>
                <w:sz w:val="20"/>
                <w:szCs w:val="20"/>
                <w:lang w:val="en-US"/>
              </w:rPr>
              <w:t xml:space="preserve"> &amp; Goyder, E. 2016. Integrated assessment of home based palliative care with and without reinforced caregiver support: 'A demonstration of INTEGRATE-HTA methodological guidances’ - Executive Summary [Online]. Available: </w:t>
            </w:r>
            <w:hyperlink r:id="rId216" w:history="1">
              <w:r w:rsidRPr="009009A2">
                <w:rPr>
                  <w:rFonts w:cstheme="minorHAnsi"/>
                  <w:noProof/>
                  <w:color w:val="0563C1" w:themeColor="hyperlink"/>
                  <w:sz w:val="20"/>
                  <w:szCs w:val="20"/>
                  <w:u w:val="single"/>
                  <w:lang w:val="en-US"/>
                </w:rPr>
                <w:t>http://www.integrate-hta.eu/downloads/</w:t>
              </w:r>
            </w:hyperlink>
            <w:r w:rsidRPr="009009A2">
              <w:rPr>
                <w:rFonts w:cstheme="minorHAnsi"/>
                <w:noProof/>
                <w:sz w:val="20"/>
                <w:szCs w:val="20"/>
                <w:lang w:val="en-US"/>
              </w:rPr>
              <w:t xml:space="preserve"> [Accessed 19 August 2017]</w:t>
            </w:r>
          </w:p>
        </w:tc>
        <w:tc>
          <w:tcPr>
            <w:tcW w:w="1358" w:type="dxa"/>
          </w:tcPr>
          <w:p w14:paraId="2FC20F43" w14:textId="77777777" w:rsidR="009009A2" w:rsidRPr="009009A2" w:rsidRDefault="009009A2" w:rsidP="009009A2">
            <w:pPr>
              <w:rPr>
                <w:rFonts w:cstheme="minorHAnsi"/>
                <w:sz w:val="20"/>
                <w:szCs w:val="20"/>
              </w:rPr>
            </w:pPr>
            <w:r w:rsidRPr="009009A2">
              <w:rPr>
                <w:rFonts w:cstheme="minorHAnsi"/>
                <w:sz w:val="20"/>
                <w:szCs w:val="20"/>
              </w:rPr>
              <w:t>Searched staff profiles for publications (19/2/21)</w:t>
            </w:r>
          </w:p>
        </w:tc>
        <w:tc>
          <w:tcPr>
            <w:tcW w:w="4370" w:type="dxa"/>
          </w:tcPr>
          <w:p w14:paraId="42D05561" w14:textId="77777777" w:rsidR="009009A2" w:rsidRPr="009009A2" w:rsidRDefault="009009A2" w:rsidP="009009A2">
            <w:pPr>
              <w:rPr>
                <w:rFonts w:cstheme="minorHAnsi"/>
                <w:sz w:val="20"/>
                <w:szCs w:val="20"/>
              </w:rPr>
            </w:pPr>
            <w:r w:rsidRPr="009009A2">
              <w:rPr>
                <w:rFonts w:cstheme="minorHAnsi"/>
                <w:sz w:val="20"/>
                <w:szCs w:val="20"/>
              </w:rPr>
              <w:t>Collaborative study with lead elsewhere.</w:t>
            </w:r>
          </w:p>
          <w:p w14:paraId="4D68547C" w14:textId="77777777" w:rsidR="009009A2" w:rsidRPr="009009A2" w:rsidRDefault="009009A2" w:rsidP="009009A2">
            <w:pPr>
              <w:rPr>
                <w:rFonts w:cstheme="minorHAnsi"/>
                <w:sz w:val="20"/>
                <w:szCs w:val="20"/>
              </w:rPr>
            </w:pPr>
            <w:r w:rsidRPr="009009A2">
              <w:rPr>
                <w:rFonts w:cstheme="minorHAnsi"/>
                <w:sz w:val="20"/>
                <w:szCs w:val="20"/>
              </w:rPr>
              <w:t xml:space="preserve">Executive summary concerning HTA methodology. </w:t>
            </w:r>
          </w:p>
          <w:p w14:paraId="367E089E" w14:textId="77777777" w:rsidR="009009A2" w:rsidRPr="009009A2" w:rsidRDefault="009009A2" w:rsidP="009009A2">
            <w:pPr>
              <w:rPr>
                <w:rFonts w:cstheme="minorHAnsi"/>
                <w:sz w:val="20"/>
                <w:szCs w:val="20"/>
              </w:rPr>
            </w:pPr>
            <w:r w:rsidRPr="009009A2">
              <w:rPr>
                <w:rFonts w:cstheme="minorHAnsi"/>
                <w:sz w:val="20"/>
                <w:szCs w:val="20"/>
              </w:rPr>
              <w:t>Lay involvement described as a major strength of the study and recommendations made on this for HTA.</w:t>
            </w:r>
          </w:p>
          <w:p w14:paraId="1C1D5AA2"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D2ACC66"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5DF02CD6"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257" w:type="dxa"/>
          </w:tcPr>
          <w:p w14:paraId="61F4E807"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C7083EB" w14:textId="77777777" w:rsidTr="00BB2F9E">
        <w:tc>
          <w:tcPr>
            <w:tcW w:w="6575" w:type="dxa"/>
          </w:tcPr>
          <w:p w14:paraId="54E8DD35"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 xml:space="preserve">Brighton, L. J., </w:t>
            </w:r>
            <w:r w:rsidRPr="009009A2">
              <w:rPr>
                <w:rFonts w:cstheme="minorHAnsi"/>
                <w:b/>
                <w:bCs/>
                <w:noProof/>
                <w:sz w:val="20"/>
                <w:szCs w:val="20"/>
                <w:lang w:val="en-US"/>
              </w:rPr>
              <w:t>Pask, S.,</w:t>
            </w:r>
            <w:r w:rsidRPr="009009A2">
              <w:rPr>
                <w:rFonts w:cstheme="minorHAnsi"/>
                <w:noProof/>
                <w:sz w:val="20"/>
                <w:szCs w:val="20"/>
                <w:lang w:val="en-US"/>
              </w:rPr>
              <w:t xml:space="preserve"> Benalia, H., Bailey, S., Sumerfield, M., Etkind, S., </w:t>
            </w:r>
            <w:r w:rsidRPr="009009A2">
              <w:rPr>
                <w:rFonts w:cstheme="minorHAnsi"/>
                <w:b/>
                <w:bCs/>
                <w:noProof/>
                <w:sz w:val="20"/>
                <w:szCs w:val="20"/>
                <w:lang w:val="en-US"/>
              </w:rPr>
              <w:t>Murtagh, F.,</w:t>
            </w:r>
            <w:r w:rsidRPr="009009A2">
              <w:rPr>
                <w:rFonts w:cstheme="minorHAnsi"/>
                <w:noProof/>
                <w:sz w:val="20"/>
                <w:szCs w:val="20"/>
                <w:lang w:val="en-US"/>
              </w:rPr>
              <w:t xml:space="preserve"> Koffman, J. &amp; Evans, C. J. 2017. Taking involvement online: development and evaluation of an online forum for patient and public involvementin palliative care research. INVOLVE. London.</w:t>
            </w:r>
          </w:p>
        </w:tc>
        <w:tc>
          <w:tcPr>
            <w:tcW w:w="1358" w:type="dxa"/>
          </w:tcPr>
          <w:p w14:paraId="047B0ABB" w14:textId="77777777" w:rsidR="009009A2" w:rsidRPr="009009A2" w:rsidRDefault="009009A2" w:rsidP="009009A2">
            <w:pPr>
              <w:rPr>
                <w:rFonts w:cstheme="minorHAnsi"/>
                <w:sz w:val="20"/>
                <w:szCs w:val="20"/>
              </w:rPr>
            </w:pPr>
            <w:r w:rsidRPr="009009A2">
              <w:rPr>
                <w:rFonts w:cstheme="minorHAnsi"/>
                <w:sz w:val="20"/>
                <w:szCs w:val="20"/>
              </w:rPr>
              <w:t>Searched staff profiles for publications (19/2/21)</w:t>
            </w:r>
          </w:p>
        </w:tc>
        <w:tc>
          <w:tcPr>
            <w:tcW w:w="4370" w:type="dxa"/>
          </w:tcPr>
          <w:p w14:paraId="7F575E8E" w14:textId="77777777" w:rsidR="009009A2" w:rsidRPr="009009A2" w:rsidRDefault="009009A2" w:rsidP="009009A2">
            <w:pPr>
              <w:rPr>
                <w:rFonts w:cstheme="minorHAnsi"/>
                <w:sz w:val="20"/>
                <w:szCs w:val="20"/>
              </w:rPr>
            </w:pPr>
            <w:r w:rsidRPr="009009A2">
              <w:rPr>
                <w:rFonts w:cstheme="minorHAnsi"/>
                <w:sz w:val="20"/>
                <w:szCs w:val="20"/>
              </w:rPr>
              <w:t>Collaborative study with lead elsewhere (CSI).</w:t>
            </w:r>
          </w:p>
          <w:p w14:paraId="55D35762" w14:textId="77777777" w:rsidR="009009A2" w:rsidRPr="009009A2" w:rsidRDefault="009009A2" w:rsidP="009009A2">
            <w:pPr>
              <w:rPr>
                <w:rFonts w:cstheme="minorHAnsi"/>
                <w:sz w:val="20"/>
                <w:szCs w:val="20"/>
              </w:rPr>
            </w:pPr>
            <w:r w:rsidRPr="009009A2">
              <w:rPr>
                <w:rFonts w:cstheme="minorHAnsi"/>
                <w:sz w:val="20"/>
                <w:szCs w:val="20"/>
              </w:rPr>
              <w:t>Abstract of conference presentation regarding development and evaluation of online forum.</w:t>
            </w:r>
          </w:p>
          <w:p w14:paraId="27CC36BA"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605C352A"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85930AC" w14:textId="77777777" w:rsidTr="00BB2F9E">
        <w:tc>
          <w:tcPr>
            <w:tcW w:w="6575" w:type="dxa"/>
          </w:tcPr>
          <w:p w14:paraId="1381AB49"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 xml:space="preserve">Brighton, L. J., </w:t>
            </w:r>
            <w:r w:rsidRPr="009009A2">
              <w:rPr>
                <w:rFonts w:cstheme="minorHAnsi"/>
                <w:b/>
                <w:bCs/>
                <w:noProof/>
                <w:sz w:val="20"/>
                <w:szCs w:val="20"/>
                <w:lang w:val="en-US"/>
              </w:rPr>
              <w:t>Pask, S.,</w:t>
            </w:r>
            <w:r w:rsidRPr="009009A2">
              <w:rPr>
                <w:rFonts w:cstheme="minorHAnsi"/>
                <w:noProof/>
                <w:sz w:val="20"/>
                <w:szCs w:val="20"/>
                <w:lang w:val="en-US"/>
              </w:rPr>
              <w:t xml:space="preserve"> Benalia, H., Bailey, S., Sumerfield, M., Witt, J., </w:t>
            </w:r>
            <w:r w:rsidRPr="009009A2">
              <w:rPr>
                <w:rFonts w:cstheme="minorHAnsi"/>
                <w:b/>
                <w:bCs/>
                <w:noProof/>
                <w:sz w:val="20"/>
                <w:szCs w:val="20"/>
                <w:lang w:val="en-US"/>
              </w:rPr>
              <w:t>De Wolf-Linder, S.,</w:t>
            </w:r>
            <w:r w:rsidRPr="009009A2">
              <w:rPr>
                <w:rFonts w:cstheme="minorHAnsi"/>
                <w:noProof/>
                <w:sz w:val="20"/>
                <w:szCs w:val="20"/>
                <w:lang w:val="en-US"/>
              </w:rPr>
              <w:t xml:space="preserve"> Etkind, S. N., </w:t>
            </w:r>
            <w:r w:rsidRPr="009009A2">
              <w:rPr>
                <w:rFonts w:cstheme="minorHAnsi"/>
                <w:b/>
                <w:bCs/>
                <w:noProof/>
                <w:sz w:val="20"/>
                <w:szCs w:val="20"/>
                <w:lang w:val="en-US"/>
              </w:rPr>
              <w:t>Murtagh, F. E.</w:t>
            </w:r>
            <w:r w:rsidRPr="009009A2">
              <w:rPr>
                <w:rFonts w:cstheme="minorHAnsi"/>
                <w:noProof/>
                <w:sz w:val="20"/>
                <w:szCs w:val="20"/>
                <w:lang w:val="en-US"/>
              </w:rPr>
              <w:t xml:space="preserve"> &amp; Koffman, J. 2018. Taking patient and public involvementonline: qualitative evaluation of an online forum for palliative care and rehabilitation research. Research Involvement and Engagement, 4.</w:t>
            </w:r>
          </w:p>
        </w:tc>
        <w:tc>
          <w:tcPr>
            <w:tcW w:w="1358" w:type="dxa"/>
          </w:tcPr>
          <w:p w14:paraId="7094CBFC" w14:textId="77777777" w:rsidR="009009A2" w:rsidRPr="009009A2" w:rsidRDefault="009009A2" w:rsidP="009009A2">
            <w:pPr>
              <w:rPr>
                <w:rFonts w:cstheme="minorHAnsi"/>
                <w:sz w:val="20"/>
                <w:szCs w:val="20"/>
              </w:rPr>
            </w:pPr>
            <w:r w:rsidRPr="009009A2">
              <w:rPr>
                <w:rFonts w:cstheme="minorHAnsi"/>
                <w:sz w:val="20"/>
                <w:szCs w:val="20"/>
              </w:rPr>
              <w:t>Searched staff profiles for publications (19/2/21)</w:t>
            </w:r>
          </w:p>
        </w:tc>
        <w:tc>
          <w:tcPr>
            <w:tcW w:w="4370" w:type="dxa"/>
          </w:tcPr>
          <w:p w14:paraId="176272CB" w14:textId="77777777" w:rsidR="009009A2" w:rsidRPr="009009A2" w:rsidRDefault="009009A2" w:rsidP="009009A2">
            <w:pPr>
              <w:rPr>
                <w:rFonts w:cstheme="minorHAnsi"/>
                <w:sz w:val="20"/>
                <w:szCs w:val="20"/>
              </w:rPr>
            </w:pPr>
            <w:r w:rsidRPr="009009A2">
              <w:rPr>
                <w:rFonts w:cstheme="minorHAnsi"/>
                <w:sz w:val="20"/>
                <w:szCs w:val="20"/>
              </w:rPr>
              <w:t>Collaborative study with lead elsewhere (CSI).</w:t>
            </w:r>
          </w:p>
          <w:p w14:paraId="36DA8D1E" w14:textId="77777777" w:rsidR="009009A2" w:rsidRPr="009009A2" w:rsidRDefault="009009A2" w:rsidP="009009A2">
            <w:pPr>
              <w:rPr>
                <w:rFonts w:cstheme="minorHAnsi"/>
                <w:sz w:val="20"/>
                <w:szCs w:val="20"/>
              </w:rPr>
            </w:pPr>
            <w:r w:rsidRPr="009009A2">
              <w:rPr>
                <w:rFonts w:cstheme="minorHAnsi"/>
                <w:sz w:val="20"/>
                <w:szCs w:val="20"/>
              </w:rPr>
              <w:t>Peer reviewed journal article concerning evaluation of online forum.</w:t>
            </w:r>
          </w:p>
          <w:p w14:paraId="79649AA7"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238DE1F2"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521BC56"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4A42E44B"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33CDBCE"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50C9170C"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4D85FD74"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1BD8A2ED" w14:textId="77777777" w:rsidTr="00BB2F9E">
        <w:tc>
          <w:tcPr>
            <w:tcW w:w="6575" w:type="dxa"/>
          </w:tcPr>
          <w:p w14:paraId="00ACEEAF"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 xml:space="preserve">Daveson, B. A., </w:t>
            </w:r>
            <w:r w:rsidRPr="009009A2">
              <w:rPr>
                <w:rFonts w:cstheme="minorHAnsi"/>
                <w:b/>
                <w:bCs/>
                <w:noProof/>
                <w:sz w:val="20"/>
                <w:szCs w:val="20"/>
                <w:lang w:val="en-US"/>
              </w:rPr>
              <w:t>De Wolf-Linder, S.,</w:t>
            </w:r>
            <w:r w:rsidRPr="009009A2">
              <w:rPr>
                <w:rFonts w:cstheme="minorHAnsi"/>
                <w:noProof/>
                <w:sz w:val="20"/>
                <w:szCs w:val="20"/>
                <w:lang w:val="en-US"/>
              </w:rPr>
              <w:t xml:space="preserve"> Witt, J., Newson, K., Morris, C., Higginson, I. J. &amp; Evans, C. J. 2015. Results of a transparent expert consultation on patient and public involvementin palliative care research. Palliative Medicine, 29</w:t>
            </w:r>
            <w:r w:rsidRPr="009009A2">
              <w:rPr>
                <w:rFonts w:cstheme="minorHAnsi"/>
                <w:b/>
                <w:noProof/>
                <w:sz w:val="20"/>
                <w:szCs w:val="20"/>
                <w:lang w:val="en-US"/>
              </w:rPr>
              <w:t>,</w:t>
            </w:r>
            <w:r w:rsidRPr="009009A2">
              <w:rPr>
                <w:rFonts w:cstheme="minorHAnsi"/>
                <w:noProof/>
                <w:sz w:val="20"/>
                <w:szCs w:val="20"/>
                <w:lang w:val="en-US"/>
              </w:rPr>
              <w:t xml:space="preserve"> 939-949.</w:t>
            </w:r>
          </w:p>
        </w:tc>
        <w:tc>
          <w:tcPr>
            <w:tcW w:w="1358" w:type="dxa"/>
          </w:tcPr>
          <w:p w14:paraId="054D6BE5" w14:textId="77777777" w:rsidR="009009A2" w:rsidRPr="009009A2" w:rsidRDefault="009009A2" w:rsidP="009009A2">
            <w:pPr>
              <w:rPr>
                <w:rFonts w:cstheme="minorHAnsi"/>
                <w:sz w:val="20"/>
                <w:szCs w:val="20"/>
              </w:rPr>
            </w:pPr>
          </w:p>
        </w:tc>
        <w:tc>
          <w:tcPr>
            <w:tcW w:w="4370" w:type="dxa"/>
          </w:tcPr>
          <w:p w14:paraId="0630EC24" w14:textId="77777777" w:rsidR="009009A2" w:rsidRPr="009009A2" w:rsidRDefault="009009A2" w:rsidP="009009A2">
            <w:pPr>
              <w:rPr>
                <w:rFonts w:cstheme="minorHAnsi"/>
                <w:sz w:val="20"/>
                <w:szCs w:val="20"/>
              </w:rPr>
            </w:pPr>
            <w:r w:rsidRPr="009009A2">
              <w:rPr>
                <w:rFonts w:cstheme="minorHAnsi"/>
                <w:sz w:val="20"/>
                <w:szCs w:val="20"/>
              </w:rPr>
              <w:t>Collaborative study with lead elsewhere (CSI).</w:t>
            </w:r>
          </w:p>
          <w:p w14:paraId="1DDFC5AE" w14:textId="77777777" w:rsidR="009009A2" w:rsidRPr="009009A2" w:rsidRDefault="009009A2" w:rsidP="009009A2">
            <w:pPr>
              <w:rPr>
                <w:rFonts w:cstheme="minorHAnsi"/>
                <w:sz w:val="20"/>
                <w:szCs w:val="20"/>
              </w:rPr>
            </w:pPr>
            <w:r w:rsidRPr="009009A2">
              <w:rPr>
                <w:rFonts w:cstheme="minorHAnsi"/>
                <w:sz w:val="20"/>
                <w:szCs w:val="20"/>
              </w:rPr>
              <w:t>Peer reviewed journal article describing consultation workshop using nominal group technique to determine optimal involvement model.</w:t>
            </w:r>
          </w:p>
          <w:p w14:paraId="2CAF58F0"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5DF3C474"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6BC48B1A"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6E195309"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C93845E"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2249ECFB"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Training and support</w:t>
            </w:r>
          </w:p>
          <w:p w14:paraId="09152311"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0AEEFA67"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0D08EFE0"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p w14:paraId="2AE72F88" w14:textId="77777777" w:rsidR="009009A2" w:rsidRPr="009009A2" w:rsidRDefault="009009A2" w:rsidP="009009A2">
            <w:pPr>
              <w:rPr>
                <w:rFonts w:cstheme="minorHAnsi"/>
                <w:sz w:val="20"/>
                <w:szCs w:val="20"/>
              </w:rPr>
            </w:pPr>
          </w:p>
          <w:p w14:paraId="02172F01" w14:textId="77777777" w:rsidR="009009A2" w:rsidRPr="009009A2" w:rsidRDefault="009009A2" w:rsidP="009009A2">
            <w:pPr>
              <w:rPr>
                <w:rFonts w:cstheme="minorHAnsi"/>
                <w:sz w:val="20"/>
                <w:szCs w:val="20"/>
              </w:rPr>
            </w:pPr>
          </w:p>
          <w:p w14:paraId="4E72EE7D" w14:textId="77777777" w:rsidR="009009A2" w:rsidRPr="009009A2" w:rsidRDefault="009009A2" w:rsidP="009009A2">
            <w:pPr>
              <w:rPr>
                <w:rFonts w:cstheme="minorHAnsi"/>
                <w:sz w:val="20"/>
                <w:szCs w:val="20"/>
              </w:rPr>
            </w:pPr>
          </w:p>
          <w:p w14:paraId="2A3402F0" w14:textId="77777777" w:rsidR="009009A2" w:rsidRPr="009009A2" w:rsidRDefault="009009A2" w:rsidP="009009A2">
            <w:pPr>
              <w:rPr>
                <w:rFonts w:cstheme="minorHAnsi"/>
                <w:sz w:val="20"/>
                <w:szCs w:val="20"/>
              </w:rPr>
            </w:pPr>
          </w:p>
          <w:p w14:paraId="28616D48" w14:textId="77777777" w:rsidR="009009A2" w:rsidRPr="009009A2" w:rsidRDefault="009009A2" w:rsidP="009009A2">
            <w:pPr>
              <w:rPr>
                <w:rFonts w:cstheme="minorHAnsi"/>
                <w:sz w:val="20"/>
                <w:szCs w:val="20"/>
              </w:rPr>
            </w:pPr>
          </w:p>
          <w:p w14:paraId="3CAA308F" w14:textId="77777777" w:rsidR="009009A2" w:rsidRPr="009009A2" w:rsidRDefault="009009A2" w:rsidP="009009A2">
            <w:pPr>
              <w:rPr>
                <w:rFonts w:cstheme="minorHAnsi"/>
                <w:sz w:val="20"/>
                <w:szCs w:val="20"/>
              </w:rPr>
            </w:pPr>
          </w:p>
          <w:p w14:paraId="6815A9C6" w14:textId="77777777" w:rsidR="009009A2" w:rsidRPr="009009A2" w:rsidRDefault="009009A2" w:rsidP="009009A2">
            <w:pPr>
              <w:rPr>
                <w:rFonts w:cstheme="minorHAnsi"/>
                <w:sz w:val="20"/>
                <w:szCs w:val="20"/>
              </w:rPr>
            </w:pPr>
          </w:p>
          <w:p w14:paraId="221F0A3E" w14:textId="77777777" w:rsidR="009009A2" w:rsidRPr="009009A2" w:rsidRDefault="009009A2" w:rsidP="009009A2">
            <w:pPr>
              <w:jc w:val="right"/>
              <w:rPr>
                <w:rFonts w:cstheme="minorHAnsi"/>
                <w:sz w:val="20"/>
                <w:szCs w:val="20"/>
              </w:rPr>
            </w:pPr>
          </w:p>
        </w:tc>
      </w:tr>
      <w:tr w:rsidR="009009A2" w:rsidRPr="009009A2" w14:paraId="31553FC9" w14:textId="77777777" w:rsidTr="00BB2F9E">
        <w:tc>
          <w:tcPr>
            <w:tcW w:w="6575" w:type="dxa"/>
          </w:tcPr>
          <w:p w14:paraId="60EF0CA0" w14:textId="77777777" w:rsidR="009009A2" w:rsidRPr="009009A2" w:rsidRDefault="009009A2" w:rsidP="009009A2">
            <w:pPr>
              <w:rPr>
                <w:rFonts w:cstheme="minorHAnsi"/>
                <w:noProof/>
                <w:sz w:val="20"/>
                <w:szCs w:val="20"/>
              </w:rPr>
            </w:pPr>
            <w:r w:rsidRPr="009009A2">
              <w:rPr>
                <w:rFonts w:cstheme="minorHAnsi"/>
                <w:noProof/>
                <w:sz w:val="20"/>
                <w:szCs w:val="20"/>
              </w:rPr>
              <w:t xml:space="preserve">Johnson, H., Brighton, L. J., </w:t>
            </w:r>
            <w:r w:rsidRPr="009009A2">
              <w:rPr>
                <w:rFonts w:cstheme="minorHAnsi"/>
                <w:b/>
                <w:bCs/>
                <w:noProof/>
                <w:sz w:val="20"/>
                <w:szCs w:val="20"/>
              </w:rPr>
              <w:t>Clark, J., Roberts, H.,</w:t>
            </w:r>
            <w:r w:rsidRPr="009009A2">
              <w:rPr>
                <w:rFonts w:cstheme="minorHAnsi"/>
                <w:noProof/>
                <w:sz w:val="20"/>
                <w:szCs w:val="20"/>
              </w:rPr>
              <w:t xml:space="preserve"> Pocock, L., Ogden, M., Kumar, R., Gardiner, C., Higginson, I. J. &amp; Evans, C. J. 2020. Experiences, concerns, and priorities for palliative care research during the COVID-19 pandemic. London. </w:t>
            </w:r>
          </w:p>
          <w:p w14:paraId="4DC44E9C"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 summary</w:t>
            </w:r>
          </w:p>
        </w:tc>
        <w:tc>
          <w:tcPr>
            <w:tcW w:w="1358" w:type="dxa"/>
          </w:tcPr>
          <w:p w14:paraId="7F089381" w14:textId="77777777" w:rsidR="009009A2" w:rsidRPr="009009A2" w:rsidRDefault="009009A2" w:rsidP="009009A2">
            <w:pPr>
              <w:rPr>
                <w:rFonts w:cstheme="minorHAnsi"/>
                <w:sz w:val="20"/>
                <w:szCs w:val="20"/>
              </w:rPr>
            </w:pPr>
            <w:r w:rsidRPr="009009A2">
              <w:rPr>
                <w:rFonts w:cstheme="minorHAnsi"/>
                <w:sz w:val="20"/>
                <w:szCs w:val="20"/>
              </w:rPr>
              <w:t>Searched staff profiles for publications (19/2/21)</w:t>
            </w:r>
          </w:p>
        </w:tc>
        <w:tc>
          <w:tcPr>
            <w:tcW w:w="4370" w:type="dxa"/>
          </w:tcPr>
          <w:p w14:paraId="070FBE18" w14:textId="77777777" w:rsidR="009009A2" w:rsidRPr="009009A2" w:rsidRDefault="009009A2" w:rsidP="009009A2">
            <w:pPr>
              <w:rPr>
                <w:rFonts w:cstheme="minorHAnsi"/>
                <w:sz w:val="20"/>
                <w:szCs w:val="20"/>
              </w:rPr>
            </w:pPr>
            <w:r w:rsidRPr="009009A2">
              <w:rPr>
                <w:rFonts w:cstheme="minorHAnsi"/>
                <w:sz w:val="20"/>
                <w:szCs w:val="20"/>
              </w:rPr>
              <w:t>Collaborative study with lead elsewhere (CSI).</w:t>
            </w:r>
          </w:p>
          <w:p w14:paraId="01FC4683" w14:textId="77777777" w:rsidR="009009A2" w:rsidRPr="009009A2" w:rsidRDefault="009009A2" w:rsidP="009009A2">
            <w:pPr>
              <w:rPr>
                <w:rFonts w:cstheme="minorHAnsi"/>
                <w:sz w:val="20"/>
                <w:szCs w:val="20"/>
              </w:rPr>
            </w:pPr>
            <w:r w:rsidRPr="009009A2">
              <w:rPr>
                <w:rFonts w:cstheme="minorHAnsi"/>
                <w:sz w:val="20"/>
                <w:szCs w:val="20"/>
              </w:rPr>
              <w:t>Report on stakeholder consultation concerning Covid experiences.</w:t>
            </w:r>
          </w:p>
          <w:p w14:paraId="4629AE03"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48057931"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15071DF3"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D14C240"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306CFC53"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6018C54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37CD5777" w14:textId="77777777" w:rsidTr="00BB2F9E">
        <w:tc>
          <w:tcPr>
            <w:tcW w:w="6575" w:type="dxa"/>
          </w:tcPr>
          <w:p w14:paraId="2E7CD9B0" w14:textId="77777777" w:rsidR="009009A2" w:rsidRPr="009009A2" w:rsidRDefault="009009A2" w:rsidP="009009A2">
            <w:pPr>
              <w:keepNext/>
              <w:keepLines/>
              <w:outlineLvl w:val="0"/>
              <w:rPr>
                <w:rFonts w:eastAsiaTheme="majorEastAsia" w:cstheme="minorHAnsi"/>
                <w:color w:val="2F5496" w:themeColor="accent1" w:themeShade="BF"/>
                <w:sz w:val="20"/>
                <w:szCs w:val="20"/>
              </w:rPr>
            </w:pPr>
            <w:r w:rsidRPr="009009A2">
              <w:rPr>
                <w:rFonts w:eastAsiaTheme="majorEastAsia" w:cstheme="minorHAnsi"/>
                <w:b/>
                <w:bCs/>
                <w:sz w:val="20"/>
                <w:szCs w:val="20"/>
              </w:rPr>
              <w:t>Johnson, M. J., Allgar, V., Macleod, U., Jones, A., Oliver, S. &amp; Currow, D.</w:t>
            </w:r>
            <w:r w:rsidRPr="009009A2">
              <w:rPr>
                <w:rFonts w:eastAsiaTheme="majorEastAsia" w:cstheme="minorHAnsi"/>
                <w:sz w:val="20"/>
                <w:szCs w:val="20"/>
              </w:rPr>
              <w:t xml:space="preserve"> 2016. </w:t>
            </w:r>
            <w:r w:rsidRPr="009009A2">
              <w:rPr>
                <w:rFonts w:eastAsia="Times New Roman" w:cstheme="minorHAnsi"/>
                <w:kern w:val="36"/>
                <w:sz w:val="20"/>
                <w:szCs w:val="20"/>
                <w:lang w:eastAsia="en-GB"/>
              </w:rPr>
              <w:t xml:space="preserve">Family Caregivers Who Would Be Unwilling to Provide Care at the End of Life Again: Findings from the Health Survey for England Population Survey. PLoS One, 11, 1, </w:t>
            </w:r>
            <w:r w:rsidRPr="009009A2">
              <w:rPr>
                <w:rFonts w:eastAsiaTheme="majorEastAsia" w:cstheme="minorHAnsi"/>
                <w:sz w:val="20"/>
                <w:szCs w:val="20"/>
              </w:rPr>
              <w:t>e0146960. DOI:10.1371/journal.pone.0146960</w:t>
            </w:r>
          </w:p>
        </w:tc>
        <w:tc>
          <w:tcPr>
            <w:tcW w:w="1358" w:type="dxa"/>
          </w:tcPr>
          <w:p w14:paraId="06B7FC59" w14:textId="77777777" w:rsidR="009009A2" w:rsidRPr="009009A2" w:rsidRDefault="009009A2" w:rsidP="009009A2">
            <w:pPr>
              <w:rPr>
                <w:rFonts w:cstheme="minorHAnsi"/>
                <w:sz w:val="20"/>
                <w:szCs w:val="20"/>
              </w:rPr>
            </w:pPr>
            <w:r w:rsidRPr="009009A2">
              <w:rPr>
                <w:rFonts w:cstheme="minorHAnsi"/>
                <w:sz w:val="20"/>
                <w:szCs w:val="20"/>
              </w:rPr>
              <w:t xml:space="preserve">Name from </w:t>
            </w:r>
            <w:r w:rsidRPr="009009A2">
              <w:rPr>
                <w:rFonts w:cstheme="minorHAnsi"/>
                <w:sz w:val="20"/>
                <w:szCs w:val="20"/>
                <w:highlight w:val="black"/>
              </w:rPr>
              <w:t>Joe</w:t>
            </w:r>
            <w:r w:rsidRPr="009009A2">
              <w:rPr>
                <w:rFonts w:cstheme="minorHAnsi"/>
                <w:sz w:val="20"/>
                <w:szCs w:val="20"/>
              </w:rPr>
              <w:t>, searched by name (26/4/21)</w:t>
            </w:r>
          </w:p>
        </w:tc>
        <w:tc>
          <w:tcPr>
            <w:tcW w:w="4370" w:type="dxa"/>
          </w:tcPr>
          <w:p w14:paraId="5B5899C7" w14:textId="77777777" w:rsidR="009009A2" w:rsidRPr="009009A2" w:rsidRDefault="009009A2" w:rsidP="009009A2">
            <w:pPr>
              <w:rPr>
                <w:rFonts w:cstheme="minorHAnsi"/>
                <w:sz w:val="20"/>
                <w:szCs w:val="20"/>
              </w:rPr>
            </w:pPr>
            <w:r w:rsidRPr="009009A2">
              <w:rPr>
                <w:rFonts w:cstheme="minorHAnsi"/>
                <w:sz w:val="20"/>
                <w:szCs w:val="20"/>
              </w:rPr>
              <w:t>Public contributor as co-author, no reporting of involvement in article.</w:t>
            </w:r>
          </w:p>
          <w:p w14:paraId="71105104"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A00EB9C" w14:textId="77777777" w:rsidR="009009A2" w:rsidRPr="009009A2" w:rsidRDefault="009009A2" w:rsidP="009009A2">
            <w:pPr>
              <w:rPr>
                <w:rFonts w:cstheme="minorHAnsi"/>
                <w:sz w:val="20"/>
                <w:szCs w:val="20"/>
              </w:rPr>
            </w:pPr>
          </w:p>
        </w:tc>
        <w:tc>
          <w:tcPr>
            <w:tcW w:w="2257" w:type="dxa"/>
          </w:tcPr>
          <w:p w14:paraId="305B7B8A"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409F3BFE" w14:textId="77777777" w:rsidR="009009A2" w:rsidRPr="009009A2" w:rsidRDefault="009009A2" w:rsidP="009009A2">
            <w:pPr>
              <w:rPr>
                <w:rFonts w:cstheme="minorHAnsi"/>
                <w:sz w:val="20"/>
                <w:szCs w:val="20"/>
              </w:rPr>
            </w:pPr>
            <w:r w:rsidRPr="009009A2">
              <w:rPr>
                <w:rFonts w:cstheme="minorHAnsi"/>
                <w:sz w:val="20"/>
                <w:szCs w:val="20"/>
              </w:rPr>
              <w:t>Corroborated evidence regarding involvement.</w:t>
            </w:r>
          </w:p>
        </w:tc>
      </w:tr>
      <w:tr w:rsidR="009009A2" w:rsidRPr="009009A2" w14:paraId="0C6F937B" w14:textId="77777777" w:rsidTr="00BB2F9E">
        <w:tc>
          <w:tcPr>
            <w:tcW w:w="6575" w:type="dxa"/>
          </w:tcPr>
          <w:p w14:paraId="5BA1420D" w14:textId="77777777" w:rsidR="009009A2" w:rsidRPr="009009A2" w:rsidRDefault="009009A2" w:rsidP="009009A2">
            <w:pPr>
              <w:keepNext/>
              <w:keepLines/>
              <w:outlineLvl w:val="0"/>
              <w:rPr>
                <w:rFonts w:eastAsia="Times New Roman" w:cstheme="minorHAnsi"/>
                <w:b/>
                <w:bCs/>
                <w:kern w:val="36"/>
                <w:sz w:val="20"/>
                <w:szCs w:val="20"/>
                <w:lang w:eastAsia="en-GB"/>
              </w:rPr>
            </w:pPr>
            <w:r w:rsidRPr="009009A2">
              <w:rPr>
                <w:rFonts w:eastAsiaTheme="majorEastAsia" w:cstheme="minorHAnsi"/>
                <w:b/>
                <w:bCs/>
                <w:sz w:val="20"/>
                <w:szCs w:val="20"/>
              </w:rPr>
              <w:t xml:space="preserve">Johnson, M. J., Allgar, V., Chen, H., Dunn, L., Macleod, U. &amp; Currow, D. </w:t>
            </w:r>
            <w:r w:rsidRPr="009009A2">
              <w:rPr>
                <w:rFonts w:eastAsiaTheme="majorEastAsia" w:cstheme="minorHAnsi"/>
                <w:sz w:val="20"/>
                <w:szCs w:val="20"/>
              </w:rPr>
              <w:t>2017.</w:t>
            </w:r>
            <w:r w:rsidRPr="009009A2">
              <w:rPr>
                <w:rFonts w:eastAsiaTheme="majorEastAsia" w:cstheme="minorHAnsi"/>
                <w:b/>
                <w:bCs/>
                <w:sz w:val="20"/>
                <w:szCs w:val="20"/>
              </w:rPr>
              <w:t xml:space="preserve"> </w:t>
            </w:r>
            <w:r w:rsidRPr="009009A2">
              <w:rPr>
                <w:rFonts w:eastAsia="Times New Roman" w:cstheme="minorHAnsi"/>
                <w:kern w:val="36"/>
                <w:sz w:val="20"/>
                <w:szCs w:val="20"/>
                <w:lang w:eastAsia="en-GB"/>
              </w:rPr>
              <w:t>The complex relationship between household income of family caregivers, access to palliative care services and place of death: A national household population survey. Palliative Medicine, 32, 357-365.</w:t>
            </w:r>
          </w:p>
        </w:tc>
        <w:tc>
          <w:tcPr>
            <w:tcW w:w="1358" w:type="dxa"/>
          </w:tcPr>
          <w:p w14:paraId="546FD40C" w14:textId="77777777" w:rsidR="009009A2" w:rsidRPr="009009A2" w:rsidRDefault="009009A2" w:rsidP="009009A2">
            <w:pPr>
              <w:rPr>
                <w:rFonts w:cstheme="minorHAnsi"/>
                <w:sz w:val="20"/>
                <w:szCs w:val="20"/>
              </w:rPr>
            </w:pPr>
            <w:r w:rsidRPr="009009A2">
              <w:rPr>
                <w:rFonts w:cstheme="minorHAnsi"/>
                <w:sz w:val="20"/>
                <w:szCs w:val="20"/>
              </w:rPr>
              <w:t xml:space="preserve">Name from </w:t>
            </w:r>
            <w:r w:rsidRPr="009009A2">
              <w:rPr>
                <w:rFonts w:cstheme="minorHAnsi"/>
                <w:sz w:val="20"/>
                <w:szCs w:val="20"/>
                <w:highlight w:val="black"/>
              </w:rPr>
              <w:t>Joe</w:t>
            </w:r>
            <w:r w:rsidRPr="009009A2">
              <w:rPr>
                <w:rFonts w:cstheme="minorHAnsi"/>
                <w:sz w:val="20"/>
                <w:szCs w:val="20"/>
              </w:rPr>
              <w:t>, searched by name (26/4/21)</w:t>
            </w:r>
          </w:p>
        </w:tc>
        <w:tc>
          <w:tcPr>
            <w:tcW w:w="4370" w:type="dxa"/>
          </w:tcPr>
          <w:p w14:paraId="6126BCB4" w14:textId="77777777" w:rsidR="009009A2" w:rsidRPr="009009A2" w:rsidRDefault="009009A2" w:rsidP="009009A2">
            <w:pPr>
              <w:rPr>
                <w:rFonts w:cstheme="minorHAnsi"/>
                <w:sz w:val="20"/>
                <w:szCs w:val="20"/>
              </w:rPr>
            </w:pPr>
            <w:r w:rsidRPr="009009A2">
              <w:rPr>
                <w:rFonts w:cstheme="minorHAnsi"/>
                <w:sz w:val="20"/>
                <w:szCs w:val="20"/>
              </w:rPr>
              <w:t>Public contributor acknowledged, no reporting of involvement in article.</w:t>
            </w:r>
          </w:p>
          <w:p w14:paraId="26223842"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9D500EA" w14:textId="77777777" w:rsidR="009009A2" w:rsidRPr="009009A2" w:rsidRDefault="009009A2" w:rsidP="009009A2">
            <w:pPr>
              <w:rPr>
                <w:rFonts w:cstheme="minorHAnsi"/>
                <w:sz w:val="20"/>
                <w:szCs w:val="20"/>
              </w:rPr>
            </w:pPr>
          </w:p>
        </w:tc>
        <w:tc>
          <w:tcPr>
            <w:tcW w:w="2257" w:type="dxa"/>
          </w:tcPr>
          <w:p w14:paraId="4B90C8AE"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1DDA1A69" w14:textId="77777777" w:rsidTr="00BB2F9E">
        <w:tc>
          <w:tcPr>
            <w:tcW w:w="6575" w:type="dxa"/>
          </w:tcPr>
          <w:p w14:paraId="2F79881D"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 xml:space="preserve">Johnson, M.J., </w:t>
            </w:r>
            <w:r w:rsidRPr="009009A2">
              <w:rPr>
                <w:rFonts w:cstheme="minorHAnsi"/>
                <w:noProof/>
                <w:sz w:val="20"/>
                <w:szCs w:val="20"/>
                <w:lang w:val="en-US"/>
              </w:rPr>
              <w:t xml:space="preserve">Kanaan, M., Richardson, G., </w:t>
            </w:r>
            <w:r w:rsidRPr="009009A2">
              <w:rPr>
                <w:rFonts w:cstheme="minorHAnsi"/>
                <w:b/>
                <w:bCs/>
                <w:noProof/>
                <w:sz w:val="20"/>
                <w:szCs w:val="20"/>
                <w:lang w:val="en-US"/>
              </w:rPr>
              <w:t>Nabb, S.,</w:t>
            </w:r>
            <w:r w:rsidRPr="009009A2">
              <w:rPr>
                <w:rFonts w:cstheme="minorHAnsi"/>
                <w:noProof/>
                <w:sz w:val="20"/>
                <w:szCs w:val="20"/>
                <w:lang w:val="en-US"/>
              </w:rPr>
              <w:t xml:space="preserve"> Torgerson, D., </w:t>
            </w:r>
            <w:r w:rsidRPr="009009A2">
              <w:rPr>
                <w:rFonts w:cstheme="minorHAnsi"/>
                <w:b/>
                <w:bCs/>
                <w:noProof/>
                <w:sz w:val="20"/>
                <w:szCs w:val="20"/>
                <w:lang w:val="en-US"/>
              </w:rPr>
              <w:t>English, A.,</w:t>
            </w:r>
            <w:r w:rsidRPr="009009A2">
              <w:rPr>
                <w:rFonts w:cstheme="minorHAnsi"/>
                <w:noProof/>
                <w:sz w:val="20"/>
                <w:szCs w:val="20"/>
                <w:lang w:val="en-US"/>
              </w:rPr>
              <w:t xml:space="preserve"> </w:t>
            </w:r>
            <w:r w:rsidRPr="009009A2">
              <w:rPr>
                <w:rFonts w:cstheme="minorHAnsi"/>
                <w:b/>
                <w:bCs/>
                <w:noProof/>
                <w:sz w:val="20"/>
                <w:szCs w:val="20"/>
                <w:lang w:val="en-US"/>
              </w:rPr>
              <w:t>Barton, R.</w:t>
            </w:r>
            <w:r w:rsidRPr="009009A2">
              <w:rPr>
                <w:rFonts w:cstheme="minorHAnsi"/>
                <w:noProof/>
                <w:sz w:val="20"/>
                <w:szCs w:val="20"/>
                <w:lang w:val="en-US"/>
              </w:rPr>
              <w:t xml:space="preserve"> &amp; Booth, S. 2015. A randomised controlled trial of three or one breathing technique training sessions for breatlessness in people with malignant lung disease. BMC Medicine, 13, 213. DOI:10.1186/s12916-015-0453-x</w:t>
            </w:r>
          </w:p>
        </w:tc>
        <w:tc>
          <w:tcPr>
            <w:tcW w:w="1358" w:type="dxa"/>
          </w:tcPr>
          <w:p w14:paraId="64677D60" w14:textId="77777777" w:rsidR="009009A2" w:rsidRPr="009009A2" w:rsidRDefault="009009A2" w:rsidP="009009A2">
            <w:pPr>
              <w:rPr>
                <w:rFonts w:cstheme="minorHAnsi"/>
                <w:sz w:val="20"/>
                <w:szCs w:val="20"/>
              </w:rPr>
            </w:pPr>
            <w:r w:rsidRPr="009009A2">
              <w:rPr>
                <w:rFonts w:cstheme="minorHAnsi"/>
                <w:sz w:val="20"/>
                <w:szCs w:val="20"/>
              </w:rPr>
              <w:t xml:space="preserve">Name from </w:t>
            </w:r>
            <w:r w:rsidRPr="009009A2">
              <w:rPr>
                <w:rFonts w:cstheme="minorHAnsi"/>
                <w:sz w:val="20"/>
                <w:szCs w:val="20"/>
                <w:highlight w:val="black"/>
              </w:rPr>
              <w:t>Joe</w:t>
            </w:r>
            <w:r w:rsidRPr="009009A2">
              <w:rPr>
                <w:rFonts w:cstheme="minorHAnsi"/>
                <w:sz w:val="20"/>
                <w:szCs w:val="20"/>
              </w:rPr>
              <w:t>, searched by name (1/5/21)</w:t>
            </w:r>
          </w:p>
        </w:tc>
        <w:tc>
          <w:tcPr>
            <w:tcW w:w="4370" w:type="dxa"/>
          </w:tcPr>
          <w:p w14:paraId="7141B898" w14:textId="77777777" w:rsidR="009009A2" w:rsidRPr="009009A2" w:rsidRDefault="009009A2" w:rsidP="009009A2">
            <w:pPr>
              <w:rPr>
                <w:rFonts w:cstheme="minorHAnsi"/>
                <w:sz w:val="20"/>
                <w:szCs w:val="20"/>
              </w:rPr>
            </w:pPr>
            <w:r w:rsidRPr="009009A2">
              <w:rPr>
                <w:rFonts w:cstheme="minorHAnsi"/>
                <w:sz w:val="20"/>
                <w:szCs w:val="20"/>
              </w:rPr>
              <w:t>Public contributor acknowledged, no reporting of involvement in article.</w:t>
            </w:r>
          </w:p>
          <w:p w14:paraId="01538E91"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7D910127" w14:textId="77777777" w:rsidR="009009A2" w:rsidRPr="009009A2" w:rsidRDefault="009009A2" w:rsidP="009009A2">
            <w:pPr>
              <w:rPr>
                <w:rFonts w:cstheme="minorHAnsi"/>
                <w:sz w:val="20"/>
                <w:szCs w:val="20"/>
              </w:rPr>
            </w:pPr>
          </w:p>
        </w:tc>
        <w:tc>
          <w:tcPr>
            <w:tcW w:w="2257" w:type="dxa"/>
          </w:tcPr>
          <w:p w14:paraId="3EE62304"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846044A" w14:textId="77777777" w:rsidTr="00BB2F9E">
        <w:tc>
          <w:tcPr>
            <w:tcW w:w="6575" w:type="dxa"/>
          </w:tcPr>
          <w:p w14:paraId="5333EC56"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Seddon, K., Elliott, J., </w:t>
            </w:r>
            <w:r w:rsidRPr="009009A2">
              <w:rPr>
                <w:rFonts w:cstheme="minorHAnsi"/>
                <w:b/>
                <w:bCs/>
                <w:noProof/>
                <w:sz w:val="20"/>
                <w:szCs w:val="20"/>
                <w:lang w:val="en-US"/>
              </w:rPr>
              <w:t>Johnson, M.,</w:t>
            </w:r>
            <w:r w:rsidRPr="009009A2">
              <w:rPr>
                <w:rFonts w:cstheme="minorHAnsi"/>
                <w:noProof/>
                <w:sz w:val="20"/>
                <w:szCs w:val="20"/>
                <w:lang w:val="en-US"/>
              </w:rPr>
              <w:t xml:space="preserve"> White, C., Watson, M., Nelson, A. &amp; Noble, A. 2021. Using the United Kingdom standards for public involvement to evaluate the impact of public involvement in a multinational clinical study. Research Involvement &amp; Engagement, 7, 22. </w:t>
            </w:r>
          </w:p>
        </w:tc>
        <w:tc>
          <w:tcPr>
            <w:tcW w:w="1358" w:type="dxa"/>
          </w:tcPr>
          <w:p w14:paraId="09FE6FF2"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iriam</w:t>
            </w:r>
            <w:r w:rsidRPr="009009A2">
              <w:rPr>
                <w:rFonts w:cstheme="minorHAnsi"/>
                <w:sz w:val="20"/>
                <w:szCs w:val="20"/>
              </w:rPr>
              <w:t xml:space="preserve"> (11/5/21)</w:t>
            </w:r>
          </w:p>
        </w:tc>
        <w:tc>
          <w:tcPr>
            <w:tcW w:w="4370" w:type="dxa"/>
          </w:tcPr>
          <w:p w14:paraId="01193C15" w14:textId="77777777" w:rsidR="009009A2" w:rsidRPr="009009A2" w:rsidRDefault="009009A2" w:rsidP="009009A2">
            <w:pPr>
              <w:rPr>
                <w:rFonts w:cstheme="minorHAnsi"/>
                <w:sz w:val="20"/>
                <w:szCs w:val="20"/>
              </w:rPr>
            </w:pPr>
            <w:r w:rsidRPr="009009A2">
              <w:rPr>
                <w:rFonts w:cstheme="minorHAnsi"/>
                <w:sz w:val="20"/>
                <w:szCs w:val="20"/>
              </w:rPr>
              <w:t>Public contributors, including as lead author. Evaluation of the HIDDen study using UK Standards for public involvement.</w:t>
            </w:r>
          </w:p>
          <w:p w14:paraId="4022A8B4"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257" w:type="dxa"/>
          </w:tcPr>
          <w:p w14:paraId="0CAEC847" w14:textId="77777777" w:rsidR="009009A2" w:rsidRPr="009009A2" w:rsidRDefault="009009A2" w:rsidP="009009A2">
            <w:pPr>
              <w:rPr>
                <w:rFonts w:cstheme="minorHAnsi"/>
                <w:sz w:val="20"/>
                <w:szCs w:val="20"/>
              </w:rPr>
            </w:pPr>
            <w:r w:rsidRPr="009009A2">
              <w:rPr>
                <w:rFonts w:cstheme="minorHAnsi"/>
                <w:sz w:val="20"/>
                <w:szCs w:val="20"/>
              </w:rPr>
              <w:t>Enhanced evidence regarding expertise in involvement.</w:t>
            </w:r>
          </w:p>
        </w:tc>
      </w:tr>
      <w:tr w:rsidR="009009A2" w:rsidRPr="009009A2" w14:paraId="4BBFAB46" w14:textId="77777777" w:rsidTr="00BB2F9E">
        <w:tc>
          <w:tcPr>
            <w:tcW w:w="6575" w:type="dxa"/>
          </w:tcPr>
          <w:p w14:paraId="211F6313"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HIDDEN study, involvement section from NIHR RfPB final report</w:t>
            </w:r>
          </w:p>
        </w:tc>
        <w:tc>
          <w:tcPr>
            <w:tcW w:w="1358" w:type="dxa"/>
          </w:tcPr>
          <w:p w14:paraId="4C28A1B9"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iriam</w:t>
            </w:r>
            <w:r w:rsidRPr="009009A2">
              <w:rPr>
                <w:rFonts w:cstheme="minorHAnsi"/>
                <w:sz w:val="20"/>
                <w:szCs w:val="20"/>
              </w:rPr>
              <w:t xml:space="preserve"> (17/5/21)</w:t>
            </w:r>
          </w:p>
        </w:tc>
        <w:tc>
          <w:tcPr>
            <w:tcW w:w="4370" w:type="dxa"/>
          </w:tcPr>
          <w:p w14:paraId="4DD11D88" w14:textId="77777777" w:rsidR="009009A2" w:rsidRPr="009009A2" w:rsidRDefault="009009A2" w:rsidP="009009A2">
            <w:pPr>
              <w:rPr>
                <w:rFonts w:cstheme="minorHAnsi"/>
                <w:sz w:val="20"/>
                <w:szCs w:val="20"/>
              </w:rPr>
            </w:pPr>
            <w:r w:rsidRPr="009009A2">
              <w:rPr>
                <w:rFonts w:cstheme="minorHAnsi"/>
                <w:sz w:val="20"/>
                <w:szCs w:val="20"/>
              </w:rPr>
              <w:t>Clear detailed outline of involvement in the study.</w:t>
            </w:r>
          </w:p>
          <w:p w14:paraId="6A66D6C0"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0649769E"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4B585055" w14:textId="77777777" w:rsidR="009009A2" w:rsidRPr="009009A2" w:rsidRDefault="009009A2" w:rsidP="009009A2">
            <w:pPr>
              <w:rPr>
                <w:rFonts w:cstheme="minorHAnsi"/>
                <w:sz w:val="20"/>
                <w:szCs w:val="20"/>
              </w:rPr>
            </w:pPr>
            <w:r w:rsidRPr="009009A2">
              <w:rPr>
                <w:rFonts w:cstheme="minorHAnsi"/>
                <w:b/>
                <w:bCs/>
                <w:sz w:val="20"/>
                <w:szCs w:val="20"/>
              </w:rPr>
              <w:t>Relationships and communication</w:t>
            </w:r>
          </w:p>
        </w:tc>
        <w:tc>
          <w:tcPr>
            <w:tcW w:w="2257" w:type="dxa"/>
          </w:tcPr>
          <w:p w14:paraId="160EAAEB" w14:textId="77777777" w:rsidR="009009A2" w:rsidRPr="009009A2" w:rsidRDefault="009009A2" w:rsidP="009009A2">
            <w:pPr>
              <w:rPr>
                <w:rFonts w:cstheme="minorHAnsi"/>
                <w:sz w:val="20"/>
                <w:szCs w:val="20"/>
              </w:rPr>
            </w:pPr>
            <w:r w:rsidRPr="009009A2">
              <w:rPr>
                <w:rFonts w:cstheme="minorHAnsi"/>
                <w:sz w:val="20"/>
                <w:szCs w:val="20"/>
              </w:rPr>
              <w:t>Enhanced evidence regarding involvement in study.</w:t>
            </w:r>
          </w:p>
        </w:tc>
      </w:tr>
      <w:tr w:rsidR="009009A2" w:rsidRPr="009009A2" w14:paraId="3BB53721" w14:textId="77777777" w:rsidTr="00BB2F9E">
        <w:tc>
          <w:tcPr>
            <w:tcW w:w="6575" w:type="dxa"/>
          </w:tcPr>
          <w:p w14:paraId="131A7539"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Conference paper:</w:t>
            </w:r>
          </w:p>
          <w:p w14:paraId="790FC88C"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Include </w:t>
            </w:r>
            <w:r w:rsidRPr="009009A2">
              <w:rPr>
                <w:rFonts w:cstheme="minorHAnsi"/>
                <w:noProof/>
                <w:sz w:val="20"/>
                <w:szCs w:val="20"/>
                <w:highlight w:val="black"/>
                <w:lang w:val="en-US"/>
              </w:rPr>
              <w:t>Annie Jones</w:t>
            </w:r>
            <w:r w:rsidRPr="009009A2">
              <w:rPr>
                <w:rFonts w:cstheme="minorHAnsi"/>
                <w:noProof/>
                <w:sz w:val="20"/>
                <w:szCs w:val="20"/>
                <w:lang w:val="en-US"/>
              </w:rPr>
              <w:t xml:space="preserve">, </w:t>
            </w:r>
            <w:r w:rsidRPr="009009A2">
              <w:rPr>
                <w:rFonts w:cstheme="minorHAnsi"/>
                <w:noProof/>
                <w:sz w:val="20"/>
                <w:szCs w:val="20"/>
                <w:highlight w:val="black"/>
                <w:lang w:val="en-US"/>
              </w:rPr>
              <w:t>Lesley Turner</w:t>
            </w:r>
            <w:r w:rsidRPr="009009A2">
              <w:rPr>
                <w:rFonts w:cstheme="minorHAnsi"/>
                <w:noProof/>
                <w:sz w:val="20"/>
                <w:szCs w:val="20"/>
                <w:lang w:val="en-US"/>
              </w:rPr>
              <w:t xml:space="preserve"> as co-authors</w:t>
            </w:r>
          </w:p>
        </w:tc>
        <w:tc>
          <w:tcPr>
            <w:tcW w:w="1358" w:type="dxa"/>
          </w:tcPr>
          <w:p w14:paraId="6D8D8F94" w14:textId="77777777" w:rsidR="009009A2" w:rsidRPr="009009A2" w:rsidRDefault="009009A2" w:rsidP="009009A2">
            <w:pPr>
              <w:rPr>
                <w:rFonts w:cstheme="minorHAnsi"/>
                <w:sz w:val="20"/>
                <w:szCs w:val="20"/>
              </w:rPr>
            </w:pPr>
            <w:r w:rsidRPr="009009A2">
              <w:rPr>
                <w:rFonts w:cstheme="minorHAnsi"/>
                <w:sz w:val="20"/>
                <w:szCs w:val="20"/>
              </w:rPr>
              <w:t xml:space="preserve">Name from </w:t>
            </w:r>
            <w:r w:rsidRPr="009009A2">
              <w:rPr>
                <w:rFonts w:cstheme="minorHAnsi"/>
                <w:sz w:val="20"/>
                <w:szCs w:val="20"/>
                <w:highlight w:val="black"/>
              </w:rPr>
              <w:t>Joe</w:t>
            </w:r>
            <w:r w:rsidRPr="009009A2">
              <w:rPr>
                <w:rFonts w:cstheme="minorHAnsi"/>
                <w:sz w:val="20"/>
                <w:szCs w:val="20"/>
              </w:rPr>
              <w:t>, searched by name (1/5/21)</w:t>
            </w:r>
          </w:p>
        </w:tc>
        <w:tc>
          <w:tcPr>
            <w:tcW w:w="4370" w:type="dxa"/>
          </w:tcPr>
          <w:p w14:paraId="6ACA102F" w14:textId="77777777" w:rsidR="009009A2" w:rsidRPr="009009A2" w:rsidRDefault="009009A2" w:rsidP="009009A2">
            <w:pPr>
              <w:rPr>
                <w:rFonts w:cstheme="minorHAnsi"/>
                <w:sz w:val="20"/>
                <w:szCs w:val="20"/>
              </w:rPr>
            </w:pPr>
            <w:r w:rsidRPr="009009A2">
              <w:rPr>
                <w:rFonts w:cstheme="minorHAnsi"/>
                <w:sz w:val="20"/>
                <w:szCs w:val="20"/>
              </w:rPr>
              <w:t>Public contributor as co-author, no reporting of involvement in article.</w:t>
            </w:r>
          </w:p>
          <w:p w14:paraId="64DBB8C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C4DC007" w14:textId="77777777" w:rsidR="009009A2" w:rsidRPr="009009A2" w:rsidRDefault="009009A2" w:rsidP="009009A2">
            <w:pPr>
              <w:rPr>
                <w:rFonts w:cstheme="minorHAnsi"/>
                <w:sz w:val="20"/>
                <w:szCs w:val="20"/>
              </w:rPr>
            </w:pPr>
          </w:p>
        </w:tc>
        <w:tc>
          <w:tcPr>
            <w:tcW w:w="2257" w:type="dxa"/>
          </w:tcPr>
          <w:p w14:paraId="2DCCBCC9"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2273489B" w14:textId="77777777" w:rsidR="009009A2" w:rsidRPr="009009A2" w:rsidRDefault="009009A2" w:rsidP="009009A2">
            <w:pPr>
              <w:rPr>
                <w:rFonts w:cstheme="minorHAnsi"/>
                <w:sz w:val="20"/>
                <w:szCs w:val="20"/>
              </w:rPr>
            </w:pPr>
            <w:r w:rsidRPr="009009A2">
              <w:rPr>
                <w:rFonts w:cstheme="minorHAnsi"/>
                <w:sz w:val="20"/>
                <w:szCs w:val="20"/>
              </w:rPr>
              <w:t>Corroborated evidence regarding involvement in study.</w:t>
            </w:r>
          </w:p>
        </w:tc>
      </w:tr>
      <w:tr w:rsidR="009009A2" w:rsidRPr="009009A2" w14:paraId="0C00C9D0" w14:textId="77777777" w:rsidTr="00BB2F9E">
        <w:tc>
          <w:tcPr>
            <w:tcW w:w="6575" w:type="dxa"/>
          </w:tcPr>
          <w:p w14:paraId="3210B824"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lastRenderedPageBreak/>
              <w:t>Annual Report</w:t>
            </w:r>
          </w:p>
          <w:p w14:paraId="46751E09"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September 2021</w:t>
            </w:r>
          </w:p>
        </w:tc>
        <w:tc>
          <w:tcPr>
            <w:tcW w:w="1358" w:type="dxa"/>
          </w:tcPr>
          <w:p w14:paraId="160E1AC3"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Dawn</w:t>
            </w:r>
            <w:r w:rsidRPr="009009A2">
              <w:rPr>
                <w:rFonts w:cstheme="minorHAnsi"/>
                <w:sz w:val="20"/>
                <w:szCs w:val="20"/>
              </w:rPr>
              <w:t xml:space="preserve"> (8/9/22)</w:t>
            </w:r>
          </w:p>
        </w:tc>
        <w:tc>
          <w:tcPr>
            <w:tcW w:w="4370" w:type="dxa"/>
          </w:tcPr>
          <w:p w14:paraId="36255600" w14:textId="77777777" w:rsidR="009009A2" w:rsidRPr="009009A2" w:rsidRDefault="009009A2" w:rsidP="009009A2">
            <w:pPr>
              <w:rPr>
                <w:rFonts w:cstheme="minorHAnsi"/>
                <w:sz w:val="20"/>
                <w:szCs w:val="20"/>
              </w:rPr>
            </w:pPr>
            <w:r w:rsidRPr="009009A2">
              <w:rPr>
                <w:rFonts w:cstheme="minorHAnsi"/>
                <w:sz w:val="20"/>
                <w:szCs w:val="20"/>
              </w:rPr>
              <w:t>Factual information on staff, grant income, etc. Several sections on involvement.</w:t>
            </w:r>
          </w:p>
          <w:p w14:paraId="51610974" w14:textId="77777777" w:rsidR="009009A2" w:rsidRPr="009009A2" w:rsidRDefault="009009A2" w:rsidP="009009A2">
            <w:pPr>
              <w:rPr>
                <w:rFonts w:cstheme="minorHAnsi"/>
                <w:b/>
                <w:bCs/>
                <w:sz w:val="20"/>
                <w:szCs w:val="20"/>
              </w:rPr>
            </w:pPr>
            <w:r w:rsidRPr="009009A2">
              <w:rPr>
                <w:rFonts w:cstheme="minorHAnsi"/>
                <w:b/>
                <w:bCs/>
                <w:sz w:val="20"/>
                <w:szCs w:val="20"/>
              </w:rPr>
              <w:t xml:space="preserve">Definitions and roles </w:t>
            </w:r>
          </w:p>
          <w:p w14:paraId="12B47D9C"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14394AD" w14:textId="77777777" w:rsidR="009009A2" w:rsidRPr="009009A2" w:rsidRDefault="009009A2" w:rsidP="009009A2">
            <w:pPr>
              <w:rPr>
                <w:rFonts w:cstheme="minorHAnsi"/>
                <w:b/>
                <w:bCs/>
                <w:sz w:val="20"/>
                <w:szCs w:val="20"/>
              </w:rPr>
            </w:pPr>
            <w:r w:rsidRPr="009009A2">
              <w:rPr>
                <w:rFonts w:cstheme="minorHAnsi"/>
                <w:b/>
                <w:bCs/>
                <w:sz w:val="20"/>
                <w:szCs w:val="20"/>
              </w:rPr>
              <w:t xml:space="preserve">Networking and groups </w:t>
            </w:r>
          </w:p>
          <w:p w14:paraId="08AB83D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36EEBF61"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0030BD04"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257" w:type="dxa"/>
          </w:tcPr>
          <w:p w14:paraId="68CFEE95" w14:textId="77777777" w:rsidR="009009A2" w:rsidRPr="009009A2" w:rsidRDefault="009009A2" w:rsidP="009009A2">
            <w:pPr>
              <w:rPr>
                <w:rFonts w:cstheme="minorHAnsi"/>
                <w:sz w:val="20"/>
                <w:szCs w:val="20"/>
              </w:rPr>
            </w:pPr>
            <w:r w:rsidRPr="009009A2">
              <w:rPr>
                <w:rFonts w:cstheme="minorHAnsi"/>
                <w:sz w:val="20"/>
                <w:szCs w:val="20"/>
              </w:rPr>
              <w:t>Corroborated evidence regarding involvement, values and principles.</w:t>
            </w:r>
          </w:p>
        </w:tc>
      </w:tr>
      <w:tr w:rsidR="009009A2" w:rsidRPr="009009A2" w14:paraId="274C4412" w14:textId="77777777" w:rsidTr="00BB2F9E">
        <w:tc>
          <w:tcPr>
            <w:tcW w:w="6575" w:type="dxa"/>
            <w:shd w:val="clear" w:color="auto" w:fill="BDD6EE" w:themeFill="accent5" w:themeFillTint="66"/>
          </w:tcPr>
          <w:p w14:paraId="154ADFD8" w14:textId="77777777" w:rsidR="009009A2" w:rsidRPr="009009A2" w:rsidRDefault="009009A2" w:rsidP="009009A2">
            <w:pPr>
              <w:rPr>
                <w:rFonts w:cstheme="minorHAnsi"/>
                <w:b/>
                <w:bCs/>
                <w:noProof/>
                <w:sz w:val="20"/>
                <w:szCs w:val="20"/>
                <w:lang w:val="en-US"/>
              </w:rPr>
            </w:pPr>
            <w:r w:rsidRPr="009009A2">
              <w:rPr>
                <w:rFonts w:cstheme="minorHAnsi"/>
                <w:sz w:val="20"/>
                <w:szCs w:val="20"/>
              </w:rPr>
              <w:br w:type="page"/>
            </w:r>
            <w:r w:rsidRPr="009009A2">
              <w:rPr>
                <w:rFonts w:cstheme="minorHAnsi"/>
                <w:sz w:val="20"/>
                <w:szCs w:val="20"/>
              </w:rPr>
              <w:br w:type="page"/>
            </w:r>
            <w:r w:rsidRPr="009009A2">
              <w:rPr>
                <w:rFonts w:cstheme="minorHAnsi"/>
                <w:b/>
                <w:bCs/>
                <w:noProof/>
                <w:sz w:val="20"/>
                <w:szCs w:val="20"/>
                <w:lang w:val="en-US"/>
              </w:rPr>
              <w:t>Webpages - general:</w:t>
            </w:r>
          </w:p>
        </w:tc>
        <w:tc>
          <w:tcPr>
            <w:tcW w:w="1358" w:type="dxa"/>
            <w:shd w:val="clear" w:color="auto" w:fill="BDD6EE" w:themeFill="accent5" w:themeFillTint="66"/>
          </w:tcPr>
          <w:p w14:paraId="747A2C8B"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0E0BD0DA"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7657F483" w14:textId="77777777" w:rsidR="009009A2" w:rsidRPr="009009A2" w:rsidRDefault="009009A2" w:rsidP="009009A2">
            <w:pPr>
              <w:rPr>
                <w:rFonts w:cstheme="minorHAnsi"/>
                <w:sz w:val="20"/>
                <w:szCs w:val="20"/>
              </w:rPr>
            </w:pPr>
          </w:p>
        </w:tc>
      </w:tr>
      <w:tr w:rsidR="009009A2" w:rsidRPr="009009A2" w14:paraId="7D58A1CE" w14:textId="77777777" w:rsidTr="00BB2F9E">
        <w:tc>
          <w:tcPr>
            <w:tcW w:w="6575" w:type="dxa"/>
          </w:tcPr>
          <w:p w14:paraId="33DC3165"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 xml:space="preserve">HYMS, Hull Health Trials Unit </w:t>
            </w:r>
            <w:r w:rsidRPr="009009A2">
              <w:rPr>
                <w:rFonts w:cstheme="minorHAnsi"/>
                <w:noProof/>
                <w:sz w:val="20"/>
                <w:szCs w:val="20"/>
                <w:lang w:val="en-US"/>
              </w:rPr>
              <w:t>(</w:t>
            </w:r>
            <w:hyperlink r:id="rId217" w:history="1">
              <w:r w:rsidRPr="009009A2">
                <w:rPr>
                  <w:rFonts w:cstheme="minorHAnsi"/>
                  <w:noProof/>
                  <w:color w:val="0563C1" w:themeColor="hyperlink"/>
                  <w:sz w:val="20"/>
                  <w:szCs w:val="20"/>
                  <w:u w:val="single"/>
                  <w:lang w:val="en-US"/>
                </w:rPr>
                <w:t>https://www.hull.ac.uk/work-with-us/research/institutes/health-trials/study-support</w:t>
              </w:r>
            </w:hyperlink>
            <w:r w:rsidRPr="009009A2">
              <w:rPr>
                <w:rFonts w:cstheme="minorHAnsi"/>
                <w:noProof/>
                <w:sz w:val="20"/>
                <w:szCs w:val="20"/>
                <w:lang w:val="en-US"/>
              </w:rPr>
              <w:t>)</w:t>
            </w:r>
          </w:p>
          <w:p w14:paraId="215FB4C7"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Reference to involvement in:</w:t>
            </w:r>
          </w:p>
          <w:p w14:paraId="6FA6FBE6"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 xml:space="preserve">Our Services/Trial conduct and management </w:t>
            </w:r>
            <w:r w:rsidRPr="009009A2">
              <w:rPr>
                <w:rFonts w:cstheme="minorHAnsi"/>
                <w:noProof/>
                <w:sz w:val="20"/>
                <w:szCs w:val="20"/>
                <w:lang w:val="en-US"/>
              </w:rPr>
              <w:t>section</w:t>
            </w:r>
          </w:p>
        </w:tc>
        <w:tc>
          <w:tcPr>
            <w:tcW w:w="1358" w:type="dxa"/>
          </w:tcPr>
          <w:p w14:paraId="741A9CF0" w14:textId="77777777" w:rsidR="009009A2" w:rsidRPr="009009A2" w:rsidRDefault="009009A2" w:rsidP="009009A2">
            <w:pPr>
              <w:rPr>
                <w:rFonts w:cstheme="minorHAnsi"/>
                <w:sz w:val="20"/>
                <w:szCs w:val="20"/>
              </w:rPr>
            </w:pPr>
            <w:r w:rsidRPr="009009A2">
              <w:rPr>
                <w:rFonts w:cstheme="minorHAnsi"/>
                <w:sz w:val="20"/>
                <w:szCs w:val="20"/>
              </w:rPr>
              <w:t>Website search (9/3/21)</w:t>
            </w:r>
          </w:p>
        </w:tc>
        <w:tc>
          <w:tcPr>
            <w:tcW w:w="4370" w:type="dxa"/>
          </w:tcPr>
          <w:p w14:paraId="3C03A317" w14:textId="77777777" w:rsidR="009009A2" w:rsidRPr="009009A2" w:rsidRDefault="009009A2" w:rsidP="009009A2">
            <w:pPr>
              <w:rPr>
                <w:rFonts w:cstheme="minorHAnsi"/>
                <w:sz w:val="20"/>
                <w:szCs w:val="20"/>
              </w:rPr>
            </w:pPr>
            <w:r w:rsidRPr="009009A2">
              <w:rPr>
                <w:rFonts w:cstheme="minorHAnsi"/>
                <w:sz w:val="20"/>
                <w:szCs w:val="20"/>
              </w:rPr>
              <w:t>Linked to here from a study. Explicit mention of involvement.</w:t>
            </w:r>
          </w:p>
          <w:p w14:paraId="72948597"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6D5E2B3" w14:textId="77777777" w:rsidR="009009A2" w:rsidRPr="009009A2" w:rsidRDefault="009009A2" w:rsidP="009009A2">
            <w:pPr>
              <w:rPr>
                <w:rFonts w:cstheme="minorHAnsi"/>
                <w:sz w:val="20"/>
                <w:szCs w:val="20"/>
              </w:rPr>
            </w:pPr>
          </w:p>
        </w:tc>
        <w:tc>
          <w:tcPr>
            <w:tcW w:w="2257" w:type="dxa"/>
          </w:tcPr>
          <w:p w14:paraId="1666B5C9"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36D62747" w14:textId="77777777" w:rsidTr="00BB2F9E">
        <w:tc>
          <w:tcPr>
            <w:tcW w:w="6575" w:type="dxa"/>
          </w:tcPr>
          <w:p w14:paraId="4C44481B"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 xml:space="preserve">WPCRC, home page </w:t>
            </w:r>
            <w:r w:rsidRPr="009009A2">
              <w:rPr>
                <w:rFonts w:cstheme="minorHAnsi"/>
                <w:noProof/>
                <w:sz w:val="20"/>
                <w:szCs w:val="20"/>
                <w:lang w:val="en-US"/>
              </w:rPr>
              <w:t>(</w:t>
            </w:r>
            <w:hyperlink r:id="rId218" w:history="1">
              <w:r w:rsidRPr="009009A2">
                <w:rPr>
                  <w:rFonts w:cstheme="minorHAnsi"/>
                  <w:noProof/>
                  <w:color w:val="0563C1" w:themeColor="hyperlink"/>
                  <w:sz w:val="20"/>
                  <w:szCs w:val="20"/>
                  <w:u w:val="single"/>
                  <w:lang w:val="en-US"/>
                </w:rPr>
                <w:t>https://www.hyms.ac.uk/research/research-centres-and-groups/w</w:t>
              </w:r>
              <w:r w:rsidRPr="009009A2">
                <w:rPr>
                  <w:rFonts w:ascii="Calibri" w:hAnsi="Calibri" w:cs="Calibri"/>
                  <w:noProof/>
                  <w:color w:val="0563C1" w:themeColor="hyperlink"/>
                  <w:sz w:val="20"/>
                  <w:szCs w:val="20"/>
                  <w:u w:val="single"/>
                  <w:lang w:val="en-US"/>
                </w:rPr>
                <w:t>olfson</w:t>
              </w:r>
            </w:hyperlink>
            <w:r w:rsidRPr="009009A2">
              <w:rPr>
                <w:rFonts w:cstheme="minorHAnsi"/>
                <w:noProof/>
                <w:sz w:val="20"/>
                <w:szCs w:val="20"/>
                <w:lang w:val="en-US"/>
              </w:rPr>
              <w:t>)</w:t>
            </w:r>
          </w:p>
          <w:p w14:paraId="728F1FC7"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Several references to involvement in text, links to other references to involvement in two Projects (Covid, Breathlessness), specific involvement tab at bottom of page, but not at top (a later addition?)</w:t>
            </w:r>
          </w:p>
          <w:p w14:paraId="77C30BAD"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WPCRC, Partners and collaborators webpage</w:t>
            </w:r>
          </w:p>
          <w:p w14:paraId="10A3EBC1"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w:t>
            </w:r>
            <w:hyperlink r:id="rId219" w:history="1">
              <w:r w:rsidRPr="009009A2">
                <w:rPr>
                  <w:rFonts w:cstheme="minorHAnsi"/>
                  <w:noProof/>
                  <w:color w:val="0563C1" w:themeColor="hyperlink"/>
                  <w:sz w:val="20"/>
                  <w:szCs w:val="20"/>
                  <w:u w:val="single"/>
                  <w:lang w:val="en-US"/>
                </w:rPr>
                <w:t>https://www.hyms.ac.uk/research/research-centres-and-groups/w</w:t>
              </w:r>
              <w:r w:rsidRPr="009009A2">
                <w:rPr>
                  <w:rFonts w:ascii="Calibri" w:hAnsi="Calibri" w:cs="Calibri"/>
                  <w:noProof/>
                  <w:color w:val="0563C1" w:themeColor="hyperlink"/>
                  <w:sz w:val="20"/>
                  <w:szCs w:val="20"/>
                  <w:u w:val="single"/>
                  <w:lang w:val="en-US"/>
                </w:rPr>
                <w:t>olfson</w:t>
              </w:r>
              <w:r w:rsidRPr="009009A2">
                <w:rPr>
                  <w:rFonts w:cstheme="minorHAnsi"/>
                  <w:noProof/>
                  <w:color w:val="0563C1" w:themeColor="hyperlink"/>
                  <w:sz w:val="20"/>
                  <w:szCs w:val="20"/>
                  <w:u w:val="single"/>
                  <w:lang w:val="en-US"/>
                </w:rPr>
                <w:t>/partners-and-collaborators</w:t>
              </w:r>
            </w:hyperlink>
            <w:r w:rsidRPr="009009A2">
              <w:rPr>
                <w:rFonts w:cstheme="minorHAnsi"/>
                <w:noProof/>
                <w:sz w:val="20"/>
                <w:szCs w:val="20"/>
                <w:lang w:val="en-US"/>
              </w:rPr>
              <w:t>)</w:t>
            </w:r>
          </w:p>
          <w:p w14:paraId="7B9800FC"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Text re involvement on webpage</w:t>
            </w:r>
          </w:p>
        </w:tc>
        <w:tc>
          <w:tcPr>
            <w:tcW w:w="1358" w:type="dxa"/>
          </w:tcPr>
          <w:p w14:paraId="116AB464" w14:textId="77777777" w:rsidR="009009A2" w:rsidRPr="009009A2" w:rsidRDefault="009009A2" w:rsidP="009009A2">
            <w:pPr>
              <w:rPr>
                <w:rFonts w:cstheme="minorHAnsi"/>
                <w:sz w:val="20"/>
                <w:szCs w:val="20"/>
              </w:rPr>
            </w:pPr>
            <w:r w:rsidRPr="009009A2">
              <w:rPr>
                <w:rFonts w:cstheme="minorHAnsi"/>
                <w:sz w:val="20"/>
                <w:szCs w:val="20"/>
              </w:rPr>
              <w:t>Website search (9/3/21)</w:t>
            </w:r>
          </w:p>
        </w:tc>
        <w:tc>
          <w:tcPr>
            <w:tcW w:w="4370" w:type="dxa"/>
          </w:tcPr>
          <w:p w14:paraId="45972915" w14:textId="77777777" w:rsidR="009009A2" w:rsidRPr="009009A2" w:rsidRDefault="009009A2" w:rsidP="009009A2">
            <w:pPr>
              <w:rPr>
                <w:rFonts w:cstheme="minorHAnsi"/>
                <w:sz w:val="20"/>
                <w:szCs w:val="20"/>
              </w:rPr>
            </w:pPr>
            <w:r w:rsidRPr="009009A2">
              <w:rPr>
                <w:rFonts w:cstheme="minorHAnsi"/>
                <w:sz w:val="20"/>
                <w:szCs w:val="20"/>
              </w:rPr>
              <w:t>Emphasis on involvement on home, and Partners and collaborators pages shows commitment to involvement.</w:t>
            </w:r>
          </w:p>
          <w:p w14:paraId="530FF2C7"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25E1A891"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5D0C8835"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44D248AC"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523ACC25" w14:textId="77777777" w:rsidR="009009A2" w:rsidRPr="009009A2" w:rsidRDefault="009009A2" w:rsidP="009009A2">
            <w:pPr>
              <w:rPr>
                <w:rFonts w:cstheme="minorHAnsi"/>
                <w:sz w:val="20"/>
                <w:szCs w:val="20"/>
              </w:rPr>
            </w:pPr>
          </w:p>
          <w:p w14:paraId="34B6833B" w14:textId="77777777" w:rsidR="009009A2" w:rsidRPr="009009A2" w:rsidRDefault="009009A2" w:rsidP="009009A2">
            <w:pPr>
              <w:rPr>
                <w:rFonts w:cstheme="minorHAnsi"/>
                <w:sz w:val="20"/>
                <w:szCs w:val="20"/>
              </w:rPr>
            </w:pPr>
          </w:p>
        </w:tc>
        <w:tc>
          <w:tcPr>
            <w:tcW w:w="2257" w:type="dxa"/>
          </w:tcPr>
          <w:p w14:paraId="58D53577" w14:textId="77777777" w:rsidR="009009A2" w:rsidRPr="009009A2" w:rsidRDefault="009009A2" w:rsidP="009009A2">
            <w:pPr>
              <w:rPr>
                <w:rFonts w:cstheme="minorHAnsi"/>
                <w:sz w:val="20"/>
                <w:szCs w:val="20"/>
              </w:rPr>
            </w:pPr>
            <w:r w:rsidRPr="009009A2">
              <w:rPr>
                <w:rFonts w:cstheme="minorHAnsi"/>
                <w:sz w:val="20"/>
                <w:szCs w:val="20"/>
              </w:rPr>
              <w:t>Made inferences regarding organisational culture and values concerning involvement.</w:t>
            </w:r>
          </w:p>
          <w:p w14:paraId="0670F791"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75F7C44C" w14:textId="77777777" w:rsidTr="00BB2F9E">
        <w:tc>
          <w:tcPr>
            <w:tcW w:w="6575" w:type="dxa"/>
          </w:tcPr>
          <w:p w14:paraId="50ADB212" w14:textId="77777777" w:rsidR="009009A2" w:rsidRPr="009009A2" w:rsidRDefault="009009A2" w:rsidP="009009A2">
            <w:pPr>
              <w:rPr>
                <w:rFonts w:cstheme="minorHAnsi"/>
                <w:sz w:val="20"/>
                <w:szCs w:val="20"/>
              </w:rPr>
            </w:pPr>
            <w:r w:rsidRPr="009009A2">
              <w:rPr>
                <w:rFonts w:cstheme="minorHAnsi"/>
                <w:b/>
                <w:bCs/>
                <w:sz w:val="20"/>
                <w:szCs w:val="20"/>
              </w:rPr>
              <w:t>WPCRC, Our response to Covid-19 webpage</w:t>
            </w:r>
          </w:p>
          <w:p w14:paraId="3295503B" w14:textId="77777777" w:rsidR="009009A2" w:rsidRPr="009009A2" w:rsidRDefault="009009A2" w:rsidP="009009A2">
            <w:pPr>
              <w:rPr>
                <w:rFonts w:cstheme="minorHAnsi"/>
                <w:b/>
                <w:bCs/>
                <w:sz w:val="20"/>
                <w:szCs w:val="20"/>
              </w:rPr>
            </w:pPr>
            <w:r w:rsidRPr="009009A2">
              <w:rPr>
                <w:rFonts w:cstheme="minorHAnsi"/>
                <w:sz w:val="20"/>
                <w:szCs w:val="20"/>
              </w:rPr>
              <w:t>(</w:t>
            </w:r>
            <w:hyperlink r:id="rId220"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our-response-to-covid-19</w:t>
              </w:r>
            </w:hyperlink>
            <w:r w:rsidRPr="009009A2">
              <w:rPr>
                <w:rFonts w:cstheme="minorHAnsi"/>
                <w:b/>
                <w:bCs/>
                <w:sz w:val="20"/>
                <w:szCs w:val="20"/>
              </w:rPr>
              <w:t>)</w:t>
            </w:r>
          </w:p>
          <w:p w14:paraId="2533AC4B" w14:textId="77777777" w:rsidR="009009A2" w:rsidRPr="009009A2" w:rsidRDefault="009009A2" w:rsidP="009009A2">
            <w:pPr>
              <w:keepNext/>
              <w:keepLines/>
              <w:spacing w:before="40"/>
              <w:outlineLvl w:val="4"/>
              <w:rPr>
                <w:rFonts w:eastAsia="Times New Roman" w:cstheme="minorHAnsi"/>
                <w:b/>
                <w:bCs/>
                <w:sz w:val="20"/>
                <w:szCs w:val="20"/>
                <w:lang w:eastAsia="en-GB"/>
              </w:rPr>
            </w:pPr>
            <w:r w:rsidRPr="009009A2">
              <w:rPr>
                <w:rFonts w:eastAsiaTheme="majorEastAsia" w:cstheme="minorHAnsi"/>
                <w:sz w:val="20"/>
                <w:szCs w:val="20"/>
              </w:rPr>
              <w:t xml:space="preserve">References to involvement in text on webpage, link to </w:t>
            </w:r>
            <w:bookmarkStart w:id="490" w:name="_Hlk66194642"/>
            <w:r w:rsidRPr="009009A2">
              <w:rPr>
                <w:rFonts w:eastAsia="Times New Roman" w:cstheme="minorHAnsi"/>
                <w:b/>
                <w:bCs/>
                <w:sz w:val="20"/>
                <w:szCs w:val="20"/>
                <w:lang w:eastAsia="en-GB"/>
              </w:rPr>
              <w:t xml:space="preserve">Understanding public and patient concerns during COVID-19 </w:t>
            </w:r>
            <w:bookmarkEnd w:id="490"/>
            <w:r w:rsidRPr="009009A2">
              <w:rPr>
                <w:rFonts w:eastAsia="Times New Roman" w:cstheme="minorHAnsi"/>
                <w:b/>
                <w:bCs/>
                <w:sz w:val="20"/>
                <w:szCs w:val="20"/>
                <w:lang w:eastAsia="en-GB"/>
              </w:rPr>
              <w:t>project</w:t>
            </w:r>
            <w:r w:rsidRPr="009009A2">
              <w:rPr>
                <w:rFonts w:eastAsia="Times New Roman" w:cstheme="minorHAnsi"/>
                <w:sz w:val="20"/>
                <w:szCs w:val="20"/>
                <w:lang w:eastAsia="en-GB"/>
              </w:rPr>
              <w:t>, link to</w:t>
            </w:r>
          </w:p>
          <w:p w14:paraId="4A659050"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report</w:t>
            </w:r>
            <w:r w:rsidRPr="009009A2">
              <w:rPr>
                <w:rFonts w:cstheme="minorHAnsi"/>
                <w:noProof/>
                <w:sz w:val="20"/>
                <w:szCs w:val="20"/>
                <w:lang w:val="en-US"/>
              </w:rPr>
              <w:t xml:space="preserve"> (Johnson et al)</w:t>
            </w:r>
          </w:p>
        </w:tc>
        <w:tc>
          <w:tcPr>
            <w:tcW w:w="1358" w:type="dxa"/>
          </w:tcPr>
          <w:p w14:paraId="355E2973" w14:textId="77777777" w:rsidR="009009A2" w:rsidRPr="009009A2" w:rsidRDefault="009009A2" w:rsidP="009009A2">
            <w:pPr>
              <w:rPr>
                <w:rFonts w:cstheme="minorHAnsi"/>
                <w:sz w:val="20"/>
                <w:szCs w:val="20"/>
              </w:rPr>
            </w:pPr>
            <w:r w:rsidRPr="009009A2">
              <w:rPr>
                <w:rFonts w:cstheme="minorHAnsi"/>
                <w:sz w:val="20"/>
                <w:szCs w:val="20"/>
              </w:rPr>
              <w:t>Website search (9/3/21)</w:t>
            </w:r>
          </w:p>
        </w:tc>
        <w:tc>
          <w:tcPr>
            <w:tcW w:w="4370" w:type="dxa"/>
          </w:tcPr>
          <w:p w14:paraId="7868F931" w14:textId="77777777" w:rsidR="009009A2" w:rsidRPr="009009A2" w:rsidRDefault="009009A2" w:rsidP="009009A2">
            <w:pPr>
              <w:rPr>
                <w:rFonts w:cstheme="minorHAnsi"/>
                <w:sz w:val="20"/>
                <w:szCs w:val="20"/>
              </w:rPr>
            </w:pPr>
            <w:r w:rsidRPr="009009A2">
              <w:rPr>
                <w:rFonts w:cstheme="minorHAnsi"/>
                <w:sz w:val="20"/>
                <w:szCs w:val="20"/>
              </w:rPr>
              <w:t>Shows commitment to joint working on involvement.</w:t>
            </w:r>
          </w:p>
          <w:p w14:paraId="6E2CB386"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43F01D15" w14:textId="77777777" w:rsidR="009009A2" w:rsidRPr="009009A2" w:rsidRDefault="009009A2" w:rsidP="009009A2">
            <w:pPr>
              <w:rPr>
                <w:rFonts w:cstheme="minorHAnsi"/>
                <w:sz w:val="20"/>
                <w:szCs w:val="20"/>
              </w:rPr>
            </w:pPr>
          </w:p>
        </w:tc>
        <w:tc>
          <w:tcPr>
            <w:tcW w:w="2257" w:type="dxa"/>
          </w:tcPr>
          <w:p w14:paraId="6D987CC7" w14:textId="77777777" w:rsidR="009009A2" w:rsidRPr="009009A2" w:rsidRDefault="009009A2" w:rsidP="009009A2">
            <w:pPr>
              <w:rPr>
                <w:rFonts w:cstheme="minorHAnsi"/>
                <w:sz w:val="20"/>
                <w:szCs w:val="20"/>
              </w:rPr>
            </w:pPr>
            <w:r w:rsidRPr="009009A2">
              <w:rPr>
                <w:rFonts w:cstheme="minorHAnsi"/>
                <w:sz w:val="20"/>
                <w:szCs w:val="20"/>
              </w:rPr>
              <w:t>Made inferences regarding organisational culture and values concerning involvement.</w:t>
            </w:r>
          </w:p>
          <w:p w14:paraId="0DF7C97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37682D8A" w14:textId="77777777" w:rsidTr="00BB2F9E">
        <w:tc>
          <w:tcPr>
            <w:tcW w:w="6575" w:type="dxa"/>
            <w:shd w:val="clear" w:color="auto" w:fill="BDD6EE" w:themeFill="accent5" w:themeFillTint="66"/>
          </w:tcPr>
          <w:p w14:paraId="3D32860E"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webpages:</w:t>
            </w:r>
          </w:p>
        </w:tc>
        <w:tc>
          <w:tcPr>
            <w:tcW w:w="1358" w:type="dxa"/>
            <w:shd w:val="clear" w:color="auto" w:fill="BDD6EE" w:themeFill="accent5" w:themeFillTint="66"/>
          </w:tcPr>
          <w:p w14:paraId="564D9709"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79A806D6"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3E1B4664" w14:textId="77777777" w:rsidR="009009A2" w:rsidRPr="009009A2" w:rsidRDefault="009009A2" w:rsidP="009009A2">
            <w:pPr>
              <w:rPr>
                <w:rFonts w:cstheme="minorHAnsi"/>
                <w:sz w:val="20"/>
                <w:szCs w:val="20"/>
              </w:rPr>
            </w:pPr>
          </w:p>
        </w:tc>
      </w:tr>
      <w:tr w:rsidR="009009A2" w:rsidRPr="009009A2" w14:paraId="7F05C70C" w14:textId="77777777" w:rsidTr="00BB2F9E">
        <w:tc>
          <w:tcPr>
            <w:tcW w:w="6575" w:type="dxa"/>
          </w:tcPr>
          <w:p w14:paraId="32A7DE5A"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 xml:space="preserve">WPCRC, Patient and public involvement and engagement webpage </w:t>
            </w:r>
            <w:r w:rsidRPr="009009A2">
              <w:rPr>
                <w:rFonts w:cstheme="minorHAnsi"/>
                <w:noProof/>
                <w:sz w:val="20"/>
                <w:szCs w:val="20"/>
                <w:lang w:val="en-US"/>
              </w:rPr>
              <w:t>(</w:t>
            </w:r>
            <w:bookmarkStart w:id="491" w:name="_Hlk66196333"/>
            <w:r w:rsidRPr="009009A2">
              <w:rPr>
                <w:rFonts w:cstheme="minorHAnsi"/>
                <w:noProof/>
                <w:sz w:val="20"/>
                <w:szCs w:val="20"/>
                <w:lang w:val="en-US"/>
              </w:rPr>
              <w:fldChar w:fldCharType="begin"/>
            </w:r>
            <w:r w:rsidRPr="009009A2">
              <w:rPr>
                <w:rFonts w:cstheme="minorHAnsi"/>
                <w:noProof/>
                <w:sz w:val="20"/>
                <w:szCs w:val="20"/>
                <w:lang w:val="en-US"/>
              </w:rPr>
              <w:instrText>HYPERLINK "https://www.hyms.ac.uk/research/research-centres-and-groups/w</w:instrText>
            </w:r>
            <w:r w:rsidRPr="009009A2">
              <w:rPr>
                <w:rFonts w:ascii="Calibri" w:hAnsi="Calibri" w:cs="Calibri"/>
                <w:noProof/>
                <w:lang w:val="en-US"/>
              </w:rPr>
              <w:instrText>olfson</w:instrText>
            </w:r>
            <w:r w:rsidRPr="009009A2">
              <w:rPr>
                <w:rFonts w:cstheme="minorHAnsi"/>
                <w:noProof/>
                <w:sz w:val="20"/>
                <w:szCs w:val="20"/>
                <w:lang w:val="en-US"/>
              </w:rPr>
              <w:instrText>/ie"</w:instrText>
            </w:r>
            <w:r w:rsidRPr="009009A2">
              <w:rPr>
                <w:rFonts w:cstheme="minorHAnsi"/>
                <w:noProof/>
                <w:sz w:val="20"/>
                <w:szCs w:val="20"/>
                <w:lang w:val="en-US"/>
              </w:rPr>
            </w:r>
            <w:r w:rsidRPr="009009A2">
              <w:rPr>
                <w:rFonts w:cstheme="minorHAnsi"/>
                <w:noProof/>
                <w:sz w:val="20"/>
                <w:szCs w:val="20"/>
                <w:lang w:val="en-US"/>
              </w:rPr>
              <w:fldChar w:fldCharType="separate"/>
            </w:r>
            <w:r w:rsidRPr="009009A2">
              <w:rPr>
                <w:rFonts w:cstheme="minorHAnsi"/>
                <w:noProof/>
                <w:color w:val="0563C1" w:themeColor="hyperlink"/>
                <w:sz w:val="20"/>
                <w:szCs w:val="20"/>
                <w:u w:val="single"/>
                <w:lang w:val="en-US"/>
              </w:rPr>
              <w:t>https://www.hyms.ac.uk/research/research-centres-and-groups/w</w:t>
            </w:r>
            <w:r w:rsidRPr="009009A2">
              <w:rPr>
                <w:rFonts w:ascii="Calibri" w:hAnsi="Calibri" w:cs="Calibri"/>
                <w:noProof/>
                <w:color w:val="0563C1" w:themeColor="hyperlink"/>
                <w:sz w:val="20"/>
                <w:szCs w:val="20"/>
                <w:u w:val="single"/>
                <w:lang w:val="en-US"/>
              </w:rPr>
              <w:t>olfson</w:t>
            </w:r>
            <w:r w:rsidRPr="009009A2">
              <w:rPr>
                <w:rFonts w:cstheme="minorHAnsi"/>
                <w:noProof/>
                <w:color w:val="0563C1" w:themeColor="hyperlink"/>
                <w:sz w:val="20"/>
                <w:szCs w:val="20"/>
                <w:u w:val="single"/>
                <w:lang w:val="en-US"/>
              </w:rPr>
              <w:t>/ie</w:t>
            </w:r>
            <w:bookmarkEnd w:id="491"/>
            <w:r w:rsidRPr="009009A2">
              <w:rPr>
                <w:rFonts w:cstheme="minorHAnsi"/>
                <w:noProof/>
                <w:sz w:val="20"/>
                <w:szCs w:val="20"/>
                <w:lang w:val="en-US"/>
              </w:rPr>
              <w:fldChar w:fldCharType="end"/>
            </w:r>
            <w:r w:rsidRPr="009009A2">
              <w:rPr>
                <w:rFonts w:cstheme="minorHAnsi"/>
                <w:noProof/>
                <w:sz w:val="20"/>
                <w:szCs w:val="20"/>
                <w:lang w:val="en-US"/>
              </w:rPr>
              <w:t>)</w:t>
            </w:r>
          </w:p>
          <w:p w14:paraId="6D09E6A7"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Text on page, links to Involve Hull webpages, ICAHR webpage, examples of involvement (BBIV, RESOLVE, CANASSES).</w:t>
            </w:r>
          </w:p>
          <w:p w14:paraId="2FE28B35" w14:textId="77777777" w:rsidR="009009A2" w:rsidRPr="009009A2" w:rsidRDefault="009009A2" w:rsidP="009009A2">
            <w:pPr>
              <w:rPr>
                <w:rFonts w:cstheme="minorHAnsi"/>
                <w:noProof/>
                <w:sz w:val="20"/>
                <w:szCs w:val="20"/>
                <w:lang w:val="en-US"/>
              </w:rPr>
            </w:pPr>
          </w:p>
        </w:tc>
        <w:tc>
          <w:tcPr>
            <w:tcW w:w="1358" w:type="dxa"/>
          </w:tcPr>
          <w:p w14:paraId="21033185" w14:textId="77777777" w:rsidR="009009A2" w:rsidRPr="009009A2" w:rsidRDefault="009009A2" w:rsidP="009009A2">
            <w:pPr>
              <w:rPr>
                <w:rFonts w:cstheme="minorHAnsi"/>
                <w:sz w:val="20"/>
                <w:szCs w:val="20"/>
              </w:rPr>
            </w:pPr>
            <w:r w:rsidRPr="009009A2">
              <w:rPr>
                <w:rFonts w:cstheme="minorHAnsi"/>
                <w:sz w:val="20"/>
                <w:szCs w:val="20"/>
              </w:rPr>
              <w:t>Website search (28/10/19 and 9/3/21)</w:t>
            </w:r>
          </w:p>
        </w:tc>
        <w:tc>
          <w:tcPr>
            <w:tcW w:w="4370" w:type="dxa"/>
          </w:tcPr>
          <w:p w14:paraId="128F76D0" w14:textId="77777777" w:rsidR="009009A2" w:rsidRPr="009009A2" w:rsidRDefault="009009A2" w:rsidP="009009A2">
            <w:pPr>
              <w:rPr>
                <w:rFonts w:cstheme="minorHAnsi"/>
                <w:sz w:val="20"/>
                <w:szCs w:val="20"/>
              </w:rPr>
            </w:pPr>
            <w:r w:rsidRPr="009009A2">
              <w:rPr>
                <w:rFonts w:cstheme="minorHAnsi"/>
                <w:sz w:val="20"/>
                <w:szCs w:val="20"/>
              </w:rPr>
              <w:t xml:space="preserve">Shows strong commitment to involvement. </w:t>
            </w:r>
          </w:p>
          <w:p w14:paraId="24CDC595" w14:textId="77777777" w:rsidR="009009A2" w:rsidRPr="009009A2" w:rsidRDefault="009009A2" w:rsidP="009009A2">
            <w:pPr>
              <w:rPr>
                <w:rFonts w:cstheme="minorHAnsi"/>
                <w:sz w:val="20"/>
                <w:szCs w:val="20"/>
              </w:rPr>
            </w:pPr>
            <w:r w:rsidRPr="009009A2">
              <w:rPr>
                <w:rFonts w:cstheme="minorHAnsi"/>
                <w:sz w:val="20"/>
                <w:szCs w:val="20"/>
              </w:rPr>
              <w:t>Provides examples of projects with involvement in them.</w:t>
            </w:r>
          </w:p>
          <w:p w14:paraId="0521AB91" w14:textId="77777777" w:rsidR="009009A2" w:rsidRPr="009009A2" w:rsidRDefault="009009A2" w:rsidP="009009A2">
            <w:pPr>
              <w:rPr>
                <w:rFonts w:cstheme="minorHAnsi"/>
                <w:sz w:val="20"/>
                <w:szCs w:val="20"/>
              </w:rPr>
            </w:pPr>
            <w:r w:rsidRPr="009009A2">
              <w:rPr>
                <w:rFonts w:cstheme="minorHAnsi"/>
                <w:sz w:val="20"/>
                <w:szCs w:val="20"/>
              </w:rPr>
              <w:t>Illustrates importance of external people being able to access involvement opportunities.</w:t>
            </w:r>
          </w:p>
          <w:p w14:paraId="77BF8342" w14:textId="77777777" w:rsidR="009009A2" w:rsidRPr="009009A2" w:rsidRDefault="009009A2" w:rsidP="009009A2">
            <w:pPr>
              <w:rPr>
                <w:rFonts w:cstheme="minorHAnsi"/>
                <w:sz w:val="20"/>
                <w:szCs w:val="20"/>
              </w:rPr>
            </w:pPr>
            <w:r w:rsidRPr="009009A2">
              <w:rPr>
                <w:rFonts w:cstheme="minorHAnsi"/>
                <w:sz w:val="20"/>
                <w:szCs w:val="20"/>
              </w:rPr>
              <w:t>Comparison of pages on 28/10/19 and 9/3/21 shows development of importance of involvement.</w:t>
            </w:r>
          </w:p>
          <w:p w14:paraId="091B73EA"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7D3A9213"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B02DA56"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Values and principles</w:t>
            </w:r>
          </w:p>
          <w:p w14:paraId="477F03C3" w14:textId="77777777" w:rsidR="009009A2" w:rsidRPr="009009A2" w:rsidRDefault="009009A2" w:rsidP="009009A2">
            <w:pPr>
              <w:rPr>
                <w:rFonts w:cstheme="minorHAnsi"/>
                <w:sz w:val="20"/>
                <w:szCs w:val="20"/>
              </w:rPr>
            </w:pPr>
            <w:r w:rsidRPr="009009A2">
              <w:rPr>
                <w:rFonts w:cstheme="minorHAnsi"/>
                <w:b/>
                <w:bCs/>
                <w:sz w:val="20"/>
                <w:szCs w:val="20"/>
              </w:rPr>
              <w:t>Perspectives and diversity</w:t>
            </w:r>
          </w:p>
        </w:tc>
        <w:tc>
          <w:tcPr>
            <w:tcW w:w="2257" w:type="dxa"/>
          </w:tcPr>
          <w:p w14:paraId="6EC0269B" w14:textId="77777777" w:rsidR="009009A2" w:rsidRPr="009009A2" w:rsidRDefault="009009A2" w:rsidP="009009A2">
            <w:pPr>
              <w:rPr>
                <w:rFonts w:cstheme="minorHAnsi"/>
                <w:sz w:val="20"/>
                <w:szCs w:val="20"/>
              </w:rPr>
            </w:pPr>
            <w:r w:rsidRPr="009009A2">
              <w:rPr>
                <w:rFonts w:cstheme="minorHAnsi"/>
                <w:sz w:val="20"/>
                <w:szCs w:val="20"/>
              </w:rPr>
              <w:lastRenderedPageBreak/>
              <w:t>Corroborated evidence regarding projects and accessing involvement opportunities.</w:t>
            </w:r>
          </w:p>
          <w:p w14:paraId="5C95EF2F"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8980860" w14:textId="77777777" w:rsidTr="00BB2F9E">
        <w:tc>
          <w:tcPr>
            <w:tcW w:w="6575" w:type="dxa"/>
          </w:tcPr>
          <w:p w14:paraId="1BB2038F"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 xml:space="preserve">Hull Uni, Patient and public involvement webpage </w:t>
            </w:r>
            <w:r w:rsidRPr="009009A2">
              <w:rPr>
                <w:rFonts w:cstheme="minorHAnsi"/>
                <w:noProof/>
                <w:sz w:val="20"/>
                <w:szCs w:val="20"/>
                <w:lang w:val="en-US"/>
              </w:rPr>
              <w:t>(</w:t>
            </w:r>
            <w:hyperlink r:id="rId221" w:history="1">
              <w:r w:rsidRPr="009009A2">
                <w:rPr>
                  <w:rFonts w:cstheme="minorHAnsi"/>
                  <w:noProof/>
                  <w:color w:val="0563C1" w:themeColor="hyperlink"/>
                  <w:sz w:val="20"/>
                  <w:szCs w:val="20"/>
                  <w:u w:val="single"/>
                  <w:lang w:val="en-US"/>
                </w:rPr>
                <w:t>https://www.hull.ac.uk/work-with-us/research/institutes/institute-for-clinical-and-applied-health-research/public-and-patient-i</w:t>
              </w:r>
            </w:hyperlink>
            <w:r w:rsidRPr="009009A2">
              <w:rPr>
                <w:rFonts w:cstheme="minorHAnsi"/>
                <w:noProof/>
                <w:sz w:val="20"/>
                <w:szCs w:val="20"/>
                <w:lang w:val="en-US"/>
              </w:rPr>
              <w:t>)</w:t>
            </w:r>
          </w:p>
          <w:p w14:paraId="173F4384"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Description of Involve Hull, how to join, link to FAQs</w:t>
            </w:r>
          </w:p>
        </w:tc>
        <w:tc>
          <w:tcPr>
            <w:tcW w:w="1358" w:type="dxa"/>
          </w:tcPr>
          <w:p w14:paraId="710DEC20" w14:textId="77777777" w:rsidR="009009A2" w:rsidRPr="009009A2" w:rsidRDefault="009009A2" w:rsidP="009009A2">
            <w:pPr>
              <w:rPr>
                <w:rFonts w:cstheme="minorHAnsi"/>
                <w:sz w:val="20"/>
                <w:szCs w:val="20"/>
              </w:rPr>
            </w:pPr>
            <w:r w:rsidRPr="009009A2">
              <w:rPr>
                <w:rFonts w:cstheme="minorHAnsi"/>
                <w:sz w:val="20"/>
                <w:szCs w:val="20"/>
              </w:rPr>
              <w:t>Website search (1/3/21)</w:t>
            </w:r>
          </w:p>
        </w:tc>
        <w:tc>
          <w:tcPr>
            <w:tcW w:w="4370" w:type="dxa"/>
          </w:tcPr>
          <w:p w14:paraId="3E288B46" w14:textId="77777777" w:rsidR="009009A2" w:rsidRPr="009009A2" w:rsidRDefault="009009A2" w:rsidP="009009A2">
            <w:pPr>
              <w:rPr>
                <w:rFonts w:cstheme="minorHAnsi"/>
                <w:sz w:val="20"/>
                <w:szCs w:val="20"/>
              </w:rPr>
            </w:pPr>
            <w:r w:rsidRPr="009009A2">
              <w:rPr>
                <w:rFonts w:cstheme="minorHAnsi"/>
                <w:sz w:val="20"/>
                <w:szCs w:val="20"/>
              </w:rPr>
              <w:t>Provides information for and illustrates importance of external people being able to access involvement opportunities.</w:t>
            </w:r>
          </w:p>
          <w:p w14:paraId="3473DBD0"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5BC49D2B"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20CE55F6"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6C481F4"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tc>
        <w:tc>
          <w:tcPr>
            <w:tcW w:w="2257" w:type="dxa"/>
          </w:tcPr>
          <w:p w14:paraId="5BBA4156" w14:textId="77777777" w:rsidR="009009A2" w:rsidRPr="009009A2" w:rsidRDefault="009009A2" w:rsidP="009009A2">
            <w:pPr>
              <w:rPr>
                <w:rFonts w:cstheme="minorHAnsi"/>
                <w:sz w:val="20"/>
                <w:szCs w:val="20"/>
              </w:rPr>
            </w:pPr>
            <w:r w:rsidRPr="009009A2">
              <w:rPr>
                <w:rFonts w:cstheme="minorHAnsi"/>
                <w:sz w:val="20"/>
                <w:szCs w:val="20"/>
              </w:rPr>
              <w:t xml:space="preserve">Corroborated evidence regarding accessing involvement opportunities. </w:t>
            </w:r>
          </w:p>
          <w:p w14:paraId="136955F7"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4B13906A" w14:textId="77777777" w:rsidR="009009A2" w:rsidRPr="009009A2" w:rsidRDefault="009009A2" w:rsidP="009009A2">
            <w:pPr>
              <w:rPr>
                <w:rFonts w:cstheme="minorHAnsi"/>
                <w:sz w:val="20"/>
                <w:szCs w:val="20"/>
              </w:rPr>
            </w:pPr>
          </w:p>
        </w:tc>
      </w:tr>
      <w:tr w:rsidR="009009A2" w:rsidRPr="009009A2" w14:paraId="3D884AED" w14:textId="77777777" w:rsidTr="00BB2F9E">
        <w:tc>
          <w:tcPr>
            <w:tcW w:w="6575" w:type="dxa"/>
          </w:tcPr>
          <w:p w14:paraId="0B862ADD"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 xml:space="preserve">Hull Uni, FAQs </w:t>
            </w:r>
            <w:r w:rsidRPr="009009A2">
              <w:rPr>
                <w:rFonts w:cstheme="minorHAnsi"/>
                <w:noProof/>
                <w:sz w:val="20"/>
                <w:szCs w:val="20"/>
                <w:lang w:val="en-US"/>
              </w:rPr>
              <w:t>(</w:t>
            </w:r>
            <w:hyperlink r:id="rId222" w:history="1">
              <w:r w:rsidRPr="009009A2">
                <w:rPr>
                  <w:rFonts w:cstheme="minorHAnsi"/>
                  <w:noProof/>
                  <w:color w:val="0563C1" w:themeColor="hyperlink"/>
                  <w:sz w:val="20"/>
                  <w:szCs w:val="20"/>
                  <w:u w:val="single"/>
                  <w:lang w:val="en-US"/>
                </w:rPr>
                <w:t>https://www.hull.ac.uk/work-with-us/research/institutes/institute-for-clinical-and-applied-health-research/public-and-patient-i-faqs</w:t>
              </w:r>
            </w:hyperlink>
            <w:r w:rsidRPr="009009A2">
              <w:rPr>
                <w:rFonts w:cstheme="minorHAnsi"/>
                <w:noProof/>
                <w:sz w:val="20"/>
                <w:szCs w:val="20"/>
                <w:lang w:val="en-US"/>
              </w:rPr>
              <w:t>)</w:t>
            </w:r>
          </w:p>
          <w:p w14:paraId="3527078C"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18 FAQs, much information re involvement</w:t>
            </w:r>
          </w:p>
        </w:tc>
        <w:tc>
          <w:tcPr>
            <w:tcW w:w="1358" w:type="dxa"/>
          </w:tcPr>
          <w:p w14:paraId="35596698" w14:textId="77777777" w:rsidR="009009A2" w:rsidRPr="009009A2" w:rsidRDefault="009009A2" w:rsidP="009009A2">
            <w:pPr>
              <w:rPr>
                <w:rFonts w:cstheme="minorHAnsi"/>
                <w:sz w:val="20"/>
                <w:szCs w:val="20"/>
              </w:rPr>
            </w:pPr>
            <w:r w:rsidRPr="009009A2">
              <w:rPr>
                <w:rFonts w:cstheme="minorHAnsi"/>
                <w:sz w:val="20"/>
                <w:szCs w:val="20"/>
              </w:rPr>
              <w:t>Website search (1/3/21)</w:t>
            </w:r>
          </w:p>
        </w:tc>
        <w:tc>
          <w:tcPr>
            <w:tcW w:w="4370" w:type="dxa"/>
          </w:tcPr>
          <w:p w14:paraId="41C19BCD" w14:textId="77777777" w:rsidR="009009A2" w:rsidRPr="009009A2" w:rsidRDefault="009009A2" w:rsidP="009009A2">
            <w:pPr>
              <w:rPr>
                <w:rFonts w:cstheme="minorHAnsi"/>
                <w:sz w:val="20"/>
                <w:szCs w:val="20"/>
              </w:rPr>
            </w:pPr>
            <w:r w:rsidRPr="009009A2">
              <w:rPr>
                <w:rFonts w:cstheme="minorHAnsi"/>
                <w:sz w:val="20"/>
                <w:szCs w:val="20"/>
              </w:rPr>
              <w:t>Shows strong commitment to involvement as many involvement issues addressed.</w:t>
            </w:r>
          </w:p>
          <w:p w14:paraId="3B82E55C" w14:textId="77777777" w:rsidR="009009A2" w:rsidRPr="009009A2" w:rsidRDefault="009009A2" w:rsidP="009009A2">
            <w:pPr>
              <w:rPr>
                <w:rFonts w:cstheme="minorHAnsi"/>
                <w:sz w:val="20"/>
                <w:szCs w:val="20"/>
              </w:rPr>
            </w:pPr>
            <w:r w:rsidRPr="009009A2">
              <w:rPr>
                <w:rFonts w:cstheme="minorHAnsi"/>
                <w:sz w:val="20"/>
                <w:szCs w:val="20"/>
              </w:rPr>
              <w:t>Illustrates importance of external people being able to access involvement opportunities.</w:t>
            </w:r>
          </w:p>
          <w:p w14:paraId="27A5C4C1"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1D79DAC9"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66CB0D1C"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16C2DEF0" w14:textId="77777777" w:rsidR="009009A2" w:rsidRPr="009009A2" w:rsidRDefault="009009A2" w:rsidP="009009A2">
            <w:pPr>
              <w:rPr>
                <w:rFonts w:cstheme="minorHAnsi"/>
                <w:b/>
                <w:bCs/>
                <w:sz w:val="20"/>
                <w:szCs w:val="20"/>
              </w:rPr>
            </w:pPr>
            <w:r w:rsidRPr="009009A2">
              <w:rPr>
                <w:rFonts w:cstheme="minorHAnsi"/>
                <w:b/>
                <w:bCs/>
                <w:sz w:val="20"/>
                <w:szCs w:val="20"/>
              </w:rPr>
              <w:t>Relationships and culture</w:t>
            </w:r>
          </w:p>
          <w:p w14:paraId="4CEF6904"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79C9167"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6C82D2D0"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71DE70D1" w14:textId="77777777" w:rsidR="009009A2" w:rsidRPr="009009A2" w:rsidRDefault="009009A2" w:rsidP="009009A2">
            <w:pPr>
              <w:rPr>
                <w:rFonts w:cstheme="minorHAnsi"/>
                <w:sz w:val="20"/>
                <w:szCs w:val="20"/>
              </w:rPr>
            </w:pPr>
            <w:r w:rsidRPr="009009A2">
              <w:rPr>
                <w:rFonts w:cstheme="minorHAnsi"/>
                <w:sz w:val="20"/>
                <w:szCs w:val="20"/>
              </w:rPr>
              <w:t>Corroborated evidence regarding accessing involvement opportunities.</w:t>
            </w:r>
          </w:p>
          <w:p w14:paraId="7D9AFA7B"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0D9897FE" w14:textId="77777777" w:rsidTr="00BB2F9E">
        <w:tc>
          <w:tcPr>
            <w:tcW w:w="6575" w:type="dxa"/>
            <w:shd w:val="clear" w:color="auto" w:fill="BDD6EE" w:themeFill="accent5" w:themeFillTint="66"/>
          </w:tcPr>
          <w:p w14:paraId="30AF44E2"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ICAHR operational group:</w:t>
            </w:r>
          </w:p>
        </w:tc>
        <w:tc>
          <w:tcPr>
            <w:tcW w:w="1358" w:type="dxa"/>
            <w:shd w:val="clear" w:color="auto" w:fill="BDD6EE" w:themeFill="accent5" w:themeFillTint="66"/>
          </w:tcPr>
          <w:p w14:paraId="4EF26353"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43D93D18"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0009A8AD" w14:textId="77777777" w:rsidR="009009A2" w:rsidRPr="009009A2" w:rsidRDefault="009009A2" w:rsidP="009009A2">
            <w:pPr>
              <w:rPr>
                <w:rFonts w:cstheme="minorHAnsi"/>
                <w:sz w:val="20"/>
                <w:szCs w:val="20"/>
              </w:rPr>
            </w:pPr>
          </w:p>
        </w:tc>
      </w:tr>
      <w:tr w:rsidR="009009A2" w:rsidRPr="009009A2" w14:paraId="57849E02" w14:textId="77777777" w:rsidTr="00BB2F9E">
        <w:tc>
          <w:tcPr>
            <w:tcW w:w="6575" w:type="dxa"/>
          </w:tcPr>
          <w:p w14:paraId="320BA605" w14:textId="77777777" w:rsidR="009009A2" w:rsidRPr="009009A2" w:rsidRDefault="009009A2" w:rsidP="009009A2">
            <w:pPr>
              <w:rPr>
                <w:rFonts w:cstheme="minorHAnsi"/>
                <w:sz w:val="20"/>
                <w:szCs w:val="20"/>
              </w:rPr>
            </w:pPr>
            <w:r w:rsidRPr="009009A2">
              <w:rPr>
                <w:rFonts w:cstheme="minorHAnsi"/>
                <w:sz w:val="20"/>
                <w:szCs w:val="20"/>
              </w:rPr>
              <w:t>Palliative care and primary care group theme teams paper (2/18)</w:t>
            </w:r>
          </w:p>
        </w:tc>
        <w:tc>
          <w:tcPr>
            <w:tcW w:w="1358" w:type="dxa"/>
          </w:tcPr>
          <w:p w14:paraId="03ECDE89"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6/4/21)</w:t>
            </w:r>
          </w:p>
        </w:tc>
        <w:tc>
          <w:tcPr>
            <w:tcW w:w="4370" w:type="dxa"/>
          </w:tcPr>
          <w:p w14:paraId="3121F16E" w14:textId="77777777" w:rsidR="009009A2" w:rsidRPr="009009A2" w:rsidRDefault="009009A2" w:rsidP="009009A2">
            <w:pPr>
              <w:rPr>
                <w:rFonts w:cstheme="minorHAnsi"/>
                <w:sz w:val="20"/>
                <w:szCs w:val="20"/>
              </w:rPr>
            </w:pPr>
            <w:r w:rsidRPr="009009A2">
              <w:rPr>
                <w:rFonts w:cstheme="minorHAnsi"/>
                <w:sz w:val="20"/>
                <w:szCs w:val="20"/>
              </w:rPr>
              <w:t>Illustrated history of joint research group, prior to creation of ICAHR in 2018. Involvement included as one of five main themes in group.</w:t>
            </w:r>
          </w:p>
          <w:p w14:paraId="7E37E39F"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412442B9"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72085B4"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tc>
        <w:tc>
          <w:tcPr>
            <w:tcW w:w="2257" w:type="dxa"/>
          </w:tcPr>
          <w:p w14:paraId="25B623B5"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C32FA8E" w14:textId="77777777" w:rsidTr="00BB2F9E">
        <w:tc>
          <w:tcPr>
            <w:tcW w:w="6575" w:type="dxa"/>
          </w:tcPr>
          <w:p w14:paraId="15AEA8F7" w14:textId="77777777" w:rsidR="009009A2" w:rsidRPr="009009A2" w:rsidRDefault="009009A2" w:rsidP="009009A2">
            <w:pPr>
              <w:rPr>
                <w:rFonts w:cstheme="minorHAnsi"/>
                <w:sz w:val="20"/>
                <w:szCs w:val="20"/>
              </w:rPr>
            </w:pPr>
            <w:r w:rsidRPr="009009A2">
              <w:rPr>
                <w:rFonts w:cstheme="minorHAnsi"/>
                <w:sz w:val="20"/>
                <w:szCs w:val="20"/>
              </w:rPr>
              <w:t>Survey - Public Patient Involvement within Palliative Care and Primary Care,</w:t>
            </w:r>
          </w:p>
          <w:p w14:paraId="6894D755"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reflective evaluation (3/18) and accompanying documents regarding questionnaire and aims</w:t>
            </w:r>
          </w:p>
        </w:tc>
        <w:tc>
          <w:tcPr>
            <w:tcW w:w="1358" w:type="dxa"/>
          </w:tcPr>
          <w:p w14:paraId="3115BC49"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Joe</w:t>
            </w:r>
            <w:r w:rsidRPr="009009A2">
              <w:rPr>
                <w:rFonts w:cstheme="minorHAnsi"/>
                <w:sz w:val="20"/>
                <w:szCs w:val="20"/>
              </w:rPr>
              <w:t xml:space="preserve"> (2/12/19)</w:t>
            </w:r>
          </w:p>
          <w:p w14:paraId="29E4FF48" w14:textId="77777777" w:rsidR="009009A2" w:rsidRPr="009009A2" w:rsidRDefault="009009A2" w:rsidP="009009A2">
            <w:pPr>
              <w:rPr>
                <w:rFonts w:cstheme="minorHAnsi"/>
                <w:sz w:val="20"/>
                <w:szCs w:val="20"/>
              </w:rPr>
            </w:pPr>
            <w:r w:rsidRPr="009009A2">
              <w:rPr>
                <w:rFonts w:cstheme="minorHAnsi"/>
                <w:sz w:val="20"/>
                <w:szCs w:val="20"/>
              </w:rPr>
              <w:t xml:space="preserve">and </w:t>
            </w:r>
            <w:r w:rsidRPr="00763BD5">
              <w:rPr>
                <w:rFonts w:cstheme="minorHAnsi"/>
                <w:sz w:val="20"/>
                <w:szCs w:val="20"/>
                <w:highlight w:val="black"/>
              </w:rPr>
              <w:t>Helen</w:t>
            </w:r>
            <w:r w:rsidRPr="009009A2">
              <w:rPr>
                <w:rFonts w:cstheme="minorHAnsi"/>
                <w:sz w:val="20"/>
                <w:szCs w:val="20"/>
              </w:rPr>
              <w:t xml:space="preserve"> (6/4/21)</w:t>
            </w:r>
          </w:p>
        </w:tc>
        <w:tc>
          <w:tcPr>
            <w:tcW w:w="4370" w:type="dxa"/>
          </w:tcPr>
          <w:p w14:paraId="512240ED" w14:textId="77777777" w:rsidR="009009A2" w:rsidRPr="009009A2" w:rsidRDefault="009009A2" w:rsidP="009009A2">
            <w:pPr>
              <w:rPr>
                <w:rFonts w:cstheme="minorHAnsi"/>
                <w:sz w:val="20"/>
                <w:szCs w:val="20"/>
              </w:rPr>
            </w:pPr>
            <w:r w:rsidRPr="009009A2">
              <w:rPr>
                <w:rFonts w:cstheme="minorHAnsi"/>
                <w:sz w:val="20"/>
                <w:szCs w:val="20"/>
              </w:rPr>
              <w:t>Self-reflection/mapping exercise, used to inform involvement strategy, therefore highly significant.</w:t>
            </w:r>
          </w:p>
          <w:p w14:paraId="2A21A0C9"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67220CF1"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20577629"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65CB8FE"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257" w:type="dxa"/>
          </w:tcPr>
          <w:p w14:paraId="3E31C7A8" w14:textId="77777777" w:rsidR="009009A2" w:rsidRPr="009009A2" w:rsidRDefault="009009A2" w:rsidP="009009A2">
            <w:pPr>
              <w:rPr>
                <w:rFonts w:cstheme="minorHAnsi"/>
                <w:sz w:val="20"/>
                <w:szCs w:val="20"/>
              </w:rPr>
            </w:pPr>
            <w:r w:rsidRPr="009009A2">
              <w:rPr>
                <w:rFonts w:cstheme="minorHAnsi"/>
                <w:sz w:val="20"/>
                <w:szCs w:val="20"/>
              </w:rPr>
              <w:t>Made inferences regarding development of involvement role/organisational infrastructure.</w:t>
            </w:r>
          </w:p>
          <w:p w14:paraId="16C55AA4"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57337004" w14:textId="77777777" w:rsidTr="00BB2F9E">
        <w:tc>
          <w:tcPr>
            <w:tcW w:w="6575" w:type="dxa"/>
          </w:tcPr>
          <w:p w14:paraId="3AC2DD2C"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Meeting schedules: 2019, 2020</w:t>
            </w:r>
          </w:p>
        </w:tc>
        <w:tc>
          <w:tcPr>
            <w:tcW w:w="1358" w:type="dxa"/>
          </w:tcPr>
          <w:p w14:paraId="60ABB4AD"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6/4/21)</w:t>
            </w:r>
          </w:p>
        </w:tc>
        <w:tc>
          <w:tcPr>
            <w:tcW w:w="4370" w:type="dxa"/>
          </w:tcPr>
          <w:p w14:paraId="363F4CEE" w14:textId="77777777" w:rsidR="009009A2" w:rsidRPr="009009A2" w:rsidRDefault="009009A2" w:rsidP="009009A2">
            <w:pPr>
              <w:rPr>
                <w:rFonts w:cstheme="minorHAnsi"/>
                <w:sz w:val="20"/>
                <w:szCs w:val="20"/>
              </w:rPr>
            </w:pPr>
            <w:r w:rsidRPr="009009A2">
              <w:rPr>
                <w:rFonts w:cstheme="minorHAnsi"/>
                <w:sz w:val="20"/>
                <w:szCs w:val="20"/>
              </w:rPr>
              <w:t>Provided information on membership and meetings.</w:t>
            </w:r>
          </w:p>
          <w:p w14:paraId="35771882"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34F40918"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tc>
        <w:tc>
          <w:tcPr>
            <w:tcW w:w="2257" w:type="dxa"/>
          </w:tcPr>
          <w:p w14:paraId="110DBDB5" w14:textId="77777777" w:rsidR="009009A2" w:rsidRPr="009009A2" w:rsidRDefault="009009A2" w:rsidP="009009A2">
            <w:pPr>
              <w:rPr>
                <w:rFonts w:cstheme="minorHAnsi"/>
                <w:sz w:val="20"/>
                <w:szCs w:val="20"/>
              </w:rPr>
            </w:pPr>
            <w:r w:rsidRPr="009009A2">
              <w:rPr>
                <w:rFonts w:cstheme="minorHAnsi"/>
                <w:sz w:val="20"/>
                <w:szCs w:val="20"/>
              </w:rPr>
              <w:t>Informed interview participants: consider interviewing highlighted people.</w:t>
            </w:r>
          </w:p>
        </w:tc>
      </w:tr>
      <w:tr w:rsidR="009009A2" w:rsidRPr="009009A2" w14:paraId="6E9BE536" w14:textId="77777777" w:rsidTr="00BB2F9E">
        <w:tc>
          <w:tcPr>
            <w:tcW w:w="6575" w:type="dxa"/>
          </w:tcPr>
          <w:p w14:paraId="6B5D2A2F"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lastRenderedPageBreak/>
              <w:t>Agendas, notes and actions, relevant accompanying documents for following meetings:</w:t>
            </w:r>
          </w:p>
          <w:p w14:paraId="70283A04"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19/4/18, 13/5/18</w:t>
            </w:r>
          </w:p>
          <w:p w14:paraId="5246AFDA"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30/1/19, 27/3/19, 19/5/19, 14/8/19, 2/10/19, 4/12/19</w:t>
            </w:r>
          </w:p>
          <w:p w14:paraId="7CD51688"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29/4/20, 29/10/20, 9/12/20</w:t>
            </w:r>
          </w:p>
          <w:p w14:paraId="15CE6588"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18/2/21, 22/4/21</w:t>
            </w:r>
          </w:p>
          <w:p w14:paraId="2A19CB47"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19/5/22</w:t>
            </w:r>
          </w:p>
        </w:tc>
        <w:tc>
          <w:tcPr>
            <w:tcW w:w="1358" w:type="dxa"/>
          </w:tcPr>
          <w:p w14:paraId="3A983776"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6/4/21, 7/5/21, 11/5/22, 12/5/22)</w:t>
            </w:r>
          </w:p>
        </w:tc>
        <w:tc>
          <w:tcPr>
            <w:tcW w:w="4370" w:type="dxa"/>
          </w:tcPr>
          <w:p w14:paraId="7C948D72" w14:textId="77777777" w:rsidR="009009A2" w:rsidRPr="009009A2" w:rsidRDefault="009009A2" w:rsidP="009009A2">
            <w:pPr>
              <w:rPr>
                <w:rFonts w:cstheme="minorHAnsi"/>
                <w:sz w:val="20"/>
                <w:szCs w:val="20"/>
              </w:rPr>
            </w:pPr>
            <w:r w:rsidRPr="009009A2">
              <w:rPr>
                <w:rFonts w:cstheme="minorHAnsi"/>
                <w:sz w:val="20"/>
                <w:szCs w:val="20"/>
              </w:rPr>
              <w:t>Shows development of involvement within WPCRC since 2018. Discusses numerous issues including: generic v specific group, training for all, survey results, importance of communication and relationships, resources, feedback, development of business case for funding of involvement work, website, recruitment, arrangements for Co-ordinator post, diversity, payment, Involve standards self-assessment.</w:t>
            </w:r>
          </w:p>
          <w:p w14:paraId="6A03379C"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18795CC7"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02E8F080"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3D5F0670"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186C96A"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2AE9A001"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5FAC1E8E"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691D0AE8"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1A385C39"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7F36A66F" w14:textId="77777777" w:rsidR="009009A2" w:rsidRPr="009009A2" w:rsidRDefault="009009A2" w:rsidP="009009A2">
            <w:pPr>
              <w:rPr>
                <w:rFonts w:cstheme="minorHAnsi"/>
                <w:sz w:val="20"/>
                <w:szCs w:val="20"/>
              </w:rPr>
            </w:pPr>
            <w:r w:rsidRPr="009009A2">
              <w:rPr>
                <w:rFonts w:cstheme="minorHAnsi"/>
                <w:sz w:val="20"/>
                <w:szCs w:val="20"/>
              </w:rPr>
              <w:t>Corroborated evidence regarding involvement strategy, diversity, governance, impact.</w:t>
            </w:r>
          </w:p>
        </w:tc>
      </w:tr>
      <w:tr w:rsidR="009009A2" w:rsidRPr="009009A2" w14:paraId="4860095B" w14:textId="77777777" w:rsidTr="00BB2F9E">
        <w:tc>
          <w:tcPr>
            <w:tcW w:w="6575" w:type="dxa"/>
            <w:shd w:val="clear" w:color="auto" w:fill="BDD6EE" w:themeFill="accent5" w:themeFillTint="66"/>
          </w:tcPr>
          <w:p w14:paraId="6DB5303E"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Patient and Public Involvement Co-ordinator role:</w:t>
            </w:r>
          </w:p>
        </w:tc>
        <w:tc>
          <w:tcPr>
            <w:tcW w:w="1358" w:type="dxa"/>
            <w:shd w:val="clear" w:color="auto" w:fill="BDD6EE" w:themeFill="accent5" w:themeFillTint="66"/>
          </w:tcPr>
          <w:p w14:paraId="5B089C74"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7466F790"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2D343EF5" w14:textId="77777777" w:rsidR="009009A2" w:rsidRPr="009009A2" w:rsidRDefault="009009A2" w:rsidP="009009A2">
            <w:pPr>
              <w:rPr>
                <w:rFonts w:cstheme="minorHAnsi"/>
                <w:sz w:val="20"/>
                <w:szCs w:val="20"/>
              </w:rPr>
            </w:pPr>
          </w:p>
        </w:tc>
      </w:tr>
      <w:tr w:rsidR="009009A2" w:rsidRPr="009009A2" w14:paraId="793E22AF" w14:textId="77777777" w:rsidTr="00BB2F9E">
        <w:tc>
          <w:tcPr>
            <w:tcW w:w="6575" w:type="dxa"/>
          </w:tcPr>
          <w:p w14:paraId="2753C56C" w14:textId="77777777" w:rsidR="009009A2" w:rsidRPr="009009A2" w:rsidRDefault="009009A2" w:rsidP="009009A2">
            <w:pPr>
              <w:rPr>
                <w:rFonts w:cstheme="minorHAnsi"/>
                <w:sz w:val="20"/>
                <w:szCs w:val="20"/>
              </w:rPr>
            </w:pPr>
            <w:r w:rsidRPr="009009A2">
              <w:rPr>
                <w:rFonts w:cstheme="minorHAnsi"/>
                <w:sz w:val="20"/>
                <w:szCs w:val="20"/>
                <w:highlight w:val="black"/>
              </w:rPr>
              <w:t>Helen Roberts</w:t>
            </w:r>
            <w:r w:rsidRPr="009009A2">
              <w:rPr>
                <w:rFonts w:cstheme="minorHAnsi"/>
                <w:sz w:val="20"/>
                <w:szCs w:val="20"/>
              </w:rPr>
              <w:t xml:space="preserve"> profile webpage (</w:t>
            </w:r>
            <w:hyperlink r:id="rId223" w:history="1">
              <w:r w:rsidRPr="009009A2">
                <w:rPr>
                  <w:rFonts w:cstheme="minorHAnsi"/>
                  <w:color w:val="0563C1" w:themeColor="hyperlink"/>
                  <w:sz w:val="20"/>
                  <w:szCs w:val="20"/>
                  <w:u w:val="single"/>
                </w:rPr>
                <w:t>https://www.hyms.ac.uk/about/people/</w:t>
              </w:r>
              <w:r w:rsidRPr="009009A2">
                <w:rPr>
                  <w:rFonts w:cstheme="minorHAnsi"/>
                  <w:sz w:val="20"/>
                  <w:szCs w:val="20"/>
                  <w:highlight w:val="black"/>
                  <w:u w:val="single"/>
                </w:rPr>
                <w:t>Helen-Roberts</w:t>
              </w:r>
            </w:hyperlink>
            <w:r w:rsidRPr="009009A2">
              <w:rPr>
                <w:rFonts w:cstheme="minorHAnsi"/>
                <w:sz w:val="20"/>
                <w:szCs w:val="20"/>
              </w:rPr>
              <w:t>)</w:t>
            </w:r>
          </w:p>
          <w:p w14:paraId="53C98026" w14:textId="77777777" w:rsidR="009009A2" w:rsidRPr="009009A2" w:rsidRDefault="009009A2" w:rsidP="009009A2">
            <w:pPr>
              <w:rPr>
                <w:rFonts w:cstheme="minorHAnsi"/>
                <w:b/>
                <w:bCs/>
                <w:sz w:val="20"/>
                <w:szCs w:val="20"/>
              </w:rPr>
            </w:pPr>
          </w:p>
        </w:tc>
        <w:tc>
          <w:tcPr>
            <w:tcW w:w="1358" w:type="dxa"/>
          </w:tcPr>
          <w:p w14:paraId="74460951" w14:textId="77777777" w:rsidR="009009A2" w:rsidRPr="009009A2" w:rsidRDefault="009009A2" w:rsidP="009009A2">
            <w:pPr>
              <w:rPr>
                <w:rFonts w:cstheme="minorHAnsi"/>
                <w:sz w:val="20"/>
                <w:szCs w:val="20"/>
              </w:rPr>
            </w:pPr>
            <w:r w:rsidRPr="009009A2">
              <w:rPr>
                <w:rFonts w:cstheme="minorHAnsi"/>
                <w:sz w:val="20"/>
                <w:szCs w:val="20"/>
              </w:rPr>
              <w:t>Website search (1/3/21)</w:t>
            </w:r>
          </w:p>
        </w:tc>
        <w:tc>
          <w:tcPr>
            <w:tcW w:w="4370" w:type="dxa"/>
          </w:tcPr>
          <w:p w14:paraId="3DE06E9F" w14:textId="77777777" w:rsidR="009009A2" w:rsidRPr="009009A2" w:rsidRDefault="009009A2" w:rsidP="009009A2">
            <w:pPr>
              <w:rPr>
                <w:rFonts w:cstheme="minorHAnsi"/>
                <w:sz w:val="20"/>
                <w:szCs w:val="20"/>
              </w:rPr>
            </w:pPr>
            <w:r w:rsidRPr="009009A2">
              <w:rPr>
                <w:rFonts w:cstheme="minorHAnsi"/>
                <w:sz w:val="20"/>
                <w:szCs w:val="20"/>
              </w:rPr>
              <w:t>Information on the role of Co-ordinator.</w:t>
            </w:r>
          </w:p>
          <w:p w14:paraId="6600AFE3" w14:textId="77777777" w:rsidR="009009A2" w:rsidRPr="009009A2" w:rsidRDefault="009009A2" w:rsidP="009009A2">
            <w:pPr>
              <w:rPr>
                <w:rFonts w:cstheme="minorHAnsi"/>
                <w:sz w:val="20"/>
                <w:szCs w:val="20"/>
              </w:rPr>
            </w:pPr>
            <w:r w:rsidRPr="009009A2">
              <w:rPr>
                <w:rFonts w:cstheme="minorHAnsi"/>
                <w:sz w:val="20"/>
                <w:szCs w:val="20"/>
              </w:rPr>
              <w:t>No links to the profile page from anywhere?</w:t>
            </w:r>
          </w:p>
          <w:p w14:paraId="43688768"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C1F88DC"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00D21EDE"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257" w:type="dxa"/>
          </w:tcPr>
          <w:p w14:paraId="17F6CDF1" w14:textId="77777777" w:rsidR="009009A2" w:rsidRPr="009009A2" w:rsidRDefault="009009A2" w:rsidP="009009A2">
            <w:pPr>
              <w:rPr>
                <w:rFonts w:cstheme="minorHAnsi"/>
                <w:sz w:val="20"/>
                <w:szCs w:val="20"/>
              </w:rPr>
            </w:pPr>
            <w:r w:rsidRPr="009009A2">
              <w:rPr>
                <w:rFonts w:cstheme="minorHAnsi"/>
                <w:sz w:val="20"/>
                <w:szCs w:val="20"/>
              </w:rPr>
              <w:t>Made inferences regarding commitment to involvement.</w:t>
            </w:r>
          </w:p>
          <w:p w14:paraId="72475F3B"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371D471E" w14:textId="77777777" w:rsidR="009009A2" w:rsidRPr="009009A2" w:rsidRDefault="009009A2" w:rsidP="009009A2">
            <w:pPr>
              <w:rPr>
                <w:rFonts w:cstheme="minorHAnsi"/>
                <w:sz w:val="20"/>
                <w:szCs w:val="20"/>
              </w:rPr>
            </w:pPr>
            <w:r w:rsidRPr="009009A2">
              <w:rPr>
                <w:rFonts w:cstheme="minorHAnsi"/>
                <w:sz w:val="20"/>
                <w:szCs w:val="20"/>
              </w:rPr>
              <w:t>Informed additional evidence: obtained JD/PS etc.</w:t>
            </w:r>
          </w:p>
        </w:tc>
      </w:tr>
      <w:tr w:rsidR="009009A2" w:rsidRPr="009009A2" w14:paraId="299EE690" w14:textId="77777777" w:rsidTr="00BB2F9E">
        <w:tc>
          <w:tcPr>
            <w:tcW w:w="6575" w:type="dxa"/>
          </w:tcPr>
          <w:p w14:paraId="5FC59D24"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PPI Co-ordinator Job description</w:t>
            </w:r>
          </w:p>
          <w:p w14:paraId="3B2A5ACD"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PPI Co-ordinator, one page guide for researchers</w:t>
            </w:r>
          </w:p>
          <w:p w14:paraId="62EA3373"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Involve Hull, one page guide</w:t>
            </w:r>
          </w:p>
          <w:p w14:paraId="4DC4BFD5"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Inspire Hull award, 2023 for </w:t>
            </w:r>
            <w:r w:rsidRPr="009009A2">
              <w:rPr>
                <w:rFonts w:ascii="Calibri" w:hAnsi="Calibri" w:cs="Calibri"/>
                <w:noProof/>
                <w:sz w:val="20"/>
                <w:szCs w:val="20"/>
                <w:lang w:val="en-US"/>
              </w:rPr>
              <w:t>Social Justice and Inclusion in Practice</w:t>
            </w:r>
          </w:p>
        </w:tc>
        <w:tc>
          <w:tcPr>
            <w:tcW w:w="1358" w:type="dxa"/>
          </w:tcPr>
          <w:p w14:paraId="10002E4A"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6/4/21, 2/5/23)</w:t>
            </w:r>
          </w:p>
        </w:tc>
        <w:tc>
          <w:tcPr>
            <w:tcW w:w="4370" w:type="dxa"/>
          </w:tcPr>
          <w:p w14:paraId="71FC938A" w14:textId="77777777" w:rsidR="009009A2" w:rsidRPr="009009A2" w:rsidRDefault="009009A2" w:rsidP="009009A2">
            <w:pPr>
              <w:rPr>
                <w:rFonts w:cstheme="minorHAnsi"/>
                <w:sz w:val="20"/>
                <w:szCs w:val="20"/>
              </w:rPr>
            </w:pPr>
            <w:r w:rsidRPr="009009A2">
              <w:rPr>
                <w:rFonts w:cstheme="minorHAnsi"/>
                <w:sz w:val="20"/>
                <w:szCs w:val="20"/>
              </w:rPr>
              <w:t>Job description shows understanding and awareness of involvement issues, although based on cancer (funded by Yorkshire Cancer Research).</w:t>
            </w:r>
          </w:p>
          <w:p w14:paraId="01B4F9FE" w14:textId="77777777" w:rsidR="009009A2" w:rsidRPr="009009A2" w:rsidRDefault="009009A2" w:rsidP="009009A2">
            <w:pPr>
              <w:rPr>
                <w:rFonts w:cstheme="minorHAnsi"/>
                <w:sz w:val="20"/>
                <w:szCs w:val="20"/>
              </w:rPr>
            </w:pPr>
            <w:r w:rsidRPr="009009A2">
              <w:rPr>
                <w:rFonts w:cstheme="minorHAnsi"/>
                <w:sz w:val="20"/>
                <w:szCs w:val="20"/>
              </w:rPr>
              <w:t>Inspire Hull award shows commitment to social justice and inclusivity.</w:t>
            </w:r>
          </w:p>
          <w:p w14:paraId="16E72545"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3C8D910D"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E02670F"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5D385AED"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60523F1"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E40B955"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3412B11F"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4C21B16D" w14:textId="77777777" w:rsidR="009009A2" w:rsidRPr="009009A2" w:rsidRDefault="009009A2" w:rsidP="009009A2">
            <w:pPr>
              <w:rPr>
                <w:rFonts w:cstheme="minorHAnsi"/>
                <w:sz w:val="20"/>
                <w:szCs w:val="20"/>
              </w:rPr>
            </w:pPr>
            <w:r w:rsidRPr="009009A2">
              <w:rPr>
                <w:rFonts w:cstheme="minorHAnsi"/>
                <w:b/>
                <w:bCs/>
                <w:sz w:val="20"/>
                <w:szCs w:val="20"/>
              </w:rPr>
              <w:lastRenderedPageBreak/>
              <w:t>Emotions and impact</w:t>
            </w:r>
          </w:p>
        </w:tc>
        <w:tc>
          <w:tcPr>
            <w:tcW w:w="2257" w:type="dxa"/>
          </w:tcPr>
          <w:p w14:paraId="43A08128"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p w14:paraId="7F87BE35" w14:textId="77777777" w:rsidR="009009A2" w:rsidRPr="009009A2" w:rsidRDefault="009009A2" w:rsidP="009009A2">
            <w:pPr>
              <w:rPr>
                <w:rFonts w:cstheme="minorHAnsi"/>
                <w:sz w:val="20"/>
                <w:szCs w:val="20"/>
              </w:rPr>
            </w:pPr>
            <w:r w:rsidRPr="009009A2">
              <w:rPr>
                <w:rFonts w:cstheme="minorHAnsi"/>
                <w:sz w:val="20"/>
                <w:szCs w:val="20"/>
              </w:rPr>
              <w:t>Corroborated evidence on role.</w:t>
            </w:r>
          </w:p>
          <w:p w14:paraId="1598FFED" w14:textId="77777777" w:rsidR="009009A2" w:rsidRPr="009009A2" w:rsidRDefault="009009A2" w:rsidP="009009A2">
            <w:pPr>
              <w:rPr>
                <w:rFonts w:cstheme="minorHAnsi"/>
                <w:sz w:val="20"/>
                <w:szCs w:val="20"/>
              </w:rPr>
            </w:pPr>
          </w:p>
        </w:tc>
      </w:tr>
      <w:tr w:rsidR="009009A2" w:rsidRPr="009009A2" w14:paraId="30C41420" w14:textId="77777777" w:rsidTr="00BB2F9E">
        <w:tc>
          <w:tcPr>
            <w:tcW w:w="6575" w:type="dxa"/>
            <w:shd w:val="clear" w:color="auto" w:fill="BDD6EE" w:themeFill="accent5" w:themeFillTint="66"/>
          </w:tcPr>
          <w:p w14:paraId="4FFFF662"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Involve Hull development:</w:t>
            </w:r>
          </w:p>
        </w:tc>
        <w:tc>
          <w:tcPr>
            <w:tcW w:w="1358" w:type="dxa"/>
            <w:shd w:val="clear" w:color="auto" w:fill="BDD6EE" w:themeFill="accent5" w:themeFillTint="66"/>
          </w:tcPr>
          <w:p w14:paraId="299BDFCD"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5BE578EA"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0D5C80C1" w14:textId="77777777" w:rsidR="009009A2" w:rsidRPr="009009A2" w:rsidRDefault="009009A2" w:rsidP="009009A2">
            <w:pPr>
              <w:rPr>
                <w:rFonts w:cstheme="minorHAnsi"/>
                <w:sz w:val="20"/>
                <w:szCs w:val="20"/>
              </w:rPr>
            </w:pPr>
          </w:p>
        </w:tc>
      </w:tr>
      <w:tr w:rsidR="009009A2" w:rsidRPr="009009A2" w14:paraId="6A5709B9" w14:textId="77777777" w:rsidTr="00BB2F9E">
        <w:tc>
          <w:tcPr>
            <w:tcW w:w="6575" w:type="dxa"/>
          </w:tcPr>
          <w:p w14:paraId="6D44E950" w14:textId="77777777" w:rsidR="009009A2" w:rsidRPr="009009A2" w:rsidRDefault="009009A2" w:rsidP="009009A2">
            <w:pPr>
              <w:rPr>
                <w:rFonts w:cstheme="minorHAnsi"/>
                <w:sz w:val="20"/>
                <w:szCs w:val="20"/>
              </w:rPr>
            </w:pPr>
            <w:r w:rsidRPr="009009A2">
              <w:rPr>
                <w:rFonts w:cstheme="minorHAnsi"/>
                <w:sz w:val="20"/>
                <w:szCs w:val="20"/>
              </w:rPr>
              <w:t>Involve Hull, Involvement Network planning session – first meeting (11/11/19)</w:t>
            </w:r>
          </w:p>
          <w:p w14:paraId="07B78C2A" w14:textId="77777777" w:rsidR="009009A2" w:rsidRPr="009009A2" w:rsidRDefault="009009A2" w:rsidP="009009A2">
            <w:pPr>
              <w:rPr>
                <w:rFonts w:cstheme="minorHAnsi"/>
                <w:sz w:val="20"/>
                <w:szCs w:val="20"/>
              </w:rPr>
            </w:pPr>
            <w:r w:rsidRPr="009009A2">
              <w:rPr>
                <w:rFonts w:cstheme="minorHAnsi"/>
                <w:sz w:val="20"/>
                <w:szCs w:val="20"/>
              </w:rPr>
              <w:t>(Programme, Vision statement, National Standards, Ideas for naming the network, Who are we trying to reach, Straplines for publicity materials, Privacy notices for expression of interest and joining surveys, involvement activities and roles)</w:t>
            </w:r>
          </w:p>
        </w:tc>
        <w:tc>
          <w:tcPr>
            <w:tcW w:w="1358" w:type="dxa"/>
          </w:tcPr>
          <w:p w14:paraId="2788E287"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49672285" w14:textId="77777777" w:rsidR="009009A2" w:rsidRPr="009009A2" w:rsidRDefault="009009A2" w:rsidP="009009A2">
            <w:pPr>
              <w:rPr>
                <w:rFonts w:cstheme="minorHAnsi"/>
                <w:sz w:val="20"/>
                <w:szCs w:val="20"/>
              </w:rPr>
            </w:pPr>
            <w:r w:rsidRPr="009009A2">
              <w:rPr>
                <w:rFonts w:cstheme="minorHAnsi"/>
                <w:sz w:val="20"/>
                <w:szCs w:val="20"/>
              </w:rPr>
              <w:t>Shows breadth of involvement related issues covered.</w:t>
            </w:r>
          </w:p>
          <w:p w14:paraId="14A41B1D" w14:textId="77777777" w:rsidR="009009A2" w:rsidRPr="009009A2" w:rsidRDefault="009009A2" w:rsidP="009009A2">
            <w:pPr>
              <w:rPr>
                <w:rFonts w:cstheme="minorHAnsi"/>
                <w:sz w:val="20"/>
                <w:szCs w:val="20"/>
              </w:rPr>
            </w:pPr>
            <w:r w:rsidRPr="009009A2">
              <w:rPr>
                <w:rFonts w:cstheme="minorHAnsi"/>
                <w:sz w:val="20"/>
                <w:szCs w:val="20"/>
              </w:rPr>
              <w:t>Shows commitment to collaborative working with involvement partners from the outset.</w:t>
            </w:r>
          </w:p>
          <w:p w14:paraId="76B0F65B"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7DE8048E"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4903B365" w14:textId="77777777" w:rsidR="009009A2" w:rsidRPr="009009A2" w:rsidRDefault="009009A2" w:rsidP="009009A2">
            <w:pPr>
              <w:rPr>
                <w:rFonts w:cstheme="minorHAnsi"/>
                <w:sz w:val="20"/>
                <w:szCs w:val="20"/>
              </w:rPr>
            </w:pPr>
            <w:r w:rsidRPr="009009A2">
              <w:rPr>
                <w:rFonts w:cstheme="minorHAnsi"/>
                <w:b/>
                <w:bCs/>
                <w:sz w:val="20"/>
                <w:szCs w:val="20"/>
              </w:rPr>
              <w:t>Relationships and communication</w:t>
            </w:r>
          </w:p>
        </w:tc>
        <w:tc>
          <w:tcPr>
            <w:tcW w:w="2257" w:type="dxa"/>
          </w:tcPr>
          <w:p w14:paraId="2E06149E" w14:textId="77777777" w:rsidR="009009A2" w:rsidRPr="009009A2" w:rsidRDefault="009009A2" w:rsidP="009009A2">
            <w:pPr>
              <w:rPr>
                <w:rFonts w:cstheme="minorHAnsi"/>
                <w:sz w:val="20"/>
                <w:szCs w:val="20"/>
              </w:rPr>
            </w:pPr>
            <w:r w:rsidRPr="009009A2">
              <w:rPr>
                <w:rFonts w:cstheme="minorHAnsi"/>
                <w:sz w:val="20"/>
                <w:szCs w:val="20"/>
              </w:rPr>
              <w:t>Informed interview participants: Interview at least one participant of sessions.</w:t>
            </w:r>
          </w:p>
          <w:p w14:paraId="3A51AC9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68A17BBF" w14:textId="77777777" w:rsidTr="00BB2F9E">
        <w:tc>
          <w:tcPr>
            <w:tcW w:w="6575" w:type="dxa"/>
          </w:tcPr>
          <w:p w14:paraId="281CFB7D" w14:textId="77777777" w:rsidR="009009A2" w:rsidRPr="009009A2" w:rsidRDefault="009009A2" w:rsidP="009009A2">
            <w:pPr>
              <w:rPr>
                <w:rFonts w:cstheme="minorHAnsi"/>
                <w:sz w:val="20"/>
                <w:szCs w:val="20"/>
              </w:rPr>
            </w:pPr>
            <w:r w:rsidRPr="009009A2">
              <w:rPr>
                <w:rFonts w:cstheme="minorHAnsi"/>
                <w:sz w:val="20"/>
                <w:szCs w:val="20"/>
              </w:rPr>
              <w:t>Involve Hull, Involvement Network planning session  - second meeting (16/12/19)</w:t>
            </w:r>
          </w:p>
          <w:p w14:paraId="7AE8B8DB" w14:textId="77777777" w:rsidR="009009A2" w:rsidRPr="009009A2" w:rsidRDefault="009009A2" w:rsidP="009009A2">
            <w:pPr>
              <w:rPr>
                <w:rFonts w:cstheme="minorHAnsi"/>
                <w:sz w:val="20"/>
                <w:szCs w:val="20"/>
              </w:rPr>
            </w:pPr>
            <w:r w:rsidRPr="009009A2">
              <w:rPr>
                <w:rFonts w:cstheme="minorHAnsi"/>
                <w:sz w:val="20"/>
                <w:szCs w:val="20"/>
              </w:rPr>
              <w:t>(Programme, Feedback summary, Overview of research, Vision statement, Examples of use of name, Poster/pull up banner/leaflet/postcard templates)</w:t>
            </w:r>
          </w:p>
          <w:p w14:paraId="4D08B094" w14:textId="77777777" w:rsidR="009009A2" w:rsidRPr="009009A2" w:rsidRDefault="009009A2" w:rsidP="009009A2">
            <w:pPr>
              <w:rPr>
                <w:rFonts w:cstheme="minorHAnsi"/>
                <w:sz w:val="20"/>
                <w:szCs w:val="20"/>
              </w:rPr>
            </w:pPr>
          </w:p>
        </w:tc>
        <w:tc>
          <w:tcPr>
            <w:tcW w:w="1358" w:type="dxa"/>
          </w:tcPr>
          <w:p w14:paraId="616B03E4"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618131C5" w14:textId="77777777" w:rsidR="009009A2" w:rsidRPr="009009A2" w:rsidRDefault="009009A2" w:rsidP="009009A2">
            <w:pPr>
              <w:rPr>
                <w:rFonts w:cstheme="minorHAnsi"/>
                <w:sz w:val="20"/>
                <w:szCs w:val="20"/>
              </w:rPr>
            </w:pPr>
            <w:r w:rsidRPr="009009A2">
              <w:rPr>
                <w:rFonts w:cstheme="minorHAnsi"/>
                <w:sz w:val="20"/>
                <w:szCs w:val="20"/>
              </w:rPr>
              <w:t>Shows breadth of involvement related issues covered and commitment to involvement in general.</w:t>
            </w:r>
          </w:p>
          <w:p w14:paraId="345F3AA5" w14:textId="77777777" w:rsidR="009009A2" w:rsidRPr="009009A2" w:rsidRDefault="009009A2" w:rsidP="009009A2">
            <w:pPr>
              <w:rPr>
                <w:rFonts w:cstheme="minorHAnsi"/>
                <w:sz w:val="20"/>
                <w:szCs w:val="20"/>
              </w:rPr>
            </w:pPr>
            <w:r w:rsidRPr="009009A2">
              <w:rPr>
                <w:rFonts w:cstheme="minorHAnsi"/>
                <w:sz w:val="20"/>
                <w:szCs w:val="20"/>
              </w:rPr>
              <w:t>Shows commitment to collaborative working with involvement partners from the outset.</w:t>
            </w:r>
          </w:p>
          <w:p w14:paraId="44598AE2"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A31C9C2"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2315E029" w14:textId="77777777" w:rsidR="009009A2" w:rsidRPr="009009A2" w:rsidRDefault="009009A2" w:rsidP="009009A2">
            <w:pPr>
              <w:rPr>
                <w:rFonts w:cstheme="minorHAnsi"/>
                <w:sz w:val="20"/>
                <w:szCs w:val="20"/>
              </w:rPr>
            </w:pPr>
            <w:r w:rsidRPr="009009A2">
              <w:rPr>
                <w:rFonts w:cstheme="minorHAnsi"/>
                <w:b/>
                <w:bCs/>
                <w:sz w:val="20"/>
                <w:szCs w:val="20"/>
              </w:rPr>
              <w:t>Relationships and communication</w:t>
            </w:r>
          </w:p>
        </w:tc>
        <w:tc>
          <w:tcPr>
            <w:tcW w:w="2257" w:type="dxa"/>
          </w:tcPr>
          <w:p w14:paraId="19453FB7" w14:textId="77777777" w:rsidR="009009A2" w:rsidRPr="009009A2" w:rsidRDefault="009009A2" w:rsidP="009009A2">
            <w:pPr>
              <w:rPr>
                <w:rFonts w:cstheme="minorHAnsi"/>
                <w:sz w:val="20"/>
                <w:szCs w:val="20"/>
              </w:rPr>
            </w:pPr>
            <w:r w:rsidRPr="009009A2">
              <w:rPr>
                <w:rFonts w:cstheme="minorHAnsi"/>
                <w:sz w:val="20"/>
                <w:szCs w:val="20"/>
              </w:rPr>
              <w:t>Informed interview participants: Interview at least one participant of sessions.</w:t>
            </w:r>
          </w:p>
          <w:p w14:paraId="10AA1983"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047B577F" w14:textId="77777777" w:rsidTr="00BB2F9E">
        <w:tc>
          <w:tcPr>
            <w:tcW w:w="6575" w:type="dxa"/>
          </w:tcPr>
          <w:p w14:paraId="16154154" w14:textId="77777777" w:rsidR="009009A2" w:rsidRPr="009009A2" w:rsidRDefault="009009A2" w:rsidP="009009A2">
            <w:pPr>
              <w:rPr>
                <w:rFonts w:cstheme="minorHAnsi"/>
                <w:sz w:val="20"/>
                <w:szCs w:val="20"/>
              </w:rPr>
            </w:pPr>
            <w:r w:rsidRPr="009009A2">
              <w:rPr>
                <w:rFonts w:cstheme="minorHAnsi"/>
                <w:sz w:val="20"/>
                <w:szCs w:val="20"/>
              </w:rPr>
              <w:t>Involve Hull, Involvement Network planning session – third meeting (21/2/20)</w:t>
            </w:r>
          </w:p>
          <w:p w14:paraId="4877FF6B" w14:textId="77777777" w:rsidR="009009A2" w:rsidRPr="009009A2" w:rsidRDefault="009009A2" w:rsidP="009009A2">
            <w:pPr>
              <w:rPr>
                <w:rFonts w:cstheme="minorHAnsi"/>
                <w:sz w:val="20"/>
                <w:szCs w:val="20"/>
              </w:rPr>
            </w:pPr>
            <w:r w:rsidRPr="009009A2">
              <w:rPr>
                <w:rFonts w:cstheme="minorHAnsi"/>
                <w:sz w:val="20"/>
                <w:szCs w:val="20"/>
              </w:rPr>
              <w:t xml:space="preserve">(Programme, Network update and circles, Activity sheets – publicity and engagement/joining process/welcome ideas cards, How to reach people, Joining the network, Feedback for </w:t>
            </w:r>
            <w:r w:rsidRPr="009009A2">
              <w:rPr>
                <w:rFonts w:cstheme="minorHAnsi"/>
                <w:sz w:val="20"/>
                <w:szCs w:val="20"/>
                <w:highlight w:val="black"/>
              </w:rPr>
              <w:t>Helen</w:t>
            </w:r>
            <w:r w:rsidRPr="009009A2">
              <w:rPr>
                <w:rFonts w:cstheme="minorHAnsi"/>
                <w:sz w:val="20"/>
                <w:szCs w:val="20"/>
              </w:rPr>
              <w:t>, Ideas about publicity and engagement/welcome induction and training)</w:t>
            </w:r>
          </w:p>
          <w:p w14:paraId="3E8E85C9" w14:textId="77777777" w:rsidR="009009A2" w:rsidRPr="009009A2" w:rsidRDefault="009009A2" w:rsidP="009009A2">
            <w:pPr>
              <w:rPr>
                <w:rFonts w:cstheme="minorHAnsi"/>
                <w:sz w:val="20"/>
                <w:szCs w:val="20"/>
              </w:rPr>
            </w:pPr>
          </w:p>
        </w:tc>
        <w:tc>
          <w:tcPr>
            <w:tcW w:w="1358" w:type="dxa"/>
          </w:tcPr>
          <w:p w14:paraId="7CAF48A8"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6B8350A9" w14:textId="77777777" w:rsidR="009009A2" w:rsidRPr="009009A2" w:rsidRDefault="009009A2" w:rsidP="009009A2">
            <w:pPr>
              <w:rPr>
                <w:rFonts w:cstheme="minorHAnsi"/>
                <w:sz w:val="20"/>
                <w:szCs w:val="20"/>
              </w:rPr>
            </w:pPr>
            <w:r w:rsidRPr="009009A2">
              <w:rPr>
                <w:rFonts w:cstheme="minorHAnsi"/>
                <w:sz w:val="20"/>
                <w:szCs w:val="20"/>
              </w:rPr>
              <w:t>Shows breadth of involvement related issues covered and commitment to involvement in general.</w:t>
            </w:r>
          </w:p>
          <w:p w14:paraId="27BA5882" w14:textId="77777777" w:rsidR="009009A2" w:rsidRPr="009009A2" w:rsidRDefault="009009A2" w:rsidP="009009A2">
            <w:pPr>
              <w:rPr>
                <w:rFonts w:cstheme="minorHAnsi"/>
                <w:sz w:val="20"/>
                <w:szCs w:val="20"/>
              </w:rPr>
            </w:pPr>
            <w:r w:rsidRPr="009009A2">
              <w:rPr>
                <w:rFonts w:cstheme="minorHAnsi"/>
                <w:sz w:val="20"/>
                <w:szCs w:val="20"/>
              </w:rPr>
              <w:t>Shows commitment to collaborative working with involvement partners from the outset.</w:t>
            </w:r>
          </w:p>
          <w:p w14:paraId="32E24978"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2E295D0F"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03E3C179"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381FB33"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257" w:type="dxa"/>
          </w:tcPr>
          <w:p w14:paraId="3C8EAEDE" w14:textId="77777777" w:rsidR="009009A2" w:rsidRPr="009009A2" w:rsidRDefault="009009A2" w:rsidP="009009A2">
            <w:pPr>
              <w:rPr>
                <w:rFonts w:cstheme="minorHAnsi"/>
                <w:sz w:val="20"/>
                <w:szCs w:val="20"/>
              </w:rPr>
            </w:pPr>
            <w:r w:rsidRPr="009009A2">
              <w:rPr>
                <w:rFonts w:cstheme="minorHAnsi"/>
                <w:sz w:val="20"/>
                <w:szCs w:val="20"/>
              </w:rPr>
              <w:t>Informed interview participants: Interview at least one participant of sessions.</w:t>
            </w:r>
          </w:p>
          <w:p w14:paraId="48D73E3C"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735DEA93" w14:textId="77777777" w:rsidTr="00BB2F9E">
        <w:tc>
          <w:tcPr>
            <w:tcW w:w="6575" w:type="dxa"/>
            <w:shd w:val="clear" w:color="auto" w:fill="BDD6EE" w:themeFill="accent5" w:themeFillTint="66"/>
          </w:tcPr>
          <w:p w14:paraId="0AD8527F" w14:textId="77777777" w:rsidR="009009A2" w:rsidRPr="009009A2" w:rsidRDefault="009009A2" w:rsidP="009009A2">
            <w:pPr>
              <w:rPr>
                <w:rFonts w:cstheme="minorHAnsi"/>
                <w:b/>
                <w:bCs/>
                <w:sz w:val="20"/>
                <w:szCs w:val="20"/>
              </w:rPr>
            </w:pPr>
            <w:r w:rsidRPr="009009A2">
              <w:rPr>
                <w:rFonts w:cstheme="minorHAnsi"/>
                <w:b/>
                <w:bCs/>
                <w:sz w:val="20"/>
                <w:szCs w:val="20"/>
              </w:rPr>
              <w:t>Involvement specific – Involve Hull induction and learning:</w:t>
            </w:r>
          </w:p>
        </w:tc>
        <w:tc>
          <w:tcPr>
            <w:tcW w:w="1358" w:type="dxa"/>
            <w:shd w:val="clear" w:color="auto" w:fill="BDD6EE" w:themeFill="accent5" w:themeFillTint="66"/>
          </w:tcPr>
          <w:p w14:paraId="27E17DD2"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10A4B729"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1A135984" w14:textId="77777777" w:rsidR="009009A2" w:rsidRPr="009009A2" w:rsidRDefault="009009A2" w:rsidP="009009A2">
            <w:pPr>
              <w:rPr>
                <w:rFonts w:cstheme="minorHAnsi"/>
                <w:sz w:val="20"/>
                <w:szCs w:val="20"/>
              </w:rPr>
            </w:pPr>
          </w:p>
        </w:tc>
      </w:tr>
      <w:tr w:rsidR="009009A2" w:rsidRPr="009009A2" w14:paraId="3B8F679E" w14:textId="77777777" w:rsidTr="00BB2F9E">
        <w:tc>
          <w:tcPr>
            <w:tcW w:w="6575" w:type="dxa"/>
          </w:tcPr>
          <w:p w14:paraId="74FD107F" w14:textId="77777777" w:rsidR="009009A2" w:rsidRPr="009009A2" w:rsidRDefault="009009A2" w:rsidP="001C5C34">
            <w:pPr>
              <w:numPr>
                <w:ilvl w:val="0"/>
                <w:numId w:val="21"/>
              </w:numPr>
              <w:ind w:left="317" w:hanging="284"/>
              <w:contextualSpacing/>
              <w:rPr>
                <w:rFonts w:cstheme="minorHAnsi"/>
                <w:sz w:val="20"/>
                <w:szCs w:val="20"/>
              </w:rPr>
            </w:pPr>
            <w:bookmarkStart w:id="492" w:name="_Hlk66694307"/>
            <w:r w:rsidRPr="009009A2">
              <w:rPr>
                <w:rFonts w:cstheme="minorHAnsi"/>
                <w:sz w:val="20"/>
                <w:szCs w:val="20"/>
              </w:rPr>
              <w:t>Welcome events (26/11/20, 16/3/22)</w:t>
            </w:r>
          </w:p>
          <w:p w14:paraId="2B6EC529" w14:textId="77777777" w:rsidR="009009A2" w:rsidRPr="009009A2" w:rsidRDefault="009009A2" w:rsidP="009009A2">
            <w:pPr>
              <w:ind w:left="33"/>
              <w:contextualSpacing/>
              <w:rPr>
                <w:rFonts w:cstheme="minorHAnsi"/>
                <w:sz w:val="20"/>
                <w:szCs w:val="20"/>
              </w:rPr>
            </w:pPr>
            <w:r w:rsidRPr="009009A2">
              <w:rPr>
                <w:rFonts w:cstheme="minorHAnsi"/>
                <w:sz w:val="20"/>
                <w:szCs w:val="20"/>
              </w:rPr>
              <w:t>(Agendas, Plans, Presentations)</w:t>
            </w:r>
          </w:p>
        </w:tc>
        <w:tc>
          <w:tcPr>
            <w:tcW w:w="1358" w:type="dxa"/>
          </w:tcPr>
          <w:p w14:paraId="538E7475"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 13/6/22), </w:t>
            </w:r>
          </w:p>
        </w:tc>
        <w:tc>
          <w:tcPr>
            <w:tcW w:w="4370" w:type="dxa"/>
          </w:tcPr>
          <w:p w14:paraId="1B16A00C" w14:textId="77777777" w:rsidR="009009A2" w:rsidRPr="009009A2" w:rsidRDefault="009009A2" w:rsidP="009009A2">
            <w:pPr>
              <w:rPr>
                <w:rFonts w:cstheme="minorHAnsi"/>
                <w:sz w:val="20"/>
                <w:szCs w:val="20"/>
              </w:rPr>
            </w:pPr>
            <w:r w:rsidRPr="009009A2">
              <w:rPr>
                <w:rFonts w:cstheme="minorHAnsi"/>
                <w:sz w:val="20"/>
                <w:szCs w:val="20"/>
              </w:rPr>
              <w:t xml:space="preserve">Talks/videos from involvement partner, researchers (at different levels) and </w:t>
            </w:r>
            <w:r w:rsidRPr="009009A2">
              <w:rPr>
                <w:rFonts w:cstheme="minorHAnsi"/>
                <w:sz w:val="20"/>
                <w:szCs w:val="20"/>
                <w:highlight w:val="black"/>
              </w:rPr>
              <w:t>Helen</w:t>
            </w:r>
            <w:r w:rsidRPr="009009A2">
              <w:rPr>
                <w:rFonts w:cstheme="minorHAnsi"/>
                <w:sz w:val="20"/>
                <w:szCs w:val="20"/>
              </w:rPr>
              <w:t>: shows collaborative working.</w:t>
            </w:r>
          </w:p>
          <w:p w14:paraId="4E06A348" w14:textId="77777777" w:rsidR="009009A2" w:rsidRPr="009009A2" w:rsidRDefault="009009A2" w:rsidP="009009A2">
            <w:pPr>
              <w:rPr>
                <w:rFonts w:cstheme="minorHAnsi"/>
                <w:sz w:val="20"/>
                <w:szCs w:val="20"/>
              </w:rPr>
            </w:pPr>
            <w:r w:rsidRPr="009009A2">
              <w:rPr>
                <w:rFonts w:cstheme="minorHAnsi"/>
                <w:sz w:val="20"/>
                <w:szCs w:val="20"/>
              </w:rPr>
              <w:t>Online software support offered in advance of meeting and other access issues addressed.</w:t>
            </w:r>
          </w:p>
          <w:p w14:paraId="6FB2E076" w14:textId="77777777" w:rsidR="009009A2" w:rsidRPr="009009A2" w:rsidRDefault="009009A2" w:rsidP="009009A2">
            <w:pPr>
              <w:rPr>
                <w:rFonts w:cstheme="minorHAnsi"/>
                <w:sz w:val="20"/>
                <w:szCs w:val="20"/>
              </w:rPr>
            </w:pPr>
            <w:r w:rsidRPr="009009A2">
              <w:rPr>
                <w:rFonts w:cstheme="minorHAnsi"/>
                <w:sz w:val="20"/>
                <w:szCs w:val="20"/>
                <w:highlight w:val="black"/>
              </w:rPr>
              <w:t>Helen’s</w:t>
            </w:r>
            <w:r w:rsidRPr="009009A2">
              <w:rPr>
                <w:rFonts w:cstheme="minorHAnsi"/>
                <w:sz w:val="20"/>
                <w:szCs w:val="20"/>
              </w:rPr>
              <w:t xml:space="preserve"> talk: sharing of information concerning involvement in research.</w:t>
            </w:r>
          </w:p>
          <w:p w14:paraId="3C5A10DE"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6645F42E"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24B57941"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0F985B5"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5F8B5B73" w14:textId="77777777" w:rsidR="009009A2" w:rsidRPr="009009A2" w:rsidRDefault="009009A2" w:rsidP="009009A2">
            <w:pPr>
              <w:rPr>
                <w:rFonts w:cstheme="minorHAnsi"/>
                <w:sz w:val="20"/>
                <w:szCs w:val="20"/>
              </w:rPr>
            </w:pPr>
            <w:r w:rsidRPr="009009A2">
              <w:rPr>
                <w:rFonts w:cstheme="minorHAnsi"/>
                <w:b/>
                <w:bCs/>
                <w:sz w:val="20"/>
                <w:szCs w:val="20"/>
              </w:rPr>
              <w:lastRenderedPageBreak/>
              <w:t>Training and support</w:t>
            </w:r>
          </w:p>
        </w:tc>
        <w:tc>
          <w:tcPr>
            <w:tcW w:w="2257" w:type="dxa"/>
          </w:tcPr>
          <w:p w14:paraId="00403DCC"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tc>
      </w:tr>
      <w:tr w:rsidR="009009A2" w:rsidRPr="009009A2" w14:paraId="628F64B5" w14:textId="77777777" w:rsidTr="00BB2F9E">
        <w:tc>
          <w:tcPr>
            <w:tcW w:w="6575" w:type="dxa"/>
          </w:tcPr>
          <w:p w14:paraId="0786EE32" w14:textId="77777777" w:rsidR="009009A2" w:rsidRPr="009009A2" w:rsidRDefault="009009A2" w:rsidP="001C5C34">
            <w:pPr>
              <w:numPr>
                <w:ilvl w:val="0"/>
                <w:numId w:val="21"/>
              </w:numPr>
              <w:ind w:left="317" w:hanging="284"/>
              <w:contextualSpacing/>
              <w:rPr>
                <w:rFonts w:cstheme="minorHAnsi"/>
                <w:sz w:val="20"/>
                <w:szCs w:val="20"/>
              </w:rPr>
            </w:pPr>
            <w:r w:rsidRPr="009009A2">
              <w:rPr>
                <w:rFonts w:cstheme="minorHAnsi"/>
                <w:sz w:val="20"/>
                <w:szCs w:val="20"/>
              </w:rPr>
              <w:t xml:space="preserve">Induction </w:t>
            </w:r>
          </w:p>
          <w:p w14:paraId="5E6CB533" w14:textId="77777777" w:rsidR="009009A2" w:rsidRPr="009009A2" w:rsidRDefault="009009A2" w:rsidP="009009A2">
            <w:pPr>
              <w:ind w:left="720" w:hanging="687"/>
              <w:contextualSpacing/>
              <w:rPr>
                <w:rFonts w:cstheme="minorHAnsi"/>
                <w:sz w:val="20"/>
                <w:szCs w:val="20"/>
              </w:rPr>
            </w:pPr>
            <w:r w:rsidRPr="009009A2">
              <w:rPr>
                <w:rFonts w:cstheme="minorHAnsi"/>
                <w:sz w:val="20"/>
                <w:szCs w:val="20"/>
              </w:rPr>
              <w:t>(Induction handbook)</w:t>
            </w:r>
          </w:p>
        </w:tc>
        <w:tc>
          <w:tcPr>
            <w:tcW w:w="1358" w:type="dxa"/>
          </w:tcPr>
          <w:p w14:paraId="0B7058D8"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700D1ED9" w14:textId="77777777" w:rsidR="009009A2" w:rsidRPr="009009A2" w:rsidRDefault="009009A2" w:rsidP="009009A2">
            <w:pPr>
              <w:rPr>
                <w:rFonts w:cstheme="minorHAnsi"/>
                <w:sz w:val="20"/>
                <w:szCs w:val="20"/>
              </w:rPr>
            </w:pPr>
            <w:r w:rsidRPr="009009A2">
              <w:rPr>
                <w:rFonts w:cstheme="minorHAnsi"/>
                <w:sz w:val="20"/>
                <w:szCs w:val="20"/>
              </w:rPr>
              <w:t>Comprehensive document, addresses many involvement issues.</w:t>
            </w:r>
          </w:p>
          <w:p w14:paraId="42655681"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44B46D74"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58D7C5C5" w14:textId="77777777" w:rsidR="009009A2" w:rsidRPr="009009A2" w:rsidRDefault="009009A2" w:rsidP="009009A2">
            <w:pPr>
              <w:rPr>
                <w:rFonts w:cstheme="minorHAnsi"/>
                <w:b/>
                <w:bCs/>
                <w:sz w:val="20"/>
                <w:szCs w:val="20"/>
              </w:rPr>
            </w:pPr>
            <w:r w:rsidRPr="009009A2">
              <w:rPr>
                <w:rFonts w:cstheme="minorHAnsi"/>
                <w:b/>
                <w:bCs/>
                <w:sz w:val="20"/>
                <w:szCs w:val="20"/>
              </w:rPr>
              <w:t xml:space="preserve">Relationships and communication </w:t>
            </w:r>
          </w:p>
          <w:p w14:paraId="68CAED1B"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4BF71D25"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257" w:type="dxa"/>
          </w:tcPr>
          <w:p w14:paraId="6225E357"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7DBD080" w14:textId="77777777" w:rsidTr="00BB2F9E">
        <w:tc>
          <w:tcPr>
            <w:tcW w:w="6575" w:type="dxa"/>
          </w:tcPr>
          <w:p w14:paraId="3217675F" w14:textId="77777777" w:rsidR="009009A2" w:rsidRPr="009009A2" w:rsidRDefault="009009A2" w:rsidP="001C5C34">
            <w:pPr>
              <w:numPr>
                <w:ilvl w:val="0"/>
                <w:numId w:val="21"/>
              </w:numPr>
              <w:tabs>
                <w:tab w:val="left" w:pos="360"/>
              </w:tabs>
              <w:ind w:left="175" w:hanging="142"/>
              <w:contextualSpacing/>
              <w:rPr>
                <w:rFonts w:cstheme="minorHAnsi"/>
                <w:sz w:val="20"/>
                <w:szCs w:val="20"/>
              </w:rPr>
            </w:pPr>
            <w:r w:rsidRPr="009009A2">
              <w:rPr>
                <w:rFonts w:cstheme="minorHAnsi"/>
                <w:sz w:val="20"/>
                <w:szCs w:val="20"/>
              </w:rPr>
              <w:t>Learning</w:t>
            </w:r>
          </w:p>
          <w:p w14:paraId="46E56567" w14:textId="77777777" w:rsidR="009009A2" w:rsidRPr="009009A2" w:rsidRDefault="009009A2" w:rsidP="009009A2">
            <w:pPr>
              <w:ind w:left="32"/>
              <w:contextualSpacing/>
              <w:rPr>
                <w:rFonts w:cstheme="minorHAnsi"/>
                <w:sz w:val="20"/>
                <w:szCs w:val="20"/>
              </w:rPr>
            </w:pPr>
            <w:r w:rsidRPr="009009A2">
              <w:rPr>
                <w:rFonts w:cstheme="minorHAnsi"/>
                <w:sz w:val="20"/>
                <w:szCs w:val="20"/>
              </w:rPr>
              <w:t>(Data protection guide, EDI guide, Learning resources, Quick guide research methods template, Visual guide research process involvement activities)</w:t>
            </w:r>
          </w:p>
        </w:tc>
        <w:tc>
          <w:tcPr>
            <w:tcW w:w="1358" w:type="dxa"/>
          </w:tcPr>
          <w:p w14:paraId="696FFB9A"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08144553" w14:textId="77777777" w:rsidR="009009A2" w:rsidRPr="009009A2" w:rsidRDefault="009009A2" w:rsidP="009009A2">
            <w:pPr>
              <w:rPr>
                <w:rFonts w:cstheme="minorHAnsi"/>
                <w:sz w:val="20"/>
                <w:szCs w:val="20"/>
              </w:rPr>
            </w:pPr>
            <w:r w:rsidRPr="009009A2">
              <w:rPr>
                <w:rFonts w:cstheme="minorHAnsi"/>
                <w:sz w:val="20"/>
                <w:szCs w:val="20"/>
              </w:rPr>
              <w:t>Shows breadth of involvement related issues covered and commitment to involvement in general.</w:t>
            </w:r>
          </w:p>
          <w:p w14:paraId="0CB436BB"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78A45289"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257" w:type="dxa"/>
          </w:tcPr>
          <w:p w14:paraId="52FF5139"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00A62744" w14:textId="77777777" w:rsidTr="00BB2F9E">
        <w:tc>
          <w:tcPr>
            <w:tcW w:w="6575" w:type="dxa"/>
          </w:tcPr>
          <w:p w14:paraId="36DA7B58" w14:textId="77777777" w:rsidR="009009A2" w:rsidRPr="009009A2" w:rsidRDefault="009009A2" w:rsidP="009009A2">
            <w:pPr>
              <w:rPr>
                <w:rFonts w:cstheme="minorHAnsi"/>
                <w:sz w:val="20"/>
                <w:szCs w:val="20"/>
              </w:rPr>
            </w:pPr>
            <w:r w:rsidRPr="009009A2">
              <w:rPr>
                <w:rFonts w:cstheme="minorHAnsi"/>
                <w:sz w:val="20"/>
                <w:szCs w:val="20"/>
              </w:rPr>
              <w:t>Healthwatch feedback on visual guide (20/10/20)</w:t>
            </w:r>
          </w:p>
        </w:tc>
        <w:tc>
          <w:tcPr>
            <w:tcW w:w="1358" w:type="dxa"/>
          </w:tcPr>
          <w:p w14:paraId="76BAA553"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7165507E" w14:textId="77777777" w:rsidR="009009A2" w:rsidRPr="009009A2" w:rsidRDefault="009009A2" w:rsidP="009009A2">
            <w:pPr>
              <w:rPr>
                <w:rFonts w:cstheme="minorHAnsi"/>
                <w:sz w:val="20"/>
                <w:szCs w:val="20"/>
              </w:rPr>
            </w:pPr>
            <w:r w:rsidRPr="009009A2">
              <w:rPr>
                <w:rFonts w:cstheme="minorHAnsi"/>
                <w:sz w:val="20"/>
                <w:szCs w:val="20"/>
              </w:rPr>
              <w:t>Shows commitment to practising involvement in development of materials.</w:t>
            </w:r>
          </w:p>
          <w:p w14:paraId="56CDEEFA"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555DABE" w14:textId="77777777" w:rsidR="009009A2" w:rsidRPr="009009A2" w:rsidRDefault="009009A2" w:rsidP="009009A2">
            <w:pPr>
              <w:rPr>
                <w:rFonts w:cstheme="minorHAnsi"/>
                <w:sz w:val="20"/>
                <w:szCs w:val="20"/>
              </w:rPr>
            </w:pPr>
            <w:r w:rsidRPr="009009A2">
              <w:rPr>
                <w:rFonts w:cstheme="minorHAnsi"/>
                <w:b/>
                <w:bCs/>
                <w:sz w:val="20"/>
                <w:szCs w:val="20"/>
              </w:rPr>
              <w:t>Values and principles</w:t>
            </w:r>
          </w:p>
        </w:tc>
        <w:tc>
          <w:tcPr>
            <w:tcW w:w="2257" w:type="dxa"/>
          </w:tcPr>
          <w:p w14:paraId="39B57068" w14:textId="77777777" w:rsidR="009009A2" w:rsidRPr="009009A2" w:rsidRDefault="009009A2" w:rsidP="009009A2">
            <w:pPr>
              <w:rPr>
                <w:rFonts w:cstheme="minorHAnsi"/>
                <w:sz w:val="20"/>
                <w:szCs w:val="20"/>
              </w:rPr>
            </w:pPr>
            <w:r w:rsidRPr="009009A2">
              <w:rPr>
                <w:rFonts w:cstheme="minorHAnsi"/>
                <w:sz w:val="20"/>
                <w:szCs w:val="20"/>
              </w:rPr>
              <w:t>Made inferences regarding values.</w:t>
            </w:r>
          </w:p>
        </w:tc>
      </w:tr>
      <w:tr w:rsidR="009009A2" w:rsidRPr="009009A2" w14:paraId="1621E672" w14:textId="77777777" w:rsidTr="00BB2F9E">
        <w:tc>
          <w:tcPr>
            <w:tcW w:w="6575" w:type="dxa"/>
          </w:tcPr>
          <w:p w14:paraId="013D1B3F" w14:textId="77777777" w:rsidR="009009A2" w:rsidRPr="009009A2" w:rsidRDefault="009009A2" w:rsidP="009009A2">
            <w:pPr>
              <w:rPr>
                <w:rFonts w:cstheme="minorHAnsi"/>
                <w:sz w:val="20"/>
                <w:szCs w:val="20"/>
              </w:rPr>
            </w:pPr>
            <w:r w:rsidRPr="009009A2">
              <w:rPr>
                <w:rFonts w:cstheme="minorHAnsi"/>
                <w:sz w:val="20"/>
                <w:szCs w:val="20"/>
              </w:rPr>
              <w:t>Meeting on review of welcome pack (23/10/20)</w:t>
            </w:r>
          </w:p>
        </w:tc>
        <w:tc>
          <w:tcPr>
            <w:tcW w:w="1358" w:type="dxa"/>
          </w:tcPr>
          <w:p w14:paraId="204AF491"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769511E2" w14:textId="77777777" w:rsidR="009009A2" w:rsidRPr="009009A2" w:rsidRDefault="009009A2" w:rsidP="009009A2">
            <w:pPr>
              <w:rPr>
                <w:rFonts w:cstheme="minorHAnsi"/>
                <w:sz w:val="20"/>
                <w:szCs w:val="20"/>
              </w:rPr>
            </w:pPr>
            <w:r w:rsidRPr="009009A2">
              <w:rPr>
                <w:rFonts w:cstheme="minorHAnsi"/>
                <w:sz w:val="20"/>
                <w:szCs w:val="20"/>
              </w:rPr>
              <w:t>Shows commitment to practising involvement in development of materials.</w:t>
            </w:r>
          </w:p>
          <w:p w14:paraId="4FDC0D4A"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47F6AD9E" w14:textId="77777777" w:rsidR="009009A2" w:rsidRPr="009009A2" w:rsidRDefault="009009A2" w:rsidP="009009A2">
            <w:pPr>
              <w:rPr>
                <w:rFonts w:cstheme="minorHAnsi"/>
                <w:sz w:val="20"/>
                <w:szCs w:val="20"/>
              </w:rPr>
            </w:pPr>
            <w:r w:rsidRPr="009009A2">
              <w:rPr>
                <w:rFonts w:cstheme="minorHAnsi"/>
                <w:b/>
                <w:bCs/>
                <w:sz w:val="20"/>
                <w:szCs w:val="20"/>
              </w:rPr>
              <w:t>Values and principles</w:t>
            </w:r>
          </w:p>
        </w:tc>
        <w:tc>
          <w:tcPr>
            <w:tcW w:w="2257" w:type="dxa"/>
          </w:tcPr>
          <w:p w14:paraId="5D6F6927" w14:textId="77777777" w:rsidR="009009A2" w:rsidRPr="009009A2" w:rsidRDefault="009009A2" w:rsidP="009009A2">
            <w:pPr>
              <w:rPr>
                <w:rFonts w:cstheme="minorHAnsi"/>
                <w:sz w:val="20"/>
                <w:szCs w:val="20"/>
              </w:rPr>
            </w:pPr>
            <w:r w:rsidRPr="009009A2">
              <w:rPr>
                <w:rFonts w:cstheme="minorHAnsi"/>
                <w:sz w:val="20"/>
                <w:szCs w:val="20"/>
              </w:rPr>
              <w:t>Made inferences regarding values.</w:t>
            </w:r>
          </w:p>
        </w:tc>
      </w:tr>
      <w:bookmarkEnd w:id="492"/>
      <w:tr w:rsidR="009009A2" w:rsidRPr="009009A2" w14:paraId="1C3B5096" w14:textId="77777777" w:rsidTr="00BB2F9E">
        <w:tc>
          <w:tcPr>
            <w:tcW w:w="6575" w:type="dxa"/>
            <w:shd w:val="clear" w:color="auto" w:fill="BDD6EE" w:themeFill="accent5" w:themeFillTint="66"/>
          </w:tcPr>
          <w:p w14:paraId="2D925EC2" w14:textId="77777777" w:rsidR="009009A2" w:rsidRPr="009009A2" w:rsidRDefault="009009A2" w:rsidP="009009A2">
            <w:pPr>
              <w:rPr>
                <w:rFonts w:cstheme="minorHAnsi"/>
                <w:b/>
                <w:bCs/>
                <w:sz w:val="20"/>
                <w:szCs w:val="20"/>
              </w:rPr>
            </w:pPr>
            <w:r w:rsidRPr="009009A2">
              <w:rPr>
                <w:rFonts w:cstheme="minorHAnsi"/>
                <w:b/>
                <w:bCs/>
                <w:sz w:val="20"/>
                <w:szCs w:val="20"/>
              </w:rPr>
              <w:t>Involvement specific – Involve Hull newsletters:</w:t>
            </w:r>
          </w:p>
        </w:tc>
        <w:tc>
          <w:tcPr>
            <w:tcW w:w="1358" w:type="dxa"/>
            <w:shd w:val="clear" w:color="auto" w:fill="BDD6EE" w:themeFill="accent5" w:themeFillTint="66"/>
          </w:tcPr>
          <w:p w14:paraId="634A0CEB"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2ADE8869"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3623F358" w14:textId="77777777" w:rsidR="009009A2" w:rsidRPr="009009A2" w:rsidRDefault="009009A2" w:rsidP="009009A2">
            <w:pPr>
              <w:rPr>
                <w:rFonts w:cstheme="minorHAnsi"/>
                <w:sz w:val="20"/>
                <w:szCs w:val="20"/>
              </w:rPr>
            </w:pPr>
          </w:p>
        </w:tc>
      </w:tr>
      <w:tr w:rsidR="009009A2" w:rsidRPr="009009A2" w14:paraId="35B0D347" w14:textId="77777777" w:rsidTr="00BB2F9E">
        <w:tc>
          <w:tcPr>
            <w:tcW w:w="6575" w:type="dxa"/>
          </w:tcPr>
          <w:p w14:paraId="2A8F4743" w14:textId="77777777" w:rsidR="009009A2" w:rsidRPr="009009A2" w:rsidRDefault="009009A2" w:rsidP="009009A2">
            <w:pPr>
              <w:rPr>
                <w:rFonts w:cstheme="minorHAnsi"/>
                <w:sz w:val="20"/>
                <w:szCs w:val="20"/>
              </w:rPr>
            </w:pPr>
            <w:r w:rsidRPr="009009A2">
              <w:rPr>
                <w:rFonts w:cstheme="minorHAnsi"/>
                <w:sz w:val="20"/>
                <w:szCs w:val="20"/>
              </w:rPr>
              <w:t>Newsletter for Involve Hull members (#1, 3/21)</w:t>
            </w:r>
          </w:p>
          <w:p w14:paraId="55AD94BA" w14:textId="77777777" w:rsidR="009009A2" w:rsidRPr="009009A2" w:rsidRDefault="009009A2" w:rsidP="009009A2">
            <w:pPr>
              <w:rPr>
                <w:rFonts w:cstheme="minorHAnsi"/>
                <w:sz w:val="20"/>
                <w:szCs w:val="20"/>
              </w:rPr>
            </w:pPr>
          </w:p>
        </w:tc>
        <w:tc>
          <w:tcPr>
            <w:tcW w:w="1358" w:type="dxa"/>
          </w:tcPr>
          <w:p w14:paraId="7F2F9708"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5FC20A96" w14:textId="77777777" w:rsidR="009009A2" w:rsidRPr="009009A2" w:rsidRDefault="009009A2" w:rsidP="009009A2">
            <w:pPr>
              <w:rPr>
                <w:rFonts w:cstheme="minorHAnsi"/>
                <w:sz w:val="20"/>
                <w:szCs w:val="20"/>
              </w:rPr>
            </w:pPr>
            <w:r w:rsidRPr="009009A2">
              <w:rPr>
                <w:rFonts w:cstheme="minorHAnsi"/>
                <w:sz w:val="20"/>
                <w:szCs w:val="20"/>
              </w:rPr>
              <w:t>Shows strong commitment to involvement.</w:t>
            </w:r>
          </w:p>
          <w:p w14:paraId="321CFFEC"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D92DC00"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260EA89E"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B678D38" w14:textId="77777777" w:rsidR="009009A2" w:rsidRPr="009009A2" w:rsidRDefault="009009A2" w:rsidP="009009A2">
            <w:pPr>
              <w:rPr>
                <w:rFonts w:cstheme="minorHAnsi"/>
                <w:sz w:val="20"/>
                <w:szCs w:val="20"/>
              </w:rPr>
            </w:pPr>
            <w:r w:rsidRPr="009009A2">
              <w:rPr>
                <w:rFonts w:cstheme="minorHAnsi"/>
                <w:b/>
                <w:bCs/>
                <w:sz w:val="20"/>
                <w:szCs w:val="20"/>
              </w:rPr>
              <w:t>Perspectives and diversity</w:t>
            </w:r>
          </w:p>
        </w:tc>
        <w:tc>
          <w:tcPr>
            <w:tcW w:w="2257" w:type="dxa"/>
          </w:tcPr>
          <w:p w14:paraId="6EA14C52" w14:textId="77777777" w:rsidR="009009A2" w:rsidRPr="009009A2" w:rsidRDefault="009009A2" w:rsidP="009009A2">
            <w:pPr>
              <w:rPr>
                <w:rFonts w:cstheme="minorHAnsi"/>
                <w:sz w:val="20"/>
                <w:szCs w:val="20"/>
              </w:rPr>
            </w:pPr>
            <w:r w:rsidRPr="009009A2">
              <w:rPr>
                <w:rFonts w:cstheme="minorHAnsi"/>
                <w:sz w:val="20"/>
                <w:szCs w:val="20"/>
              </w:rPr>
              <w:t>Made inferences regarding culture and values.</w:t>
            </w:r>
          </w:p>
          <w:p w14:paraId="3CF9E1B9"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59553A77" w14:textId="77777777" w:rsidR="009009A2" w:rsidRPr="009009A2" w:rsidRDefault="009009A2" w:rsidP="009009A2">
            <w:pPr>
              <w:rPr>
                <w:rFonts w:cstheme="minorHAnsi"/>
                <w:sz w:val="20"/>
                <w:szCs w:val="20"/>
              </w:rPr>
            </w:pPr>
            <w:r w:rsidRPr="009009A2">
              <w:rPr>
                <w:rFonts w:cstheme="minorHAnsi"/>
                <w:sz w:val="20"/>
                <w:szCs w:val="20"/>
              </w:rPr>
              <w:t>Informed interview participants.</w:t>
            </w:r>
          </w:p>
        </w:tc>
      </w:tr>
      <w:tr w:rsidR="009009A2" w:rsidRPr="009009A2" w14:paraId="4BEBD295" w14:textId="77777777" w:rsidTr="00BB2F9E">
        <w:tc>
          <w:tcPr>
            <w:tcW w:w="6575" w:type="dxa"/>
          </w:tcPr>
          <w:p w14:paraId="5BA621C9" w14:textId="77777777" w:rsidR="009009A2" w:rsidRPr="009009A2" w:rsidRDefault="009009A2" w:rsidP="009009A2">
            <w:pPr>
              <w:rPr>
                <w:rFonts w:cstheme="minorHAnsi"/>
                <w:sz w:val="20"/>
                <w:szCs w:val="20"/>
              </w:rPr>
            </w:pPr>
            <w:r w:rsidRPr="009009A2">
              <w:rPr>
                <w:rFonts w:cstheme="minorHAnsi"/>
                <w:sz w:val="20"/>
                <w:szCs w:val="20"/>
              </w:rPr>
              <w:t>Involvement update for researchers (#1, 1/20)</w:t>
            </w:r>
          </w:p>
          <w:p w14:paraId="0F6AF171" w14:textId="77777777" w:rsidR="009009A2" w:rsidRPr="009009A2" w:rsidRDefault="009009A2" w:rsidP="009009A2">
            <w:pPr>
              <w:rPr>
                <w:rFonts w:cstheme="minorHAnsi"/>
                <w:sz w:val="20"/>
                <w:szCs w:val="20"/>
              </w:rPr>
            </w:pPr>
            <w:r w:rsidRPr="009009A2">
              <w:rPr>
                <w:rFonts w:cstheme="minorHAnsi"/>
                <w:sz w:val="20"/>
                <w:szCs w:val="20"/>
              </w:rPr>
              <w:t>Involvement update for researchers (#2, 3/20)</w:t>
            </w:r>
          </w:p>
          <w:p w14:paraId="14BD323A" w14:textId="77777777" w:rsidR="009009A2" w:rsidRPr="009009A2" w:rsidRDefault="009009A2" w:rsidP="009009A2">
            <w:pPr>
              <w:rPr>
                <w:rFonts w:cstheme="minorHAnsi"/>
                <w:sz w:val="20"/>
                <w:szCs w:val="20"/>
              </w:rPr>
            </w:pPr>
            <w:r w:rsidRPr="009009A2">
              <w:rPr>
                <w:rFonts w:cstheme="minorHAnsi"/>
                <w:sz w:val="20"/>
                <w:szCs w:val="20"/>
              </w:rPr>
              <w:t>Involvement update for researchers (#3, 7/20)</w:t>
            </w:r>
          </w:p>
          <w:p w14:paraId="393C9B0F" w14:textId="77777777" w:rsidR="009009A2" w:rsidRPr="009009A2" w:rsidRDefault="009009A2" w:rsidP="009009A2">
            <w:pPr>
              <w:rPr>
                <w:rFonts w:cstheme="minorHAnsi"/>
                <w:sz w:val="20"/>
                <w:szCs w:val="20"/>
              </w:rPr>
            </w:pPr>
            <w:r w:rsidRPr="009009A2">
              <w:rPr>
                <w:rFonts w:cstheme="minorHAnsi"/>
                <w:sz w:val="20"/>
                <w:szCs w:val="20"/>
              </w:rPr>
              <w:t>Involvement update for researchers (#4, 1/21)</w:t>
            </w:r>
          </w:p>
        </w:tc>
        <w:tc>
          <w:tcPr>
            <w:tcW w:w="1358" w:type="dxa"/>
          </w:tcPr>
          <w:p w14:paraId="65156CEF"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0200E88A" w14:textId="77777777" w:rsidR="009009A2" w:rsidRPr="009009A2" w:rsidRDefault="009009A2" w:rsidP="009009A2">
            <w:pPr>
              <w:rPr>
                <w:rFonts w:cstheme="minorHAnsi"/>
                <w:sz w:val="20"/>
                <w:szCs w:val="20"/>
              </w:rPr>
            </w:pPr>
            <w:r w:rsidRPr="009009A2">
              <w:rPr>
                <w:rFonts w:cstheme="minorHAnsi"/>
                <w:sz w:val="20"/>
                <w:szCs w:val="20"/>
              </w:rPr>
              <w:t xml:space="preserve">Contain many resources re involvement, including shared area on University server, info on </w:t>
            </w:r>
            <w:r w:rsidRPr="009009A2">
              <w:rPr>
                <w:rFonts w:cstheme="minorHAnsi"/>
                <w:sz w:val="20"/>
                <w:szCs w:val="20"/>
                <w:highlight w:val="black"/>
              </w:rPr>
              <w:t>Helen’s</w:t>
            </w:r>
            <w:r w:rsidRPr="009009A2">
              <w:rPr>
                <w:rFonts w:cstheme="minorHAnsi"/>
                <w:sz w:val="20"/>
                <w:szCs w:val="20"/>
              </w:rPr>
              <w:t xml:space="preserve"> role, policies on involvement, co-production, INVOLVE, links to articles and blogs, National standards, issues on involvement for funding applications, </w:t>
            </w:r>
          </w:p>
          <w:p w14:paraId="77E5B632" w14:textId="77777777" w:rsidR="009009A2" w:rsidRPr="009009A2" w:rsidRDefault="009009A2" w:rsidP="009009A2">
            <w:pPr>
              <w:rPr>
                <w:rFonts w:cstheme="minorHAnsi"/>
                <w:sz w:val="20"/>
                <w:szCs w:val="20"/>
              </w:rPr>
            </w:pPr>
            <w:r w:rsidRPr="009009A2">
              <w:rPr>
                <w:rFonts w:cstheme="minorHAnsi"/>
                <w:sz w:val="20"/>
                <w:szCs w:val="20"/>
              </w:rPr>
              <w:t>Shows strong commitment to involvement.</w:t>
            </w:r>
          </w:p>
          <w:p w14:paraId="428B819F"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7CF87910"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634965E1"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Networking and groups</w:t>
            </w:r>
          </w:p>
          <w:p w14:paraId="11D64760"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47CF129"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283C9015"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36703578"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09C00D25"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27C50209"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tc>
      </w:tr>
      <w:tr w:rsidR="009009A2" w:rsidRPr="009009A2" w14:paraId="1086830D" w14:textId="77777777" w:rsidTr="00BB2F9E">
        <w:tc>
          <w:tcPr>
            <w:tcW w:w="6575" w:type="dxa"/>
            <w:shd w:val="clear" w:color="auto" w:fill="BDD6EE" w:themeFill="accent5" w:themeFillTint="66"/>
          </w:tcPr>
          <w:p w14:paraId="30FA8AA0" w14:textId="77777777" w:rsidR="009009A2" w:rsidRPr="009009A2" w:rsidRDefault="009009A2" w:rsidP="009009A2">
            <w:pPr>
              <w:rPr>
                <w:rFonts w:cstheme="minorHAnsi"/>
                <w:b/>
                <w:bCs/>
                <w:sz w:val="20"/>
                <w:szCs w:val="20"/>
              </w:rPr>
            </w:pPr>
            <w:r w:rsidRPr="009009A2">
              <w:rPr>
                <w:rFonts w:cstheme="minorHAnsi"/>
                <w:b/>
                <w:bCs/>
                <w:sz w:val="20"/>
                <w:szCs w:val="20"/>
              </w:rPr>
              <w:t>Involvement specific – Involve Hull payment policy:</w:t>
            </w:r>
          </w:p>
        </w:tc>
        <w:tc>
          <w:tcPr>
            <w:tcW w:w="1358" w:type="dxa"/>
            <w:shd w:val="clear" w:color="auto" w:fill="BDD6EE" w:themeFill="accent5" w:themeFillTint="66"/>
          </w:tcPr>
          <w:p w14:paraId="16A4F691"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5193D55E"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2F6D55EF" w14:textId="77777777" w:rsidR="009009A2" w:rsidRPr="009009A2" w:rsidRDefault="009009A2" w:rsidP="009009A2">
            <w:pPr>
              <w:rPr>
                <w:rFonts w:cstheme="minorHAnsi"/>
                <w:sz w:val="20"/>
                <w:szCs w:val="20"/>
              </w:rPr>
            </w:pPr>
          </w:p>
        </w:tc>
      </w:tr>
      <w:tr w:rsidR="009009A2" w:rsidRPr="009009A2" w14:paraId="30BC2B0E" w14:textId="77777777" w:rsidTr="00BB2F9E">
        <w:tc>
          <w:tcPr>
            <w:tcW w:w="6575" w:type="dxa"/>
          </w:tcPr>
          <w:p w14:paraId="135E394E" w14:textId="77777777" w:rsidR="009009A2" w:rsidRPr="009009A2" w:rsidRDefault="009009A2" w:rsidP="009009A2">
            <w:pPr>
              <w:rPr>
                <w:rFonts w:cstheme="minorHAnsi"/>
                <w:sz w:val="20"/>
                <w:szCs w:val="20"/>
              </w:rPr>
            </w:pPr>
            <w:r w:rsidRPr="009009A2">
              <w:rPr>
                <w:rFonts w:cstheme="minorHAnsi"/>
                <w:sz w:val="20"/>
                <w:szCs w:val="20"/>
              </w:rPr>
              <w:t>Accepting payment for involvement, visual guide</w:t>
            </w:r>
          </w:p>
          <w:p w14:paraId="20C925ED" w14:textId="77777777" w:rsidR="009009A2" w:rsidRPr="009009A2" w:rsidRDefault="009009A2" w:rsidP="009009A2">
            <w:pPr>
              <w:rPr>
                <w:rFonts w:cstheme="minorHAnsi"/>
                <w:sz w:val="20"/>
                <w:szCs w:val="20"/>
              </w:rPr>
            </w:pPr>
            <w:r w:rsidRPr="009009A2">
              <w:rPr>
                <w:rFonts w:cstheme="minorHAnsi"/>
                <w:sz w:val="20"/>
                <w:szCs w:val="20"/>
              </w:rPr>
              <w:t>Benefits of getting involved, visual guide</w:t>
            </w:r>
          </w:p>
          <w:p w14:paraId="5FC0BE9A" w14:textId="77777777" w:rsidR="009009A2" w:rsidRPr="009009A2" w:rsidRDefault="009009A2" w:rsidP="009009A2">
            <w:pPr>
              <w:rPr>
                <w:rFonts w:cstheme="minorHAnsi"/>
                <w:sz w:val="20"/>
                <w:szCs w:val="20"/>
              </w:rPr>
            </w:pPr>
            <w:r w:rsidRPr="009009A2">
              <w:rPr>
                <w:rFonts w:cstheme="minorHAnsi"/>
                <w:sz w:val="20"/>
                <w:szCs w:val="20"/>
              </w:rPr>
              <w:t>Payment rates, visual guide</w:t>
            </w:r>
          </w:p>
          <w:p w14:paraId="005CFB0E" w14:textId="77777777" w:rsidR="009009A2" w:rsidRPr="009009A2" w:rsidRDefault="009009A2" w:rsidP="009009A2">
            <w:pPr>
              <w:rPr>
                <w:rFonts w:cstheme="minorHAnsi"/>
                <w:sz w:val="20"/>
                <w:szCs w:val="20"/>
              </w:rPr>
            </w:pPr>
            <w:r w:rsidRPr="009009A2">
              <w:rPr>
                <w:rFonts w:cstheme="minorHAnsi"/>
                <w:sz w:val="20"/>
                <w:szCs w:val="20"/>
              </w:rPr>
              <w:t>How to make a claim, infographic</w:t>
            </w:r>
          </w:p>
        </w:tc>
        <w:tc>
          <w:tcPr>
            <w:tcW w:w="1358" w:type="dxa"/>
          </w:tcPr>
          <w:p w14:paraId="0A180B26"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57707A16" w14:textId="77777777" w:rsidR="009009A2" w:rsidRPr="009009A2" w:rsidRDefault="009009A2" w:rsidP="009009A2">
            <w:pPr>
              <w:rPr>
                <w:rFonts w:cstheme="minorHAnsi"/>
                <w:sz w:val="20"/>
                <w:szCs w:val="20"/>
              </w:rPr>
            </w:pPr>
            <w:r w:rsidRPr="009009A2">
              <w:rPr>
                <w:rFonts w:cstheme="minorHAnsi"/>
                <w:sz w:val="20"/>
                <w:szCs w:val="20"/>
              </w:rPr>
              <w:t>Clear user-friendly useful information on payment, how to make a claim and benefits of being involved, aimed at involvement partners.</w:t>
            </w:r>
          </w:p>
          <w:p w14:paraId="11087893"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D065AC0"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tc>
        <w:tc>
          <w:tcPr>
            <w:tcW w:w="2257" w:type="dxa"/>
          </w:tcPr>
          <w:p w14:paraId="47D425D5"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54FC7263" w14:textId="77777777" w:rsidTr="00BB2F9E">
        <w:tc>
          <w:tcPr>
            <w:tcW w:w="6575" w:type="dxa"/>
          </w:tcPr>
          <w:p w14:paraId="3DCC8749" w14:textId="77777777" w:rsidR="009009A2" w:rsidRPr="009009A2" w:rsidRDefault="009009A2" w:rsidP="009009A2">
            <w:pPr>
              <w:rPr>
                <w:rFonts w:cstheme="minorHAnsi"/>
                <w:sz w:val="20"/>
                <w:szCs w:val="20"/>
              </w:rPr>
            </w:pPr>
            <w:r w:rsidRPr="009009A2">
              <w:rPr>
                <w:rFonts w:cstheme="minorHAnsi"/>
                <w:sz w:val="20"/>
                <w:szCs w:val="20"/>
              </w:rPr>
              <w:t>Brief guidance for researchers, reward and recognition</w:t>
            </w:r>
          </w:p>
        </w:tc>
        <w:tc>
          <w:tcPr>
            <w:tcW w:w="1358" w:type="dxa"/>
          </w:tcPr>
          <w:p w14:paraId="6A6ED522"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 updated version 6/4/21))</w:t>
            </w:r>
          </w:p>
        </w:tc>
        <w:tc>
          <w:tcPr>
            <w:tcW w:w="4370" w:type="dxa"/>
          </w:tcPr>
          <w:p w14:paraId="38F35C7C" w14:textId="77777777" w:rsidR="009009A2" w:rsidRPr="009009A2" w:rsidRDefault="009009A2" w:rsidP="009009A2">
            <w:pPr>
              <w:rPr>
                <w:rFonts w:cstheme="minorHAnsi"/>
                <w:sz w:val="20"/>
                <w:szCs w:val="20"/>
              </w:rPr>
            </w:pPr>
            <w:r w:rsidRPr="009009A2">
              <w:rPr>
                <w:rFonts w:cstheme="minorHAnsi"/>
                <w:sz w:val="20"/>
                <w:szCs w:val="20"/>
              </w:rPr>
              <w:t>Clear detailed information aimed at researchers, providing guidance on how to deal with payment issue and recommending good practice.</w:t>
            </w:r>
          </w:p>
          <w:p w14:paraId="6B2FC06F"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21F655CA"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245FCC7"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51FF2254"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257" w:type="dxa"/>
          </w:tcPr>
          <w:p w14:paraId="43D4C7A9"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1D9AB5B2" w14:textId="77777777" w:rsidTr="00BB2F9E">
        <w:tc>
          <w:tcPr>
            <w:tcW w:w="6575" w:type="dxa"/>
          </w:tcPr>
          <w:p w14:paraId="73BD318E" w14:textId="77777777" w:rsidR="009009A2" w:rsidRPr="009009A2" w:rsidRDefault="009009A2" w:rsidP="009009A2">
            <w:pPr>
              <w:rPr>
                <w:rFonts w:cstheme="minorHAnsi"/>
                <w:sz w:val="20"/>
                <w:szCs w:val="20"/>
              </w:rPr>
            </w:pPr>
            <w:r w:rsidRPr="009009A2">
              <w:rPr>
                <w:rFonts w:cstheme="minorHAnsi"/>
                <w:sz w:val="20"/>
                <w:szCs w:val="20"/>
              </w:rPr>
              <w:t>Involvement contracts and payments meeting (21/8/19)</w:t>
            </w:r>
          </w:p>
        </w:tc>
        <w:tc>
          <w:tcPr>
            <w:tcW w:w="1358" w:type="dxa"/>
          </w:tcPr>
          <w:p w14:paraId="3C22FC83"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253E0508" w14:textId="77777777" w:rsidR="009009A2" w:rsidRPr="009009A2" w:rsidRDefault="009009A2" w:rsidP="009009A2">
            <w:pPr>
              <w:rPr>
                <w:rFonts w:cstheme="minorHAnsi"/>
                <w:sz w:val="20"/>
                <w:szCs w:val="20"/>
              </w:rPr>
            </w:pPr>
            <w:r w:rsidRPr="009009A2">
              <w:rPr>
                <w:rFonts w:cstheme="minorHAnsi"/>
                <w:sz w:val="20"/>
                <w:szCs w:val="20"/>
              </w:rPr>
              <w:t>Illustrates difficulties involved in developing and managing payment for involvement in Universities.</w:t>
            </w:r>
          </w:p>
          <w:p w14:paraId="5753DCC5"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tc>
        <w:tc>
          <w:tcPr>
            <w:tcW w:w="2257" w:type="dxa"/>
          </w:tcPr>
          <w:p w14:paraId="47495BBD"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64514A42" w14:textId="77777777" w:rsidR="009009A2" w:rsidRPr="009009A2" w:rsidRDefault="009009A2" w:rsidP="009009A2">
            <w:pPr>
              <w:rPr>
                <w:rFonts w:cstheme="minorHAnsi"/>
                <w:sz w:val="20"/>
                <w:szCs w:val="20"/>
              </w:rPr>
            </w:pPr>
            <w:r w:rsidRPr="009009A2">
              <w:rPr>
                <w:rFonts w:cstheme="minorHAnsi"/>
                <w:sz w:val="20"/>
                <w:szCs w:val="20"/>
              </w:rPr>
              <w:t>Made inferences: obtained additional information.</w:t>
            </w:r>
          </w:p>
        </w:tc>
      </w:tr>
      <w:tr w:rsidR="009009A2" w:rsidRPr="009009A2" w14:paraId="10D20343" w14:textId="77777777" w:rsidTr="00BB2F9E">
        <w:tc>
          <w:tcPr>
            <w:tcW w:w="6575" w:type="dxa"/>
          </w:tcPr>
          <w:p w14:paraId="533940D5" w14:textId="77777777" w:rsidR="009009A2" w:rsidRPr="009009A2" w:rsidRDefault="009009A2" w:rsidP="009009A2">
            <w:pPr>
              <w:rPr>
                <w:rFonts w:cstheme="minorHAnsi"/>
                <w:sz w:val="20"/>
                <w:szCs w:val="20"/>
              </w:rPr>
            </w:pPr>
            <w:r w:rsidRPr="009009A2">
              <w:rPr>
                <w:rFonts w:cstheme="minorHAnsi"/>
                <w:sz w:val="20"/>
                <w:szCs w:val="20"/>
              </w:rPr>
              <w:t>Reward and recognition policy</w:t>
            </w:r>
          </w:p>
          <w:p w14:paraId="56791D0B" w14:textId="77777777" w:rsidR="009009A2" w:rsidRPr="009009A2" w:rsidRDefault="009009A2" w:rsidP="009009A2">
            <w:pPr>
              <w:rPr>
                <w:rFonts w:cstheme="minorHAnsi"/>
                <w:sz w:val="20"/>
                <w:szCs w:val="20"/>
              </w:rPr>
            </w:pPr>
            <w:r w:rsidRPr="009009A2">
              <w:rPr>
                <w:rFonts w:cstheme="minorHAnsi"/>
                <w:sz w:val="20"/>
                <w:szCs w:val="20"/>
              </w:rPr>
              <w:t>Summary Guide</w:t>
            </w:r>
          </w:p>
        </w:tc>
        <w:tc>
          <w:tcPr>
            <w:tcW w:w="1358" w:type="dxa"/>
          </w:tcPr>
          <w:p w14:paraId="7F5C1DE3"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0BF38714" w14:textId="77777777" w:rsidR="009009A2" w:rsidRPr="009009A2" w:rsidRDefault="009009A2" w:rsidP="009009A2">
            <w:pPr>
              <w:rPr>
                <w:rFonts w:cstheme="minorHAnsi"/>
                <w:sz w:val="20"/>
                <w:szCs w:val="20"/>
              </w:rPr>
            </w:pPr>
            <w:r w:rsidRPr="009009A2">
              <w:rPr>
                <w:rFonts w:cstheme="minorHAnsi"/>
                <w:sz w:val="20"/>
                <w:szCs w:val="20"/>
              </w:rPr>
              <w:t>Comprehensive 20 page document and 13 page summary guide. Provides same information as in shorter and visual guides and more.</w:t>
            </w:r>
          </w:p>
          <w:p w14:paraId="1891B640"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290980A1"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C986FFC"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2F0D0C09"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tc>
        <w:tc>
          <w:tcPr>
            <w:tcW w:w="2257" w:type="dxa"/>
          </w:tcPr>
          <w:p w14:paraId="229387EB"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60347178" w14:textId="77777777" w:rsidTr="00BB2F9E">
        <w:tc>
          <w:tcPr>
            <w:tcW w:w="6575" w:type="dxa"/>
          </w:tcPr>
          <w:p w14:paraId="63D3E05A" w14:textId="77777777" w:rsidR="009009A2" w:rsidRPr="009009A2" w:rsidRDefault="009009A2" w:rsidP="009009A2">
            <w:pPr>
              <w:rPr>
                <w:rFonts w:cstheme="minorHAnsi"/>
                <w:sz w:val="20"/>
                <w:szCs w:val="20"/>
              </w:rPr>
            </w:pPr>
            <w:r w:rsidRPr="009009A2">
              <w:rPr>
                <w:rFonts w:cstheme="minorHAnsi"/>
                <w:sz w:val="20"/>
                <w:szCs w:val="20"/>
              </w:rPr>
              <w:t>Welfare benefits information sheet</w:t>
            </w:r>
          </w:p>
        </w:tc>
        <w:tc>
          <w:tcPr>
            <w:tcW w:w="1358" w:type="dxa"/>
          </w:tcPr>
          <w:p w14:paraId="5252D3AE"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4E8FA522" w14:textId="77777777" w:rsidR="009009A2" w:rsidRPr="009009A2" w:rsidRDefault="009009A2" w:rsidP="009009A2">
            <w:pPr>
              <w:rPr>
                <w:rFonts w:cstheme="minorHAnsi"/>
                <w:sz w:val="20"/>
                <w:szCs w:val="20"/>
              </w:rPr>
            </w:pPr>
            <w:r w:rsidRPr="009009A2">
              <w:rPr>
                <w:rFonts w:cstheme="minorHAnsi"/>
                <w:sz w:val="20"/>
                <w:szCs w:val="20"/>
              </w:rPr>
              <w:t>Provides information for involvement partners and a sheet for them to share with the Benefits agency. Shows attention to detail and sensitivity to what could be difficult issues for involvement partners.</w:t>
            </w:r>
          </w:p>
          <w:p w14:paraId="77BEEAE8"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7246B326"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D53B62A"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Values and principles</w:t>
            </w:r>
          </w:p>
        </w:tc>
        <w:tc>
          <w:tcPr>
            <w:tcW w:w="2257" w:type="dxa"/>
          </w:tcPr>
          <w:p w14:paraId="2F801864"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tc>
      </w:tr>
      <w:tr w:rsidR="009009A2" w:rsidRPr="009009A2" w14:paraId="41A70DA6" w14:textId="77777777" w:rsidTr="00BB2F9E">
        <w:tc>
          <w:tcPr>
            <w:tcW w:w="6575" w:type="dxa"/>
            <w:shd w:val="clear" w:color="auto" w:fill="BDD6EE" w:themeFill="accent5" w:themeFillTint="66"/>
          </w:tcPr>
          <w:p w14:paraId="56F1EAD3" w14:textId="77777777" w:rsidR="009009A2" w:rsidRPr="009009A2" w:rsidRDefault="009009A2" w:rsidP="009009A2">
            <w:pPr>
              <w:rPr>
                <w:rFonts w:cstheme="minorHAnsi"/>
                <w:sz w:val="20"/>
                <w:szCs w:val="20"/>
              </w:rPr>
            </w:pPr>
            <w:r w:rsidRPr="009009A2">
              <w:rPr>
                <w:rFonts w:cstheme="minorHAnsi"/>
                <w:b/>
                <w:bCs/>
                <w:sz w:val="20"/>
                <w:szCs w:val="20"/>
              </w:rPr>
              <w:t>Involvement specific – Involve Hull publicity and communication:</w:t>
            </w:r>
          </w:p>
        </w:tc>
        <w:tc>
          <w:tcPr>
            <w:tcW w:w="1358" w:type="dxa"/>
            <w:shd w:val="clear" w:color="auto" w:fill="BDD6EE" w:themeFill="accent5" w:themeFillTint="66"/>
          </w:tcPr>
          <w:p w14:paraId="19CA7F84"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088A9CC9"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48AD767A" w14:textId="77777777" w:rsidR="009009A2" w:rsidRPr="009009A2" w:rsidRDefault="009009A2" w:rsidP="009009A2">
            <w:pPr>
              <w:rPr>
                <w:rFonts w:cstheme="minorHAnsi"/>
                <w:sz w:val="20"/>
                <w:szCs w:val="20"/>
              </w:rPr>
            </w:pPr>
          </w:p>
        </w:tc>
      </w:tr>
      <w:tr w:rsidR="009009A2" w:rsidRPr="009009A2" w14:paraId="05A3C350" w14:textId="77777777" w:rsidTr="00BB2F9E">
        <w:tc>
          <w:tcPr>
            <w:tcW w:w="6575" w:type="dxa"/>
          </w:tcPr>
          <w:p w14:paraId="40C35F4A" w14:textId="77777777" w:rsidR="009009A2" w:rsidRPr="009009A2" w:rsidRDefault="009009A2" w:rsidP="009009A2">
            <w:pPr>
              <w:rPr>
                <w:rFonts w:cstheme="minorHAnsi"/>
                <w:sz w:val="20"/>
                <w:szCs w:val="20"/>
              </w:rPr>
            </w:pPr>
            <w:r w:rsidRPr="009009A2">
              <w:rPr>
                <w:rFonts w:cstheme="minorHAnsi"/>
                <w:sz w:val="20"/>
                <w:szCs w:val="20"/>
              </w:rPr>
              <w:t>Care Collaboratives newsletter (9/20)</w:t>
            </w:r>
          </w:p>
          <w:p w14:paraId="222B6663" w14:textId="77777777" w:rsidR="009009A2" w:rsidRPr="009009A2" w:rsidRDefault="009009A2" w:rsidP="009009A2">
            <w:pPr>
              <w:rPr>
                <w:rFonts w:cstheme="minorHAnsi"/>
                <w:sz w:val="20"/>
                <w:szCs w:val="20"/>
              </w:rPr>
            </w:pPr>
            <w:r w:rsidRPr="009009A2">
              <w:rPr>
                <w:rFonts w:cstheme="minorHAnsi"/>
                <w:sz w:val="20"/>
                <w:szCs w:val="20"/>
              </w:rPr>
              <w:t>Humber, Coast and Vale cancer alliance newsletter (Autumn 20)</w:t>
            </w:r>
          </w:p>
          <w:p w14:paraId="7603A8E5" w14:textId="77777777" w:rsidR="009009A2" w:rsidRPr="009009A2" w:rsidRDefault="009009A2" w:rsidP="009009A2">
            <w:pPr>
              <w:rPr>
                <w:rFonts w:cstheme="minorHAnsi"/>
                <w:sz w:val="20"/>
                <w:szCs w:val="20"/>
              </w:rPr>
            </w:pPr>
            <w:r w:rsidRPr="009009A2">
              <w:rPr>
                <w:rFonts w:cstheme="minorHAnsi"/>
                <w:sz w:val="20"/>
                <w:szCs w:val="20"/>
              </w:rPr>
              <w:t>Healthwatch Hull newsletter (9/20)</w:t>
            </w:r>
          </w:p>
          <w:p w14:paraId="05735D98" w14:textId="77777777" w:rsidR="009009A2" w:rsidRPr="009009A2" w:rsidRDefault="009009A2" w:rsidP="009009A2">
            <w:pPr>
              <w:rPr>
                <w:rFonts w:cstheme="minorHAnsi"/>
                <w:sz w:val="20"/>
                <w:szCs w:val="20"/>
              </w:rPr>
            </w:pPr>
            <w:r w:rsidRPr="009009A2">
              <w:rPr>
                <w:rFonts w:cstheme="minorHAnsi"/>
                <w:sz w:val="20"/>
                <w:szCs w:val="20"/>
              </w:rPr>
              <w:t>Healthwatch Hull involvement flyer</w:t>
            </w:r>
          </w:p>
          <w:p w14:paraId="35DA4232" w14:textId="77777777" w:rsidR="009009A2" w:rsidRPr="009009A2" w:rsidRDefault="009009A2" w:rsidP="009009A2">
            <w:pPr>
              <w:rPr>
                <w:rFonts w:cstheme="minorHAnsi"/>
                <w:sz w:val="20"/>
                <w:szCs w:val="20"/>
              </w:rPr>
            </w:pPr>
            <w:r w:rsidRPr="009009A2">
              <w:rPr>
                <w:rFonts w:cstheme="minorHAnsi"/>
                <w:sz w:val="20"/>
                <w:szCs w:val="20"/>
              </w:rPr>
              <w:t>Hull CVS volunteering vacancies booklet (Summer 20)</w:t>
            </w:r>
          </w:p>
          <w:p w14:paraId="112A57ED" w14:textId="77777777" w:rsidR="009009A2" w:rsidRPr="009009A2" w:rsidRDefault="009009A2" w:rsidP="009009A2">
            <w:pPr>
              <w:rPr>
                <w:rFonts w:cstheme="minorHAnsi"/>
                <w:sz w:val="20"/>
                <w:szCs w:val="20"/>
              </w:rPr>
            </w:pPr>
            <w:r w:rsidRPr="009009A2">
              <w:rPr>
                <w:rFonts w:cstheme="minorHAnsi"/>
                <w:sz w:val="20"/>
                <w:szCs w:val="20"/>
              </w:rPr>
              <w:t>ICAHR brochures (cancer and health)</w:t>
            </w:r>
          </w:p>
          <w:p w14:paraId="207BD7D2" w14:textId="77777777" w:rsidR="009009A2" w:rsidRPr="009009A2" w:rsidRDefault="009009A2" w:rsidP="009009A2">
            <w:pPr>
              <w:rPr>
                <w:rFonts w:cstheme="minorHAnsi"/>
                <w:sz w:val="20"/>
                <w:szCs w:val="20"/>
              </w:rPr>
            </w:pPr>
            <w:r w:rsidRPr="009009A2">
              <w:rPr>
                <w:rFonts w:cstheme="minorHAnsi"/>
                <w:sz w:val="20"/>
                <w:szCs w:val="20"/>
              </w:rPr>
              <w:t>ICAHR postcards (cancer and health)</w:t>
            </w:r>
          </w:p>
          <w:p w14:paraId="4A135A05" w14:textId="77777777" w:rsidR="009009A2" w:rsidRPr="009009A2" w:rsidRDefault="009009A2" w:rsidP="009009A2">
            <w:pPr>
              <w:rPr>
                <w:rFonts w:cstheme="minorHAnsi"/>
                <w:sz w:val="20"/>
                <w:szCs w:val="20"/>
              </w:rPr>
            </w:pPr>
            <w:r w:rsidRPr="009009A2">
              <w:rPr>
                <w:rFonts w:cstheme="minorHAnsi"/>
                <w:sz w:val="20"/>
                <w:szCs w:val="20"/>
              </w:rPr>
              <w:t>ICAHR posters (cancer and health)</w:t>
            </w:r>
          </w:p>
          <w:p w14:paraId="63715DA3" w14:textId="77777777" w:rsidR="009009A2" w:rsidRPr="009009A2" w:rsidRDefault="009009A2" w:rsidP="009009A2">
            <w:pPr>
              <w:rPr>
                <w:rFonts w:cstheme="minorHAnsi"/>
                <w:sz w:val="20"/>
                <w:szCs w:val="20"/>
              </w:rPr>
            </w:pPr>
            <w:r w:rsidRPr="009009A2">
              <w:rPr>
                <w:rFonts w:cstheme="minorHAnsi"/>
                <w:sz w:val="20"/>
                <w:szCs w:val="20"/>
              </w:rPr>
              <w:t>Yorkshire cancer community newsletter (Spring 20)</w:t>
            </w:r>
          </w:p>
        </w:tc>
        <w:tc>
          <w:tcPr>
            <w:tcW w:w="1358" w:type="dxa"/>
          </w:tcPr>
          <w:p w14:paraId="0F221EAB"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2AFF418A" w14:textId="77777777" w:rsidR="009009A2" w:rsidRPr="009009A2" w:rsidRDefault="009009A2" w:rsidP="009009A2">
            <w:pPr>
              <w:rPr>
                <w:rFonts w:cstheme="minorHAnsi"/>
                <w:sz w:val="20"/>
                <w:szCs w:val="20"/>
              </w:rPr>
            </w:pPr>
            <w:r w:rsidRPr="009009A2">
              <w:rPr>
                <w:rFonts w:cstheme="minorHAnsi"/>
                <w:sz w:val="20"/>
                <w:szCs w:val="20"/>
              </w:rPr>
              <w:t xml:space="preserve">Range of eye-catching user-friendly informative publicity materials, used in different contexts. </w:t>
            </w:r>
          </w:p>
          <w:p w14:paraId="1D82268C" w14:textId="77777777" w:rsidR="009009A2" w:rsidRPr="009009A2" w:rsidRDefault="009009A2" w:rsidP="009009A2">
            <w:pPr>
              <w:rPr>
                <w:rFonts w:cstheme="minorHAnsi"/>
                <w:sz w:val="20"/>
                <w:szCs w:val="20"/>
              </w:rPr>
            </w:pPr>
            <w:r w:rsidRPr="009009A2">
              <w:rPr>
                <w:rFonts w:cstheme="minorHAnsi"/>
                <w:sz w:val="20"/>
                <w:szCs w:val="20"/>
              </w:rPr>
              <w:t>Important for recruitment and awareness-raising of the opportunity.</w:t>
            </w:r>
          </w:p>
          <w:p w14:paraId="250D936A"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4DD1916"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011810BA"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34657BC" w14:textId="77777777" w:rsidR="009009A2" w:rsidRPr="009009A2" w:rsidRDefault="009009A2" w:rsidP="009009A2">
            <w:pPr>
              <w:rPr>
                <w:rFonts w:cstheme="minorHAnsi"/>
                <w:sz w:val="20"/>
                <w:szCs w:val="20"/>
              </w:rPr>
            </w:pPr>
            <w:r w:rsidRPr="009009A2">
              <w:rPr>
                <w:rFonts w:cstheme="minorHAnsi"/>
                <w:b/>
                <w:bCs/>
                <w:sz w:val="20"/>
                <w:szCs w:val="20"/>
              </w:rPr>
              <w:t>Values and principles</w:t>
            </w:r>
          </w:p>
        </w:tc>
        <w:tc>
          <w:tcPr>
            <w:tcW w:w="2257" w:type="dxa"/>
          </w:tcPr>
          <w:p w14:paraId="0CA08890"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737F34F4" w14:textId="77777777" w:rsidTr="00BB2F9E">
        <w:tc>
          <w:tcPr>
            <w:tcW w:w="6575" w:type="dxa"/>
            <w:shd w:val="clear" w:color="auto" w:fill="BDD6EE" w:themeFill="accent5" w:themeFillTint="66"/>
          </w:tcPr>
          <w:p w14:paraId="7688785D" w14:textId="77777777" w:rsidR="009009A2" w:rsidRPr="009009A2" w:rsidRDefault="009009A2" w:rsidP="009009A2">
            <w:pPr>
              <w:rPr>
                <w:rFonts w:cstheme="minorHAnsi"/>
                <w:sz w:val="20"/>
                <w:szCs w:val="20"/>
              </w:rPr>
            </w:pPr>
            <w:r w:rsidRPr="009009A2">
              <w:rPr>
                <w:rFonts w:cstheme="minorHAnsi"/>
                <w:b/>
                <w:bCs/>
                <w:sz w:val="20"/>
                <w:szCs w:val="20"/>
              </w:rPr>
              <w:t>Involvement specific – Involve Hull training for researchers:</w:t>
            </w:r>
          </w:p>
        </w:tc>
        <w:tc>
          <w:tcPr>
            <w:tcW w:w="1358" w:type="dxa"/>
            <w:shd w:val="clear" w:color="auto" w:fill="BDD6EE" w:themeFill="accent5" w:themeFillTint="66"/>
          </w:tcPr>
          <w:p w14:paraId="6C7E74FE"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4A5B1767"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239DB03F" w14:textId="77777777" w:rsidR="009009A2" w:rsidRPr="009009A2" w:rsidRDefault="009009A2" w:rsidP="009009A2">
            <w:pPr>
              <w:rPr>
                <w:rFonts w:cstheme="minorHAnsi"/>
                <w:sz w:val="20"/>
                <w:szCs w:val="20"/>
              </w:rPr>
            </w:pPr>
          </w:p>
        </w:tc>
      </w:tr>
      <w:tr w:rsidR="009009A2" w:rsidRPr="009009A2" w14:paraId="6D767B13" w14:textId="77777777" w:rsidTr="00BB2F9E">
        <w:tc>
          <w:tcPr>
            <w:tcW w:w="6575" w:type="dxa"/>
          </w:tcPr>
          <w:p w14:paraId="721F6D33" w14:textId="77777777" w:rsidR="009009A2" w:rsidRPr="009009A2" w:rsidRDefault="009009A2" w:rsidP="009009A2">
            <w:pPr>
              <w:rPr>
                <w:rFonts w:cstheme="minorHAnsi"/>
                <w:sz w:val="20"/>
                <w:szCs w:val="20"/>
              </w:rPr>
            </w:pPr>
            <w:r w:rsidRPr="009009A2">
              <w:rPr>
                <w:rFonts w:cstheme="minorHAnsi"/>
                <w:sz w:val="20"/>
                <w:szCs w:val="20"/>
              </w:rPr>
              <w:t>Whose research is it anyway – Early Career Researchers (ECRs)</w:t>
            </w:r>
          </w:p>
          <w:p w14:paraId="3AAD2168" w14:textId="77777777" w:rsidR="009009A2" w:rsidRPr="009009A2" w:rsidRDefault="009009A2" w:rsidP="009009A2">
            <w:pPr>
              <w:rPr>
                <w:rFonts w:cstheme="minorHAnsi"/>
                <w:sz w:val="20"/>
                <w:szCs w:val="20"/>
              </w:rPr>
            </w:pPr>
            <w:r w:rsidRPr="009009A2">
              <w:rPr>
                <w:rFonts w:cstheme="minorHAnsi"/>
                <w:sz w:val="20"/>
                <w:szCs w:val="20"/>
              </w:rPr>
              <w:t>Whose research is it anyway – Post Graduate Researchers (PGRs)</w:t>
            </w:r>
          </w:p>
        </w:tc>
        <w:tc>
          <w:tcPr>
            <w:tcW w:w="1358" w:type="dxa"/>
          </w:tcPr>
          <w:p w14:paraId="1EE77191"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2FFC98E6" w14:textId="77777777" w:rsidR="009009A2" w:rsidRPr="009009A2" w:rsidRDefault="009009A2" w:rsidP="009009A2">
            <w:pPr>
              <w:rPr>
                <w:rFonts w:cstheme="minorHAnsi"/>
                <w:sz w:val="20"/>
                <w:szCs w:val="20"/>
              </w:rPr>
            </w:pPr>
            <w:r w:rsidRPr="009009A2">
              <w:rPr>
                <w:rFonts w:cstheme="minorHAnsi"/>
                <w:sz w:val="20"/>
                <w:szCs w:val="20"/>
              </w:rPr>
              <w:t xml:space="preserve">Two presentations provided by </w:t>
            </w:r>
            <w:r w:rsidRPr="009009A2">
              <w:rPr>
                <w:rFonts w:cstheme="minorHAnsi"/>
                <w:sz w:val="20"/>
                <w:szCs w:val="20"/>
                <w:highlight w:val="black"/>
              </w:rPr>
              <w:t>Helen</w:t>
            </w:r>
            <w:r w:rsidRPr="009009A2">
              <w:rPr>
                <w:rFonts w:cstheme="minorHAnsi"/>
                <w:sz w:val="20"/>
                <w:szCs w:val="20"/>
              </w:rPr>
              <w:t xml:space="preserve"> for ECRs and PGRs, tailored to each group. Useful broad introduction to involvement.</w:t>
            </w:r>
          </w:p>
          <w:p w14:paraId="08828580"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2484017"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78CF7BDB"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ACF8807"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6A25DF8" w14:textId="77777777" w:rsidR="009009A2" w:rsidRPr="009009A2" w:rsidRDefault="009009A2" w:rsidP="009009A2">
            <w:pPr>
              <w:rPr>
                <w:rFonts w:cstheme="minorHAnsi"/>
                <w:sz w:val="20"/>
                <w:szCs w:val="20"/>
              </w:rPr>
            </w:pPr>
            <w:r w:rsidRPr="009009A2">
              <w:rPr>
                <w:rFonts w:cstheme="minorHAnsi"/>
                <w:b/>
                <w:bCs/>
                <w:sz w:val="20"/>
                <w:szCs w:val="20"/>
              </w:rPr>
              <w:t>Perspectives and diversity</w:t>
            </w:r>
          </w:p>
        </w:tc>
        <w:tc>
          <w:tcPr>
            <w:tcW w:w="2257" w:type="dxa"/>
          </w:tcPr>
          <w:p w14:paraId="6DFBBC5F"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363CADC" w14:textId="77777777" w:rsidTr="00BB2F9E">
        <w:tc>
          <w:tcPr>
            <w:tcW w:w="6575" w:type="dxa"/>
            <w:shd w:val="clear" w:color="auto" w:fill="BDD6EE" w:themeFill="accent5" w:themeFillTint="66"/>
          </w:tcPr>
          <w:p w14:paraId="755C7DC3" w14:textId="77777777" w:rsidR="009009A2" w:rsidRPr="009009A2" w:rsidRDefault="009009A2" w:rsidP="009009A2">
            <w:pPr>
              <w:rPr>
                <w:rFonts w:cstheme="minorHAnsi"/>
                <w:b/>
                <w:bCs/>
                <w:sz w:val="20"/>
                <w:szCs w:val="20"/>
              </w:rPr>
            </w:pPr>
            <w:r w:rsidRPr="009009A2">
              <w:rPr>
                <w:rFonts w:cstheme="minorHAnsi"/>
                <w:sz w:val="20"/>
                <w:szCs w:val="20"/>
              </w:rPr>
              <w:br w:type="page"/>
            </w:r>
            <w:r w:rsidRPr="009009A2">
              <w:rPr>
                <w:rFonts w:cstheme="minorHAnsi"/>
                <w:b/>
                <w:bCs/>
                <w:sz w:val="20"/>
                <w:szCs w:val="20"/>
              </w:rPr>
              <w:t>Involvement specific – Involve Hull feedback:</w:t>
            </w:r>
          </w:p>
        </w:tc>
        <w:tc>
          <w:tcPr>
            <w:tcW w:w="1358" w:type="dxa"/>
            <w:shd w:val="clear" w:color="auto" w:fill="BDD6EE" w:themeFill="accent5" w:themeFillTint="66"/>
          </w:tcPr>
          <w:p w14:paraId="78519766"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6D2A241B"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04B809FC" w14:textId="77777777" w:rsidR="009009A2" w:rsidRPr="009009A2" w:rsidRDefault="009009A2" w:rsidP="009009A2">
            <w:pPr>
              <w:rPr>
                <w:rFonts w:cstheme="minorHAnsi"/>
                <w:sz w:val="20"/>
                <w:szCs w:val="20"/>
              </w:rPr>
            </w:pPr>
          </w:p>
        </w:tc>
      </w:tr>
      <w:tr w:rsidR="009009A2" w:rsidRPr="009009A2" w14:paraId="2F0CB732" w14:textId="77777777" w:rsidTr="00BB2F9E">
        <w:tc>
          <w:tcPr>
            <w:tcW w:w="6575" w:type="dxa"/>
          </w:tcPr>
          <w:p w14:paraId="466A2A3F" w14:textId="77777777" w:rsidR="009009A2" w:rsidRPr="009009A2" w:rsidRDefault="009009A2" w:rsidP="009009A2">
            <w:pPr>
              <w:rPr>
                <w:rFonts w:cstheme="minorHAnsi"/>
                <w:sz w:val="20"/>
                <w:szCs w:val="20"/>
              </w:rPr>
            </w:pPr>
            <w:r w:rsidRPr="009009A2">
              <w:rPr>
                <w:rFonts w:cstheme="minorHAnsi"/>
                <w:sz w:val="20"/>
                <w:szCs w:val="20"/>
              </w:rPr>
              <w:t>Three feedback forms for Involve Hull members and researchers</w:t>
            </w:r>
          </w:p>
        </w:tc>
        <w:tc>
          <w:tcPr>
            <w:tcW w:w="1358" w:type="dxa"/>
          </w:tcPr>
          <w:p w14:paraId="71E381EF"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7/5/21)</w:t>
            </w:r>
          </w:p>
        </w:tc>
        <w:tc>
          <w:tcPr>
            <w:tcW w:w="4370" w:type="dxa"/>
          </w:tcPr>
          <w:p w14:paraId="3FFC9FDE" w14:textId="77777777" w:rsidR="009009A2" w:rsidRPr="009009A2" w:rsidRDefault="009009A2" w:rsidP="009009A2">
            <w:pPr>
              <w:rPr>
                <w:rFonts w:cstheme="minorHAnsi"/>
                <w:sz w:val="20"/>
                <w:szCs w:val="20"/>
              </w:rPr>
            </w:pPr>
            <w:r w:rsidRPr="009009A2">
              <w:rPr>
                <w:rFonts w:cstheme="minorHAnsi"/>
                <w:sz w:val="20"/>
                <w:szCs w:val="20"/>
              </w:rPr>
              <w:t>Different feedback forms.</w:t>
            </w:r>
          </w:p>
          <w:p w14:paraId="598DCCCE"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257" w:type="dxa"/>
          </w:tcPr>
          <w:p w14:paraId="2FF6EDC7" w14:textId="77777777" w:rsidR="009009A2" w:rsidRPr="009009A2" w:rsidRDefault="009009A2" w:rsidP="009009A2">
            <w:pPr>
              <w:rPr>
                <w:rFonts w:cstheme="minorHAnsi"/>
                <w:sz w:val="20"/>
                <w:szCs w:val="20"/>
              </w:rPr>
            </w:pPr>
            <w:r w:rsidRPr="009009A2">
              <w:rPr>
                <w:rFonts w:cstheme="minorHAnsi"/>
                <w:sz w:val="20"/>
                <w:szCs w:val="20"/>
              </w:rPr>
              <w:t>Corroborating evidence re measuring impact of involvement.</w:t>
            </w:r>
          </w:p>
        </w:tc>
      </w:tr>
      <w:tr w:rsidR="009009A2" w:rsidRPr="009009A2" w14:paraId="51C2D0E2" w14:textId="77777777" w:rsidTr="00BB2F9E">
        <w:tc>
          <w:tcPr>
            <w:tcW w:w="6575" w:type="dxa"/>
            <w:shd w:val="clear" w:color="auto" w:fill="9CC2E5" w:themeFill="accent5" w:themeFillTint="99"/>
          </w:tcPr>
          <w:p w14:paraId="15DCD315" w14:textId="77777777" w:rsidR="009009A2" w:rsidRPr="009009A2" w:rsidRDefault="009009A2" w:rsidP="009009A2">
            <w:pPr>
              <w:rPr>
                <w:rFonts w:cstheme="minorHAnsi"/>
                <w:b/>
                <w:bCs/>
                <w:sz w:val="20"/>
                <w:szCs w:val="20"/>
              </w:rPr>
            </w:pPr>
            <w:r w:rsidRPr="009009A2">
              <w:rPr>
                <w:rFonts w:cstheme="minorHAnsi"/>
                <w:b/>
                <w:bCs/>
                <w:sz w:val="20"/>
                <w:szCs w:val="20"/>
              </w:rPr>
              <w:t>Involvement specific – funding:</w:t>
            </w:r>
          </w:p>
        </w:tc>
        <w:tc>
          <w:tcPr>
            <w:tcW w:w="1358" w:type="dxa"/>
            <w:shd w:val="clear" w:color="auto" w:fill="9CC2E5" w:themeFill="accent5" w:themeFillTint="99"/>
          </w:tcPr>
          <w:p w14:paraId="539A7EE8" w14:textId="77777777" w:rsidR="009009A2" w:rsidRPr="009009A2" w:rsidRDefault="009009A2" w:rsidP="009009A2">
            <w:pPr>
              <w:rPr>
                <w:rFonts w:cstheme="minorHAnsi"/>
                <w:sz w:val="20"/>
                <w:szCs w:val="20"/>
              </w:rPr>
            </w:pPr>
          </w:p>
        </w:tc>
        <w:tc>
          <w:tcPr>
            <w:tcW w:w="4370" w:type="dxa"/>
            <w:shd w:val="clear" w:color="auto" w:fill="9CC2E5" w:themeFill="accent5" w:themeFillTint="99"/>
          </w:tcPr>
          <w:p w14:paraId="69035F8C" w14:textId="77777777" w:rsidR="009009A2" w:rsidRPr="009009A2" w:rsidRDefault="009009A2" w:rsidP="009009A2">
            <w:pPr>
              <w:rPr>
                <w:rFonts w:cstheme="minorHAnsi"/>
                <w:b/>
                <w:bCs/>
                <w:sz w:val="20"/>
                <w:szCs w:val="20"/>
              </w:rPr>
            </w:pPr>
          </w:p>
        </w:tc>
        <w:tc>
          <w:tcPr>
            <w:tcW w:w="2257" w:type="dxa"/>
            <w:shd w:val="clear" w:color="auto" w:fill="9CC2E5" w:themeFill="accent5" w:themeFillTint="99"/>
          </w:tcPr>
          <w:p w14:paraId="417572D3" w14:textId="77777777" w:rsidR="009009A2" w:rsidRPr="009009A2" w:rsidRDefault="009009A2" w:rsidP="009009A2">
            <w:pPr>
              <w:rPr>
                <w:rFonts w:cstheme="minorHAnsi"/>
                <w:sz w:val="20"/>
                <w:szCs w:val="20"/>
              </w:rPr>
            </w:pPr>
          </w:p>
        </w:tc>
      </w:tr>
      <w:tr w:rsidR="009009A2" w:rsidRPr="009009A2" w14:paraId="0DE7087B" w14:textId="77777777" w:rsidTr="00BB2F9E">
        <w:tc>
          <w:tcPr>
            <w:tcW w:w="6575" w:type="dxa"/>
          </w:tcPr>
          <w:p w14:paraId="39D44BD6" w14:textId="77777777" w:rsidR="009009A2" w:rsidRPr="009009A2" w:rsidRDefault="009009A2" w:rsidP="009009A2">
            <w:pPr>
              <w:rPr>
                <w:rFonts w:cstheme="minorHAnsi"/>
                <w:sz w:val="20"/>
                <w:szCs w:val="20"/>
              </w:rPr>
            </w:pPr>
            <w:r w:rsidRPr="009009A2">
              <w:rPr>
                <w:rFonts w:cstheme="minorHAnsi"/>
                <w:sz w:val="20"/>
                <w:szCs w:val="20"/>
              </w:rPr>
              <w:t>Faculty of Health Sciences PPI grant guidance notes 2022-2023</w:t>
            </w:r>
          </w:p>
          <w:p w14:paraId="206E3380" w14:textId="77777777" w:rsidR="009009A2" w:rsidRPr="009009A2" w:rsidRDefault="009009A2" w:rsidP="009009A2">
            <w:pPr>
              <w:rPr>
                <w:rFonts w:cstheme="minorHAnsi"/>
                <w:sz w:val="20"/>
                <w:szCs w:val="20"/>
              </w:rPr>
            </w:pPr>
            <w:r w:rsidRPr="009009A2">
              <w:rPr>
                <w:rFonts w:cstheme="minorHAnsi"/>
                <w:sz w:val="20"/>
                <w:szCs w:val="20"/>
              </w:rPr>
              <w:t>Faculty of Health Sciences PPI small grants fund application form 2022-2023</w:t>
            </w:r>
          </w:p>
          <w:p w14:paraId="3EBA7869" w14:textId="77777777" w:rsidR="009009A2" w:rsidRPr="009009A2" w:rsidRDefault="009009A2" w:rsidP="009009A2">
            <w:pPr>
              <w:rPr>
                <w:rFonts w:cstheme="minorHAnsi"/>
                <w:sz w:val="20"/>
                <w:szCs w:val="20"/>
              </w:rPr>
            </w:pPr>
            <w:r w:rsidRPr="009009A2">
              <w:rPr>
                <w:rFonts w:cstheme="minorHAnsi"/>
                <w:sz w:val="20"/>
                <w:szCs w:val="20"/>
              </w:rPr>
              <w:t>Faculty of Health Sciences PPI small grants fund impact report</w:t>
            </w:r>
          </w:p>
        </w:tc>
        <w:tc>
          <w:tcPr>
            <w:tcW w:w="1358" w:type="dxa"/>
          </w:tcPr>
          <w:p w14:paraId="12AA35DB"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27/3/23)</w:t>
            </w:r>
          </w:p>
        </w:tc>
        <w:tc>
          <w:tcPr>
            <w:tcW w:w="4370" w:type="dxa"/>
          </w:tcPr>
          <w:p w14:paraId="26E0C0A4" w14:textId="77777777" w:rsidR="009009A2" w:rsidRPr="009009A2" w:rsidRDefault="009009A2" w:rsidP="009009A2">
            <w:pPr>
              <w:rPr>
                <w:rFonts w:cstheme="minorHAnsi"/>
                <w:sz w:val="20"/>
                <w:szCs w:val="20"/>
              </w:rPr>
            </w:pPr>
            <w:r w:rsidRPr="009009A2">
              <w:rPr>
                <w:rFonts w:cstheme="minorHAnsi"/>
                <w:sz w:val="20"/>
                <w:szCs w:val="20"/>
              </w:rPr>
              <w:t xml:space="preserve">Forms/guidance related to pre-award PPI fund. </w:t>
            </w:r>
          </w:p>
          <w:p w14:paraId="174B2241"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386DE6D0"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257" w:type="dxa"/>
          </w:tcPr>
          <w:p w14:paraId="6B3C932D" w14:textId="77777777" w:rsidR="009009A2" w:rsidRPr="009009A2" w:rsidRDefault="009009A2" w:rsidP="009009A2">
            <w:pPr>
              <w:rPr>
                <w:rFonts w:cstheme="minorHAnsi"/>
                <w:sz w:val="20"/>
                <w:szCs w:val="20"/>
              </w:rPr>
            </w:pPr>
            <w:r w:rsidRPr="009009A2">
              <w:rPr>
                <w:rFonts w:cstheme="minorHAnsi"/>
                <w:sz w:val="20"/>
                <w:szCs w:val="20"/>
              </w:rPr>
              <w:t>Corroborating evidence re commitment to involvement and measuring impact of involvement.</w:t>
            </w:r>
          </w:p>
        </w:tc>
      </w:tr>
      <w:tr w:rsidR="009009A2" w:rsidRPr="009009A2" w14:paraId="76F387FD" w14:textId="77777777" w:rsidTr="00BB2F9E">
        <w:tc>
          <w:tcPr>
            <w:tcW w:w="6575" w:type="dxa"/>
            <w:shd w:val="clear" w:color="auto" w:fill="BDD6EE" w:themeFill="accent5" w:themeFillTint="66"/>
          </w:tcPr>
          <w:p w14:paraId="733D1625" w14:textId="77777777" w:rsidR="009009A2" w:rsidRPr="009009A2" w:rsidRDefault="009009A2" w:rsidP="009009A2">
            <w:pPr>
              <w:rPr>
                <w:rFonts w:cstheme="minorHAnsi"/>
                <w:b/>
                <w:bCs/>
                <w:sz w:val="20"/>
                <w:szCs w:val="20"/>
              </w:rPr>
            </w:pPr>
            <w:r w:rsidRPr="009009A2">
              <w:rPr>
                <w:rFonts w:cstheme="minorHAnsi"/>
                <w:b/>
                <w:bCs/>
                <w:sz w:val="20"/>
                <w:szCs w:val="20"/>
              </w:rPr>
              <w:t>Projects:</w:t>
            </w:r>
          </w:p>
        </w:tc>
        <w:tc>
          <w:tcPr>
            <w:tcW w:w="1358" w:type="dxa"/>
            <w:shd w:val="clear" w:color="auto" w:fill="BDD6EE" w:themeFill="accent5" w:themeFillTint="66"/>
          </w:tcPr>
          <w:p w14:paraId="098783E1" w14:textId="77777777" w:rsidR="009009A2" w:rsidRPr="009009A2" w:rsidRDefault="009009A2" w:rsidP="009009A2">
            <w:pPr>
              <w:rPr>
                <w:rFonts w:cstheme="minorHAnsi"/>
                <w:sz w:val="20"/>
                <w:szCs w:val="20"/>
              </w:rPr>
            </w:pPr>
          </w:p>
        </w:tc>
        <w:tc>
          <w:tcPr>
            <w:tcW w:w="4370" w:type="dxa"/>
            <w:shd w:val="clear" w:color="auto" w:fill="BDD6EE" w:themeFill="accent5" w:themeFillTint="66"/>
          </w:tcPr>
          <w:p w14:paraId="2EDAFAB9" w14:textId="77777777" w:rsidR="009009A2" w:rsidRPr="009009A2" w:rsidRDefault="009009A2" w:rsidP="009009A2">
            <w:pPr>
              <w:rPr>
                <w:rFonts w:cstheme="minorHAnsi"/>
                <w:sz w:val="20"/>
                <w:szCs w:val="20"/>
              </w:rPr>
            </w:pPr>
          </w:p>
        </w:tc>
        <w:tc>
          <w:tcPr>
            <w:tcW w:w="2257" w:type="dxa"/>
            <w:shd w:val="clear" w:color="auto" w:fill="BDD6EE" w:themeFill="accent5" w:themeFillTint="66"/>
          </w:tcPr>
          <w:p w14:paraId="21D15696" w14:textId="77777777" w:rsidR="009009A2" w:rsidRPr="009009A2" w:rsidRDefault="009009A2" w:rsidP="009009A2">
            <w:pPr>
              <w:rPr>
                <w:rFonts w:cstheme="minorHAnsi"/>
                <w:sz w:val="20"/>
                <w:szCs w:val="20"/>
              </w:rPr>
            </w:pPr>
          </w:p>
        </w:tc>
      </w:tr>
      <w:tr w:rsidR="009009A2" w:rsidRPr="009009A2" w14:paraId="44201D72" w14:textId="77777777" w:rsidTr="00BB2F9E">
        <w:tc>
          <w:tcPr>
            <w:tcW w:w="6575" w:type="dxa"/>
          </w:tcPr>
          <w:p w14:paraId="77B4EA65" w14:textId="77777777" w:rsidR="009009A2" w:rsidRPr="009009A2" w:rsidRDefault="009009A2" w:rsidP="009009A2">
            <w:pPr>
              <w:rPr>
                <w:rFonts w:cstheme="minorHAnsi"/>
                <w:b/>
                <w:bCs/>
                <w:sz w:val="20"/>
                <w:szCs w:val="20"/>
              </w:rPr>
            </w:pPr>
            <w:r w:rsidRPr="009009A2">
              <w:rPr>
                <w:rFonts w:cstheme="minorHAnsi"/>
                <w:b/>
                <w:bCs/>
                <w:sz w:val="20"/>
                <w:szCs w:val="20"/>
              </w:rPr>
              <w:t xml:space="preserve">Bringing Breathlessness Into View </w:t>
            </w:r>
            <w:r w:rsidRPr="009009A2">
              <w:rPr>
                <w:rFonts w:cstheme="minorHAnsi"/>
                <w:sz w:val="20"/>
                <w:szCs w:val="20"/>
              </w:rPr>
              <w:t>(</w:t>
            </w:r>
            <w:hyperlink r:id="rId224"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bringing-breathlessness-into-view</w:t>
              </w:r>
            </w:hyperlink>
            <w:r w:rsidRPr="009009A2">
              <w:rPr>
                <w:rFonts w:cstheme="minorHAnsi"/>
                <w:sz w:val="20"/>
                <w:szCs w:val="20"/>
              </w:rPr>
              <w:t>)</w:t>
            </w:r>
          </w:p>
          <w:p w14:paraId="72911DB3" w14:textId="77777777" w:rsidR="009009A2" w:rsidRPr="009009A2" w:rsidRDefault="009009A2" w:rsidP="009009A2">
            <w:pPr>
              <w:rPr>
                <w:rFonts w:cstheme="minorHAnsi"/>
                <w:sz w:val="20"/>
                <w:szCs w:val="20"/>
              </w:rPr>
            </w:pPr>
            <w:r w:rsidRPr="009009A2">
              <w:rPr>
                <w:rFonts w:cstheme="minorHAnsi"/>
                <w:sz w:val="20"/>
                <w:szCs w:val="20"/>
              </w:rPr>
              <w:t xml:space="preserve">Given as example of involvement on WPCRC IE webpage, suggested by </w:t>
            </w:r>
            <w:r w:rsidRPr="009009A2">
              <w:rPr>
                <w:rFonts w:cstheme="minorHAnsi"/>
                <w:sz w:val="20"/>
                <w:szCs w:val="20"/>
                <w:highlight w:val="black"/>
              </w:rPr>
              <w:t>Miriam</w:t>
            </w:r>
            <w:r w:rsidRPr="009009A2">
              <w:rPr>
                <w:rFonts w:cstheme="minorHAnsi"/>
                <w:sz w:val="20"/>
                <w:szCs w:val="20"/>
              </w:rPr>
              <w:t>.</w:t>
            </w:r>
          </w:p>
          <w:p w14:paraId="442D435B" w14:textId="77777777" w:rsidR="009009A2" w:rsidRPr="009009A2" w:rsidRDefault="009009A2" w:rsidP="009009A2">
            <w:pPr>
              <w:rPr>
                <w:rFonts w:cstheme="minorHAnsi"/>
                <w:sz w:val="20"/>
                <w:szCs w:val="20"/>
              </w:rPr>
            </w:pPr>
          </w:p>
          <w:p w14:paraId="177DC01F" w14:textId="77777777" w:rsidR="009009A2" w:rsidRPr="009009A2" w:rsidRDefault="009009A2" w:rsidP="009009A2">
            <w:pPr>
              <w:rPr>
                <w:rFonts w:cstheme="minorHAnsi"/>
                <w:sz w:val="20"/>
                <w:szCs w:val="20"/>
              </w:rPr>
            </w:pPr>
            <w:r w:rsidRPr="009009A2">
              <w:rPr>
                <w:rFonts w:cstheme="minorHAnsi"/>
                <w:sz w:val="20"/>
                <w:szCs w:val="20"/>
              </w:rPr>
              <w:lastRenderedPageBreak/>
              <w:t>BBIV exhibition webpage (</w:t>
            </w:r>
            <w:hyperlink r:id="rId225"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breathlessness/bringing-breathlessness-into-view-exhibition</w:t>
              </w:r>
            </w:hyperlink>
            <w:r w:rsidRPr="009009A2">
              <w:rPr>
                <w:rFonts w:cstheme="minorHAnsi"/>
                <w:sz w:val="20"/>
                <w:szCs w:val="20"/>
              </w:rPr>
              <w:t>)</w:t>
            </w:r>
          </w:p>
          <w:p w14:paraId="4E40125E" w14:textId="77777777" w:rsidR="009009A2" w:rsidRPr="009009A2" w:rsidRDefault="009009A2" w:rsidP="009009A2">
            <w:pPr>
              <w:rPr>
                <w:rFonts w:cstheme="minorHAnsi"/>
                <w:sz w:val="20"/>
                <w:szCs w:val="20"/>
              </w:rPr>
            </w:pPr>
            <w:r w:rsidRPr="009009A2">
              <w:rPr>
                <w:rFonts w:cstheme="minorHAnsi"/>
                <w:sz w:val="20"/>
                <w:szCs w:val="20"/>
              </w:rPr>
              <w:t>Text re involvement throughout, photos, numerous links to other project info including blogs and radio interview, the making of the exhibition, about the participants</w:t>
            </w:r>
          </w:p>
        </w:tc>
        <w:tc>
          <w:tcPr>
            <w:tcW w:w="1358" w:type="dxa"/>
          </w:tcPr>
          <w:p w14:paraId="0B0D8754" w14:textId="77777777" w:rsidR="009009A2" w:rsidRPr="009009A2" w:rsidRDefault="009009A2" w:rsidP="009009A2">
            <w:pPr>
              <w:rPr>
                <w:rFonts w:cstheme="minorHAnsi"/>
                <w:sz w:val="20"/>
                <w:szCs w:val="20"/>
              </w:rPr>
            </w:pPr>
            <w:r w:rsidRPr="009009A2">
              <w:rPr>
                <w:rFonts w:cstheme="minorHAnsi"/>
                <w:sz w:val="20"/>
                <w:szCs w:val="20"/>
              </w:rPr>
              <w:lastRenderedPageBreak/>
              <w:t>Website search (19/2/21)</w:t>
            </w:r>
          </w:p>
          <w:p w14:paraId="210D5990"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 xml:space="preserve"> (8/3/21)</w:t>
            </w:r>
          </w:p>
        </w:tc>
        <w:tc>
          <w:tcPr>
            <w:tcW w:w="4370" w:type="dxa"/>
          </w:tcPr>
          <w:p w14:paraId="1831BE0F" w14:textId="77777777" w:rsidR="009009A2" w:rsidRPr="009009A2" w:rsidRDefault="009009A2" w:rsidP="009009A2">
            <w:pPr>
              <w:rPr>
                <w:rFonts w:cstheme="minorHAnsi"/>
                <w:sz w:val="20"/>
                <w:szCs w:val="20"/>
              </w:rPr>
            </w:pPr>
            <w:r w:rsidRPr="009009A2">
              <w:rPr>
                <w:rFonts w:cstheme="minorHAnsi"/>
                <w:sz w:val="20"/>
                <w:szCs w:val="20"/>
              </w:rPr>
              <w:t>Mentions involvement on main pages, showing emphasis from outset: “The first part of this project…brought together local people with chronic breathlessness and a Hull-based photographic artist to create the ideas for a public photographic exhibition”, “</w:t>
            </w:r>
            <w:r w:rsidRPr="009009A2">
              <w:rPr>
                <w:rFonts w:eastAsia="Times New Roman" w:cstheme="minorHAnsi"/>
                <w:sz w:val="20"/>
                <w:szCs w:val="20"/>
                <w:lang w:eastAsia="en-GB"/>
              </w:rPr>
              <w:t xml:space="preserve">In collaboration with </w:t>
            </w:r>
            <w:r w:rsidRPr="009009A2">
              <w:rPr>
                <w:rFonts w:eastAsia="Times New Roman" w:cstheme="minorHAnsi"/>
                <w:sz w:val="20"/>
                <w:szCs w:val="20"/>
                <w:lang w:eastAsia="en-GB"/>
              </w:rPr>
              <w:lastRenderedPageBreak/>
              <w:t>artists and local people living with breathlessness…”</w:t>
            </w:r>
          </w:p>
          <w:p w14:paraId="475509A2"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245F70EF" w14:textId="77777777" w:rsidR="009009A2" w:rsidRPr="009009A2" w:rsidRDefault="009009A2" w:rsidP="009009A2">
            <w:pPr>
              <w:rPr>
                <w:rFonts w:cstheme="minorHAnsi"/>
                <w:sz w:val="20"/>
                <w:szCs w:val="20"/>
              </w:rPr>
            </w:pPr>
            <w:r w:rsidRPr="009009A2">
              <w:rPr>
                <w:rFonts w:cstheme="minorHAnsi"/>
                <w:b/>
                <w:bCs/>
                <w:sz w:val="20"/>
                <w:szCs w:val="20"/>
              </w:rPr>
              <w:t>Values and principles</w:t>
            </w:r>
          </w:p>
        </w:tc>
        <w:tc>
          <w:tcPr>
            <w:tcW w:w="2257" w:type="dxa"/>
          </w:tcPr>
          <w:p w14:paraId="7C7C3592"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tc>
      </w:tr>
      <w:tr w:rsidR="009009A2" w:rsidRPr="009009A2" w14:paraId="30C872A6" w14:textId="77777777" w:rsidTr="00BB2F9E">
        <w:tc>
          <w:tcPr>
            <w:tcW w:w="6575" w:type="dxa"/>
          </w:tcPr>
          <w:p w14:paraId="1F167E8D" w14:textId="77777777" w:rsidR="009009A2" w:rsidRPr="009009A2" w:rsidRDefault="009009A2" w:rsidP="009009A2">
            <w:pPr>
              <w:rPr>
                <w:rFonts w:cstheme="minorHAnsi"/>
                <w:sz w:val="20"/>
                <w:szCs w:val="20"/>
              </w:rPr>
            </w:pPr>
            <w:r w:rsidRPr="009009A2">
              <w:rPr>
                <w:rFonts w:cstheme="minorHAnsi"/>
                <w:sz w:val="20"/>
                <w:szCs w:val="20"/>
              </w:rPr>
              <w:t>BBIV gallery webpage (</w:t>
            </w:r>
            <w:hyperlink r:id="rId226"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breathlessness/bringing-breathlessness-into-view-gallery</w:t>
              </w:r>
            </w:hyperlink>
            <w:r w:rsidRPr="009009A2">
              <w:rPr>
                <w:rFonts w:cstheme="minorHAnsi"/>
                <w:sz w:val="20"/>
                <w:szCs w:val="20"/>
              </w:rPr>
              <w:t>)</w:t>
            </w:r>
          </w:p>
          <w:p w14:paraId="3D019C6C" w14:textId="77777777" w:rsidR="009009A2" w:rsidRPr="009009A2" w:rsidRDefault="009009A2" w:rsidP="009009A2">
            <w:pPr>
              <w:rPr>
                <w:rFonts w:cstheme="minorHAnsi"/>
                <w:sz w:val="20"/>
                <w:szCs w:val="20"/>
              </w:rPr>
            </w:pPr>
            <w:r w:rsidRPr="009009A2">
              <w:rPr>
                <w:rFonts w:cstheme="minorHAnsi"/>
                <w:sz w:val="20"/>
                <w:szCs w:val="20"/>
              </w:rPr>
              <w:t>Includes links to 2 Soundcloud clips:</w:t>
            </w:r>
          </w:p>
          <w:p w14:paraId="01DAB3BB" w14:textId="77777777" w:rsidR="009009A2" w:rsidRPr="009009A2" w:rsidRDefault="00720C20" w:rsidP="009009A2">
            <w:pPr>
              <w:rPr>
                <w:rFonts w:cstheme="minorHAnsi"/>
                <w:sz w:val="20"/>
                <w:szCs w:val="20"/>
              </w:rPr>
            </w:pPr>
            <w:hyperlink r:id="rId227" w:history="1">
              <w:r w:rsidR="009009A2" w:rsidRPr="009009A2">
                <w:rPr>
                  <w:rFonts w:cstheme="minorHAnsi"/>
                  <w:color w:val="0563C1" w:themeColor="hyperlink"/>
                  <w:sz w:val="20"/>
                  <w:szCs w:val="20"/>
                  <w:u w:val="single"/>
                </w:rPr>
                <w:t>https://soundcloud.com/hullyorkmed/how-i-cope-with-breathlessness</w:t>
              </w:r>
            </w:hyperlink>
          </w:p>
          <w:p w14:paraId="3E2DADE7" w14:textId="77777777" w:rsidR="009009A2" w:rsidRPr="009009A2" w:rsidRDefault="00720C20" w:rsidP="009009A2">
            <w:pPr>
              <w:rPr>
                <w:rFonts w:cstheme="minorHAnsi"/>
                <w:sz w:val="20"/>
                <w:szCs w:val="20"/>
              </w:rPr>
            </w:pPr>
            <w:hyperlink r:id="rId228" w:history="1">
              <w:r w:rsidR="009009A2" w:rsidRPr="009009A2">
                <w:rPr>
                  <w:rFonts w:cstheme="minorHAnsi"/>
                  <w:color w:val="0563C1" w:themeColor="hyperlink"/>
                  <w:sz w:val="20"/>
                  <w:szCs w:val="20"/>
                  <w:u w:val="single"/>
                </w:rPr>
                <w:t>https://soundcloud.com/hullyorkmed/interview-living-with-breathlessness</w:t>
              </w:r>
            </w:hyperlink>
          </w:p>
          <w:p w14:paraId="79754DC2" w14:textId="77777777" w:rsidR="009009A2" w:rsidRPr="009009A2" w:rsidRDefault="009009A2" w:rsidP="009009A2">
            <w:pPr>
              <w:rPr>
                <w:rFonts w:cstheme="minorHAnsi"/>
                <w:sz w:val="20"/>
                <w:szCs w:val="20"/>
              </w:rPr>
            </w:pPr>
            <w:r w:rsidRPr="009009A2">
              <w:rPr>
                <w:rFonts w:cstheme="minorHAnsi"/>
                <w:sz w:val="20"/>
                <w:szCs w:val="20"/>
              </w:rPr>
              <w:t>Links to 12 exhibition images, most with separate explanatory webpages</w:t>
            </w:r>
          </w:p>
        </w:tc>
        <w:tc>
          <w:tcPr>
            <w:tcW w:w="1358" w:type="dxa"/>
          </w:tcPr>
          <w:p w14:paraId="24351054" w14:textId="77777777" w:rsidR="009009A2" w:rsidRPr="009009A2" w:rsidRDefault="009009A2" w:rsidP="009009A2">
            <w:pPr>
              <w:rPr>
                <w:rFonts w:cstheme="minorHAnsi"/>
                <w:sz w:val="20"/>
                <w:szCs w:val="20"/>
              </w:rPr>
            </w:pPr>
            <w:r w:rsidRPr="009009A2">
              <w:rPr>
                <w:rFonts w:cstheme="minorHAnsi"/>
                <w:sz w:val="20"/>
                <w:szCs w:val="20"/>
              </w:rPr>
              <w:t>Website search (19/2/21)</w:t>
            </w:r>
          </w:p>
        </w:tc>
        <w:tc>
          <w:tcPr>
            <w:tcW w:w="4370" w:type="dxa"/>
          </w:tcPr>
          <w:p w14:paraId="22C01BF1" w14:textId="77777777" w:rsidR="009009A2" w:rsidRPr="009009A2" w:rsidRDefault="009009A2" w:rsidP="009009A2">
            <w:pPr>
              <w:rPr>
                <w:rFonts w:cstheme="minorHAnsi"/>
                <w:sz w:val="20"/>
                <w:szCs w:val="20"/>
              </w:rPr>
            </w:pPr>
            <w:r w:rsidRPr="009009A2">
              <w:rPr>
                <w:rFonts w:cstheme="minorHAnsi"/>
                <w:sz w:val="20"/>
                <w:szCs w:val="20"/>
              </w:rPr>
              <w:t>Exhibition images and Soundcloud clips all have significant involvement (Co-production?). Use of different media is appealing.</w:t>
            </w:r>
          </w:p>
          <w:p w14:paraId="3EFCB395"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7F823C75"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25652D5"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04B498D0"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1F571877"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6B5249D8" w14:textId="77777777" w:rsidR="009009A2" w:rsidRPr="009009A2" w:rsidRDefault="009009A2" w:rsidP="009009A2">
            <w:pPr>
              <w:rPr>
                <w:rFonts w:cstheme="minorHAnsi"/>
                <w:sz w:val="20"/>
                <w:szCs w:val="20"/>
              </w:rPr>
            </w:pPr>
            <w:r w:rsidRPr="009009A2">
              <w:rPr>
                <w:rFonts w:cstheme="minorHAnsi"/>
                <w:sz w:val="20"/>
                <w:szCs w:val="20"/>
              </w:rPr>
              <w:t xml:space="preserve">Informed interview questions. </w:t>
            </w:r>
          </w:p>
          <w:p w14:paraId="4EE7E1A6" w14:textId="77777777" w:rsidR="009009A2" w:rsidRPr="009009A2" w:rsidRDefault="009009A2" w:rsidP="009009A2">
            <w:pPr>
              <w:rPr>
                <w:rFonts w:cstheme="minorHAnsi"/>
                <w:sz w:val="20"/>
                <w:szCs w:val="20"/>
              </w:rPr>
            </w:pPr>
            <w:r w:rsidRPr="009009A2">
              <w:rPr>
                <w:rFonts w:cstheme="minorHAnsi"/>
                <w:sz w:val="20"/>
                <w:szCs w:val="20"/>
              </w:rPr>
              <w:t>Informed interview participants: Interview at least one involvement partner who was involved in workshops/producing outputs.</w:t>
            </w:r>
          </w:p>
        </w:tc>
      </w:tr>
      <w:tr w:rsidR="009009A2" w:rsidRPr="009009A2" w14:paraId="5649A0EC" w14:textId="77777777" w:rsidTr="00BB2F9E">
        <w:tc>
          <w:tcPr>
            <w:tcW w:w="6575" w:type="dxa"/>
          </w:tcPr>
          <w:p w14:paraId="14E31FE0" w14:textId="77777777" w:rsidR="009009A2" w:rsidRPr="009009A2" w:rsidRDefault="009009A2" w:rsidP="009009A2">
            <w:pPr>
              <w:rPr>
                <w:rFonts w:cstheme="minorHAnsi"/>
                <w:sz w:val="20"/>
                <w:szCs w:val="20"/>
              </w:rPr>
            </w:pPr>
            <w:r w:rsidRPr="009009A2">
              <w:rPr>
                <w:rFonts w:cstheme="minorHAnsi"/>
                <w:sz w:val="20"/>
                <w:szCs w:val="20"/>
              </w:rPr>
              <w:t>BBIV website (</w:t>
            </w:r>
            <w:hyperlink r:id="rId229" w:history="1">
              <w:r w:rsidRPr="009009A2">
                <w:rPr>
                  <w:rFonts w:cstheme="minorHAnsi"/>
                  <w:color w:val="0563C1" w:themeColor="hyperlink"/>
                  <w:sz w:val="20"/>
                  <w:szCs w:val="20"/>
                  <w:u w:val="single"/>
                </w:rPr>
                <w:t>https://breathlessness.hyms.ac.uk/</w:t>
              </w:r>
            </w:hyperlink>
            <w:r w:rsidRPr="009009A2">
              <w:rPr>
                <w:rFonts w:cstheme="minorHAnsi"/>
                <w:sz w:val="20"/>
                <w:szCs w:val="20"/>
              </w:rPr>
              <w:t>)</w:t>
            </w:r>
          </w:p>
          <w:p w14:paraId="684A987C" w14:textId="77777777" w:rsidR="009009A2" w:rsidRPr="009009A2" w:rsidRDefault="009009A2" w:rsidP="009009A2">
            <w:pPr>
              <w:rPr>
                <w:rFonts w:cstheme="minorHAnsi"/>
                <w:sz w:val="20"/>
                <w:szCs w:val="20"/>
              </w:rPr>
            </w:pPr>
            <w:r w:rsidRPr="009009A2">
              <w:rPr>
                <w:rFonts w:cstheme="minorHAnsi"/>
                <w:sz w:val="20"/>
                <w:szCs w:val="20"/>
              </w:rPr>
              <w:t>Includes blog webpages and pages on guide/booklet</w:t>
            </w:r>
          </w:p>
          <w:p w14:paraId="10C8AB29" w14:textId="77777777" w:rsidR="009009A2" w:rsidRPr="009009A2" w:rsidRDefault="009009A2" w:rsidP="009009A2">
            <w:pPr>
              <w:rPr>
                <w:rFonts w:cstheme="minorHAnsi"/>
                <w:sz w:val="20"/>
                <w:szCs w:val="20"/>
              </w:rPr>
            </w:pPr>
          </w:p>
          <w:p w14:paraId="7D5AFCC3" w14:textId="77777777" w:rsidR="009009A2" w:rsidRPr="009009A2" w:rsidRDefault="009009A2" w:rsidP="009009A2">
            <w:pPr>
              <w:rPr>
                <w:rFonts w:cstheme="minorHAnsi"/>
                <w:sz w:val="20"/>
                <w:szCs w:val="20"/>
              </w:rPr>
            </w:pPr>
            <w:r w:rsidRPr="009009A2">
              <w:rPr>
                <w:rFonts w:cstheme="minorHAnsi"/>
                <w:sz w:val="20"/>
                <w:szCs w:val="20"/>
              </w:rPr>
              <w:t>Page in Hull repository (</w:t>
            </w:r>
            <w:hyperlink r:id="rId230" w:history="1">
              <w:r w:rsidRPr="009009A2">
                <w:rPr>
                  <w:rFonts w:cstheme="minorHAnsi"/>
                  <w:color w:val="0563C1" w:themeColor="hyperlink"/>
                  <w:sz w:val="20"/>
                  <w:szCs w:val="20"/>
                  <w:u w:val="single"/>
                </w:rPr>
                <w:t>https://hull-repository.worktribe.com/project/247369/bringing-breathlessness-into-view</w:t>
              </w:r>
            </w:hyperlink>
            <w:r w:rsidRPr="009009A2">
              <w:rPr>
                <w:rFonts w:cstheme="minorHAnsi"/>
                <w:sz w:val="20"/>
                <w:szCs w:val="20"/>
              </w:rPr>
              <w:t>)</w:t>
            </w:r>
          </w:p>
          <w:p w14:paraId="269FBFE0" w14:textId="77777777" w:rsidR="009009A2" w:rsidRPr="009009A2" w:rsidRDefault="009009A2" w:rsidP="009009A2">
            <w:pPr>
              <w:rPr>
                <w:rFonts w:cstheme="minorHAnsi"/>
                <w:sz w:val="20"/>
                <w:szCs w:val="20"/>
              </w:rPr>
            </w:pPr>
            <w:r w:rsidRPr="009009A2">
              <w:rPr>
                <w:rFonts w:cstheme="minorHAnsi"/>
                <w:sz w:val="20"/>
                <w:szCs w:val="20"/>
              </w:rPr>
              <w:t>Mentions bringing together local people with breathlessness and artist to create the ideas for the exhibition</w:t>
            </w:r>
          </w:p>
        </w:tc>
        <w:tc>
          <w:tcPr>
            <w:tcW w:w="1358" w:type="dxa"/>
          </w:tcPr>
          <w:p w14:paraId="5990B1BD" w14:textId="77777777" w:rsidR="009009A2" w:rsidRPr="009009A2" w:rsidRDefault="009009A2" w:rsidP="009009A2">
            <w:pPr>
              <w:rPr>
                <w:rFonts w:cstheme="minorHAnsi"/>
                <w:sz w:val="20"/>
                <w:szCs w:val="20"/>
              </w:rPr>
            </w:pPr>
            <w:r w:rsidRPr="009009A2">
              <w:rPr>
                <w:rFonts w:cstheme="minorHAnsi"/>
                <w:sz w:val="20"/>
                <w:szCs w:val="20"/>
              </w:rPr>
              <w:t>Website search (19/2/21)</w:t>
            </w:r>
          </w:p>
        </w:tc>
        <w:tc>
          <w:tcPr>
            <w:tcW w:w="4370" w:type="dxa"/>
          </w:tcPr>
          <w:p w14:paraId="1EFF96CC" w14:textId="77777777" w:rsidR="009009A2" w:rsidRPr="009009A2" w:rsidRDefault="009009A2" w:rsidP="009009A2">
            <w:pPr>
              <w:rPr>
                <w:rFonts w:cstheme="minorHAnsi"/>
                <w:sz w:val="20"/>
                <w:szCs w:val="20"/>
              </w:rPr>
            </w:pPr>
            <w:r w:rsidRPr="009009A2">
              <w:rPr>
                <w:rFonts w:cstheme="minorHAnsi"/>
                <w:sz w:val="20"/>
                <w:szCs w:val="20"/>
              </w:rPr>
              <w:t>Limited mention of involvement, as focus on other areas.</w:t>
            </w:r>
          </w:p>
          <w:p w14:paraId="4E48E29B"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D2A2D9F"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p w14:paraId="36251A62" w14:textId="77777777" w:rsidR="009009A2" w:rsidRPr="009009A2" w:rsidRDefault="009009A2" w:rsidP="009009A2">
            <w:pPr>
              <w:rPr>
                <w:rFonts w:cstheme="minorHAnsi"/>
                <w:sz w:val="20"/>
                <w:szCs w:val="20"/>
              </w:rPr>
            </w:pPr>
          </w:p>
        </w:tc>
        <w:tc>
          <w:tcPr>
            <w:tcW w:w="2257" w:type="dxa"/>
          </w:tcPr>
          <w:p w14:paraId="4871F17A" w14:textId="77777777" w:rsidR="009009A2" w:rsidRPr="009009A2" w:rsidRDefault="009009A2" w:rsidP="009009A2">
            <w:pPr>
              <w:rPr>
                <w:rFonts w:cstheme="minorHAnsi"/>
                <w:sz w:val="20"/>
                <w:szCs w:val="20"/>
              </w:rPr>
            </w:pPr>
            <w:r w:rsidRPr="009009A2">
              <w:rPr>
                <w:rFonts w:cstheme="minorHAnsi"/>
                <w:sz w:val="20"/>
                <w:szCs w:val="20"/>
              </w:rPr>
              <w:t>Not used.</w:t>
            </w:r>
          </w:p>
        </w:tc>
      </w:tr>
      <w:tr w:rsidR="009009A2" w:rsidRPr="009009A2" w14:paraId="001B48BE" w14:textId="77777777" w:rsidTr="00BB2F9E">
        <w:tc>
          <w:tcPr>
            <w:tcW w:w="6575" w:type="dxa"/>
          </w:tcPr>
          <w:p w14:paraId="61AF6223" w14:textId="77777777" w:rsidR="009009A2" w:rsidRPr="009009A2" w:rsidRDefault="009009A2" w:rsidP="009009A2">
            <w:pPr>
              <w:rPr>
                <w:rFonts w:cstheme="minorHAnsi"/>
                <w:sz w:val="20"/>
                <w:szCs w:val="20"/>
              </w:rPr>
            </w:pPr>
            <w:r w:rsidRPr="009009A2">
              <w:rPr>
                <w:rFonts w:cstheme="minorHAnsi"/>
                <w:sz w:val="20"/>
                <w:szCs w:val="20"/>
              </w:rPr>
              <w:t>Article, Blogs (The Conversation, BLF, BJGP, EAPC)</w:t>
            </w:r>
          </w:p>
          <w:p w14:paraId="2054C1D7" w14:textId="77777777" w:rsidR="009009A2" w:rsidRPr="009009A2" w:rsidRDefault="009009A2" w:rsidP="009009A2">
            <w:pPr>
              <w:rPr>
                <w:rFonts w:cstheme="minorHAnsi"/>
                <w:sz w:val="20"/>
                <w:szCs w:val="20"/>
              </w:rPr>
            </w:pPr>
            <w:r w:rsidRPr="009009A2">
              <w:rPr>
                <w:rFonts w:cstheme="minorHAnsi"/>
                <w:sz w:val="20"/>
                <w:szCs w:val="20"/>
              </w:rPr>
              <w:t>Includes quotes from patients/carers, information about the exhibition</w:t>
            </w:r>
          </w:p>
        </w:tc>
        <w:tc>
          <w:tcPr>
            <w:tcW w:w="1358" w:type="dxa"/>
          </w:tcPr>
          <w:p w14:paraId="6E9D28DF" w14:textId="77777777" w:rsidR="009009A2" w:rsidRPr="009009A2" w:rsidRDefault="009009A2" w:rsidP="009009A2">
            <w:pPr>
              <w:rPr>
                <w:rFonts w:cstheme="minorHAnsi"/>
                <w:sz w:val="20"/>
                <w:szCs w:val="20"/>
              </w:rPr>
            </w:pPr>
            <w:r w:rsidRPr="009009A2">
              <w:rPr>
                <w:rFonts w:cstheme="minorHAnsi"/>
                <w:sz w:val="20"/>
                <w:szCs w:val="20"/>
              </w:rPr>
              <w:t>Website search (19/2/21)</w:t>
            </w:r>
          </w:p>
        </w:tc>
        <w:tc>
          <w:tcPr>
            <w:tcW w:w="4370" w:type="dxa"/>
          </w:tcPr>
          <w:p w14:paraId="1E35F610" w14:textId="77777777" w:rsidR="009009A2" w:rsidRPr="009009A2" w:rsidRDefault="009009A2" w:rsidP="009009A2">
            <w:pPr>
              <w:rPr>
                <w:rFonts w:cstheme="minorHAnsi"/>
                <w:sz w:val="20"/>
                <w:szCs w:val="20"/>
              </w:rPr>
            </w:pPr>
            <w:r w:rsidRPr="009009A2">
              <w:rPr>
                <w:rFonts w:cstheme="minorHAnsi"/>
                <w:sz w:val="20"/>
                <w:szCs w:val="20"/>
              </w:rPr>
              <w:t>Include quotes and mentions exhibition produced with people experiencing breathlessness.</w:t>
            </w:r>
          </w:p>
          <w:p w14:paraId="172D91D1"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4A3FB5C6"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92D4546"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28C747D4"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7ACC45C" w14:textId="77777777" w:rsidTr="00BB2F9E">
        <w:tc>
          <w:tcPr>
            <w:tcW w:w="6575" w:type="dxa"/>
          </w:tcPr>
          <w:p w14:paraId="31C24165" w14:textId="77777777" w:rsidR="009009A2" w:rsidRPr="009009A2" w:rsidRDefault="009009A2" w:rsidP="009009A2">
            <w:pPr>
              <w:rPr>
                <w:rFonts w:cstheme="minorHAnsi"/>
                <w:b/>
                <w:bCs/>
                <w:sz w:val="20"/>
                <w:szCs w:val="20"/>
              </w:rPr>
            </w:pPr>
            <w:r w:rsidRPr="009009A2">
              <w:rPr>
                <w:rFonts w:cstheme="minorHAnsi"/>
                <w:sz w:val="20"/>
                <w:szCs w:val="20"/>
              </w:rPr>
              <w:t>Images from exhibition</w:t>
            </w:r>
          </w:p>
        </w:tc>
        <w:tc>
          <w:tcPr>
            <w:tcW w:w="1358" w:type="dxa"/>
          </w:tcPr>
          <w:p w14:paraId="04538528" w14:textId="77777777" w:rsidR="009009A2" w:rsidRPr="009009A2" w:rsidRDefault="009009A2" w:rsidP="009009A2">
            <w:pPr>
              <w:rPr>
                <w:rFonts w:cstheme="minorHAnsi"/>
                <w:sz w:val="20"/>
                <w:szCs w:val="20"/>
              </w:rPr>
            </w:pPr>
            <w:r w:rsidRPr="009009A2">
              <w:rPr>
                <w:rFonts w:cstheme="minorHAnsi"/>
                <w:sz w:val="20"/>
                <w:szCs w:val="20"/>
              </w:rPr>
              <w:t>Website search (19/2/21)</w:t>
            </w:r>
          </w:p>
          <w:p w14:paraId="1327F9A5"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nn</w:t>
            </w:r>
            <w:r w:rsidRPr="009009A2">
              <w:rPr>
                <w:rFonts w:cstheme="minorHAnsi"/>
                <w:sz w:val="20"/>
                <w:szCs w:val="20"/>
              </w:rPr>
              <w:t xml:space="preserve"> (10/3/21)</w:t>
            </w:r>
          </w:p>
        </w:tc>
        <w:tc>
          <w:tcPr>
            <w:tcW w:w="4370" w:type="dxa"/>
          </w:tcPr>
          <w:p w14:paraId="7FA0E590" w14:textId="77777777" w:rsidR="009009A2" w:rsidRPr="009009A2" w:rsidRDefault="009009A2" w:rsidP="009009A2">
            <w:pPr>
              <w:rPr>
                <w:rFonts w:cstheme="minorHAnsi"/>
                <w:sz w:val="20"/>
                <w:szCs w:val="20"/>
              </w:rPr>
            </w:pPr>
            <w:r w:rsidRPr="009009A2">
              <w:rPr>
                <w:rFonts w:cstheme="minorHAnsi"/>
                <w:sz w:val="20"/>
                <w:szCs w:val="20"/>
              </w:rPr>
              <w:t>Mainly obtained exhibition images, not workshop images.</w:t>
            </w:r>
          </w:p>
          <w:p w14:paraId="5A93AF1C"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6EB1B14A"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31EB6835"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F098AB4"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C1ADFE1"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4E0B6EF6" w14:textId="77777777" w:rsidR="009009A2" w:rsidRPr="009009A2" w:rsidRDefault="009009A2" w:rsidP="009009A2">
            <w:pPr>
              <w:rPr>
                <w:rFonts w:cstheme="minorHAnsi"/>
                <w:sz w:val="20"/>
                <w:szCs w:val="20"/>
              </w:rPr>
            </w:pPr>
            <w:r w:rsidRPr="009009A2">
              <w:rPr>
                <w:rFonts w:cstheme="minorHAnsi"/>
                <w:sz w:val="20"/>
                <w:szCs w:val="20"/>
              </w:rPr>
              <w:t>Made inferences: obtain further workshop images from Ann.</w:t>
            </w:r>
          </w:p>
        </w:tc>
      </w:tr>
      <w:tr w:rsidR="009009A2" w:rsidRPr="009009A2" w14:paraId="6AD644E3" w14:textId="77777777" w:rsidTr="00BB2F9E">
        <w:tc>
          <w:tcPr>
            <w:tcW w:w="6575" w:type="dxa"/>
          </w:tcPr>
          <w:p w14:paraId="29F5D3F7" w14:textId="77777777" w:rsidR="009009A2" w:rsidRPr="009009A2" w:rsidRDefault="009009A2" w:rsidP="009009A2">
            <w:pPr>
              <w:rPr>
                <w:rFonts w:cstheme="minorHAnsi"/>
                <w:sz w:val="20"/>
                <w:szCs w:val="20"/>
              </w:rPr>
            </w:pPr>
            <w:r w:rsidRPr="009009A2">
              <w:rPr>
                <w:rFonts w:cstheme="minorHAnsi"/>
                <w:sz w:val="20"/>
                <w:szCs w:val="20"/>
              </w:rPr>
              <w:t>H2017 Wellcome end of project report</w:t>
            </w:r>
          </w:p>
          <w:p w14:paraId="56D17CB3" w14:textId="77777777" w:rsidR="009009A2" w:rsidRPr="009009A2" w:rsidRDefault="009009A2" w:rsidP="009009A2">
            <w:pPr>
              <w:rPr>
                <w:rFonts w:cstheme="minorHAnsi"/>
                <w:sz w:val="20"/>
                <w:szCs w:val="20"/>
              </w:rPr>
            </w:pPr>
            <w:r w:rsidRPr="009009A2">
              <w:rPr>
                <w:rFonts w:cstheme="minorHAnsi"/>
                <w:sz w:val="20"/>
                <w:szCs w:val="20"/>
              </w:rPr>
              <w:t>Provides information on workshops, input of participants</w:t>
            </w:r>
          </w:p>
        </w:tc>
        <w:tc>
          <w:tcPr>
            <w:tcW w:w="1358" w:type="dxa"/>
          </w:tcPr>
          <w:p w14:paraId="3DA9D44A"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nn</w:t>
            </w:r>
            <w:r w:rsidRPr="009009A2">
              <w:rPr>
                <w:rFonts w:cstheme="minorHAnsi"/>
                <w:sz w:val="20"/>
                <w:szCs w:val="20"/>
              </w:rPr>
              <w:t xml:space="preserve"> (10/3/21)</w:t>
            </w:r>
          </w:p>
        </w:tc>
        <w:tc>
          <w:tcPr>
            <w:tcW w:w="4370" w:type="dxa"/>
          </w:tcPr>
          <w:p w14:paraId="3741FEFD" w14:textId="77777777" w:rsidR="009009A2" w:rsidRPr="009009A2" w:rsidRDefault="009009A2" w:rsidP="009009A2">
            <w:pPr>
              <w:rPr>
                <w:rFonts w:cstheme="minorHAnsi"/>
                <w:sz w:val="20"/>
                <w:szCs w:val="20"/>
              </w:rPr>
            </w:pPr>
            <w:r w:rsidRPr="009009A2">
              <w:rPr>
                <w:rFonts w:cstheme="minorHAnsi"/>
                <w:sz w:val="20"/>
                <w:szCs w:val="20"/>
              </w:rPr>
              <w:t>Application solely about the workshops, so much involvement included, see Successes and Challenges in particular.</w:t>
            </w:r>
          </w:p>
          <w:p w14:paraId="79DFFD28"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20FFF227"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Networking and groups</w:t>
            </w:r>
          </w:p>
          <w:p w14:paraId="15F97725"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E5C8A07" w14:textId="77777777" w:rsidR="009009A2" w:rsidRPr="009009A2" w:rsidRDefault="009009A2" w:rsidP="009009A2">
            <w:pPr>
              <w:rPr>
                <w:rFonts w:cstheme="minorHAnsi"/>
                <w:b/>
                <w:bCs/>
                <w:sz w:val="20"/>
                <w:szCs w:val="20"/>
              </w:rPr>
            </w:pPr>
            <w:r w:rsidRPr="009009A2">
              <w:rPr>
                <w:rFonts w:cstheme="minorHAnsi"/>
                <w:b/>
                <w:bCs/>
                <w:sz w:val="20"/>
                <w:szCs w:val="20"/>
              </w:rPr>
              <w:t xml:space="preserve">Values and principles </w:t>
            </w:r>
          </w:p>
          <w:p w14:paraId="5F28023C"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1CEAB3E1"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participants: at least one participant of workshops.</w:t>
            </w:r>
          </w:p>
          <w:p w14:paraId="730390C8"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tc>
      </w:tr>
      <w:tr w:rsidR="009009A2" w:rsidRPr="009009A2" w14:paraId="6ABCBDA6" w14:textId="77777777" w:rsidTr="00BB2F9E">
        <w:tc>
          <w:tcPr>
            <w:tcW w:w="6575" w:type="dxa"/>
          </w:tcPr>
          <w:p w14:paraId="391D9899" w14:textId="77777777" w:rsidR="009009A2" w:rsidRPr="009009A2" w:rsidRDefault="009009A2" w:rsidP="009009A2">
            <w:pPr>
              <w:rPr>
                <w:rFonts w:cstheme="minorHAnsi"/>
                <w:sz w:val="20"/>
                <w:szCs w:val="20"/>
              </w:rPr>
            </w:pPr>
            <w:r w:rsidRPr="009009A2">
              <w:rPr>
                <w:rFonts w:cstheme="minorHAnsi"/>
                <w:sz w:val="20"/>
                <w:szCs w:val="20"/>
              </w:rPr>
              <w:lastRenderedPageBreak/>
              <w:t>Cultural transformations presentation</w:t>
            </w:r>
          </w:p>
        </w:tc>
        <w:tc>
          <w:tcPr>
            <w:tcW w:w="1358" w:type="dxa"/>
          </w:tcPr>
          <w:p w14:paraId="3F740138"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nn</w:t>
            </w:r>
            <w:r w:rsidRPr="009009A2">
              <w:rPr>
                <w:rFonts w:cstheme="minorHAnsi"/>
                <w:sz w:val="20"/>
                <w:szCs w:val="20"/>
              </w:rPr>
              <w:t xml:space="preserve"> (10/3/21)</w:t>
            </w:r>
          </w:p>
        </w:tc>
        <w:tc>
          <w:tcPr>
            <w:tcW w:w="4370" w:type="dxa"/>
          </w:tcPr>
          <w:p w14:paraId="605FA0CD" w14:textId="77777777" w:rsidR="009009A2" w:rsidRPr="009009A2" w:rsidRDefault="009009A2" w:rsidP="009009A2">
            <w:pPr>
              <w:rPr>
                <w:rFonts w:cstheme="minorHAnsi"/>
                <w:sz w:val="20"/>
                <w:szCs w:val="20"/>
              </w:rPr>
            </w:pPr>
            <w:r w:rsidRPr="009009A2">
              <w:rPr>
                <w:rFonts w:cstheme="minorHAnsi"/>
                <w:sz w:val="20"/>
                <w:szCs w:val="20"/>
              </w:rPr>
              <w:t>Gives some over-arching information on development of exhibition.</w:t>
            </w:r>
          </w:p>
          <w:p w14:paraId="4FA8C20C"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8291D94" w14:textId="77777777" w:rsidR="009009A2" w:rsidRPr="009009A2" w:rsidRDefault="009009A2" w:rsidP="009009A2">
            <w:pPr>
              <w:rPr>
                <w:rFonts w:cstheme="minorHAnsi"/>
                <w:sz w:val="20"/>
                <w:szCs w:val="20"/>
              </w:rPr>
            </w:pPr>
            <w:r w:rsidRPr="009009A2">
              <w:rPr>
                <w:rFonts w:cstheme="minorHAnsi"/>
                <w:b/>
                <w:bCs/>
                <w:sz w:val="20"/>
                <w:szCs w:val="20"/>
              </w:rPr>
              <w:t xml:space="preserve">Values and principles </w:t>
            </w:r>
          </w:p>
        </w:tc>
        <w:tc>
          <w:tcPr>
            <w:tcW w:w="2257" w:type="dxa"/>
          </w:tcPr>
          <w:p w14:paraId="7C607AB9" w14:textId="77777777" w:rsidR="009009A2" w:rsidRPr="009009A2" w:rsidRDefault="009009A2" w:rsidP="009009A2">
            <w:pPr>
              <w:rPr>
                <w:rFonts w:cstheme="minorHAnsi"/>
                <w:sz w:val="20"/>
                <w:szCs w:val="20"/>
              </w:rPr>
            </w:pPr>
            <w:r w:rsidRPr="009009A2">
              <w:rPr>
                <w:rFonts w:cstheme="minorHAnsi"/>
                <w:sz w:val="20"/>
                <w:szCs w:val="20"/>
              </w:rPr>
              <w:t>Informed interview participants: at least one participant of workshops.</w:t>
            </w:r>
          </w:p>
          <w:p w14:paraId="1C5101BF"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6DE72763" w14:textId="77777777" w:rsidTr="00BB2F9E">
        <w:tc>
          <w:tcPr>
            <w:tcW w:w="6575" w:type="dxa"/>
          </w:tcPr>
          <w:p w14:paraId="65C46B29" w14:textId="77777777" w:rsidR="009009A2" w:rsidRPr="009009A2" w:rsidRDefault="009009A2" w:rsidP="009009A2">
            <w:pPr>
              <w:rPr>
                <w:rFonts w:cstheme="minorHAnsi"/>
                <w:sz w:val="20"/>
                <w:szCs w:val="20"/>
              </w:rPr>
            </w:pPr>
            <w:r w:rsidRPr="009009A2">
              <w:rPr>
                <w:rFonts w:cstheme="minorHAnsi"/>
                <w:sz w:val="20"/>
                <w:szCs w:val="20"/>
              </w:rPr>
              <w:t>IAF application</w:t>
            </w:r>
          </w:p>
        </w:tc>
        <w:tc>
          <w:tcPr>
            <w:tcW w:w="1358" w:type="dxa"/>
          </w:tcPr>
          <w:p w14:paraId="3B4FE647"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nn</w:t>
            </w:r>
            <w:r w:rsidRPr="009009A2">
              <w:rPr>
                <w:rFonts w:cstheme="minorHAnsi"/>
                <w:sz w:val="20"/>
                <w:szCs w:val="20"/>
              </w:rPr>
              <w:t xml:space="preserve"> (10/3/21)</w:t>
            </w:r>
          </w:p>
        </w:tc>
        <w:tc>
          <w:tcPr>
            <w:tcW w:w="4370" w:type="dxa"/>
          </w:tcPr>
          <w:p w14:paraId="0341F83B" w14:textId="77777777" w:rsidR="009009A2" w:rsidRPr="009009A2" w:rsidRDefault="009009A2" w:rsidP="009009A2">
            <w:pPr>
              <w:rPr>
                <w:rFonts w:cstheme="minorHAnsi"/>
                <w:sz w:val="20"/>
                <w:szCs w:val="20"/>
              </w:rPr>
            </w:pPr>
            <w:r w:rsidRPr="009009A2">
              <w:rPr>
                <w:rFonts w:cstheme="minorHAnsi"/>
                <w:sz w:val="20"/>
                <w:szCs w:val="20"/>
              </w:rPr>
              <w:t>Lay co-applicant (</w:t>
            </w:r>
            <w:r w:rsidRPr="009009A2">
              <w:rPr>
                <w:rFonts w:cstheme="minorHAnsi"/>
                <w:sz w:val="20"/>
                <w:szCs w:val="20"/>
                <w:highlight w:val="black"/>
              </w:rPr>
              <w:t>Pete Hardman</w:t>
            </w:r>
            <w:r w:rsidRPr="009009A2">
              <w:rPr>
                <w:rFonts w:cstheme="minorHAnsi"/>
                <w:sz w:val="20"/>
                <w:szCs w:val="20"/>
              </w:rPr>
              <w:t>), co-production throughout is clearly stated, INVOLVE policies mentioned and used, workshop help to discuss research ideas</w:t>
            </w:r>
          </w:p>
        </w:tc>
        <w:tc>
          <w:tcPr>
            <w:tcW w:w="2257" w:type="dxa"/>
          </w:tcPr>
          <w:p w14:paraId="14DC9906"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08852CF5" w14:textId="77777777" w:rsidTr="00BB2F9E">
        <w:tc>
          <w:tcPr>
            <w:tcW w:w="6575" w:type="dxa"/>
          </w:tcPr>
          <w:p w14:paraId="57DEF840" w14:textId="77777777" w:rsidR="009009A2" w:rsidRPr="009009A2" w:rsidRDefault="009009A2" w:rsidP="009009A2">
            <w:pPr>
              <w:rPr>
                <w:rFonts w:cstheme="minorHAnsi"/>
                <w:sz w:val="20"/>
                <w:szCs w:val="20"/>
              </w:rPr>
            </w:pPr>
            <w:r w:rsidRPr="009009A2">
              <w:rPr>
                <w:rFonts w:cstheme="minorHAnsi"/>
                <w:sz w:val="20"/>
                <w:szCs w:val="20"/>
              </w:rPr>
              <w:t>Final report IAF</w:t>
            </w:r>
          </w:p>
        </w:tc>
        <w:tc>
          <w:tcPr>
            <w:tcW w:w="1358" w:type="dxa"/>
          </w:tcPr>
          <w:p w14:paraId="1FE68FAF"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nn</w:t>
            </w:r>
            <w:r w:rsidRPr="009009A2">
              <w:rPr>
                <w:rFonts w:cstheme="minorHAnsi"/>
                <w:sz w:val="20"/>
                <w:szCs w:val="20"/>
              </w:rPr>
              <w:t xml:space="preserve"> (10/3/21)</w:t>
            </w:r>
          </w:p>
        </w:tc>
        <w:tc>
          <w:tcPr>
            <w:tcW w:w="4370" w:type="dxa"/>
          </w:tcPr>
          <w:p w14:paraId="6B22FDA5" w14:textId="77777777" w:rsidR="009009A2" w:rsidRPr="009009A2" w:rsidRDefault="009009A2" w:rsidP="009009A2">
            <w:pPr>
              <w:rPr>
                <w:rFonts w:cstheme="minorHAnsi"/>
                <w:sz w:val="20"/>
                <w:szCs w:val="20"/>
              </w:rPr>
            </w:pPr>
            <w:r w:rsidRPr="009009A2">
              <w:rPr>
                <w:rFonts w:cstheme="minorHAnsi"/>
                <w:sz w:val="20"/>
                <w:szCs w:val="20"/>
              </w:rPr>
              <w:t>Limited mention of I. Exhibition visitors could give them contact details to take part in future research.</w:t>
            </w:r>
          </w:p>
          <w:p w14:paraId="38699150"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4F872F8" w14:textId="77777777" w:rsidR="009009A2" w:rsidRPr="009009A2" w:rsidRDefault="009009A2" w:rsidP="009009A2">
            <w:pPr>
              <w:rPr>
                <w:rFonts w:cstheme="minorHAnsi"/>
                <w:sz w:val="20"/>
                <w:szCs w:val="20"/>
              </w:rPr>
            </w:pPr>
            <w:r w:rsidRPr="009009A2">
              <w:rPr>
                <w:rFonts w:cstheme="minorHAnsi"/>
                <w:b/>
                <w:bCs/>
                <w:sz w:val="20"/>
                <w:szCs w:val="20"/>
              </w:rPr>
              <w:t>Values and principles</w:t>
            </w:r>
          </w:p>
        </w:tc>
        <w:tc>
          <w:tcPr>
            <w:tcW w:w="2257" w:type="dxa"/>
          </w:tcPr>
          <w:p w14:paraId="0A5F63D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AFF591A" w14:textId="77777777" w:rsidTr="00BB2F9E">
        <w:tc>
          <w:tcPr>
            <w:tcW w:w="6575" w:type="dxa"/>
          </w:tcPr>
          <w:p w14:paraId="781A7949" w14:textId="77777777" w:rsidR="009009A2" w:rsidRPr="009009A2" w:rsidRDefault="009009A2" w:rsidP="009009A2">
            <w:pPr>
              <w:rPr>
                <w:rFonts w:cstheme="minorHAnsi"/>
                <w:sz w:val="20"/>
                <w:szCs w:val="20"/>
              </w:rPr>
            </w:pPr>
            <w:r w:rsidRPr="009009A2">
              <w:rPr>
                <w:rFonts w:cstheme="minorHAnsi"/>
                <w:sz w:val="20"/>
                <w:szCs w:val="20"/>
              </w:rPr>
              <w:t>Summary of research workshop for IAF</w:t>
            </w:r>
          </w:p>
        </w:tc>
        <w:tc>
          <w:tcPr>
            <w:tcW w:w="1358" w:type="dxa"/>
          </w:tcPr>
          <w:p w14:paraId="2AABCDE5"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nn</w:t>
            </w:r>
            <w:r w:rsidRPr="009009A2">
              <w:rPr>
                <w:rFonts w:cstheme="minorHAnsi"/>
                <w:sz w:val="20"/>
                <w:szCs w:val="20"/>
              </w:rPr>
              <w:t xml:space="preserve"> (10/3/21)</w:t>
            </w:r>
          </w:p>
        </w:tc>
        <w:tc>
          <w:tcPr>
            <w:tcW w:w="4370" w:type="dxa"/>
          </w:tcPr>
          <w:p w14:paraId="1C06A515" w14:textId="77777777" w:rsidR="009009A2" w:rsidRPr="009009A2" w:rsidRDefault="009009A2" w:rsidP="009009A2">
            <w:pPr>
              <w:rPr>
                <w:rFonts w:cstheme="minorHAnsi"/>
                <w:sz w:val="20"/>
                <w:szCs w:val="20"/>
              </w:rPr>
            </w:pPr>
            <w:r w:rsidRPr="009009A2">
              <w:rPr>
                <w:rFonts w:cstheme="minorHAnsi"/>
                <w:sz w:val="20"/>
                <w:szCs w:val="20"/>
              </w:rPr>
              <w:t>Provided information on possible research questions.</w:t>
            </w:r>
          </w:p>
          <w:p w14:paraId="45F7D6C4"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FF709A0"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5339129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4F8B3865" w14:textId="77777777" w:rsidR="009009A2" w:rsidRPr="009009A2" w:rsidRDefault="009009A2" w:rsidP="009009A2">
            <w:pPr>
              <w:rPr>
                <w:rFonts w:cstheme="minorHAnsi"/>
                <w:sz w:val="20"/>
                <w:szCs w:val="20"/>
              </w:rPr>
            </w:pPr>
          </w:p>
        </w:tc>
      </w:tr>
      <w:tr w:rsidR="009009A2" w:rsidRPr="009009A2" w14:paraId="720A92F2" w14:textId="77777777" w:rsidTr="00BB2F9E">
        <w:tc>
          <w:tcPr>
            <w:tcW w:w="6575" w:type="dxa"/>
          </w:tcPr>
          <w:p w14:paraId="210A0F31" w14:textId="77777777" w:rsidR="009009A2" w:rsidRPr="009009A2" w:rsidRDefault="009009A2" w:rsidP="009009A2">
            <w:pPr>
              <w:rPr>
                <w:rFonts w:cstheme="minorHAnsi"/>
                <w:b/>
                <w:bCs/>
                <w:sz w:val="20"/>
                <w:szCs w:val="20"/>
              </w:rPr>
            </w:pPr>
            <w:r w:rsidRPr="009009A2">
              <w:rPr>
                <w:rFonts w:cstheme="minorHAnsi"/>
                <w:sz w:val="20"/>
                <w:szCs w:val="20"/>
              </w:rPr>
              <w:t>Summary of change in perception for IAF</w:t>
            </w:r>
          </w:p>
        </w:tc>
        <w:tc>
          <w:tcPr>
            <w:tcW w:w="1358" w:type="dxa"/>
          </w:tcPr>
          <w:p w14:paraId="19F58EFD"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nn</w:t>
            </w:r>
            <w:r w:rsidRPr="009009A2">
              <w:rPr>
                <w:rFonts w:cstheme="minorHAnsi"/>
                <w:sz w:val="20"/>
                <w:szCs w:val="20"/>
              </w:rPr>
              <w:t xml:space="preserve"> (10/3/21)</w:t>
            </w:r>
          </w:p>
        </w:tc>
        <w:tc>
          <w:tcPr>
            <w:tcW w:w="4370" w:type="dxa"/>
          </w:tcPr>
          <w:p w14:paraId="7C7B3E9F" w14:textId="77777777" w:rsidR="009009A2" w:rsidRPr="009009A2" w:rsidRDefault="009009A2" w:rsidP="009009A2">
            <w:pPr>
              <w:rPr>
                <w:rFonts w:cstheme="minorHAnsi"/>
                <w:b/>
                <w:bCs/>
                <w:sz w:val="20"/>
                <w:szCs w:val="20"/>
              </w:rPr>
            </w:pPr>
            <w:r w:rsidRPr="009009A2">
              <w:rPr>
                <w:rFonts w:cstheme="minorHAnsi"/>
                <w:sz w:val="20"/>
                <w:szCs w:val="20"/>
              </w:rPr>
              <w:t>Reports on survey results after exhibition/guide.</w:t>
            </w:r>
          </w:p>
          <w:p w14:paraId="1F1E5B3D"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6A9F0834" w14:textId="77777777" w:rsidR="009009A2" w:rsidRPr="009009A2" w:rsidRDefault="009009A2" w:rsidP="009009A2">
            <w:pPr>
              <w:rPr>
                <w:rFonts w:cstheme="minorHAnsi"/>
                <w:sz w:val="20"/>
                <w:szCs w:val="20"/>
              </w:rPr>
            </w:pPr>
            <w:r w:rsidRPr="009009A2">
              <w:rPr>
                <w:rFonts w:cstheme="minorHAnsi"/>
                <w:sz w:val="20"/>
                <w:szCs w:val="20"/>
              </w:rPr>
              <w:t>Not used.</w:t>
            </w:r>
          </w:p>
        </w:tc>
      </w:tr>
      <w:tr w:rsidR="009009A2" w:rsidRPr="009009A2" w14:paraId="47700C5E" w14:textId="77777777" w:rsidTr="00BB2F9E">
        <w:tc>
          <w:tcPr>
            <w:tcW w:w="6575" w:type="dxa"/>
          </w:tcPr>
          <w:p w14:paraId="1AB448E0" w14:textId="77777777" w:rsidR="009009A2" w:rsidRPr="009009A2" w:rsidRDefault="009009A2" w:rsidP="009009A2">
            <w:pPr>
              <w:rPr>
                <w:rFonts w:cstheme="minorHAnsi"/>
                <w:sz w:val="20"/>
                <w:szCs w:val="20"/>
              </w:rPr>
            </w:pPr>
            <w:r w:rsidRPr="009009A2">
              <w:rPr>
                <w:rFonts w:cstheme="minorHAnsi"/>
                <w:b/>
                <w:bCs/>
                <w:sz w:val="20"/>
                <w:szCs w:val="20"/>
              </w:rPr>
              <w:t xml:space="preserve">CANAssess1, CANAssess2 </w:t>
            </w:r>
            <w:r w:rsidRPr="009009A2">
              <w:rPr>
                <w:rFonts w:cstheme="minorHAnsi"/>
                <w:sz w:val="20"/>
                <w:szCs w:val="20"/>
              </w:rPr>
              <w:t>(</w:t>
            </w:r>
            <w:hyperlink r:id="rId231"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canassess1</w:t>
              </w:r>
            </w:hyperlink>
            <w:r w:rsidRPr="009009A2">
              <w:rPr>
                <w:rFonts w:cstheme="minorHAnsi"/>
                <w:sz w:val="20"/>
                <w:szCs w:val="20"/>
              </w:rPr>
              <w:t xml:space="preserve">, </w:t>
            </w:r>
            <w:hyperlink r:id="rId232"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canassess2</w:t>
              </w:r>
            </w:hyperlink>
            <w:r w:rsidRPr="009009A2">
              <w:rPr>
                <w:rFonts w:cstheme="minorHAnsi"/>
                <w:sz w:val="20"/>
                <w:szCs w:val="20"/>
              </w:rPr>
              <w:t>)</w:t>
            </w:r>
          </w:p>
          <w:p w14:paraId="115C6FB4" w14:textId="77777777" w:rsidR="009009A2" w:rsidRPr="009009A2" w:rsidRDefault="009009A2" w:rsidP="009009A2">
            <w:pPr>
              <w:rPr>
                <w:rFonts w:cstheme="minorHAnsi"/>
                <w:sz w:val="20"/>
                <w:szCs w:val="20"/>
              </w:rPr>
            </w:pPr>
            <w:r w:rsidRPr="009009A2">
              <w:rPr>
                <w:rFonts w:cstheme="minorHAnsi"/>
                <w:sz w:val="20"/>
                <w:szCs w:val="20"/>
              </w:rPr>
              <w:t xml:space="preserve">Given as example of involvement on WPCRC IE webpage, suggested by </w:t>
            </w:r>
            <w:r w:rsidRPr="009009A2">
              <w:rPr>
                <w:rFonts w:cstheme="minorHAnsi"/>
                <w:sz w:val="20"/>
                <w:szCs w:val="20"/>
                <w:highlight w:val="black"/>
              </w:rPr>
              <w:t>Miriam</w:t>
            </w:r>
            <w:r w:rsidRPr="009009A2">
              <w:rPr>
                <w:rFonts w:cstheme="minorHAnsi"/>
                <w:sz w:val="20"/>
                <w:szCs w:val="20"/>
              </w:rPr>
              <w:t>.</w:t>
            </w:r>
          </w:p>
          <w:p w14:paraId="2235F3F4" w14:textId="77777777" w:rsidR="009009A2" w:rsidRPr="009009A2" w:rsidRDefault="009009A2" w:rsidP="009009A2">
            <w:pPr>
              <w:rPr>
                <w:rFonts w:cstheme="minorHAnsi"/>
                <w:sz w:val="20"/>
                <w:szCs w:val="20"/>
              </w:rPr>
            </w:pPr>
            <w:r w:rsidRPr="009009A2">
              <w:rPr>
                <w:rFonts w:cstheme="minorHAnsi"/>
                <w:sz w:val="20"/>
                <w:szCs w:val="20"/>
              </w:rPr>
              <w:t>Printed all webpages and patient result booklet: (</w:t>
            </w:r>
            <w:hyperlink r:id="rId233" w:history="1">
              <w:r w:rsidRPr="009009A2">
                <w:rPr>
                  <w:rFonts w:cstheme="minorHAnsi"/>
                  <w:color w:val="0563C1" w:themeColor="hyperlink"/>
                  <w:sz w:val="20"/>
                  <w:szCs w:val="20"/>
                  <w:u w:val="single"/>
                </w:rPr>
                <w:t>https://www.hyms.ac.uk/assets/docs/research/canassess1-patient-results.pdf</w:t>
              </w:r>
            </w:hyperlink>
            <w:r w:rsidRPr="009009A2">
              <w:rPr>
                <w:rFonts w:cstheme="minorHAnsi"/>
                <w:sz w:val="20"/>
                <w:szCs w:val="20"/>
              </w:rPr>
              <w:t>)</w:t>
            </w:r>
          </w:p>
        </w:tc>
        <w:tc>
          <w:tcPr>
            <w:tcW w:w="1358" w:type="dxa"/>
          </w:tcPr>
          <w:p w14:paraId="0ADCADE3" w14:textId="77777777" w:rsidR="009009A2" w:rsidRPr="009009A2" w:rsidRDefault="009009A2" w:rsidP="009009A2">
            <w:pPr>
              <w:rPr>
                <w:rFonts w:cstheme="minorHAnsi"/>
                <w:sz w:val="20"/>
                <w:szCs w:val="20"/>
              </w:rPr>
            </w:pPr>
            <w:r w:rsidRPr="009009A2">
              <w:rPr>
                <w:rFonts w:cstheme="minorHAnsi"/>
                <w:sz w:val="20"/>
                <w:szCs w:val="20"/>
              </w:rPr>
              <w:t>Website search (19/2/21)</w:t>
            </w:r>
          </w:p>
          <w:p w14:paraId="4F079390"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 xml:space="preserve"> (8/3/21)</w:t>
            </w:r>
          </w:p>
        </w:tc>
        <w:tc>
          <w:tcPr>
            <w:tcW w:w="4370" w:type="dxa"/>
          </w:tcPr>
          <w:p w14:paraId="70B4DAB2" w14:textId="77777777" w:rsidR="009009A2" w:rsidRPr="009009A2" w:rsidRDefault="009009A2" w:rsidP="009009A2">
            <w:pPr>
              <w:rPr>
                <w:rFonts w:cstheme="minorHAnsi"/>
                <w:sz w:val="20"/>
                <w:szCs w:val="20"/>
              </w:rPr>
            </w:pPr>
            <w:r w:rsidRPr="009009A2">
              <w:rPr>
                <w:rFonts w:cstheme="minorHAnsi"/>
                <w:sz w:val="20"/>
                <w:szCs w:val="20"/>
              </w:rPr>
              <w:t>Only mention: “Patients, carers and clinicians all supported a large trial…”, although ambiguous.</w:t>
            </w:r>
          </w:p>
          <w:p w14:paraId="69C74E24" w14:textId="77777777" w:rsidR="009009A2" w:rsidRDefault="009009A2" w:rsidP="009009A2">
            <w:pPr>
              <w:rPr>
                <w:rFonts w:cstheme="minorHAnsi"/>
                <w:sz w:val="20"/>
                <w:szCs w:val="20"/>
              </w:rPr>
            </w:pPr>
            <w:r w:rsidRPr="009009A2">
              <w:rPr>
                <w:rFonts w:cstheme="minorHAnsi"/>
                <w:sz w:val="20"/>
                <w:szCs w:val="20"/>
              </w:rPr>
              <w:t>No mention of involvement in booklet.</w:t>
            </w:r>
          </w:p>
          <w:p w14:paraId="0FC82B7A" w14:textId="77777777" w:rsidR="00A36413" w:rsidRPr="00A36413" w:rsidRDefault="00A36413" w:rsidP="00A36413">
            <w:pPr>
              <w:rPr>
                <w:rFonts w:cstheme="minorHAnsi"/>
                <w:sz w:val="20"/>
                <w:szCs w:val="20"/>
              </w:rPr>
            </w:pPr>
          </w:p>
          <w:p w14:paraId="529C92FE" w14:textId="77777777" w:rsidR="00A36413" w:rsidRDefault="00A36413" w:rsidP="00A36413">
            <w:pPr>
              <w:rPr>
                <w:rFonts w:cstheme="minorHAnsi"/>
                <w:sz w:val="20"/>
                <w:szCs w:val="20"/>
              </w:rPr>
            </w:pPr>
          </w:p>
          <w:p w14:paraId="6E8BE820" w14:textId="77777777" w:rsidR="00A36413" w:rsidRDefault="00A36413" w:rsidP="00A36413">
            <w:pPr>
              <w:rPr>
                <w:rFonts w:cstheme="minorHAnsi"/>
                <w:sz w:val="20"/>
                <w:szCs w:val="20"/>
              </w:rPr>
            </w:pPr>
          </w:p>
          <w:p w14:paraId="6536C145" w14:textId="08551182" w:rsidR="00A36413" w:rsidRPr="00A36413" w:rsidRDefault="00A36413" w:rsidP="00A36413">
            <w:pPr>
              <w:tabs>
                <w:tab w:val="left" w:pos="1080"/>
              </w:tabs>
              <w:rPr>
                <w:rFonts w:cstheme="minorHAnsi"/>
                <w:sz w:val="20"/>
                <w:szCs w:val="20"/>
              </w:rPr>
            </w:pPr>
            <w:r>
              <w:rPr>
                <w:rFonts w:cstheme="minorHAnsi"/>
                <w:sz w:val="20"/>
                <w:szCs w:val="20"/>
              </w:rPr>
              <w:tab/>
            </w:r>
          </w:p>
        </w:tc>
        <w:tc>
          <w:tcPr>
            <w:tcW w:w="2257" w:type="dxa"/>
          </w:tcPr>
          <w:p w14:paraId="00A14F68" w14:textId="77777777" w:rsidR="009009A2" w:rsidRPr="009009A2" w:rsidRDefault="009009A2" w:rsidP="009009A2">
            <w:pPr>
              <w:rPr>
                <w:rFonts w:cstheme="minorHAnsi"/>
                <w:sz w:val="20"/>
                <w:szCs w:val="20"/>
              </w:rPr>
            </w:pPr>
            <w:r w:rsidRPr="009009A2">
              <w:rPr>
                <w:rFonts w:cstheme="minorHAnsi"/>
                <w:sz w:val="20"/>
                <w:szCs w:val="20"/>
              </w:rPr>
              <w:t>Informed interview questions (relevant researchers/involvement partners): Explore involvement in the project – why no mention?</w:t>
            </w:r>
          </w:p>
        </w:tc>
      </w:tr>
      <w:tr w:rsidR="009009A2" w:rsidRPr="009009A2" w14:paraId="1D906ED2" w14:textId="77777777" w:rsidTr="00BB2F9E">
        <w:tc>
          <w:tcPr>
            <w:tcW w:w="6575" w:type="dxa"/>
          </w:tcPr>
          <w:p w14:paraId="309745D9" w14:textId="77777777" w:rsidR="009009A2" w:rsidRPr="009009A2" w:rsidRDefault="009009A2" w:rsidP="009009A2">
            <w:pPr>
              <w:rPr>
                <w:rFonts w:cstheme="minorHAnsi"/>
                <w:b/>
                <w:bCs/>
                <w:sz w:val="20"/>
                <w:szCs w:val="20"/>
              </w:rPr>
            </w:pPr>
            <w:r w:rsidRPr="009009A2">
              <w:rPr>
                <w:rFonts w:cstheme="minorHAnsi"/>
                <w:b/>
                <w:bCs/>
                <w:sz w:val="20"/>
                <w:szCs w:val="20"/>
              </w:rPr>
              <w:t>DAMPen - Delirium</w:t>
            </w:r>
          </w:p>
          <w:p w14:paraId="365F50A7" w14:textId="77777777" w:rsidR="009009A2" w:rsidRPr="009009A2" w:rsidRDefault="009009A2" w:rsidP="009009A2">
            <w:pPr>
              <w:rPr>
                <w:rFonts w:cstheme="minorHAnsi"/>
                <w:b/>
                <w:bCs/>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w:t>
            </w:r>
          </w:p>
        </w:tc>
        <w:tc>
          <w:tcPr>
            <w:tcW w:w="1358" w:type="dxa"/>
          </w:tcPr>
          <w:p w14:paraId="01A5E0B4"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 xml:space="preserve"> (8/3/21)</w:t>
            </w:r>
          </w:p>
        </w:tc>
        <w:tc>
          <w:tcPr>
            <w:tcW w:w="4370" w:type="dxa"/>
          </w:tcPr>
          <w:p w14:paraId="53A9F82F" w14:textId="77777777" w:rsidR="009009A2" w:rsidRPr="009009A2" w:rsidRDefault="009009A2" w:rsidP="009009A2">
            <w:pPr>
              <w:rPr>
                <w:rFonts w:cstheme="minorHAnsi"/>
                <w:sz w:val="20"/>
                <w:szCs w:val="20"/>
              </w:rPr>
            </w:pPr>
          </w:p>
        </w:tc>
        <w:tc>
          <w:tcPr>
            <w:tcW w:w="2257" w:type="dxa"/>
          </w:tcPr>
          <w:p w14:paraId="3AA31604" w14:textId="77777777" w:rsidR="009009A2" w:rsidRPr="009009A2" w:rsidRDefault="009009A2" w:rsidP="009009A2">
            <w:pPr>
              <w:rPr>
                <w:rFonts w:cstheme="minorHAnsi"/>
                <w:sz w:val="20"/>
                <w:szCs w:val="20"/>
              </w:rPr>
            </w:pPr>
          </w:p>
        </w:tc>
      </w:tr>
      <w:tr w:rsidR="009009A2" w:rsidRPr="009009A2" w14:paraId="05F5AB57" w14:textId="77777777" w:rsidTr="00BB2F9E">
        <w:tc>
          <w:tcPr>
            <w:tcW w:w="6575" w:type="dxa"/>
          </w:tcPr>
          <w:p w14:paraId="48F8402F" w14:textId="77777777" w:rsidR="009009A2" w:rsidRPr="009009A2" w:rsidRDefault="009009A2" w:rsidP="009009A2">
            <w:pPr>
              <w:rPr>
                <w:rFonts w:cstheme="minorHAnsi"/>
                <w:sz w:val="20"/>
                <w:szCs w:val="20"/>
              </w:rPr>
            </w:pPr>
            <w:r w:rsidRPr="009009A2">
              <w:rPr>
                <w:rFonts w:cstheme="minorHAnsi"/>
                <w:sz w:val="20"/>
                <w:szCs w:val="20"/>
              </w:rPr>
              <w:lastRenderedPageBreak/>
              <w:t>Sample involvement in study so far</w:t>
            </w:r>
          </w:p>
          <w:p w14:paraId="76C3395E" w14:textId="77777777" w:rsidR="009009A2" w:rsidRPr="009009A2" w:rsidRDefault="009009A2" w:rsidP="009009A2">
            <w:pPr>
              <w:rPr>
                <w:rFonts w:cstheme="minorHAnsi"/>
                <w:b/>
                <w:bCs/>
                <w:sz w:val="20"/>
                <w:szCs w:val="20"/>
              </w:rPr>
            </w:pPr>
          </w:p>
        </w:tc>
        <w:tc>
          <w:tcPr>
            <w:tcW w:w="1358" w:type="dxa"/>
          </w:tcPr>
          <w:p w14:paraId="3A7CB360"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iriam</w:t>
            </w:r>
            <w:r w:rsidRPr="009009A2">
              <w:rPr>
                <w:rFonts w:cstheme="minorHAnsi"/>
                <w:sz w:val="20"/>
                <w:szCs w:val="20"/>
              </w:rPr>
              <w:t xml:space="preserve"> (24/5/21)</w:t>
            </w:r>
          </w:p>
        </w:tc>
        <w:tc>
          <w:tcPr>
            <w:tcW w:w="4370" w:type="dxa"/>
          </w:tcPr>
          <w:p w14:paraId="5CFA36D3" w14:textId="77777777" w:rsidR="009009A2" w:rsidRPr="009009A2" w:rsidRDefault="009009A2" w:rsidP="009009A2">
            <w:pPr>
              <w:rPr>
                <w:rFonts w:cstheme="minorHAnsi"/>
                <w:sz w:val="20"/>
                <w:szCs w:val="20"/>
              </w:rPr>
            </w:pPr>
            <w:r w:rsidRPr="009009A2">
              <w:rPr>
                <w:rFonts w:cstheme="minorHAnsi"/>
                <w:sz w:val="20"/>
                <w:szCs w:val="20"/>
              </w:rPr>
              <w:t>Overview of involvement so far, shows robust involvement at different levels embedded throughout the study with public involvement members carrying out a variety of roles in different contexts.</w:t>
            </w:r>
          </w:p>
          <w:p w14:paraId="06162B66"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1B8BAD5E"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5886A34C"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03384A2"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3741585"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676A3A8C"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715505A4" w14:textId="77777777" w:rsidR="009009A2" w:rsidRPr="009009A2" w:rsidRDefault="009009A2" w:rsidP="009009A2">
            <w:pPr>
              <w:rPr>
                <w:rFonts w:cstheme="minorHAnsi"/>
                <w:sz w:val="20"/>
                <w:szCs w:val="20"/>
              </w:rPr>
            </w:pPr>
            <w:r w:rsidRPr="009009A2">
              <w:rPr>
                <w:rFonts w:cstheme="minorHAnsi"/>
                <w:sz w:val="20"/>
                <w:szCs w:val="20"/>
              </w:rPr>
              <w:t>Enhanced evidence from interviews.</w:t>
            </w:r>
          </w:p>
          <w:p w14:paraId="65C65D49" w14:textId="77777777" w:rsidR="009009A2" w:rsidRPr="009009A2" w:rsidRDefault="009009A2" w:rsidP="009009A2">
            <w:pPr>
              <w:rPr>
                <w:rFonts w:cstheme="minorHAnsi"/>
                <w:sz w:val="20"/>
                <w:szCs w:val="20"/>
              </w:rPr>
            </w:pPr>
            <w:r w:rsidRPr="009009A2">
              <w:rPr>
                <w:rFonts w:cstheme="minorHAnsi"/>
                <w:sz w:val="20"/>
                <w:szCs w:val="20"/>
              </w:rPr>
              <w:t>Made inferences regarding additional information.</w:t>
            </w:r>
          </w:p>
        </w:tc>
      </w:tr>
      <w:tr w:rsidR="009009A2" w:rsidRPr="009009A2" w14:paraId="0F398C32" w14:textId="77777777" w:rsidTr="00BB2F9E">
        <w:tc>
          <w:tcPr>
            <w:tcW w:w="6575" w:type="dxa"/>
          </w:tcPr>
          <w:p w14:paraId="3CBAD8B6" w14:textId="77777777" w:rsidR="009009A2" w:rsidRPr="009009A2" w:rsidRDefault="009009A2" w:rsidP="009009A2">
            <w:pPr>
              <w:rPr>
                <w:rFonts w:cstheme="minorHAnsi"/>
                <w:b/>
                <w:bCs/>
                <w:sz w:val="20"/>
                <w:szCs w:val="20"/>
              </w:rPr>
            </w:pPr>
            <w:r w:rsidRPr="009009A2">
              <w:rPr>
                <w:rFonts w:cstheme="minorHAnsi"/>
                <w:sz w:val="20"/>
                <w:szCs w:val="20"/>
              </w:rPr>
              <w:t xml:space="preserve">Pre funding involvement - comments on several documents from numerous group members, including focus of research/research questions and research plan, and response to feedback received from </w:t>
            </w:r>
            <w:r w:rsidRPr="009009A2">
              <w:rPr>
                <w:rFonts w:cstheme="minorHAnsi"/>
                <w:sz w:val="20"/>
                <w:szCs w:val="20"/>
                <w:highlight w:val="black"/>
              </w:rPr>
              <w:t>Mark</w:t>
            </w:r>
            <w:r w:rsidRPr="009009A2">
              <w:rPr>
                <w:rFonts w:cstheme="minorHAnsi"/>
                <w:sz w:val="20"/>
                <w:szCs w:val="20"/>
              </w:rPr>
              <w:t xml:space="preserve"> (2018/2019)</w:t>
            </w:r>
          </w:p>
        </w:tc>
        <w:tc>
          <w:tcPr>
            <w:tcW w:w="1358" w:type="dxa"/>
          </w:tcPr>
          <w:p w14:paraId="6718891E"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k</w:t>
            </w:r>
            <w:r w:rsidRPr="009009A2">
              <w:rPr>
                <w:rFonts w:cstheme="minorHAnsi"/>
                <w:sz w:val="20"/>
                <w:szCs w:val="20"/>
              </w:rPr>
              <w:t xml:space="preserve"> (21/5/21)</w:t>
            </w:r>
          </w:p>
        </w:tc>
        <w:tc>
          <w:tcPr>
            <w:tcW w:w="4370" w:type="dxa"/>
          </w:tcPr>
          <w:p w14:paraId="33513D49" w14:textId="77777777" w:rsidR="009009A2" w:rsidRPr="009009A2" w:rsidRDefault="009009A2" w:rsidP="009009A2">
            <w:pPr>
              <w:rPr>
                <w:rFonts w:cstheme="minorHAnsi"/>
                <w:sz w:val="20"/>
                <w:szCs w:val="20"/>
              </w:rPr>
            </w:pPr>
            <w:r w:rsidRPr="009009A2">
              <w:rPr>
                <w:rFonts w:cstheme="minorHAnsi"/>
                <w:sz w:val="20"/>
                <w:szCs w:val="20"/>
              </w:rPr>
              <w:t>Shows commitment to meaningful involvement, clearly took much time and consideration regarding comments, and fed back appropriately.</w:t>
            </w:r>
          </w:p>
          <w:p w14:paraId="4EA8D6E3"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E48933D"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1455DA9"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5D26CF58"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34ED5097"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8178335" w14:textId="77777777" w:rsidTr="00BB2F9E">
        <w:tc>
          <w:tcPr>
            <w:tcW w:w="6575" w:type="dxa"/>
          </w:tcPr>
          <w:p w14:paraId="2DC41DC0" w14:textId="77777777" w:rsidR="009009A2" w:rsidRPr="009009A2" w:rsidRDefault="009009A2" w:rsidP="009009A2">
            <w:pPr>
              <w:rPr>
                <w:rFonts w:cstheme="minorHAnsi"/>
                <w:sz w:val="20"/>
                <w:szCs w:val="20"/>
              </w:rPr>
            </w:pPr>
            <w:r w:rsidRPr="009009A2">
              <w:rPr>
                <w:rFonts w:cstheme="minorHAnsi"/>
                <w:sz w:val="20"/>
                <w:szCs w:val="20"/>
              </w:rPr>
              <w:t>First PI group meeting (4/2/19):</w:t>
            </w:r>
          </w:p>
          <w:p w14:paraId="57B62272" w14:textId="77777777" w:rsidR="009009A2" w:rsidRPr="009009A2" w:rsidRDefault="009009A2" w:rsidP="009009A2">
            <w:pPr>
              <w:rPr>
                <w:rFonts w:cstheme="minorHAnsi"/>
                <w:sz w:val="20"/>
                <w:szCs w:val="20"/>
              </w:rPr>
            </w:pPr>
            <w:r w:rsidRPr="009009A2">
              <w:rPr>
                <w:rFonts w:cstheme="minorHAnsi"/>
                <w:sz w:val="20"/>
                <w:szCs w:val="20"/>
              </w:rPr>
              <w:t>Agenda, detailed agenda for researchers</w:t>
            </w:r>
          </w:p>
          <w:p w14:paraId="01544523" w14:textId="77777777" w:rsidR="009009A2" w:rsidRPr="009009A2" w:rsidRDefault="009009A2" w:rsidP="009009A2">
            <w:pPr>
              <w:rPr>
                <w:rFonts w:cstheme="minorHAnsi"/>
                <w:sz w:val="20"/>
                <w:szCs w:val="20"/>
              </w:rPr>
            </w:pPr>
            <w:r w:rsidRPr="009009A2">
              <w:rPr>
                <w:rFonts w:cstheme="minorHAnsi"/>
                <w:sz w:val="20"/>
                <w:szCs w:val="20"/>
              </w:rPr>
              <w:t>Map re venue</w:t>
            </w:r>
          </w:p>
          <w:p w14:paraId="18ECFB67" w14:textId="77777777" w:rsidR="009009A2" w:rsidRPr="009009A2" w:rsidRDefault="009009A2" w:rsidP="009009A2">
            <w:pPr>
              <w:rPr>
                <w:rFonts w:cstheme="minorHAnsi"/>
                <w:sz w:val="20"/>
                <w:szCs w:val="20"/>
              </w:rPr>
            </w:pPr>
            <w:r w:rsidRPr="009009A2">
              <w:rPr>
                <w:rFonts w:cstheme="minorHAnsi"/>
                <w:sz w:val="20"/>
                <w:szCs w:val="20"/>
              </w:rPr>
              <w:t>Notes from meeting</w:t>
            </w:r>
          </w:p>
          <w:p w14:paraId="56754DEC" w14:textId="77777777" w:rsidR="009009A2" w:rsidRPr="009009A2" w:rsidRDefault="009009A2" w:rsidP="009009A2">
            <w:pPr>
              <w:rPr>
                <w:rFonts w:cstheme="minorHAnsi"/>
                <w:sz w:val="20"/>
                <w:szCs w:val="20"/>
              </w:rPr>
            </w:pPr>
            <w:r w:rsidRPr="009009A2">
              <w:rPr>
                <w:rFonts w:cstheme="minorHAnsi"/>
                <w:sz w:val="20"/>
                <w:szCs w:val="20"/>
              </w:rPr>
              <w:t>Presentation slides</w:t>
            </w:r>
          </w:p>
          <w:p w14:paraId="6D3B4237" w14:textId="77777777" w:rsidR="009009A2" w:rsidRPr="009009A2" w:rsidRDefault="009009A2" w:rsidP="009009A2">
            <w:pPr>
              <w:rPr>
                <w:rFonts w:cstheme="minorHAnsi"/>
                <w:sz w:val="20"/>
                <w:szCs w:val="20"/>
              </w:rPr>
            </w:pPr>
            <w:r w:rsidRPr="009009A2">
              <w:rPr>
                <w:rFonts w:cstheme="minorHAnsi"/>
                <w:sz w:val="20"/>
                <w:szCs w:val="20"/>
              </w:rPr>
              <w:t xml:space="preserve">Notes from </w:t>
            </w:r>
            <w:r w:rsidRPr="009009A2">
              <w:rPr>
                <w:rFonts w:cstheme="minorHAnsi"/>
                <w:sz w:val="20"/>
                <w:szCs w:val="20"/>
                <w:highlight w:val="black"/>
              </w:rPr>
              <w:t>Imogen’s</w:t>
            </w:r>
            <w:r w:rsidRPr="009009A2">
              <w:rPr>
                <w:rFonts w:cstheme="minorHAnsi"/>
                <w:sz w:val="20"/>
                <w:szCs w:val="20"/>
              </w:rPr>
              <w:t xml:space="preserve"> update of qualitative study</w:t>
            </w:r>
          </w:p>
          <w:p w14:paraId="15683AA9" w14:textId="77777777" w:rsidR="009009A2" w:rsidRPr="009009A2" w:rsidRDefault="009009A2" w:rsidP="009009A2">
            <w:pPr>
              <w:rPr>
                <w:rFonts w:cstheme="minorHAnsi"/>
                <w:sz w:val="20"/>
                <w:szCs w:val="20"/>
              </w:rPr>
            </w:pPr>
            <w:r w:rsidRPr="009009A2">
              <w:rPr>
                <w:rFonts w:cstheme="minorHAnsi"/>
                <w:sz w:val="20"/>
                <w:szCs w:val="20"/>
              </w:rPr>
              <w:t xml:space="preserve">Feedback from </w:t>
            </w:r>
            <w:r w:rsidRPr="009009A2">
              <w:rPr>
                <w:rFonts w:cstheme="minorHAnsi"/>
                <w:sz w:val="20"/>
                <w:szCs w:val="20"/>
                <w:highlight w:val="black"/>
              </w:rPr>
              <w:t>Mark’s</w:t>
            </w:r>
            <w:r w:rsidRPr="009009A2">
              <w:rPr>
                <w:rFonts w:cstheme="minorHAnsi"/>
                <w:sz w:val="20"/>
                <w:szCs w:val="20"/>
              </w:rPr>
              <w:t xml:space="preserve"> project</w:t>
            </w:r>
          </w:p>
          <w:p w14:paraId="5A9F107A" w14:textId="77777777" w:rsidR="009009A2" w:rsidRPr="009009A2" w:rsidRDefault="009009A2" w:rsidP="009009A2">
            <w:pPr>
              <w:rPr>
                <w:rFonts w:cstheme="minorHAnsi"/>
                <w:sz w:val="20"/>
                <w:szCs w:val="20"/>
              </w:rPr>
            </w:pPr>
            <w:r w:rsidRPr="009009A2">
              <w:rPr>
                <w:rFonts w:cstheme="minorHAnsi"/>
                <w:sz w:val="20"/>
                <w:szCs w:val="20"/>
              </w:rPr>
              <w:t xml:space="preserve">Feedback from </w:t>
            </w:r>
            <w:r w:rsidRPr="009009A2">
              <w:rPr>
                <w:rFonts w:cstheme="minorHAnsi"/>
                <w:sz w:val="20"/>
                <w:szCs w:val="20"/>
                <w:highlight w:val="black"/>
              </w:rPr>
              <w:t>Rebecca’s</w:t>
            </w:r>
            <w:r w:rsidRPr="009009A2">
              <w:rPr>
                <w:rFonts w:cstheme="minorHAnsi"/>
                <w:sz w:val="20"/>
                <w:szCs w:val="20"/>
              </w:rPr>
              <w:t xml:space="preserve"> project</w:t>
            </w:r>
          </w:p>
          <w:p w14:paraId="2348032C" w14:textId="77777777" w:rsidR="009009A2" w:rsidRPr="009009A2" w:rsidRDefault="009009A2" w:rsidP="009009A2">
            <w:pPr>
              <w:rPr>
                <w:rFonts w:cstheme="minorHAnsi"/>
                <w:sz w:val="20"/>
                <w:szCs w:val="20"/>
              </w:rPr>
            </w:pPr>
            <w:r w:rsidRPr="009009A2">
              <w:rPr>
                <w:rFonts w:cstheme="minorHAnsi"/>
                <w:sz w:val="20"/>
                <w:szCs w:val="20"/>
              </w:rPr>
              <w:t>Characteristics of a good PI group (4/2/19)</w:t>
            </w:r>
          </w:p>
          <w:p w14:paraId="1CAE6336" w14:textId="77777777" w:rsidR="009009A2" w:rsidRPr="009009A2" w:rsidRDefault="009009A2" w:rsidP="009009A2">
            <w:pPr>
              <w:rPr>
                <w:rFonts w:cstheme="minorHAnsi"/>
                <w:sz w:val="20"/>
                <w:szCs w:val="20"/>
              </w:rPr>
            </w:pPr>
          </w:p>
        </w:tc>
        <w:tc>
          <w:tcPr>
            <w:tcW w:w="1358" w:type="dxa"/>
          </w:tcPr>
          <w:p w14:paraId="6920D93E"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k</w:t>
            </w:r>
            <w:r w:rsidRPr="009009A2">
              <w:rPr>
                <w:rFonts w:cstheme="minorHAnsi"/>
                <w:sz w:val="20"/>
                <w:szCs w:val="20"/>
              </w:rPr>
              <w:t xml:space="preserve"> (21/5/21)</w:t>
            </w:r>
          </w:p>
        </w:tc>
        <w:tc>
          <w:tcPr>
            <w:tcW w:w="4370" w:type="dxa"/>
          </w:tcPr>
          <w:p w14:paraId="2C3B1C6E" w14:textId="77777777" w:rsidR="009009A2" w:rsidRPr="009009A2" w:rsidRDefault="009009A2" w:rsidP="009009A2">
            <w:pPr>
              <w:rPr>
                <w:rFonts w:cstheme="minorHAnsi"/>
                <w:sz w:val="20"/>
                <w:szCs w:val="20"/>
              </w:rPr>
            </w:pPr>
            <w:r w:rsidRPr="009009A2">
              <w:rPr>
                <w:rFonts w:cstheme="minorHAnsi"/>
                <w:sz w:val="20"/>
                <w:szCs w:val="20"/>
              </w:rPr>
              <w:t>Shows strong commitment to involvement: introductions, ground rules, hopes for the group, what has worked well/not worked well re involvement in other studies, ideas about developing the group, specific requirements and training; update on projects.</w:t>
            </w:r>
          </w:p>
          <w:p w14:paraId="72BE79EE"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105894BA"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14E6163"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26FAE730"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283D636"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6BD8AD2"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257" w:type="dxa"/>
          </w:tcPr>
          <w:p w14:paraId="00834C6C"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3B8D9CCF" w14:textId="77777777" w:rsidTr="00BB2F9E">
        <w:tc>
          <w:tcPr>
            <w:tcW w:w="6575" w:type="dxa"/>
          </w:tcPr>
          <w:p w14:paraId="49115608" w14:textId="77777777" w:rsidR="009009A2" w:rsidRPr="009009A2" w:rsidRDefault="009009A2" w:rsidP="009009A2">
            <w:pPr>
              <w:rPr>
                <w:rFonts w:cstheme="minorHAnsi"/>
                <w:sz w:val="20"/>
                <w:szCs w:val="20"/>
              </w:rPr>
            </w:pPr>
            <w:r w:rsidRPr="009009A2">
              <w:rPr>
                <w:rFonts w:cstheme="minorHAnsi"/>
                <w:sz w:val="20"/>
                <w:szCs w:val="20"/>
              </w:rPr>
              <w:t>Second PI meeting (24/7/19):</w:t>
            </w:r>
          </w:p>
          <w:p w14:paraId="391E44AD" w14:textId="77777777" w:rsidR="009009A2" w:rsidRPr="009009A2" w:rsidRDefault="009009A2" w:rsidP="009009A2">
            <w:pPr>
              <w:rPr>
                <w:rFonts w:cstheme="minorHAnsi"/>
                <w:sz w:val="20"/>
                <w:szCs w:val="20"/>
              </w:rPr>
            </w:pPr>
            <w:r w:rsidRPr="009009A2">
              <w:rPr>
                <w:rFonts w:cstheme="minorHAnsi"/>
                <w:sz w:val="20"/>
                <w:szCs w:val="20"/>
              </w:rPr>
              <w:t>Agenda</w:t>
            </w:r>
          </w:p>
          <w:p w14:paraId="593D7D88" w14:textId="77777777" w:rsidR="009009A2" w:rsidRPr="009009A2" w:rsidRDefault="009009A2" w:rsidP="009009A2">
            <w:pPr>
              <w:rPr>
                <w:rFonts w:cstheme="minorHAnsi"/>
                <w:sz w:val="20"/>
                <w:szCs w:val="20"/>
              </w:rPr>
            </w:pPr>
            <w:r w:rsidRPr="009009A2">
              <w:rPr>
                <w:rFonts w:cstheme="minorHAnsi"/>
                <w:sz w:val="20"/>
                <w:szCs w:val="20"/>
              </w:rPr>
              <w:t>Topics for meeting</w:t>
            </w:r>
          </w:p>
          <w:p w14:paraId="2705BEB2" w14:textId="77777777" w:rsidR="009009A2" w:rsidRPr="009009A2" w:rsidRDefault="009009A2" w:rsidP="009009A2">
            <w:pPr>
              <w:rPr>
                <w:rFonts w:cstheme="minorHAnsi"/>
                <w:sz w:val="20"/>
                <w:szCs w:val="20"/>
              </w:rPr>
            </w:pPr>
            <w:r w:rsidRPr="009009A2">
              <w:rPr>
                <w:rFonts w:cstheme="minorHAnsi"/>
                <w:sz w:val="20"/>
                <w:szCs w:val="20"/>
              </w:rPr>
              <w:t>Information sheet on venue</w:t>
            </w:r>
          </w:p>
          <w:p w14:paraId="227188E9" w14:textId="77777777" w:rsidR="009009A2" w:rsidRPr="009009A2" w:rsidRDefault="009009A2" w:rsidP="009009A2">
            <w:pPr>
              <w:rPr>
                <w:rFonts w:cstheme="minorHAnsi"/>
                <w:sz w:val="20"/>
                <w:szCs w:val="20"/>
              </w:rPr>
            </w:pPr>
            <w:r w:rsidRPr="009009A2">
              <w:rPr>
                <w:rFonts w:cstheme="minorHAnsi"/>
                <w:sz w:val="20"/>
                <w:szCs w:val="20"/>
              </w:rPr>
              <w:t>Notes from meeting</w:t>
            </w:r>
          </w:p>
          <w:p w14:paraId="789E08BD" w14:textId="77777777" w:rsidR="009009A2" w:rsidRPr="009009A2" w:rsidRDefault="009009A2" w:rsidP="009009A2">
            <w:pPr>
              <w:rPr>
                <w:rFonts w:cstheme="minorHAnsi"/>
                <w:sz w:val="20"/>
                <w:szCs w:val="20"/>
              </w:rPr>
            </w:pPr>
            <w:r w:rsidRPr="009009A2">
              <w:rPr>
                <w:rFonts w:cstheme="minorHAnsi"/>
                <w:sz w:val="20"/>
                <w:szCs w:val="20"/>
              </w:rPr>
              <w:t>Notes on PiiAF guidance (and full report)</w:t>
            </w:r>
          </w:p>
          <w:p w14:paraId="61C24068" w14:textId="77777777" w:rsidR="009009A2" w:rsidRPr="009009A2" w:rsidRDefault="009009A2" w:rsidP="009009A2">
            <w:pPr>
              <w:rPr>
                <w:rFonts w:cstheme="minorHAnsi"/>
                <w:sz w:val="20"/>
                <w:szCs w:val="20"/>
              </w:rPr>
            </w:pPr>
            <w:r w:rsidRPr="009009A2">
              <w:rPr>
                <w:rFonts w:cstheme="minorHAnsi"/>
                <w:sz w:val="20"/>
                <w:szCs w:val="20"/>
              </w:rPr>
              <w:t>(Co-production in action – Number 1)</w:t>
            </w:r>
          </w:p>
          <w:p w14:paraId="742DB875" w14:textId="77777777" w:rsidR="009009A2" w:rsidRPr="009009A2" w:rsidRDefault="009009A2" w:rsidP="009009A2">
            <w:pPr>
              <w:rPr>
                <w:rFonts w:cstheme="minorHAnsi"/>
                <w:sz w:val="20"/>
                <w:szCs w:val="20"/>
              </w:rPr>
            </w:pPr>
            <w:r w:rsidRPr="009009A2">
              <w:rPr>
                <w:rFonts w:cstheme="minorHAnsi"/>
                <w:sz w:val="20"/>
                <w:szCs w:val="20"/>
              </w:rPr>
              <w:t xml:space="preserve">Feedback from </w:t>
            </w:r>
            <w:r w:rsidRPr="009009A2">
              <w:rPr>
                <w:rFonts w:cstheme="minorHAnsi"/>
                <w:sz w:val="20"/>
                <w:szCs w:val="20"/>
                <w:highlight w:val="black"/>
              </w:rPr>
              <w:t>Mark’s</w:t>
            </w:r>
            <w:r w:rsidRPr="009009A2">
              <w:rPr>
                <w:rFonts w:cstheme="minorHAnsi"/>
                <w:sz w:val="20"/>
                <w:szCs w:val="20"/>
              </w:rPr>
              <w:t xml:space="preserve"> project, updated</w:t>
            </w:r>
          </w:p>
          <w:p w14:paraId="190A692D"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Feedback from </w:t>
            </w:r>
            <w:r w:rsidRPr="009009A2">
              <w:rPr>
                <w:rFonts w:cstheme="minorHAnsi"/>
                <w:sz w:val="20"/>
                <w:szCs w:val="20"/>
                <w:highlight w:val="black"/>
              </w:rPr>
              <w:t>Imogen’s</w:t>
            </w:r>
            <w:r w:rsidRPr="009009A2">
              <w:rPr>
                <w:rFonts w:cstheme="minorHAnsi"/>
                <w:sz w:val="20"/>
                <w:szCs w:val="20"/>
              </w:rPr>
              <w:t xml:space="preserve"> project</w:t>
            </w:r>
          </w:p>
          <w:p w14:paraId="3F71A2D0" w14:textId="77777777" w:rsidR="009009A2" w:rsidRPr="009009A2" w:rsidRDefault="009009A2" w:rsidP="009009A2">
            <w:pPr>
              <w:rPr>
                <w:rFonts w:cstheme="minorHAnsi"/>
                <w:sz w:val="20"/>
                <w:szCs w:val="20"/>
              </w:rPr>
            </w:pPr>
            <w:r w:rsidRPr="009009A2">
              <w:rPr>
                <w:rFonts w:cstheme="minorHAnsi"/>
                <w:sz w:val="20"/>
                <w:szCs w:val="20"/>
              </w:rPr>
              <w:t>Information on articles</w:t>
            </w:r>
          </w:p>
          <w:p w14:paraId="057FD9A3" w14:textId="77777777" w:rsidR="009009A2" w:rsidRPr="009009A2" w:rsidRDefault="009009A2" w:rsidP="009009A2">
            <w:pPr>
              <w:rPr>
                <w:rFonts w:cstheme="minorHAnsi"/>
                <w:sz w:val="20"/>
                <w:szCs w:val="20"/>
              </w:rPr>
            </w:pPr>
            <w:r w:rsidRPr="009009A2">
              <w:rPr>
                <w:rFonts w:cstheme="minorHAnsi"/>
                <w:sz w:val="20"/>
                <w:szCs w:val="20"/>
              </w:rPr>
              <w:t>Quotes from group members about delirium</w:t>
            </w:r>
          </w:p>
          <w:p w14:paraId="14CCEE0D" w14:textId="77777777" w:rsidR="009009A2" w:rsidRPr="009009A2" w:rsidRDefault="009009A2" w:rsidP="009009A2">
            <w:pPr>
              <w:rPr>
                <w:rFonts w:cstheme="minorHAnsi"/>
                <w:sz w:val="20"/>
                <w:szCs w:val="20"/>
              </w:rPr>
            </w:pPr>
            <w:r w:rsidRPr="009009A2">
              <w:rPr>
                <w:rFonts w:cstheme="minorHAnsi"/>
                <w:sz w:val="20"/>
                <w:szCs w:val="20"/>
              </w:rPr>
              <w:t>Summary of NICE guideline</w:t>
            </w:r>
          </w:p>
        </w:tc>
        <w:tc>
          <w:tcPr>
            <w:tcW w:w="1358" w:type="dxa"/>
          </w:tcPr>
          <w:p w14:paraId="14D5262B"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From </w:t>
            </w:r>
            <w:r w:rsidRPr="009009A2">
              <w:rPr>
                <w:rFonts w:cstheme="minorHAnsi"/>
                <w:sz w:val="20"/>
                <w:szCs w:val="20"/>
                <w:highlight w:val="black"/>
              </w:rPr>
              <w:t>Mark</w:t>
            </w:r>
            <w:r w:rsidRPr="009009A2">
              <w:rPr>
                <w:rFonts w:cstheme="minorHAnsi"/>
                <w:sz w:val="20"/>
                <w:szCs w:val="20"/>
              </w:rPr>
              <w:t xml:space="preserve"> (21/5/21)</w:t>
            </w:r>
          </w:p>
        </w:tc>
        <w:tc>
          <w:tcPr>
            <w:tcW w:w="4370" w:type="dxa"/>
          </w:tcPr>
          <w:p w14:paraId="5025F100" w14:textId="77777777" w:rsidR="009009A2" w:rsidRPr="009009A2" w:rsidRDefault="009009A2" w:rsidP="009009A2">
            <w:pPr>
              <w:rPr>
                <w:rFonts w:cstheme="minorHAnsi"/>
                <w:sz w:val="20"/>
                <w:szCs w:val="20"/>
              </w:rPr>
            </w:pPr>
            <w:r w:rsidRPr="009009A2">
              <w:rPr>
                <w:rFonts w:cstheme="minorHAnsi"/>
                <w:sz w:val="20"/>
                <w:szCs w:val="20"/>
              </w:rPr>
              <w:t>Shows attention to detail of involvement re map, as above re continuing feedback, use of INVOLVE document in discussing co-design principles, roles and expectations of PI members discussed, impact of involvement discussed with group member being pro-active re impact document, training identified by public involvement members.</w:t>
            </w:r>
          </w:p>
          <w:p w14:paraId="5A9B5B60"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150D4B91"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Networking and groups</w:t>
            </w:r>
          </w:p>
          <w:p w14:paraId="3A18BD69"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22746C6"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7D30DC6"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16C4115D"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7ADAEB9B"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tc>
      </w:tr>
      <w:tr w:rsidR="009009A2" w:rsidRPr="009009A2" w14:paraId="123103D7" w14:textId="77777777" w:rsidTr="00BB2F9E">
        <w:tc>
          <w:tcPr>
            <w:tcW w:w="6575" w:type="dxa"/>
          </w:tcPr>
          <w:p w14:paraId="42C582A5" w14:textId="77777777" w:rsidR="009009A2" w:rsidRPr="009009A2" w:rsidRDefault="009009A2" w:rsidP="009009A2">
            <w:pPr>
              <w:rPr>
                <w:rFonts w:cstheme="minorHAnsi"/>
                <w:sz w:val="20"/>
                <w:szCs w:val="20"/>
              </w:rPr>
            </w:pPr>
            <w:r w:rsidRPr="009009A2">
              <w:rPr>
                <w:rFonts w:cstheme="minorHAnsi"/>
                <w:sz w:val="20"/>
                <w:szCs w:val="20"/>
              </w:rPr>
              <w:t>Third PI meeting (6/5/20):</w:t>
            </w:r>
          </w:p>
          <w:p w14:paraId="2E31DECA" w14:textId="77777777" w:rsidR="009009A2" w:rsidRPr="009009A2" w:rsidRDefault="009009A2" w:rsidP="009009A2">
            <w:pPr>
              <w:rPr>
                <w:rFonts w:cstheme="minorHAnsi"/>
                <w:sz w:val="20"/>
                <w:szCs w:val="20"/>
              </w:rPr>
            </w:pPr>
            <w:r w:rsidRPr="009009A2">
              <w:rPr>
                <w:rFonts w:cstheme="minorHAnsi"/>
                <w:sz w:val="20"/>
                <w:szCs w:val="20"/>
              </w:rPr>
              <w:t>Agenda</w:t>
            </w:r>
          </w:p>
          <w:p w14:paraId="4A3CC5F9" w14:textId="77777777" w:rsidR="009009A2" w:rsidRPr="009009A2" w:rsidRDefault="009009A2" w:rsidP="009009A2">
            <w:pPr>
              <w:rPr>
                <w:rFonts w:cstheme="minorHAnsi"/>
                <w:sz w:val="20"/>
                <w:szCs w:val="20"/>
              </w:rPr>
            </w:pPr>
            <w:r w:rsidRPr="009009A2">
              <w:rPr>
                <w:rFonts w:cstheme="minorHAnsi"/>
                <w:sz w:val="20"/>
                <w:szCs w:val="20"/>
              </w:rPr>
              <w:t>Expert panel list of behaviours from delirium guidelines</w:t>
            </w:r>
          </w:p>
          <w:p w14:paraId="1883AC17" w14:textId="77777777" w:rsidR="009009A2" w:rsidRPr="009009A2" w:rsidRDefault="009009A2" w:rsidP="009009A2">
            <w:pPr>
              <w:rPr>
                <w:rFonts w:cstheme="minorHAnsi"/>
                <w:sz w:val="20"/>
                <w:szCs w:val="20"/>
              </w:rPr>
            </w:pPr>
            <w:r w:rsidRPr="009009A2">
              <w:rPr>
                <w:rFonts w:cstheme="minorHAnsi"/>
                <w:sz w:val="20"/>
                <w:szCs w:val="20"/>
              </w:rPr>
              <w:t>Article on digitisation</w:t>
            </w:r>
          </w:p>
        </w:tc>
        <w:tc>
          <w:tcPr>
            <w:tcW w:w="1358" w:type="dxa"/>
          </w:tcPr>
          <w:p w14:paraId="0E6D9E8A"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k</w:t>
            </w:r>
            <w:r w:rsidRPr="009009A2">
              <w:rPr>
                <w:rFonts w:cstheme="minorHAnsi"/>
                <w:sz w:val="20"/>
                <w:szCs w:val="20"/>
              </w:rPr>
              <w:t xml:space="preserve"> (21/5/21)</w:t>
            </w:r>
          </w:p>
        </w:tc>
        <w:tc>
          <w:tcPr>
            <w:tcW w:w="4370" w:type="dxa"/>
          </w:tcPr>
          <w:p w14:paraId="1E67BFBE"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257" w:type="dxa"/>
          </w:tcPr>
          <w:p w14:paraId="0D33AAED" w14:textId="77777777" w:rsidR="009009A2" w:rsidRPr="009009A2" w:rsidRDefault="009009A2" w:rsidP="009009A2">
            <w:pPr>
              <w:rPr>
                <w:rFonts w:cstheme="minorHAnsi"/>
                <w:sz w:val="20"/>
                <w:szCs w:val="20"/>
              </w:rPr>
            </w:pPr>
            <w:r w:rsidRPr="009009A2">
              <w:rPr>
                <w:rFonts w:cstheme="minorHAnsi"/>
                <w:sz w:val="20"/>
                <w:szCs w:val="20"/>
              </w:rPr>
              <w:t>Informed interview questions: notes from meeting?</w:t>
            </w:r>
          </w:p>
        </w:tc>
      </w:tr>
      <w:tr w:rsidR="009009A2" w:rsidRPr="009009A2" w14:paraId="02211C8B" w14:textId="77777777" w:rsidTr="00BB2F9E">
        <w:tc>
          <w:tcPr>
            <w:tcW w:w="6575" w:type="dxa"/>
          </w:tcPr>
          <w:p w14:paraId="7D6D1C5A" w14:textId="77777777" w:rsidR="009009A2" w:rsidRPr="009009A2" w:rsidRDefault="009009A2" w:rsidP="009009A2">
            <w:pPr>
              <w:rPr>
                <w:rFonts w:cstheme="minorHAnsi"/>
                <w:sz w:val="20"/>
                <w:szCs w:val="20"/>
              </w:rPr>
            </w:pPr>
            <w:r w:rsidRPr="009009A2">
              <w:rPr>
                <w:rFonts w:cstheme="minorHAnsi"/>
                <w:sz w:val="20"/>
                <w:szCs w:val="20"/>
              </w:rPr>
              <w:t>Pre RfPB submission feedback:</w:t>
            </w:r>
          </w:p>
          <w:p w14:paraId="5DE5B350" w14:textId="77777777" w:rsidR="009009A2" w:rsidRPr="009009A2" w:rsidRDefault="009009A2" w:rsidP="009009A2">
            <w:pPr>
              <w:rPr>
                <w:rFonts w:cstheme="minorHAnsi"/>
                <w:sz w:val="20"/>
                <w:szCs w:val="20"/>
              </w:rPr>
            </w:pPr>
            <w:r w:rsidRPr="009009A2">
              <w:rPr>
                <w:rFonts w:cstheme="minorHAnsi"/>
                <w:sz w:val="20"/>
                <w:szCs w:val="20"/>
              </w:rPr>
              <w:t>Comments on lay summary from several group members</w:t>
            </w:r>
          </w:p>
          <w:p w14:paraId="501CDF66" w14:textId="77777777" w:rsidR="009009A2" w:rsidRPr="009009A2" w:rsidRDefault="009009A2" w:rsidP="009009A2">
            <w:pPr>
              <w:rPr>
                <w:rFonts w:cstheme="minorHAnsi"/>
                <w:sz w:val="20"/>
                <w:szCs w:val="20"/>
              </w:rPr>
            </w:pPr>
          </w:p>
        </w:tc>
        <w:tc>
          <w:tcPr>
            <w:tcW w:w="1358" w:type="dxa"/>
          </w:tcPr>
          <w:p w14:paraId="7EB33600"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k</w:t>
            </w:r>
            <w:r w:rsidRPr="009009A2">
              <w:rPr>
                <w:rFonts w:cstheme="minorHAnsi"/>
                <w:sz w:val="20"/>
                <w:szCs w:val="20"/>
              </w:rPr>
              <w:t xml:space="preserve"> (21/5/21)</w:t>
            </w:r>
          </w:p>
        </w:tc>
        <w:tc>
          <w:tcPr>
            <w:tcW w:w="4370" w:type="dxa"/>
          </w:tcPr>
          <w:p w14:paraId="3C2B980F" w14:textId="77777777" w:rsidR="009009A2" w:rsidRPr="009009A2" w:rsidRDefault="009009A2" w:rsidP="009009A2">
            <w:pPr>
              <w:rPr>
                <w:rFonts w:cstheme="minorHAnsi"/>
                <w:sz w:val="20"/>
                <w:szCs w:val="20"/>
              </w:rPr>
            </w:pPr>
            <w:r w:rsidRPr="009009A2">
              <w:rPr>
                <w:rFonts w:cstheme="minorHAnsi"/>
                <w:sz w:val="20"/>
                <w:szCs w:val="20"/>
              </w:rPr>
              <w:t>Detailed comments on summary, again shows commitment.</w:t>
            </w:r>
          </w:p>
        </w:tc>
        <w:tc>
          <w:tcPr>
            <w:tcW w:w="2257" w:type="dxa"/>
          </w:tcPr>
          <w:p w14:paraId="6F754D3D"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512AE432" w14:textId="77777777" w:rsidTr="00BB2F9E">
        <w:tc>
          <w:tcPr>
            <w:tcW w:w="6575" w:type="dxa"/>
          </w:tcPr>
          <w:p w14:paraId="4B50ABE1" w14:textId="77777777" w:rsidR="009009A2" w:rsidRPr="009009A2" w:rsidRDefault="009009A2" w:rsidP="009009A2">
            <w:pPr>
              <w:rPr>
                <w:rFonts w:cstheme="minorHAnsi"/>
                <w:sz w:val="20"/>
                <w:szCs w:val="20"/>
              </w:rPr>
            </w:pPr>
            <w:r w:rsidRPr="009009A2">
              <w:rPr>
                <w:rFonts w:cstheme="minorHAnsi"/>
                <w:sz w:val="20"/>
                <w:szCs w:val="20"/>
              </w:rPr>
              <w:t>Co-design workshop agenda (2/6/21)</w:t>
            </w:r>
          </w:p>
          <w:p w14:paraId="70DEB719" w14:textId="77777777" w:rsidR="009009A2" w:rsidRPr="009009A2" w:rsidRDefault="009009A2" w:rsidP="009009A2">
            <w:pPr>
              <w:rPr>
                <w:rFonts w:cstheme="minorHAnsi"/>
                <w:sz w:val="20"/>
                <w:szCs w:val="20"/>
              </w:rPr>
            </w:pPr>
            <w:r w:rsidRPr="009009A2">
              <w:rPr>
                <w:rFonts w:cstheme="minorHAnsi"/>
                <w:sz w:val="20"/>
                <w:szCs w:val="20"/>
              </w:rPr>
              <w:t>Workshops poster</w:t>
            </w:r>
          </w:p>
        </w:tc>
        <w:tc>
          <w:tcPr>
            <w:tcW w:w="1358" w:type="dxa"/>
          </w:tcPr>
          <w:p w14:paraId="2B231B31"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k</w:t>
            </w:r>
            <w:r w:rsidRPr="009009A2">
              <w:rPr>
                <w:rFonts w:cstheme="minorHAnsi"/>
                <w:sz w:val="20"/>
                <w:szCs w:val="20"/>
              </w:rPr>
              <w:t xml:space="preserve"> (21/5/21), from </w:t>
            </w:r>
            <w:r w:rsidRPr="009009A2">
              <w:rPr>
                <w:rFonts w:cstheme="minorHAnsi"/>
                <w:sz w:val="20"/>
                <w:szCs w:val="20"/>
                <w:highlight w:val="black"/>
              </w:rPr>
              <w:t>Margaret</w:t>
            </w:r>
            <w:r w:rsidRPr="009009A2">
              <w:rPr>
                <w:rFonts w:cstheme="minorHAnsi"/>
                <w:sz w:val="20"/>
                <w:szCs w:val="20"/>
              </w:rPr>
              <w:t xml:space="preserve"> (7/3/22)</w:t>
            </w:r>
          </w:p>
        </w:tc>
        <w:tc>
          <w:tcPr>
            <w:tcW w:w="4370" w:type="dxa"/>
          </w:tcPr>
          <w:p w14:paraId="7CD6E9DC"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5BD68C90"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50DB6307"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tc>
        <w:tc>
          <w:tcPr>
            <w:tcW w:w="2257" w:type="dxa"/>
          </w:tcPr>
          <w:p w14:paraId="0B72E0E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5923EDDE" w14:textId="77777777" w:rsidTr="00BB2F9E">
        <w:tc>
          <w:tcPr>
            <w:tcW w:w="6575" w:type="dxa"/>
          </w:tcPr>
          <w:p w14:paraId="758129AD" w14:textId="77777777" w:rsidR="009009A2" w:rsidRPr="009009A2" w:rsidRDefault="009009A2" w:rsidP="009009A2">
            <w:pPr>
              <w:rPr>
                <w:rFonts w:cstheme="minorHAnsi"/>
                <w:b/>
                <w:bCs/>
                <w:sz w:val="20"/>
                <w:szCs w:val="20"/>
              </w:rPr>
            </w:pPr>
            <w:r w:rsidRPr="009009A2">
              <w:rPr>
                <w:rFonts w:cstheme="minorHAnsi"/>
                <w:b/>
                <w:bCs/>
                <w:sz w:val="20"/>
                <w:szCs w:val="20"/>
              </w:rPr>
              <w:t xml:space="preserve">MABEL </w:t>
            </w:r>
            <w:r w:rsidRPr="009009A2">
              <w:rPr>
                <w:rFonts w:cstheme="minorHAnsi"/>
                <w:sz w:val="20"/>
                <w:szCs w:val="20"/>
              </w:rPr>
              <w:t>(</w:t>
            </w:r>
            <w:hyperlink r:id="rId234"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mabel</w:t>
              </w:r>
            </w:hyperlink>
            <w:r w:rsidRPr="009009A2">
              <w:rPr>
                <w:rFonts w:cstheme="minorHAnsi"/>
                <w:sz w:val="20"/>
                <w:szCs w:val="20"/>
              </w:rPr>
              <w:t>)</w:t>
            </w:r>
          </w:p>
          <w:p w14:paraId="7728D80B"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w:t>
            </w:r>
          </w:p>
        </w:tc>
        <w:tc>
          <w:tcPr>
            <w:tcW w:w="1358" w:type="dxa"/>
          </w:tcPr>
          <w:p w14:paraId="74F5041F"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 xml:space="preserve"> (8/3/21)</w:t>
            </w:r>
          </w:p>
        </w:tc>
        <w:tc>
          <w:tcPr>
            <w:tcW w:w="4370" w:type="dxa"/>
          </w:tcPr>
          <w:p w14:paraId="76AC0947" w14:textId="77777777" w:rsidR="009009A2" w:rsidRPr="009009A2" w:rsidRDefault="009009A2" w:rsidP="009009A2">
            <w:pPr>
              <w:rPr>
                <w:rFonts w:cstheme="minorHAnsi"/>
                <w:sz w:val="20"/>
                <w:szCs w:val="20"/>
              </w:rPr>
            </w:pPr>
            <w:r w:rsidRPr="009009A2">
              <w:rPr>
                <w:rFonts w:cstheme="minorHAnsi"/>
                <w:sz w:val="20"/>
                <w:szCs w:val="20"/>
              </w:rPr>
              <w:t>No mention of involvement.</w:t>
            </w:r>
          </w:p>
        </w:tc>
        <w:tc>
          <w:tcPr>
            <w:tcW w:w="2257" w:type="dxa"/>
          </w:tcPr>
          <w:p w14:paraId="40ECD7E9" w14:textId="77777777" w:rsidR="009009A2" w:rsidRPr="009009A2" w:rsidRDefault="009009A2" w:rsidP="009009A2">
            <w:pPr>
              <w:rPr>
                <w:rFonts w:cstheme="minorHAnsi"/>
                <w:sz w:val="20"/>
                <w:szCs w:val="20"/>
              </w:rPr>
            </w:pPr>
            <w:r w:rsidRPr="009009A2">
              <w:rPr>
                <w:rFonts w:cstheme="minorHAnsi"/>
                <w:sz w:val="20"/>
                <w:szCs w:val="20"/>
              </w:rPr>
              <w:t>Informed interview questions (relevant researchers/involvement partners): Explore involvement in the project – why no mention?</w:t>
            </w:r>
          </w:p>
        </w:tc>
      </w:tr>
      <w:tr w:rsidR="009009A2" w:rsidRPr="009009A2" w14:paraId="49711750" w14:textId="77777777" w:rsidTr="00BB2F9E">
        <w:tc>
          <w:tcPr>
            <w:tcW w:w="6575" w:type="dxa"/>
          </w:tcPr>
          <w:p w14:paraId="526950E3" w14:textId="77777777" w:rsidR="009009A2" w:rsidRPr="009009A2" w:rsidRDefault="009009A2" w:rsidP="009009A2">
            <w:pPr>
              <w:rPr>
                <w:rFonts w:cstheme="minorHAnsi"/>
                <w:b/>
                <w:bCs/>
                <w:sz w:val="20"/>
                <w:szCs w:val="20"/>
              </w:rPr>
            </w:pPr>
            <w:r w:rsidRPr="009009A2">
              <w:rPr>
                <w:rFonts w:cstheme="minorHAnsi"/>
                <w:b/>
                <w:bCs/>
                <w:sz w:val="20"/>
                <w:szCs w:val="20"/>
              </w:rPr>
              <w:t>Marie Curie Death &amp; Dying</w:t>
            </w:r>
          </w:p>
          <w:p w14:paraId="2D50FC3E"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Fliss</w:t>
            </w:r>
            <w:r w:rsidRPr="009009A2">
              <w:rPr>
                <w:rFonts w:cstheme="minorHAnsi"/>
                <w:sz w:val="20"/>
                <w:szCs w:val="20"/>
              </w:rPr>
              <w:t>.</w:t>
            </w:r>
          </w:p>
          <w:p w14:paraId="16E99FF5" w14:textId="77777777" w:rsidR="009009A2" w:rsidRPr="009009A2" w:rsidRDefault="009009A2" w:rsidP="009009A2">
            <w:pPr>
              <w:rPr>
                <w:rFonts w:cstheme="minorHAnsi"/>
                <w:sz w:val="20"/>
                <w:szCs w:val="20"/>
              </w:rPr>
            </w:pPr>
            <w:r w:rsidRPr="009009A2">
              <w:rPr>
                <w:rFonts w:cstheme="minorHAnsi"/>
                <w:sz w:val="20"/>
                <w:szCs w:val="20"/>
              </w:rPr>
              <w:t>New project, found Research Assistant job description.</w:t>
            </w:r>
          </w:p>
          <w:p w14:paraId="1BAA2DC8" w14:textId="77777777" w:rsidR="009009A2" w:rsidRPr="009009A2" w:rsidRDefault="009009A2" w:rsidP="009009A2">
            <w:pPr>
              <w:rPr>
                <w:rFonts w:cstheme="minorHAnsi"/>
                <w:sz w:val="20"/>
                <w:szCs w:val="20"/>
              </w:rPr>
            </w:pPr>
            <w:r w:rsidRPr="009009A2">
              <w:rPr>
                <w:rFonts w:cstheme="minorHAnsi"/>
                <w:sz w:val="20"/>
                <w:szCs w:val="20"/>
              </w:rPr>
              <w:t xml:space="preserve">Webpage: </w:t>
            </w:r>
            <w:hyperlink r:id="rId235" w:history="1">
              <w:r w:rsidRPr="009009A2">
                <w:rPr>
                  <w:rFonts w:cstheme="minorHAnsi"/>
                  <w:color w:val="0563C1" w:themeColor="hyperlink"/>
                  <w:sz w:val="20"/>
                  <w:szCs w:val="20"/>
                  <w:u w:val="single"/>
                </w:rPr>
                <w:t>https://www.mariecurie.org.uk/policy/better-end-life-report</w:t>
              </w:r>
            </w:hyperlink>
          </w:p>
          <w:p w14:paraId="6AAB18D6" w14:textId="77777777" w:rsidR="009009A2" w:rsidRPr="009009A2" w:rsidRDefault="009009A2" w:rsidP="009009A2">
            <w:pPr>
              <w:rPr>
                <w:rFonts w:cstheme="minorHAnsi"/>
                <w:sz w:val="20"/>
                <w:szCs w:val="20"/>
              </w:rPr>
            </w:pPr>
            <w:r w:rsidRPr="009009A2">
              <w:rPr>
                <w:rFonts w:cstheme="minorHAnsi"/>
                <w:sz w:val="20"/>
                <w:szCs w:val="20"/>
              </w:rPr>
              <w:t xml:space="preserve">Research briefing: </w:t>
            </w:r>
            <w:hyperlink r:id="rId236" w:history="1">
              <w:r w:rsidRPr="009009A2">
                <w:rPr>
                  <w:rFonts w:cstheme="minorHAnsi"/>
                  <w:color w:val="0563C1" w:themeColor="hyperlink"/>
                  <w:sz w:val="20"/>
                  <w:szCs w:val="20"/>
                  <w:u w:val="single"/>
                </w:rPr>
                <w:t>https://www.mariecurie.org.uk/globalassets/media/documents/policy/policy-publications/2021/better-end-of-life-report-briefing.pdf</w:t>
              </w:r>
            </w:hyperlink>
          </w:p>
          <w:p w14:paraId="40E4B903" w14:textId="77777777" w:rsidR="009009A2" w:rsidRPr="009009A2" w:rsidRDefault="009009A2" w:rsidP="009009A2">
            <w:pPr>
              <w:rPr>
                <w:rFonts w:cstheme="minorHAnsi"/>
                <w:sz w:val="20"/>
                <w:szCs w:val="20"/>
              </w:rPr>
            </w:pPr>
            <w:r w:rsidRPr="009009A2">
              <w:rPr>
                <w:rFonts w:cstheme="minorHAnsi"/>
                <w:sz w:val="20"/>
                <w:szCs w:val="20"/>
              </w:rPr>
              <w:t xml:space="preserve">Full report: </w:t>
            </w:r>
            <w:hyperlink r:id="rId237" w:history="1">
              <w:r w:rsidRPr="009009A2">
                <w:rPr>
                  <w:rFonts w:cstheme="minorHAnsi"/>
                  <w:color w:val="0563C1" w:themeColor="hyperlink"/>
                  <w:sz w:val="20"/>
                  <w:szCs w:val="20"/>
                  <w:u w:val="single"/>
                </w:rPr>
                <w:t>https://www.mariecurie.org.uk/globalassets/media/documents/policy/policy-publications/2021/better-end-of-life-research-report.pdf</w:t>
              </w:r>
            </w:hyperlink>
          </w:p>
          <w:p w14:paraId="219A77D1" w14:textId="77777777" w:rsidR="009009A2" w:rsidRPr="009009A2" w:rsidRDefault="009009A2" w:rsidP="009009A2">
            <w:pPr>
              <w:rPr>
                <w:rFonts w:cstheme="minorHAnsi"/>
                <w:sz w:val="20"/>
                <w:szCs w:val="20"/>
              </w:rPr>
            </w:pPr>
          </w:p>
        </w:tc>
        <w:tc>
          <w:tcPr>
            <w:tcW w:w="1358" w:type="dxa"/>
          </w:tcPr>
          <w:p w14:paraId="3DF34A98"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Fliss</w:t>
            </w:r>
            <w:r w:rsidRPr="009009A2">
              <w:rPr>
                <w:rFonts w:cstheme="minorHAnsi"/>
                <w:sz w:val="20"/>
                <w:szCs w:val="20"/>
              </w:rPr>
              <w:t xml:space="preserve"> (8/3/21),</w:t>
            </w:r>
          </w:p>
          <w:p w14:paraId="39816F81" w14:textId="77777777" w:rsidR="009009A2" w:rsidRPr="009009A2" w:rsidRDefault="009009A2" w:rsidP="009009A2">
            <w:pPr>
              <w:rPr>
                <w:rFonts w:cstheme="minorHAnsi"/>
                <w:sz w:val="20"/>
                <w:szCs w:val="20"/>
              </w:rPr>
            </w:pPr>
            <w:r w:rsidRPr="009009A2">
              <w:rPr>
                <w:rFonts w:cstheme="minorHAnsi"/>
                <w:sz w:val="20"/>
                <w:szCs w:val="20"/>
              </w:rPr>
              <w:t xml:space="preserve">Webpage from </w:t>
            </w:r>
            <w:r w:rsidRPr="009009A2">
              <w:rPr>
                <w:rFonts w:cstheme="minorHAnsi"/>
                <w:sz w:val="20"/>
                <w:szCs w:val="20"/>
                <w:highlight w:val="black"/>
              </w:rPr>
              <w:t>Fliss</w:t>
            </w:r>
            <w:r w:rsidRPr="009009A2">
              <w:rPr>
                <w:rFonts w:cstheme="minorHAnsi"/>
                <w:sz w:val="20"/>
                <w:szCs w:val="20"/>
              </w:rPr>
              <w:t xml:space="preserve"> (19/4/21)</w:t>
            </w:r>
          </w:p>
        </w:tc>
        <w:tc>
          <w:tcPr>
            <w:tcW w:w="4370" w:type="dxa"/>
          </w:tcPr>
          <w:p w14:paraId="359F69E0" w14:textId="77777777" w:rsidR="009009A2" w:rsidRPr="009009A2" w:rsidRDefault="009009A2" w:rsidP="009009A2">
            <w:pPr>
              <w:rPr>
                <w:rFonts w:cstheme="minorHAnsi"/>
                <w:sz w:val="20"/>
                <w:szCs w:val="20"/>
              </w:rPr>
            </w:pPr>
            <w:r w:rsidRPr="009009A2">
              <w:rPr>
                <w:rFonts w:cstheme="minorHAnsi"/>
                <w:sz w:val="20"/>
                <w:szCs w:val="20"/>
              </w:rPr>
              <w:t>No mention of involvement in job description.</w:t>
            </w:r>
          </w:p>
          <w:p w14:paraId="3FAD9130" w14:textId="77777777" w:rsidR="009009A2" w:rsidRPr="009009A2" w:rsidRDefault="009009A2" w:rsidP="009009A2">
            <w:pPr>
              <w:rPr>
                <w:rFonts w:cstheme="minorHAnsi"/>
                <w:sz w:val="20"/>
                <w:szCs w:val="20"/>
              </w:rPr>
            </w:pPr>
            <w:r w:rsidRPr="009009A2">
              <w:rPr>
                <w:rFonts w:cstheme="minorHAnsi"/>
                <w:sz w:val="20"/>
                <w:szCs w:val="20"/>
              </w:rPr>
              <w:t>Briefing: involvement members thanked on p2, Methodology section p5 mentions involvement Reference group and CSI involvement web-based forum</w:t>
            </w:r>
          </w:p>
          <w:p w14:paraId="00A7BDFA" w14:textId="77777777" w:rsidR="009009A2" w:rsidRPr="009009A2" w:rsidRDefault="009009A2" w:rsidP="009009A2">
            <w:pPr>
              <w:rPr>
                <w:rFonts w:cstheme="minorHAnsi"/>
                <w:sz w:val="20"/>
                <w:szCs w:val="20"/>
              </w:rPr>
            </w:pPr>
            <w:r w:rsidRPr="009009A2">
              <w:rPr>
                <w:rFonts w:cstheme="minorHAnsi"/>
                <w:sz w:val="20"/>
                <w:szCs w:val="20"/>
              </w:rPr>
              <w:t xml:space="preserve">Full report: involvement members and CSI involvement web-based forum mentioned on p2, p7 describes input from different involvement groups, Section 10 gives “involvement reflections on this report” by </w:t>
            </w:r>
            <w:r w:rsidRPr="009009A2">
              <w:rPr>
                <w:rFonts w:cstheme="minorHAnsi"/>
                <w:sz w:val="20"/>
                <w:szCs w:val="20"/>
                <w:highlight w:val="black"/>
              </w:rPr>
              <w:t>Jenny McAleese,</w:t>
            </w:r>
            <w:r w:rsidRPr="009009A2">
              <w:rPr>
                <w:rFonts w:cstheme="minorHAnsi"/>
                <w:sz w:val="20"/>
                <w:szCs w:val="20"/>
              </w:rPr>
              <w:t xml:space="preserve"> another involvement member also provided reflections on p11.</w:t>
            </w:r>
          </w:p>
        </w:tc>
        <w:tc>
          <w:tcPr>
            <w:tcW w:w="2257" w:type="dxa"/>
          </w:tcPr>
          <w:p w14:paraId="3E2FC3A3" w14:textId="77777777" w:rsidR="009009A2" w:rsidRPr="009009A2" w:rsidRDefault="009009A2" w:rsidP="009009A2">
            <w:pPr>
              <w:rPr>
                <w:rFonts w:cstheme="minorHAnsi"/>
                <w:sz w:val="20"/>
                <w:szCs w:val="20"/>
              </w:rPr>
            </w:pPr>
            <w:r w:rsidRPr="009009A2">
              <w:rPr>
                <w:rFonts w:cstheme="minorHAnsi"/>
                <w:sz w:val="20"/>
                <w:szCs w:val="20"/>
              </w:rPr>
              <w:t>Informed interview questions (relevant researchers/involvement partners): Explore involvement in the project – why no mention?</w:t>
            </w:r>
          </w:p>
        </w:tc>
      </w:tr>
      <w:tr w:rsidR="009009A2" w:rsidRPr="009009A2" w14:paraId="73A93049" w14:textId="77777777" w:rsidTr="00BB2F9E">
        <w:tc>
          <w:tcPr>
            <w:tcW w:w="6575" w:type="dxa"/>
          </w:tcPr>
          <w:p w14:paraId="129827DD" w14:textId="77777777" w:rsidR="009009A2" w:rsidRPr="009009A2" w:rsidRDefault="009009A2" w:rsidP="009009A2">
            <w:pPr>
              <w:rPr>
                <w:rFonts w:cstheme="minorHAnsi"/>
                <w:b/>
                <w:bCs/>
                <w:sz w:val="20"/>
                <w:szCs w:val="20"/>
              </w:rPr>
            </w:pPr>
            <w:r w:rsidRPr="009009A2">
              <w:rPr>
                <w:rFonts w:cstheme="minorHAnsi"/>
                <w:b/>
                <w:bCs/>
                <w:sz w:val="20"/>
                <w:szCs w:val="20"/>
              </w:rPr>
              <w:t xml:space="preserve">PACE </w:t>
            </w:r>
            <w:r w:rsidRPr="009009A2">
              <w:rPr>
                <w:rFonts w:cstheme="minorHAnsi"/>
                <w:sz w:val="20"/>
                <w:szCs w:val="20"/>
              </w:rPr>
              <w:t>(</w:t>
            </w:r>
            <w:hyperlink r:id="rId238"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pace</w:t>
              </w:r>
            </w:hyperlink>
            <w:r w:rsidRPr="009009A2">
              <w:rPr>
                <w:rFonts w:cstheme="minorHAnsi"/>
                <w:sz w:val="20"/>
                <w:szCs w:val="20"/>
              </w:rPr>
              <w:t>)</w:t>
            </w:r>
          </w:p>
          <w:p w14:paraId="723E0DEB"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Suggested by </w:t>
            </w:r>
            <w:r w:rsidRPr="009009A2">
              <w:rPr>
                <w:rFonts w:cstheme="minorHAnsi"/>
                <w:sz w:val="20"/>
                <w:szCs w:val="20"/>
                <w:highlight w:val="black"/>
              </w:rPr>
              <w:t>Fliss</w:t>
            </w:r>
            <w:r w:rsidRPr="009009A2">
              <w:rPr>
                <w:rFonts w:cstheme="minorHAnsi"/>
                <w:sz w:val="20"/>
                <w:szCs w:val="20"/>
              </w:rPr>
              <w:t>.</w:t>
            </w:r>
          </w:p>
        </w:tc>
        <w:tc>
          <w:tcPr>
            <w:tcW w:w="1358" w:type="dxa"/>
          </w:tcPr>
          <w:p w14:paraId="51A8D8E5"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Suggested by </w:t>
            </w:r>
            <w:r w:rsidRPr="009009A2">
              <w:rPr>
                <w:rFonts w:cstheme="minorHAnsi"/>
                <w:sz w:val="20"/>
                <w:szCs w:val="20"/>
                <w:highlight w:val="black"/>
              </w:rPr>
              <w:t>Fliss</w:t>
            </w:r>
            <w:r w:rsidRPr="009009A2">
              <w:rPr>
                <w:rFonts w:cstheme="minorHAnsi"/>
                <w:sz w:val="20"/>
                <w:szCs w:val="20"/>
              </w:rPr>
              <w:t xml:space="preserve"> (8/3/21)</w:t>
            </w:r>
          </w:p>
        </w:tc>
        <w:tc>
          <w:tcPr>
            <w:tcW w:w="4370" w:type="dxa"/>
          </w:tcPr>
          <w:p w14:paraId="5595B204" w14:textId="77777777" w:rsidR="009009A2" w:rsidRPr="009009A2" w:rsidRDefault="009009A2" w:rsidP="009009A2">
            <w:pPr>
              <w:rPr>
                <w:rFonts w:cstheme="minorHAnsi"/>
                <w:sz w:val="20"/>
                <w:szCs w:val="20"/>
              </w:rPr>
            </w:pPr>
            <w:r w:rsidRPr="009009A2">
              <w:rPr>
                <w:rFonts w:cstheme="minorHAnsi"/>
                <w:sz w:val="20"/>
                <w:szCs w:val="20"/>
              </w:rPr>
              <w:t>No mention of involvement.</w:t>
            </w:r>
          </w:p>
        </w:tc>
        <w:tc>
          <w:tcPr>
            <w:tcW w:w="2257" w:type="dxa"/>
          </w:tcPr>
          <w:p w14:paraId="6ADB21B6" w14:textId="77777777" w:rsidR="009009A2" w:rsidRPr="009009A2" w:rsidRDefault="009009A2" w:rsidP="009009A2">
            <w:pPr>
              <w:rPr>
                <w:rFonts w:cstheme="minorHAnsi"/>
                <w:sz w:val="20"/>
                <w:szCs w:val="20"/>
              </w:rPr>
            </w:pPr>
            <w:r w:rsidRPr="009009A2">
              <w:rPr>
                <w:rFonts w:cstheme="minorHAnsi"/>
                <w:sz w:val="20"/>
                <w:szCs w:val="20"/>
              </w:rPr>
              <w:t xml:space="preserve">Informed interview questions (relevant </w:t>
            </w:r>
            <w:r w:rsidRPr="009009A2">
              <w:rPr>
                <w:rFonts w:cstheme="minorHAnsi"/>
                <w:sz w:val="20"/>
                <w:szCs w:val="20"/>
              </w:rPr>
              <w:lastRenderedPageBreak/>
              <w:t>researchers/involvement partners): Explore involvement in the project – why no mention?</w:t>
            </w:r>
          </w:p>
        </w:tc>
      </w:tr>
      <w:tr w:rsidR="009009A2" w:rsidRPr="009009A2" w14:paraId="6BC5B76C" w14:textId="77777777" w:rsidTr="00BB2F9E">
        <w:tc>
          <w:tcPr>
            <w:tcW w:w="6575" w:type="dxa"/>
          </w:tcPr>
          <w:p w14:paraId="3CAE5363" w14:textId="77777777" w:rsidR="009009A2" w:rsidRPr="009009A2" w:rsidRDefault="009009A2" w:rsidP="009009A2">
            <w:pPr>
              <w:rPr>
                <w:rFonts w:cstheme="minorHAnsi"/>
                <w:sz w:val="20"/>
                <w:szCs w:val="20"/>
              </w:rPr>
            </w:pPr>
            <w:r w:rsidRPr="009009A2">
              <w:rPr>
                <w:rFonts w:cstheme="minorHAnsi"/>
                <w:b/>
                <w:bCs/>
                <w:sz w:val="20"/>
                <w:szCs w:val="20"/>
              </w:rPr>
              <w:lastRenderedPageBreak/>
              <w:t xml:space="preserve">RAMBO </w:t>
            </w:r>
            <w:r w:rsidRPr="009009A2">
              <w:rPr>
                <w:rFonts w:cstheme="minorHAnsi"/>
                <w:sz w:val="20"/>
                <w:szCs w:val="20"/>
              </w:rPr>
              <w:t>(</w:t>
            </w:r>
            <w:hyperlink r:id="rId239"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rambo</w:t>
              </w:r>
            </w:hyperlink>
            <w:r w:rsidRPr="009009A2">
              <w:rPr>
                <w:rFonts w:cstheme="minorHAnsi"/>
                <w:sz w:val="20"/>
                <w:szCs w:val="20"/>
              </w:rPr>
              <w:t>)</w:t>
            </w:r>
          </w:p>
          <w:p w14:paraId="06C1C1FA" w14:textId="77777777" w:rsidR="009009A2" w:rsidRPr="009009A2" w:rsidRDefault="009009A2" w:rsidP="009009A2">
            <w:pPr>
              <w:rPr>
                <w:rFonts w:cstheme="minorHAnsi"/>
                <w:b/>
                <w:bCs/>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w:t>
            </w:r>
          </w:p>
        </w:tc>
        <w:tc>
          <w:tcPr>
            <w:tcW w:w="1358" w:type="dxa"/>
          </w:tcPr>
          <w:p w14:paraId="523B5276" w14:textId="77777777" w:rsidR="009009A2" w:rsidRPr="009009A2" w:rsidRDefault="009009A2" w:rsidP="009009A2">
            <w:pPr>
              <w:rPr>
                <w:rFonts w:cstheme="minorHAnsi"/>
                <w:sz w:val="20"/>
                <w:szCs w:val="20"/>
              </w:rPr>
            </w:pPr>
            <w:r w:rsidRPr="009009A2">
              <w:rPr>
                <w:rFonts w:cstheme="minorHAnsi"/>
                <w:sz w:val="20"/>
                <w:szCs w:val="20"/>
              </w:rPr>
              <w:t>Website search (19/2/21)</w:t>
            </w:r>
          </w:p>
          <w:p w14:paraId="48D74D03"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Miriam</w:t>
            </w:r>
            <w:r w:rsidRPr="009009A2">
              <w:rPr>
                <w:rFonts w:cstheme="minorHAnsi"/>
                <w:sz w:val="20"/>
                <w:szCs w:val="20"/>
              </w:rPr>
              <w:t xml:space="preserve"> (8/3/21)</w:t>
            </w:r>
          </w:p>
        </w:tc>
        <w:tc>
          <w:tcPr>
            <w:tcW w:w="4370" w:type="dxa"/>
          </w:tcPr>
          <w:p w14:paraId="06B24542" w14:textId="77777777" w:rsidR="009009A2" w:rsidRPr="009009A2" w:rsidRDefault="009009A2" w:rsidP="009009A2">
            <w:pPr>
              <w:rPr>
                <w:rFonts w:cstheme="minorHAnsi"/>
                <w:sz w:val="20"/>
                <w:szCs w:val="20"/>
              </w:rPr>
            </w:pPr>
            <w:r w:rsidRPr="009009A2">
              <w:rPr>
                <w:rFonts w:cstheme="minorHAnsi"/>
                <w:sz w:val="20"/>
                <w:szCs w:val="20"/>
              </w:rPr>
              <w:t>Little mention of involvement. Mention of Delphi study only, included patients and family representatives.</w:t>
            </w:r>
          </w:p>
          <w:p w14:paraId="0017AE4D" w14:textId="77777777" w:rsidR="009009A2" w:rsidRPr="009009A2" w:rsidRDefault="009009A2" w:rsidP="009009A2">
            <w:pPr>
              <w:rPr>
                <w:rFonts w:cstheme="minorHAnsi"/>
                <w:sz w:val="20"/>
                <w:szCs w:val="20"/>
              </w:rPr>
            </w:pPr>
          </w:p>
        </w:tc>
        <w:tc>
          <w:tcPr>
            <w:tcW w:w="2257" w:type="dxa"/>
          </w:tcPr>
          <w:p w14:paraId="278671BA" w14:textId="77777777" w:rsidR="009009A2" w:rsidRPr="009009A2" w:rsidRDefault="009009A2" w:rsidP="009009A2">
            <w:pPr>
              <w:rPr>
                <w:rFonts w:cstheme="minorHAnsi"/>
                <w:sz w:val="20"/>
                <w:szCs w:val="20"/>
              </w:rPr>
            </w:pPr>
            <w:r w:rsidRPr="009009A2">
              <w:rPr>
                <w:rFonts w:cstheme="minorHAnsi"/>
                <w:sz w:val="20"/>
                <w:szCs w:val="20"/>
              </w:rPr>
              <w:t>Informed interview questions (relevant researchers/involvement partners): Explore involvement in the project – why no mention?</w:t>
            </w:r>
          </w:p>
        </w:tc>
      </w:tr>
      <w:tr w:rsidR="009009A2" w:rsidRPr="009009A2" w14:paraId="1AE78D0D" w14:textId="77777777" w:rsidTr="00BB2F9E">
        <w:tc>
          <w:tcPr>
            <w:tcW w:w="6575" w:type="dxa"/>
          </w:tcPr>
          <w:p w14:paraId="1B1AA352" w14:textId="77777777" w:rsidR="009009A2" w:rsidRPr="009009A2" w:rsidRDefault="009009A2" w:rsidP="009009A2">
            <w:pPr>
              <w:rPr>
                <w:rFonts w:cstheme="minorHAnsi"/>
                <w:sz w:val="20"/>
                <w:szCs w:val="20"/>
              </w:rPr>
            </w:pPr>
            <w:r w:rsidRPr="009009A2">
              <w:rPr>
                <w:rFonts w:cstheme="minorHAnsi"/>
                <w:b/>
                <w:bCs/>
                <w:sz w:val="20"/>
                <w:szCs w:val="20"/>
              </w:rPr>
              <w:t xml:space="preserve">RESOLVE </w:t>
            </w:r>
            <w:r w:rsidRPr="009009A2">
              <w:rPr>
                <w:rFonts w:cstheme="minorHAnsi"/>
                <w:sz w:val="20"/>
                <w:szCs w:val="20"/>
              </w:rPr>
              <w:t>(</w:t>
            </w:r>
            <w:hyperlink r:id="rId240"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resolve</w:t>
              </w:r>
            </w:hyperlink>
            <w:r w:rsidRPr="009009A2">
              <w:rPr>
                <w:rFonts w:cstheme="minorHAnsi"/>
                <w:sz w:val="20"/>
                <w:szCs w:val="20"/>
              </w:rPr>
              <w:t>)</w:t>
            </w:r>
          </w:p>
          <w:p w14:paraId="67F848A5" w14:textId="77777777" w:rsidR="009009A2" w:rsidRPr="009009A2" w:rsidRDefault="009009A2" w:rsidP="009009A2">
            <w:pPr>
              <w:rPr>
                <w:rFonts w:cstheme="minorHAnsi"/>
                <w:sz w:val="20"/>
                <w:szCs w:val="20"/>
              </w:rPr>
            </w:pPr>
            <w:r w:rsidRPr="009009A2">
              <w:rPr>
                <w:rFonts w:cstheme="minorHAnsi"/>
                <w:sz w:val="20"/>
                <w:szCs w:val="20"/>
              </w:rPr>
              <w:t xml:space="preserve">Given as example of involvement on WPCRC IE webpage, suggested by </w:t>
            </w:r>
            <w:r w:rsidRPr="009009A2">
              <w:rPr>
                <w:rFonts w:cstheme="minorHAnsi"/>
                <w:sz w:val="20"/>
                <w:szCs w:val="20"/>
                <w:highlight w:val="black"/>
              </w:rPr>
              <w:t>Fliss</w:t>
            </w:r>
            <w:r w:rsidRPr="009009A2">
              <w:rPr>
                <w:rFonts w:cstheme="minorHAnsi"/>
                <w:sz w:val="20"/>
                <w:szCs w:val="20"/>
              </w:rPr>
              <w:t>.</w:t>
            </w:r>
          </w:p>
          <w:p w14:paraId="3B07C333" w14:textId="77777777" w:rsidR="009009A2" w:rsidRPr="009009A2" w:rsidRDefault="009009A2" w:rsidP="009009A2">
            <w:pPr>
              <w:rPr>
                <w:rFonts w:cstheme="minorHAnsi"/>
                <w:b/>
                <w:bCs/>
                <w:sz w:val="20"/>
                <w:szCs w:val="20"/>
              </w:rPr>
            </w:pPr>
            <w:r w:rsidRPr="009009A2">
              <w:rPr>
                <w:rFonts w:cstheme="minorHAnsi"/>
                <w:sz w:val="20"/>
                <w:szCs w:val="20"/>
              </w:rPr>
              <w:t>Printed all webpages.</w:t>
            </w:r>
          </w:p>
        </w:tc>
        <w:tc>
          <w:tcPr>
            <w:tcW w:w="1358" w:type="dxa"/>
          </w:tcPr>
          <w:p w14:paraId="33D84C87" w14:textId="77777777" w:rsidR="009009A2" w:rsidRPr="009009A2" w:rsidRDefault="009009A2" w:rsidP="009009A2">
            <w:pPr>
              <w:rPr>
                <w:rFonts w:cstheme="minorHAnsi"/>
                <w:sz w:val="20"/>
                <w:szCs w:val="20"/>
              </w:rPr>
            </w:pPr>
            <w:r w:rsidRPr="009009A2">
              <w:rPr>
                <w:rFonts w:cstheme="minorHAnsi"/>
                <w:sz w:val="20"/>
                <w:szCs w:val="20"/>
              </w:rPr>
              <w:t>Website search (9/3/21)</w:t>
            </w:r>
          </w:p>
          <w:p w14:paraId="0BFC9816" w14:textId="77777777" w:rsidR="009009A2" w:rsidRPr="009009A2" w:rsidRDefault="009009A2" w:rsidP="009009A2">
            <w:pPr>
              <w:rPr>
                <w:rFonts w:cstheme="minorHAnsi"/>
                <w:sz w:val="20"/>
                <w:szCs w:val="20"/>
              </w:rPr>
            </w:pPr>
            <w:r w:rsidRPr="009009A2">
              <w:rPr>
                <w:rFonts w:cstheme="minorHAnsi"/>
                <w:sz w:val="20"/>
                <w:szCs w:val="20"/>
              </w:rPr>
              <w:t xml:space="preserve">Suggested by </w:t>
            </w:r>
            <w:r w:rsidRPr="009009A2">
              <w:rPr>
                <w:rFonts w:cstheme="minorHAnsi"/>
                <w:sz w:val="20"/>
                <w:szCs w:val="20"/>
                <w:highlight w:val="black"/>
              </w:rPr>
              <w:t>Fliss</w:t>
            </w:r>
            <w:r w:rsidRPr="009009A2">
              <w:rPr>
                <w:rFonts w:cstheme="minorHAnsi"/>
                <w:sz w:val="20"/>
                <w:szCs w:val="20"/>
              </w:rPr>
              <w:t xml:space="preserve"> (8/3/21)</w:t>
            </w:r>
          </w:p>
        </w:tc>
        <w:tc>
          <w:tcPr>
            <w:tcW w:w="4370" w:type="dxa"/>
          </w:tcPr>
          <w:p w14:paraId="74632A94" w14:textId="77777777" w:rsidR="009009A2" w:rsidRPr="009009A2" w:rsidRDefault="009009A2" w:rsidP="009009A2">
            <w:pPr>
              <w:rPr>
                <w:rFonts w:cstheme="minorHAnsi"/>
                <w:sz w:val="20"/>
                <w:szCs w:val="20"/>
              </w:rPr>
            </w:pPr>
            <w:r w:rsidRPr="009009A2">
              <w:rPr>
                <w:rFonts w:cstheme="minorHAnsi"/>
                <w:sz w:val="20"/>
                <w:szCs w:val="20"/>
              </w:rPr>
              <w:t>No mention of involvement.</w:t>
            </w:r>
          </w:p>
        </w:tc>
        <w:tc>
          <w:tcPr>
            <w:tcW w:w="2257" w:type="dxa"/>
          </w:tcPr>
          <w:p w14:paraId="1B655E83" w14:textId="77777777" w:rsidR="009009A2" w:rsidRPr="009009A2" w:rsidRDefault="009009A2" w:rsidP="009009A2">
            <w:pPr>
              <w:rPr>
                <w:rFonts w:cstheme="minorHAnsi"/>
                <w:sz w:val="20"/>
                <w:szCs w:val="20"/>
              </w:rPr>
            </w:pPr>
            <w:r w:rsidRPr="009009A2">
              <w:rPr>
                <w:rFonts w:cstheme="minorHAnsi"/>
                <w:sz w:val="20"/>
                <w:szCs w:val="20"/>
              </w:rPr>
              <w:t>Informed interview questions (relevant researchers/involvement partners): Explore involvement in the project – why no mention?</w:t>
            </w:r>
          </w:p>
        </w:tc>
      </w:tr>
      <w:tr w:rsidR="009009A2" w:rsidRPr="009009A2" w14:paraId="1E1F6217" w14:textId="77777777" w:rsidTr="00BB2F9E">
        <w:tc>
          <w:tcPr>
            <w:tcW w:w="6575" w:type="dxa"/>
          </w:tcPr>
          <w:p w14:paraId="401AEDCF" w14:textId="77777777" w:rsidR="009009A2" w:rsidRPr="009009A2" w:rsidRDefault="009009A2" w:rsidP="009009A2">
            <w:pPr>
              <w:rPr>
                <w:rFonts w:cstheme="minorHAnsi"/>
                <w:sz w:val="20"/>
                <w:szCs w:val="20"/>
              </w:rPr>
            </w:pPr>
            <w:r w:rsidRPr="009009A2">
              <w:rPr>
                <w:rFonts w:cstheme="minorHAnsi"/>
                <w:b/>
                <w:bCs/>
                <w:sz w:val="20"/>
                <w:szCs w:val="20"/>
              </w:rPr>
              <w:t xml:space="preserve">TRANSFORM </w:t>
            </w:r>
            <w:r w:rsidRPr="009009A2">
              <w:rPr>
                <w:rFonts w:cstheme="minorHAnsi"/>
                <w:sz w:val="20"/>
                <w:szCs w:val="20"/>
              </w:rPr>
              <w:t>(</w:t>
            </w:r>
            <w:hyperlink r:id="rId241" w:history="1">
              <w:r w:rsidRPr="009009A2">
                <w:rPr>
                  <w:rFonts w:cstheme="minorHAnsi"/>
                  <w:color w:val="0563C1" w:themeColor="hyperlink"/>
                  <w:sz w:val="20"/>
                  <w:szCs w:val="20"/>
                  <w:u w:val="single"/>
                </w:rPr>
                <w:t>https://www.hyms.ac.uk/research/transform</w:t>
              </w:r>
            </w:hyperlink>
            <w:r w:rsidRPr="009009A2">
              <w:rPr>
                <w:rFonts w:cstheme="minorHAnsi"/>
                <w:sz w:val="20"/>
                <w:szCs w:val="20"/>
              </w:rPr>
              <w:t>)</w:t>
            </w:r>
          </w:p>
          <w:p w14:paraId="6421FFFB" w14:textId="77777777" w:rsidR="009009A2" w:rsidRPr="009009A2" w:rsidRDefault="009009A2" w:rsidP="009009A2">
            <w:pPr>
              <w:rPr>
                <w:rFonts w:cstheme="minorHAnsi"/>
                <w:sz w:val="20"/>
                <w:szCs w:val="20"/>
              </w:rPr>
            </w:pPr>
            <w:r w:rsidRPr="009009A2">
              <w:rPr>
                <w:rFonts w:cstheme="minorHAnsi"/>
                <w:sz w:val="20"/>
                <w:szCs w:val="20"/>
              </w:rPr>
              <w:t>Mentions involvement on project page.</w:t>
            </w:r>
          </w:p>
        </w:tc>
        <w:tc>
          <w:tcPr>
            <w:tcW w:w="1358" w:type="dxa"/>
          </w:tcPr>
          <w:p w14:paraId="07661B9A" w14:textId="77777777" w:rsidR="009009A2" w:rsidRPr="009009A2" w:rsidRDefault="009009A2" w:rsidP="009009A2">
            <w:pPr>
              <w:rPr>
                <w:rFonts w:cstheme="minorHAnsi"/>
                <w:sz w:val="20"/>
                <w:szCs w:val="20"/>
              </w:rPr>
            </w:pPr>
            <w:r w:rsidRPr="009009A2">
              <w:rPr>
                <w:rFonts w:cstheme="minorHAnsi"/>
                <w:sz w:val="20"/>
                <w:szCs w:val="20"/>
              </w:rPr>
              <w:t>Website search (19/2/21)</w:t>
            </w:r>
          </w:p>
          <w:p w14:paraId="733D8722"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1A76194B" w14:textId="77777777" w:rsidR="009009A2" w:rsidRPr="009009A2" w:rsidRDefault="009009A2" w:rsidP="009009A2">
            <w:pPr>
              <w:rPr>
                <w:rFonts w:cstheme="minorHAnsi"/>
                <w:sz w:val="20"/>
                <w:szCs w:val="20"/>
              </w:rPr>
            </w:pPr>
            <w:r w:rsidRPr="009009A2">
              <w:rPr>
                <w:rFonts w:cstheme="minorHAnsi"/>
                <w:sz w:val="20"/>
                <w:szCs w:val="20"/>
              </w:rPr>
              <w:t>No mention of involvement.</w:t>
            </w:r>
          </w:p>
        </w:tc>
        <w:tc>
          <w:tcPr>
            <w:tcW w:w="2257" w:type="dxa"/>
          </w:tcPr>
          <w:p w14:paraId="3FB50220" w14:textId="77777777" w:rsidR="009009A2" w:rsidRPr="009009A2" w:rsidRDefault="009009A2" w:rsidP="009009A2">
            <w:pPr>
              <w:rPr>
                <w:rFonts w:cstheme="minorHAnsi"/>
                <w:sz w:val="20"/>
                <w:szCs w:val="20"/>
              </w:rPr>
            </w:pPr>
            <w:r w:rsidRPr="009009A2">
              <w:rPr>
                <w:rFonts w:cstheme="minorHAnsi"/>
                <w:sz w:val="20"/>
                <w:szCs w:val="20"/>
              </w:rPr>
              <w:t>Informed interview questions (relevant researchers/involvement partners): Explore involvement in the project – why no mention?</w:t>
            </w:r>
          </w:p>
        </w:tc>
      </w:tr>
      <w:tr w:rsidR="009009A2" w:rsidRPr="009009A2" w14:paraId="1F851DEC" w14:textId="77777777" w:rsidTr="00BB2F9E">
        <w:tc>
          <w:tcPr>
            <w:tcW w:w="6575" w:type="dxa"/>
          </w:tcPr>
          <w:p w14:paraId="3502C560" w14:textId="77777777" w:rsidR="009009A2" w:rsidRPr="009009A2" w:rsidRDefault="009009A2" w:rsidP="009009A2">
            <w:pPr>
              <w:rPr>
                <w:rFonts w:cstheme="minorHAnsi"/>
                <w:sz w:val="20"/>
                <w:szCs w:val="20"/>
              </w:rPr>
            </w:pPr>
            <w:r w:rsidRPr="009009A2">
              <w:rPr>
                <w:rFonts w:cstheme="minorHAnsi"/>
                <w:sz w:val="20"/>
                <w:szCs w:val="20"/>
              </w:rPr>
              <w:t>World café (3/10/19)</w:t>
            </w:r>
          </w:p>
          <w:p w14:paraId="465AD67B" w14:textId="77777777" w:rsidR="009009A2" w:rsidRPr="009009A2" w:rsidRDefault="009009A2" w:rsidP="009009A2">
            <w:pPr>
              <w:rPr>
                <w:rFonts w:cstheme="minorHAnsi"/>
                <w:sz w:val="20"/>
                <w:szCs w:val="20"/>
              </w:rPr>
            </w:pPr>
            <w:r w:rsidRPr="009009A2">
              <w:rPr>
                <w:rFonts w:cstheme="minorHAnsi"/>
                <w:sz w:val="20"/>
                <w:szCs w:val="20"/>
              </w:rPr>
              <w:t>(Involvement world café planning, Outline programme, Barriers to involvement, Single story group 2, Values, Why do we involve people wordcloud)</w:t>
            </w:r>
          </w:p>
        </w:tc>
        <w:tc>
          <w:tcPr>
            <w:tcW w:w="1358" w:type="dxa"/>
          </w:tcPr>
          <w:p w14:paraId="25E30806"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Helen</w:t>
            </w:r>
            <w:r w:rsidRPr="009009A2">
              <w:rPr>
                <w:rFonts w:cstheme="minorHAnsi"/>
                <w:sz w:val="20"/>
                <w:szCs w:val="20"/>
              </w:rPr>
              <w:t xml:space="preserve"> (12/3/21)</w:t>
            </w:r>
          </w:p>
        </w:tc>
        <w:tc>
          <w:tcPr>
            <w:tcW w:w="4370" w:type="dxa"/>
          </w:tcPr>
          <w:p w14:paraId="11B791C5" w14:textId="77777777" w:rsidR="009009A2" w:rsidRPr="009009A2" w:rsidRDefault="009009A2" w:rsidP="009009A2">
            <w:pPr>
              <w:rPr>
                <w:rFonts w:cstheme="minorHAnsi"/>
                <w:sz w:val="20"/>
                <w:szCs w:val="20"/>
              </w:rPr>
            </w:pPr>
            <w:r w:rsidRPr="009009A2">
              <w:rPr>
                <w:rFonts w:cstheme="minorHAnsi"/>
                <w:sz w:val="20"/>
                <w:szCs w:val="20"/>
              </w:rPr>
              <w:t>Covered broad agenda on main involvement issues.</w:t>
            </w:r>
          </w:p>
          <w:p w14:paraId="4A5FDFE6"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5B1D5045"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0E9D5F7B"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4664A130"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D888E6C"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ACC92DD"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352AE2A8"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257" w:type="dxa"/>
          </w:tcPr>
          <w:p w14:paraId="49460D9D" w14:textId="77777777" w:rsidR="009009A2" w:rsidRPr="009009A2" w:rsidRDefault="009009A2" w:rsidP="009009A2">
            <w:pPr>
              <w:rPr>
                <w:rFonts w:cstheme="minorHAnsi"/>
                <w:sz w:val="20"/>
                <w:szCs w:val="20"/>
              </w:rPr>
            </w:pPr>
            <w:r w:rsidRPr="009009A2">
              <w:rPr>
                <w:rFonts w:cstheme="minorHAnsi"/>
                <w:sz w:val="20"/>
                <w:szCs w:val="20"/>
              </w:rPr>
              <w:t>Informed interview question.</w:t>
            </w:r>
          </w:p>
        </w:tc>
      </w:tr>
      <w:tr w:rsidR="009009A2" w:rsidRPr="009009A2" w14:paraId="32A66852" w14:textId="77777777" w:rsidTr="00BB2F9E">
        <w:tc>
          <w:tcPr>
            <w:tcW w:w="6575" w:type="dxa"/>
          </w:tcPr>
          <w:p w14:paraId="50D9B110"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b/>
                <w:bCs/>
                <w:sz w:val="20"/>
                <w:szCs w:val="20"/>
                <w:lang w:eastAsia="en-GB"/>
              </w:rPr>
              <w:t>Understanding public and patient concerns during COVID-19</w:t>
            </w:r>
            <w:r w:rsidRPr="009009A2">
              <w:rPr>
                <w:rFonts w:eastAsia="Times New Roman" w:cstheme="minorHAnsi"/>
                <w:sz w:val="20"/>
                <w:szCs w:val="20"/>
                <w:lang w:eastAsia="en-GB"/>
              </w:rPr>
              <w:t xml:space="preserve"> </w:t>
            </w:r>
            <w:r w:rsidRPr="009009A2">
              <w:rPr>
                <w:rFonts w:cstheme="minorHAnsi"/>
                <w:sz w:val="20"/>
                <w:szCs w:val="20"/>
              </w:rPr>
              <w:t>(</w:t>
            </w:r>
            <w:hyperlink r:id="rId242" w:history="1">
              <w:r w:rsidRPr="009009A2">
                <w:rPr>
                  <w:rFonts w:cstheme="minorHAnsi"/>
                  <w:color w:val="0563C1" w:themeColor="hyperlink"/>
                  <w:sz w:val="20"/>
                  <w:szCs w:val="20"/>
                  <w:u w:val="single"/>
                </w:rPr>
                <w:t>https://www.hyms.ac.uk/research/research-centres-and-groups/w</w:t>
              </w:r>
              <w:r w:rsidRPr="009009A2">
                <w:rPr>
                  <w:color w:val="0563C1" w:themeColor="hyperlink"/>
                  <w:sz w:val="20"/>
                  <w:szCs w:val="20"/>
                  <w:u w:val="single"/>
                </w:rPr>
                <w:t>olfson</w:t>
              </w:r>
              <w:r w:rsidRPr="009009A2">
                <w:rPr>
                  <w:rFonts w:cstheme="minorHAnsi"/>
                  <w:color w:val="0563C1" w:themeColor="hyperlink"/>
                  <w:sz w:val="20"/>
                  <w:szCs w:val="20"/>
                  <w:u w:val="single"/>
                </w:rPr>
                <w:t>/our-response-to-covid-19</w:t>
              </w:r>
            </w:hyperlink>
            <w:r w:rsidRPr="009009A2">
              <w:rPr>
                <w:rFonts w:cstheme="minorHAnsi"/>
                <w:sz w:val="20"/>
                <w:szCs w:val="20"/>
              </w:rPr>
              <w:t>)</w:t>
            </w:r>
          </w:p>
          <w:p w14:paraId="4A6A93D8"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lastRenderedPageBreak/>
              <w:t>Joint project with CSI.</w:t>
            </w:r>
          </w:p>
          <w:p w14:paraId="75B6A7EC" w14:textId="77777777" w:rsidR="009009A2" w:rsidRPr="009009A2" w:rsidRDefault="009009A2" w:rsidP="009009A2">
            <w:pPr>
              <w:rPr>
                <w:rFonts w:cstheme="minorHAnsi"/>
                <w:sz w:val="20"/>
                <w:szCs w:val="20"/>
              </w:rPr>
            </w:pPr>
            <w:r w:rsidRPr="009009A2">
              <w:rPr>
                <w:rFonts w:eastAsia="Times New Roman" w:cstheme="minorHAnsi"/>
                <w:sz w:val="20"/>
                <w:szCs w:val="20"/>
                <w:lang w:eastAsia="en-GB"/>
              </w:rPr>
              <w:t xml:space="preserve">All on </w:t>
            </w:r>
            <w:r w:rsidRPr="009009A2">
              <w:rPr>
                <w:rFonts w:cstheme="minorHAnsi"/>
                <w:b/>
                <w:bCs/>
                <w:sz w:val="20"/>
                <w:szCs w:val="20"/>
              </w:rPr>
              <w:t xml:space="preserve">Our response to Covid-19 page </w:t>
            </w:r>
            <w:r w:rsidRPr="009009A2">
              <w:rPr>
                <w:rFonts w:cstheme="minorHAnsi"/>
                <w:sz w:val="20"/>
                <w:szCs w:val="20"/>
              </w:rPr>
              <w:t>above.</w:t>
            </w:r>
          </w:p>
          <w:p w14:paraId="7B54FC7F" w14:textId="77777777" w:rsidR="009009A2" w:rsidRPr="009009A2" w:rsidRDefault="009009A2" w:rsidP="009009A2">
            <w:pPr>
              <w:rPr>
                <w:rFonts w:cstheme="minorHAnsi"/>
                <w:b/>
                <w:bCs/>
                <w:sz w:val="20"/>
                <w:szCs w:val="20"/>
              </w:rPr>
            </w:pPr>
          </w:p>
        </w:tc>
        <w:tc>
          <w:tcPr>
            <w:tcW w:w="1358" w:type="dxa"/>
          </w:tcPr>
          <w:p w14:paraId="06678668" w14:textId="77777777" w:rsidR="009009A2" w:rsidRPr="009009A2" w:rsidRDefault="009009A2" w:rsidP="009009A2">
            <w:pPr>
              <w:rPr>
                <w:rFonts w:cstheme="minorHAnsi"/>
                <w:sz w:val="20"/>
                <w:szCs w:val="20"/>
              </w:rPr>
            </w:pPr>
            <w:r w:rsidRPr="009009A2">
              <w:rPr>
                <w:rFonts w:cstheme="minorHAnsi"/>
                <w:sz w:val="20"/>
                <w:szCs w:val="20"/>
              </w:rPr>
              <w:lastRenderedPageBreak/>
              <w:t>Website search (9/3/21)</w:t>
            </w:r>
          </w:p>
        </w:tc>
        <w:tc>
          <w:tcPr>
            <w:tcW w:w="4370" w:type="dxa"/>
          </w:tcPr>
          <w:p w14:paraId="4C9BF768" w14:textId="77777777" w:rsidR="009009A2" w:rsidRPr="009009A2" w:rsidRDefault="009009A2" w:rsidP="009009A2">
            <w:pPr>
              <w:rPr>
                <w:rFonts w:cstheme="minorHAnsi"/>
                <w:sz w:val="20"/>
                <w:szCs w:val="20"/>
              </w:rPr>
            </w:pPr>
            <w:r w:rsidRPr="009009A2">
              <w:rPr>
                <w:rFonts w:cstheme="minorHAnsi"/>
                <w:sz w:val="20"/>
                <w:szCs w:val="20"/>
              </w:rPr>
              <w:t>Involvement implicit throughout report.</w:t>
            </w:r>
          </w:p>
          <w:p w14:paraId="166F3065"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42A03D7A"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257" w:type="dxa"/>
          </w:tcPr>
          <w:p w14:paraId="1863404C" w14:textId="77777777" w:rsidR="009009A2" w:rsidRPr="009009A2" w:rsidRDefault="009009A2" w:rsidP="009009A2">
            <w:pPr>
              <w:rPr>
                <w:rFonts w:cstheme="minorHAnsi"/>
                <w:sz w:val="20"/>
                <w:szCs w:val="20"/>
              </w:rPr>
            </w:pPr>
            <w:r w:rsidRPr="009009A2">
              <w:rPr>
                <w:rFonts w:cstheme="minorHAnsi"/>
                <w:sz w:val="20"/>
                <w:szCs w:val="20"/>
              </w:rPr>
              <w:t xml:space="preserve">Informed interview questions (relevant researchers/involvement </w:t>
            </w:r>
            <w:r w:rsidRPr="009009A2">
              <w:rPr>
                <w:rFonts w:cstheme="minorHAnsi"/>
                <w:sz w:val="20"/>
                <w:szCs w:val="20"/>
              </w:rPr>
              <w:lastRenderedPageBreak/>
              <w:t>partners): Explore involvement in the project.</w:t>
            </w:r>
          </w:p>
        </w:tc>
      </w:tr>
    </w:tbl>
    <w:p w14:paraId="34FCDAEC" w14:textId="77777777" w:rsidR="009009A2" w:rsidRPr="009009A2" w:rsidRDefault="009009A2" w:rsidP="009009A2">
      <w:pPr>
        <w:rPr>
          <w:rFonts w:cstheme="minorHAnsi"/>
          <w:b/>
          <w:bCs/>
          <w:sz w:val="20"/>
          <w:szCs w:val="20"/>
        </w:rPr>
      </w:pPr>
    </w:p>
    <w:p w14:paraId="37E51A2F" w14:textId="63674DFF" w:rsidR="00ED4A79" w:rsidRDefault="00ED4A79">
      <w:pPr>
        <w:rPr>
          <w:rFonts w:cstheme="minorHAnsi"/>
          <w:sz w:val="24"/>
          <w:szCs w:val="24"/>
        </w:rPr>
      </w:pPr>
    </w:p>
    <w:p w14:paraId="2962A7CB" w14:textId="52AFE618" w:rsidR="009009A2" w:rsidRDefault="009009A2">
      <w:pPr>
        <w:rPr>
          <w:rFonts w:cstheme="minorHAnsi"/>
          <w:sz w:val="24"/>
          <w:szCs w:val="24"/>
        </w:rPr>
      </w:pPr>
      <w:r>
        <w:rPr>
          <w:rFonts w:cstheme="minorHAnsi"/>
          <w:sz w:val="24"/>
          <w:szCs w:val="24"/>
        </w:rPr>
        <w:br w:type="page"/>
      </w:r>
    </w:p>
    <w:p w14:paraId="2FCE2107" w14:textId="09F12097" w:rsidR="009009A2" w:rsidRPr="009009A2" w:rsidRDefault="009009A2" w:rsidP="009009A2">
      <w:pPr>
        <w:rPr>
          <w:rFonts w:cstheme="minorHAnsi"/>
          <w:b/>
          <w:bCs/>
          <w:sz w:val="24"/>
          <w:szCs w:val="24"/>
        </w:rPr>
      </w:pPr>
      <w:bookmarkStart w:id="493" w:name="Appendix19"/>
      <w:r w:rsidRPr="009009A2">
        <w:rPr>
          <w:rFonts w:cstheme="minorHAnsi"/>
          <w:b/>
          <w:bCs/>
          <w:sz w:val="24"/>
          <w:szCs w:val="24"/>
        </w:rPr>
        <w:lastRenderedPageBreak/>
        <w:t>Appendix 1</w:t>
      </w:r>
      <w:r w:rsidR="0023107E">
        <w:rPr>
          <w:rFonts w:cstheme="minorHAnsi"/>
          <w:b/>
          <w:bCs/>
          <w:sz w:val="24"/>
          <w:szCs w:val="24"/>
        </w:rPr>
        <w:t>9</w:t>
      </w:r>
      <w:r w:rsidRPr="009009A2">
        <w:rPr>
          <w:rFonts w:cstheme="minorHAnsi"/>
          <w:b/>
          <w:bCs/>
          <w:sz w:val="24"/>
          <w:szCs w:val="24"/>
        </w:rPr>
        <w:t>. Documentary evidence, CSI</w:t>
      </w:r>
    </w:p>
    <w:tbl>
      <w:tblPr>
        <w:tblStyle w:val="TableGrid"/>
        <w:tblW w:w="0" w:type="auto"/>
        <w:tblLayout w:type="fixed"/>
        <w:tblLook w:val="04A0" w:firstRow="1" w:lastRow="0" w:firstColumn="1" w:lastColumn="0" w:noHBand="0" w:noVBand="1"/>
      </w:tblPr>
      <w:tblGrid>
        <w:gridCol w:w="6658"/>
        <w:gridCol w:w="1275"/>
        <w:gridCol w:w="3686"/>
        <w:gridCol w:w="2941"/>
      </w:tblGrid>
      <w:tr w:rsidR="009009A2" w:rsidRPr="009009A2" w14:paraId="5217D15F" w14:textId="77777777" w:rsidTr="00BB2F9E">
        <w:tc>
          <w:tcPr>
            <w:tcW w:w="6658" w:type="dxa"/>
          </w:tcPr>
          <w:p w14:paraId="11D5E14A" w14:textId="77777777" w:rsidR="009009A2" w:rsidRPr="009009A2" w:rsidRDefault="009009A2" w:rsidP="009009A2">
            <w:pPr>
              <w:rPr>
                <w:rFonts w:cstheme="minorHAnsi"/>
                <w:b/>
                <w:bCs/>
                <w:sz w:val="20"/>
                <w:szCs w:val="20"/>
              </w:rPr>
            </w:pPr>
            <w:bookmarkStart w:id="494" w:name="_Hlk114487244"/>
            <w:bookmarkEnd w:id="493"/>
            <w:r w:rsidRPr="009009A2">
              <w:rPr>
                <w:rFonts w:cstheme="minorHAnsi"/>
                <w:b/>
                <w:bCs/>
                <w:sz w:val="20"/>
                <w:szCs w:val="20"/>
              </w:rPr>
              <w:t>Document</w:t>
            </w:r>
          </w:p>
        </w:tc>
        <w:tc>
          <w:tcPr>
            <w:tcW w:w="1275" w:type="dxa"/>
          </w:tcPr>
          <w:p w14:paraId="55307BE5" w14:textId="77777777" w:rsidR="009009A2" w:rsidRPr="009009A2" w:rsidRDefault="009009A2" w:rsidP="009009A2">
            <w:pPr>
              <w:rPr>
                <w:rFonts w:cstheme="minorHAnsi"/>
                <w:b/>
                <w:bCs/>
                <w:sz w:val="20"/>
                <w:szCs w:val="20"/>
              </w:rPr>
            </w:pPr>
            <w:r w:rsidRPr="009009A2">
              <w:rPr>
                <w:rFonts w:cstheme="minorHAnsi"/>
                <w:b/>
                <w:bCs/>
                <w:sz w:val="20"/>
                <w:szCs w:val="20"/>
              </w:rPr>
              <w:t>How/when obtained</w:t>
            </w:r>
          </w:p>
        </w:tc>
        <w:tc>
          <w:tcPr>
            <w:tcW w:w="3686" w:type="dxa"/>
          </w:tcPr>
          <w:p w14:paraId="400DD9E2" w14:textId="77777777" w:rsidR="009009A2" w:rsidRPr="009009A2" w:rsidRDefault="009009A2" w:rsidP="009009A2">
            <w:pPr>
              <w:rPr>
                <w:rFonts w:cstheme="minorHAnsi"/>
                <w:b/>
                <w:bCs/>
                <w:sz w:val="20"/>
                <w:szCs w:val="20"/>
              </w:rPr>
            </w:pPr>
            <w:r w:rsidRPr="009009A2">
              <w:rPr>
                <w:rFonts w:cstheme="minorHAnsi"/>
                <w:b/>
                <w:bCs/>
                <w:sz w:val="20"/>
                <w:szCs w:val="20"/>
              </w:rPr>
              <w:t>Significance/relevant themes</w:t>
            </w:r>
          </w:p>
        </w:tc>
        <w:tc>
          <w:tcPr>
            <w:tcW w:w="2941" w:type="dxa"/>
          </w:tcPr>
          <w:p w14:paraId="6E6C76D6" w14:textId="77777777" w:rsidR="009009A2" w:rsidRPr="009009A2" w:rsidRDefault="009009A2" w:rsidP="009009A2">
            <w:pPr>
              <w:rPr>
                <w:rFonts w:cstheme="minorHAnsi"/>
                <w:b/>
                <w:bCs/>
                <w:sz w:val="20"/>
                <w:szCs w:val="20"/>
              </w:rPr>
            </w:pPr>
            <w:r w:rsidRPr="009009A2">
              <w:rPr>
                <w:rFonts w:cstheme="minorHAnsi"/>
                <w:b/>
                <w:bCs/>
                <w:sz w:val="20"/>
                <w:szCs w:val="20"/>
              </w:rPr>
              <w:t>How evidence used</w:t>
            </w:r>
          </w:p>
        </w:tc>
      </w:tr>
      <w:bookmarkEnd w:id="494"/>
      <w:tr w:rsidR="009009A2" w:rsidRPr="009009A2" w14:paraId="7A6CB94F" w14:textId="77777777" w:rsidTr="00BB2F9E">
        <w:tc>
          <w:tcPr>
            <w:tcW w:w="6658" w:type="dxa"/>
            <w:shd w:val="clear" w:color="auto" w:fill="BDD6EE" w:themeFill="accent5" w:themeFillTint="66"/>
          </w:tcPr>
          <w:p w14:paraId="76C81D6C" w14:textId="77777777" w:rsidR="009009A2" w:rsidRPr="009009A2" w:rsidRDefault="009009A2" w:rsidP="009009A2">
            <w:pPr>
              <w:rPr>
                <w:rFonts w:cstheme="minorHAnsi"/>
                <w:b/>
                <w:bCs/>
                <w:sz w:val="20"/>
                <w:szCs w:val="20"/>
              </w:rPr>
            </w:pPr>
            <w:r w:rsidRPr="009009A2">
              <w:rPr>
                <w:rFonts w:cstheme="minorHAnsi"/>
                <w:b/>
                <w:bCs/>
                <w:sz w:val="20"/>
                <w:szCs w:val="20"/>
              </w:rPr>
              <w:t>Articles/Reports/Conference papers &amp; posters:</w:t>
            </w:r>
          </w:p>
        </w:tc>
        <w:tc>
          <w:tcPr>
            <w:tcW w:w="1275" w:type="dxa"/>
            <w:shd w:val="clear" w:color="auto" w:fill="BDD6EE" w:themeFill="accent5" w:themeFillTint="66"/>
          </w:tcPr>
          <w:p w14:paraId="761DB85C" w14:textId="77777777" w:rsidR="009009A2" w:rsidRPr="009009A2" w:rsidRDefault="009009A2" w:rsidP="009009A2">
            <w:pPr>
              <w:rPr>
                <w:rFonts w:cstheme="minorHAnsi"/>
                <w:b/>
                <w:bCs/>
                <w:sz w:val="20"/>
                <w:szCs w:val="20"/>
              </w:rPr>
            </w:pPr>
          </w:p>
        </w:tc>
        <w:tc>
          <w:tcPr>
            <w:tcW w:w="3686" w:type="dxa"/>
            <w:shd w:val="clear" w:color="auto" w:fill="BDD6EE" w:themeFill="accent5" w:themeFillTint="66"/>
          </w:tcPr>
          <w:p w14:paraId="6D3692A3" w14:textId="77777777" w:rsidR="009009A2" w:rsidRPr="009009A2" w:rsidRDefault="009009A2" w:rsidP="009009A2">
            <w:pPr>
              <w:rPr>
                <w:rFonts w:cstheme="minorHAnsi"/>
                <w:b/>
                <w:bCs/>
                <w:sz w:val="20"/>
                <w:szCs w:val="20"/>
              </w:rPr>
            </w:pPr>
          </w:p>
        </w:tc>
        <w:tc>
          <w:tcPr>
            <w:tcW w:w="2941" w:type="dxa"/>
            <w:shd w:val="clear" w:color="auto" w:fill="BDD6EE" w:themeFill="accent5" w:themeFillTint="66"/>
          </w:tcPr>
          <w:p w14:paraId="61A462BC" w14:textId="77777777" w:rsidR="009009A2" w:rsidRPr="009009A2" w:rsidRDefault="009009A2" w:rsidP="009009A2">
            <w:pPr>
              <w:rPr>
                <w:rFonts w:cstheme="minorHAnsi"/>
                <w:b/>
                <w:bCs/>
                <w:sz w:val="20"/>
                <w:szCs w:val="20"/>
              </w:rPr>
            </w:pPr>
          </w:p>
        </w:tc>
      </w:tr>
      <w:tr w:rsidR="009009A2" w:rsidRPr="009009A2" w14:paraId="6CBB1ED0" w14:textId="77777777" w:rsidTr="00BB2F9E">
        <w:tc>
          <w:tcPr>
            <w:tcW w:w="6658" w:type="dxa"/>
          </w:tcPr>
          <w:p w14:paraId="380E04EF" w14:textId="77777777" w:rsidR="009009A2" w:rsidRPr="009009A2" w:rsidRDefault="009009A2" w:rsidP="009009A2">
            <w:pPr>
              <w:spacing w:before="100" w:beforeAutospacing="1" w:after="100" w:afterAutospacing="1"/>
              <w:outlineLvl w:val="0"/>
              <w:rPr>
                <w:rFonts w:cstheme="minorHAnsi"/>
                <w:sz w:val="20"/>
                <w:szCs w:val="20"/>
              </w:rPr>
            </w:pPr>
            <w:r w:rsidRPr="009009A2">
              <w:rPr>
                <w:rFonts w:eastAsia="Times New Roman" w:cstheme="minorHAnsi"/>
                <w:b/>
                <w:bCs/>
                <w:kern w:val="36"/>
                <w:sz w:val="20"/>
                <w:szCs w:val="20"/>
                <w:lang w:eastAsia="en-GB"/>
              </w:rPr>
              <w:t>Bone, A.E.,</w:t>
            </w:r>
            <w:r w:rsidRPr="009009A2">
              <w:rPr>
                <w:rFonts w:eastAsia="Times New Roman" w:cstheme="minorHAnsi"/>
                <w:kern w:val="36"/>
                <w:sz w:val="20"/>
                <w:szCs w:val="20"/>
                <w:lang w:eastAsia="en-GB"/>
              </w:rPr>
              <w:t xml:space="preserve"> Morgan, M., </w:t>
            </w:r>
            <w:r w:rsidRPr="009009A2">
              <w:rPr>
                <w:rFonts w:eastAsia="Times New Roman" w:cstheme="minorHAnsi"/>
                <w:b/>
                <w:bCs/>
                <w:kern w:val="36"/>
                <w:sz w:val="20"/>
                <w:szCs w:val="20"/>
                <w:lang w:eastAsia="en-GB"/>
              </w:rPr>
              <w:t>Maddocks, M., Sleeman, K.E.,</w:t>
            </w:r>
            <w:r w:rsidRPr="009009A2">
              <w:rPr>
                <w:rFonts w:eastAsia="Times New Roman" w:cstheme="minorHAnsi"/>
                <w:kern w:val="36"/>
                <w:sz w:val="20"/>
                <w:szCs w:val="20"/>
                <w:lang w:eastAsia="en-GB"/>
              </w:rPr>
              <w:t xml:space="preserve"> Wright, J., Taherzadeh, S., </w:t>
            </w:r>
            <w:r w:rsidRPr="009009A2">
              <w:rPr>
                <w:rFonts w:eastAsia="Times New Roman" w:cstheme="minorHAnsi"/>
                <w:b/>
                <w:bCs/>
                <w:kern w:val="36"/>
                <w:sz w:val="20"/>
                <w:szCs w:val="20"/>
                <w:lang w:eastAsia="en-GB"/>
              </w:rPr>
              <w:t>Ellis-Smith, C., Higginson, I.J. &amp; Evans, C.J.</w:t>
            </w:r>
            <w:r w:rsidRPr="009009A2">
              <w:rPr>
                <w:rFonts w:eastAsia="Times New Roman" w:cstheme="minorHAnsi"/>
                <w:kern w:val="36"/>
                <w:sz w:val="20"/>
                <w:szCs w:val="20"/>
                <w:lang w:eastAsia="en-GB"/>
              </w:rPr>
              <w:t xml:space="preserve"> 2016. Developing a model of short-term integrated palliative and supportive care for frail older people in community settings: perspectives of older people, carers and other key stakeholders. Age &amp; Aging, 45, 863-873.</w:t>
            </w:r>
          </w:p>
        </w:tc>
        <w:tc>
          <w:tcPr>
            <w:tcW w:w="1275" w:type="dxa"/>
          </w:tcPr>
          <w:p w14:paraId="0CE01AC5"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20/12/21)</w:t>
            </w:r>
          </w:p>
        </w:tc>
        <w:tc>
          <w:tcPr>
            <w:tcW w:w="3686" w:type="dxa"/>
          </w:tcPr>
          <w:p w14:paraId="0C6FB828" w14:textId="77777777" w:rsidR="009009A2" w:rsidRPr="009009A2" w:rsidRDefault="009009A2" w:rsidP="009009A2">
            <w:pPr>
              <w:rPr>
                <w:rFonts w:cstheme="minorHAnsi"/>
                <w:sz w:val="20"/>
                <w:szCs w:val="20"/>
              </w:rPr>
            </w:pPr>
            <w:r w:rsidRPr="009009A2">
              <w:rPr>
                <w:rFonts w:cstheme="minorHAnsi"/>
                <w:sz w:val="20"/>
                <w:szCs w:val="20"/>
              </w:rPr>
              <w:t>Transparent expert consultation including with older people, carers.</w:t>
            </w:r>
          </w:p>
          <w:p w14:paraId="34F8A009"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1205A60"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1137FE4D"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tc>
        <w:tc>
          <w:tcPr>
            <w:tcW w:w="2941" w:type="dxa"/>
          </w:tcPr>
          <w:p w14:paraId="2C239941"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7C1A391C" w14:textId="77777777" w:rsidTr="00BB2F9E">
        <w:tc>
          <w:tcPr>
            <w:tcW w:w="6658" w:type="dxa"/>
          </w:tcPr>
          <w:p w14:paraId="619A0759"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Brighton, L. J., Pask, S., Benalia, H., Bailey, S., Sumerfield, M., Etkind, S., Murtagh, F., Koffman, J. &amp; Evans, C. J.</w:t>
            </w:r>
            <w:r w:rsidRPr="009009A2">
              <w:rPr>
                <w:rFonts w:cstheme="minorHAnsi"/>
                <w:noProof/>
                <w:sz w:val="20"/>
                <w:szCs w:val="20"/>
                <w:lang w:val="en-US"/>
              </w:rPr>
              <w:t xml:space="preserve"> 2017. Taking involvement online: development and evaluation of an online forum for patient and public involvement in palliative care research. </w:t>
            </w:r>
            <w:r w:rsidRPr="009009A2">
              <w:rPr>
                <w:rFonts w:cstheme="minorHAnsi"/>
                <w:i/>
                <w:noProof/>
                <w:sz w:val="20"/>
                <w:szCs w:val="20"/>
                <w:lang w:val="en-US"/>
              </w:rPr>
              <w:t>INVOLVE.</w:t>
            </w:r>
            <w:r w:rsidRPr="009009A2">
              <w:rPr>
                <w:rFonts w:cstheme="minorHAnsi"/>
                <w:noProof/>
                <w:sz w:val="20"/>
                <w:szCs w:val="20"/>
                <w:lang w:val="en-US"/>
              </w:rPr>
              <w:t xml:space="preserve"> London.</w:t>
            </w:r>
          </w:p>
        </w:tc>
        <w:tc>
          <w:tcPr>
            <w:tcW w:w="1275" w:type="dxa"/>
          </w:tcPr>
          <w:p w14:paraId="6D18CFD9"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6BEAB4F6" w14:textId="77777777" w:rsidR="009009A2" w:rsidRPr="009009A2" w:rsidRDefault="009009A2" w:rsidP="009009A2">
            <w:pPr>
              <w:rPr>
                <w:rFonts w:cstheme="minorHAnsi"/>
                <w:sz w:val="20"/>
                <w:szCs w:val="20"/>
              </w:rPr>
            </w:pPr>
            <w:r w:rsidRPr="009009A2">
              <w:rPr>
                <w:rFonts w:cstheme="minorHAnsi"/>
                <w:sz w:val="20"/>
                <w:szCs w:val="20"/>
              </w:rPr>
              <w:t>Conference presentation on evaluation of online PPI forum with public members as co-authors. States encouraged a shirt from collaboration to coproduction.</w:t>
            </w:r>
          </w:p>
          <w:p w14:paraId="262D2865"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D737B3E"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424BB71D" w14:textId="77777777" w:rsidR="009009A2" w:rsidRPr="009009A2" w:rsidRDefault="009009A2" w:rsidP="009009A2">
            <w:pPr>
              <w:rPr>
                <w:rFonts w:cstheme="minorHAnsi"/>
                <w:sz w:val="20"/>
                <w:szCs w:val="20"/>
              </w:rPr>
            </w:pPr>
            <w:r w:rsidRPr="009009A2">
              <w:rPr>
                <w:rFonts w:cstheme="minorHAnsi"/>
                <w:b/>
                <w:bCs/>
                <w:sz w:val="20"/>
                <w:szCs w:val="20"/>
              </w:rPr>
              <w:t>Networking and groups</w:t>
            </w:r>
          </w:p>
        </w:tc>
        <w:tc>
          <w:tcPr>
            <w:tcW w:w="2941" w:type="dxa"/>
          </w:tcPr>
          <w:p w14:paraId="6DBCB936"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17068625" w14:textId="77777777" w:rsidTr="00BB2F9E">
        <w:tc>
          <w:tcPr>
            <w:tcW w:w="6658" w:type="dxa"/>
          </w:tcPr>
          <w:p w14:paraId="150DE7FA"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Brighton, L. J., Pask, S., Benalia, H., Bailey, S., Sumerfield, M.,</w:t>
            </w:r>
            <w:r w:rsidRPr="009009A2">
              <w:rPr>
                <w:rFonts w:cstheme="minorHAnsi"/>
                <w:noProof/>
                <w:sz w:val="20"/>
                <w:szCs w:val="20"/>
                <w:lang w:val="en-US"/>
              </w:rPr>
              <w:t xml:space="preserve"> Witt, J., </w:t>
            </w:r>
            <w:r w:rsidRPr="009009A2">
              <w:rPr>
                <w:rFonts w:cstheme="minorHAnsi"/>
                <w:b/>
                <w:bCs/>
                <w:noProof/>
                <w:sz w:val="20"/>
                <w:szCs w:val="20"/>
                <w:lang w:val="en-US"/>
              </w:rPr>
              <w:t>De Wolf-Linder, S., Etkind, S. N., Murtagh, F. E. &amp; Koffman, J.</w:t>
            </w:r>
            <w:r w:rsidRPr="009009A2">
              <w:rPr>
                <w:rFonts w:cstheme="minorHAnsi"/>
                <w:noProof/>
                <w:sz w:val="20"/>
                <w:szCs w:val="20"/>
                <w:lang w:val="en-US"/>
              </w:rPr>
              <w:t xml:space="preserve"> 2018. Taking patient and public involvement online: qualitative evaluation of an online forum for palliative care and rehabilitation research. </w:t>
            </w:r>
            <w:r w:rsidRPr="009009A2">
              <w:rPr>
                <w:rFonts w:cstheme="minorHAnsi"/>
                <w:i/>
                <w:noProof/>
                <w:sz w:val="20"/>
                <w:szCs w:val="20"/>
                <w:lang w:val="en-US"/>
              </w:rPr>
              <w:t>Research Involvement and Engagement,</w:t>
            </w:r>
            <w:r w:rsidRPr="009009A2">
              <w:rPr>
                <w:rFonts w:cstheme="minorHAnsi"/>
                <w:noProof/>
                <w:sz w:val="20"/>
                <w:szCs w:val="20"/>
                <w:lang w:val="en-US"/>
              </w:rPr>
              <w:t xml:space="preserve"> 4.</w:t>
            </w:r>
          </w:p>
        </w:tc>
        <w:tc>
          <w:tcPr>
            <w:tcW w:w="1275" w:type="dxa"/>
          </w:tcPr>
          <w:p w14:paraId="51891E96"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1467463F" w14:textId="77777777" w:rsidR="009009A2" w:rsidRPr="009009A2" w:rsidRDefault="009009A2" w:rsidP="009009A2">
            <w:pPr>
              <w:rPr>
                <w:rFonts w:cstheme="minorHAnsi"/>
                <w:sz w:val="20"/>
                <w:szCs w:val="20"/>
              </w:rPr>
            </w:pPr>
            <w:r w:rsidRPr="009009A2">
              <w:rPr>
                <w:rFonts w:cstheme="minorHAnsi"/>
                <w:sz w:val="20"/>
                <w:szCs w:val="20"/>
              </w:rPr>
              <w:t>Evaluation of online PPI forum, public members as co-authors.</w:t>
            </w:r>
          </w:p>
          <w:p w14:paraId="58FEABFD" w14:textId="77777777" w:rsidR="009009A2" w:rsidRPr="009009A2" w:rsidRDefault="009009A2" w:rsidP="009009A2">
            <w:pPr>
              <w:rPr>
                <w:rFonts w:cstheme="minorHAnsi"/>
                <w:sz w:val="20"/>
                <w:szCs w:val="20"/>
              </w:rPr>
            </w:pPr>
            <w:r w:rsidRPr="009009A2">
              <w:rPr>
                <w:rFonts w:cstheme="minorHAnsi"/>
                <w:sz w:val="20"/>
                <w:szCs w:val="20"/>
              </w:rPr>
              <w:t>See above – coproduction not mentioned?</w:t>
            </w:r>
          </w:p>
          <w:p w14:paraId="3D18DF3A"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7E38977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C18E4C3"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420CEFF8"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055EE2DA"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24316BEF"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32A972A6" w14:textId="77777777" w:rsidTr="00BB2F9E">
        <w:tc>
          <w:tcPr>
            <w:tcW w:w="6658" w:type="dxa"/>
          </w:tcPr>
          <w:p w14:paraId="7054F681" w14:textId="77777777" w:rsidR="009009A2" w:rsidRPr="009009A2" w:rsidRDefault="009009A2" w:rsidP="009009A2">
            <w:pPr>
              <w:rPr>
                <w:rFonts w:cstheme="minorHAnsi"/>
                <w:b/>
                <w:bCs/>
                <w:sz w:val="20"/>
                <w:szCs w:val="20"/>
              </w:rPr>
            </w:pPr>
            <w:r w:rsidRPr="009009A2">
              <w:rPr>
                <w:rFonts w:eastAsia="Times New Roman" w:cstheme="minorHAnsi"/>
                <w:b/>
                <w:bCs/>
                <w:noProof/>
                <w:sz w:val="20"/>
                <w:szCs w:val="20"/>
                <w:lang w:eastAsia="en-GB"/>
              </w:rPr>
              <w:t>Brighton, L.J., Tunnard, I.,</w:t>
            </w:r>
            <w:r w:rsidRPr="009009A2">
              <w:rPr>
                <w:rFonts w:eastAsia="Times New Roman" w:cstheme="minorHAnsi"/>
                <w:noProof/>
                <w:sz w:val="20"/>
                <w:szCs w:val="20"/>
                <w:lang w:eastAsia="en-GB"/>
              </w:rPr>
              <w:t xml:space="preserve"> Farquhar, M., Booth, S., </w:t>
            </w:r>
            <w:r w:rsidRPr="009009A2">
              <w:rPr>
                <w:rFonts w:eastAsia="Times New Roman" w:cstheme="minorHAnsi"/>
                <w:b/>
                <w:bCs/>
                <w:noProof/>
                <w:sz w:val="20"/>
                <w:szCs w:val="20"/>
                <w:lang w:eastAsia="en-GB"/>
              </w:rPr>
              <w:t>Miller, S., Yi, D., Gao, W., Bajwah, S.,</w:t>
            </w:r>
            <w:r w:rsidRPr="009009A2">
              <w:rPr>
                <w:rFonts w:eastAsia="Times New Roman" w:cstheme="minorHAnsi"/>
                <w:noProof/>
                <w:sz w:val="20"/>
                <w:szCs w:val="20"/>
                <w:lang w:eastAsia="en-GB"/>
              </w:rPr>
              <w:t xml:space="preserve"> Man, W.D.C., Reilly, C.C., </w:t>
            </w:r>
            <w:r w:rsidRPr="009009A2">
              <w:rPr>
                <w:rFonts w:eastAsia="Times New Roman" w:cstheme="minorHAnsi"/>
                <w:b/>
                <w:bCs/>
                <w:noProof/>
                <w:sz w:val="20"/>
                <w:szCs w:val="20"/>
                <w:lang w:eastAsia="en-GB"/>
              </w:rPr>
              <w:t>Ogden, M., Bailey, S., Ewart, C., Higginson, I.J. &amp; Maddocks, M.</w:t>
            </w:r>
            <w:r w:rsidRPr="009009A2">
              <w:rPr>
                <w:rFonts w:eastAsia="Times New Roman" w:cstheme="minorHAnsi"/>
                <w:noProof/>
                <w:sz w:val="20"/>
                <w:szCs w:val="20"/>
                <w:lang w:eastAsia="en-GB"/>
              </w:rPr>
              <w:t xml:space="preserve"> 2018. </w:t>
            </w:r>
            <w:r w:rsidRPr="009009A2">
              <w:rPr>
                <w:rFonts w:eastAsia="Times New Roman" w:cstheme="minorHAnsi"/>
                <w:kern w:val="36"/>
                <w:sz w:val="20"/>
                <w:szCs w:val="20"/>
                <w:lang w:eastAsia="en-GB"/>
              </w:rPr>
              <w:t>Recommendations for services for people living with chronic breathlessness in advanced disease: Results of a transparent expert consultation . Chronic respiratory Disease, 16, 1-12.</w:t>
            </w:r>
          </w:p>
        </w:tc>
        <w:tc>
          <w:tcPr>
            <w:tcW w:w="1275" w:type="dxa"/>
          </w:tcPr>
          <w:p w14:paraId="0681B47E"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20/12/21)</w:t>
            </w:r>
          </w:p>
        </w:tc>
        <w:tc>
          <w:tcPr>
            <w:tcW w:w="3686" w:type="dxa"/>
          </w:tcPr>
          <w:p w14:paraId="38F6028B" w14:textId="77777777" w:rsidR="009009A2" w:rsidRPr="009009A2" w:rsidRDefault="009009A2" w:rsidP="009009A2">
            <w:pPr>
              <w:rPr>
                <w:rFonts w:cstheme="minorHAnsi"/>
                <w:sz w:val="20"/>
                <w:szCs w:val="20"/>
              </w:rPr>
            </w:pPr>
            <w:r w:rsidRPr="009009A2">
              <w:rPr>
                <w:rFonts w:cstheme="minorHAnsi"/>
                <w:sz w:val="20"/>
                <w:szCs w:val="20"/>
              </w:rPr>
              <w:t>Transparent expert consultation including with patients and carers, public members as co-authors.</w:t>
            </w:r>
          </w:p>
          <w:p w14:paraId="50CC4DE2"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p w14:paraId="48D4CA91"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66BF2FF"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1655DDB5"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tc>
        <w:tc>
          <w:tcPr>
            <w:tcW w:w="2941" w:type="dxa"/>
          </w:tcPr>
          <w:p w14:paraId="77271DA6"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1A78CC5B" w14:textId="77777777" w:rsidTr="00BB2F9E">
        <w:tc>
          <w:tcPr>
            <w:tcW w:w="6658" w:type="dxa"/>
          </w:tcPr>
          <w:p w14:paraId="29A02232"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Daveson, B. A., De Wolf-Linder, S., Witt, J.,</w:t>
            </w:r>
            <w:r w:rsidRPr="009009A2">
              <w:rPr>
                <w:rFonts w:cstheme="minorHAnsi"/>
                <w:noProof/>
                <w:sz w:val="20"/>
                <w:szCs w:val="20"/>
                <w:lang w:val="en-US"/>
              </w:rPr>
              <w:t xml:space="preserve"> </w:t>
            </w:r>
            <w:r w:rsidRPr="009009A2">
              <w:rPr>
                <w:rFonts w:cstheme="minorHAnsi"/>
                <w:b/>
                <w:bCs/>
                <w:noProof/>
                <w:sz w:val="20"/>
                <w:szCs w:val="20"/>
                <w:lang w:val="en-US"/>
              </w:rPr>
              <w:t>Newson, K.,</w:t>
            </w:r>
            <w:r w:rsidRPr="009009A2">
              <w:rPr>
                <w:rFonts w:cstheme="minorHAnsi"/>
                <w:noProof/>
                <w:sz w:val="20"/>
                <w:szCs w:val="20"/>
                <w:lang w:val="en-US"/>
              </w:rPr>
              <w:t xml:space="preserve"> </w:t>
            </w:r>
            <w:r w:rsidRPr="009009A2">
              <w:rPr>
                <w:rFonts w:cstheme="minorHAnsi"/>
                <w:b/>
                <w:bCs/>
                <w:noProof/>
                <w:sz w:val="20"/>
                <w:szCs w:val="20"/>
                <w:lang w:val="en-US"/>
              </w:rPr>
              <w:t>Morris, C., Higginson, I. J. &amp; Evans, C. J.</w:t>
            </w:r>
            <w:r w:rsidRPr="009009A2">
              <w:rPr>
                <w:rFonts w:cstheme="minorHAnsi"/>
                <w:noProof/>
                <w:sz w:val="20"/>
                <w:szCs w:val="20"/>
                <w:lang w:val="en-US"/>
              </w:rPr>
              <w:t xml:space="preserve"> 2015. Results of a transparent expert consultation on patient and public involvement in palliative care research. </w:t>
            </w:r>
            <w:r w:rsidRPr="009009A2">
              <w:rPr>
                <w:rFonts w:cstheme="minorHAnsi"/>
                <w:i/>
                <w:noProof/>
                <w:sz w:val="20"/>
                <w:szCs w:val="20"/>
                <w:lang w:val="en-US"/>
              </w:rPr>
              <w:t>Palliative Medicine,</w:t>
            </w:r>
            <w:r w:rsidRPr="009009A2">
              <w:rPr>
                <w:rFonts w:cstheme="minorHAnsi"/>
                <w:noProof/>
                <w:sz w:val="20"/>
                <w:szCs w:val="20"/>
                <w:lang w:val="en-US"/>
              </w:rPr>
              <w:t xml:space="preserve"> 29</w:t>
            </w:r>
            <w:r w:rsidRPr="009009A2">
              <w:rPr>
                <w:rFonts w:cstheme="minorHAnsi"/>
                <w:b/>
                <w:noProof/>
                <w:sz w:val="20"/>
                <w:szCs w:val="20"/>
                <w:lang w:val="en-US"/>
              </w:rPr>
              <w:t>,</w:t>
            </w:r>
            <w:r w:rsidRPr="009009A2">
              <w:rPr>
                <w:rFonts w:cstheme="minorHAnsi"/>
                <w:noProof/>
                <w:sz w:val="20"/>
                <w:szCs w:val="20"/>
                <w:lang w:val="en-US"/>
              </w:rPr>
              <w:t xml:space="preserve"> 939-949.</w:t>
            </w:r>
          </w:p>
        </w:tc>
        <w:tc>
          <w:tcPr>
            <w:tcW w:w="1275" w:type="dxa"/>
          </w:tcPr>
          <w:p w14:paraId="7F4CB479"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3CB47DC5" w14:textId="77777777" w:rsidR="009009A2" w:rsidRPr="009009A2" w:rsidRDefault="009009A2" w:rsidP="009009A2">
            <w:pPr>
              <w:rPr>
                <w:rFonts w:cstheme="minorHAnsi"/>
                <w:sz w:val="20"/>
                <w:szCs w:val="20"/>
              </w:rPr>
            </w:pPr>
            <w:r w:rsidRPr="009009A2">
              <w:rPr>
                <w:rFonts w:cstheme="minorHAnsi"/>
                <w:sz w:val="20"/>
                <w:szCs w:val="20"/>
              </w:rPr>
              <w:t xml:space="preserve">Transparent expert consultation, including with users, aiming to achieve consensus on how best to involve users in palliative care research. Public members as co-authors. </w:t>
            </w:r>
          </w:p>
          <w:p w14:paraId="7349B31F"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6D69B42E"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Perspectives and diversity</w:t>
            </w:r>
          </w:p>
          <w:p w14:paraId="0B3235BC"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p w14:paraId="20442BDD"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72538A75"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09F3AE28"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646CED8D" w14:textId="77777777" w:rsidR="009009A2" w:rsidRPr="009009A2" w:rsidRDefault="009009A2" w:rsidP="009009A2">
            <w:pPr>
              <w:rPr>
                <w:rFonts w:cstheme="minorHAnsi"/>
                <w:sz w:val="20"/>
                <w:szCs w:val="20"/>
              </w:rPr>
            </w:pPr>
            <w:r w:rsidRPr="009009A2">
              <w:rPr>
                <w:rFonts w:cstheme="minorHAnsi"/>
                <w:b/>
                <w:bCs/>
                <w:sz w:val="20"/>
                <w:szCs w:val="20"/>
              </w:rPr>
              <w:t>Networking and groups</w:t>
            </w:r>
          </w:p>
        </w:tc>
        <w:tc>
          <w:tcPr>
            <w:tcW w:w="2941" w:type="dxa"/>
          </w:tcPr>
          <w:p w14:paraId="41E21CD4"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w:t>
            </w:r>
          </w:p>
        </w:tc>
      </w:tr>
      <w:tr w:rsidR="009009A2" w:rsidRPr="009009A2" w14:paraId="74DC6463" w14:textId="77777777" w:rsidTr="00BB2F9E">
        <w:tc>
          <w:tcPr>
            <w:tcW w:w="6658" w:type="dxa"/>
          </w:tcPr>
          <w:p w14:paraId="274482A5" w14:textId="77777777" w:rsidR="009009A2" w:rsidRPr="009009A2" w:rsidRDefault="009009A2" w:rsidP="009009A2">
            <w:pPr>
              <w:rPr>
                <w:rFonts w:cstheme="minorHAnsi"/>
                <w:noProof/>
                <w:sz w:val="20"/>
                <w:szCs w:val="20"/>
                <w:lang w:val="en-US"/>
              </w:rPr>
            </w:pPr>
            <w:bookmarkStart w:id="495" w:name="_Hlk89946742"/>
            <w:r w:rsidRPr="009009A2">
              <w:rPr>
                <w:rFonts w:cstheme="minorHAnsi"/>
                <w:b/>
                <w:bCs/>
                <w:noProof/>
                <w:sz w:val="20"/>
                <w:szCs w:val="20"/>
                <w:lang w:val="en-US"/>
              </w:rPr>
              <w:t>De Wolf-Linder, S., Witt, J.,</w:t>
            </w:r>
            <w:r w:rsidRPr="009009A2">
              <w:rPr>
                <w:rFonts w:cstheme="minorHAnsi"/>
                <w:noProof/>
                <w:sz w:val="20"/>
                <w:szCs w:val="20"/>
                <w:lang w:val="en-US"/>
              </w:rPr>
              <w:t xml:space="preserve"> Morris, C., </w:t>
            </w:r>
            <w:r w:rsidRPr="009009A2">
              <w:rPr>
                <w:rFonts w:cstheme="minorHAnsi"/>
                <w:b/>
                <w:bCs/>
                <w:noProof/>
                <w:sz w:val="20"/>
                <w:szCs w:val="20"/>
                <w:lang w:val="en-US"/>
              </w:rPr>
              <w:t>Newson, K., Evans, C., Higginson, I.J. &amp; Daveson, B.A.</w:t>
            </w:r>
            <w:r w:rsidRPr="009009A2">
              <w:rPr>
                <w:rFonts w:cstheme="minorHAnsi"/>
                <w:noProof/>
                <w:sz w:val="20"/>
                <w:szCs w:val="20"/>
                <w:lang w:val="en-US"/>
              </w:rPr>
              <w:t xml:space="preserve"> 2015. Implementing a Patient, Family Caregiver and Public Involvement Model for Palliative Care Research in order to influence Clinical Care, Policy and Funding. World Congress, EAPC. Copenhagen, Denmark.</w:t>
            </w:r>
            <w:bookmarkEnd w:id="495"/>
          </w:p>
        </w:tc>
        <w:tc>
          <w:tcPr>
            <w:tcW w:w="1275" w:type="dxa"/>
          </w:tcPr>
          <w:p w14:paraId="0A54C7A4" w14:textId="77777777" w:rsidR="009009A2" w:rsidRPr="009009A2" w:rsidRDefault="009009A2" w:rsidP="009009A2">
            <w:pPr>
              <w:rPr>
                <w:rFonts w:cstheme="minorHAnsi"/>
                <w:sz w:val="20"/>
                <w:szCs w:val="20"/>
              </w:rPr>
            </w:pPr>
            <w:r w:rsidRPr="009009A2">
              <w:rPr>
                <w:rFonts w:cstheme="minorHAnsi"/>
                <w:sz w:val="20"/>
                <w:szCs w:val="20"/>
              </w:rPr>
              <w:t>Website search (9/12/21)</w:t>
            </w:r>
          </w:p>
        </w:tc>
        <w:tc>
          <w:tcPr>
            <w:tcW w:w="3686" w:type="dxa"/>
          </w:tcPr>
          <w:p w14:paraId="717B8DEE" w14:textId="77777777" w:rsidR="009009A2" w:rsidRPr="009009A2" w:rsidRDefault="009009A2" w:rsidP="009009A2">
            <w:pPr>
              <w:rPr>
                <w:rFonts w:cstheme="minorHAnsi"/>
                <w:sz w:val="20"/>
                <w:szCs w:val="20"/>
              </w:rPr>
            </w:pPr>
            <w:r w:rsidRPr="009009A2">
              <w:rPr>
                <w:rFonts w:cstheme="minorHAnsi"/>
                <w:sz w:val="20"/>
                <w:szCs w:val="20"/>
              </w:rPr>
              <w:t>Poster presentation on implementation of a PPI model. Public members as co-authors.</w:t>
            </w:r>
          </w:p>
          <w:p w14:paraId="2C00DBD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37FFCFF5"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6BD9AA97" w14:textId="77777777" w:rsidR="009009A2" w:rsidRPr="009009A2" w:rsidRDefault="009009A2" w:rsidP="009009A2">
            <w:pPr>
              <w:rPr>
                <w:rFonts w:cstheme="minorHAnsi"/>
                <w:sz w:val="20"/>
                <w:szCs w:val="20"/>
              </w:rPr>
            </w:pPr>
            <w:r w:rsidRPr="009009A2">
              <w:rPr>
                <w:rFonts w:cstheme="minorHAnsi"/>
                <w:b/>
                <w:bCs/>
                <w:sz w:val="20"/>
                <w:szCs w:val="20"/>
              </w:rPr>
              <w:t>Organisations and culture</w:t>
            </w:r>
          </w:p>
        </w:tc>
        <w:tc>
          <w:tcPr>
            <w:tcW w:w="2941" w:type="dxa"/>
          </w:tcPr>
          <w:p w14:paraId="187252BA"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61F6D8F" w14:textId="77777777" w:rsidTr="00BB2F9E">
        <w:tc>
          <w:tcPr>
            <w:tcW w:w="6658" w:type="dxa"/>
          </w:tcPr>
          <w:p w14:paraId="46041A5B"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Ellis-Smith, C.,</w:t>
            </w:r>
            <w:r w:rsidRPr="009009A2">
              <w:rPr>
                <w:rFonts w:cstheme="minorHAnsi"/>
                <w:noProof/>
                <w:sz w:val="20"/>
                <w:szCs w:val="20"/>
                <w:lang w:val="en-US"/>
              </w:rPr>
              <w:t xml:space="preserve"> Hodiamont, F., Bausewein, C., Van Der Steen, J. T., Klapwijk, M. S., </w:t>
            </w:r>
            <w:r w:rsidRPr="009009A2">
              <w:rPr>
                <w:rFonts w:cstheme="minorHAnsi"/>
                <w:b/>
                <w:bCs/>
                <w:noProof/>
                <w:sz w:val="20"/>
                <w:szCs w:val="20"/>
                <w:lang w:val="en-US"/>
              </w:rPr>
              <w:t>Higginson, I. J. &amp; Evans, C. J.</w:t>
            </w:r>
            <w:r w:rsidRPr="009009A2">
              <w:rPr>
                <w:rFonts w:cstheme="minorHAnsi"/>
                <w:noProof/>
                <w:sz w:val="20"/>
                <w:szCs w:val="20"/>
                <w:lang w:val="en-US"/>
              </w:rPr>
              <w:t xml:space="preserve"> 2019. Development of an international version of the Integrated Palliative Care Outcome Scale for Dementia (IPOS-Dem) to support person-centred assessment of people with dementia: Transparent expert consultation. </w:t>
            </w:r>
            <w:r w:rsidRPr="009009A2">
              <w:rPr>
                <w:rFonts w:cstheme="minorHAnsi"/>
                <w:i/>
                <w:noProof/>
                <w:sz w:val="20"/>
                <w:szCs w:val="20"/>
                <w:lang w:val="en-US"/>
              </w:rPr>
              <w:t>16th World Congress in Palliative Care, EAPC.</w:t>
            </w:r>
            <w:r w:rsidRPr="009009A2">
              <w:rPr>
                <w:rFonts w:cstheme="minorHAnsi"/>
                <w:noProof/>
                <w:sz w:val="20"/>
                <w:szCs w:val="20"/>
                <w:lang w:val="en-US"/>
              </w:rPr>
              <w:t xml:space="preserve"> Berlin, Germany.</w:t>
            </w:r>
          </w:p>
        </w:tc>
        <w:tc>
          <w:tcPr>
            <w:tcW w:w="1275" w:type="dxa"/>
          </w:tcPr>
          <w:p w14:paraId="26740095"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4B4720B5" w14:textId="77777777" w:rsidR="009009A2" w:rsidRPr="009009A2" w:rsidRDefault="009009A2" w:rsidP="009009A2">
            <w:pPr>
              <w:rPr>
                <w:rFonts w:cstheme="minorHAnsi"/>
                <w:sz w:val="20"/>
                <w:szCs w:val="20"/>
              </w:rPr>
            </w:pPr>
            <w:r w:rsidRPr="009009A2">
              <w:rPr>
                <w:rFonts w:cstheme="minorHAnsi"/>
                <w:sz w:val="20"/>
                <w:szCs w:val="20"/>
              </w:rPr>
              <w:t>Poster presentation on transparent expert consultation, including PPI members.</w:t>
            </w:r>
          </w:p>
          <w:p w14:paraId="02BE8BA9" w14:textId="77777777" w:rsidR="009009A2" w:rsidRPr="009009A2" w:rsidRDefault="009009A2" w:rsidP="009009A2">
            <w:pPr>
              <w:rPr>
                <w:rFonts w:cstheme="minorHAnsi"/>
                <w:sz w:val="20"/>
                <w:szCs w:val="20"/>
              </w:rPr>
            </w:pPr>
            <w:r w:rsidRPr="009009A2">
              <w:rPr>
                <w:rFonts w:cstheme="minorHAnsi"/>
                <w:b/>
                <w:bCs/>
                <w:sz w:val="20"/>
                <w:szCs w:val="20"/>
              </w:rPr>
              <w:t>Networking and groups</w:t>
            </w:r>
          </w:p>
        </w:tc>
        <w:tc>
          <w:tcPr>
            <w:tcW w:w="2941" w:type="dxa"/>
          </w:tcPr>
          <w:p w14:paraId="630085F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727A3154" w14:textId="77777777" w:rsidTr="00BB2F9E">
        <w:tc>
          <w:tcPr>
            <w:tcW w:w="6658" w:type="dxa"/>
          </w:tcPr>
          <w:p w14:paraId="1EBACCDC"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Gysels, M., Evans, C. J. &amp; Higginson, I.J.</w:t>
            </w:r>
            <w:r w:rsidRPr="009009A2">
              <w:rPr>
                <w:rFonts w:cstheme="minorHAnsi"/>
                <w:noProof/>
                <w:sz w:val="20"/>
                <w:szCs w:val="20"/>
                <w:lang w:val="en-US"/>
              </w:rPr>
              <w:t xml:space="preserve"> 2012. Patient, caregiver, health professional and researcher views and experiences of participating in research at the end of life: a critical interpretive synthesis of the literature. BMC Medical Research Methodology, 12, https://doi.org/10.1186/1471-2288-12-123.</w:t>
            </w:r>
          </w:p>
        </w:tc>
        <w:tc>
          <w:tcPr>
            <w:tcW w:w="1275" w:type="dxa"/>
          </w:tcPr>
          <w:p w14:paraId="7F51D974" w14:textId="77777777" w:rsidR="009009A2" w:rsidRPr="009009A2" w:rsidRDefault="009009A2" w:rsidP="009009A2">
            <w:pPr>
              <w:rPr>
                <w:rFonts w:cstheme="minorHAnsi"/>
                <w:sz w:val="20"/>
                <w:szCs w:val="20"/>
              </w:rPr>
            </w:pPr>
            <w:r w:rsidRPr="009009A2">
              <w:rPr>
                <w:rFonts w:cstheme="minorHAnsi"/>
                <w:sz w:val="20"/>
                <w:szCs w:val="20"/>
              </w:rPr>
              <w:t>Website search (9/12/21)</w:t>
            </w:r>
          </w:p>
        </w:tc>
        <w:tc>
          <w:tcPr>
            <w:tcW w:w="3686" w:type="dxa"/>
          </w:tcPr>
          <w:p w14:paraId="02102690" w14:textId="77777777" w:rsidR="009009A2" w:rsidRPr="009009A2" w:rsidRDefault="009009A2" w:rsidP="009009A2">
            <w:pPr>
              <w:rPr>
                <w:rFonts w:cstheme="minorHAnsi"/>
                <w:sz w:val="20"/>
                <w:szCs w:val="20"/>
              </w:rPr>
            </w:pPr>
            <w:r w:rsidRPr="009009A2">
              <w:rPr>
                <w:rFonts w:cstheme="minorHAnsi"/>
                <w:sz w:val="20"/>
                <w:szCs w:val="20"/>
              </w:rPr>
              <w:t>Discusses sensitivity to patient needs in EOL research.</w:t>
            </w:r>
          </w:p>
        </w:tc>
        <w:tc>
          <w:tcPr>
            <w:tcW w:w="2941" w:type="dxa"/>
          </w:tcPr>
          <w:p w14:paraId="40A419AF" w14:textId="77777777" w:rsidR="009009A2" w:rsidRPr="009009A2" w:rsidRDefault="009009A2" w:rsidP="009009A2">
            <w:pPr>
              <w:rPr>
                <w:rFonts w:cstheme="minorHAnsi"/>
                <w:sz w:val="20"/>
                <w:szCs w:val="20"/>
              </w:rPr>
            </w:pPr>
            <w:r w:rsidRPr="009009A2">
              <w:rPr>
                <w:rFonts w:cstheme="minorHAnsi"/>
                <w:sz w:val="20"/>
                <w:szCs w:val="20"/>
              </w:rPr>
              <w:t>Not used.</w:t>
            </w:r>
          </w:p>
        </w:tc>
      </w:tr>
      <w:tr w:rsidR="009009A2" w:rsidRPr="009009A2" w14:paraId="437F11FF" w14:textId="77777777" w:rsidTr="00BB2F9E">
        <w:tc>
          <w:tcPr>
            <w:tcW w:w="6658" w:type="dxa"/>
          </w:tcPr>
          <w:p w14:paraId="54C363CB"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Gysels, M., Evans, C. J.,</w:t>
            </w:r>
            <w:r w:rsidRPr="009009A2">
              <w:rPr>
                <w:rFonts w:cstheme="minorHAnsi"/>
                <w:noProof/>
                <w:sz w:val="20"/>
                <w:szCs w:val="20"/>
                <w:lang w:val="en-US"/>
              </w:rPr>
              <w:t xml:space="preserve"> Lewis, P., </w:t>
            </w:r>
            <w:r w:rsidRPr="009009A2">
              <w:rPr>
                <w:rFonts w:cstheme="minorHAnsi"/>
                <w:b/>
                <w:bCs/>
                <w:noProof/>
                <w:sz w:val="20"/>
                <w:szCs w:val="20"/>
                <w:lang w:val="en-US"/>
              </w:rPr>
              <w:t>Speck, P., Benalia, H.,</w:t>
            </w:r>
            <w:r w:rsidRPr="009009A2">
              <w:rPr>
                <w:rFonts w:cstheme="minorHAnsi"/>
                <w:noProof/>
                <w:sz w:val="20"/>
                <w:szCs w:val="20"/>
                <w:lang w:val="en-US"/>
              </w:rPr>
              <w:t xml:space="preserve"> Preston, N. J., Grande, G. E., Short, V., Owen-Jones, E., Todd, C. J. &amp; </w:t>
            </w:r>
            <w:r w:rsidRPr="009009A2">
              <w:rPr>
                <w:rFonts w:cstheme="minorHAnsi"/>
                <w:b/>
                <w:bCs/>
                <w:noProof/>
                <w:sz w:val="20"/>
                <w:szCs w:val="20"/>
                <w:lang w:val="en-US"/>
              </w:rPr>
              <w:t>Higginson, I.J.</w:t>
            </w:r>
            <w:r w:rsidRPr="009009A2">
              <w:rPr>
                <w:rFonts w:cstheme="minorHAnsi"/>
                <w:noProof/>
                <w:sz w:val="20"/>
                <w:szCs w:val="20"/>
                <w:lang w:val="en-US"/>
              </w:rPr>
              <w:t xml:space="preserve"> 2013. MORECare research methods guidance development: Recommendations for ethical issues in palliative and end-of-life care research. </w:t>
            </w:r>
            <w:r w:rsidRPr="009009A2">
              <w:rPr>
                <w:rFonts w:cstheme="minorHAnsi"/>
                <w:i/>
                <w:noProof/>
                <w:sz w:val="20"/>
                <w:szCs w:val="20"/>
                <w:lang w:val="en-US"/>
              </w:rPr>
              <w:t>Palliative Medicine,</w:t>
            </w:r>
            <w:r w:rsidRPr="009009A2">
              <w:rPr>
                <w:rFonts w:cstheme="minorHAnsi"/>
                <w:noProof/>
                <w:sz w:val="20"/>
                <w:szCs w:val="20"/>
                <w:lang w:val="en-US"/>
              </w:rPr>
              <w:t xml:space="preserve"> 27</w:t>
            </w:r>
            <w:r w:rsidRPr="009009A2">
              <w:rPr>
                <w:rFonts w:cstheme="minorHAnsi"/>
                <w:b/>
                <w:noProof/>
                <w:sz w:val="20"/>
                <w:szCs w:val="20"/>
                <w:lang w:val="en-US"/>
              </w:rPr>
              <w:t>,</w:t>
            </w:r>
            <w:r w:rsidRPr="009009A2">
              <w:rPr>
                <w:rFonts w:cstheme="minorHAnsi"/>
                <w:noProof/>
                <w:sz w:val="20"/>
                <w:szCs w:val="20"/>
                <w:lang w:val="en-US"/>
              </w:rPr>
              <w:t xml:space="preserve"> 908-917.</w:t>
            </w:r>
          </w:p>
        </w:tc>
        <w:tc>
          <w:tcPr>
            <w:tcW w:w="1275" w:type="dxa"/>
          </w:tcPr>
          <w:p w14:paraId="66D83B62"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106B1A3D" w14:textId="77777777" w:rsidR="009009A2" w:rsidRPr="009009A2" w:rsidRDefault="009009A2" w:rsidP="009009A2">
            <w:pPr>
              <w:rPr>
                <w:rFonts w:cstheme="minorHAnsi"/>
                <w:sz w:val="20"/>
                <w:szCs w:val="20"/>
              </w:rPr>
            </w:pPr>
            <w:r w:rsidRPr="009009A2">
              <w:rPr>
                <w:rFonts w:cstheme="minorHAnsi"/>
                <w:sz w:val="20"/>
                <w:szCs w:val="20"/>
              </w:rPr>
              <w:t>Transparent expert consultation on ethical issues on palliative and EOL care.</w:t>
            </w:r>
          </w:p>
          <w:p w14:paraId="77DA3E65"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0A98974A"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AF0A942"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D9A055F"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8CCD06C" w14:textId="77777777" w:rsidR="009009A2" w:rsidRPr="009009A2" w:rsidRDefault="009009A2" w:rsidP="009009A2">
            <w:pPr>
              <w:rPr>
                <w:rFonts w:cstheme="minorHAnsi"/>
                <w:sz w:val="20"/>
                <w:szCs w:val="20"/>
              </w:rPr>
            </w:pPr>
            <w:r w:rsidRPr="009009A2">
              <w:rPr>
                <w:rFonts w:cstheme="minorHAnsi"/>
                <w:b/>
                <w:bCs/>
                <w:sz w:val="20"/>
                <w:szCs w:val="20"/>
              </w:rPr>
              <w:t>Networking and groups</w:t>
            </w:r>
          </w:p>
        </w:tc>
        <w:tc>
          <w:tcPr>
            <w:tcW w:w="2941" w:type="dxa"/>
          </w:tcPr>
          <w:p w14:paraId="2464A0F1"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0AADA537" w14:textId="77777777" w:rsidTr="00BB2F9E">
        <w:tc>
          <w:tcPr>
            <w:tcW w:w="6658" w:type="dxa"/>
          </w:tcPr>
          <w:p w14:paraId="7CE2324F" w14:textId="77777777" w:rsidR="009009A2" w:rsidRPr="009009A2" w:rsidRDefault="009009A2" w:rsidP="009009A2">
            <w:pPr>
              <w:rPr>
                <w:rFonts w:cstheme="minorHAnsi"/>
                <w:b/>
                <w:bCs/>
                <w:sz w:val="20"/>
                <w:szCs w:val="20"/>
              </w:rPr>
            </w:pPr>
            <w:r w:rsidRPr="009009A2">
              <w:rPr>
                <w:rFonts w:eastAsia="Times New Roman" w:cstheme="minorHAnsi"/>
                <w:b/>
                <w:bCs/>
                <w:sz w:val="20"/>
                <w:szCs w:val="20"/>
                <w:lang w:eastAsia="en-GB"/>
              </w:rPr>
              <w:t>Hepgul, N., Sleeman, K.E., Firth, A.M., Johnston, A.,</w:t>
            </w:r>
            <w:r w:rsidRPr="009009A2">
              <w:rPr>
                <w:rFonts w:eastAsia="Times New Roman" w:cstheme="minorHAnsi"/>
                <w:sz w:val="20"/>
                <w:szCs w:val="20"/>
                <w:lang w:eastAsia="en-GB"/>
              </w:rPr>
              <w:t xml:space="preserve"> Teo, J.T.H., Bernal, W., Dobson, R.J.B. &amp; </w:t>
            </w:r>
            <w:r w:rsidRPr="009009A2">
              <w:rPr>
                <w:rFonts w:eastAsia="Times New Roman" w:cstheme="minorHAnsi"/>
                <w:b/>
                <w:bCs/>
                <w:sz w:val="20"/>
                <w:szCs w:val="20"/>
                <w:lang w:eastAsia="en-GB"/>
              </w:rPr>
              <w:t>Higginson, I.J.</w:t>
            </w:r>
            <w:r w:rsidRPr="009009A2">
              <w:rPr>
                <w:rFonts w:eastAsia="Times New Roman" w:cstheme="minorHAnsi"/>
                <w:sz w:val="20"/>
                <w:szCs w:val="20"/>
                <w:lang w:eastAsia="en-GB"/>
              </w:rPr>
              <w:t xml:space="preserve"> 2019. In response to Ballantyne and Schaefer’s ‘Consent and the ethical duty to participate in health data research’. Journal of medical ethics, 45, 351-352.</w:t>
            </w:r>
          </w:p>
        </w:tc>
        <w:tc>
          <w:tcPr>
            <w:tcW w:w="1275" w:type="dxa"/>
          </w:tcPr>
          <w:p w14:paraId="0CB0F644"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20/12/21)</w:t>
            </w:r>
          </w:p>
        </w:tc>
        <w:tc>
          <w:tcPr>
            <w:tcW w:w="3686" w:type="dxa"/>
          </w:tcPr>
          <w:p w14:paraId="7BE44207" w14:textId="77777777" w:rsidR="009009A2" w:rsidRPr="009009A2" w:rsidRDefault="009009A2" w:rsidP="009009A2">
            <w:pPr>
              <w:rPr>
                <w:rFonts w:cstheme="minorHAnsi"/>
                <w:sz w:val="20"/>
                <w:szCs w:val="20"/>
              </w:rPr>
            </w:pPr>
            <w:r w:rsidRPr="009009A2">
              <w:rPr>
                <w:rFonts w:cstheme="minorHAnsi"/>
                <w:sz w:val="20"/>
                <w:szCs w:val="20"/>
              </w:rPr>
              <w:t>Letter concerning consent and use of data for research.</w:t>
            </w:r>
          </w:p>
        </w:tc>
        <w:tc>
          <w:tcPr>
            <w:tcW w:w="2941" w:type="dxa"/>
          </w:tcPr>
          <w:p w14:paraId="7EC5F0A3" w14:textId="77777777" w:rsidR="009009A2" w:rsidRPr="009009A2" w:rsidRDefault="009009A2" w:rsidP="009009A2">
            <w:pPr>
              <w:rPr>
                <w:rFonts w:cstheme="minorHAnsi"/>
                <w:sz w:val="20"/>
                <w:szCs w:val="20"/>
              </w:rPr>
            </w:pPr>
            <w:r w:rsidRPr="009009A2">
              <w:rPr>
                <w:rFonts w:cstheme="minorHAnsi"/>
                <w:sz w:val="20"/>
                <w:szCs w:val="20"/>
              </w:rPr>
              <w:t>Not used.</w:t>
            </w:r>
          </w:p>
        </w:tc>
      </w:tr>
      <w:tr w:rsidR="009009A2" w:rsidRPr="009009A2" w14:paraId="4ADCB129" w14:textId="77777777" w:rsidTr="00BB2F9E">
        <w:tc>
          <w:tcPr>
            <w:tcW w:w="6658" w:type="dxa"/>
          </w:tcPr>
          <w:p w14:paraId="42A7D62B"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Higginson, I. J., Evans, C. J.,</w:t>
            </w:r>
            <w:r w:rsidRPr="009009A2">
              <w:rPr>
                <w:rFonts w:cstheme="minorHAnsi"/>
                <w:noProof/>
                <w:sz w:val="20"/>
                <w:szCs w:val="20"/>
                <w:lang w:val="en-US"/>
              </w:rPr>
              <w:t xml:space="preserve"> Grande, G., Preston, N., Morgan, M., Mccrone, P., Lewis, P., Fayers, P., </w:t>
            </w:r>
            <w:r w:rsidRPr="009009A2">
              <w:rPr>
                <w:rFonts w:cstheme="minorHAnsi"/>
                <w:b/>
                <w:bCs/>
                <w:noProof/>
                <w:sz w:val="20"/>
                <w:szCs w:val="20"/>
                <w:lang w:val="en-US"/>
              </w:rPr>
              <w:t>Harding, R.,</w:t>
            </w:r>
            <w:r w:rsidRPr="009009A2">
              <w:rPr>
                <w:rFonts w:cstheme="minorHAnsi"/>
                <w:noProof/>
                <w:sz w:val="20"/>
                <w:szCs w:val="20"/>
                <w:lang w:val="en-US"/>
              </w:rPr>
              <w:t xml:space="preserve"> Hotopf, M., Murray, S.A., </w:t>
            </w:r>
            <w:r w:rsidRPr="009009A2">
              <w:rPr>
                <w:rFonts w:cstheme="minorHAnsi"/>
                <w:b/>
                <w:bCs/>
                <w:noProof/>
                <w:sz w:val="20"/>
                <w:szCs w:val="20"/>
                <w:lang w:val="en-US"/>
              </w:rPr>
              <w:t>Benalia, H., Gysels, M.,</w:t>
            </w:r>
            <w:r w:rsidRPr="009009A2">
              <w:rPr>
                <w:rFonts w:cstheme="minorHAnsi"/>
                <w:noProof/>
                <w:sz w:val="20"/>
                <w:szCs w:val="20"/>
                <w:lang w:val="en-US"/>
              </w:rPr>
              <w:t xml:space="preserve"> Farquhar, M., Todd, C. &amp; on behalf of MORECare. 2013. Evaluating complex interventions in end of life care: the MORECare statement on good </w:t>
            </w:r>
            <w:r w:rsidRPr="009009A2">
              <w:rPr>
                <w:rFonts w:cstheme="minorHAnsi"/>
                <w:noProof/>
                <w:sz w:val="20"/>
                <w:szCs w:val="20"/>
                <w:lang w:val="en-US"/>
              </w:rPr>
              <w:lastRenderedPageBreak/>
              <w:t xml:space="preserve">practice generated by a synthesis of transparent expert consultations and systematic reviews. </w:t>
            </w:r>
            <w:r w:rsidRPr="009009A2">
              <w:rPr>
                <w:rFonts w:cstheme="minorHAnsi"/>
                <w:i/>
                <w:noProof/>
                <w:sz w:val="20"/>
                <w:szCs w:val="20"/>
                <w:lang w:val="en-US"/>
              </w:rPr>
              <w:t>BMC Medicine,</w:t>
            </w:r>
            <w:r w:rsidRPr="009009A2">
              <w:rPr>
                <w:rFonts w:cstheme="minorHAnsi"/>
                <w:noProof/>
                <w:sz w:val="20"/>
                <w:szCs w:val="20"/>
                <w:lang w:val="en-US"/>
              </w:rPr>
              <w:t xml:space="preserve"> 11</w:t>
            </w:r>
            <w:r w:rsidRPr="009009A2">
              <w:rPr>
                <w:rFonts w:cstheme="minorHAnsi"/>
                <w:b/>
                <w:noProof/>
                <w:sz w:val="20"/>
                <w:szCs w:val="20"/>
                <w:lang w:val="en-US"/>
              </w:rPr>
              <w:t>,</w:t>
            </w:r>
            <w:r w:rsidRPr="009009A2">
              <w:rPr>
                <w:rFonts w:cstheme="minorHAnsi"/>
                <w:noProof/>
                <w:sz w:val="20"/>
                <w:szCs w:val="20"/>
                <w:lang w:val="en-US"/>
              </w:rPr>
              <w:t xml:space="preserve"> 111-121.</w:t>
            </w:r>
          </w:p>
        </w:tc>
        <w:tc>
          <w:tcPr>
            <w:tcW w:w="1275" w:type="dxa"/>
          </w:tcPr>
          <w:p w14:paraId="3BD00963" w14:textId="77777777" w:rsidR="009009A2" w:rsidRPr="009009A2" w:rsidRDefault="009009A2" w:rsidP="009009A2">
            <w:pPr>
              <w:rPr>
                <w:rFonts w:cstheme="minorHAnsi"/>
                <w:sz w:val="20"/>
                <w:szCs w:val="20"/>
              </w:rPr>
            </w:pPr>
            <w:r w:rsidRPr="009009A2">
              <w:rPr>
                <w:rFonts w:cstheme="minorHAnsi"/>
                <w:sz w:val="20"/>
                <w:szCs w:val="20"/>
              </w:rPr>
              <w:lastRenderedPageBreak/>
              <w:t>Website search (3/12/21)</w:t>
            </w:r>
          </w:p>
        </w:tc>
        <w:tc>
          <w:tcPr>
            <w:tcW w:w="3686" w:type="dxa"/>
          </w:tcPr>
          <w:p w14:paraId="3704E5AB" w14:textId="77777777" w:rsidR="009009A2" w:rsidRPr="009009A2" w:rsidRDefault="009009A2" w:rsidP="009009A2">
            <w:pPr>
              <w:rPr>
                <w:rFonts w:cstheme="minorHAnsi"/>
                <w:sz w:val="20"/>
                <w:szCs w:val="20"/>
              </w:rPr>
            </w:pPr>
            <w:r w:rsidRPr="009009A2">
              <w:rPr>
                <w:rFonts w:cstheme="minorHAnsi"/>
                <w:sz w:val="20"/>
                <w:szCs w:val="20"/>
              </w:rPr>
              <w:t>Synthesis of transparent expert consultation and systematic reviews to evaluate complex interventions in EOL care, several of which focussed on involvement.</w:t>
            </w:r>
          </w:p>
          <w:p w14:paraId="51EBAEA1"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Values and principles</w:t>
            </w:r>
          </w:p>
          <w:p w14:paraId="59974AB3"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C19AAAB"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1FB51C58" w14:textId="77777777" w:rsidR="009009A2" w:rsidRPr="009009A2" w:rsidRDefault="009009A2" w:rsidP="009009A2">
            <w:pPr>
              <w:rPr>
                <w:rFonts w:cstheme="minorHAnsi"/>
                <w:sz w:val="20"/>
                <w:szCs w:val="20"/>
              </w:rPr>
            </w:pPr>
            <w:r w:rsidRPr="009009A2">
              <w:rPr>
                <w:rFonts w:cstheme="minorHAnsi"/>
                <w:b/>
                <w:bCs/>
                <w:sz w:val="20"/>
                <w:szCs w:val="20"/>
              </w:rPr>
              <w:t>Networking and groups</w:t>
            </w:r>
          </w:p>
        </w:tc>
        <w:tc>
          <w:tcPr>
            <w:tcW w:w="2941" w:type="dxa"/>
          </w:tcPr>
          <w:p w14:paraId="020D149E"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 and interview participants.</w:t>
            </w:r>
          </w:p>
        </w:tc>
      </w:tr>
      <w:tr w:rsidR="009009A2" w:rsidRPr="009009A2" w14:paraId="55311B90" w14:textId="77777777" w:rsidTr="00BB2F9E">
        <w:tc>
          <w:tcPr>
            <w:tcW w:w="6658" w:type="dxa"/>
          </w:tcPr>
          <w:p w14:paraId="0F8561D8"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Johnson, H., Brighton, L. J., Etkind, S. N., Yu, P., Oluyase, A. O., Chukwusa, E., Ogden, M., Bailey, S., Smith, P.,</w:t>
            </w:r>
            <w:r w:rsidRPr="009009A2">
              <w:rPr>
                <w:rFonts w:cstheme="minorHAnsi"/>
                <w:noProof/>
                <w:sz w:val="20"/>
                <w:szCs w:val="20"/>
                <w:lang w:val="en-US"/>
              </w:rPr>
              <w:t xml:space="preserve"> De Wolf-Linder, S., </w:t>
            </w:r>
            <w:r w:rsidRPr="009009A2">
              <w:rPr>
                <w:rFonts w:cstheme="minorHAnsi"/>
                <w:b/>
                <w:bCs/>
                <w:noProof/>
                <w:sz w:val="20"/>
                <w:szCs w:val="20"/>
                <w:lang w:val="en-US"/>
              </w:rPr>
              <w:t>Koffman, J. &amp; Evans, C. J.</w:t>
            </w:r>
            <w:r w:rsidRPr="009009A2">
              <w:rPr>
                <w:rFonts w:cstheme="minorHAnsi"/>
                <w:noProof/>
                <w:sz w:val="20"/>
                <w:szCs w:val="20"/>
                <w:lang w:val="en-US"/>
              </w:rPr>
              <w:t xml:space="preserve"> 2019. Ensuring meaningful patient and public involvement in palliative care and rehabilitation research: A focus group study. </w:t>
            </w:r>
            <w:r w:rsidRPr="009009A2">
              <w:rPr>
                <w:rFonts w:cstheme="minorHAnsi"/>
                <w:i/>
                <w:noProof/>
                <w:sz w:val="20"/>
                <w:szCs w:val="20"/>
                <w:lang w:val="en-US"/>
              </w:rPr>
              <w:t>16th World Congress in Palliative Care, EAPC.</w:t>
            </w:r>
            <w:r w:rsidRPr="009009A2">
              <w:rPr>
                <w:rFonts w:cstheme="minorHAnsi"/>
                <w:noProof/>
                <w:sz w:val="20"/>
                <w:szCs w:val="20"/>
                <w:lang w:val="en-US"/>
              </w:rPr>
              <w:t xml:space="preserve"> Berlin, Germany: Palliative Medicine.</w:t>
            </w:r>
          </w:p>
        </w:tc>
        <w:tc>
          <w:tcPr>
            <w:tcW w:w="1275" w:type="dxa"/>
          </w:tcPr>
          <w:p w14:paraId="0B074DD3"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32414D87" w14:textId="77777777" w:rsidR="009009A2" w:rsidRPr="009009A2" w:rsidRDefault="009009A2" w:rsidP="009009A2">
            <w:pPr>
              <w:rPr>
                <w:rFonts w:cstheme="minorHAnsi"/>
                <w:sz w:val="20"/>
                <w:szCs w:val="20"/>
              </w:rPr>
            </w:pPr>
            <w:r w:rsidRPr="009009A2">
              <w:rPr>
                <w:rFonts w:cstheme="minorHAnsi"/>
                <w:sz w:val="20"/>
                <w:szCs w:val="20"/>
              </w:rPr>
              <w:t>Conference presentation on evaluation of PPI, PPI members as co-authors.</w:t>
            </w:r>
          </w:p>
          <w:p w14:paraId="0E47FE86"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7AFC2348"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p w14:paraId="35E281BC" w14:textId="77777777" w:rsidR="009009A2" w:rsidRPr="009009A2" w:rsidRDefault="009009A2" w:rsidP="009009A2">
            <w:pPr>
              <w:rPr>
                <w:rFonts w:cstheme="minorHAnsi"/>
                <w:sz w:val="20"/>
                <w:szCs w:val="20"/>
              </w:rPr>
            </w:pPr>
            <w:r w:rsidRPr="009009A2">
              <w:rPr>
                <w:rFonts w:cstheme="minorHAnsi"/>
                <w:b/>
                <w:bCs/>
                <w:sz w:val="20"/>
                <w:szCs w:val="20"/>
              </w:rPr>
              <w:t>Relationships and communication</w:t>
            </w:r>
          </w:p>
        </w:tc>
        <w:tc>
          <w:tcPr>
            <w:tcW w:w="2941" w:type="dxa"/>
          </w:tcPr>
          <w:p w14:paraId="4D97D772"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4CC57D02" w14:textId="77777777" w:rsidTr="00BB2F9E">
        <w:tc>
          <w:tcPr>
            <w:tcW w:w="6658" w:type="dxa"/>
          </w:tcPr>
          <w:p w14:paraId="57FB3369" w14:textId="77777777" w:rsidR="009009A2" w:rsidRPr="009009A2" w:rsidRDefault="009009A2" w:rsidP="009009A2">
            <w:pPr>
              <w:rPr>
                <w:rFonts w:cstheme="minorHAnsi"/>
                <w:noProof/>
                <w:sz w:val="20"/>
                <w:szCs w:val="20"/>
              </w:rPr>
            </w:pPr>
            <w:r w:rsidRPr="009009A2">
              <w:rPr>
                <w:rFonts w:cstheme="minorHAnsi"/>
                <w:b/>
                <w:bCs/>
                <w:noProof/>
                <w:sz w:val="20"/>
                <w:szCs w:val="20"/>
              </w:rPr>
              <w:t>Johnson, H., Brighton, L. J.,</w:t>
            </w:r>
            <w:r w:rsidRPr="009009A2">
              <w:rPr>
                <w:rFonts w:cstheme="minorHAnsi"/>
                <w:noProof/>
                <w:sz w:val="20"/>
                <w:szCs w:val="20"/>
              </w:rPr>
              <w:t xml:space="preserve"> Clark, J., Roberts, H., Pocock, L., </w:t>
            </w:r>
            <w:r w:rsidRPr="009009A2">
              <w:rPr>
                <w:rFonts w:cstheme="minorHAnsi"/>
                <w:b/>
                <w:bCs/>
                <w:noProof/>
                <w:sz w:val="20"/>
                <w:szCs w:val="20"/>
              </w:rPr>
              <w:t>Ogden, M., Kumar, R.,</w:t>
            </w:r>
            <w:r w:rsidRPr="009009A2">
              <w:rPr>
                <w:rFonts w:cstheme="minorHAnsi"/>
                <w:noProof/>
                <w:sz w:val="20"/>
                <w:szCs w:val="20"/>
              </w:rPr>
              <w:t xml:space="preserve"> Gardiner, C., </w:t>
            </w:r>
            <w:r w:rsidRPr="009009A2">
              <w:rPr>
                <w:rFonts w:cstheme="minorHAnsi"/>
                <w:b/>
                <w:bCs/>
                <w:noProof/>
                <w:sz w:val="20"/>
                <w:szCs w:val="20"/>
              </w:rPr>
              <w:t>Higginson, I. J. &amp; Evans, C. J.</w:t>
            </w:r>
            <w:r w:rsidRPr="009009A2">
              <w:rPr>
                <w:rFonts w:cstheme="minorHAnsi"/>
                <w:noProof/>
                <w:sz w:val="20"/>
                <w:szCs w:val="20"/>
              </w:rPr>
              <w:t xml:space="preserve"> 2020. Experiences, concerns, and priorities for palliative care research during the COVID-19 pandemic. London. </w:t>
            </w:r>
          </w:p>
          <w:p w14:paraId="5AF023A7" w14:textId="77777777" w:rsidR="009009A2" w:rsidRPr="009009A2" w:rsidRDefault="009009A2" w:rsidP="009009A2">
            <w:pPr>
              <w:rPr>
                <w:rFonts w:cstheme="minorHAnsi"/>
                <w:sz w:val="20"/>
                <w:szCs w:val="20"/>
              </w:rPr>
            </w:pPr>
            <w:r w:rsidRPr="009009A2">
              <w:rPr>
                <w:rFonts w:cstheme="minorHAnsi"/>
                <w:sz w:val="20"/>
                <w:szCs w:val="20"/>
              </w:rPr>
              <w:t>+ summary</w:t>
            </w:r>
          </w:p>
        </w:tc>
        <w:tc>
          <w:tcPr>
            <w:tcW w:w="1275" w:type="dxa"/>
          </w:tcPr>
          <w:p w14:paraId="499495B5"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64402B00" w14:textId="77777777" w:rsidR="009009A2" w:rsidRPr="009009A2" w:rsidRDefault="009009A2" w:rsidP="009009A2">
            <w:pPr>
              <w:rPr>
                <w:rFonts w:cstheme="minorHAnsi"/>
                <w:sz w:val="20"/>
                <w:szCs w:val="20"/>
              </w:rPr>
            </w:pPr>
            <w:r w:rsidRPr="009009A2">
              <w:rPr>
                <w:rFonts w:cstheme="minorHAnsi"/>
                <w:sz w:val="20"/>
                <w:szCs w:val="20"/>
              </w:rPr>
              <w:t>Collaborative study with WPCRC and others.</w:t>
            </w:r>
          </w:p>
          <w:p w14:paraId="0CBE8E92" w14:textId="77777777" w:rsidR="009009A2" w:rsidRPr="009009A2" w:rsidRDefault="009009A2" w:rsidP="009009A2">
            <w:pPr>
              <w:rPr>
                <w:rFonts w:cstheme="minorHAnsi"/>
                <w:sz w:val="20"/>
                <w:szCs w:val="20"/>
              </w:rPr>
            </w:pPr>
            <w:r w:rsidRPr="009009A2">
              <w:rPr>
                <w:rFonts w:cstheme="minorHAnsi"/>
                <w:sz w:val="20"/>
                <w:szCs w:val="20"/>
              </w:rPr>
              <w:t>Report on stakeholder consultation concerning Covid experiences.</w:t>
            </w:r>
          </w:p>
          <w:p w14:paraId="05703C47" w14:textId="77777777" w:rsidR="009009A2" w:rsidRPr="009009A2" w:rsidRDefault="009009A2" w:rsidP="009009A2">
            <w:pPr>
              <w:rPr>
                <w:rFonts w:cstheme="minorHAnsi"/>
                <w:sz w:val="20"/>
                <w:szCs w:val="20"/>
              </w:rPr>
            </w:pPr>
            <w:r w:rsidRPr="009009A2">
              <w:rPr>
                <w:rFonts w:cstheme="minorHAnsi"/>
                <w:sz w:val="20"/>
                <w:szCs w:val="20"/>
              </w:rPr>
              <w:t>Public members as co-authors.</w:t>
            </w:r>
          </w:p>
          <w:p w14:paraId="3DC51CFA"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4DF56A9A"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5B07703C"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76982EA"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35D03209"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0F1C53BF"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2AD570EC" w14:textId="77777777" w:rsidTr="00BB2F9E">
        <w:tc>
          <w:tcPr>
            <w:tcW w:w="6658" w:type="dxa"/>
          </w:tcPr>
          <w:p w14:paraId="4F599F86"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Johnson, H., Ogden, M., Brighton, L.J., Etkind, S.N., Oluyase, A. O., Chukwusa, E., Yu, P.,</w:t>
            </w:r>
            <w:r w:rsidRPr="009009A2">
              <w:rPr>
                <w:rFonts w:cstheme="minorHAnsi"/>
                <w:noProof/>
                <w:sz w:val="20"/>
                <w:szCs w:val="20"/>
                <w:lang w:val="en-US"/>
              </w:rPr>
              <w:t xml:space="preserve"> De Wolf-Linder, S., </w:t>
            </w:r>
            <w:r w:rsidRPr="009009A2">
              <w:rPr>
                <w:rFonts w:cstheme="minorHAnsi"/>
                <w:b/>
                <w:bCs/>
                <w:noProof/>
                <w:sz w:val="20"/>
                <w:szCs w:val="20"/>
                <w:lang w:val="en-US"/>
              </w:rPr>
              <w:t>Smith, P., Bailey, S., Koffman, J. &amp; Evans, C.J.</w:t>
            </w:r>
            <w:r w:rsidRPr="009009A2">
              <w:rPr>
                <w:rFonts w:cstheme="minorHAnsi"/>
                <w:noProof/>
                <w:sz w:val="20"/>
                <w:szCs w:val="20"/>
                <w:lang w:val="en-US"/>
              </w:rPr>
              <w:t xml:space="preserve"> 2020. Patient and public involvement in palliative care research: What works, and why? A qualitative evaluation. </w:t>
            </w:r>
            <w:r w:rsidRPr="009009A2">
              <w:rPr>
                <w:rFonts w:cstheme="minorHAnsi"/>
                <w:i/>
                <w:noProof/>
                <w:sz w:val="20"/>
                <w:szCs w:val="20"/>
                <w:lang w:val="en-US"/>
              </w:rPr>
              <w:t>Palliative Medicine,</w:t>
            </w:r>
            <w:r w:rsidRPr="009009A2">
              <w:rPr>
                <w:rFonts w:cstheme="minorHAnsi"/>
                <w:noProof/>
                <w:sz w:val="20"/>
                <w:szCs w:val="20"/>
                <w:lang w:val="en-US"/>
              </w:rPr>
              <w:t xml:space="preserve"> 35</w:t>
            </w:r>
            <w:r w:rsidRPr="009009A2">
              <w:rPr>
                <w:rFonts w:cstheme="minorHAnsi"/>
                <w:b/>
                <w:noProof/>
                <w:sz w:val="20"/>
                <w:szCs w:val="20"/>
                <w:lang w:val="en-US"/>
              </w:rPr>
              <w:t>,</w:t>
            </w:r>
            <w:r w:rsidRPr="009009A2">
              <w:rPr>
                <w:rFonts w:cstheme="minorHAnsi"/>
                <w:noProof/>
                <w:sz w:val="20"/>
                <w:szCs w:val="20"/>
                <w:lang w:val="en-US"/>
              </w:rPr>
              <w:t xml:space="preserve"> 151-160.</w:t>
            </w:r>
          </w:p>
        </w:tc>
        <w:tc>
          <w:tcPr>
            <w:tcW w:w="1275" w:type="dxa"/>
          </w:tcPr>
          <w:p w14:paraId="3C49C3CD"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74E96D6E" w14:textId="77777777" w:rsidR="009009A2" w:rsidRPr="009009A2" w:rsidRDefault="009009A2" w:rsidP="009009A2">
            <w:pPr>
              <w:rPr>
                <w:rFonts w:cstheme="minorHAnsi"/>
                <w:sz w:val="20"/>
                <w:szCs w:val="20"/>
              </w:rPr>
            </w:pPr>
            <w:r w:rsidRPr="009009A2">
              <w:rPr>
                <w:rFonts w:cstheme="minorHAnsi"/>
                <w:sz w:val="20"/>
                <w:szCs w:val="20"/>
              </w:rPr>
              <w:t>Study to evaluate PPI strategy. Public members as co-authors.</w:t>
            </w:r>
          </w:p>
          <w:p w14:paraId="3A180C9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7A90CBF"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3B5AE530"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p w14:paraId="29172833" w14:textId="77777777" w:rsidR="009009A2" w:rsidRPr="009009A2" w:rsidRDefault="009009A2" w:rsidP="009009A2">
            <w:pPr>
              <w:rPr>
                <w:rFonts w:cstheme="minorHAnsi"/>
                <w:sz w:val="20"/>
                <w:szCs w:val="20"/>
              </w:rPr>
            </w:pPr>
            <w:r w:rsidRPr="009009A2">
              <w:rPr>
                <w:rFonts w:cstheme="minorHAnsi"/>
                <w:b/>
                <w:bCs/>
                <w:sz w:val="20"/>
                <w:szCs w:val="20"/>
              </w:rPr>
              <w:t>Organisations and culture</w:t>
            </w:r>
          </w:p>
        </w:tc>
        <w:tc>
          <w:tcPr>
            <w:tcW w:w="2941" w:type="dxa"/>
          </w:tcPr>
          <w:p w14:paraId="786DE41F"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16889C17" w14:textId="77777777" w:rsidTr="00BB2F9E">
        <w:tc>
          <w:tcPr>
            <w:tcW w:w="6658" w:type="dxa"/>
          </w:tcPr>
          <w:p w14:paraId="5959EAB8" w14:textId="77777777" w:rsidR="009009A2" w:rsidRPr="009009A2" w:rsidRDefault="009009A2" w:rsidP="009009A2">
            <w:pPr>
              <w:rPr>
                <w:rFonts w:cstheme="minorHAnsi"/>
                <w:sz w:val="20"/>
                <w:szCs w:val="20"/>
              </w:rPr>
            </w:pPr>
            <w:r w:rsidRPr="009009A2">
              <w:rPr>
                <w:rFonts w:eastAsia="Times New Roman" w:cstheme="minorHAnsi"/>
                <w:b/>
                <w:bCs/>
                <w:sz w:val="20"/>
                <w:szCs w:val="20"/>
                <w:lang w:eastAsia="en-GB"/>
              </w:rPr>
              <w:t>Johnson, H., Davies, J., Leniz, J., Chukwusa, E., Markham, S. &amp; Sleeman, K</w:t>
            </w:r>
            <w:r w:rsidRPr="009009A2">
              <w:rPr>
                <w:rFonts w:eastAsia="Times New Roman" w:cstheme="minorHAnsi"/>
                <w:sz w:val="20"/>
                <w:szCs w:val="20"/>
                <w:lang w:eastAsia="en-GB"/>
              </w:rPr>
              <w:t>. 2021. O</w:t>
            </w:r>
            <w:r w:rsidRPr="009009A2">
              <w:rPr>
                <w:rFonts w:eastAsia="Times New Roman" w:cstheme="minorHAnsi"/>
                <w:kern w:val="36"/>
                <w:sz w:val="20"/>
                <w:szCs w:val="20"/>
                <w:lang w:eastAsia="en-GB"/>
              </w:rPr>
              <w:t xml:space="preserve">pportunities for public involvement in big data research in palliative and end-of-life care. </w:t>
            </w:r>
            <w:r w:rsidRPr="009009A2">
              <w:rPr>
                <w:rFonts w:eastAsia="Times New Roman" w:cstheme="minorHAnsi"/>
                <w:i/>
                <w:iCs/>
                <w:kern w:val="36"/>
                <w:sz w:val="20"/>
                <w:szCs w:val="20"/>
                <w:lang w:eastAsia="en-GB"/>
              </w:rPr>
              <w:t>Palliative Medicine</w:t>
            </w:r>
            <w:r w:rsidRPr="009009A2">
              <w:rPr>
                <w:rFonts w:eastAsia="Times New Roman" w:cstheme="minorHAnsi"/>
                <w:kern w:val="36"/>
                <w:sz w:val="20"/>
                <w:szCs w:val="20"/>
                <w:lang w:eastAsia="en-GB"/>
              </w:rPr>
              <w:t>, 35, 1724-1726.</w:t>
            </w:r>
          </w:p>
        </w:tc>
        <w:tc>
          <w:tcPr>
            <w:tcW w:w="1275" w:type="dxa"/>
          </w:tcPr>
          <w:p w14:paraId="698E7EA4"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1A9D45B4" w14:textId="77777777" w:rsidR="009009A2" w:rsidRPr="009009A2" w:rsidRDefault="009009A2" w:rsidP="009009A2">
            <w:pPr>
              <w:rPr>
                <w:rFonts w:cstheme="minorHAnsi"/>
                <w:sz w:val="20"/>
                <w:szCs w:val="20"/>
              </w:rPr>
            </w:pPr>
            <w:r w:rsidRPr="009009A2">
              <w:rPr>
                <w:rFonts w:cstheme="minorHAnsi"/>
                <w:sz w:val="20"/>
                <w:szCs w:val="20"/>
              </w:rPr>
              <w:t>Letter regarding involvement in big data research. Public member as co-author.</w:t>
            </w:r>
          </w:p>
          <w:p w14:paraId="1E87C1FD"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5929D835" w14:textId="77777777" w:rsidR="009009A2" w:rsidRPr="009009A2" w:rsidRDefault="009009A2" w:rsidP="009009A2">
            <w:pPr>
              <w:rPr>
                <w:rFonts w:cstheme="minorHAnsi"/>
                <w:sz w:val="20"/>
                <w:szCs w:val="20"/>
              </w:rPr>
            </w:pPr>
            <w:r w:rsidRPr="009009A2">
              <w:rPr>
                <w:rFonts w:cstheme="minorHAnsi"/>
                <w:b/>
                <w:bCs/>
                <w:sz w:val="20"/>
                <w:szCs w:val="20"/>
              </w:rPr>
              <w:t>Organisations and culture</w:t>
            </w:r>
          </w:p>
        </w:tc>
        <w:tc>
          <w:tcPr>
            <w:tcW w:w="2941" w:type="dxa"/>
          </w:tcPr>
          <w:p w14:paraId="3558462A" w14:textId="77777777" w:rsidR="009009A2" w:rsidRPr="009009A2" w:rsidRDefault="009009A2" w:rsidP="009009A2">
            <w:pPr>
              <w:rPr>
                <w:rFonts w:cstheme="minorHAnsi"/>
                <w:sz w:val="20"/>
                <w:szCs w:val="20"/>
              </w:rPr>
            </w:pPr>
            <w:r w:rsidRPr="009009A2">
              <w:rPr>
                <w:rFonts w:cstheme="minorHAnsi"/>
                <w:sz w:val="20"/>
                <w:szCs w:val="20"/>
              </w:rPr>
              <w:t>Informed interview questions and interview participants.</w:t>
            </w:r>
          </w:p>
        </w:tc>
      </w:tr>
      <w:tr w:rsidR="009009A2" w:rsidRPr="009009A2" w14:paraId="6F956716" w14:textId="77777777" w:rsidTr="00BB2F9E">
        <w:tc>
          <w:tcPr>
            <w:tcW w:w="6658" w:type="dxa"/>
          </w:tcPr>
          <w:p w14:paraId="11D8E83D" w14:textId="77777777" w:rsidR="009009A2" w:rsidRPr="009009A2" w:rsidRDefault="009009A2" w:rsidP="009009A2">
            <w:pPr>
              <w:keepNext/>
              <w:keepLines/>
              <w:outlineLvl w:val="0"/>
              <w:rPr>
                <w:rFonts w:eastAsia="Times New Roman" w:cstheme="minorHAnsi"/>
                <w:color w:val="2F5496" w:themeColor="accent1" w:themeShade="BF"/>
                <w:sz w:val="20"/>
                <w:szCs w:val="20"/>
                <w:lang w:eastAsia="en-GB"/>
              </w:rPr>
            </w:pPr>
            <w:r w:rsidRPr="009009A2">
              <w:rPr>
                <w:rFonts w:eastAsia="Times New Roman" w:cstheme="minorHAnsi"/>
                <w:b/>
                <w:bCs/>
                <w:sz w:val="20"/>
                <w:szCs w:val="20"/>
                <w:lang w:eastAsia="en-GB"/>
              </w:rPr>
              <w:t xml:space="preserve">Johnson, H. &amp; Ogden, M. </w:t>
            </w:r>
            <w:r w:rsidRPr="009009A2">
              <w:rPr>
                <w:rFonts w:eastAsia="Times New Roman" w:cstheme="minorHAnsi"/>
                <w:sz w:val="20"/>
                <w:szCs w:val="20"/>
                <w:lang w:eastAsia="en-GB"/>
              </w:rPr>
              <w:t xml:space="preserve">2022. </w:t>
            </w:r>
            <w:r w:rsidRPr="009009A2">
              <w:rPr>
                <w:rFonts w:eastAsia="Times New Roman" w:cstheme="minorHAnsi"/>
                <w:kern w:val="36"/>
                <w:sz w:val="20"/>
                <w:szCs w:val="20"/>
                <w:lang w:eastAsia="en-GB"/>
              </w:rPr>
              <w:t xml:space="preserve">Co-produced evaluation of PPI in palliative care research published. </w:t>
            </w:r>
            <w:r w:rsidRPr="009009A2">
              <w:rPr>
                <w:rFonts w:eastAsiaTheme="majorEastAsia" w:cstheme="minorHAnsi"/>
                <w:color w:val="000000"/>
                <w:sz w:val="20"/>
                <w:szCs w:val="20"/>
              </w:rPr>
              <w:t xml:space="preserve">ARC South London. </w:t>
            </w:r>
            <w:hyperlink r:id="rId243" w:history="1">
              <w:r w:rsidRPr="009009A2">
                <w:rPr>
                  <w:rFonts w:eastAsiaTheme="majorEastAsia" w:cstheme="minorHAnsi"/>
                  <w:color w:val="0563C1" w:themeColor="hyperlink"/>
                  <w:sz w:val="20"/>
                  <w:szCs w:val="20"/>
                  <w:u w:val="single"/>
                </w:rPr>
                <w:t>https://www.arc-sl.nihr.ac.uk/news-insights/latest-news/co-produced-evaluation-ppi-palliative-care-research-published</w:t>
              </w:r>
            </w:hyperlink>
          </w:p>
        </w:tc>
        <w:tc>
          <w:tcPr>
            <w:tcW w:w="1275" w:type="dxa"/>
          </w:tcPr>
          <w:p w14:paraId="49522362"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garet</w:t>
            </w:r>
            <w:r w:rsidRPr="009009A2">
              <w:rPr>
                <w:rFonts w:cstheme="minorHAnsi"/>
                <w:sz w:val="20"/>
                <w:szCs w:val="20"/>
              </w:rPr>
              <w:t xml:space="preserve"> (5/3/22)</w:t>
            </w:r>
          </w:p>
        </w:tc>
        <w:tc>
          <w:tcPr>
            <w:tcW w:w="3686" w:type="dxa"/>
          </w:tcPr>
          <w:p w14:paraId="6F243B6B" w14:textId="77777777" w:rsidR="009009A2" w:rsidRPr="009009A2" w:rsidRDefault="009009A2" w:rsidP="009009A2">
            <w:pPr>
              <w:rPr>
                <w:rFonts w:cstheme="minorHAnsi"/>
                <w:sz w:val="20"/>
                <w:szCs w:val="20"/>
              </w:rPr>
            </w:pPr>
            <w:r w:rsidRPr="009009A2">
              <w:rPr>
                <w:rFonts w:cstheme="minorHAnsi"/>
                <w:sz w:val="20"/>
                <w:szCs w:val="20"/>
              </w:rPr>
              <w:t>Blog/commentary on evaluation of PPI, jointly authored?</w:t>
            </w:r>
          </w:p>
          <w:p w14:paraId="5C086963"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9BFDBFF"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6067A817" w14:textId="77777777" w:rsidR="009009A2" w:rsidRPr="009009A2" w:rsidRDefault="009009A2" w:rsidP="009009A2">
            <w:pPr>
              <w:rPr>
                <w:rFonts w:cstheme="minorHAnsi"/>
                <w:sz w:val="20"/>
                <w:szCs w:val="20"/>
              </w:rPr>
            </w:pPr>
            <w:r w:rsidRPr="009009A2">
              <w:rPr>
                <w:rFonts w:cstheme="minorHAnsi"/>
                <w:b/>
                <w:bCs/>
                <w:sz w:val="20"/>
                <w:szCs w:val="20"/>
              </w:rPr>
              <w:t>Organisations and culture</w:t>
            </w:r>
          </w:p>
        </w:tc>
        <w:tc>
          <w:tcPr>
            <w:tcW w:w="2941" w:type="dxa"/>
          </w:tcPr>
          <w:p w14:paraId="03A86E20"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11A3DBD" w14:textId="77777777" w:rsidTr="00BB2F9E">
        <w:tc>
          <w:tcPr>
            <w:tcW w:w="6658" w:type="dxa"/>
          </w:tcPr>
          <w:p w14:paraId="51A0B04D" w14:textId="77777777" w:rsidR="009009A2" w:rsidRPr="009009A2" w:rsidRDefault="009009A2" w:rsidP="009009A2">
            <w:pPr>
              <w:rPr>
                <w:rFonts w:cstheme="minorHAnsi"/>
                <w:noProof/>
                <w:sz w:val="20"/>
                <w:szCs w:val="20"/>
                <w:lang w:val="en-US"/>
              </w:rPr>
            </w:pPr>
            <w:r w:rsidRPr="009009A2">
              <w:rPr>
                <w:rFonts w:cstheme="minorHAnsi"/>
                <w:b/>
                <w:bCs/>
                <w:noProof/>
                <w:sz w:val="20"/>
                <w:szCs w:val="20"/>
                <w:lang w:val="en-US"/>
              </w:rPr>
              <w:t xml:space="preserve">Ogden, M. </w:t>
            </w:r>
            <w:r w:rsidRPr="009009A2">
              <w:rPr>
                <w:rFonts w:cstheme="minorHAnsi"/>
                <w:noProof/>
                <w:sz w:val="20"/>
                <w:szCs w:val="20"/>
                <w:lang w:val="en-US"/>
              </w:rPr>
              <w:t>2022.</w:t>
            </w:r>
            <w:r w:rsidRPr="009009A2">
              <w:rPr>
                <w:rFonts w:cstheme="minorHAnsi"/>
                <w:b/>
                <w:bCs/>
                <w:noProof/>
                <w:sz w:val="20"/>
                <w:szCs w:val="20"/>
                <w:lang w:val="en-US"/>
              </w:rPr>
              <w:t xml:space="preserve"> </w:t>
            </w:r>
            <w:r w:rsidRPr="009009A2">
              <w:rPr>
                <w:rFonts w:cstheme="minorHAnsi"/>
                <w:noProof/>
                <w:color w:val="000000"/>
                <w:sz w:val="20"/>
                <w:szCs w:val="20"/>
                <w:lang w:val="en-US"/>
              </w:rPr>
              <w:t xml:space="preserve">Reflections from a Public Patient Involvement member on being part of an out-of-hours community palliative care research study. EAPC. </w:t>
            </w:r>
            <w:hyperlink r:id="rId244" w:history="1">
              <w:r w:rsidRPr="009009A2">
                <w:rPr>
                  <w:rFonts w:cstheme="minorHAnsi"/>
                  <w:noProof/>
                  <w:color w:val="0563C1" w:themeColor="hyperlink"/>
                  <w:sz w:val="20"/>
                  <w:szCs w:val="20"/>
                  <w:u w:val="single"/>
                  <w:lang w:val="en-US"/>
                </w:rPr>
                <w:t>https://eapcnet.wordpress.com/2022/02/02/reflections-from-a-public-</w:t>
              </w:r>
              <w:r w:rsidRPr="009009A2">
                <w:rPr>
                  <w:rFonts w:cstheme="minorHAnsi"/>
                  <w:noProof/>
                  <w:color w:val="0563C1" w:themeColor="hyperlink"/>
                  <w:sz w:val="20"/>
                  <w:szCs w:val="20"/>
                  <w:u w:val="single"/>
                  <w:lang w:val="en-US"/>
                </w:rPr>
                <w:lastRenderedPageBreak/>
                <w:t>patient-involvement-member-on-being-part-of-an-out-of-hours-community-palliative-care-research-study/</w:t>
              </w:r>
            </w:hyperlink>
            <w:r w:rsidRPr="009009A2">
              <w:rPr>
                <w:rFonts w:cstheme="minorHAnsi"/>
                <w:noProof/>
                <w:color w:val="000000"/>
                <w:sz w:val="20"/>
                <w:szCs w:val="20"/>
                <w:lang w:val="en-US"/>
              </w:rPr>
              <w:t xml:space="preserve"> </w:t>
            </w:r>
          </w:p>
        </w:tc>
        <w:tc>
          <w:tcPr>
            <w:tcW w:w="1275" w:type="dxa"/>
          </w:tcPr>
          <w:p w14:paraId="1C9856D0"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From </w:t>
            </w:r>
            <w:r w:rsidRPr="009009A2">
              <w:rPr>
                <w:rFonts w:cstheme="minorHAnsi"/>
                <w:sz w:val="20"/>
                <w:szCs w:val="20"/>
                <w:highlight w:val="black"/>
              </w:rPr>
              <w:t>Margaret</w:t>
            </w:r>
            <w:r w:rsidRPr="009009A2">
              <w:rPr>
                <w:rFonts w:cstheme="minorHAnsi"/>
                <w:sz w:val="20"/>
                <w:szCs w:val="20"/>
              </w:rPr>
              <w:t xml:space="preserve"> (5/3/22)</w:t>
            </w:r>
          </w:p>
        </w:tc>
        <w:tc>
          <w:tcPr>
            <w:tcW w:w="3686" w:type="dxa"/>
          </w:tcPr>
          <w:p w14:paraId="1B471F10" w14:textId="77777777" w:rsidR="009009A2" w:rsidRPr="009009A2" w:rsidRDefault="009009A2" w:rsidP="009009A2">
            <w:pPr>
              <w:rPr>
                <w:rFonts w:cstheme="minorHAnsi"/>
                <w:sz w:val="20"/>
                <w:szCs w:val="20"/>
              </w:rPr>
            </w:pPr>
            <w:r w:rsidRPr="009009A2">
              <w:rPr>
                <w:rFonts w:cstheme="minorHAnsi"/>
                <w:sz w:val="20"/>
                <w:szCs w:val="20"/>
              </w:rPr>
              <w:t>Blog written by public member describing other involvement.</w:t>
            </w:r>
          </w:p>
          <w:p w14:paraId="127F76D1"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3EFDE6C6"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2D8B1246" w14:textId="77777777" w:rsidR="009009A2" w:rsidRPr="009009A2" w:rsidRDefault="009009A2" w:rsidP="009009A2">
            <w:pPr>
              <w:rPr>
                <w:rFonts w:cstheme="minorHAnsi"/>
                <w:sz w:val="20"/>
                <w:szCs w:val="20"/>
              </w:rPr>
            </w:pPr>
            <w:r w:rsidRPr="009009A2">
              <w:rPr>
                <w:rFonts w:cstheme="minorHAnsi"/>
                <w:b/>
                <w:bCs/>
                <w:sz w:val="20"/>
                <w:szCs w:val="20"/>
              </w:rPr>
              <w:lastRenderedPageBreak/>
              <w:t>Organisations and culture</w:t>
            </w:r>
            <w:r w:rsidRPr="009009A2">
              <w:rPr>
                <w:rFonts w:cstheme="minorHAnsi"/>
                <w:sz w:val="20"/>
                <w:szCs w:val="20"/>
              </w:rPr>
              <w:t xml:space="preserve"> </w:t>
            </w:r>
          </w:p>
        </w:tc>
        <w:tc>
          <w:tcPr>
            <w:tcW w:w="2941" w:type="dxa"/>
          </w:tcPr>
          <w:p w14:paraId="4B48C0D3" w14:textId="77777777" w:rsidR="009009A2" w:rsidRPr="009009A2" w:rsidRDefault="009009A2" w:rsidP="009009A2">
            <w:pPr>
              <w:rPr>
                <w:rFonts w:cstheme="minorHAnsi"/>
                <w:sz w:val="20"/>
                <w:szCs w:val="20"/>
              </w:rPr>
            </w:pPr>
            <w:r w:rsidRPr="009009A2">
              <w:rPr>
                <w:rFonts w:cstheme="minorHAnsi"/>
                <w:sz w:val="20"/>
                <w:szCs w:val="20"/>
              </w:rPr>
              <w:lastRenderedPageBreak/>
              <w:t>Informed interview questions and interview participants.</w:t>
            </w:r>
          </w:p>
        </w:tc>
      </w:tr>
      <w:tr w:rsidR="009009A2" w:rsidRPr="009009A2" w14:paraId="11B3C1B8" w14:textId="77777777" w:rsidTr="00BB2F9E">
        <w:tc>
          <w:tcPr>
            <w:tcW w:w="6658" w:type="dxa"/>
          </w:tcPr>
          <w:p w14:paraId="26BF4265" w14:textId="77777777" w:rsidR="009009A2" w:rsidRPr="009009A2" w:rsidRDefault="009009A2" w:rsidP="009009A2">
            <w:pPr>
              <w:keepNext/>
              <w:keepLines/>
              <w:outlineLvl w:val="0"/>
              <w:rPr>
                <w:rFonts w:eastAsiaTheme="majorEastAsia" w:cstheme="minorHAnsi"/>
                <w:color w:val="2F5496" w:themeColor="accent1" w:themeShade="BF"/>
                <w:sz w:val="20"/>
                <w:szCs w:val="20"/>
              </w:rPr>
            </w:pPr>
            <w:r w:rsidRPr="009009A2">
              <w:rPr>
                <w:rFonts w:eastAsiaTheme="majorEastAsia" w:cstheme="minorHAnsi"/>
                <w:b/>
                <w:bCs/>
                <w:sz w:val="20"/>
                <w:szCs w:val="20"/>
              </w:rPr>
              <w:t xml:space="preserve">Ogden, M. &amp; Johnson, H. </w:t>
            </w:r>
            <w:r w:rsidRPr="009009A2">
              <w:rPr>
                <w:rFonts w:eastAsiaTheme="majorEastAsia" w:cstheme="minorHAnsi"/>
                <w:sz w:val="20"/>
                <w:szCs w:val="20"/>
              </w:rPr>
              <w:t xml:space="preserve">2020. </w:t>
            </w:r>
            <w:r w:rsidRPr="009009A2">
              <w:rPr>
                <w:rFonts w:eastAsia="Times New Roman" w:cstheme="minorHAnsi"/>
                <w:kern w:val="36"/>
                <w:sz w:val="20"/>
                <w:szCs w:val="20"/>
                <w:lang w:eastAsia="en-GB"/>
              </w:rPr>
              <w:t>Patient and public involvement in palliative care: Challenges and opportunities</w:t>
            </w:r>
            <w:r w:rsidRPr="009009A2">
              <w:rPr>
                <w:rFonts w:eastAsia="Times New Roman" w:cstheme="minorHAnsi"/>
                <w:b/>
                <w:bCs/>
                <w:kern w:val="36"/>
                <w:sz w:val="20"/>
                <w:szCs w:val="20"/>
                <w:lang w:eastAsia="en-GB"/>
              </w:rPr>
              <w:t xml:space="preserve">. </w:t>
            </w:r>
            <w:r w:rsidRPr="009009A2">
              <w:rPr>
                <w:rFonts w:eastAsia="Times New Roman" w:cstheme="minorHAnsi"/>
                <w:kern w:val="36"/>
                <w:sz w:val="20"/>
                <w:szCs w:val="20"/>
                <w:lang w:eastAsia="en-GB"/>
              </w:rPr>
              <w:t>Alzheimer’s Society.</w:t>
            </w:r>
            <w:r w:rsidRPr="009009A2">
              <w:rPr>
                <w:rFonts w:eastAsia="Times New Roman" w:cstheme="minorHAnsi"/>
                <w:b/>
                <w:bCs/>
                <w:kern w:val="36"/>
                <w:sz w:val="20"/>
                <w:szCs w:val="20"/>
                <w:lang w:eastAsia="en-GB"/>
              </w:rPr>
              <w:t xml:space="preserve"> </w:t>
            </w:r>
            <w:r w:rsidRPr="009009A2">
              <w:rPr>
                <w:rFonts w:eastAsia="Times New Roman" w:cstheme="minorHAnsi"/>
                <w:kern w:val="36"/>
                <w:sz w:val="20"/>
                <w:szCs w:val="20"/>
                <w:lang w:eastAsia="en-GB"/>
              </w:rPr>
              <w:t xml:space="preserve">Research Network News article. </w:t>
            </w:r>
            <w:hyperlink r:id="rId245" w:history="1">
              <w:r w:rsidRPr="009009A2">
                <w:rPr>
                  <w:rFonts w:eastAsia="Times New Roman" w:cstheme="minorHAnsi"/>
                  <w:color w:val="0563C1" w:themeColor="hyperlink"/>
                  <w:kern w:val="36"/>
                  <w:sz w:val="20"/>
                  <w:szCs w:val="20"/>
                  <w:u w:val="single"/>
                  <w:lang w:eastAsia="en-GB"/>
                </w:rPr>
                <w:t>https://www.alzheimers.org.uk/research-network-news/patient-and-public-involvement-palliative-care-challenges-and-opportunities</w:t>
              </w:r>
            </w:hyperlink>
          </w:p>
        </w:tc>
        <w:tc>
          <w:tcPr>
            <w:tcW w:w="1275" w:type="dxa"/>
          </w:tcPr>
          <w:p w14:paraId="1262E227"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garet</w:t>
            </w:r>
            <w:r w:rsidRPr="009009A2">
              <w:rPr>
                <w:rFonts w:cstheme="minorHAnsi"/>
                <w:sz w:val="20"/>
                <w:szCs w:val="20"/>
              </w:rPr>
              <w:t xml:space="preserve"> (5/3/22)</w:t>
            </w:r>
          </w:p>
        </w:tc>
        <w:tc>
          <w:tcPr>
            <w:tcW w:w="3686" w:type="dxa"/>
          </w:tcPr>
          <w:p w14:paraId="768AB440" w14:textId="77777777" w:rsidR="009009A2" w:rsidRPr="009009A2" w:rsidRDefault="009009A2" w:rsidP="009009A2">
            <w:pPr>
              <w:rPr>
                <w:rFonts w:cstheme="minorHAnsi"/>
                <w:sz w:val="20"/>
                <w:szCs w:val="20"/>
              </w:rPr>
            </w:pPr>
            <w:r w:rsidRPr="009009A2">
              <w:rPr>
                <w:rFonts w:cstheme="minorHAnsi"/>
                <w:sz w:val="20"/>
                <w:szCs w:val="20"/>
              </w:rPr>
              <w:t>Co-authored news article for Alzheimer’s Society.</w:t>
            </w:r>
          </w:p>
          <w:p w14:paraId="42320365"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3B9152F"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3E6E573C" w14:textId="77777777" w:rsidR="009009A2" w:rsidRPr="009009A2" w:rsidRDefault="009009A2" w:rsidP="009009A2">
            <w:pPr>
              <w:rPr>
                <w:rFonts w:cstheme="minorHAnsi"/>
                <w:sz w:val="20"/>
                <w:szCs w:val="20"/>
              </w:rPr>
            </w:pPr>
            <w:r w:rsidRPr="009009A2">
              <w:rPr>
                <w:rFonts w:cstheme="minorHAnsi"/>
                <w:b/>
                <w:bCs/>
                <w:sz w:val="20"/>
                <w:szCs w:val="20"/>
              </w:rPr>
              <w:t>Organisations and culture</w:t>
            </w:r>
          </w:p>
        </w:tc>
        <w:tc>
          <w:tcPr>
            <w:tcW w:w="2941" w:type="dxa"/>
          </w:tcPr>
          <w:p w14:paraId="2A156440"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582E8C82" w14:textId="77777777" w:rsidTr="00BB2F9E">
        <w:tc>
          <w:tcPr>
            <w:tcW w:w="6658" w:type="dxa"/>
          </w:tcPr>
          <w:p w14:paraId="381B7AD9"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Roach, A., Braybrook, D. &amp; Marshall, S.</w:t>
            </w:r>
            <w:r w:rsidRPr="009009A2">
              <w:rPr>
                <w:rFonts w:cstheme="minorHAnsi"/>
                <w:noProof/>
                <w:sz w:val="20"/>
                <w:szCs w:val="20"/>
                <w:lang w:val="en-US"/>
              </w:rPr>
              <w:t xml:space="preserve"> 2021. Reflective insights from developing a palliative care children and young people’s advisory group. </w:t>
            </w:r>
            <w:r w:rsidRPr="009009A2">
              <w:rPr>
                <w:rFonts w:cstheme="minorHAnsi"/>
                <w:i/>
                <w:noProof/>
                <w:sz w:val="20"/>
                <w:szCs w:val="20"/>
                <w:lang w:val="en-US"/>
              </w:rPr>
              <w:t>Palliative Medicine</w:t>
            </w:r>
            <w:r w:rsidRPr="009009A2">
              <w:rPr>
                <w:rFonts w:cstheme="minorHAnsi"/>
                <w:noProof/>
                <w:sz w:val="20"/>
                <w:szCs w:val="20"/>
                <w:lang w:val="en-US"/>
              </w:rPr>
              <w:t xml:space="preserve">. </w:t>
            </w:r>
          </w:p>
        </w:tc>
        <w:tc>
          <w:tcPr>
            <w:tcW w:w="1275" w:type="dxa"/>
          </w:tcPr>
          <w:p w14:paraId="1144A9DB"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1234F3EE" w14:textId="77777777" w:rsidR="009009A2" w:rsidRPr="009009A2" w:rsidRDefault="009009A2" w:rsidP="009009A2">
            <w:pPr>
              <w:rPr>
                <w:rFonts w:cstheme="minorHAnsi"/>
                <w:sz w:val="20"/>
                <w:szCs w:val="20"/>
              </w:rPr>
            </w:pPr>
            <w:r w:rsidRPr="009009A2">
              <w:rPr>
                <w:rFonts w:cstheme="minorHAnsi"/>
                <w:sz w:val="20"/>
                <w:szCs w:val="20"/>
              </w:rPr>
              <w:t>Concerns involvement of children and young people.</w:t>
            </w:r>
          </w:p>
        </w:tc>
        <w:tc>
          <w:tcPr>
            <w:tcW w:w="2941" w:type="dxa"/>
          </w:tcPr>
          <w:p w14:paraId="147E9BE0" w14:textId="77777777" w:rsidR="009009A2" w:rsidRPr="009009A2" w:rsidRDefault="009009A2" w:rsidP="009009A2">
            <w:pPr>
              <w:rPr>
                <w:rFonts w:cstheme="minorHAnsi"/>
                <w:sz w:val="20"/>
                <w:szCs w:val="20"/>
              </w:rPr>
            </w:pPr>
            <w:r w:rsidRPr="009009A2">
              <w:rPr>
                <w:rFonts w:cstheme="minorHAnsi"/>
                <w:sz w:val="20"/>
                <w:szCs w:val="20"/>
              </w:rPr>
              <w:t>Not used</w:t>
            </w:r>
          </w:p>
        </w:tc>
      </w:tr>
      <w:tr w:rsidR="009009A2" w:rsidRPr="009009A2" w14:paraId="0AD10967" w14:textId="77777777" w:rsidTr="00BB2F9E">
        <w:tc>
          <w:tcPr>
            <w:tcW w:w="6658" w:type="dxa"/>
          </w:tcPr>
          <w:p w14:paraId="0CD1308B"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Shipman, C., Gysels, M.,</w:t>
            </w:r>
            <w:r w:rsidRPr="009009A2">
              <w:rPr>
                <w:rFonts w:cstheme="minorHAnsi"/>
                <w:noProof/>
                <w:sz w:val="20"/>
                <w:szCs w:val="20"/>
                <w:lang w:val="en-US"/>
              </w:rPr>
              <w:t xml:space="preserve"> White, P., Worth, A., Murray, S. A., Barclay, S., Forrest, S., Shepherd, J., Dale, J., Dewar, S., Peters, M., White, S., Richardson, A., Lorenz, K., </w:t>
            </w:r>
            <w:r w:rsidRPr="009009A2">
              <w:rPr>
                <w:rFonts w:cstheme="minorHAnsi"/>
                <w:b/>
                <w:bCs/>
                <w:noProof/>
                <w:sz w:val="20"/>
                <w:szCs w:val="20"/>
                <w:lang w:val="en-US"/>
              </w:rPr>
              <w:t>Koffman, J. &amp; Higginson, I.J.</w:t>
            </w:r>
            <w:r w:rsidRPr="009009A2">
              <w:rPr>
                <w:rFonts w:cstheme="minorHAnsi"/>
                <w:noProof/>
                <w:sz w:val="20"/>
                <w:szCs w:val="20"/>
                <w:lang w:val="en-US"/>
              </w:rPr>
              <w:t xml:space="preserve"> 2008. Improving generalist end of life care: national consultation with practitioners, commissioners, academics, and service user groups. </w:t>
            </w:r>
            <w:r w:rsidRPr="009009A2">
              <w:rPr>
                <w:rFonts w:cstheme="minorHAnsi"/>
                <w:i/>
                <w:noProof/>
                <w:sz w:val="20"/>
                <w:szCs w:val="20"/>
                <w:lang w:val="en-US"/>
              </w:rPr>
              <w:t>BMJ,</w:t>
            </w:r>
            <w:r w:rsidRPr="009009A2">
              <w:rPr>
                <w:rFonts w:cstheme="minorHAnsi"/>
                <w:noProof/>
                <w:sz w:val="20"/>
                <w:szCs w:val="20"/>
                <w:lang w:val="en-US"/>
              </w:rPr>
              <w:t xml:space="preserve"> 337</w:t>
            </w:r>
            <w:r w:rsidRPr="009009A2">
              <w:rPr>
                <w:rFonts w:cstheme="minorHAnsi"/>
                <w:b/>
                <w:noProof/>
                <w:sz w:val="20"/>
                <w:szCs w:val="20"/>
                <w:lang w:val="en-US"/>
              </w:rPr>
              <w:t>,</w:t>
            </w:r>
            <w:r w:rsidRPr="009009A2">
              <w:rPr>
                <w:rFonts w:cstheme="minorHAnsi"/>
                <w:noProof/>
                <w:sz w:val="20"/>
                <w:szCs w:val="20"/>
                <w:lang w:val="en-US"/>
              </w:rPr>
              <w:t xml:space="preserve"> 1-8.</w:t>
            </w:r>
          </w:p>
        </w:tc>
        <w:tc>
          <w:tcPr>
            <w:tcW w:w="1275" w:type="dxa"/>
          </w:tcPr>
          <w:p w14:paraId="50400BC1"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440FBAFD" w14:textId="77777777" w:rsidR="009009A2" w:rsidRPr="009009A2" w:rsidRDefault="009009A2" w:rsidP="009009A2">
            <w:pPr>
              <w:rPr>
                <w:rFonts w:cstheme="minorHAnsi"/>
                <w:sz w:val="20"/>
                <w:szCs w:val="20"/>
              </w:rPr>
            </w:pPr>
            <w:r w:rsidRPr="009009A2">
              <w:rPr>
                <w:rFonts w:cstheme="minorHAnsi"/>
                <w:sz w:val="20"/>
                <w:szCs w:val="20"/>
              </w:rPr>
              <w:t>National consultation and prioritising exercise, including with service user groups.</w:t>
            </w:r>
          </w:p>
          <w:p w14:paraId="2A854784"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tc>
        <w:tc>
          <w:tcPr>
            <w:tcW w:w="2941" w:type="dxa"/>
          </w:tcPr>
          <w:p w14:paraId="561550FE"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7100476" w14:textId="77777777" w:rsidTr="00BB2F9E">
        <w:tc>
          <w:tcPr>
            <w:tcW w:w="6658" w:type="dxa"/>
          </w:tcPr>
          <w:p w14:paraId="106261D4"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Van Vliet, L. M., Harding, R.,</w:t>
            </w:r>
            <w:r w:rsidRPr="009009A2">
              <w:rPr>
                <w:rFonts w:cstheme="minorHAnsi"/>
                <w:noProof/>
                <w:sz w:val="20"/>
                <w:szCs w:val="20"/>
                <w:lang w:val="en-US"/>
              </w:rPr>
              <w:t xml:space="preserve"> Bausewein, C., Payne, S., </w:t>
            </w:r>
            <w:r w:rsidRPr="009009A2">
              <w:rPr>
                <w:rFonts w:cstheme="minorHAnsi"/>
                <w:b/>
                <w:bCs/>
                <w:noProof/>
                <w:sz w:val="20"/>
                <w:szCs w:val="20"/>
                <w:lang w:val="en-US"/>
              </w:rPr>
              <w:t>Higginson, I. J.</w:t>
            </w:r>
            <w:r w:rsidRPr="009009A2">
              <w:rPr>
                <w:rFonts w:cstheme="minorHAnsi"/>
                <w:noProof/>
                <w:sz w:val="20"/>
                <w:szCs w:val="20"/>
                <w:lang w:val="en-US"/>
              </w:rPr>
              <w:t xml:space="preserve"> &amp; on behalf of EUROIMPACT 2015. How should we manage information needs, family anxiety, depression, and breathlessness for those affected by advanced disease: development of a Clinical Decision Support Tool using a Delphi design. </w:t>
            </w:r>
            <w:r w:rsidRPr="009009A2">
              <w:rPr>
                <w:rFonts w:cstheme="minorHAnsi"/>
                <w:i/>
                <w:noProof/>
                <w:sz w:val="20"/>
                <w:szCs w:val="20"/>
                <w:lang w:val="en-US"/>
              </w:rPr>
              <w:t>BMC medicine,</w:t>
            </w:r>
            <w:r w:rsidRPr="009009A2">
              <w:rPr>
                <w:rFonts w:cstheme="minorHAnsi"/>
                <w:noProof/>
                <w:sz w:val="20"/>
                <w:szCs w:val="20"/>
                <w:lang w:val="en-US"/>
              </w:rPr>
              <w:t xml:space="preserve"> 13</w:t>
            </w:r>
            <w:r w:rsidRPr="009009A2">
              <w:rPr>
                <w:rFonts w:cstheme="minorHAnsi"/>
                <w:b/>
                <w:noProof/>
                <w:sz w:val="20"/>
                <w:szCs w:val="20"/>
                <w:lang w:val="en-US"/>
              </w:rPr>
              <w:t>,</w:t>
            </w:r>
            <w:r w:rsidRPr="009009A2">
              <w:rPr>
                <w:rFonts w:cstheme="minorHAnsi"/>
                <w:noProof/>
                <w:sz w:val="20"/>
                <w:szCs w:val="20"/>
                <w:lang w:val="en-US"/>
              </w:rPr>
              <w:t xml:space="preserve"> 1-20.</w:t>
            </w:r>
          </w:p>
        </w:tc>
        <w:tc>
          <w:tcPr>
            <w:tcW w:w="1275" w:type="dxa"/>
          </w:tcPr>
          <w:p w14:paraId="294FB857" w14:textId="77777777" w:rsidR="009009A2" w:rsidRPr="009009A2" w:rsidRDefault="009009A2" w:rsidP="009009A2">
            <w:pPr>
              <w:rPr>
                <w:rFonts w:cstheme="minorHAnsi"/>
                <w:sz w:val="20"/>
                <w:szCs w:val="20"/>
              </w:rPr>
            </w:pPr>
            <w:r w:rsidRPr="009009A2">
              <w:rPr>
                <w:rFonts w:cstheme="minorHAnsi"/>
                <w:sz w:val="20"/>
                <w:szCs w:val="20"/>
              </w:rPr>
              <w:t>Website search (3/12/21)</w:t>
            </w:r>
          </w:p>
        </w:tc>
        <w:tc>
          <w:tcPr>
            <w:tcW w:w="3686" w:type="dxa"/>
          </w:tcPr>
          <w:p w14:paraId="725FAF87" w14:textId="77777777" w:rsidR="009009A2" w:rsidRPr="009009A2" w:rsidRDefault="009009A2" w:rsidP="009009A2">
            <w:pPr>
              <w:rPr>
                <w:rFonts w:cstheme="minorHAnsi"/>
                <w:sz w:val="20"/>
                <w:szCs w:val="20"/>
              </w:rPr>
            </w:pPr>
            <w:r w:rsidRPr="009009A2">
              <w:rPr>
                <w:rFonts w:cstheme="minorHAnsi"/>
                <w:sz w:val="20"/>
                <w:szCs w:val="20"/>
              </w:rPr>
              <w:t>Systematic literature search and Delph study, including patient/family representatives.</w:t>
            </w:r>
          </w:p>
          <w:p w14:paraId="5BDDCAA6"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tc>
        <w:tc>
          <w:tcPr>
            <w:tcW w:w="2941" w:type="dxa"/>
          </w:tcPr>
          <w:p w14:paraId="66B41ED7"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1F929A75" w14:textId="77777777" w:rsidTr="00BB2F9E">
        <w:tc>
          <w:tcPr>
            <w:tcW w:w="6658" w:type="dxa"/>
          </w:tcPr>
          <w:p w14:paraId="2C87DAFD" w14:textId="77777777" w:rsidR="009009A2" w:rsidRPr="009009A2" w:rsidRDefault="009009A2" w:rsidP="009009A2">
            <w:pPr>
              <w:autoSpaceDE w:val="0"/>
              <w:autoSpaceDN w:val="0"/>
              <w:adjustRightInd w:val="0"/>
              <w:rPr>
                <w:rFonts w:cstheme="minorHAnsi"/>
                <w:sz w:val="20"/>
                <w:szCs w:val="20"/>
              </w:rPr>
            </w:pPr>
            <w:r w:rsidRPr="009009A2">
              <w:rPr>
                <w:rFonts w:cstheme="minorHAnsi"/>
                <w:b/>
                <w:bCs/>
                <w:sz w:val="20"/>
                <w:szCs w:val="20"/>
              </w:rPr>
              <w:t>Yorganci E., Evans C., Yi D., Gao W.,</w:t>
            </w:r>
            <w:r w:rsidRPr="009009A2">
              <w:rPr>
                <w:rFonts w:cstheme="minorHAnsi"/>
                <w:sz w:val="20"/>
                <w:szCs w:val="20"/>
              </w:rPr>
              <w:t xml:space="preserve"> Barclay S., Pickles A., </w:t>
            </w:r>
            <w:r w:rsidRPr="009009A2">
              <w:rPr>
                <w:rFonts w:cstheme="minorHAnsi"/>
                <w:b/>
                <w:bCs/>
                <w:sz w:val="20"/>
                <w:szCs w:val="20"/>
              </w:rPr>
              <w:t>Murtagh F.E.M., Johnson H., Wilson R., Higginson I.J., Koffman J.</w:t>
            </w:r>
            <w:r w:rsidRPr="009009A2">
              <w:rPr>
                <w:rFonts w:cstheme="minorHAnsi"/>
                <w:sz w:val="20"/>
                <w:szCs w:val="20"/>
              </w:rPr>
              <w:t xml:space="preserve"> 2019. </w:t>
            </w:r>
            <w:r w:rsidRPr="009009A2">
              <w:rPr>
                <w:rFonts w:cstheme="minorHAnsi"/>
                <w:b/>
                <w:bCs/>
                <w:sz w:val="20"/>
                <w:szCs w:val="20"/>
              </w:rPr>
              <w:t>“</w:t>
            </w:r>
            <w:r w:rsidRPr="009009A2">
              <w:rPr>
                <w:rFonts w:cstheme="minorHAnsi"/>
                <w:i/>
                <w:iCs/>
                <w:sz w:val="20"/>
                <w:szCs w:val="20"/>
              </w:rPr>
              <w:t>Optimistic or Realistic? He’s a Dying Man to Me</w:t>
            </w:r>
            <w:r w:rsidRPr="009009A2">
              <w:rPr>
                <w:rFonts w:cstheme="minorHAnsi"/>
                <w:sz w:val="20"/>
                <w:szCs w:val="20"/>
              </w:rPr>
              <w:t>.”: Incorporating Patient and Relative Views in the Design of a Complex Intervention</w:t>
            </w:r>
          </w:p>
          <w:p w14:paraId="72E8F79F" w14:textId="77777777" w:rsidR="009009A2" w:rsidRPr="009009A2" w:rsidRDefault="009009A2" w:rsidP="009009A2">
            <w:pPr>
              <w:autoSpaceDE w:val="0"/>
              <w:autoSpaceDN w:val="0"/>
              <w:adjustRightInd w:val="0"/>
              <w:rPr>
                <w:rFonts w:cstheme="minorHAnsi"/>
                <w:sz w:val="20"/>
                <w:szCs w:val="20"/>
              </w:rPr>
            </w:pPr>
            <w:r w:rsidRPr="009009A2">
              <w:rPr>
                <w:rFonts w:cstheme="minorHAnsi"/>
                <w:sz w:val="20"/>
                <w:szCs w:val="20"/>
              </w:rPr>
              <w:t xml:space="preserve">for Managing Clinical Uncertainty. </w:t>
            </w:r>
            <w:r w:rsidRPr="009009A2">
              <w:rPr>
                <w:rFonts w:cstheme="minorHAnsi"/>
                <w:i/>
                <w:sz w:val="20"/>
                <w:szCs w:val="20"/>
              </w:rPr>
              <w:t>16th World Congress in Palliative Care, EAPC.</w:t>
            </w:r>
            <w:r w:rsidRPr="009009A2">
              <w:rPr>
                <w:rFonts w:cstheme="minorHAnsi"/>
                <w:sz w:val="20"/>
                <w:szCs w:val="20"/>
              </w:rPr>
              <w:t xml:space="preserve"> Berlin, Germany: Palliative Medicine.</w:t>
            </w:r>
          </w:p>
        </w:tc>
        <w:tc>
          <w:tcPr>
            <w:tcW w:w="1275" w:type="dxa"/>
          </w:tcPr>
          <w:p w14:paraId="6E707530" w14:textId="77777777" w:rsidR="009009A2" w:rsidRPr="009009A2" w:rsidRDefault="009009A2" w:rsidP="009009A2">
            <w:pPr>
              <w:rPr>
                <w:rFonts w:cstheme="minorHAnsi"/>
                <w:sz w:val="20"/>
                <w:szCs w:val="20"/>
              </w:rPr>
            </w:pPr>
            <w:r w:rsidRPr="009009A2">
              <w:rPr>
                <w:rFonts w:cstheme="minorHAnsi"/>
                <w:sz w:val="20"/>
                <w:szCs w:val="20"/>
              </w:rPr>
              <w:t>Website search (18/12/21)</w:t>
            </w:r>
          </w:p>
        </w:tc>
        <w:tc>
          <w:tcPr>
            <w:tcW w:w="3686" w:type="dxa"/>
          </w:tcPr>
          <w:p w14:paraId="6B4C97F7" w14:textId="77777777" w:rsidR="009009A2" w:rsidRPr="009009A2" w:rsidRDefault="009009A2" w:rsidP="009009A2">
            <w:pPr>
              <w:rPr>
                <w:rFonts w:cstheme="minorHAnsi"/>
                <w:sz w:val="20"/>
                <w:szCs w:val="20"/>
              </w:rPr>
            </w:pPr>
            <w:r w:rsidRPr="009009A2">
              <w:rPr>
                <w:rFonts w:cstheme="minorHAnsi"/>
                <w:sz w:val="20"/>
                <w:szCs w:val="20"/>
              </w:rPr>
              <w:t>Conference presentation on incorporating patient and relative views in the design of a complex intervention.</w:t>
            </w:r>
          </w:p>
          <w:p w14:paraId="746EBD5D"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tc>
        <w:tc>
          <w:tcPr>
            <w:tcW w:w="2941" w:type="dxa"/>
          </w:tcPr>
          <w:p w14:paraId="5763828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4609D86" w14:textId="77777777" w:rsidTr="00BB2F9E">
        <w:tc>
          <w:tcPr>
            <w:tcW w:w="6658" w:type="dxa"/>
            <w:shd w:val="clear" w:color="auto" w:fill="BDD6EE" w:themeFill="accent5" w:themeFillTint="66"/>
          </w:tcPr>
          <w:p w14:paraId="563C3D30"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Webpages – general:</w:t>
            </w:r>
          </w:p>
        </w:tc>
        <w:tc>
          <w:tcPr>
            <w:tcW w:w="1275" w:type="dxa"/>
            <w:shd w:val="clear" w:color="auto" w:fill="BDD6EE" w:themeFill="accent5" w:themeFillTint="66"/>
          </w:tcPr>
          <w:p w14:paraId="60044D9A" w14:textId="77777777" w:rsidR="009009A2" w:rsidRPr="009009A2" w:rsidRDefault="009009A2" w:rsidP="009009A2">
            <w:pPr>
              <w:rPr>
                <w:rFonts w:cstheme="minorHAnsi"/>
                <w:sz w:val="20"/>
                <w:szCs w:val="20"/>
              </w:rPr>
            </w:pPr>
          </w:p>
        </w:tc>
        <w:tc>
          <w:tcPr>
            <w:tcW w:w="3686" w:type="dxa"/>
            <w:shd w:val="clear" w:color="auto" w:fill="BDD6EE" w:themeFill="accent5" w:themeFillTint="66"/>
          </w:tcPr>
          <w:p w14:paraId="2021EDC1" w14:textId="77777777" w:rsidR="009009A2" w:rsidRPr="009009A2" w:rsidRDefault="009009A2" w:rsidP="009009A2">
            <w:pPr>
              <w:rPr>
                <w:rFonts w:cstheme="minorHAnsi"/>
                <w:sz w:val="20"/>
                <w:szCs w:val="20"/>
              </w:rPr>
            </w:pPr>
          </w:p>
        </w:tc>
        <w:tc>
          <w:tcPr>
            <w:tcW w:w="2941" w:type="dxa"/>
            <w:shd w:val="clear" w:color="auto" w:fill="BDD6EE" w:themeFill="accent5" w:themeFillTint="66"/>
          </w:tcPr>
          <w:p w14:paraId="50AAD2AA" w14:textId="77777777" w:rsidR="009009A2" w:rsidRPr="009009A2" w:rsidRDefault="009009A2" w:rsidP="009009A2">
            <w:pPr>
              <w:rPr>
                <w:rFonts w:cstheme="minorHAnsi"/>
                <w:sz w:val="20"/>
                <w:szCs w:val="20"/>
              </w:rPr>
            </w:pPr>
          </w:p>
        </w:tc>
      </w:tr>
      <w:tr w:rsidR="009009A2" w:rsidRPr="009009A2" w14:paraId="639590BD" w14:textId="77777777" w:rsidTr="00BB2F9E">
        <w:tc>
          <w:tcPr>
            <w:tcW w:w="6658" w:type="dxa"/>
          </w:tcPr>
          <w:p w14:paraId="4987E862" w14:textId="77777777" w:rsidR="009009A2" w:rsidRPr="009009A2" w:rsidRDefault="009009A2" w:rsidP="009009A2">
            <w:pPr>
              <w:rPr>
                <w:rFonts w:cstheme="minorHAnsi"/>
                <w:sz w:val="20"/>
                <w:szCs w:val="20"/>
              </w:rPr>
            </w:pPr>
            <w:r w:rsidRPr="009009A2">
              <w:rPr>
                <w:rFonts w:cstheme="minorHAnsi"/>
                <w:b/>
                <w:bCs/>
                <w:sz w:val="20"/>
                <w:szCs w:val="20"/>
              </w:rPr>
              <w:t xml:space="preserve">Homepage </w:t>
            </w:r>
            <w:r w:rsidRPr="009009A2">
              <w:rPr>
                <w:rFonts w:cstheme="minorHAnsi"/>
                <w:sz w:val="20"/>
                <w:szCs w:val="20"/>
              </w:rPr>
              <w:t>(</w:t>
            </w:r>
            <w:hyperlink r:id="rId246" w:history="1">
              <w:r w:rsidRPr="009009A2">
                <w:rPr>
                  <w:rFonts w:cstheme="minorHAnsi"/>
                  <w:color w:val="0563C1" w:themeColor="hyperlink"/>
                  <w:sz w:val="20"/>
                  <w:szCs w:val="20"/>
                  <w:u w:val="single"/>
                </w:rPr>
                <w:t>https://www.kcl.ac.uk/cicelysaunders</w:t>
              </w:r>
            </w:hyperlink>
            <w:r w:rsidRPr="009009A2">
              <w:rPr>
                <w:rFonts w:cstheme="minorHAnsi"/>
                <w:sz w:val="20"/>
                <w:szCs w:val="20"/>
              </w:rPr>
              <w:t>)</w:t>
            </w:r>
          </w:p>
          <w:p w14:paraId="7DEAD51C" w14:textId="77777777" w:rsidR="009009A2" w:rsidRPr="009009A2" w:rsidRDefault="009009A2" w:rsidP="009009A2">
            <w:pPr>
              <w:rPr>
                <w:rFonts w:cstheme="minorHAnsi"/>
                <w:sz w:val="20"/>
                <w:szCs w:val="20"/>
              </w:rPr>
            </w:pPr>
            <w:r w:rsidRPr="009009A2">
              <w:rPr>
                <w:rFonts w:cstheme="minorHAnsi"/>
                <w:sz w:val="20"/>
                <w:szCs w:val="20"/>
              </w:rPr>
              <w:t>Several links to Patient, Family &amp; Public Involvement (PPI)</w:t>
            </w:r>
          </w:p>
        </w:tc>
        <w:tc>
          <w:tcPr>
            <w:tcW w:w="1275" w:type="dxa"/>
          </w:tcPr>
          <w:p w14:paraId="34FE8763" w14:textId="77777777" w:rsidR="009009A2" w:rsidRPr="009009A2" w:rsidRDefault="009009A2" w:rsidP="009009A2">
            <w:pPr>
              <w:rPr>
                <w:rFonts w:cstheme="minorHAnsi"/>
                <w:sz w:val="20"/>
                <w:szCs w:val="20"/>
              </w:rPr>
            </w:pPr>
            <w:r w:rsidRPr="009009A2">
              <w:rPr>
                <w:rFonts w:cstheme="minorHAnsi"/>
                <w:sz w:val="20"/>
                <w:szCs w:val="20"/>
              </w:rPr>
              <w:t>Website search (6/12/21)</w:t>
            </w:r>
          </w:p>
        </w:tc>
        <w:tc>
          <w:tcPr>
            <w:tcW w:w="3686" w:type="dxa"/>
          </w:tcPr>
          <w:p w14:paraId="239CB051" w14:textId="77777777" w:rsidR="009009A2" w:rsidRPr="009009A2" w:rsidRDefault="009009A2" w:rsidP="009009A2">
            <w:pPr>
              <w:rPr>
                <w:rFonts w:cstheme="minorHAnsi"/>
                <w:sz w:val="20"/>
                <w:szCs w:val="20"/>
              </w:rPr>
            </w:pPr>
            <w:r w:rsidRPr="009009A2">
              <w:rPr>
                <w:rFonts w:cstheme="minorHAnsi"/>
                <w:sz w:val="20"/>
                <w:szCs w:val="20"/>
              </w:rPr>
              <w:t>Shows commitment to involvement.</w:t>
            </w:r>
          </w:p>
          <w:p w14:paraId="4D24D49D"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8FD65ED"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4C3BF53C" w14:textId="77777777" w:rsidR="009009A2" w:rsidRPr="009009A2" w:rsidRDefault="009009A2" w:rsidP="009009A2">
            <w:pPr>
              <w:rPr>
                <w:rFonts w:cstheme="minorHAnsi"/>
                <w:sz w:val="20"/>
                <w:szCs w:val="20"/>
              </w:rPr>
            </w:pPr>
          </w:p>
        </w:tc>
        <w:tc>
          <w:tcPr>
            <w:tcW w:w="2941" w:type="dxa"/>
          </w:tcPr>
          <w:p w14:paraId="333BEB38" w14:textId="77777777" w:rsidR="009009A2" w:rsidRPr="009009A2" w:rsidRDefault="009009A2" w:rsidP="009009A2">
            <w:pPr>
              <w:rPr>
                <w:rFonts w:cstheme="minorHAnsi"/>
                <w:sz w:val="20"/>
                <w:szCs w:val="20"/>
              </w:rPr>
            </w:pPr>
            <w:r w:rsidRPr="009009A2">
              <w:rPr>
                <w:rFonts w:cstheme="minorHAnsi"/>
                <w:sz w:val="20"/>
                <w:szCs w:val="20"/>
              </w:rPr>
              <w:t>Made inferences regarding organisational culture and values concerning involvement.</w:t>
            </w:r>
          </w:p>
          <w:p w14:paraId="1CBB96D1"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52AC8BA" w14:textId="77777777" w:rsidTr="00BB2F9E">
        <w:tc>
          <w:tcPr>
            <w:tcW w:w="6658" w:type="dxa"/>
          </w:tcPr>
          <w:p w14:paraId="7BDE8111" w14:textId="77777777" w:rsidR="009009A2" w:rsidRPr="009009A2" w:rsidRDefault="009009A2" w:rsidP="009009A2">
            <w:pPr>
              <w:rPr>
                <w:rFonts w:cstheme="minorHAnsi"/>
                <w:sz w:val="20"/>
                <w:szCs w:val="20"/>
              </w:rPr>
            </w:pPr>
            <w:r w:rsidRPr="009009A2">
              <w:rPr>
                <w:rFonts w:cstheme="minorHAnsi"/>
                <w:b/>
                <w:bCs/>
                <w:sz w:val="20"/>
                <w:szCs w:val="20"/>
              </w:rPr>
              <w:t>About us webpage</w:t>
            </w:r>
            <w:r w:rsidRPr="009009A2">
              <w:rPr>
                <w:rFonts w:cstheme="minorHAnsi"/>
                <w:sz w:val="20"/>
                <w:szCs w:val="20"/>
              </w:rPr>
              <w:t xml:space="preserve"> (</w:t>
            </w:r>
            <w:hyperlink r:id="rId247" w:history="1">
              <w:r w:rsidRPr="009009A2">
                <w:rPr>
                  <w:rFonts w:cstheme="minorHAnsi"/>
                  <w:color w:val="0563C1" w:themeColor="hyperlink"/>
                  <w:sz w:val="20"/>
                  <w:szCs w:val="20"/>
                  <w:u w:val="single"/>
                </w:rPr>
                <w:t>https://www.kcl.ac.uk/cicelysaunders/about/index</w:t>
              </w:r>
            </w:hyperlink>
            <w:r w:rsidRPr="009009A2">
              <w:rPr>
                <w:rFonts w:cstheme="minorHAnsi"/>
                <w:sz w:val="20"/>
                <w:szCs w:val="20"/>
              </w:rPr>
              <w:t>)</w:t>
            </w:r>
          </w:p>
          <w:p w14:paraId="220A6449" w14:textId="77777777" w:rsidR="009009A2" w:rsidRPr="009009A2" w:rsidRDefault="009009A2" w:rsidP="009009A2">
            <w:pPr>
              <w:rPr>
                <w:rFonts w:cstheme="minorHAnsi"/>
                <w:sz w:val="20"/>
                <w:szCs w:val="20"/>
              </w:rPr>
            </w:pPr>
            <w:r w:rsidRPr="009009A2">
              <w:rPr>
                <w:rFonts w:cstheme="minorHAnsi"/>
                <w:sz w:val="20"/>
                <w:szCs w:val="20"/>
              </w:rPr>
              <w:t>“The Institute brings together academics, healthcare professionals, community organisations, patients and carers in one centre and acts as the hub for a network of international research.”</w:t>
            </w:r>
          </w:p>
          <w:p w14:paraId="03B608C9" w14:textId="77777777" w:rsidR="009009A2" w:rsidRPr="009009A2" w:rsidRDefault="009009A2" w:rsidP="009009A2">
            <w:pPr>
              <w:rPr>
                <w:rFonts w:cstheme="minorHAnsi"/>
                <w:sz w:val="20"/>
                <w:szCs w:val="20"/>
              </w:rPr>
            </w:pPr>
            <w:r w:rsidRPr="009009A2">
              <w:rPr>
                <w:rFonts w:cstheme="minorHAnsi"/>
                <w:b/>
                <w:bCs/>
                <w:sz w:val="20"/>
                <w:szCs w:val="20"/>
              </w:rPr>
              <w:t>Our mission webpage</w:t>
            </w:r>
            <w:r w:rsidRPr="009009A2">
              <w:rPr>
                <w:rFonts w:cstheme="minorHAnsi"/>
                <w:sz w:val="20"/>
                <w:szCs w:val="20"/>
              </w:rPr>
              <w:t xml:space="preserve"> (</w:t>
            </w:r>
            <w:hyperlink r:id="rId248" w:history="1">
              <w:r w:rsidRPr="009009A2">
                <w:rPr>
                  <w:rFonts w:cstheme="minorHAnsi"/>
                  <w:color w:val="0563C1" w:themeColor="hyperlink"/>
                  <w:sz w:val="20"/>
                  <w:szCs w:val="20"/>
                  <w:u w:val="single"/>
                </w:rPr>
                <w:t>https://www.kcl.ac.uk/cicelysaunders/about/mission</w:t>
              </w:r>
            </w:hyperlink>
            <w:r w:rsidRPr="009009A2">
              <w:rPr>
                <w:rFonts w:cstheme="minorHAnsi"/>
                <w:sz w:val="20"/>
                <w:szCs w:val="20"/>
              </w:rPr>
              <w:t>)</w:t>
            </w:r>
          </w:p>
          <w:p w14:paraId="797BA656" w14:textId="77777777" w:rsidR="009009A2" w:rsidRPr="009009A2" w:rsidRDefault="009009A2" w:rsidP="009009A2">
            <w:pPr>
              <w:rPr>
                <w:rFonts w:cstheme="minorHAnsi"/>
                <w:sz w:val="20"/>
                <w:szCs w:val="20"/>
              </w:rPr>
            </w:pPr>
            <w:r w:rsidRPr="009009A2">
              <w:rPr>
                <w:rFonts w:cstheme="minorHAnsi"/>
                <w:sz w:val="20"/>
                <w:szCs w:val="20"/>
              </w:rPr>
              <w:t>“engage with patients and public” explicitly mentioned in mission.</w:t>
            </w:r>
          </w:p>
          <w:p w14:paraId="17A92E9A" w14:textId="77777777" w:rsidR="009009A2" w:rsidRPr="009009A2" w:rsidRDefault="009009A2" w:rsidP="009009A2">
            <w:pPr>
              <w:rPr>
                <w:rFonts w:cstheme="minorHAnsi"/>
                <w:sz w:val="20"/>
                <w:szCs w:val="20"/>
              </w:rPr>
            </w:pPr>
            <w:r w:rsidRPr="009009A2">
              <w:rPr>
                <w:rFonts w:cstheme="minorHAnsi"/>
                <w:b/>
                <w:bCs/>
                <w:sz w:val="20"/>
                <w:szCs w:val="20"/>
              </w:rPr>
              <w:lastRenderedPageBreak/>
              <w:t>About the building webpage</w:t>
            </w:r>
            <w:r w:rsidRPr="009009A2">
              <w:rPr>
                <w:rFonts w:cstheme="minorHAnsi"/>
                <w:sz w:val="20"/>
                <w:szCs w:val="20"/>
              </w:rPr>
              <w:t xml:space="preserve"> (</w:t>
            </w:r>
            <w:hyperlink r:id="rId249" w:history="1">
              <w:r w:rsidRPr="009009A2">
                <w:rPr>
                  <w:rFonts w:cstheme="minorHAnsi"/>
                  <w:color w:val="0563C1" w:themeColor="hyperlink"/>
                  <w:sz w:val="20"/>
                  <w:szCs w:val="20"/>
                  <w:u w:val="single"/>
                </w:rPr>
                <w:t>https://www.kcl.ac.uk/cicelysaunders/about/building/index</w:t>
              </w:r>
            </w:hyperlink>
            <w:r w:rsidRPr="009009A2">
              <w:rPr>
                <w:rFonts w:cstheme="minorHAnsi"/>
                <w:sz w:val="20"/>
                <w:szCs w:val="20"/>
              </w:rPr>
              <w:t>)</w:t>
            </w:r>
          </w:p>
          <w:p w14:paraId="506D7913" w14:textId="77777777" w:rsidR="009009A2" w:rsidRPr="009009A2" w:rsidRDefault="009009A2" w:rsidP="009009A2">
            <w:pPr>
              <w:rPr>
                <w:rFonts w:cstheme="minorHAnsi"/>
                <w:sz w:val="20"/>
                <w:szCs w:val="20"/>
              </w:rPr>
            </w:pPr>
            <w:r w:rsidRPr="009009A2">
              <w:rPr>
                <w:rFonts w:cstheme="minorHAnsi"/>
                <w:sz w:val="20"/>
                <w:szCs w:val="20"/>
              </w:rPr>
              <w:t>Several mentions: “The building has been designed to be a welcoming and peaceful environment, sensitively designed with advice from Macmillan Cancer Support and in consultation with potential users and local patient groups such as Black Cancer Care. Ongoing user involvement will ensure that patients and their carers are able to guide and participate in our vision for the Institute and its future use.“ and “The building can accommodate around 100 researchers, academics, clinicians, rising to over 200 with students, patients and carers.”</w:t>
            </w:r>
          </w:p>
        </w:tc>
        <w:tc>
          <w:tcPr>
            <w:tcW w:w="1275" w:type="dxa"/>
          </w:tcPr>
          <w:p w14:paraId="12CAB169"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Website search (6/12/21) </w:t>
            </w:r>
          </w:p>
        </w:tc>
        <w:tc>
          <w:tcPr>
            <w:tcW w:w="3686" w:type="dxa"/>
          </w:tcPr>
          <w:p w14:paraId="0504C504" w14:textId="77777777" w:rsidR="009009A2" w:rsidRPr="009009A2" w:rsidRDefault="009009A2" w:rsidP="009009A2">
            <w:pPr>
              <w:rPr>
                <w:rFonts w:cstheme="minorHAnsi"/>
                <w:sz w:val="20"/>
                <w:szCs w:val="20"/>
              </w:rPr>
            </w:pPr>
            <w:r w:rsidRPr="009009A2">
              <w:rPr>
                <w:rFonts w:cstheme="minorHAnsi"/>
                <w:sz w:val="20"/>
                <w:szCs w:val="20"/>
              </w:rPr>
              <w:t>Shows commitment to involvement, including consultation with patients and groups from outset in design of building.</w:t>
            </w:r>
          </w:p>
          <w:p w14:paraId="2306E2F3"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5A3D5C77"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7F113969"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52D47ED5" w14:textId="77777777" w:rsidR="009009A2" w:rsidRPr="009009A2" w:rsidRDefault="009009A2" w:rsidP="009009A2">
            <w:pPr>
              <w:rPr>
                <w:rFonts w:cstheme="minorHAnsi"/>
                <w:sz w:val="20"/>
                <w:szCs w:val="20"/>
              </w:rPr>
            </w:pPr>
          </w:p>
        </w:tc>
        <w:tc>
          <w:tcPr>
            <w:tcW w:w="2941" w:type="dxa"/>
          </w:tcPr>
          <w:p w14:paraId="3D129DCD" w14:textId="77777777" w:rsidR="009009A2" w:rsidRPr="009009A2" w:rsidRDefault="009009A2" w:rsidP="009009A2">
            <w:pPr>
              <w:rPr>
                <w:rFonts w:cstheme="minorHAnsi"/>
                <w:sz w:val="20"/>
                <w:szCs w:val="20"/>
              </w:rPr>
            </w:pPr>
            <w:r w:rsidRPr="009009A2">
              <w:rPr>
                <w:rFonts w:cstheme="minorHAnsi"/>
                <w:sz w:val="20"/>
                <w:szCs w:val="20"/>
              </w:rPr>
              <w:t>Made inferences regarding organisational culture and values concerning involvement.</w:t>
            </w:r>
          </w:p>
          <w:p w14:paraId="0E3C94F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798F1BF6" w14:textId="77777777" w:rsidTr="00BB2F9E">
        <w:tc>
          <w:tcPr>
            <w:tcW w:w="6658" w:type="dxa"/>
          </w:tcPr>
          <w:p w14:paraId="156365FC" w14:textId="77777777" w:rsidR="009009A2" w:rsidRPr="009009A2" w:rsidRDefault="009009A2" w:rsidP="009009A2">
            <w:pPr>
              <w:rPr>
                <w:rFonts w:cstheme="minorHAnsi"/>
                <w:b/>
                <w:bCs/>
                <w:sz w:val="20"/>
                <w:szCs w:val="20"/>
              </w:rPr>
            </w:pPr>
            <w:r w:rsidRPr="009009A2">
              <w:rPr>
                <w:rFonts w:cstheme="minorHAnsi"/>
                <w:b/>
                <w:bCs/>
                <w:sz w:val="20"/>
                <w:szCs w:val="20"/>
              </w:rPr>
              <w:t>Rehabilitation/National Clinical Audit webpage</w:t>
            </w:r>
          </w:p>
          <w:p w14:paraId="214C22EE" w14:textId="77777777" w:rsidR="009009A2" w:rsidRPr="009009A2" w:rsidRDefault="009009A2" w:rsidP="009009A2">
            <w:pPr>
              <w:rPr>
                <w:rFonts w:cstheme="minorHAnsi"/>
                <w:sz w:val="20"/>
                <w:szCs w:val="20"/>
              </w:rPr>
            </w:pPr>
            <w:r w:rsidRPr="009009A2">
              <w:rPr>
                <w:rFonts w:cstheme="minorHAnsi"/>
                <w:sz w:val="20"/>
                <w:szCs w:val="20"/>
              </w:rPr>
              <w:t>(</w:t>
            </w:r>
            <w:hyperlink r:id="rId250" w:history="1">
              <w:r w:rsidRPr="009009A2">
                <w:rPr>
                  <w:rFonts w:cstheme="minorHAnsi"/>
                  <w:color w:val="0563C1" w:themeColor="hyperlink"/>
                  <w:sz w:val="20"/>
                  <w:szCs w:val="20"/>
                  <w:u w:val="single"/>
                </w:rPr>
                <w:t>https://www.kcl.ac.uk/cicelysaunders/about/rehabilitation/national-clinical-audit-</w:t>
              </w:r>
            </w:hyperlink>
            <w:r w:rsidRPr="009009A2">
              <w:rPr>
                <w:rFonts w:cstheme="minorHAnsi"/>
                <w:sz w:val="20"/>
                <w:szCs w:val="20"/>
              </w:rPr>
              <w:t>)</w:t>
            </w:r>
          </w:p>
          <w:p w14:paraId="00E4C8A6" w14:textId="77777777" w:rsidR="009009A2" w:rsidRPr="009009A2" w:rsidRDefault="009009A2" w:rsidP="009009A2">
            <w:pPr>
              <w:rPr>
                <w:rFonts w:cstheme="minorHAnsi"/>
                <w:sz w:val="20"/>
                <w:szCs w:val="20"/>
              </w:rPr>
            </w:pPr>
            <w:r w:rsidRPr="009009A2">
              <w:rPr>
                <w:rFonts w:cstheme="minorHAnsi"/>
                <w:sz w:val="20"/>
                <w:szCs w:val="20"/>
              </w:rPr>
              <w:t>Several mentions of PPI throughout the final report.</w:t>
            </w:r>
          </w:p>
          <w:p w14:paraId="63F24705" w14:textId="77777777" w:rsidR="009009A2" w:rsidRPr="009009A2" w:rsidRDefault="009009A2" w:rsidP="009009A2">
            <w:pPr>
              <w:rPr>
                <w:rFonts w:cstheme="minorHAnsi"/>
                <w:sz w:val="20"/>
                <w:szCs w:val="20"/>
              </w:rPr>
            </w:pPr>
            <w:r w:rsidRPr="009009A2">
              <w:rPr>
                <w:rFonts w:cstheme="minorHAnsi"/>
                <w:sz w:val="20"/>
                <w:szCs w:val="20"/>
              </w:rPr>
              <w:t>Key stakeholder groups section includes: “Patient groups, their family and carers and PPI patients.”</w:t>
            </w:r>
          </w:p>
        </w:tc>
        <w:tc>
          <w:tcPr>
            <w:tcW w:w="1275" w:type="dxa"/>
          </w:tcPr>
          <w:p w14:paraId="609B65EE" w14:textId="77777777" w:rsidR="009009A2" w:rsidRPr="009009A2" w:rsidRDefault="009009A2" w:rsidP="009009A2">
            <w:pPr>
              <w:rPr>
                <w:rFonts w:cstheme="minorHAnsi"/>
                <w:sz w:val="20"/>
                <w:szCs w:val="20"/>
              </w:rPr>
            </w:pPr>
            <w:r w:rsidRPr="009009A2">
              <w:rPr>
                <w:rFonts w:cstheme="minorHAnsi"/>
                <w:sz w:val="20"/>
                <w:szCs w:val="20"/>
              </w:rPr>
              <w:t>Website search (6/12/21)</w:t>
            </w:r>
          </w:p>
        </w:tc>
        <w:tc>
          <w:tcPr>
            <w:tcW w:w="3686" w:type="dxa"/>
          </w:tcPr>
          <w:p w14:paraId="44A23BF8" w14:textId="77777777" w:rsidR="009009A2" w:rsidRPr="009009A2" w:rsidRDefault="009009A2" w:rsidP="009009A2">
            <w:pPr>
              <w:rPr>
                <w:rFonts w:cstheme="minorHAnsi"/>
                <w:sz w:val="20"/>
                <w:szCs w:val="20"/>
              </w:rPr>
            </w:pPr>
            <w:r w:rsidRPr="009009A2">
              <w:rPr>
                <w:rFonts w:cstheme="minorHAnsi"/>
                <w:sz w:val="20"/>
                <w:szCs w:val="20"/>
              </w:rPr>
              <w:t>Patients, carers and public involved in design and planning of audit, concerns expressed by PPI members regarding specialised nature of the audit.</w:t>
            </w:r>
          </w:p>
          <w:p w14:paraId="1EE37123"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16780F9A" w14:textId="77777777" w:rsidR="009009A2" w:rsidRPr="009009A2" w:rsidRDefault="009009A2" w:rsidP="009009A2">
            <w:pPr>
              <w:rPr>
                <w:rFonts w:cstheme="minorHAnsi"/>
                <w:sz w:val="20"/>
                <w:szCs w:val="20"/>
              </w:rPr>
            </w:pPr>
            <w:r w:rsidRPr="009009A2">
              <w:rPr>
                <w:rFonts w:cstheme="minorHAnsi"/>
                <w:b/>
                <w:bCs/>
                <w:sz w:val="20"/>
                <w:szCs w:val="20"/>
              </w:rPr>
              <w:t>Networking and groups</w:t>
            </w:r>
          </w:p>
        </w:tc>
        <w:tc>
          <w:tcPr>
            <w:tcW w:w="2941" w:type="dxa"/>
          </w:tcPr>
          <w:p w14:paraId="16FB5027" w14:textId="77777777" w:rsidR="009009A2" w:rsidRPr="009009A2" w:rsidRDefault="009009A2" w:rsidP="009009A2">
            <w:pPr>
              <w:rPr>
                <w:rFonts w:cstheme="minorHAnsi"/>
                <w:sz w:val="20"/>
                <w:szCs w:val="20"/>
              </w:rPr>
            </w:pPr>
            <w:r w:rsidRPr="009009A2">
              <w:rPr>
                <w:rFonts w:cstheme="minorHAnsi"/>
                <w:sz w:val="20"/>
                <w:szCs w:val="20"/>
              </w:rPr>
              <w:t>Made inferences regarding organisational culture and values concerning involvement.</w:t>
            </w:r>
          </w:p>
          <w:p w14:paraId="423EAD67"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69FB48F" w14:textId="77777777" w:rsidTr="00BB2F9E">
        <w:tc>
          <w:tcPr>
            <w:tcW w:w="6658" w:type="dxa"/>
          </w:tcPr>
          <w:p w14:paraId="02309A84" w14:textId="77777777" w:rsidR="009009A2" w:rsidRPr="009009A2" w:rsidRDefault="009009A2" w:rsidP="009009A2">
            <w:pPr>
              <w:rPr>
                <w:rFonts w:cstheme="minorHAnsi"/>
                <w:b/>
                <w:bCs/>
                <w:sz w:val="20"/>
                <w:szCs w:val="20"/>
              </w:rPr>
            </w:pPr>
            <w:r w:rsidRPr="009009A2">
              <w:rPr>
                <w:rFonts w:cstheme="minorHAnsi"/>
                <w:b/>
                <w:bCs/>
                <w:sz w:val="20"/>
                <w:szCs w:val="20"/>
              </w:rPr>
              <w:t>Triennial Reports webpage</w:t>
            </w:r>
          </w:p>
          <w:p w14:paraId="1DA46E08" w14:textId="77777777" w:rsidR="009009A2" w:rsidRPr="009009A2" w:rsidRDefault="009009A2" w:rsidP="009009A2">
            <w:pPr>
              <w:rPr>
                <w:rFonts w:cstheme="minorHAnsi"/>
                <w:sz w:val="20"/>
                <w:szCs w:val="20"/>
              </w:rPr>
            </w:pPr>
            <w:r w:rsidRPr="009009A2">
              <w:rPr>
                <w:rFonts w:cstheme="minorHAnsi"/>
                <w:sz w:val="20"/>
                <w:szCs w:val="20"/>
              </w:rPr>
              <w:t>(</w:t>
            </w:r>
            <w:hyperlink r:id="rId251" w:history="1">
              <w:r w:rsidRPr="009009A2">
                <w:rPr>
                  <w:rFonts w:cstheme="minorHAnsi"/>
                  <w:color w:val="0563C1" w:themeColor="hyperlink"/>
                  <w:sz w:val="20"/>
                  <w:szCs w:val="20"/>
                  <w:u w:val="single"/>
                </w:rPr>
                <w:t>https://www.kcl.ac.uk/cicelysaunders/about/triennial-report</w:t>
              </w:r>
            </w:hyperlink>
            <w:r w:rsidRPr="009009A2">
              <w:rPr>
                <w:rFonts w:cstheme="minorHAnsi"/>
                <w:sz w:val="20"/>
                <w:szCs w:val="20"/>
              </w:rPr>
              <w:t>)</w:t>
            </w:r>
          </w:p>
          <w:p w14:paraId="481DE59A" w14:textId="77777777" w:rsidR="009009A2" w:rsidRPr="009009A2" w:rsidRDefault="009009A2" w:rsidP="009009A2">
            <w:pPr>
              <w:rPr>
                <w:rFonts w:cstheme="minorHAnsi"/>
                <w:sz w:val="20"/>
                <w:szCs w:val="20"/>
              </w:rPr>
            </w:pPr>
            <w:r w:rsidRPr="009009A2">
              <w:rPr>
                <w:rFonts w:cstheme="minorHAnsi"/>
                <w:sz w:val="20"/>
                <w:szCs w:val="20"/>
              </w:rPr>
              <w:t>Involvement mentioned in all reports:</w:t>
            </w:r>
          </w:p>
          <w:p w14:paraId="3DFE145F" w14:textId="77777777" w:rsidR="009009A2" w:rsidRPr="009009A2" w:rsidRDefault="009009A2" w:rsidP="009009A2">
            <w:pPr>
              <w:rPr>
                <w:rFonts w:cstheme="minorHAnsi"/>
                <w:sz w:val="20"/>
                <w:szCs w:val="20"/>
              </w:rPr>
            </w:pPr>
            <w:r w:rsidRPr="009009A2">
              <w:rPr>
                <w:rFonts w:cstheme="minorHAnsi"/>
                <w:sz w:val="20"/>
                <w:szCs w:val="20"/>
              </w:rPr>
              <w:t>2001-2003: involvement of MND patients, including online forum</w:t>
            </w:r>
          </w:p>
          <w:p w14:paraId="576048AB" w14:textId="77777777" w:rsidR="009009A2" w:rsidRPr="009009A2" w:rsidRDefault="009009A2" w:rsidP="009009A2">
            <w:pPr>
              <w:rPr>
                <w:rFonts w:cstheme="minorHAnsi"/>
                <w:sz w:val="20"/>
                <w:szCs w:val="20"/>
              </w:rPr>
            </w:pPr>
            <w:r w:rsidRPr="009009A2">
              <w:rPr>
                <w:rFonts w:cstheme="minorHAnsi"/>
                <w:sz w:val="20"/>
                <w:szCs w:val="20"/>
              </w:rPr>
              <w:t>2004-2007: involvement in building design, involvement of MND patients, including online forum</w:t>
            </w:r>
          </w:p>
          <w:p w14:paraId="23D09EE4" w14:textId="77777777" w:rsidR="009009A2" w:rsidRPr="009009A2" w:rsidRDefault="009009A2" w:rsidP="009009A2">
            <w:pPr>
              <w:rPr>
                <w:rFonts w:cstheme="minorHAnsi"/>
                <w:sz w:val="20"/>
                <w:szCs w:val="20"/>
              </w:rPr>
            </w:pPr>
            <w:r w:rsidRPr="009009A2">
              <w:rPr>
                <w:rFonts w:cstheme="minorHAnsi"/>
                <w:sz w:val="20"/>
                <w:szCs w:val="20"/>
              </w:rPr>
              <w:t>2008-2011: involvement in building design, involvement seen as positive experience by advanced cancer patients, active user involvement group developed in COMPASS collaborative, 3 pages on Consumer and Public Collaboration (gives commitment to develop consumer/public collaborative group in future, names current members, describes involvement in numerous studies)</w:t>
            </w:r>
          </w:p>
          <w:p w14:paraId="156C5158" w14:textId="77777777" w:rsidR="009009A2" w:rsidRPr="009009A2" w:rsidRDefault="009009A2" w:rsidP="009009A2">
            <w:pPr>
              <w:rPr>
                <w:rFonts w:cstheme="minorHAnsi"/>
                <w:sz w:val="20"/>
                <w:szCs w:val="20"/>
              </w:rPr>
            </w:pPr>
            <w:r w:rsidRPr="009009A2">
              <w:rPr>
                <w:rFonts w:cstheme="minorHAnsi"/>
                <w:sz w:val="20"/>
                <w:szCs w:val="20"/>
              </w:rPr>
              <w:t>2011-2014: 7 pages on Public outreach, engagement and impact (numerous examples of involvement in studies provided, pieces by carer, patient advocate and Irene Higginson)</w:t>
            </w:r>
          </w:p>
          <w:p w14:paraId="77795F81" w14:textId="77777777" w:rsidR="009009A2" w:rsidRPr="009009A2" w:rsidRDefault="009009A2" w:rsidP="009009A2">
            <w:pPr>
              <w:rPr>
                <w:rFonts w:cstheme="minorHAnsi"/>
                <w:sz w:val="20"/>
                <w:szCs w:val="20"/>
              </w:rPr>
            </w:pPr>
            <w:r w:rsidRPr="009009A2">
              <w:rPr>
                <w:rFonts w:cstheme="minorHAnsi"/>
                <w:sz w:val="20"/>
                <w:szCs w:val="20"/>
              </w:rPr>
              <w:t xml:space="preserve">2014-2017: statement in introduction on involvement in research studies and launch of online forum, diagram in Research and impact strategy section includes patients and families at centre with engagement and collaboration (p8) and statement on “embedding” involvement in all work and research programmes, regular workshops and PPI engagement events mentioned, 9 pages on Partnerships and engagement (development of PPI strategy, program of PPI activities developed, collaborative model of PPI activities evaluation and </w:t>
            </w:r>
            <w:r w:rsidRPr="009009A2">
              <w:rPr>
                <w:rFonts w:cstheme="minorHAnsi"/>
                <w:sz w:val="20"/>
                <w:szCs w:val="20"/>
              </w:rPr>
              <w:lastRenderedPageBreak/>
              <w:t>oversight developed, PPI workshops, online forum, collaborations, PPI engagement events, online engagement), staff awards on involvement</w:t>
            </w:r>
          </w:p>
          <w:p w14:paraId="0651BD18" w14:textId="77777777" w:rsidR="009009A2" w:rsidRPr="009009A2" w:rsidRDefault="009009A2" w:rsidP="009009A2">
            <w:pPr>
              <w:rPr>
                <w:rFonts w:cstheme="minorHAnsi"/>
                <w:sz w:val="20"/>
                <w:szCs w:val="20"/>
              </w:rPr>
            </w:pPr>
            <w:r w:rsidRPr="009009A2">
              <w:rPr>
                <w:rFonts w:cstheme="minorHAnsi"/>
                <w:sz w:val="20"/>
                <w:szCs w:val="20"/>
              </w:rPr>
              <w:t xml:space="preserve">2017-2020: Introduction mentions “active engagement of our pioneering PPI programme”, same diagram (p8), “PPI embedded into all” research projects and programmes (p9), strategy diagram has PPI as one of 6 main strands (p10), involvement in MORECare and breathlessness projects described, </w:t>
            </w:r>
          </w:p>
          <w:p w14:paraId="08D0047C" w14:textId="77777777" w:rsidR="009009A2" w:rsidRPr="009009A2" w:rsidRDefault="009009A2" w:rsidP="009009A2">
            <w:pPr>
              <w:rPr>
                <w:rFonts w:cstheme="minorHAnsi"/>
                <w:sz w:val="20"/>
                <w:szCs w:val="20"/>
              </w:rPr>
            </w:pPr>
            <w:r w:rsidRPr="009009A2">
              <w:rPr>
                <w:rFonts w:cstheme="minorHAnsi"/>
                <w:sz w:val="20"/>
                <w:szCs w:val="20"/>
              </w:rPr>
              <w:t>9 pages on Partnerships and engagement (diagram and description of PPI strategy, workshops, online forum, awards, education and resources, evaluation of PPI, public engagement, Covid work).</w:t>
            </w:r>
          </w:p>
        </w:tc>
        <w:tc>
          <w:tcPr>
            <w:tcW w:w="1275" w:type="dxa"/>
          </w:tcPr>
          <w:p w14:paraId="2F48B674" w14:textId="77777777" w:rsidR="009009A2" w:rsidRPr="009009A2" w:rsidRDefault="009009A2" w:rsidP="009009A2">
            <w:pPr>
              <w:rPr>
                <w:rFonts w:cstheme="minorHAnsi"/>
                <w:sz w:val="20"/>
                <w:szCs w:val="20"/>
              </w:rPr>
            </w:pPr>
            <w:r w:rsidRPr="009009A2">
              <w:rPr>
                <w:rFonts w:cstheme="minorHAnsi"/>
                <w:sz w:val="20"/>
                <w:szCs w:val="20"/>
              </w:rPr>
              <w:lastRenderedPageBreak/>
              <w:t>Website search (6/12/21)</w:t>
            </w:r>
          </w:p>
        </w:tc>
        <w:tc>
          <w:tcPr>
            <w:tcW w:w="3686" w:type="dxa"/>
          </w:tcPr>
          <w:p w14:paraId="138C5CD4" w14:textId="77777777" w:rsidR="009009A2" w:rsidRPr="009009A2" w:rsidRDefault="009009A2" w:rsidP="009009A2">
            <w:pPr>
              <w:rPr>
                <w:rFonts w:cstheme="minorHAnsi"/>
                <w:sz w:val="20"/>
                <w:szCs w:val="20"/>
              </w:rPr>
            </w:pPr>
            <w:r w:rsidRPr="009009A2">
              <w:rPr>
                <w:rFonts w:cstheme="minorHAnsi"/>
                <w:sz w:val="20"/>
                <w:szCs w:val="20"/>
              </w:rPr>
              <w:t>Involvement mentioned in all reports, with increasing emphasis in more recent reports, shows strong commitment to involvement.</w:t>
            </w:r>
          </w:p>
          <w:p w14:paraId="0AD1FEF2" w14:textId="77777777" w:rsidR="009009A2" w:rsidRPr="009009A2" w:rsidRDefault="009009A2" w:rsidP="009009A2">
            <w:pPr>
              <w:rPr>
                <w:rFonts w:cstheme="minorHAnsi"/>
                <w:sz w:val="20"/>
                <w:szCs w:val="20"/>
              </w:rPr>
            </w:pPr>
            <w:r w:rsidRPr="009009A2">
              <w:rPr>
                <w:rFonts w:cstheme="minorHAnsi"/>
                <w:sz w:val="20"/>
                <w:szCs w:val="20"/>
              </w:rPr>
              <w:t xml:space="preserve">Further articles and other publications listed, showing work on involvement disseminated from 2002 onwards. Mention of involvement in staff profiles. Research studies illustrate involvement work. </w:t>
            </w:r>
          </w:p>
          <w:p w14:paraId="352E39CB"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496BFD35" w14:textId="77777777" w:rsidR="009009A2" w:rsidRPr="009009A2" w:rsidRDefault="009009A2" w:rsidP="009009A2">
            <w:pPr>
              <w:rPr>
                <w:rFonts w:cstheme="minorHAnsi"/>
                <w:b/>
                <w:bCs/>
                <w:sz w:val="20"/>
                <w:szCs w:val="20"/>
              </w:rPr>
            </w:pPr>
            <w:r w:rsidRPr="009009A2">
              <w:rPr>
                <w:rFonts w:cstheme="minorHAnsi"/>
                <w:b/>
                <w:bCs/>
                <w:sz w:val="20"/>
                <w:szCs w:val="20"/>
              </w:rPr>
              <w:t>Organisation and culture</w:t>
            </w:r>
          </w:p>
          <w:p w14:paraId="4EDDB9A3"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B2784D2" w14:textId="77777777" w:rsidR="009009A2" w:rsidRPr="009009A2" w:rsidRDefault="009009A2" w:rsidP="009009A2">
            <w:pPr>
              <w:rPr>
                <w:rFonts w:cstheme="minorHAnsi"/>
                <w:b/>
                <w:bCs/>
                <w:sz w:val="20"/>
                <w:szCs w:val="20"/>
              </w:rPr>
            </w:pPr>
            <w:r w:rsidRPr="009009A2">
              <w:rPr>
                <w:rFonts w:cstheme="minorHAnsi"/>
                <w:b/>
                <w:bCs/>
                <w:sz w:val="20"/>
                <w:szCs w:val="20"/>
              </w:rPr>
              <w:t>Vaues and principles</w:t>
            </w:r>
          </w:p>
          <w:p w14:paraId="261F47A1"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190BAF14"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70483F98"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1EBCA64D"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941" w:type="dxa"/>
          </w:tcPr>
          <w:p w14:paraId="4644AA05" w14:textId="77777777" w:rsidR="009009A2" w:rsidRPr="009009A2" w:rsidRDefault="009009A2" w:rsidP="009009A2">
            <w:pPr>
              <w:rPr>
                <w:rFonts w:cstheme="minorHAnsi"/>
                <w:sz w:val="20"/>
                <w:szCs w:val="20"/>
              </w:rPr>
            </w:pPr>
            <w:r w:rsidRPr="009009A2">
              <w:rPr>
                <w:rFonts w:cstheme="minorHAnsi"/>
                <w:sz w:val="20"/>
                <w:szCs w:val="20"/>
              </w:rPr>
              <w:t>Made inferences regarding organisational culture and values concerning involvement.</w:t>
            </w:r>
          </w:p>
          <w:p w14:paraId="533B57AF"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3446D2B0" w14:textId="77777777" w:rsidTr="00BB2F9E">
        <w:tc>
          <w:tcPr>
            <w:tcW w:w="6658" w:type="dxa"/>
          </w:tcPr>
          <w:p w14:paraId="57DE9F93" w14:textId="77777777" w:rsidR="009009A2" w:rsidRPr="009009A2" w:rsidRDefault="009009A2" w:rsidP="009009A2">
            <w:pPr>
              <w:rPr>
                <w:rFonts w:cstheme="minorHAnsi"/>
                <w:b/>
                <w:bCs/>
                <w:sz w:val="20"/>
                <w:szCs w:val="20"/>
              </w:rPr>
            </w:pPr>
            <w:r w:rsidRPr="009009A2">
              <w:rPr>
                <w:rFonts w:cstheme="minorHAnsi"/>
                <w:b/>
                <w:bCs/>
                <w:sz w:val="20"/>
                <w:szCs w:val="20"/>
              </w:rPr>
              <w:t>Spotlight Booklets webpage</w:t>
            </w:r>
          </w:p>
          <w:p w14:paraId="129CAB23" w14:textId="77777777" w:rsidR="009009A2" w:rsidRPr="009009A2" w:rsidRDefault="009009A2" w:rsidP="009009A2">
            <w:pPr>
              <w:rPr>
                <w:rFonts w:cstheme="minorHAnsi"/>
                <w:sz w:val="20"/>
                <w:szCs w:val="20"/>
              </w:rPr>
            </w:pPr>
            <w:r w:rsidRPr="009009A2">
              <w:rPr>
                <w:rFonts w:cstheme="minorHAnsi"/>
                <w:sz w:val="20"/>
                <w:szCs w:val="20"/>
              </w:rPr>
              <w:t>(</w:t>
            </w:r>
            <w:hyperlink r:id="rId252" w:history="1">
              <w:r w:rsidRPr="009009A2">
                <w:rPr>
                  <w:rFonts w:cstheme="minorHAnsi"/>
                  <w:color w:val="0563C1" w:themeColor="hyperlink"/>
                  <w:sz w:val="20"/>
                  <w:szCs w:val="20"/>
                  <w:u w:val="single"/>
                </w:rPr>
                <w:t>https://www.kcl.ac.uk/cicelysaunders/about/spotlight-booklets</w:t>
              </w:r>
            </w:hyperlink>
            <w:r w:rsidRPr="009009A2">
              <w:rPr>
                <w:rFonts w:cstheme="minorHAnsi"/>
                <w:sz w:val="20"/>
                <w:szCs w:val="20"/>
              </w:rPr>
              <w:t>)</w:t>
            </w:r>
          </w:p>
          <w:p w14:paraId="1F5E244D" w14:textId="77777777" w:rsidR="009009A2" w:rsidRPr="009009A2" w:rsidRDefault="009009A2" w:rsidP="009009A2">
            <w:pPr>
              <w:autoSpaceDE w:val="0"/>
              <w:autoSpaceDN w:val="0"/>
              <w:adjustRightInd w:val="0"/>
              <w:rPr>
                <w:rFonts w:cstheme="minorHAnsi"/>
                <w:b/>
                <w:bCs/>
                <w:color w:val="1D1D1B"/>
                <w:sz w:val="20"/>
                <w:szCs w:val="20"/>
              </w:rPr>
            </w:pPr>
            <w:r w:rsidRPr="009009A2">
              <w:rPr>
                <w:rFonts w:cstheme="minorHAnsi"/>
                <w:sz w:val="20"/>
                <w:szCs w:val="20"/>
              </w:rPr>
              <w:t>Limited mention of engagement/involvement in education and research booklets: “</w:t>
            </w:r>
            <w:r w:rsidRPr="009009A2">
              <w:rPr>
                <w:rFonts w:cstheme="minorHAnsi"/>
                <w:color w:val="1D1D1B"/>
                <w:sz w:val="20"/>
                <w:szCs w:val="20"/>
              </w:rPr>
              <w:t xml:space="preserve">We actively engage with patients, families, professionals, policy makers, the public and the media. These outreach activities support recruitment, evidence uptake, and enhance the value of our research in policy and commissioning arenas. To find out more about what we do, or to get involved with our research, please visit our website: </w:t>
            </w:r>
            <w:hyperlink r:id="rId253" w:history="1">
              <w:r w:rsidRPr="009009A2">
                <w:rPr>
                  <w:rFonts w:cstheme="minorHAnsi"/>
                  <w:b/>
                  <w:bCs/>
                  <w:color w:val="0563C1" w:themeColor="hyperlink"/>
                  <w:sz w:val="20"/>
                  <w:szCs w:val="20"/>
                  <w:u w:val="single"/>
                </w:rPr>
                <w:t>www.kcl.ac.uk/palliative</w:t>
              </w:r>
            </w:hyperlink>
            <w:r w:rsidRPr="009009A2">
              <w:rPr>
                <w:rFonts w:cstheme="minorHAnsi"/>
                <w:b/>
                <w:bCs/>
                <w:color w:val="1D1D1B"/>
                <w:sz w:val="20"/>
                <w:szCs w:val="20"/>
              </w:rPr>
              <w:t>”</w:t>
            </w:r>
          </w:p>
          <w:p w14:paraId="79A3557E" w14:textId="77777777" w:rsidR="009009A2" w:rsidRPr="009009A2" w:rsidRDefault="009009A2" w:rsidP="009009A2">
            <w:pPr>
              <w:autoSpaceDE w:val="0"/>
              <w:autoSpaceDN w:val="0"/>
              <w:adjustRightInd w:val="0"/>
              <w:rPr>
                <w:rFonts w:cstheme="minorHAnsi"/>
                <w:sz w:val="20"/>
                <w:szCs w:val="20"/>
              </w:rPr>
            </w:pPr>
          </w:p>
          <w:p w14:paraId="0A13B378" w14:textId="77777777" w:rsidR="009009A2" w:rsidRPr="009009A2" w:rsidRDefault="009009A2" w:rsidP="009009A2">
            <w:pPr>
              <w:rPr>
                <w:rFonts w:cstheme="minorHAnsi"/>
                <w:sz w:val="20"/>
                <w:szCs w:val="20"/>
              </w:rPr>
            </w:pPr>
            <w:r w:rsidRPr="009009A2">
              <w:rPr>
                <w:rFonts w:cstheme="minorHAnsi"/>
                <w:sz w:val="20"/>
                <w:szCs w:val="20"/>
              </w:rPr>
              <w:t>Spotlight on Education and Training</w:t>
            </w:r>
          </w:p>
          <w:p w14:paraId="30D8BD44" w14:textId="77777777" w:rsidR="009009A2" w:rsidRPr="009009A2" w:rsidRDefault="009009A2" w:rsidP="009009A2">
            <w:pPr>
              <w:rPr>
                <w:rFonts w:cstheme="minorHAnsi"/>
                <w:sz w:val="20"/>
                <w:szCs w:val="20"/>
              </w:rPr>
            </w:pPr>
            <w:r w:rsidRPr="009009A2">
              <w:rPr>
                <w:rFonts w:cstheme="minorHAnsi"/>
                <w:sz w:val="20"/>
                <w:szCs w:val="20"/>
              </w:rPr>
              <w:t>Spotlight on Research</w:t>
            </w:r>
          </w:p>
          <w:p w14:paraId="05E195CD" w14:textId="77777777" w:rsidR="009009A2" w:rsidRPr="009009A2" w:rsidRDefault="009009A2" w:rsidP="009009A2">
            <w:pPr>
              <w:rPr>
                <w:rFonts w:cstheme="minorHAnsi"/>
                <w:b/>
                <w:bCs/>
                <w:sz w:val="20"/>
                <w:szCs w:val="20"/>
              </w:rPr>
            </w:pPr>
            <w:r w:rsidRPr="009009A2">
              <w:rPr>
                <w:rFonts w:cstheme="minorHAnsi"/>
                <w:sz w:val="20"/>
                <w:szCs w:val="20"/>
              </w:rPr>
              <w:t>Spotlight on Global Health</w:t>
            </w:r>
          </w:p>
        </w:tc>
        <w:tc>
          <w:tcPr>
            <w:tcW w:w="1275" w:type="dxa"/>
          </w:tcPr>
          <w:p w14:paraId="3A3C8083" w14:textId="77777777" w:rsidR="009009A2" w:rsidRPr="009009A2" w:rsidRDefault="009009A2" w:rsidP="009009A2">
            <w:pPr>
              <w:rPr>
                <w:rFonts w:cstheme="minorHAnsi"/>
                <w:sz w:val="20"/>
                <w:szCs w:val="20"/>
              </w:rPr>
            </w:pPr>
            <w:r w:rsidRPr="009009A2">
              <w:rPr>
                <w:rFonts w:cstheme="minorHAnsi"/>
                <w:sz w:val="20"/>
                <w:szCs w:val="20"/>
              </w:rPr>
              <w:t>Website search (6/12/21)</w:t>
            </w:r>
          </w:p>
        </w:tc>
        <w:tc>
          <w:tcPr>
            <w:tcW w:w="3686" w:type="dxa"/>
          </w:tcPr>
          <w:p w14:paraId="3E1AED6B" w14:textId="77777777" w:rsidR="009009A2" w:rsidRPr="009009A2" w:rsidRDefault="009009A2" w:rsidP="009009A2">
            <w:pPr>
              <w:rPr>
                <w:rFonts w:cstheme="minorHAnsi"/>
                <w:sz w:val="20"/>
                <w:szCs w:val="20"/>
              </w:rPr>
            </w:pPr>
            <w:r w:rsidRPr="009009A2">
              <w:rPr>
                <w:rFonts w:cstheme="minorHAnsi"/>
                <w:sz w:val="20"/>
                <w:szCs w:val="20"/>
              </w:rPr>
              <w:t xml:space="preserve">General statement only. </w:t>
            </w:r>
          </w:p>
        </w:tc>
        <w:tc>
          <w:tcPr>
            <w:tcW w:w="2941" w:type="dxa"/>
          </w:tcPr>
          <w:p w14:paraId="2A12F4D2" w14:textId="77777777" w:rsidR="009009A2" w:rsidRPr="009009A2" w:rsidRDefault="009009A2" w:rsidP="009009A2">
            <w:pPr>
              <w:rPr>
                <w:rFonts w:cstheme="minorHAnsi"/>
                <w:sz w:val="20"/>
                <w:szCs w:val="20"/>
              </w:rPr>
            </w:pPr>
            <w:r w:rsidRPr="009009A2">
              <w:rPr>
                <w:rFonts w:cstheme="minorHAnsi"/>
                <w:sz w:val="20"/>
                <w:szCs w:val="20"/>
              </w:rPr>
              <w:t>Not used.</w:t>
            </w:r>
          </w:p>
        </w:tc>
      </w:tr>
      <w:tr w:rsidR="009009A2" w:rsidRPr="009009A2" w14:paraId="33400C7C" w14:textId="77777777" w:rsidTr="00BB2F9E">
        <w:tc>
          <w:tcPr>
            <w:tcW w:w="6658" w:type="dxa"/>
          </w:tcPr>
          <w:p w14:paraId="1C0D7ED5" w14:textId="77777777" w:rsidR="009009A2" w:rsidRPr="009009A2" w:rsidRDefault="009009A2" w:rsidP="009009A2">
            <w:pPr>
              <w:rPr>
                <w:rFonts w:cstheme="minorHAnsi"/>
                <w:b/>
                <w:bCs/>
                <w:sz w:val="20"/>
                <w:szCs w:val="20"/>
              </w:rPr>
            </w:pPr>
            <w:r w:rsidRPr="009009A2">
              <w:rPr>
                <w:rFonts w:cstheme="minorHAnsi"/>
                <w:b/>
                <w:bCs/>
                <w:sz w:val="20"/>
                <w:szCs w:val="20"/>
              </w:rPr>
              <w:t>Study/Fellowships Consortium webpage</w:t>
            </w:r>
          </w:p>
          <w:p w14:paraId="4CC78380" w14:textId="77777777" w:rsidR="009009A2" w:rsidRPr="009009A2" w:rsidRDefault="009009A2" w:rsidP="009009A2">
            <w:pPr>
              <w:rPr>
                <w:rFonts w:cstheme="minorHAnsi"/>
                <w:sz w:val="20"/>
                <w:szCs w:val="20"/>
              </w:rPr>
            </w:pPr>
            <w:r w:rsidRPr="009009A2">
              <w:rPr>
                <w:rFonts w:cstheme="minorHAnsi"/>
                <w:sz w:val="20"/>
                <w:szCs w:val="20"/>
              </w:rPr>
              <w:t>(</w:t>
            </w:r>
            <w:hyperlink r:id="rId254" w:history="1">
              <w:r w:rsidRPr="009009A2">
                <w:rPr>
                  <w:rFonts w:cstheme="minorHAnsi"/>
                  <w:color w:val="0563C1" w:themeColor="hyperlink"/>
                  <w:sz w:val="20"/>
                  <w:szCs w:val="20"/>
                  <w:u w:val="single"/>
                </w:rPr>
                <w:t>https://www.kcl.ac.uk/cicelysaunders/study/fellowships-consortium</w:t>
              </w:r>
            </w:hyperlink>
            <w:r w:rsidRPr="009009A2">
              <w:rPr>
                <w:rFonts w:cstheme="minorHAnsi"/>
                <w:sz w:val="20"/>
                <w:szCs w:val="20"/>
              </w:rPr>
              <w:t>)</w:t>
            </w:r>
          </w:p>
          <w:p w14:paraId="1D0CA257" w14:textId="77777777" w:rsidR="009009A2" w:rsidRPr="009009A2" w:rsidRDefault="009009A2" w:rsidP="009009A2">
            <w:pPr>
              <w:rPr>
                <w:rFonts w:cstheme="minorHAnsi"/>
                <w:sz w:val="20"/>
                <w:szCs w:val="20"/>
              </w:rPr>
            </w:pPr>
            <w:r w:rsidRPr="009009A2">
              <w:rPr>
                <w:rFonts w:cstheme="minorHAnsi"/>
                <w:sz w:val="20"/>
                <w:szCs w:val="20"/>
              </w:rPr>
              <w:t>Mention of involvement in one section only in all Study section: “International Engagement Action:</w:t>
            </w:r>
            <w:r w:rsidRPr="009009A2">
              <w:rPr>
                <w:rFonts w:cstheme="minorHAnsi"/>
                <w:b/>
                <w:bCs/>
                <w:sz w:val="20"/>
                <w:szCs w:val="20"/>
              </w:rPr>
              <w:t xml:space="preserve"> </w:t>
            </w:r>
            <w:r w:rsidRPr="009009A2">
              <w:rPr>
                <w:rFonts w:cstheme="minorHAnsi"/>
                <w:sz w:val="20"/>
                <w:szCs w:val="20"/>
              </w:rPr>
              <w:t>Fellows will engage with patient and public involvement (PPI) representatives.”</w:t>
            </w:r>
          </w:p>
        </w:tc>
        <w:tc>
          <w:tcPr>
            <w:tcW w:w="1275" w:type="dxa"/>
          </w:tcPr>
          <w:p w14:paraId="08BC991C" w14:textId="77777777" w:rsidR="009009A2" w:rsidRPr="009009A2" w:rsidRDefault="009009A2" w:rsidP="009009A2">
            <w:pPr>
              <w:rPr>
                <w:rFonts w:cstheme="minorHAnsi"/>
                <w:sz w:val="20"/>
                <w:szCs w:val="20"/>
              </w:rPr>
            </w:pPr>
            <w:r w:rsidRPr="009009A2">
              <w:rPr>
                <w:rFonts w:cstheme="minorHAnsi"/>
                <w:sz w:val="20"/>
                <w:szCs w:val="20"/>
              </w:rPr>
              <w:t>Website search (6/12/21)</w:t>
            </w:r>
          </w:p>
        </w:tc>
        <w:tc>
          <w:tcPr>
            <w:tcW w:w="3686" w:type="dxa"/>
          </w:tcPr>
          <w:p w14:paraId="464A6ECF" w14:textId="77777777" w:rsidR="009009A2" w:rsidRPr="009009A2" w:rsidRDefault="009009A2" w:rsidP="009009A2">
            <w:pPr>
              <w:rPr>
                <w:rFonts w:cstheme="minorHAnsi"/>
                <w:sz w:val="20"/>
                <w:szCs w:val="20"/>
              </w:rPr>
            </w:pPr>
            <w:r w:rsidRPr="009009A2">
              <w:rPr>
                <w:rFonts w:cstheme="minorHAnsi"/>
                <w:sz w:val="20"/>
                <w:szCs w:val="20"/>
              </w:rPr>
              <w:t>General statement only.</w:t>
            </w:r>
          </w:p>
        </w:tc>
        <w:tc>
          <w:tcPr>
            <w:tcW w:w="2941" w:type="dxa"/>
          </w:tcPr>
          <w:p w14:paraId="3089D869" w14:textId="77777777" w:rsidR="009009A2" w:rsidRPr="009009A2" w:rsidRDefault="009009A2" w:rsidP="009009A2">
            <w:pPr>
              <w:rPr>
                <w:rFonts w:cstheme="minorHAnsi"/>
                <w:sz w:val="20"/>
                <w:szCs w:val="20"/>
              </w:rPr>
            </w:pPr>
            <w:r w:rsidRPr="009009A2">
              <w:rPr>
                <w:rFonts w:cstheme="minorHAnsi"/>
                <w:sz w:val="20"/>
                <w:szCs w:val="20"/>
              </w:rPr>
              <w:t>Not used.</w:t>
            </w:r>
          </w:p>
        </w:tc>
      </w:tr>
      <w:tr w:rsidR="009009A2" w:rsidRPr="009009A2" w14:paraId="28FBA696" w14:textId="77777777" w:rsidTr="00BB2F9E">
        <w:tc>
          <w:tcPr>
            <w:tcW w:w="6658" w:type="dxa"/>
          </w:tcPr>
          <w:p w14:paraId="3B2BD0CE" w14:textId="77777777" w:rsidR="009009A2" w:rsidRPr="009009A2" w:rsidRDefault="009009A2" w:rsidP="009009A2">
            <w:pPr>
              <w:rPr>
                <w:rFonts w:cstheme="minorHAnsi"/>
                <w:b/>
                <w:bCs/>
                <w:sz w:val="20"/>
                <w:szCs w:val="20"/>
              </w:rPr>
            </w:pPr>
            <w:r w:rsidRPr="009009A2">
              <w:rPr>
                <w:rFonts w:cstheme="minorHAnsi"/>
                <w:b/>
                <w:bCs/>
                <w:sz w:val="20"/>
                <w:szCs w:val="20"/>
              </w:rPr>
              <w:t>Research webpage</w:t>
            </w:r>
          </w:p>
          <w:p w14:paraId="1AF64DEC" w14:textId="77777777" w:rsidR="009009A2" w:rsidRPr="009009A2" w:rsidRDefault="009009A2" w:rsidP="009009A2">
            <w:pPr>
              <w:rPr>
                <w:rFonts w:cstheme="minorHAnsi"/>
                <w:sz w:val="20"/>
                <w:szCs w:val="20"/>
              </w:rPr>
            </w:pPr>
            <w:r w:rsidRPr="009009A2">
              <w:rPr>
                <w:rFonts w:cstheme="minorHAnsi"/>
                <w:sz w:val="20"/>
                <w:szCs w:val="20"/>
              </w:rPr>
              <w:t>(</w:t>
            </w:r>
            <w:hyperlink r:id="rId255" w:history="1">
              <w:r w:rsidRPr="009009A2">
                <w:rPr>
                  <w:rFonts w:cstheme="minorHAnsi"/>
                  <w:color w:val="0563C1" w:themeColor="hyperlink"/>
                  <w:sz w:val="20"/>
                  <w:szCs w:val="20"/>
                  <w:u w:val="single"/>
                </w:rPr>
                <w:t>https://www.kcl.ac.uk/cicelysaunders/research/index</w:t>
              </w:r>
            </w:hyperlink>
            <w:r w:rsidRPr="009009A2">
              <w:rPr>
                <w:rFonts w:cstheme="minorHAnsi"/>
                <w:sz w:val="20"/>
                <w:szCs w:val="20"/>
              </w:rPr>
              <w:t>)</w:t>
            </w:r>
          </w:p>
          <w:p w14:paraId="76181D77" w14:textId="77777777" w:rsidR="009009A2" w:rsidRPr="009009A2" w:rsidRDefault="009009A2" w:rsidP="009009A2">
            <w:pPr>
              <w:rPr>
                <w:rFonts w:cstheme="minorHAnsi"/>
                <w:sz w:val="20"/>
                <w:szCs w:val="20"/>
              </w:rPr>
            </w:pPr>
            <w:r w:rsidRPr="009009A2">
              <w:rPr>
                <w:rFonts w:cstheme="minorHAnsi"/>
                <w:sz w:val="20"/>
                <w:szCs w:val="20"/>
              </w:rPr>
              <w:t>Patients and families are placed in the centre of the diagram on this webpage, with engagement, collaboration and methodological improvement all stated.</w:t>
            </w:r>
          </w:p>
          <w:p w14:paraId="162F4A0E" w14:textId="77777777" w:rsidR="009009A2" w:rsidRPr="009009A2" w:rsidRDefault="009009A2" w:rsidP="009009A2">
            <w:pPr>
              <w:rPr>
                <w:rFonts w:cstheme="minorHAnsi"/>
                <w:sz w:val="20"/>
                <w:szCs w:val="20"/>
              </w:rPr>
            </w:pPr>
            <w:r w:rsidRPr="009009A2">
              <w:rPr>
                <w:rFonts w:cstheme="minorHAnsi"/>
                <w:sz w:val="20"/>
                <w:szCs w:val="20"/>
              </w:rPr>
              <w:t>It is also stated: “We focus on disseminating all our work widely and working collaboratively with many groups, patients, families and service users, clinicians, health and social care services, policy makers and others. We have a strong focus of implementation and dissemination, reflected in our BUILDCare international programme that is enhancing public engagement, empowerment and access to appropriate and effective palliative care and rehabilitation.”</w:t>
            </w:r>
          </w:p>
        </w:tc>
        <w:tc>
          <w:tcPr>
            <w:tcW w:w="1275" w:type="dxa"/>
          </w:tcPr>
          <w:p w14:paraId="2F38BD40" w14:textId="77777777" w:rsidR="009009A2" w:rsidRPr="009009A2" w:rsidRDefault="009009A2" w:rsidP="009009A2">
            <w:pPr>
              <w:rPr>
                <w:rFonts w:cstheme="minorHAnsi"/>
                <w:sz w:val="20"/>
                <w:szCs w:val="20"/>
              </w:rPr>
            </w:pPr>
            <w:r w:rsidRPr="009009A2">
              <w:rPr>
                <w:rFonts w:cstheme="minorHAnsi"/>
                <w:sz w:val="20"/>
                <w:szCs w:val="20"/>
              </w:rPr>
              <w:t>Website search (6/12/21)</w:t>
            </w:r>
          </w:p>
        </w:tc>
        <w:tc>
          <w:tcPr>
            <w:tcW w:w="3686" w:type="dxa"/>
          </w:tcPr>
          <w:p w14:paraId="2EC102A3" w14:textId="77777777" w:rsidR="009009A2" w:rsidRPr="009009A2" w:rsidRDefault="009009A2" w:rsidP="009009A2">
            <w:pPr>
              <w:rPr>
                <w:rFonts w:cstheme="minorHAnsi"/>
                <w:sz w:val="20"/>
                <w:szCs w:val="20"/>
              </w:rPr>
            </w:pPr>
            <w:r w:rsidRPr="009009A2">
              <w:rPr>
                <w:rFonts w:cstheme="minorHAnsi"/>
                <w:sz w:val="20"/>
                <w:szCs w:val="20"/>
              </w:rPr>
              <w:t>Clear emphasis in the diagram, not lack of clarity re engagement and collaboration?</w:t>
            </w:r>
          </w:p>
        </w:tc>
        <w:tc>
          <w:tcPr>
            <w:tcW w:w="2941" w:type="dxa"/>
          </w:tcPr>
          <w:p w14:paraId="3D8EFE82" w14:textId="77777777" w:rsidR="009009A2" w:rsidRPr="009009A2" w:rsidRDefault="009009A2" w:rsidP="009009A2">
            <w:pPr>
              <w:rPr>
                <w:rFonts w:cstheme="minorHAnsi"/>
                <w:sz w:val="20"/>
                <w:szCs w:val="20"/>
              </w:rPr>
            </w:pPr>
            <w:r w:rsidRPr="009009A2">
              <w:rPr>
                <w:rFonts w:cstheme="minorHAnsi"/>
                <w:sz w:val="20"/>
                <w:szCs w:val="20"/>
              </w:rPr>
              <w:t>Enhanced evidence regarding commitment to involvement.</w:t>
            </w:r>
          </w:p>
          <w:p w14:paraId="31C68C2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2EC8AB5" w14:textId="77777777" w:rsidTr="00BB2F9E">
        <w:tc>
          <w:tcPr>
            <w:tcW w:w="6658" w:type="dxa"/>
          </w:tcPr>
          <w:p w14:paraId="593289FA"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News &amp; Events/Seminar Series webpage</w:t>
            </w:r>
          </w:p>
          <w:p w14:paraId="02E43296" w14:textId="77777777" w:rsidR="009009A2" w:rsidRPr="009009A2" w:rsidRDefault="009009A2" w:rsidP="009009A2">
            <w:pPr>
              <w:rPr>
                <w:rFonts w:cstheme="minorHAnsi"/>
                <w:sz w:val="20"/>
                <w:szCs w:val="20"/>
              </w:rPr>
            </w:pPr>
            <w:r w:rsidRPr="009009A2">
              <w:rPr>
                <w:rFonts w:cstheme="minorHAnsi"/>
                <w:sz w:val="20"/>
                <w:szCs w:val="20"/>
              </w:rPr>
              <w:t>(</w:t>
            </w:r>
            <w:hyperlink r:id="rId256" w:history="1">
              <w:r w:rsidRPr="009009A2">
                <w:rPr>
                  <w:rFonts w:cstheme="minorHAnsi"/>
                  <w:color w:val="0563C1" w:themeColor="hyperlink"/>
                  <w:sz w:val="20"/>
                  <w:szCs w:val="20"/>
                  <w:u w:val="single"/>
                </w:rPr>
                <w:t>https://www.kcl.ac.uk/cicelysaunders/newsevents/seminarseries</w:t>
              </w:r>
            </w:hyperlink>
            <w:r w:rsidRPr="009009A2">
              <w:rPr>
                <w:rFonts w:cstheme="minorHAnsi"/>
                <w:sz w:val="20"/>
                <w:szCs w:val="20"/>
              </w:rPr>
              <w:t>)</w:t>
            </w:r>
          </w:p>
          <w:p w14:paraId="07755426" w14:textId="77777777" w:rsidR="009009A2" w:rsidRPr="009009A2" w:rsidRDefault="009009A2" w:rsidP="009009A2">
            <w:pPr>
              <w:rPr>
                <w:rFonts w:cstheme="minorHAnsi"/>
                <w:sz w:val="20"/>
                <w:szCs w:val="20"/>
              </w:rPr>
            </w:pPr>
            <w:r w:rsidRPr="009009A2">
              <w:rPr>
                <w:rFonts w:cstheme="minorHAnsi"/>
                <w:b/>
                <w:bCs/>
                <w:sz w:val="20"/>
                <w:szCs w:val="20"/>
              </w:rPr>
              <w:t>24 January 2018, NOTHING ABOUT US WITHOUT US: Including people with learning disabilities</w:t>
            </w:r>
            <w:r w:rsidRPr="009009A2">
              <w:rPr>
                <w:rFonts w:cstheme="minorHAnsi"/>
                <w:sz w:val="20"/>
                <w:szCs w:val="20"/>
              </w:rPr>
              <w:t xml:space="preserve"> - Associate Professor Irene Tuffrey-Wijne (RH, PhD), Associate Professor, Kingston &amp; St George's University and Amanda Cresswell, Co-Researcher</w:t>
            </w:r>
          </w:p>
          <w:p w14:paraId="3B29FD5D" w14:textId="77777777" w:rsidR="009009A2" w:rsidRPr="009009A2" w:rsidRDefault="009009A2" w:rsidP="009009A2">
            <w:pPr>
              <w:rPr>
                <w:rFonts w:cstheme="minorHAnsi"/>
                <w:sz w:val="20"/>
                <w:szCs w:val="20"/>
              </w:rPr>
            </w:pPr>
            <w:r w:rsidRPr="009009A2">
              <w:rPr>
                <w:rFonts w:cstheme="minorHAnsi"/>
                <w:sz w:val="20"/>
                <w:szCs w:val="20"/>
              </w:rPr>
              <w:t>Flyer</w:t>
            </w:r>
          </w:p>
          <w:p w14:paraId="54E9B529" w14:textId="77777777" w:rsidR="009009A2" w:rsidRPr="009009A2" w:rsidRDefault="009009A2" w:rsidP="009009A2">
            <w:pPr>
              <w:rPr>
                <w:rFonts w:cstheme="minorHAnsi"/>
                <w:sz w:val="20"/>
                <w:szCs w:val="20"/>
              </w:rPr>
            </w:pPr>
          </w:p>
          <w:p w14:paraId="24D7D564" w14:textId="77777777" w:rsidR="009009A2" w:rsidRPr="009009A2" w:rsidRDefault="009009A2" w:rsidP="009009A2">
            <w:pPr>
              <w:keepNext/>
              <w:keepLines/>
              <w:spacing w:before="40"/>
              <w:outlineLvl w:val="2"/>
              <w:rPr>
                <w:rFonts w:eastAsiaTheme="majorEastAsia" w:cstheme="minorHAnsi"/>
                <w:b/>
                <w:bCs/>
                <w:color w:val="1F3763" w:themeColor="accent1" w:themeShade="7F"/>
                <w:sz w:val="20"/>
                <w:szCs w:val="20"/>
              </w:rPr>
            </w:pPr>
            <w:r w:rsidRPr="009009A2">
              <w:rPr>
                <w:rFonts w:eastAsiaTheme="majorEastAsia" w:cstheme="minorHAnsi"/>
                <w:b/>
                <w:bCs/>
                <w:color w:val="1F3763" w:themeColor="accent1" w:themeShade="7F"/>
                <w:sz w:val="20"/>
                <w:szCs w:val="20"/>
              </w:rPr>
              <w:t>News &amp; Events/</w:t>
            </w:r>
            <w:r w:rsidRPr="009009A2">
              <w:rPr>
                <w:rFonts w:eastAsia="Times New Roman" w:cstheme="minorHAnsi"/>
                <w:b/>
                <w:bCs/>
                <w:sz w:val="20"/>
                <w:szCs w:val="20"/>
                <w:lang w:eastAsia="en-GB"/>
              </w:rPr>
              <w:t xml:space="preserve">2018 - Cicely Centenary Celebrations Event Series </w:t>
            </w:r>
            <w:r w:rsidRPr="009009A2">
              <w:rPr>
                <w:rFonts w:eastAsiaTheme="majorEastAsia" w:cstheme="minorHAnsi"/>
                <w:b/>
                <w:bCs/>
                <w:color w:val="1F3763" w:themeColor="accent1" w:themeShade="7F"/>
                <w:sz w:val="20"/>
                <w:szCs w:val="20"/>
              </w:rPr>
              <w:t>webpage</w:t>
            </w:r>
          </w:p>
          <w:p w14:paraId="07221B99"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kern w:val="36"/>
                <w:sz w:val="20"/>
                <w:szCs w:val="20"/>
                <w:lang w:eastAsia="en-GB"/>
              </w:rPr>
              <w:t>(</w:t>
            </w:r>
            <w:hyperlink r:id="rId257" w:history="1">
              <w:r w:rsidRPr="009009A2">
                <w:rPr>
                  <w:rFonts w:eastAsia="Times New Roman" w:cstheme="minorHAnsi"/>
                  <w:color w:val="0563C1" w:themeColor="hyperlink"/>
                  <w:kern w:val="36"/>
                  <w:sz w:val="20"/>
                  <w:szCs w:val="20"/>
                  <w:u w:val="single"/>
                  <w:lang w:eastAsia="en-GB"/>
                </w:rPr>
                <w:t>https://www.kcl.ac.uk/events/reciprocal-relationships-and-the-importance-of-patient-and-public-feedback-in-health-research-1</w:t>
              </w:r>
            </w:hyperlink>
            <w:r w:rsidRPr="009009A2">
              <w:rPr>
                <w:rFonts w:eastAsia="Times New Roman" w:cstheme="minorHAnsi"/>
                <w:kern w:val="36"/>
                <w:sz w:val="20"/>
                <w:szCs w:val="20"/>
                <w:lang w:eastAsia="en-GB"/>
              </w:rPr>
              <w:t>)</w:t>
            </w:r>
          </w:p>
          <w:p w14:paraId="42896DE3" w14:textId="77777777" w:rsidR="009009A2" w:rsidRPr="009009A2" w:rsidRDefault="00720C20" w:rsidP="009009A2">
            <w:pPr>
              <w:rPr>
                <w:rFonts w:cstheme="minorHAnsi"/>
                <w:sz w:val="20"/>
                <w:szCs w:val="20"/>
              </w:rPr>
            </w:pPr>
            <w:hyperlink r:id="rId258" w:history="1">
              <w:r w:rsidR="009009A2" w:rsidRPr="009009A2">
                <w:rPr>
                  <w:rFonts w:cstheme="minorHAnsi"/>
                  <w:color w:val="0563C1" w:themeColor="hyperlink"/>
                  <w:sz w:val="20"/>
                  <w:szCs w:val="20"/>
                  <w:u w:val="single"/>
                </w:rPr>
                <w:t>https://pos-pal.org/doc18/OpenSeminarFlyerMay2018.pdf</w:t>
              </w:r>
            </w:hyperlink>
          </w:p>
          <w:p w14:paraId="2D4964DF" w14:textId="77777777" w:rsidR="009009A2" w:rsidRPr="009009A2" w:rsidRDefault="009009A2" w:rsidP="009009A2">
            <w:pPr>
              <w:rPr>
                <w:rFonts w:cstheme="minorHAnsi"/>
                <w:sz w:val="20"/>
                <w:szCs w:val="20"/>
              </w:rPr>
            </w:pPr>
            <w:r w:rsidRPr="009009A2">
              <w:rPr>
                <w:rFonts w:cstheme="minorHAnsi"/>
                <w:sz w:val="20"/>
                <w:szCs w:val="20"/>
              </w:rPr>
              <w:t>Open seminar series event on feedback from researchers to PPI contributors.</w:t>
            </w:r>
          </w:p>
          <w:p w14:paraId="73AF9CD2" w14:textId="77777777" w:rsidR="009009A2" w:rsidRPr="009009A2" w:rsidRDefault="009009A2" w:rsidP="009009A2">
            <w:pPr>
              <w:rPr>
                <w:rFonts w:cstheme="minorHAnsi"/>
                <w:b/>
                <w:bCs/>
                <w:sz w:val="20"/>
                <w:szCs w:val="20"/>
              </w:rPr>
            </w:pPr>
            <w:r w:rsidRPr="009009A2">
              <w:rPr>
                <w:rFonts w:cstheme="minorHAnsi"/>
                <w:b/>
                <w:bCs/>
                <w:sz w:val="20"/>
                <w:szCs w:val="20"/>
              </w:rPr>
              <w:t>News &amp; Events/News webpage</w:t>
            </w:r>
          </w:p>
          <w:p w14:paraId="33200E04" w14:textId="77777777" w:rsidR="009009A2" w:rsidRPr="009009A2" w:rsidRDefault="009009A2" w:rsidP="009009A2">
            <w:pPr>
              <w:rPr>
                <w:rFonts w:cstheme="minorHAnsi"/>
                <w:sz w:val="20"/>
                <w:szCs w:val="20"/>
              </w:rPr>
            </w:pPr>
            <w:r w:rsidRPr="009009A2">
              <w:rPr>
                <w:rFonts w:cstheme="minorHAnsi"/>
                <w:sz w:val="20"/>
                <w:szCs w:val="20"/>
              </w:rPr>
              <w:t>(</w:t>
            </w:r>
            <w:hyperlink r:id="rId259" w:history="1">
              <w:r w:rsidRPr="009009A2">
                <w:rPr>
                  <w:rFonts w:cstheme="minorHAnsi"/>
                  <w:color w:val="0563C1" w:themeColor="hyperlink"/>
                  <w:sz w:val="20"/>
                  <w:szCs w:val="20"/>
                  <w:u w:val="single"/>
                </w:rPr>
                <w:t>https://www.kcl.ac.uk/cicelysaunders/newsevents/news</w:t>
              </w:r>
            </w:hyperlink>
            <w:r w:rsidRPr="009009A2">
              <w:rPr>
                <w:rFonts w:cstheme="minorHAnsi"/>
                <w:sz w:val="20"/>
                <w:szCs w:val="20"/>
              </w:rPr>
              <w:t>)</w:t>
            </w:r>
          </w:p>
          <w:p w14:paraId="6FC66E51" w14:textId="77777777" w:rsidR="009009A2" w:rsidRPr="009009A2" w:rsidRDefault="009009A2" w:rsidP="009009A2">
            <w:pPr>
              <w:rPr>
                <w:rFonts w:cstheme="minorHAnsi"/>
                <w:sz w:val="20"/>
                <w:szCs w:val="20"/>
              </w:rPr>
            </w:pPr>
          </w:p>
          <w:p w14:paraId="2A83027A" w14:textId="77777777" w:rsidR="009009A2" w:rsidRPr="009009A2" w:rsidRDefault="009009A2" w:rsidP="009009A2">
            <w:pPr>
              <w:outlineLvl w:val="0"/>
              <w:rPr>
                <w:rFonts w:eastAsia="Times New Roman" w:cstheme="minorHAnsi"/>
                <w:b/>
                <w:bCs/>
                <w:kern w:val="36"/>
                <w:sz w:val="20"/>
                <w:szCs w:val="20"/>
                <w:lang w:eastAsia="en-GB"/>
              </w:rPr>
            </w:pPr>
            <w:r w:rsidRPr="009009A2">
              <w:rPr>
                <w:rFonts w:eastAsia="Times New Roman" w:cstheme="minorHAnsi"/>
                <w:b/>
                <w:bCs/>
                <w:kern w:val="36"/>
                <w:sz w:val="20"/>
                <w:szCs w:val="20"/>
                <w:lang w:eastAsia="en-GB"/>
              </w:rPr>
              <w:t>A Conversation Starter around Loss, Grief, and Bereavement, 5 June 2018</w:t>
            </w:r>
          </w:p>
          <w:p w14:paraId="7F02CF45"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kern w:val="36"/>
                <w:sz w:val="20"/>
                <w:szCs w:val="20"/>
                <w:lang w:eastAsia="en-GB"/>
              </w:rPr>
              <w:t>(</w:t>
            </w:r>
            <w:hyperlink r:id="rId260" w:history="1">
              <w:r w:rsidRPr="009009A2">
                <w:rPr>
                  <w:rFonts w:eastAsia="Times New Roman" w:cstheme="minorHAnsi"/>
                  <w:color w:val="0563C1" w:themeColor="hyperlink"/>
                  <w:kern w:val="36"/>
                  <w:sz w:val="20"/>
                  <w:szCs w:val="20"/>
                  <w:u w:val="single"/>
                  <w:lang w:eastAsia="en-GB"/>
                </w:rPr>
                <w:t>https://www.kcl.ac.uk/cicelysaunders/newsevents/newsrecords/2018/a-conversation-starter-around-loss-grief-and-bereavement</w:t>
              </w:r>
            </w:hyperlink>
            <w:r w:rsidRPr="009009A2">
              <w:rPr>
                <w:rFonts w:eastAsia="Times New Roman" w:cstheme="minorHAnsi"/>
                <w:kern w:val="36"/>
                <w:sz w:val="20"/>
                <w:szCs w:val="20"/>
                <w:lang w:eastAsia="en-GB"/>
              </w:rPr>
              <w:t>)</w:t>
            </w:r>
          </w:p>
          <w:p w14:paraId="29D678D0"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kern w:val="36"/>
                <w:sz w:val="20"/>
                <w:szCs w:val="20"/>
                <w:lang w:eastAsia="en-GB"/>
              </w:rPr>
              <w:t>Conversation starter event on Loss, grief and bereavement.</w:t>
            </w:r>
          </w:p>
          <w:p w14:paraId="23E58906" w14:textId="77777777" w:rsidR="009009A2" w:rsidRPr="009009A2" w:rsidRDefault="009009A2" w:rsidP="009009A2">
            <w:pPr>
              <w:outlineLvl w:val="0"/>
              <w:rPr>
                <w:rFonts w:eastAsia="Times New Roman" w:cstheme="minorHAnsi"/>
                <w:kern w:val="36"/>
                <w:sz w:val="20"/>
                <w:szCs w:val="20"/>
                <w:lang w:eastAsia="en-GB"/>
              </w:rPr>
            </w:pPr>
          </w:p>
          <w:p w14:paraId="37C66D44" w14:textId="77777777" w:rsidR="009009A2" w:rsidRPr="009009A2" w:rsidRDefault="009009A2" w:rsidP="009009A2">
            <w:pPr>
              <w:rPr>
                <w:rFonts w:cstheme="minorHAnsi"/>
                <w:sz w:val="20"/>
                <w:szCs w:val="20"/>
              </w:rPr>
            </w:pPr>
            <w:r w:rsidRPr="009009A2">
              <w:rPr>
                <w:rFonts w:cstheme="minorHAnsi"/>
                <w:b/>
                <w:bCs/>
                <w:sz w:val="20"/>
                <w:szCs w:val="20"/>
              </w:rPr>
              <w:t>Taking patient and public involvement online, 14 May 2018</w:t>
            </w:r>
          </w:p>
          <w:p w14:paraId="525AAB7C" w14:textId="77777777" w:rsidR="009009A2" w:rsidRPr="009009A2" w:rsidRDefault="009009A2" w:rsidP="009009A2">
            <w:pPr>
              <w:rPr>
                <w:rFonts w:cstheme="minorHAnsi"/>
                <w:sz w:val="20"/>
                <w:szCs w:val="20"/>
              </w:rPr>
            </w:pPr>
            <w:r w:rsidRPr="009009A2">
              <w:rPr>
                <w:rFonts w:cstheme="minorHAnsi"/>
                <w:sz w:val="20"/>
                <w:szCs w:val="20"/>
              </w:rPr>
              <w:t>(</w:t>
            </w:r>
            <w:hyperlink r:id="rId261" w:history="1">
              <w:r w:rsidRPr="009009A2">
                <w:rPr>
                  <w:rFonts w:cstheme="minorHAnsi"/>
                  <w:color w:val="0563C1" w:themeColor="hyperlink"/>
                  <w:sz w:val="20"/>
                  <w:szCs w:val="20"/>
                  <w:u w:val="single"/>
                </w:rPr>
                <w:t>https://www.kcl.ac.uk/cicelysaunders/newsevents/newsrecords/2018/taking-patient-and-public-involvement-online</w:t>
              </w:r>
            </w:hyperlink>
            <w:r w:rsidRPr="009009A2">
              <w:rPr>
                <w:rFonts w:cstheme="minorHAnsi"/>
                <w:sz w:val="20"/>
                <w:szCs w:val="20"/>
              </w:rPr>
              <w:t>)</w:t>
            </w:r>
          </w:p>
          <w:p w14:paraId="7B718F75" w14:textId="77777777" w:rsidR="009009A2" w:rsidRPr="009009A2" w:rsidRDefault="009009A2" w:rsidP="009009A2">
            <w:pPr>
              <w:rPr>
                <w:rFonts w:cstheme="minorHAnsi"/>
                <w:sz w:val="20"/>
                <w:szCs w:val="20"/>
              </w:rPr>
            </w:pPr>
            <w:r w:rsidRPr="009009A2">
              <w:rPr>
                <w:rFonts w:cstheme="minorHAnsi"/>
                <w:sz w:val="20"/>
                <w:szCs w:val="20"/>
              </w:rPr>
              <w:t xml:space="preserve">Re Brighton, L. J., Pask, S., Benalia, H., Bailey, S., Sumerfield, M., Witt, J., De Wolf-Linder, S., Etkind, S. N., Murtagh, F. E. &amp; Koffman, J. 2018. Taking patient and public involvement online: qualitative evaluation of an online forum for palliative care and rehabilitation research. </w:t>
            </w:r>
            <w:r w:rsidRPr="009009A2">
              <w:rPr>
                <w:rFonts w:cstheme="minorHAnsi"/>
                <w:i/>
                <w:sz w:val="20"/>
                <w:szCs w:val="20"/>
              </w:rPr>
              <w:t>Research Involvement and Engagement,</w:t>
            </w:r>
            <w:r w:rsidRPr="009009A2">
              <w:rPr>
                <w:rFonts w:cstheme="minorHAnsi"/>
                <w:sz w:val="20"/>
                <w:szCs w:val="20"/>
              </w:rPr>
              <w:t xml:space="preserve"> 4.</w:t>
            </w:r>
          </w:p>
          <w:p w14:paraId="4E996C6C" w14:textId="77777777" w:rsidR="009009A2" w:rsidRPr="009009A2" w:rsidRDefault="009009A2" w:rsidP="009009A2">
            <w:pPr>
              <w:rPr>
                <w:rFonts w:eastAsia="Times New Roman" w:cstheme="minorHAnsi"/>
                <w:sz w:val="20"/>
                <w:szCs w:val="20"/>
                <w:u w:val="single"/>
                <w:lang w:eastAsia="en-GB"/>
              </w:rPr>
            </w:pPr>
          </w:p>
          <w:p w14:paraId="6EE13AE1" w14:textId="77777777" w:rsidR="009009A2" w:rsidRPr="009009A2" w:rsidRDefault="009009A2" w:rsidP="009009A2">
            <w:pPr>
              <w:outlineLvl w:val="0"/>
              <w:rPr>
                <w:rFonts w:eastAsia="Times New Roman" w:cstheme="minorHAnsi"/>
                <w:b/>
                <w:bCs/>
                <w:kern w:val="36"/>
                <w:sz w:val="20"/>
                <w:szCs w:val="20"/>
                <w:lang w:eastAsia="en-GB"/>
              </w:rPr>
            </w:pPr>
            <w:r w:rsidRPr="009009A2">
              <w:rPr>
                <w:rFonts w:eastAsia="Times New Roman" w:cstheme="minorHAnsi"/>
                <w:b/>
                <w:bCs/>
                <w:kern w:val="36"/>
                <w:sz w:val="20"/>
                <w:szCs w:val="20"/>
                <w:lang w:eastAsia="en-GB"/>
              </w:rPr>
              <w:t>Achievements in patient and public involvement recognised by CRN South London, 5 February 2018</w:t>
            </w:r>
          </w:p>
          <w:p w14:paraId="519CCD29" w14:textId="77777777" w:rsidR="009009A2" w:rsidRPr="009009A2" w:rsidRDefault="009009A2" w:rsidP="009009A2">
            <w:pPr>
              <w:rPr>
                <w:rFonts w:cstheme="minorHAnsi"/>
                <w:sz w:val="20"/>
                <w:szCs w:val="20"/>
              </w:rPr>
            </w:pPr>
            <w:r w:rsidRPr="009009A2">
              <w:rPr>
                <w:rFonts w:cstheme="minorHAnsi"/>
                <w:sz w:val="20"/>
                <w:szCs w:val="20"/>
              </w:rPr>
              <w:t>(</w:t>
            </w:r>
            <w:hyperlink r:id="rId262" w:history="1">
              <w:r w:rsidRPr="009009A2">
                <w:rPr>
                  <w:rFonts w:cstheme="minorHAnsi"/>
                  <w:color w:val="0563C1" w:themeColor="hyperlink"/>
                  <w:sz w:val="20"/>
                  <w:szCs w:val="20"/>
                  <w:u w:val="single"/>
                </w:rPr>
                <w:t>https://www.kcl.ac.uk/cicelysaunders/newsevents/newsrecords/2018/achievements-in-patient-and-public-involvement-recognised-by-crn-south-london</w:t>
              </w:r>
            </w:hyperlink>
            <w:r w:rsidRPr="009009A2">
              <w:rPr>
                <w:rFonts w:cstheme="minorHAnsi"/>
                <w:sz w:val="20"/>
                <w:szCs w:val="20"/>
              </w:rPr>
              <w:t>)</w:t>
            </w:r>
          </w:p>
          <w:p w14:paraId="07778ED1" w14:textId="77777777" w:rsidR="009009A2" w:rsidRPr="009009A2" w:rsidRDefault="009009A2" w:rsidP="009009A2">
            <w:pPr>
              <w:outlineLvl w:val="0"/>
              <w:rPr>
                <w:rFonts w:cstheme="minorHAnsi"/>
                <w:sz w:val="20"/>
                <w:szCs w:val="20"/>
              </w:rPr>
            </w:pPr>
            <w:r w:rsidRPr="009009A2">
              <w:rPr>
                <w:rFonts w:eastAsia="Times New Roman" w:cstheme="minorHAnsi"/>
                <w:kern w:val="36"/>
                <w:sz w:val="20"/>
                <w:szCs w:val="20"/>
                <w:lang w:eastAsia="en-GB"/>
              </w:rPr>
              <w:t xml:space="preserve">Annual meeting of </w:t>
            </w:r>
            <w:r w:rsidRPr="009009A2">
              <w:rPr>
                <w:rFonts w:cstheme="minorHAnsi"/>
                <w:sz w:val="20"/>
                <w:szCs w:val="20"/>
              </w:rPr>
              <w:t>South London National Institute for Health Research (NIHR) Clinical Research Network (CRN), including innovation awards.</w:t>
            </w:r>
          </w:p>
          <w:p w14:paraId="10AE9124" w14:textId="77777777" w:rsidR="009009A2" w:rsidRPr="009009A2" w:rsidRDefault="009009A2" w:rsidP="009009A2">
            <w:pPr>
              <w:outlineLvl w:val="0"/>
              <w:rPr>
                <w:rFonts w:eastAsia="Times New Roman" w:cstheme="minorHAnsi"/>
                <w:kern w:val="36"/>
                <w:sz w:val="20"/>
                <w:szCs w:val="20"/>
                <w:lang w:eastAsia="en-GB"/>
              </w:rPr>
            </w:pPr>
          </w:p>
          <w:p w14:paraId="1402C1CF"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b/>
                <w:bCs/>
                <w:kern w:val="36"/>
                <w:sz w:val="20"/>
                <w:szCs w:val="20"/>
                <w:lang w:eastAsia="en-GB"/>
              </w:rPr>
              <w:lastRenderedPageBreak/>
              <w:t>Breathlessness: Current Innovations &amp; Priority Setting Event, 16 October 2017</w:t>
            </w:r>
          </w:p>
          <w:p w14:paraId="48D1F0B9" w14:textId="77777777" w:rsidR="009009A2" w:rsidRPr="009009A2" w:rsidRDefault="009009A2" w:rsidP="009009A2">
            <w:pPr>
              <w:rPr>
                <w:rFonts w:cstheme="minorHAnsi"/>
                <w:sz w:val="20"/>
                <w:szCs w:val="20"/>
              </w:rPr>
            </w:pPr>
            <w:r w:rsidRPr="009009A2">
              <w:rPr>
                <w:rFonts w:cstheme="minorHAnsi"/>
                <w:sz w:val="20"/>
                <w:szCs w:val="20"/>
              </w:rPr>
              <w:t>(</w:t>
            </w:r>
            <w:hyperlink r:id="rId263" w:history="1">
              <w:r w:rsidRPr="009009A2">
                <w:rPr>
                  <w:rFonts w:cstheme="minorHAnsi"/>
                  <w:color w:val="0563C1" w:themeColor="hyperlink"/>
                  <w:sz w:val="20"/>
                  <w:szCs w:val="20"/>
                  <w:u w:val="single"/>
                </w:rPr>
                <w:t>https://www.kcl.ac.uk/cicelysaunders/newsevents/newsrecords/2017/breathlessness-current-innovations-priority-setting-event</w:t>
              </w:r>
            </w:hyperlink>
            <w:r w:rsidRPr="009009A2">
              <w:rPr>
                <w:rFonts w:cstheme="minorHAnsi"/>
                <w:sz w:val="20"/>
                <w:szCs w:val="20"/>
              </w:rPr>
              <w:t>)</w:t>
            </w:r>
          </w:p>
          <w:p w14:paraId="390CD0D5" w14:textId="77777777" w:rsidR="009009A2" w:rsidRPr="009009A2" w:rsidRDefault="009009A2" w:rsidP="009009A2">
            <w:pPr>
              <w:outlineLvl w:val="0"/>
              <w:rPr>
                <w:rFonts w:cstheme="minorHAnsi"/>
                <w:sz w:val="20"/>
                <w:szCs w:val="20"/>
              </w:rPr>
            </w:pPr>
            <w:r w:rsidRPr="009009A2">
              <w:rPr>
                <w:rFonts w:cstheme="minorHAnsi"/>
                <w:sz w:val="20"/>
                <w:szCs w:val="20"/>
              </w:rPr>
              <w:t>Collaborative consultation workshop at the Cicely Saunders Institute, King’s College London, hosted jointly by the National Institute for Health Research (NIHR) Collaboration for Leadership in Applied Health Research and Care (CLAHRC) South London and Northwest London.</w:t>
            </w:r>
          </w:p>
          <w:p w14:paraId="3BB45D3C" w14:textId="77777777" w:rsidR="009009A2" w:rsidRPr="009009A2" w:rsidRDefault="009009A2" w:rsidP="009009A2">
            <w:pPr>
              <w:outlineLvl w:val="0"/>
              <w:rPr>
                <w:rFonts w:eastAsia="Times New Roman" w:cstheme="minorHAnsi"/>
                <w:b/>
                <w:bCs/>
                <w:kern w:val="36"/>
                <w:sz w:val="20"/>
                <w:szCs w:val="20"/>
                <w:lang w:eastAsia="en-GB"/>
              </w:rPr>
            </w:pPr>
          </w:p>
          <w:p w14:paraId="1169A92E"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A Conversation Starter around Death and Dying, 7 June 2017</w:t>
            </w:r>
          </w:p>
          <w:p w14:paraId="1D8C1025"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w:t>
            </w:r>
            <w:hyperlink r:id="rId264" w:history="1">
              <w:r w:rsidRPr="009009A2">
                <w:rPr>
                  <w:rFonts w:eastAsia="Times New Roman" w:cstheme="minorHAnsi"/>
                  <w:color w:val="0563C1" w:themeColor="hyperlink"/>
                  <w:sz w:val="20"/>
                  <w:szCs w:val="20"/>
                  <w:u w:val="single"/>
                  <w:lang w:eastAsia="en-GB"/>
                </w:rPr>
                <w:t>https://www.kcl.ac.uk/cicelysaunders/newsevents/newsrecords/2017/a-conversation-starter-around-death-and-dying</w:t>
              </w:r>
            </w:hyperlink>
            <w:r w:rsidRPr="009009A2">
              <w:rPr>
                <w:rFonts w:eastAsia="Times New Roman" w:cstheme="minorHAnsi"/>
                <w:sz w:val="20"/>
                <w:szCs w:val="20"/>
                <w:lang w:eastAsia="en-GB"/>
              </w:rPr>
              <w:t>)</w:t>
            </w:r>
          </w:p>
          <w:p w14:paraId="21542B64"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Conversation starter event on death and dying</w:t>
            </w:r>
          </w:p>
          <w:p w14:paraId="35116DE6" w14:textId="77777777" w:rsidR="009009A2" w:rsidRPr="009009A2" w:rsidRDefault="009009A2" w:rsidP="009009A2">
            <w:pPr>
              <w:rPr>
                <w:rFonts w:eastAsia="Times New Roman" w:cstheme="minorHAnsi"/>
                <w:kern w:val="36"/>
                <w:sz w:val="20"/>
                <w:szCs w:val="20"/>
                <w:lang w:eastAsia="en-GB"/>
              </w:rPr>
            </w:pPr>
          </w:p>
          <w:p w14:paraId="78B1F0D6" w14:textId="77777777" w:rsidR="009009A2" w:rsidRPr="009009A2" w:rsidRDefault="009009A2" w:rsidP="009009A2">
            <w:pPr>
              <w:outlineLvl w:val="0"/>
              <w:rPr>
                <w:rFonts w:eastAsia="Times New Roman" w:cstheme="minorHAnsi"/>
                <w:b/>
                <w:bCs/>
                <w:kern w:val="36"/>
                <w:sz w:val="20"/>
                <w:szCs w:val="20"/>
                <w:lang w:eastAsia="en-GB"/>
              </w:rPr>
            </w:pPr>
            <w:r w:rsidRPr="009009A2">
              <w:rPr>
                <w:rFonts w:eastAsia="Times New Roman" w:cstheme="minorHAnsi"/>
                <w:b/>
                <w:bCs/>
                <w:kern w:val="36"/>
                <w:sz w:val="20"/>
                <w:szCs w:val="20"/>
                <w:lang w:eastAsia="en-GB"/>
              </w:rPr>
              <w:t>Taking patient and public involvement online, 28 June 2016</w:t>
            </w:r>
          </w:p>
          <w:p w14:paraId="5D712B3D"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kern w:val="36"/>
                <w:sz w:val="20"/>
                <w:szCs w:val="20"/>
                <w:lang w:eastAsia="en-GB"/>
              </w:rPr>
              <w:t>(</w:t>
            </w:r>
            <w:hyperlink r:id="rId265" w:history="1">
              <w:r w:rsidRPr="009009A2">
                <w:rPr>
                  <w:rFonts w:eastAsia="Times New Roman" w:cstheme="minorHAnsi"/>
                  <w:color w:val="0563C1" w:themeColor="hyperlink"/>
                  <w:kern w:val="36"/>
                  <w:sz w:val="20"/>
                  <w:szCs w:val="20"/>
                  <w:u w:val="single"/>
                  <w:lang w:eastAsia="en-GB"/>
                </w:rPr>
                <w:t>https://www.kcl.ac.uk/cicelysaunders/newsevents/newsrecords/2016/jun/publicinvolvementforum</w:t>
              </w:r>
            </w:hyperlink>
            <w:r w:rsidRPr="009009A2">
              <w:rPr>
                <w:rFonts w:eastAsia="Times New Roman" w:cstheme="minorHAnsi"/>
                <w:kern w:val="36"/>
                <w:sz w:val="20"/>
                <w:szCs w:val="20"/>
                <w:lang w:eastAsia="en-GB"/>
              </w:rPr>
              <w:t>)</w:t>
            </w:r>
          </w:p>
          <w:p w14:paraId="5994B9C5"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kern w:val="36"/>
                <w:sz w:val="20"/>
                <w:szCs w:val="20"/>
                <w:lang w:eastAsia="en-GB"/>
              </w:rPr>
              <w:t>Launch of online forum</w:t>
            </w:r>
          </w:p>
          <w:p w14:paraId="39A7A903" w14:textId="77777777" w:rsidR="009009A2" w:rsidRPr="009009A2" w:rsidRDefault="009009A2" w:rsidP="009009A2">
            <w:pPr>
              <w:outlineLvl w:val="0"/>
              <w:rPr>
                <w:rFonts w:eastAsia="Times New Roman" w:cstheme="minorHAnsi"/>
                <w:kern w:val="36"/>
                <w:sz w:val="20"/>
                <w:szCs w:val="20"/>
                <w:lang w:eastAsia="en-GB"/>
              </w:rPr>
            </w:pPr>
          </w:p>
          <w:p w14:paraId="700BA7E3" w14:textId="77777777" w:rsidR="009009A2" w:rsidRPr="009009A2" w:rsidRDefault="009009A2" w:rsidP="009009A2">
            <w:pPr>
              <w:outlineLvl w:val="2"/>
              <w:rPr>
                <w:rFonts w:eastAsia="Times New Roman" w:cstheme="minorHAnsi"/>
                <w:b/>
                <w:bCs/>
                <w:sz w:val="20"/>
                <w:szCs w:val="20"/>
                <w:lang w:eastAsia="en-GB"/>
              </w:rPr>
            </w:pPr>
            <w:r w:rsidRPr="009009A2">
              <w:rPr>
                <w:rFonts w:eastAsia="Times New Roman" w:cstheme="minorHAnsi"/>
                <w:b/>
                <w:bCs/>
                <w:sz w:val="20"/>
                <w:szCs w:val="20"/>
                <w:lang w:eastAsia="en-GB"/>
              </w:rPr>
              <w:t>Service-user involvement in palliative care: What's needed?, 5 May 2015</w:t>
            </w:r>
          </w:p>
          <w:p w14:paraId="0A349A77" w14:textId="77777777" w:rsidR="009009A2" w:rsidRPr="009009A2" w:rsidRDefault="009009A2" w:rsidP="009009A2">
            <w:pPr>
              <w:outlineLvl w:val="2"/>
              <w:rPr>
                <w:rFonts w:eastAsia="Times New Roman" w:cstheme="minorHAnsi"/>
                <w:sz w:val="20"/>
                <w:szCs w:val="20"/>
                <w:lang w:eastAsia="en-GB"/>
              </w:rPr>
            </w:pPr>
            <w:r w:rsidRPr="009009A2">
              <w:rPr>
                <w:rFonts w:eastAsia="Times New Roman" w:cstheme="minorHAnsi"/>
                <w:sz w:val="20"/>
                <w:szCs w:val="20"/>
                <w:lang w:eastAsia="en-GB"/>
              </w:rPr>
              <w:t>(</w:t>
            </w:r>
            <w:hyperlink r:id="rId266" w:history="1">
              <w:r w:rsidRPr="009009A2">
                <w:rPr>
                  <w:rFonts w:eastAsia="Times New Roman" w:cstheme="minorHAnsi"/>
                  <w:color w:val="0563C1" w:themeColor="hyperlink"/>
                  <w:sz w:val="20"/>
                  <w:szCs w:val="20"/>
                  <w:u w:val="single"/>
                  <w:lang w:eastAsia="en-GB"/>
                </w:rPr>
                <w:t>https://www.kcl.ac.uk/cicelysaunders/newsevents/newsrecords/2015/may/service-user-involvement-in-palliative-care</w:t>
              </w:r>
            </w:hyperlink>
            <w:r w:rsidRPr="009009A2">
              <w:rPr>
                <w:rFonts w:eastAsia="Times New Roman" w:cstheme="minorHAnsi"/>
                <w:sz w:val="20"/>
                <w:szCs w:val="20"/>
                <w:lang w:eastAsia="en-GB"/>
              </w:rPr>
              <w:t>)</w:t>
            </w:r>
          </w:p>
          <w:p w14:paraId="1F168965" w14:textId="77777777" w:rsidR="009009A2" w:rsidRPr="009009A2" w:rsidRDefault="009009A2" w:rsidP="009009A2">
            <w:pPr>
              <w:outlineLvl w:val="2"/>
              <w:rPr>
                <w:rFonts w:cstheme="minorHAnsi"/>
                <w:sz w:val="20"/>
                <w:szCs w:val="20"/>
              </w:rPr>
            </w:pPr>
            <w:r w:rsidRPr="009009A2">
              <w:rPr>
                <w:rFonts w:eastAsia="Times New Roman" w:cstheme="minorHAnsi"/>
                <w:sz w:val="20"/>
                <w:szCs w:val="20"/>
                <w:lang w:eastAsia="en-GB"/>
              </w:rPr>
              <w:t xml:space="preserve">Re </w:t>
            </w:r>
            <w:r w:rsidRPr="009009A2">
              <w:rPr>
                <w:rFonts w:cstheme="minorHAnsi"/>
                <w:sz w:val="20"/>
                <w:szCs w:val="20"/>
              </w:rPr>
              <w:t xml:space="preserve">Daveson, B. A., De Wolf-Linder, S., Witt, J., Newson, K., Morris, C., Higginson, I. J. &amp; Evans, C. J. 2015. Results of a transparent expert consultation on patient and public involvement in palliative care research. </w:t>
            </w:r>
            <w:r w:rsidRPr="009009A2">
              <w:rPr>
                <w:rFonts w:cstheme="minorHAnsi"/>
                <w:i/>
                <w:sz w:val="20"/>
                <w:szCs w:val="20"/>
              </w:rPr>
              <w:t>Palliative Medicine,</w:t>
            </w:r>
            <w:r w:rsidRPr="009009A2">
              <w:rPr>
                <w:rFonts w:cstheme="minorHAnsi"/>
                <w:sz w:val="20"/>
                <w:szCs w:val="20"/>
              </w:rPr>
              <w:t xml:space="preserve"> 29</w:t>
            </w:r>
            <w:r w:rsidRPr="009009A2">
              <w:rPr>
                <w:rFonts w:cstheme="minorHAnsi"/>
                <w:b/>
                <w:sz w:val="20"/>
                <w:szCs w:val="20"/>
              </w:rPr>
              <w:t>,</w:t>
            </w:r>
            <w:r w:rsidRPr="009009A2">
              <w:rPr>
                <w:rFonts w:cstheme="minorHAnsi"/>
                <w:sz w:val="20"/>
                <w:szCs w:val="20"/>
              </w:rPr>
              <w:t xml:space="preserve"> 939-949.</w:t>
            </w:r>
          </w:p>
          <w:p w14:paraId="3EA1AA14" w14:textId="77777777" w:rsidR="009009A2" w:rsidRPr="009009A2" w:rsidRDefault="009009A2" w:rsidP="009009A2">
            <w:pPr>
              <w:outlineLvl w:val="2"/>
              <w:rPr>
                <w:rFonts w:cstheme="minorHAnsi"/>
                <w:sz w:val="20"/>
                <w:szCs w:val="20"/>
              </w:rPr>
            </w:pPr>
          </w:p>
          <w:p w14:paraId="5B06988E" w14:textId="77777777" w:rsidR="009009A2" w:rsidRPr="009009A2" w:rsidRDefault="009009A2" w:rsidP="009009A2">
            <w:pPr>
              <w:outlineLvl w:val="0"/>
              <w:rPr>
                <w:rFonts w:eastAsia="Times New Roman" w:cstheme="minorHAnsi"/>
                <w:b/>
                <w:bCs/>
                <w:kern w:val="36"/>
                <w:sz w:val="20"/>
                <w:szCs w:val="20"/>
                <w:lang w:eastAsia="en-GB"/>
              </w:rPr>
            </w:pPr>
            <w:r w:rsidRPr="009009A2">
              <w:rPr>
                <w:rFonts w:eastAsia="Times New Roman" w:cstheme="minorHAnsi"/>
                <w:b/>
                <w:bCs/>
                <w:kern w:val="36"/>
                <w:sz w:val="20"/>
                <w:szCs w:val="20"/>
                <w:lang w:eastAsia="en-GB"/>
              </w:rPr>
              <w:t>Patient, Family and Public Involvement at the Institute, 14 May 2014</w:t>
            </w:r>
          </w:p>
          <w:p w14:paraId="271770E1"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kern w:val="36"/>
                <w:sz w:val="20"/>
                <w:szCs w:val="20"/>
                <w:lang w:eastAsia="en-GB"/>
              </w:rPr>
              <w:t>(</w:t>
            </w:r>
            <w:hyperlink r:id="rId267" w:history="1">
              <w:r w:rsidRPr="009009A2">
                <w:rPr>
                  <w:rFonts w:eastAsia="Times New Roman" w:cstheme="minorHAnsi"/>
                  <w:color w:val="0563C1" w:themeColor="hyperlink"/>
                  <w:kern w:val="36"/>
                  <w:sz w:val="20"/>
                  <w:szCs w:val="20"/>
                  <w:u w:val="single"/>
                  <w:lang w:eastAsia="en-GB"/>
                </w:rPr>
                <w:t>https://www.kcl.ac.uk/cicelysaunders/newsevents/newsrecords/2014/may/patient,-family-and-public-involvement-at-the-institute</w:t>
              </w:r>
            </w:hyperlink>
            <w:r w:rsidRPr="009009A2">
              <w:rPr>
                <w:rFonts w:eastAsia="Times New Roman" w:cstheme="minorHAnsi"/>
                <w:kern w:val="36"/>
                <w:sz w:val="20"/>
                <w:szCs w:val="20"/>
                <w:lang w:eastAsia="en-GB"/>
              </w:rPr>
              <w:t>)</w:t>
            </w:r>
          </w:p>
          <w:p w14:paraId="495233CA" w14:textId="77777777" w:rsidR="009009A2" w:rsidRPr="009009A2" w:rsidRDefault="009009A2" w:rsidP="009009A2">
            <w:pPr>
              <w:outlineLvl w:val="0"/>
              <w:rPr>
                <w:rFonts w:cstheme="minorHAnsi"/>
                <w:sz w:val="20"/>
                <w:szCs w:val="20"/>
              </w:rPr>
            </w:pPr>
            <w:r w:rsidRPr="009009A2">
              <w:rPr>
                <w:rFonts w:eastAsia="Times New Roman" w:cstheme="minorHAnsi"/>
                <w:kern w:val="36"/>
                <w:sz w:val="20"/>
                <w:szCs w:val="20"/>
                <w:lang w:eastAsia="en-GB"/>
              </w:rPr>
              <w:t>Workshop event on importance of PPI.</w:t>
            </w:r>
          </w:p>
          <w:p w14:paraId="7199B43B" w14:textId="77777777" w:rsidR="009009A2" w:rsidRPr="009009A2" w:rsidRDefault="009009A2" w:rsidP="009009A2">
            <w:pPr>
              <w:rPr>
                <w:rFonts w:cstheme="minorHAnsi"/>
                <w:b/>
                <w:bCs/>
                <w:sz w:val="20"/>
                <w:szCs w:val="20"/>
              </w:rPr>
            </w:pPr>
            <w:r w:rsidRPr="009009A2">
              <w:rPr>
                <w:rFonts w:cstheme="minorHAnsi"/>
                <w:b/>
                <w:bCs/>
                <w:sz w:val="20"/>
                <w:szCs w:val="20"/>
              </w:rPr>
              <w:t>News &amp; Events/Media coverage webpage</w:t>
            </w:r>
          </w:p>
          <w:p w14:paraId="30A43232" w14:textId="77777777" w:rsidR="009009A2" w:rsidRPr="009009A2" w:rsidRDefault="009009A2" w:rsidP="009009A2">
            <w:pPr>
              <w:rPr>
                <w:rFonts w:cstheme="minorHAnsi"/>
                <w:sz w:val="20"/>
                <w:szCs w:val="20"/>
              </w:rPr>
            </w:pPr>
            <w:r w:rsidRPr="009009A2">
              <w:rPr>
                <w:rFonts w:cstheme="minorHAnsi"/>
                <w:sz w:val="20"/>
                <w:szCs w:val="20"/>
              </w:rPr>
              <w:t>(</w:t>
            </w:r>
            <w:hyperlink r:id="rId268" w:history="1">
              <w:r w:rsidRPr="009009A2">
                <w:rPr>
                  <w:rFonts w:cstheme="minorHAnsi"/>
                  <w:color w:val="0563C1" w:themeColor="hyperlink"/>
                  <w:sz w:val="20"/>
                  <w:szCs w:val="20"/>
                  <w:u w:val="single"/>
                </w:rPr>
                <w:t>https://www.kcl.ac.uk/cicelysaunders/newsevents/mediamentions</w:t>
              </w:r>
            </w:hyperlink>
            <w:r w:rsidRPr="009009A2">
              <w:rPr>
                <w:rFonts w:cstheme="minorHAnsi"/>
                <w:sz w:val="20"/>
                <w:szCs w:val="20"/>
              </w:rPr>
              <w:t>)</w:t>
            </w:r>
          </w:p>
          <w:p w14:paraId="26267E42" w14:textId="77777777" w:rsidR="009009A2" w:rsidRPr="009009A2" w:rsidRDefault="009009A2" w:rsidP="009009A2">
            <w:pPr>
              <w:rPr>
                <w:rFonts w:cstheme="minorHAnsi"/>
                <w:sz w:val="20"/>
                <w:szCs w:val="20"/>
              </w:rPr>
            </w:pPr>
          </w:p>
          <w:p w14:paraId="2DC67881" w14:textId="77777777" w:rsidR="009009A2" w:rsidRPr="009009A2" w:rsidRDefault="009009A2" w:rsidP="009009A2">
            <w:pPr>
              <w:rPr>
                <w:rFonts w:eastAsia="Times New Roman" w:cstheme="minorHAnsi"/>
                <w:b/>
                <w:bCs/>
                <w:i/>
                <w:iCs/>
                <w:sz w:val="20"/>
                <w:szCs w:val="20"/>
                <w:lang w:eastAsia="en-GB"/>
              </w:rPr>
            </w:pPr>
            <w:r w:rsidRPr="009009A2">
              <w:rPr>
                <w:rFonts w:eastAsia="Times New Roman" w:cstheme="minorHAnsi"/>
                <w:b/>
                <w:bCs/>
                <w:sz w:val="20"/>
                <w:szCs w:val="20"/>
                <w:lang w:eastAsia="en-GB"/>
              </w:rPr>
              <w:t xml:space="preserve">Involving service-users in palliative care research – new paper from the Cicely Saunders Institute published in Palliative Medicine, </w:t>
            </w:r>
            <w:r w:rsidRPr="009009A2">
              <w:rPr>
                <w:rFonts w:eastAsia="Times New Roman" w:cstheme="minorHAnsi"/>
                <w:b/>
                <w:bCs/>
                <w:i/>
                <w:iCs/>
                <w:sz w:val="20"/>
                <w:szCs w:val="20"/>
                <w:lang w:eastAsia="en-GB"/>
              </w:rPr>
              <w:t>eHospice</w:t>
            </w:r>
          </w:p>
          <w:p w14:paraId="3209AE21" w14:textId="77777777" w:rsidR="009009A2" w:rsidRPr="009009A2" w:rsidRDefault="009009A2" w:rsidP="009009A2">
            <w:pPr>
              <w:rPr>
                <w:rFonts w:cstheme="minorHAnsi"/>
                <w:sz w:val="20"/>
                <w:szCs w:val="20"/>
              </w:rPr>
            </w:pPr>
            <w:r w:rsidRPr="009009A2">
              <w:rPr>
                <w:rFonts w:cstheme="minorHAnsi"/>
                <w:sz w:val="20"/>
                <w:szCs w:val="20"/>
              </w:rPr>
              <w:t xml:space="preserve">Researchers at the Cicely Saunders Institute explain to eHospice why service users should be involved in palliative care research. The research was led by </w:t>
            </w:r>
            <w:r w:rsidRPr="00763BD5">
              <w:rPr>
                <w:rFonts w:cstheme="minorHAnsi"/>
                <w:sz w:val="20"/>
                <w:szCs w:val="20"/>
                <w:highlight w:val="black"/>
              </w:rPr>
              <w:t xml:space="preserve">Dr </w:t>
            </w:r>
            <w:r w:rsidRPr="00763BD5">
              <w:rPr>
                <w:rFonts w:cstheme="minorHAnsi"/>
                <w:sz w:val="20"/>
                <w:szCs w:val="20"/>
                <w:highlight w:val="black"/>
              </w:rPr>
              <w:lastRenderedPageBreak/>
              <w:t>Barbara Daveson</w:t>
            </w:r>
            <w:r w:rsidRPr="009009A2">
              <w:rPr>
                <w:rFonts w:cstheme="minorHAnsi"/>
                <w:sz w:val="20"/>
                <w:szCs w:val="20"/>
              </w:rPr>
              <w:t xml:space="preserve">, Lecturer in Health Services at the Institute. A previously established method in palliative care – the MORECare Transparent Expert Consultation approach —  was used. The research involved hosting a patient, carer and public involvement (PPI) workshop in 2014 at the Institute. Individual priorities of patients, caregivers, user advocates, researchers and members of the public were shared and then carefully analysed. Other researchers from the Cicely Saunders Institute mentioned in the article were: </w:t>
            </w:r>
            <w:r w:rsidRPr="00763BD5">
              <w:rPr>
                <w:rFonts w:cstheme="minorHAnsi"/>
                <w:sz w:val="20"/>
                <w:szCs w:val="20"/>
                <w:highlight w:val="black"/>
              </w:rPr>
              <w:t>Susanne de Wolf-Linder, Dr Jana Witt and Professor Irene Higginson.</w:t>
            </w:r>
            <w:r w:rsidRPr="009009A2">
              <w:rPr>
                <w:rFonts w:cstheme="minorHAnsi"/>
                <w:sz w:val="20"/>
                <w:szCs w:val="20"/>
              </w:rPr>
              <w:t xml:space="preserve"> The results of this work have been published in the </w:t>
            </w:r>
            <w:hyperlink r:id="rId269" w:tooltip="Palliative Medicine" w:history="1">
              <w:r w:rsidRPr="009009A2">
                <w:rPr>
                  <w:rFonts w:cstheme="minorHAnsi"/>
                  <w:color w:val="0000FF"/>
                  <w:sz w:val="20"/>
                  <w:szCs w:val="20"/>
                  <w:u w:val="single"/>
                </w:rPr>
                <w:t>Palliative Medicine journal</w:t>
              </w:r>
            </w:hyperlink>
            <w:r w:rsidRPr="009009A2">
              <w:rPr>
                <w:rFonts w:cstheme="minorHAnsi"/>
                <w:sz w:val="20"/>
                <w:szCs w:val="20"/>
              </w:rPr>
              <w:t>. </w:t>
            </w:r>
          </w:p>
        </w:tc>
        <w:tc>
          <w:tcPr>
            <w:tcW w:w="1275" w:type="dxa"/>
          </w:tcPr>
          <w:p w14:paraId="3869E37B"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Website search (12/12/21), from </w:t>
            </w:r>
            <w:r w:rsidRPr="009009A2">
              <w:rPr>
                <w:rFonts w:cstheme="minorHAnsi"/>
                <w:sz w:val="20"/>
                <w:szCs w:val="20"/>
                <w:highlight w:val="black"/>
              </w:rPr>
              <w:t>Lisa</w:t>
            </w:r>
            <w:r w:rsidRPr="009009A2">
              <w:rPr>
                <w:rFonts w:cstheme="minorHAnsi"/>
                <w:sz w:val="20"/>
                <w:szCs w:val="20"/>
              </w:rPr>
              <w:t xml:space="preserve"> (14/12/21)</w:t>
            </w:r>
          </w:p>
          <w:p w14:paraId="5148C810" w14:textId="77777777" w:rsidR="009009A2" w:rsidRPr="009009A2" w:rsidRDefault="009009A2" w:rsidP="009009A2">
            <w:pPr>
              <w:rPr>
                <w:rFonts w:cstheme="minorHAnsi"/>
                <w:sz w:val="20"/>
                <w:szCs w:val="20"/>
              </w:rPr>
            </w:pPr>
          </w:p>
        </w:tc>
        <w:tc>
          <w:tcPr>
            <w:tcW w:w="3686" w:type="dxa"/>
          </w:tcPr>
          <w:p w14:paraId="702FFA9B" w14:textId="77777777" w:rsidR="009009A2" w:rsidRPr="009009A2" w:rsidRDefault="009009A2" w:rsidP="009009A2">
            <w:pPr>
              <w:rPr>
                <w:rFonts w:cstheme="minorHAnsi"/>
                <w:sz w:val="20"/>
                <w:szCs w:val="20"/>
              </w:rPr>
            </w:pPr>
            <w:r w:rsidRPr="009009A2">
              <w:rPr>
                <w:rFonts w:cstheme="minorHAnsi"/>
                <w:sz w:val="20"/>
                <w:szCs w:val="20"/>
              </w:rPr>
              <w:t>Broad range of events included on a variety of involvement topics, covers both external and internal events and speakers.</w:t>
            </w:r>
          </w:p>
          <w:p w14:paraId="7BAE029E"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5DA76068"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792A5D1B"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942C127" w14:textId="77777777" w:rsidR="009009A2" w:rsidRPr="009009A2" w:rsidRDefault="009009A2" w:rsidP="009009A2">
            <w:pPr>
              <w:rPr>
                <w:rFonts w:cstheme="minorHAnsi"/>
                <w:sz w:val="20"/>
                <w:szCs w:val="20"/>
              </w:rPr>
            </w:pPr>
          </w:p>
        </w:tc>
        <w:tc>
          <w:tcPr>
            <w:tcW w:w="2941" w:type="dxa"/>
          </w:tcPr>
          <w:p w14:paraId="40F8E82F" w14:textId="77777777" w:rsidR="009009A2" w:rsidRPr="009009A2" w:rsidRDefault="009009A2" w:rsidP="009009A2">
            <w:pPr>
              <w:rPr>
                <w:rFonts w:cstheme="minorHAnsi"/>
                <w:sz w:val="20"/>
                <w:szCs w:val="20"/>
              </w:rPr>
            </w:pPr>
            <w:r w:rsidRPr="009009A2">
              <w:rPr>
                <w:rFonts w:cstheme="minorHAnsi"/>
                <w:sz w:val="20"/>
                <w:szCs w:val="20"/>
              </w:rPr>
              <w:t>Enhanced evidence regarding commitment to involvement.</w:t>
            </w:r>
          </w:p>
          <w:p w14:paraId="27F025F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7D103AEB" w14:textId="77777777" w:rsidTr="00BB2F9E">
        <w:tc>
          <w:tcPr>
            <w:tcW w:w="6658" w:type="dxa"/>
          </w:tcPr>
          <w:p w14:paraId="07921AC6"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News &amp; Events/Join our mailing list webpage</w:t>
            </w:r>
          </w:p>
          <w:p w14:paraId="0B19C951" w14:textId="77777777" w:rsidR="009009A2" w:rsidRPr="009009A2" w:rsidRDefault="009009A2" w:rsidP="009009A2">
            <w:pPr>
              <w:rPr>
                <w:rFonts w:cstheme="minorHAnsi"/>
                <w:sz w:val="20"/>
                <w:szCs w:val="20"/>
              </w:rPr>
            </w:pPr>
            <w:r w:rsidRPr="009009A2">
              <w:rPr>
                <w:rFonts w:cstheme="minorHAnsi"/>
                <w:sz w:val="20"/>
                <w:szCs w:val="20"/>
              </w:rPr>
              <w:t>(</w:t>
            </w:r>
            <w:hyperlink r:id="rId270" w:history="1">
              <w:r w:rsidRPr="009009A2">
                <w:rPr>
                  <w:rFonts w:cstheme="minorHAnsi"/>
                  <w:color w:val="0563C1" w:themeColor="hyperlink"/>
                  <w:sz w:val="20"/>
                  <w:szCs w:val="20"/>
                  <w:u w:val="single"/>
                </w:rPr>
                <w:t>https://www.kcl.ac.uk/cicelysaunders/newsevents/institute-mailing-list</w:t>
              </w:r>
            </w:hyperlink>
            <w:r w:rsidRPr="009009A2">
              <w:rPr>
                <w:rFonts w:cstheme="minorHAnsi"/>
                <w:sz w:val="20"/>
                <w:szCs w:val="20"/>
              </w:rPr>
              <w:t>)</w:t>
            </w:r>
          </w:p>
        </w:tc>
        <w:tc>
          <w:tcPr>
            <w:tcW w:w="1275" w:type="dxa"/>
          </w:tcPr>
          <w:p w14:paraId="774CE26B" w14:textId="77777777" w:rsidR="009009A2" w:rsidRPr="009009A2" w:rsidRDefault="009009A2" w:rsidP="009009A2">
            <w:pPr>
              <w:rPr>
                <w:rFonts w:cstheme="minorHAnsi"/>
                <w:sz w:val="20"/>
                <w:szCs w:val="20"/>
              </w:rPr>
            </w:pPr>
            <w:r w:rsidRPr="009009A2">
              <w:rPr>
                <w:rFonts w:cstheme="minorHAnsi"/>
                <w:sz w:val="20"/>
                <w:szCs w:val="20"/>
              </w:rPr>
              <w:t>Website search (12/12/21)</w:t>
            </w:r>
          </w:p>
        </w:tc>
        <w:tc>
          <w:tcPr>
            <w:tcW w:w="3686" w:type="dxa"/>
          </w:tcPr>
          <w:p w14:paraId="5B971356" w14:textId="77777777" w:rsidR="009009A2" w:rsidRPr="009009A2" w:rsidRDefault="009009A2" w:rsidP="009009A2">
            <w:pPr>
              <w:rPr>
                <w:rFonts w:cstheme="minorHAnsi"/>
                <w:sz w:val="20"/>
                <w:szCs w:val="20"/>
              </w:rPr>
            </w:pPr>
            <w:r w:rsidRPr="009009A2">
              <w:rPr>
                <w:rFonts w:cstheme="minorHAnsi"/>
                <w:sz w:val="20"/>
                <w:szCs w:val="20"/>
              </w:rPr>
              <w:t>Patient and Public Involvement and Engagement included as an option of an area of work that could be kept updated about.</w:t>
            </w:r>
          </w:p>
          <w:p w14:paraId="4DCDBCC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tc>
        <w:tc>
          <w:tcPr>
            <w:tcW w:w="2941" w:type="dxa"/>
          </w:tcPr>
          <w:p w14:paraId="68D1209F" w14:textId="77777777" w:rsidR="009009A2" w:rsidRPr="009009A2" w:rsidRDefault="009009A2" w:rsidP="009009A2">
            <w:pPr>
              <w:rPr>
                <w:rFonts w:cstheme="minorHAnsi"/>
                <w:sz w:val="20"/>
                <w:szCs w:val="20"/>
              </w:rPr>
            </w:pPr>
            <w:r w:rsidRPr="009009A2">
              <w:rPr>
                <w:rFonts w:cstheme="minorHAnsi"/>
                <w:sz w:val="20"/>
                <w:szCs w:val="20"/>
              </w:rPr>
              <w:t>Made inferences regarding commitment to involvement.</w:t>
            </w:r>
          </w:p>
          <w:p w14:paraId="39DD624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E70A102" w14:textId="77777777" w:rsidTr="00BB2F9E">
        <w:tc>
          <w:tcPr>
            <w:tcW w:w="6658" w:type="dxa"/>
            <w:shd w:val="clear" w:color="auto" w:fill="BDD6EE" w:themeFill="accent5" w:themeFillTint="66"/>
          </w:tcPr>
          <w:p w14:paraId="72B1569C"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webpages/documents:</w:t>
            </w:r>
          </w:p>
        </w:tc>
        <w:tc>
          <w:tcPr>
            <w:tcW w:w="1275" w:type="dxa"/>
            <w:shd w:val="clear" w:color="auto" w:fill="BDD6EE" w:themeFill="accent5" w:themeFillTint="66"/>
          </w:tcPr>
          <w:p w14:paraId="185487A6" w14:textId="77777777" w:rsidR="009009A2" w:rsidRPr="009009A2" w:rsidRDefault="009009A2" w:rsidP="009009A2">
            <w:pPr>
              <w:rPr>
                <w:rFonts w:cstheme="minorHAnsi"/>
                <w:sz w:val="20"/>
                <w:szCs w:val="20"/>
              </w:rPr>
            </w:pPr>
          </w:p>
        </w:tc>
        <w:tc>
          <w:tcPr>
            <w:tcW w:w="3686" w:type="dxa"/>
            <w:shd w:val="clear" w:color="auto" w:fill="BDD6EE" w:themeFill="accent5" w:themeFillTint="66"/>
          </w:tcPr>
          <w:p w14:paraId="7DE4B136" w14:textId="77777777" w:rsidR="009009A2" w:rsidRPr="009009A2" w:rsidRDefault="009009A2" w:rsidP="009009A2">
            <w:pPr>
              <w:rPr>
                <w:rFonts w:cstheme="minorHAnsi"/>
                <w:sz w:val="20"/>
                <w:szCs w:val="20"/>
              </w:rPr>
            </w:pPr>
          </w:p>
        </w:tc>
        <w:tc>
          <w:tcPr>
            <w:tcW w:w="2941" w:type="dxa"/>
            <w:shd w:val="clear" w:color="auto" w:fill="BDD6EE" w:themeFill="accent5" w:themeFillTint="66"/>
          </w:tcPr>
          <w:p w14:paraId="496F5084" w14:textId="77777777" w:rsidR="009009A2" w:rsidRPr="009009A2" w:rsidRDefault="009009A2" w:rsidP="009009A2">
            <w:pPr>
              <w:rPr>
                <w:rFonts w:cstheme="minorHAnsi"/>
                <w:sz w:val="20"/>
                <w:szCs w:val="20"/>
              </w:rPr>
            </w:pPr>
          </w:p>
        </w:tc>
      </w:tr>
      <w:tr w:rsidR="009009A2" w:rsidRPr="009009A2" w14:paraId="5A1A474C" w14:textId="77777777" w:rsidTr="00BB2F9E">
        <w:tc>
          <w:tcPr>
            <w:tcW w:w="6658" w:type="dxa"/>
          </w:tcPr>
          <w:p w14:paraId="51DDA763"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Patient, Family &amp; Public Involvement (PPI) webpage</w:t>
            </w:r>
          </w:p>
          <w:p w14:paraId="3F6B5CC1"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w:t>
            </w:r>
            <w:hyperlink r:id="rId271" w:history="1">
              <w:r w:rsidRPr="009009A2">
                <w:rPr>
                  <w:rFonts w:cstheme="minorHAnsi"/>
                  <w:noProof/>
                  <w:color w:val="0563C1" w:themeColor="hyperlink"/>
                  <w:sz w:val="20"/>
                  <w:szCs w:val="20"/>
                  <w:u w:val="single"/>
                  <w:lang w:val="en-US"/>
                </w:rPr>
                <w:t>https://www.kcl.ac.uk/cicelysaunders/patient-family-and-public-involvement/ppi</w:t>
              </w:r>
            </w:hyperlink>
            <w:r w:rsidRPr="009009A2">
              <w:rPr>
                <w:rFonts w:cstheme="minorHAnsi"/>
                <w:noProof/>
                <w:sz w:val="20"/>
                <w:szCs w:val="20"/>
                <w:lang w:val="en-US"/>
              </w:rPr>
              <w:t>)</w:t>
            </w:r>
          </w:p>
          <w:p w14:paraId="14D21F26" w14:textId="77777777" w:rsidR="009009A2" w:rsidRPr="009009A2" w:rsidRDefault="009009A2" w:rsidP="009009A2">
            <w:pPr>
              <w:rPr>
                <w:rFonts w:cstheme="minorHAnsi"/>
                <w:noProof/>
                <w:sz w:val="20"/>
                <w:szCs w:val="20"/>
                <w:lang w:val="en-US"/>
              </w:rPr>
            </w:pPr>
          </w:p>
          <w:p w14:paraId="5C01AFC6"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Text on page, with links to join the PPI group or for further information, online forum and newsletters and resources. Additional links to the CSI PPI Strategy and breathlessness specific public involvement group.</w:t>
            </w:r>
          </w:p>
        </w:tc>
        <w:tc>
          <w:tcPr>
            <w:tcW w:w="1275" w:type="dxa"/>
          </w:tcPr>
          <w:p w14:paraId="47C116E5" w14:textId="77777777" w:rsidR="009009A2" w:rsidRPr="009009A2" w:rsidRDefault="009009A2" w:rsidP="009009A2">
            <w:pPr>
              <w:rPr>
                <w:rFonts w:cstheme="minorHAnsi"/>
                <w:sz w:val="20"/>
                <w:szCs w:val="20"/>
              </w:rPr>
            </w:pPr>
            <w:r w:rsidRPr="009009A2">
              <w:rPr>
                <w:rFonts w:cstheme="minorHAnsi"/>
                <w:sz w:val="20"/>
                <w:szCs w:val="20"/>
              </w:rPr>
              <w:t>Website search (12/12/21)</w:t>
            </w:r>
          </w:p>
        </w:tc>
        <w:tc>
          <w:tcPr>
            <w:tcW w:w="3686" w:type="dxa"/>
          </w:tcPr>
          <w:p w14:paraId="55983278" w14:textId="77777777" w:rsidR="009009A2" w:rsidRPr="009009A2" w:rsidRDefault="009009A2" w:rsidP="009009A2">
            <w:pPr>
              <w:rPr>
                <w:rFonts w:cstheme="minorHAnsi"/>
                <w:sz w:val="20"/>
                <w:szCs w:val="20"/>
              </w:rPr>
            </w:pPr>
            <w:r w:rsidRPr="009009A2">
              <w:rPr>
                <w:rFonts w:cstheme="minorHAnsi"/>
                <w:sz w:val="20"/>
                <w:szCs w:val="20"/>
              </w:rPr>
              <w:t>Much information provided on involvement, using a range of communication methods to appeal to different people. Shows commitment to involvement from the outset and understanding of involvement.</w:t>
            </w:r>
          </w:p>
          <w:p w14:paraId="4AD51948"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6C37CA60"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35BC24E"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623A06D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7267F5D" w14:textId="77777777" w:rsidR="009009A2" w:rsidRPr="009009A2" w:rsidRDefault="009009A2" w:rsidP="009009A2">
            <w:pPr>
              <w:rPr>
                <w:rFonts w:cstheme="minorHAnsi"/>
                <w:sz w:val="20"/>
                <w:szCs w:val="20"/>
              </w:rPr>
            </w:pPr>
            <w:r w:rsidRPr="009009A2">
              <w:rPr>
                <w:rFonts w:cstheme="minorHAnsi"/>
                <w:b/>
                <w:bCs/>
                <w:sz w:val="20"/>
                <w:szCs w:val="20"/>
              </w:rPr>
              <w:t>Values and principles</w:t>
            </w:r>
          </w:p>
        </w:tc>
        <w:tc>
          <w:tcPr>
            <w:tcW w:w="2941" w:type="dxa"/>
          </w:tcPr>
          <w:p w14:paraId="4AF0F145" w14:textId="77777777" w:rsidR="009009A2" w:rsidRPr="009009A2" w:rsidRDefault="009009A2" w:rsidP="009009A2">
            <w:pPr>
              <w:rPr>
                <w:rFonts w:cstheme="minorHAnsi"/>
                <w:sz w:val="20"/>
                <w:szCs w:val="20"/>
              </w:rPr>
            </w:pPr>
            <w:r w:rsidRPr="009009A2">
              <w:rPr>
                <w:rFonts w:cstheme="minorHAnsi"/>
                <w:sz w:val="20"/>
                <w:szCs w:val="20"/>
              </w:rPr>
              <w:t>Made inferences regarding culture, values and commitment to involvement.</w:t>
            </w:r>
          </w:p>
          <w:p w14:paraId="1864BFC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6C1E1BB8" w14:textId="77777777" w:rsidR="009009A2" w:rsidRPr="009009A2" w:rsidRDefault="009009A2" w:rsidP="009009A2">
            <w:pPr>
              <w:rPr>
                <w:rFonts w:cstheme="minorHAnsi"/>
                <w:sz w:val="20"/>
                <w:szCs w:val="20"/>
              </w:rPr>
            </w:pPr>
            <w:r w:rsidRPr="009009A2">
              <w:rPr>
                <w:rFonts w:cstheme="minorHAnsi"/>
                <w:sz w:val="20"/>
                <w:szCs w:val="20"/>
              </w:rPr>
              <w:t>Informed interview participants.</w:t>
            </w:r>
          </w:p>
        </w:tc>
      </w:tr>
      <w:tr w:rsidR="009009A2" w:rsidRPr="009009A2" w14:paraId="3F63B60E" w14:textId="77777777" w:rsidTr="00BB2F9E">
        <w:tc>
          <w:tcPr>
            <w:tcW w:w="6658" w:type="dxa"/>
          </w:tcPr>
          <w:p w14:paraId="3D2E065A"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Online Forum webpage</w:t>
            </w:r>
          </w:p>
          <w:p w14:paraId="29B67912"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w:t>
            </w:r>
            <w:hyperlink r:id="rId272" w:history="1">
              <w:r w:rsidRPr="009009A2">
                <w:rPr>
                  <w:rFonts w:cstheme="minorHAnsi"/>
                  <w:noProof/>
                  <w:color w:val="0563C1" w:themeColor="hyperlink"/>
                  <w:sz w:val="20"/>
                  <w:szCs w:val="20"/>
                  <w:u w:val="single"/>
                  <w:lang w:val="en-US"/>
                </w:rPr>
                <w:t>https://www.csipublicinvolvement.co.uk/</w:t>
              </w:r>
            </w:hyperlink>
            <w:r w:rsidRPr="009009A2">
              <w:rPr>
                <w:rFonts w:cstheme="minorHAnsi"/>
                <w:noProof/>
                <w:sz w:val="20"/>
                <w:szCs w:val="20"/>
                <w:lang w:val="en-US"/>
              </w:rPr>
              <w:t>)</w:t>
            </w:r>
          </w:p>
          <w:p w14:paraId="584F813A"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With links to (Discussions, News &amp; Events require login):</w:t>
            </w:r>
          </w:p>
          <w:p w14:paraId="7D1D782A"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Home</w:t>
            </w:r>
          </w:p>
          <w:p w14:paraId="6E97EB40"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About us</w:t>
            </w:r>
          </w:p>
          <w:p w14:paraId="5528EA2A"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Discussions (My questions and ideas, Improving care, Living &amp; dying well, Managing symptoms, Measuring changes, All discussions)</w:t>
            </w:r>
          </w:p>
          <w:p w14:paraId="1DAC2719"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News &amp; Events </w:t>
            </w:r>
          </w:p>
          <w:p w14:paraId="7064BBC0"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Resources</w:t>
            </w:r>
          </w:p>
          <w:p w14:paraId="6383B480"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Contact us</w:t>
            </w:r>
          </w:p>
        </w:tc>
        <w:tc>
          <w:tcPr>
            <w:tcW w:w="1275" w:type="dxa"/>
          </w:tcPr>
          <w:p w14:paraId="4EB0872A" w14:textId="77777777" w:rsidR="009009A2" w:rsidRPr="009009A2" w:rsidRDefault="009009A2" w:rsidP="009009A2">
            <w:pPr>
              <w:rPr>
                <w:rFonts w:cstheme="minorHAnsi"/>
                <w:sz w:val="20"/>
                <w:szCs w:val="20"/>
              </w:rPr>
            </w:pPr>
            <w:r w:rsidRPr="009009A2">
              <w:rPr>
                <w:rFonts w:cstheme="minorHAnsi"/>
                <w:sz w:val="20"/>
                <w:szCs w:val="20"/>
              </w:rPr>
              <w:t>Website search (12/12/21)</w:t>
            </w:r>
          </w:p>
        </w:tc>
        <w:tc>
          <w:tcPr>
            <w:tcW w:w="3686" w:type="dxa"/>
          </w:tcPr>
          <w:p w14:paraId="653E28FA" w14:textId="77777777" w:rsidR="009009A2" w:rsidRPr="009009A2" w:rsidRDefault="009009A2" w:rsidP="009009A2">
            <w:pPr>
              <w:rPr>
                <w:rFonts w:cstheme="minorHAnsi"/>
                <w:sz w:val="20"/>
                <w:szCs w:val="20"/>
              </w:rPr>
            </w:pPr>
            <w:r w:rsidRPr="009009A2">
              <w:rPr>
                <w:rFonts w:cstheme="minorHAnsi"/>
                <w:sz w:val="20"/>
                <w:szCs w:val="20"/>
              </w:rPr>
              <w:t>Online forum for researchers and PPI members.</w:t>
            </w:r>
          </w:p>
          <w:p w14:paraId="1CB6ED0B"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30B079E4" w14:textId="77777777" w:rsidR="009009A2" w:rsidRPr="009009A2" w:rsidRDefault="009009A2" w:rsidP="009009A2">
            <w:pPr>
              <w:rPr>
                <w:rFonts w:cstheme="minorHAnsi"/>
                <w:sz w:val="20"/>
                <w:szCs w:val="20"/>
              </w:rPr>
            </w:pPr>
            <w:r w:rsidRPr="009009A2">
              <w:rPr>
                <w:rFonts w:cstheme="minorHAnsi"/>
                <w:b/>
                <w:bCs/>
                <w:sz w:val="20"/>
                <w:szCs w:val="20"/>
              </w:rPr>
              <w:t>Relationships and communication</w:t>
            </w:r>
          </w:p>
        </w:tc>
        <w:tc>
          <w:tcPr>
            <w:tcW w:w="2941" w:type="dxa"/>
          </w:tcPr>
          <w:p w14:paraId="7D40F0D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5FB0487A" w14:textId="77777777" w:rsidTr="00BB2F9E">
        <w:tc>
          <w:tcPr>
            <w:tcW w:w="6658" w:type="dxa"/>
          </w:tcPr>
          <w:p w14:paraId="6F4C0409"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lastRenderedPageBreak/>
              <w:t>Newsletters &amp; resources webpage</w:t>
            </w:r>
          </w:p>
          <w:p w14:paraId="5243BC03"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w:t>
            </w:r>
            <w:hyperlink r:id="rId273" w:history="1">
              <w:r w:rsidRPr="009009A2">
                <w:rPr>
                  <w:rFonts w:cstheme="minorHAnsi"/>
                  <w:noProof/>
                  <w:color w:val="0563C1" w:themeColor="hyperlink"/>
                  <w:sz w:val="20"/>
                  <w:szCs w:val="20"/>
                  <w:u w:val="single"/>
                  <w:lang w:val="en-US"/>
                </w:rPr>
                <w:t>https://www.kcl.ac.uk/cicelysaunders/patient-family-and-public-involvement/newsletters-and-resources</w:t>
              </w:r>
            </w:hyperlink>
            <w:r w:rsidRPr="009009A2">
              <w:rPr>
                <w:rFonts w:cstheme="minorHAnsi"/>
                <w:noProof/>
                <w:sz w:val="20"/>
                <w:szCs w:val="20"/>
                <w:lang w:val="en-US"/>
              </w:rPr>
              <w:t>)</w:t>
            </w:r>
          </w:p>
          <w:p w14:paraId="0B90AAEA"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Sections on Key publications, Key Reports, Newsletters, PPI workshops, ‘Conversation Starter’ Events.</w:t>
            </w:r>
          </w:p>
        </w:tc>
        <w:tc>
          <w:tcPr>
            <w:tcW w:w="1275" w:type="dxa"/>
          </w:tcPr>
          <w:p w14:paraId="47F99518" w14:textId="77777777" w:rsidR="009009A2" w:rsidRPr="009009A2" w:rsidRDefault="009009A2" w:rsidP="009009A2">
            <w:pPr>
              <w:rPr>
                <w:rFonts w:cstheme="minorHAnsi"/>
                <w:sz w:val="20"/>
                <w:szCs w:val="20"/>
              </w:rPr>
            </w:pPr>
            <w:r w:rsidRPr="009009A2">
              <w:rPr>
                <w:rFonts w:cstheme="minorHAnsi"/>
                <w:sz w:val="20"/>
                <w:szCs w:val="20"/>
              </w:rPr>
              <w:t>Website search (12/12/21)</w:t>
            </w:r>
          </w:p>
        </w:tc>
        <w:tc>
          <w:tcPr>
            <w:tcW w:w="3686" w:type="dxa"/>
          </w:tcPr>
          <w:p w14:paraId="4CD99B80" w14:textId="77777777" w:rsidR="009009A2" w:rsidRPr="009009A2" w:rsidRDefault="009009A2" w:rsidP="009009A2">
            <w:pPr>
              <w:rPr>
                <w:rFonts w:cstheme="minorHAnsi"/>
                <w:b/>
                <w:bCs/>
                <w:sz w:val="20"/>
                <w:szCs w:val="20"/>
              </w:rPr>
            </w:pPr>
            <w:r w:rsidRPr="009009A2">
              <w:rPr>
                <w:rFonts w:cstheme="minorHAnsi"/>
                <w:sz w:val="20"/>
                <w:szCs w:val="20"/>
              </w:rPr>
              <w:t>Much information in form of range of different resources.</w:t>
            </w:r>
          </w:p>
          <w:p w14:paraId="532F58E9"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5A72D38F"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022B0AE4"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941" w:type="dxa"/>
          </w:tcPr>
          <w:p w14:paraId="484D7C8F"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1B5E1F1" w14:textId="77777777" w:rsidTr="00BB2F9E">
        <w:tc>
          <w:tcPr>
            <w:tcW w:w="6658" w:type="dxa"/>
          </w:tcPr>
          <w:p w14:paraId="08D94897"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Newsletters</w:t>
            </w:r>
          </w:p>
          <w:p w14:paraId="12C27B49" w14:textId="77777777" w:rsidR="009009A2" w:rsidRPr="009009A2" w:rsidRDefault="009009A2" w:rsidP="009009A2">
            <w:pPr>
              <w:rPr>
                <w:rFonts w:cstheme="minorHAnsi"/>
                <w:sz w:val="20"/>
                <w:szCs w:val="20"/>
              </w:rPr>
            </w:pPr>
            <w:r w:rsidRPr="009009A2">
              <w:rPr>
                <w:rFonts w:cstheme="minorHAnsi"/>
                <w:sz w:val="20"/>
                <w:szCs w:val="20"/>
              </w:rPr>
              <w:t>(</w:t>
            </w:r>
            <w:hyperlink r:id="rId274" w:history="1">
              <w:r w:rsidRPr="009009A2">
                <w:rPr>
                  <w:rFonts w:cstheme="minorHAnsi"/>
                  <w:color w:val="0563C1" w:themeColor="hyperlink"/>
                  <w:sz w:val="20"/>
                  <w:szCs w:val="20"/>
                  <w:u w:val="single"/>
                </w:rPr>
                <w:t>https://www.kcl.ac.uk/cicelysaunders/patient-family-and-public-involvement/newsletters-and-resources</w:t>
              </w:r>
            </w:hyperlink>
            <w:r w:rsidRPr="009009A2">
              <w:rPr>
                <w:rFonts w:cstheme="minorHAnsi"/>
                <w:sz w:val="20"/>
                <w:szCs w:val="20"/>
              </w:rPr>
              <w:t>)</w:t>
            </w:r>
          </w:p>
          <w:p w14:paraId="4A005C5C" w14:textId="77777777" w:rsidR="009009A2" w:rsidRPr="009009A2" w:rsidRDefault="009009A2" w:rsidP="009009A2">
            <w:pPr>
              <w:rPr>
                <w:rFonts w:cstheme="minorHAnsi"/>
                <w:sz w:val="20"/>
                <w:szCs w:val="20"/>
              </w:rPr>
            </w:pPr>
            <w:r w:rsidRPr="009009A2">
              <w:rPr>
                <w:rFonts w:cstheme="minorHAnsi"/>
                <w:sz w:val="20"/>
                <w:szCs w:val="20"/>
              </w:rPr>
              <w:t>Summer 2017</w:t>
            </w:r>
          </w:p>
          <w:p w14:paraId="0AE42225" w14:textId="77777777" w:rsidR="009009A2" w:rsidRPr="009009A2" w:rsidRDefault="009009A2" w:rsidP="009009A2">
            <w:pPr>
              <w:rPr>
                <w:rFonts w:cstheme="minorHAnsi"/>
                <w:sz w:val="20"/>
                <w:szCs w:val="20"/>
              </w:rPr>
            </w:pPr>
            <w:r w:rsidRPr="009009A2">
              <w:rPr>
                <w:rFonts w:cstheme="minorHAnsi"/>
                <w:sz w:val="20"/>
                <w:szCs w:val="20"/>
              </w:rPr>
              <w:t>Winter 2017</w:t>
            </w:r>
          </w:p>
          <w:p w14:paraId="6CFEAE6B" w14:textId="77777777" w:rsidR="009009A2" w:rsidRPr="009009A2" w:rsidRDefault="009009A2" w:rsidP="009009A2">
            <w:pPr>
              <w:rPr>
                <w:rFonts w:cstheme="minorHAnsi"/>
                <w:sz w:val="20"/>
                <w:szCs w:val="20"/>
              </w:rPr>
            </w:pPr>
            <w:r w:rsidRPr="009009A2">
              <w:rPr>
                <w:rFonts w:cstheme="minorHAnsi"/>
                <w:sz w:val="20"/>
                <w:szCs w:val="20"/>
              </w:rPr>
              <w:t>Summer 2018</w:t>
            </w:r>
          </w:p>
          <w:p w14:paraId="01763BEE" w14:textId="77777777" w:rsidR="009009A2" w:rsidRPr="009009A2" w:rsidRDefault="009009A2" w:rsidP="009009A2">
            <w:pPr>
              <w:rPr>
                <w:rFonts w:cstheme="minorHAnsi"/>
                <w:sz w:val="20"/>
                <w:szCs w:val="20"/>
              </w:rPr>
            </w:pPr>
            <w:r w:rsidRPr="009009A2">
              <w:rPr>
                <w:rFonts w:cstheme="minorHAnsi"/>
                <w:sz w:val="20"/>
                <w:szCs w:val="20"/>
              </w:rPr>
              <w:t>Winter 2018</w:t>
            </w:r>
          </w:p>
          <w:p w14:paraId="2FE5D315" w14:textId="77777777" w:rsidR="009009A2" w:rsidRPr="009009A2" w:rsidRDefault="009009A2" w:rsidP="009009A2">
            <w:pPr>
              <w:rPr>
                <w:rFonts w:cstheme="minorHAnsi"/>
                <w:sz w:val="20"/>
                <w:szCs w:val="20"/>
              </w:rPr>
            </w:pPr>
            <w:r w:rsidRPr="009009A2">
              <w:rPr>
                <w:rFonts w:cstheme="minorHAnsi"/>
                <w:sz w:val="20"/>
                <w:szCs w:val="20"/>
              </w:rPr>
              <w:t>Summer 2019</w:t>
            </w:r>
          </w:p>
          <w:p w14:paraId="1EDF9A42" w14:textId="77777777" w:rsidR="009009A2" w:rsidRPr="009009A2" w:rsidRDefault="009009A2" w:rsidP="009009A2">
            <w:pPr>
              <w:rPr>
                <w:rFonts w:cstheme="minorHAnsi"/>
                <w:sz w:val="20"/>
                <w:szCs w:val="20"/>
              </w:rPr>
            </w:pPr>
            <w:r w:rsidRPr="009009A2">
              <w:rPr>
                <w:rFonts w:cstheme="minorHAnsi"/>
                <w:sz w:val="20"/>
                <w:szCs w:val="20"/>
              </w:rPr>
              <w:t>Winter 2019</w:t>
            </w:r>
          </w:p>
          <w:p w14:paraId="032D9BDA" w14:textId="77777777" w:rsidR="009009A2" w:rsidRPr="009009A2" w:rsidRDefault="009009A2" w:rsidP="009009A2">
            <w:pPr>
              <w:rPr>
                <w:rFonts w:cstheme="minorHAnsi"/>
                <w:sz w:val="20"/>
                <w:szCs w:val="20"/>
              </w:rPr>
            </w:pPr>
            <w:r w:rsidRPr="009009A2">
              <w:rPr>
                <w:rFonts w:cstheme="minorHAnsi"/>
                <w:sz w:val="20"/>
                <w:szCs w:val="20"/>
              </w:rPr>
              <w:t>Apr 2020 (Covid-19 special issue)</w:t>
            </w:r>
          </w:p>
          <w:p w14:paraId="07C0A911" w14:textId="77777777" w:rsidR="009009A2" w:rsidRPr="009009A2" w:rsidRDefault="009009A2" w:rsidP="009009A2">
            <w:pPr>
              <w:rPr>
                <w:rFonts w:cstheme="minorHAnsi"/>
                <w:sz w:val="20"/>
                <w:szCs w:val="20"/>
              </w:rPr>
            </w:pPr>
            <w:r w:rsidRPr="009009A2">
              <w:rPr>
                <w:rFonts w:cstheme="minorHAnsi"/>
                <w:sz w:val="20"/>
                <w:szCs w:val="20"/>
              </w:rPr>
              <w:t>May 2020 (Covid-19 special issue)</w:t>
            </w:r>
          </w:p>
          <w:p w14:paraId="0522A91E" w14:textId="77777777" w:rsidR="009009A2" w:rsidRPr="009009A2" w:rsidRDefault="009009A2" w:rsidP="009009A2">
            <w:pPr>
              <w:rPr>
                <w:rFonts w:cstheme="minorHAnsi"/>
                <w:sz w:val="20"/>
                <w:szCs w:val="20"/>
              </w:rPr>
            </w:pPr>
            <w:r w:rsidRPr="009009A2">
              <w:rPr>
                <w:rFonts w:cstheme="minorHAnsi"/>
                <w:sz w:val="20"/>
                <w:szCs w:val="20"/>
              </w:rPr>
              <w:t>Jun 2020</w:t>
            </w:r>
          </w:p>
          <w:p w14:paraId="1DBE8BA4"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Dec 2020</w:t>
            </w:r>
          </w:p>
          <w:p w14:paraId="31FFD7CE"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Jun 2021</w:t>
            </w:r>
          </w:p>
          <w:p w14:paraId="3F06BE22"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Dec 2021</w:t>
            </w:r>
          </w:p>
        </w:tc>
        <w:tc>
          <w:tcPr>
            <w:tcW w:w="1275" w:type="dxa"/>
          </w:tcPr>
          <w:p w14:paraId="00B8FAB4" w14:textId="77777777" w:rsidR="009009A2" w:rsidRPr="009009A2" w:rsidRDefault="009009A2" w:rsidP="009009A2">
            <w:pPr>
              <w:rPr>
                <w:rFonts w:cstheme="minorHAnsi"/>
                <w:sz w:val="20"/>
                <w:szCs w:val="20"/>
              </w:rPr>
            </w:pPr>
            <w:r w:rsidRPr="009009A2">
              <w:rPr>
                <w:rFonts w:cstheme="minorHAnsi"/>
                <w:sz w:val="20"/>
                <w:szCs w:val="20"/>
              </w:rPr>
              <w:t xml:space="preserve">Website search (5/12/21), from </w:t>
            </w:r>
            <w:r w:rsidRPr="009009A2">
              <w:rPr>
                <w:rFonts w:cstheme="minorHAnsi"/>
                <w:sz w:val="20"/>
                <w:szCs w:val="20"/>
                <w:highlight w:val="black"/>
              </w:rPr>
              <w:t>Lisa</w:t>
            </w:r>
            <w:r w:rsidRPr="009009A2">
              <w:rPr>
                <w:rFonts w:cstheme="minorHAnsi"/>
                <w:sz w:val="20"/>
                <w:szCs w:val="20"/>
              </w:rPr>
              <w:t xml:space="preserve"> (14/12/21)</w:t>
            </w:r>
          </w:p>
        </w:tc>
        <w:tc>
          <w:tcPr>
            <w:tcW w:w="3686" w:type="dxa"/>
          </w:tcPr>
          <w:p w14:paraId="53768D2D" w14:textId="77777777" w:rsidR="009009A2" w:rsidRPr="009009A2" w:rsidRDefault="009009A2" w:rsidP="009009A2">
            <w:pPr>
              <w:rPr>
                <w:rFonts w:cstheme="minorHAnsi"/>
                <w:sz w:val="20"/>
                <w:szCs w:val="20"/>
              </w:rPr>
            </w:pPr>
            <w:r w:rsidRPr="009009A2">
              <w:rPr>
                <w:rFonts w:cstheme="minorHAnsi"/>
                <w:sz w:val="20"/>
                <w:szCs w:val="20"/>
              </w:rPr>
              <w:t>Broad range of involvement related issues covered, including what is PPI, how does it benefit research, workshops, conversation starter events, interviews, projects, strategy, training, co-production, external resources eg national standards and payment guidance, strategy, evaluation, Covid special issue.</w:t>
            </w:r>
          </w:p>
          <w:p w14:paraId="0612E3A0"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1DB31BC3"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7B3CC8E0"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65F32CB0"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3D064AC2"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356EC0C1"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74E58281"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23CC7943"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7654D67A" w14:textId="77777777" w:rsidR="009009A2" w:rsidRPr="009009A2" w:rsidRDefault="009009A2" w:rsidP="009009A2">
            <w:pPr>
              <w:rPr>
                <w:rFonts w:cstheme="minorHAnsi"/>
                <w:sz w:val="20"/>
                <w:szCs w:val="20"/>
              </w:rPr>
            </w:pPr>
            <w:r w:rsidRPr="009009A2">
              <w:rPr>
                <w:rFonts w:cstheme="minorHAnsi"/>
                <w:sz w:val="20"/>
                <w:szCs w:val="20"/>
              </w:rPr>
              <w:t>Enhanced evidence regarding numerous involvement issues.</w:t>
            </w:r>
          </w:p>
          <w:p w14:paraId="2FB5100A" w14:textId="77777777" w:rsidR="009009A2" w:rsidRPr="009009A2" w:rsidRDefault="009009A2" w:rsidP="009009A2">
            <w:pPr>
              <w:rPr>
                <w:rFonts w:cstheme="minorHAnsi"/>
                <w:sz w:val="20"/>
                <w:szCs w:val="20"/>
              </w:rPr>
            </w:pPr>
            <w:r w:rsidRPr="009009A2">
              <w:rPr>
                <w:rFonts w:cstheme="minorHAnsi"/>
                <w:sz w:val="20"/>
                <w:szCs w:val="20"/>
              </w:rPr>
              <w:t xml:space="preserve">Informed interview questions: increasing co-production (2017 onwards), increasing diversity (2017 onwards), relationships (2019), development opportunities and training (2019), promoting contribution of PPI members (2019), </w:t>
            </w:r>
          </w:p>
          <w:p w14:paraId="50352414" w14:textId="77777777" w:rsidR="009009A2" w:rsidRPr="009009A2" w:rsidRDefault="009009A2" w:rsidP="009009A2">
            <w:pPr>
              <w:rPr>
                <w:rFonts w:cstheme="minorHAnsi"/>
                <w:sz w:val="20"/>
                <w:szCs w:val="20"/>
              </w:rPr>
            </w:pPr>
            <w:r w:rsidRPr="009009A2">
              <w:rPr>
                <w:rFonts w:cstheme="minorHAnsi"/>
                <w:sz w:val="20"/>
                <w:szCs w:val="20"/>
              </w:rPr>
              <w:t>early involvement (2019), flexibility (2019), national network (2019), development of forum for other activities eg PES (2020), buddy system (2020), coproducing presentations (2021 and previous)</w:t>
            </w:r>
          </w:p>
        </w:tc>
      </w:tr>
      <w:tr w:rsidR="009009A2" w:rsidRPr="009009A2" w14:paraId="63DA3CF6" w14:textId="77777777" w:rsidTr="00BB2F9E">
        <w:tc>
          <w:tcPr>
            <w:tcW w:w="6658" w:type="dxa"/>
          </w:tcPr>
          <w:p w14:paraId="59A9A9C0"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Project newsletters/Patient, Family and Public Involvement:</w:t>
            </w:r>
          </w:p>
          <w:p w14:paraId="5CE2045D"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w:t>
            </w:r>
            <w:hyperlink r:id="rId275" w:history="1">
              <w:r w:rsidRPr="009009A2">
                <w:rPr>
                  <w:rFonts w:cstheme="minorHAnsi"/>
                  <w:noProof/>
                  <w:color w:val="0563C1" w:themeColor="hyperlink"/>
                  <w:sz w:val="20"/>
                  <w:szCs w:val="20"/>
                  <w:u w:val="single"/>
                  <w:lang w:val="en-US"/>
                </w:rPr>
                <w:t>https://www.kcl.ac.uk/cicelysaunders/resources/newsletters/newsletters</w:t>
              </w:r>
            </w:hyperlink>
            <w:r w:rsidRPr="009009A2">
              <w:rPr>
                <w:rFonts w:cstheme="minorHAnsi"/>
                <w:noProof/>
                <w:sz w:val="20"/>
                <w:szCs w:val="20"/>
                <w:lang w:val="en-US"/>
              </w:rPr>
              <w:t>)</w:t>
            </w:r>
          </w:p>
          <w:p w14:paraId="65CE46EA" w14:textId="77777777" w:rsidR="009009A2" w:rsidRPr="009009A2" w:rsidRDefault="00720C20" w:rsidP="009009A2">
            <w:pPr>
              <w:rPr>
                <w:rFonts w:eastAsia="Times New Roman" w:cstheme="minorHAnsi"/>
                <w:sz w:val="20"/>
                <w:szCs w:val="20"/>
                <w:lang w:eastAsia="en-GB"/>
              </w:rPr>
            </w:pPr>
            <w:hyperlink r:id="rId276" w:tooltip="PPI-Workshop-Summary-Dec-2014" w:history="1">
              <w:r w:rsidR="009009A2" w:rsidRPr="009009A2">
                <w:rPr>
                  <w:rFonts w:eastAsia="Times New Roman" w:cstheme="minorHAnsi"/>
                  <w:sz w:val="20"/>
                  <w:szCs w:val="20"/>
                  <w:lang w:eastAsia="en-GB"/>
                </w:rPr>
                <w:t>December 2014</w:t>
              </w:r>
            </w:hyperlink>
          </w:p>
          <w:p w14:paraId="358364C3" w14:textId="77777777" w:rsidR="009009A2" w:rsidRPr="009009A2" w:rsidRDefault="00720C20" w:rsidP="009009A2">
            <w:pPr>
              <w:rPr>
                <w:rFonts w:eastAsia="Times New Roman" w:cstheme="minorHAnsi"/>
                <w:sz w:val="20"/>
                <w:szCs w:val="20"/>
                <w:lang w:eastAsia="en-GB"/>
              </w:rPr>
            </w:pPr>
            <w:hyperlink r:id="rId277" w:tooltip="PPI workshop summary Nov 2015" w:history="1">
              <w:r w:rsidR="009009A2" w:rsidRPr="009009A2">
                <w:rPr>
                  <w:rFonts w:eastAsia="Times New Roman" w:cstheme="minorHAnsi"/>
                  <w:sz w:val="20"/>
                  <w:szCs w:val="20"/>
                  <w:lang w:eastAsia="en-GB"/>
                </w:rPr>
                <w:t>November 2015</w:t>
              </w:r>
            </w:hyperlink>
          </w:p>
          <w:p w14:paraId="0CBD59F2" w14:textId="77777777" w:rsidR="009009A2" w:rsidRPr="009009A2" w:rsidRDefault="00720C20" w:rsidP="009009A2">
            <w:pPr>
              <w:rPr>
                <w:rFonts w:eastAsia="Times New Roman" w:cstheme="minorHAnsi"/>
                <w:sz w:val="20"/>
                <w:szCs w:val="20"/>
                <w:lang w:eastAsia="en-GB"/>
              </w:rPr>
            </w:pPr>
            <w:hyperlink r:id="rId278" w:tooltip="PPI February 2016 workshop" w:history="1">
              <w:r w:rsidR="009009A2" w:rsidRPr="009009A2">
                <w:rPr>
                  <w:rFonts w:cstheme="minorHAnsi"/>
                  <w:sz w:val="20"/>
                  <w:szCs w:val="20"/>
                </w:rPr>
                <w:t>M</w:t>
              </w:r>
              <w:r w:rsidR="009009A2" w:rsidRPr="009009A2">
                <w:rPr>
                  <w:rFonts w:eastAsia="Times New Roman" w:cstheme="minorHAnsi"/>
                  <w:sz w:val="20"/>
                  <w:szCs w:val="20"/>
                  <w:lang w:eastAsia="en-GB"/>
                </w:rPr>
                <w:t>arch 2016</w:t>
              </w:r>
            </w:hyperlink>
          </w:p>
          <w:p w14:paraId="573048DE" w14:textId="77777777" w:rsidR="009009A2" w:rsidRPr="009009A2" w:rsidRDefault="00720C20" w:rsidP="009009A2">
            <w:pPr>
              <w:rPr>
                <w:rFonts w:cstheme="minorHAnsi"/>
                <w:sz w:val="20"/>
                <w:szCs w:val="20"/>
              </w:rPr>
            </w:pPr>
            <w:hyperlink r:id="rId279" w:tooltip="PPI June 2016 workshop" w:history="1">
              <w:r w:rsidR="009009A2" w:rsidRPr="009009A2">
                <w:rPr>
                  <w:rFonts w:eastAsia="Times New Roman" w:cstheme="minorHAnsi"/>
                  <w:sz w:val="20"/>
                  <w:szCs w:val="20"/>
                  <w:lang w:eastAsia="en-GB"/>
                </w:rPr>
                <w:t>August 2016</w:t>
              </w:r>
            </w:hyperlink>
          </w:p>
        </w:tc>
        <w:tc>
          <w:tcPr>
            <w:tcW w:w="1275" w:type="dxa"/>
          </w:tcPr>
          <w:p w14:paraId="72685013" w14:textId="77777777" w:rsidR="009009A2" w:rsidRPr="009009A2" w:rsidRDefault="009009A2" w:rsidP="009009A2">
            <w:pPr>
              <w:rPr>
                <w:rFonts w:cstheme="minorHAnsi"/>
                <w:sz w:val="20"/>
                <w:szCs w:val="20"/>
              </w:rPr>
            </w:pPr>
            <w:r w:rsidRPr="009009A2">
              <w:rPr>
                <w:rFonts w:cstheme="minorHAnsi"/>
                <w:sz w:val="20"/>
                <w:szCs w:val="20"/>
              </w:rPr>
              <w:t>Website search (12/12/21)</w:t>
            </w:r>
          </w:p>
        </w:tc>
        <w:tc>
          <w:tcPr>
            <w:tcW w:w="3686" w:type="dxa"/>
          </w:tcPr>
          <w:p w14:paraId="26D4EA88" w14:textId="77777777" w:rsidR="009009A2" w:rsidRPr="009009A2" w:rsidRDefault="009009A2" w:rsidP="009009A2">
            <w:pPr>
              <w:rPr>
                <w:rFonts w:cstheme="minorHAnsi"/>
                <w:sz w:val="20"/>
                <w:szCs w:val="20"/>
              </w:rPr>
            </w:pPr>
            <w:r w:rsidRPr="009009A2">
              <w:rPr>
                <w:rFonts w:cstheme="minorHAnsi"/>
                <w:sz w:val="20"/>
                <w:szCs w:val="20"/>
              </w:rPr>
              <w:t>Mainly reported on PPI workshop events only.</w:t>
            </w:r>
          </w:p>
          <w:p w14:paraId="5136202C"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247D1DBD" w14:textId="77777777" w:rsidR="009009A2" w:rsidRPr="009009A2" w:rsidRDefault="009009A2" w:rsidP="009009A2">
            <w:pPr>
              <w:rPr>
                <w:rFonts w:cstheme="minorHAnsi"/>
                <w:sz w:val="20"/>
                <w:szCs w:val="20"/>
              </w:rPr>
            </w:pPr>
          </w:p>
        </w:tc>
        <w:tc>
          <w:tcPr>
            <w:tcW w:w="2941" w:type="dxa"/>
          </w:tcPr>
          <w:p w14:paraId="6EEAA8C2" w14:textId="77777777" w:rsidR="009009A2" w:rsidRPr="009009A2" w:rsidRDefault="009009A2" w:rsidP="009009A2">
            <w:pPr>
              <w:rPr>
                <w:rFonts w:cstheme="minorHAnsi"/>
                <w:sz w:val="20"/>
                <w:szCs w:val="20"/>
              </w:rPr>
            </w:pPr>
            <w:r w:rsidRPr="009009A2">
              <w:rPr>
                <w:rFonts w:cstheme="minorHAnsi"/>
                <w:sz w:val="20"/>
                <w:szCs w:val="20"/>
              </w:rPr>
              <w:t>Enhanced evidence regarding numerous involvement issues.</w:t>
            </w:r>
          </w:p>
          <w:p w14:paraId="3B591728" w14:textId="77777777" w:rsidR="009009A2" w:rsidRPr="009009A2" w:rsidRDefault="009009A2" w:rsidP="009009A2">
            <w:pPr>
              <w:rPr>
                <w:rFonts w:cstheme="minorHAnsi"/>
                <w:sz w:val="20"/>
                <w:szCs w:val="20"/>
              </w:rPr>
            </w:pPr>
          </w:p>
        </w:tc>
      </w:tr>
      <w:tr w:rsidR="009009A2" w:rsidRPr="009009A2" w14:paraId="0229EA4A" w14:textId="77777777" w:rsidTr="00BB2F9E">
        <w:tc>
          <w:tcPr>
            <w:tcW w:w="6658" w:type="dxa"/>
          </w:tcPr>
          <w:p w14:paraId="466184A1"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PPI workshops</w:t>
            </w:r>
          </w:p>
          <w:p w14:paraId="2629F778" w14:textId="77777777" w:rsidR="009009A2" w:rsidRPr="009009A2" w:rsidRDefault="009009A2" w:rsidP="009009A2">
            <w:pPr>
              <w:rPr>
                <w:rFonts w:cstheme="minorHAnsi"/>
                <w:sz w:val="20"/>
                <w:szCs w:val="20"/>
              </w:rPr>
            </w:pPr>
            <w:r w:rsidRPr="009009A2">
              <w:rPr>
                <w:rFonts w:cstheme="minorHAnsi"/>
                <w:sz w:val="20"/>
                <w:szCs w:val="20"/>
              </w:rPr>
              <w:t>(</w:t>
            </w:r>
            <w:hyperlink r:id="rId280" w:history="1">
              <w:r w:rsidRPr="009009A2">
                <w:rPr>
                  <w:rFonts w:cstheme="minorHAnsi"/>
                  <w:color w:val="0563C1" w:themeColor="hyperlink"/>
                  <w:sz w:val="20"/>
                  <w:szCs w:val="20"/>
                  <w:u w:val="single"/>
                </w:rPr>
                <w:t>https://www.kcl.ac.uk/cicelysaunders/patient-family-and-public-involvement/newsletters-and-resources</w:t>
              </w:r>
            </w:hyperlink>
            <w:r w:rsidRPr="009009A2">
              <w:rPr>
                <w:rFonts w:cstheme="minorHAnsi"/>
                <w:sz w:val="20"/>
                <w:szCs w:val="20"/>
              </w:rPr>
              <w:t>)</w:t>
            </w:r>
          </w:p>
          <w:p w14:paraId="33078E69" w14:textId="77777777" w:rsidR="009009A2" w:rsidRPr="009009A2" w:rsidRDefault="009009A2" w:rsidP="009009A2">
            <w:pPr>
              <w:rPr>
                <w:rFonts w:cstheme="minorHAnsi"/>
                <w:sz w:val="20"/>
                <w:szCs w:val="20"/>
              </w:rPr>
            </w:pPr>
            <w:r w:rsidRPr="009009A2">
              <w:rPr>
                <w:rFonts w:cstheme="minorHAnsi"/>
                <w:sz w:val="20"/>
                <w:szCs w:val="20"/>
              </w:rPr>
              <w:t>Apr 2017, Difficult conversations</w:t>
            </w:r>
          </w:p>
          <w:p w14:paraId="43EF277D" w14:textId="77777777" w:rsidR="009009A2" w:rsidRPr="009009A2" w:rsidRDefault="009009A2" w:rsidP="009009A2">
            <w:pPr>
              <w:rPr>
                <w:rFonts w:cstheme="minorHAnsi"/>
                <w:sz w:val="20"/>
                <w:szCs w:val="20"/>
              </w:rPr>
            </w:pPr>
            <w:r w:rsidRPr="009009A2">
              <w:rPr>
                <w:rFonts w:cstheme="minorHAnsi"/>
                <w:sz w:val="20"/>
                <w:szCs w:val="20"/>
              </w:rPr>
              <w:t>Nov 2017, Carers in palliative care research</w:t>
            </w:r>
          </w:p>
          <w:p w14:paraId="48CABBFA" w14:textId="77777777" w:rsidR="009009A2" w:rsidRPr="009009A2" w:rsidRDefault="009009A2" w:rsidP="009009A2">
            <w:pPr>
              <w:rPr>
                <w:rFonts w:cstheme="minorHAnsi"/>
                <w:sz w:val="20"/>
                <w:szCs w:val="20"/>
              </w:rPr>
            </w:pPr>
            <w:r w:rsidRPr="009009A2">
              <w:rPr>
                <w:rFonts w:cstheme="minorHAnsi"/>
                <w:sz w:val="20"/>
                <w:szCs w:val="20"/>
              </w:rPr>
              <w:t>Jun 2018, PPI - does it make a difference</w:t>
            </w:r>
          </w:p>
          <w:p w14:paraId="249A504C" w14:textId="77777777" w:rsidR="009009A2" w:rsidRPr="009009A2" w:rsidRDefault="009009A2" w:rsidP="009009A2">
            <w:pPr>
              <w:rPr>
                <w:rFonts w:cstheme="minorHAnsi"/>
                <w:sz w:val="20"/>
                <w:szCs w:val="20"/>
              </w:rPr>
            </w:pPr>
            <w:r w:rsidRPr="009009A2">
              <w:rPr>
                <w:rFonts w:cstheme="minorHAnsi"/>
                <w:sz w:val="20"/>
                <w:szCs w:val="20"/>
              </w:rPr>
              <w:t>Nov 2018, Palliative care and ageing</w:t>
            </w:r>
          </w:p>
          <w:p w14:paraId="4F072B5B" w14:textId="77777777" w:rsidR="009009A2" w:rsidRPr="009009A2" w:rsidRDefault="009009A2" w:rsidP="009009A2">
            <w:pPr>
              <w:rPr>
                <w:rFonts w:cstheme="minorHAnsi"/>
                <w:sz w:val="20"/>
                <w:szCs w:val="20"/>
              </w:rPr>
            </w:pPr>
            <w:r w:rsidRPr="009009A2">
              <w:rPr>
                <w:rFonts w:cstheme="minorHAnsi"/>
                <w:sz w:val="20"/>
                <w:szCs w:val="20"/>
              </w:rPr>
              <w:t>May 2019, Evaluation of PPI , findings and future steps</w:t>
            </w:r>
          </w:p>
          <w:p w14:paraId="6117214A" w14:textId="77777777" w:rsidR="009009A2" w:rsidRPr="009009A2" w:rsidRDefault="009009A2" w:rsidP="009009A2">
            <w:pPr>
              <w:rPr>
                <w:rFonts w:cstheme="minorHAnsi"/>
                <w:sz w:val="20"/>
                <w:szCs w:val="20"/>
              </w:rPr>
            </w:pPr>
            <w:r w:rsidRPr="009009A2">
              <w:rPr>
                <w:rFonts w:cstheme="minorHAnsi"/>
                <w:sz w:val="20"/>
                <w:szCs w:val="20"/>
              </w:rPr>
              <w:t>Nov 2019, Large data set research in palliative care and rehabilitation</w:t>
            </w:r>
          </w:p>
          <w:p w14:paraId="4F650EEA"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lastRenderedPageBreak/>
              <w:t>Jun 2020, Virtual workshop</w:t>
            </w:r>
          </w:p>
        </w:tc>
        <w:tc>
          <w:tcPr>
            <w:tcW w:w="1275" w:type="dxa"/>
          </w:tcPr>
          <w:p w14:paraId="72FA0A96" w14:textId="77777777" w:rsidR="009009A2" w:rsidRPr="009009A2" w:rsidRDefault="009009A2" w:rsidP="009009A2">
            <w:pPr>
              <w:rPr>
                <w:rFonts w:cstheme="minorHAnsi"/>
                <w:sz w:val="20"/>
                <w:szCs w:val="20"/>
              </w:rPr>
            </w:pPr>
            <w:r w:rsidRPr="009009A2">
              <w:rPr>
                <w:rFonts w:cstheme="minorHAnsi"/>
                <w:sz w:val="20"/>
                <w:szCs w:val="20"/>
              </w:rPr>
              <w:lastRenderedPageBreak/>
              <w:t>Website search (5/12/21)</w:t>
            </w:r>
          </w:p>
        </w:tc>
        <w:tc>
          <w:tcPr>
            <w:tcW w:w="3686" w:type="dxa"/>
          </w:tcPr>
          <w:p w14:paraId="7D7505B0" w14:textId="77777777" w:rsidR="009009A2" w:rsidRPr="009009A2" w:rsidRDefault="009009A2" w:rsidP="009009A2">
            <w:pPr>
              <w:rPr>
                <w:rFonts w:cstheme="minorHAnsi"/>
                <w:sz w:val="20"/>
                <w:szCs w:val="20"/>
              </w:rPr>
            </w:pPr>
            <w:r w:rsidRPr="009009A2">
              <w:rPr>
                <w:rFonts w:cstheme="minorHAnsi"/>
                <w:sz w:val="20"/>
                <w:szCs w:val="20"/>
              </w:rPr>
              <w:t>Nine PPI workshops have been held, on wide ranging topics, usually focussing on those topics suggested by participants. PPI members involved in presentations and providing feedback on projects. Detailed evaluations carried out and acted upon for each workshop.</w:t>
            </w:r>
          </w:p>
          <w:p w14:paraId="0D68320B"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71548245"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52168CB3"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Networking and groups</w:t>
            </w:r>
          </w:p>
          <w:p w14:paraId="46207DC7"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7861175"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D58B15D"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6E98F9ED"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7DB8DB53"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37C30473" w14:textId="77777777" w:rsidR="009009A2" w:rsidRPr="009009A2" w:rsidRDefault="009009A2" w:rsidP="009009A2">
            <w:pPr>
              <w:rPr>
                <w:rFonts w:cstheme="minorHAnsi"/>
                <w:sz w:val="20"/>
                <w:szCs w:val="20"/>
              </w:rPr>
            </w:pPr>
            <w:r w:rsidRPr="009009A2">
              <w:rPr>
                <w:rFonts w:cstheme="minorHAnsi"/>
                <w:sz w:val="20"/>
                <w:szCs w:val="20"/>
              </w:rPr>
              <w:lastRenderedPageBreak/>
              <w:t>Enhanced evidence regarding numerous involvement issues, notably commitment to evaluation, feedback, diversity and sharing good practice re PPI.</w:t>
            </w:r>
          </w:p>
          <w:p w14:paraId="4F8E8F03"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2B113AC3" w14:textId="77777777" w:rsidR="009009A2" w:rsidRPr="009009A2" w:rsidRDefault="009009A2" w:rsidP="009009A2">
            <w:pPr>
              <w:rPr>
                <w:rFonts w:cstheme="minorHAnsi"/>
                <w:sz w:val="20"/>
                <w:szCs w:val="20"/>
              </w:rPr>
            </w:pPr>
            <w:r w:rsidRPr="009009A2">
              <w:rPr>
                <w:rFonts w:cstheme="minorHAnsi"/>
                <w:sz w:val="20"/>
                <w:szCs w:val="20"/>
              </w:rPr>
              <w:t>Informed interview participants.</w:t>
            </w:r>
          </w:p>
          <w:p w14:paraId="4F08080E" w14:textId="77777777" w:rsidR="009009A2" w:rsidRPr="009009A2" w:rsidRDefault="009009A2" w:rsidP="009009A2">
            <w:pPr>
              <w:rPr>
                <w:rFonts w:cstheme="minorHAnsi"/>
                <w:sz w:val="20"/>
                <w:szCs w:val="20"/>
              </w:rPr>
            </w:pPr>
          </w:p>
        </w:tc>
      </w:tr>
      <w:tr w:rsidR="009009A2" w:rsidRPr="009009A2" w14:paraId="760405D5" w14:textId="77777777" w:rsidTr="00BB2F9E">
        <w:tc>
          <w:tcPr>
            <w:tcW w:w="6658" w:type="dxa"/>
          </w:tcPr>
          <w:p w14:paraId="1D0DCD43"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Conversation Starter’ events</w:t>
            </w:r>
          </w:p>
          <w:p w14:paraId="3588358C" w14:textId="77777777" w:rsidR="009009A2" w:rsidRPr="009009A2" w:rsidRDefault="009009A2" w:rsidP="009009A2">
            <w:pPr>
              <w:rPr>
                <w:rFonts w:cstheme="minorHAnsi"/>
                <w:sz w:val="20"/>
                <w:szCs w:val="20"/>
              </w:rPr>
            </w:pPr>
            <w:r w:rsidRPr="009009A2">
              <w:rPr>
                <w:rFonts w:cstheme="minorHAnsi"/>
                <w:sz w:val="20"/>
                <w:szCs w:val="20"/>
              </w:rPr>
              <w:t>(</w:t>
            </w:r>
            <w:hyperlink r:id="rId281" w:history="1">
              <w:r w:rsidRPr="009009A2">
                <w:rPr>
                  <w:rFonts w:cstheme="minorHAnsi"/>
                  <w:color w:val="0563C1" w:themeColor="hyperlink"/>
                  <w:sz w:val="20"/>
                  <w:szCs w:val="20"/>
                  <w:u w:val="single"/>
                </w:rPr>
                <w:t>https://www.kcl.ac.uk/cicelysaunders/patient-family-and-public-involvement/newsletters-and-resources</w:t>
              </w:r>
            </w:hyperlink>
            <w:r w:rsidRPr="009009A2">
              <w:rPr>
                <w:rFonts w:cstheme="minorHAnsi"/>
                <w:sz w:val="20"/>
                <w:szCs w:val="20"/>
              </w:rPr>
              <w:t>)</w:t>
            </w:r>
          </w:p>
          <w:p w14:paraId="457AFACD" w14:textId="77777777" w:rsidR="009009A2" w:rsidRPr="009009A2" w:rsidRDefault="009009A2" w:rsidP="009009A2">
            <w:pPr>
              <w:rPr>
                <w:rFonts w:cstheme="minorHAnsi"/>
                <w:sz w:val="20"/>
                <w:szCs w:val="20"/>
              </w:rPr>
            </w:pPr>
            <w:r w:rsidRPr="009009A2">
              <w:rPr>
                <w:rFonts w:cstheme="minorHAnsi"/>
                <w:sz w:val="20"/>
                <w:szCs w:val="20"/>
              </w:rPr>
              <w:t>Conversation starter, 2017, Death and dying</w:t>
            </w:r>
          </w:p>
          <w:p w14:paraId="19F45421"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Conversation starter, 2018, Loss, grief and bereavement</w:t>
            </w:r>
          </w:p>
        </w:tc>
        <w:tc>
          <w:tcPr>
            <w:tcW w:w="1275" w:type="dxa"/>
          </w:tcPr>
          <w:p w14:paraId="4D4C3EAB" w14:textId="77777777" w:rsidR="009009A2" w:rsidRPr="009009A2" w:rsidRDefault="009009A2" w:rsidP="009009A2">
            <w:pPr>
              <w:rPr>
                <w:rFonts w:cstheme="minorHAnsi"/>
                <w:sz w:val="20"/>
                <w:szCs w:val="20"/>
              </w:rPr>
            </w:pPr>
            <w:r w:rsidRPr="009009A2">
              <w:rPr>
                <w:rFonts w:cstheme="minorHAnsi"/>
                <w:sz w:val="20"/>
                <w:szCs w:val="20"/>
              </w:rPr>
              <w:t>Website search (5/12/21)</w:t>
            </w:r>
          </w:p>
        </w:tc>
        <w:tc>
          <w:tcPr>
            <w:tcW w:w="3686" w:type="dxa"/>
          </w:tcPr>
          <w:p w14:paraId="010D074F" w14:textId="77777777" w:rsidR="009009A2" w:rsidRPr="009009A2" w:rsidRDefault="009009A2" w:rsidP="009009A2">
            <w:pPr>
              <w:rPr>
                <w:rFonts w:cstheme="minorHAnsi"/>
                <w:sz w:val="20"/>
                <w:szCs w:val="20"/>
              </w:rPr>
            </w:pPr>
            <w:r w:rsidRPr="009009A2">
              <w:rPr>
                <w:rFonts w:cstheme="minorHAnsi"/>
                <w:sz w:val="20"/>
                <w:szCs w:val="20"/>
              </w:rPr>
              <w:t>Two events held, with aims of engaging with public and recruitment to PPI group. Well attended events, evaluations carried out.</w:t>
            </w:r>
          </w:p>
          <w:p w14:paraId="6BDE055D"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3F80AC4F"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65F2AE4" w14:textId="77777777" w:rsidR="009009A2" w:rsidRPr="009009A2" w:rsidRDefault="009009A2" w:rsidP="009009A2">
            <w:pPr>
              <w:rPr>
                <w:rFonts w:cstheme="minorHAnsi"/>
                <w:b/>
                <w:bCs/>
                <w:sz w:val="20"/>
                <w:szCs w:val="20"/>
              </w:rPr>
            </w:pPr>
            <w:r w:rsidRPr="009009A2">
              <w:rPr>
                <w:rFonts w:cstheme="minorHAnsi"/>
                <w:b/>
                <w:bCs/>
                <w:sz w:val="20"/>
                <w:szCs w:val="20"/>
              </w:rPr>
              <w:t>Emotions and impact</w:t>
            </w:r>
          </w:p>
        </w:tc>
        <w:tc>
          <w:tcPr>
            <w:tcW w:w="2941" w:type="dxa"/>
          </w:tcPr>
          <w:p w14:paraId="4BFD3EA6"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4D594DA1"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715E103" w14:textId="77777777" w:rsidTr="00BB2F9E">
        <w:tc>
          <w:tcPr>
            <w:tcW w:w="6658" w:type="dxa"/>
          </w:tcPr>
          <w:p w14:paraId="1360AF3F"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PPI Strategy</w:t>
            </w:r>
          </w:p>
          <w:p w14:paraId="7F2FC8E4"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w:t>
            </w:r>
            <w:hyperlink r:id="rId282" w:history="1">
              <w:r w:rsidRPr="009009A2">
                <w:rPr>
                  <w:rFonts w:cstheme="minorHAnsi"/>
                  <w:noProof/>
                  <w:color w:val="0563C1" w:themeColor="hyperlink"/>
                  <w:sz w:val="20"/>
                  <w:szCs w:val="20"/>
                  <w:u w:val="single"/>
                  <w:lang w:val="en-US"/>
                </w:rPr>
                <w:t>https://www.kcl.ac.uk/cicelysaunders/patient-family-and-public-involvement/csi-ppi-strategy-2021-2023.pdf</w:t>
              </w:r>
            </w:hyperlink>
            <w:r w:rsidRPr="009009A2">
              <w:rPr>
                <w:rFonts w:cstheme="minorHAnsi"/>
                <w:noProof/>
                <w:sz w:val="20"/>
                <w:szCs w:val="20"/>
                <w:lang w:val="en-US"/>
              </w:rPr>
              <w:t>)</w:t>
            </w:r>
          </w:p>
          <w:p w14:paraId="673ADE31"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CSI PPI Strategy January 2021 – December 2023</w:t>
            </w:r>
          </w:p>
          <w:p w14:paraId="586AF84F"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CSI PPI Strategy 2017 – 2020</w:t>
            </w:r>
          </w:p>
          <w:p w14:paraId="1AC4C7DE"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Strategy group, TOR</w:t>
            </w:r>
          </w:p>
          <w:p w14:paraId="0A3448F9"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Role description for PPI Representative on Strategy group</w:t>
            </w:r>
          </w:p>
          <w:p w14:paraId="12E02A36"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SMART Objectives (feedback from PPI Strategy group to Senior Executive group</w:t>
            </w:r>
          </w:p>
          <w:p w14:paraId="3CC02479"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Current PPI activity, 2018</w:t>
            </w:r>
          </w:p>
          <w:p w14:paraId="3243FB0B"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PPI Strategy Group meeting minutes, 2015 – 2021</w:t>
            </w:r>
          </w:p>
          <w:p w14:paraId="75029A9A"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Participatory Research Funding Application, UKRI, April 2022</w:t>
            </w:r>
          </w:p>
          <w:p w14:paraId="7FF1FC54"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Faculty Innovation funding proposal, April 2022 </w:t>
            </w:r>
          </w:p>
          <w:p w14:paraId="016A226C"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Recommendations for developing training in research cycle and buddy scheme, April 2022</w:t>
            </w:r>
          </w:p>
          <w:p w14:paraId="5FB73F1B"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Poem in newsletter</w:t>
            </w:r>
          </w:p>
        </w:tc>
        <w:tc>
          <w:tcPr>
            <w:tcW w:w="1275" w:type="dxa"/>
          </w:tcPr>
          <w:p w14:paraId="13FCDFA8" w14:textId="77777777" w:rsidR="009009A2" w:rsidRPr="009009A2" w:rsidRDefault="009009A2" w:rsidP="009009A2">
            <w:pPr>
              <w:rPr>
                <w:rFonts w:cstheme="minorHAnsi"/>
                <w:sz w:val="20"/>
                <w:szCs w:val="20"/>
              </w:rPr>
            </w:pPr>
            <w:r w:rsidRPr="009009A2">
              <w:rPr>
                <w:rFonts w:cstheme="minorHAnsi"/>
                <w:sz w:val="20"/>
                <w:szCs w:val="20"/>
              </w:rPr>
              <w:t xml:space="preserve">Website search (12/12/21), from </w:t>
            </w:r>
            <w:r w:rsidRPr="009009A2">
              <w:rPr>
                <w:rFonts w:cstheme="minorHAnsi"/>
                <w:sz w:val="20"/>
                <w:szCs w:val="20"/>
                <w:highlight w:val="black"/>
              </w:rPr>
              <w:t>Lisa</w:t>
            </w:r>
            <w:r w:rsidRPr="009009A2">
              <w:rPr>
                <w:rFonts w:cstheme="minorHAnsi"/>
                <w:sz w:val="20"/>
                <w:szCs w:val="20"/>
              </w:rPr>
              <w:t xml:space="preserve"> (14/12/21, 20/12/21), from PPI Strategy meeting (21/4/22)</w:t>
            </w:r>
          </w:p>
          <w:p w14:paraId="671CDDBC"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Margaret</w:t>
            </w:r>
            <w:r w:rsidRPr="009009A2">
              <w:rPr>
                <w:rFonts w:cstheme="minorHAnsi"/>
                <w:sz w:val="20"/>
                <w:szCs w:val="20"/>
              </w:rPr>
              <w:t xml:space="preserve"> (11/6/22)</w:t>
            </w:r>
          </w:p>
          <w:p w14:paraId="59736DDB" w14:textId="77777777" w:rsidR="009009A2" w:rsidRPr="009009A2" w:rsidRDefault="009009A2" w:rsidP="009009A2">
            <w:pPr>
              <w:rPr>
                <w:rFonts w:cstheme="minorHAnsi"/>
                <w:sz w:val="20"/>
                <w:szCs w:val="20"/>
              </w:rPr>
            </w:pPr>
          </w:p>
        </w:tc>
        <w:tc>
          <w:tcPr>
            <w:tcW w:w="3686" w:type="dxa"/>
          </w:tcPr>
          <w:p w14:paraId="3C4A4E5D" w14:textId="77777777" w:rsidR="009009A2" w:rsidRPr="009009A2" w:rsidRDefault="009009A2" w:rsidP="009009A2">
            <w:pPr>
              <w:rPr>
                <w:rFonts w:cstheme="minorHAnsi"/>
                <w:sz w:val="20"/>
                <w:szCs w:val="20"/>
              </w:rPr>
            </w:pPr>
            <w:r w:rsidRPr="009009A2">
              <w:rPr>
                <w:rFonts w:cstheme="minorHAnsi"/>
                <w:sz w:val="20"/>
                <w:szCs w:val="20"/>
              </w:rPr>
              <w:t>Two PPI Strategies co-produced. Second shows greater emphasis on accessibility, clarity, brevity – clear principles, goals, action plan and evaluation.</w:t>
            </w:r>
          </w:p>
          <w:p w14:paraId="09AD1D88" w14:textId="3F782E7D" w:rsidR="009009A2" w:rsidRPr="009009A2" w:rsidRDefault="009009A2" w:rsidP="009009A2">
            <w:pPr>
              <w:rPr>
                <w:rFonts w:cstheme="minorHAnsi"/>
                <w:sz w:val="20"/>
                <w:szCs w:val="20"/>
              </w:rPr>
            </w:pPr>
            <w:r w:rsidRPr="009009A2">
              <w:rPr>
                <w:rFonts w:cstheme="minorHAnsi"/>
                <w:sz w:val="20"/>
                <w:szCs w:val="20"/>
              </w:rPr>
              <w:t>Associated documents show role in Strategy group, TOR and minutes in particular highlight topical discussions on PPI. Funding proposal shows commitment to strategic change to increase diversity, build capacity/leadership for PPI with a particular emphasis on participatory/co-produced research. Recommendations for training addresses learning and support needs from Strategy.</w:t>
            </w:r>
          </w:p>
          <w:p w14:paraId="5152926B" w14:textId="77777777" w:rsidR="009009A2" w:rsidRPr="009009A2" w:rsidRDefault="009009A2" w:rsidP="009009A2">
            <w:pPr>
              <w:rPr>
                <w:rFonts w:cstheme="minorHAnsi"/>
                <w:sz w:val="20"/>
                <w:szCs w:val="20"/>
              </w:rPr>
            </w:pPr>
            <w:r w:rsidRPr="009009A2">
              <w:rPr>
                <w:rFonts w:cstheme="minorHAnsi"/>
                <w:sz w:val="20"/>
                <w:szCs w:val="20"/>
              </w:rPr>
              <w:t>Poem illustrated cultural values on involvement.</w:t>
            </w:r>
          </w:p>
          <w:p w14:paraId="67C7EC8F"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7BCB140B"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8CCF1FE"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296C6AD3"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3F4AFA6B"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3A75A593"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4E5DD5EA"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00E43FDD"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4F72AA32"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7CF820BF"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560D29DC" w14:textId="77777777" w:rsidR="009009A2" w:rsidRPr="009009A2" w:rsidRDefault="009009A2" w:rsidP="009009A2">
            <w:pPr>
              <w:rPr>
                <w:rFonts w:cstheme="minorHAnsi"/>
                <w:sz w:val="20"/>
                <w:szCs w:val="20"/>
              </w:rPr>
            </w:pPr>
            <w:r w:rsidRPr="009009A2">
              <w:rPr>
                <w:rFonts w:cstheme="minorHAnsi"/>
                <w:sz w:val="20"/>
                <w:szCs w:val="20"/>
              </w:rPr>
              <w:t>Informed interview participants.</w:t>
            </w:r>
          </w:p>
          <w:p w14:paraId="520BBB1B" w14:textId="77777777" w:rsidR="009009A2" w:rsidRPr="009009A2" w:rsidRDefault="009009A2" w:rsidP="009009A2">
            <w:pPr>
              <w:rPr>
                <w:rFonts w:cstheme="minorHAnsi"/>
                <w:sz w:val="20"/>
                <w:szCs w:val="20"/>
              </w:rPr>
            </w:pPr>
            <w:r w:rsidRPr="009009A2">
              <w:rPr>
                <w:rFonts w:cstheme="minorHAnsi"/>
                <w:sz w:val="20"/>
                <w:szCs w:val="20"/>
              </w:rPr>
              <w:t>Enhanced evidence regarding diversity and building capacity/leadership, culture, learning and support.</w:t>
            </w:r>
          </w:p>
        </w:tc>
      </w:tr>
      <w:tr w:rsidR="009009A2" w:rsidRPr="009009A2" w14:paraId="6D78DA3F" w14:textId="77777777" w:rsidTr="00BB2F9E">
        <w:tc>
          <w:tcPr>
            <w:tcW w:w="6658" w:type="dxa"/>
            <w:shd w:val="clear" w:color="auto" w:fill="BDD6EE" w:themeFill="accent5" w:themeFillTint="66"/>
          </w:tcPr>
          <w:p w14:paraId="0D6600A4"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PPI Coordinator role</w:t>
            </w:r>
          </w:p>
        </w:tc>
        <w:tc>
          <w:tcPr>
            <w:tcW w:w="1275" w:type="dxa"/>
            <w:shd w:val="clear" w:color="auto" w:fill="BDD6EE" w:themeFill="accent5" w:themeFillTint="66"/>
          </w:tcPr>
          <w:p w14:paraId="1D33512C" w14:textId="77777777" w:rsidR="009009A2" w:rsidRPr="009009A2" w:rsidRDefault="009009A2" w:rsidP="009009A2">
            <w:pPr>
              <w:rPr>
                <w:rFonts w:cstheme="minorHAnsi"/>
                <w:sz w:val="20"/>
                <w:szCs w:val="20"/>
              </w:rPr>
            </w:pPr>
          </w:p>
        </w:tc>
        <w:tc>
          <w:tcPr>
            <w:tcW w:w="3686" w:type="dxa"/>
            <w:shd w:val="clear" w:color="auto" w:fill="BDD6EE" w:themeFill="accent5" w:themeFillTint="66"/>
          </w:tcPr>
          <w:p w14:paraId="54BDC44C" w14:textId="77777777" w:rsidR="009009A2" w:rsidRPr="009009A2" w:rsidRDefault="009009A2" w:rsidP="009009A2">
            <w:pPr>
              <w:rPr>
                <w:rFonts w:cstheme="minorHAnsi"/>
                <w:sz w:val="20"/>
                <w:szCs w:val="20"/>
              </w:rPr>
            </w:pPr>
          </w:p>
        </w:tc>
        <w:tc>
          <w:tcPr>
            <w:tcW w:w="2941" w:type="dxa"/>
            <w:shd w:val="clear" w:color="auto" w:fill="BDD6EE" w:themeFill="accent5" w:themeFillTint="66"/>
          </w:tcPr>
          <w:p w14:paraId="0F20841C" w14:textId="77777777" w:rsidR="009009A2" w:rsidRPr="009009A2" w:rsidRDefault="009009A2" w:rsidP="009009A2">
            <w:pPr>
              <w:rPr>
                <w:rFonts w:cstheme="minorHAnsi"/>
                <w:sz w:val="20"/>
                <w:szCs w:val="20"/>
              </w:rPr>
            </w:pPr>
          </w:p>
        </w:tc>
      </w:tr>
      <w:tr w:rsidR="009009A2" w:rsidRPr="009009A2" w14:paraId="3C766484" w14:textId="77777777" w:rsidTr="00BB2F9E">
        <w:tc>
          <w:tcPr>
            <w:tcW w:w="6658" w:type="dxa"/>
            <w:shd w:val="clear" w:color="auto" w:fill="auto"/>
          </w:tcPr>
          <w:p w14:paraId="505985F1"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lastRenderedPageBreak/>
              <w:t>PPI Coordinator job description</w:t>
            </w:r>
          </w:p>
        </w:tc>
        <w:tc>
          <w:tcPr>
            <w:tcW w:w="1275" w:type="dxa"/>
            <w:shd w:val="clear" w:color="auto" w:fill="auto"/>
          </w:tcPr>
          <w:p w14:paraId="15744D7D"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14/12/21)</w:t>
            </w:r>
          </w:p>
        </w:tc>
        <w:tc>
          <w:tcPr>
            <w:tcW w:w="3686" w:type="dxa"/>
            <w:shd w:val="clear" w:color="auto" w:fill="auto"/>
          </w:tcPr>
          <w:p w14:paraId="29CD6D35" w14:textId="77777777" w:rsidR="009009A2" w:rsidRPr="009009A2" w:rsidRDefault="009009A2" w:rsidP="009009A2">
            <w:pPr>
              <w:rPr>
                <w:rFonts w:cstheme="minorHAnsi"/>
                <w:sz w:val="20"/>
                <w:szCs w:val="20"/>
              </w:rPr>
            </w:pPr>
            <w:r w:rsidRPr="009009A2">
              <w:rPr>
                <w:rFonts w:cstheme="minorHAnsi"/>
                <w:sz w:val="20"/>
                <w:szCs w:val="20"/>
              </w:rPr>
              <w:t>Half time PPI Coordinator role: supporting and facilitating delivery of PPI by CSI researchers and clinicians through provision of advice and training, coordination of online forum, organisation and delivery of PPI activities with researchers and PPI contributors.</w:t>
            </w:r>
          </w:p>
          <w:p w14:paraId="48E357F4"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54B21357"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4E9CD96E"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941" w:type="dxa"/>
            <w:shd w:val="clear" w:color="auto" w:fill="auto"/>
          </w:tcPr>
          <w:p w14:paraId="724E2F3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0A2BDCF3" w14:textId="77777777" w:rsidTr="00BB2F9E">
        <w:tc>
          <w:tcPr>
            <w:tcW w:w="6658" w:type="dxa"/>
          </w:tcPr>
          <w:p w14:paraId="24FAE875"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Breathlessness PPI Group</w:t>
            </w:r>
          </w:p>
          <w:p w14:paraId="48B49570"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Flyer about the group</w:t>
            </w:r>
          </w:p>
          <w:p w14:paraId="52D5C7B9"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Funding application to establish the group</w:t>
            </w:r>
          </w:p>
          <w:p w14:paraId="6E5BDC78"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Funding report</w:t>
            </w:r>
          </w:p>
          <w:p w14:paraId="5525E6BF" w14:textId="77777777" w:rsidR="009009A2" w:rsidRPr="009009A2" w:rsidRDefault="009009A2" w:rsidP="009009A2">
            <w:pPr>
              <w:rPr>
                <w:rFonts w:cstheme="minorHAnsi"/>
                <w:noProof/>
                <w:sz w:val="20"/>
                <w:szCs w:val="20"/>
                <w:lang w:val="en-US"/>
              </w:rPr>
            </w:pPr>
          </w:p>
          <w:p w14:paraId="2A1210AB"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The group met in Spring and Autumn 2019, summaries available in various PPI newsletters, news items and triennial reports.</w:t>
            </w:r>
          </w:p>
        </w:tc>
        <w:tc>
          <w:tcPr>
            <w:tcW w:w="1275" w:type="dxa"/>
          </w:tcPr>
          <w:p w14:paraId="12163D73"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14/12/21)</w:t>
            </w:r>
          </w:p>
        </w:tc>
        <w:tc>
          <w:tcPr>
            <w:tcW w:w="3686" w:type="dxa"/>
          </w:tcPr>
          <w:p w14:paraId="7A4029A2" w14:textId="77777777" w:rsidR="009009A2" w:rsidRPr="009009A2" w:rsidRDefault="009009A2" w:rsidP="009009A2">
            <w:pPr>
              <w:rPr>
                <w:rFonts w:cstheme="minorHAnsi"/>
                <w:sz w:val="20"/>
                <w:szCs w:val="20"/>
              </w:rPr>
            </w:pPr>
            <w:r w:rsidRPr="009009A2">
              <w:rPr>
                <w:rFonts w:cstheme="minorHAnsi"/>
                <w:sz w:val="20"/>
                <w:szCs w:val="20"/>
              </w:rPr>
              <w:t>Breathlessness PPI group developed in 2019 to provide involvement in several breathlessness projects. First symptom-led approach to involvement within CSI.</w:t>
            </w:r>
          </w:p>
          <w:p w14:paraId="0A8A2949"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715E8BB1"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5321EBA7" w14:textId="77777777" w:rsidR="009009A2" w:rsidRPr="009009A2" w:rsidRDefault="009009A2" w:rsidP="009009A2">
            <w:pPr>
              <w:rPr>
                <w:rFonts w:cstheme="minorHAnsi"/>
                <w:sz w:val="20"/>
                <w:szCs w:val="20"/>
              </w:rPr>
            </w:pPr>
            <w:r w:rsidRPr="009009A2">
              <w:rPr>
                <w:rFonts w:cstheme="minorHAnsi"/>
                <w:b/>
                <w:bCs/>
                <w:sz w:val="20"/>
                <w:szCs w:val="20"/>
              </w:rPr>
              <w:t>Relationships and communication</w:t>
            </w:r>
          </w:p>
        </w:tc>
        <w:tc>
          <w:tcPr>
            <w:tcW w:w="2941" w:type="dxa"/>
          </w:tcPr>
          <w:p w14:paraId="575A444D" w14:textId="77777777" w:rsidR="009009A2" w:rsidRPr="009009A2" w:rsidRDefault="009009A2" w:rsidP="009009A2">
            <w:pPr>
              <w:rPr>
                <w:rFonts w:cstheme="minorHAnsi"/>
                <w:sz w:val="20"/>
                <w:szCs w:val="20"/>
              </w:rPr>
            </w:pPr>
            <w:r w:rsidRPr="009009A2">
              <w:rPr>
                <w:rFonts w:cstheme="minorHAnsi"/>
                <w:sz w:val="20"/>
                <w:szCs w:val="20"/>
              </w:rPr>
              <w:t>Enhanced evidence.</w:t>
            </w:r>
          </w:p>
          <w:p w14:paraId="3CFB279F"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265085E0" w14:textId="77777777" w:rsidTr="00BB2F9E">
        <w:tc>
          <w:tcPr>
            <w:tcW w:w="6658" w:type="dxa"/>
          </w:tcPr>
          <w:p w14:paraId="4FC8161E" w14:textId="77777777" w:rsidR="009009A2" w:rsidRPr="009009A2" w:rsidRDefault="009009A2" w:rsidP="009009A2">
            <w:pPr>
              <w:rPr>
                <w:rFonts w:cstheme="minorHAnsi"/>
                <w:b/>
                <w:bCs/>
                <w:noProof/>
                <w:sz w:val="20"/>
                <w:szCs w:val="20"/>
                <w:lang w:val="en-US"/>
              </w:rPr>
            </w:pPr>
            <w:r w:rsidRPr="009009A2">
              <w:rPr>
                <w:rFonts w:cstheme="minorHAnsi"/>
                <w:b/>
                <w:bCs/>
                <w:noProof/>
                <w:sz w:val="20"/>
                <w:szCs w:val="20"/>
                <w:lang w:val="en-US"/>
              </w:rPr>
              <w:t>Involvement specific – Guidance and resources</w:t>
            </w:r>
          </w:p>
          <w:p w14:paraId="4A054D72"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PPI Role Description template </w:t>
            </w:r>
          </w:p>
          <w:p w14:paraId="4878F25E"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How the CSI meets the UK Standards for PPI</w:t>
            </w:r>
          </w:p>
          <w:p w14:paraId="62F6E5D3"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PPI in grant applications guidance</w:t>
            </w:r>
          </w:p>
          <w:p w14:paraId="34DBBC26"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Researcher payment guidance</w:t>
            </w:r>
          </w:p>
          <w:p w14:paraId="6CCDD83E"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Researcher general PPI guide</w:t>
            </w:r>
          </w:p>
          <w:p w14:paraId="2FEDA594"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PPI member induction booklet</w:t>
            </w:r>
          </w:p>
          <w:p w14:paraId="4AF5FDB3"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Example of completed GRIPP-2-SF checklist</w:t>
            </w:r>
          </w:p>
          <w:p w14:paraId="5A129B2F" w14:textId="77777777" w:rsidR="009009A2" w:rsidRPr="009009A2" w:rsidRDefault="009009A2" w:rsidP="009009A2">
            <w:pPr>
              <w:rPr>
                <w:rFonts w:cstheme="minorHAnsi"/>
                <w:b/>
                <w:bCs/>
                <w:noProof/>
                <w:sz w:val="20"/>
                <w:szCs w:val="20"/>
                <w:lang w:val="en-US"/>
              </w:rPr>
            </w:pPr>
            <w:r w:rsidRPr="009009A2">
              <w:rPr>
                <w:rFonts w:cstheme="minorHAnsi"/>
                <w:noProof/>
                <w:sz w:val="20"/>
                <w:szCs w:val="20"/>
                <w:lang w:val="en-US"/>
              </w:rPr>
              <w:t>Slides from Annual Methods session with researchers, 2019 and 2021</w:t>
            </w:r>
          </w:p>
        </w:tc>
        <w:tc>
          <w:tcPr>
            <w:tcW w:w="1275" w:type="dxa"/>
          </w:tcPr>
          <w:p w14:paraId="16D84E24"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14/12/21, 20/12/21)</w:t>
            </w:r>
          </w:p>
        </w:tc>
        <w:tc>
          <w:tcPr>
            <w:tcW w:w="3686" w:type="dxa"/>
          </w:tcPr>
          <w:p w14:paraId="033A7C6B" w14:textId="77777777" w:rsidR="009009A2" w:rsidRPr="009009A2" w:rsidRDefault="009009A2" w:rsidP="009009A2">
            <w:pPr>
              <w:rPr>
                <w:rFonts w:cstheme="minorHAnsi"/>
                <w:b/>
                <w:bCs/>
                <w:sz w:val="20"/>
                <w:szCs w:val="20"/>
              </w:rPr>
            </w:pPr>
            <w:r w:rsidRPr="009009A2">
              <w:rPr>
                <w:rFonts w:cstheme="minorHAnsi"/>
                <w:sz w:val="20"/>
                <w:szCs w:val="20"/>
              </w:rPr>
              <w:t>Policies and procedures on PPI, some regularly updated. Practical guides and resources aimed at both PPI members and researchers.</w:t>
            </w:r>
          </w:p>
          <w:p w14:paraId="75C3D754"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7528B623"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5E060F7"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7BF4AE22"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74C93659"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6636F907"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65FC75C1"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213E62C1"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715F4054" w14:textId="77777777" w:rsidR="009009A2" w:rsidRPr="009009A2" w:rsidRDefault="009009A2" w:rsidP="009009A2">
            <w:pPr>
              <w:rPr>
                <w:rFonts w:cstheme="minorHAnsi"/>
                <w:sz w:val="20"/>
                <w:szCs w:val="20"/>
              </w:rPr>
            </w:pPr>
            <w:r w:rsidRPr="009009A2">
              <w:rPr>
                <w:rFonts w:cstheme="minorHAnsi"/>
                <w:sz w:val="20"/>
                <w:szCs w:val="20"/>
              </w:rPr>
              <w:t xml:space="preserve">Enhanced evidence regarding practice of PPI. </w:t>
            </w:r>
          </w:p>
          <w:p w14:paraId="6E33DBE3"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56877997" w14:textId="77777777" w:rsidR="009009A2" w:rsidRPr="009009A2" w:rsidRDefault="009009A2" w:rsidP="009009A2">
            <w:pPr>
              <w:rPr>
                <w:rFonts w:cstheme="minorHAnsi"/>
                <w:sz w:val="20"/>
                <w:szCs w:val="20"/>
              </w:rPr>
            </w:pPr>
            <w:r w:rsidRPr="009009A2">
              <w:rPr>
                <w:rFonts w:cstheme="minorHAnsi"/>
                <w:sz w:val="20"/>
                <w:szCs w:val="20"/>
              </w:rPr>
              <w:t>Informed interview participants.</w:t>
            </w:r>
          </w:p>
        </w:tc>
      </w:tr>
      <w:tr w:rsidR="009009A2" w:rsidRPr="009009A2" w14:paraId="2959DAFE" w14:textId="77777777" w:rsidTr="00BB2F9E">
        <w:tc>
          <w:tcPr>
            <w:tcW w:w="6658" w:type="dxa"/>
            <w:shd w:val="clear" w:color="auto" w:fill="BDD6EE" w:themeFill="accent5" w:themeFillTint="66"/>
          </w:tcPr>
          <w:p w14:paraId="7A2CAB0D" w14:textId="77777777" w:rsidR="009009A2" w:rsidRPr="009009A2" w:rsidRDefault="009009A2" w:rsidP="009009A2">
            <w:pPr>
              <w:rPr>
                <w:rFonts w:cstheme="minorHAnsi"/>
                <w:b/>
                <w:bCs/>
                <w:sz w:val="20"/>
                <w:szCs w:val="20"/>
              </w:rPr>
            </w:pPr>
            <w:r w:rsidRPr="009009A2">
              <w:rPr>
                <w:rFonts w:cstheme="minorHAnsi"/>
                <w:b/>
                <w:bCs/>
                <w:sz w:val="20"/>
                <w:szCs w:val="20"/>
              </w:rPr>
              <w:t>Involvement specific – Publicity &amp; Presentations:</w:t>
            </w:r>
          </w:p>
        </w:tc>
        <w:tc>
          <w:tcPr>
            <w:tcW w:w="1275" w:type="dxa"/>
            <w:shd w:val="clear" w:color="auto" w:fill="BDD6EE" w:themeFill="accent5" w:themeFillTint="66"/>
          </w:tcPr>
          <w:p w14:paraId="1EAB1945" w14:textId="77777777" w:rsidR="009009A2" w:rsidRPr="009009A2" w:rsidRDefault="009009A2" w:rsidP="009009A2">
            <w:pPr>
              <w:rPr>
                <w:rFonts w:cstheme="minorHAnsi"/>
                <w:b/>
                <w:bCs/>
                <w:sz w:val="20"/>
                <w:szCs w:val="20"/>
              </w:rPr>
            </w:pPr>
          </w:p>
        </w:tc>
        <w:tc>
          <w:tcPr>
            <w:tcW w:w="3686" w:type="dxa"/>
            <w:shd w:val="clear" w:color="auto" w:fill="BDD6EE" w:themeFill="accent5" w:themeFillTint="66"/>
          </w:tcPr>
          <w:p w14:paraId="24F5362C" w14:textId="77777777" w:rsidR="009009A2" w:rsidRPr="009009A2" w:rsidRDefault="009009A2" w:rsidP="009009A2">
            <w:pPr>
              <w:rPr>
                <w:rFonts w:cstheme="minorHAnsi"/>
                <w:b/>
                <w:bCs/>
                <w:sz w:val="20"/>
                <w:szCs w:val="20"/>
              </w:rPr>
            </w:pPr>
          </w:p>
        </w:tc>
        <w:tc>
          <w:tcPr>
            <w:tcW w:w="2941" w:type="dxa"/>
            <w:shd w:val="clear" w:color="auto" w:fill="BDD6EE" w:themeFill="accent5" w:themeFillTint="66"/>
          </w:tcPr>
          <w:p w14:paraId="6E2C021C" w14:textId="77777777" w:rsidR="009009A2" w:rsidRPr="009009A2" w:rsidRDefault="009009A2" w:rsidP="009009A2">
            <w:pPr>
              <w:rPr>
                <w:rFonts w:cstheme="minorHAnsi"/>
                <w:b/>
                <w:bCs/>
                <w:sz w:val="20"/>
                <w:szCs w:val="20"/>
              </w:rPr>
            </w:pPr>
          </w:p>
        </w:tc>
      </w:tr>
      <w:tr w:rsidR="009009A2" w:rsidRPr="009009A2" w14:paraId="22D11484" w14:textId="77777777" w:rsidTr="00BB2F9E">
        <w:tc>
          <w:tcPr>
            <w:tcW w:w="6658" w:type="dxa"/>
          </w:tcPr>
          <w:p w14:paraId="77330E9F" w14:textId="77777777" w:rsidR="009009A2" w:rsidRPr="009009A2" w:rsidRDefault="009009A2" w:rsidP="009009A2">
            <w:pPr>
              <w:rPr>
                <w:rFonts w:cstheme="minorHAnsi"/>
                <w:sz w:val="20"/>
                <w:szCs w:val="20"/>
              </w:rPr>
            </w:pPr>
            <w:r w:rsidRPr="009009A2">
              <w:rPr>
                <w:rFonts w:cstheme="minorHAnsi"/>
                <w:sz w:val="20"/>
                <w:szCs w:val="20"/>
              </w:rPr>
              <w:t>PPI booklet, for EAPC 2019</w:t>
            </w:r>
          </w:p>
          <w:p w14:paraId="7CC4ED7B" w14:textId="77777777" w:rsidR="009009A2" w:rsidRPr="009009A2" w:rsidRDefault="009009A2" w:rsidP="009009A2">
            <w:pPr>
              <w:rPr>
                <w:rFonts w:cstheme="minorHAnsi"/>
                <w:sz w:val="20"/>
                <w:szCs w:val="20"/>
              </w:rPr>
            </w:pPr>
            <w:r w:rsidRPr="009009A2">
              <w:rPr>
                <w:rFonts w:cstheme="minorHAnsi"/>
                <w:sz w:val="20"/>
                <w:szCs w:val="20"/>
              </w:rPr>
              <w:t>EAPC 2020 resource</w:t>
            </w:r>
          </w:p>
        </w:tc>
        <w:tc>
          <w:tcPr>
            <w:tcW w:w="1275" w:type="dxa"/>
          </w:tcPr>
          <w:p w14:paraId="29D7947A" w14:textId="77777777" w:rsidR="009009A2" w:rsidRPr="009009A2" w:rsidRDefault="009009A2" w:rsidP="009009A2">
            <w:pPr>
              <w:rPr>
                <w:rFonts w:cstheme="minorHAnsi"/>
                <w:sz w:val="20"/>
                <w:szCs w:val="20"/>
              </w:rPr>
            </w:pPr>
            <w:r w:rsidRPr="009009A2">
              <w:rPr>
                <w:rFonts w:cstheme="minorHAnsi"/>
                <w:sz w:val="20"/>
                <w:szCs w:val="20"/>
              </w:rPr>
              <w:t xml:space="preserve">From EAPC conference (5/19), </w:t>
            </w:r>
          </w:p>
          <w:p w14:paraId="4E67CB7C" w14:textId="77777777" w:rsidR="009009A2" w:rsidRPr="009009A2" w:rsidRDefault="009009A2" w:rsidP="009009A2">
            <w:pPr>
              <w:rPr>
                <w:rFonts w:cstheme="minorHAnsi"/>
                <w:b/>
                <w:bCs/>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14/12/21)</w:t>
            </w:r>
          </w:p>
        </w:tc>
        <w:tc>
          <w:tcPr>
            <w:tcW w:w="3686" w:type="dxa"/>
          </w:tcPr>
          <w:p w14:paraId="7EF6329A" w14:textId="77777777" w:rsidR="009009A2" w:rsidRPr="009009A2" w:rsidRDefault="009009A2" w:rsidP="009009A2">
            <w:pPr>
              <w:rPr>
                <w:rFonts w:cstheme="minorHAnsi"/>
                <w:sz w:val="20"/>
                <w:szCs w:val="20"/>
              </w:rPr>
            </w:pPr>
            <w:r w:rsidRPr="009009A2">
              <w:rPr>
                <w:rFonts w:cstheme="minorHAnsi"/>
                <w:sz w:val="20"/>
                <w:szCs w:val="20"/>
              </w:rPr>
              <w:t>Brief booklet/flyer for conference attendees.</w:t>
            </w:r>
          </w:p>
          <w:p w14:paraId="460046FD"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13B03A4B"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AB915AD" w14:textId="77777777" w:rsidR="009009A2" w:rsidRPr="009009A2" w:rsidRDefault="009009A2" w:rsidP="009009A2">
            <w:pPr>
              <w:rPr>
                <w:rFonts w:cstheme="minorHAnsi"/>
                <w:sz w:val="20"/>
                <w:szCs w:val="20"/>
              </w:rPr>
            </w:pPr>
          </w:p>
        </w:tc>
        <w:tc>
          <w:tcPr>
            <w:tcW w:w="2941" w:type="dxa"/>
          </w:tcPr>
          <w:p w14:paraId="59818428" w14:textId="77777777" w:rsidR="009009A2" w:rsidRPr="009009A2" w:rsidRDefault="009009A2" w:rsidP="009009A2">
            <w:pPr>
              <w:rPr>
                <w:rFonts w:cstheme="minorHAnsi"/>
                <w:sz w:val="20"/>
                <w:szCs w:val="20"/>
              </w:rPr>
            </w:pPr>
            <w:r w:rsidRPr="009009A2">
              <w:rPr>
                <w:rFonts w:cstheme="minorHAnsi"/>
                <w:sz w:val="20"/>
                <w:szCs w:val="20"/>
              </w:rPr>
              <w:t>Enhanced evidence.</w:t>
            </w:r>
          </w:p>
          <w:p w14:paraId="58B7EB77" w14:textId="77777777" w:rsidR="009009A2" w:rsidRPr="009009A2" w:rsidRDefault="009009A2" w:rsidP="009009A2">
            <w:pPr>
              <w:rPr>
                <w:rFonts w:cstheme="minorHAnsi"/>
                <w:b/>
                <w:bCs/>
                <w:sz w:val="20"/>
                <w:szCs w:val="20"/>
              </w:rPr>
            </w:pPr>
            <w:r w:rsidRPr="009009A2">
              <w:rPr>
                <w:rFonts w:cstheme="minorHAnsi"/>
                <w:sz w:val="20"/>
                <w:szCs w:val="20"/>
              </w:rPr>
              <w:t>Informed interview questions.</w:t>
            </w:r>
          </w:p>
        </w:tc>
      </w:tr>
      <w:tr w:rsidR="009009A2" w:rsidRPr="009009A2" w14:paraId="02BEEE15" w14:textId="77777777" w:rsidTr="00BB2F9E">
        <w:tc>
          <w:tcPr>
            <w:tcW w:w="6658" w:type="dxa"/>
          </w:tcPr>
          <w:p w14:paraId="4A0CCF17" w14:textId="77777777" w:rsidR="009009A2" w:rsidRPr="009009A2" w:rsidRDefault="009009A2" w:rsidP="009009A2">
            <w:pPr>
              <w:rPr>
                <w:rFonts w:cstheme="minorHAnsi"/>
                <w:sz w:val="20"/>
                <w:szCs w:val="20"/>
              </w:rPr>
            </w:pPr>
            <w:r w:rsidRPr="009009A2">
              <w:rPr>
                <w:rFonts w:cstheme="minorHAnsi"/>
                <w:sz w:val="20"/>
                <w:szCs w:val="20"/>
              </w:rPr>
              <w:t>Talk about PPI evaluation work for the ARC South London Involvement Learning Network, September 2021</w:t>
            </w:r>
          </w:p>
        </w:tc>
        <w:tc>
          <w:tcPr>
            <w:tcW w:w="1275" w:type="dxa"/>
          </w:tcPr>
          <w:p w14:paraId="6871759A"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16/12/21)</w:t>
            </w:r>
          </w:p>
        </w:tc>
        <w:tc>
          <w:tcPr>
            <w:tcW w:w="3686" w:type="dxa"/>
          </w:tcPr>
          <w:p w14:paraId="63B98363" w14:textId="77777777" w:rsidR="009009A2" w:rsidRPr="009009A2" w:rsidRDefault="009009A2" w:rsidP="009009A2">
            <w:pPr>
              <w:rPr>
                <w:rFonts w:cstheme="minorHAnsi"/>
                <w:sz w:val="20"/>
                <w:szCs w:val="20"/>
              </w:rPr>
            </w:pPr>
            <w:r w:rsidRPr="009009A2">
              <w:rPr>
                <w:rFonts w:cstheme="minorHAnsi"/>
                <w:sz w:val="20"/>
                <w:szCs w:val="20"/>
              </w:rPr>
              <w:t xml:space="preserve">Presentation on evaluating involvement, included mapping of involvement activities, analysing strengths and areas </w:t>
            </w:r>
            <w:r w:rsidRPr="009009A2">
              <w:rPr>
                <w:rFonts w:cstheme="minorHAnsi"/>
                <w:sz w:val="20"/>
                <w:szCs w:val="20"/>
              </w:rPr>
              <w:lastRenderedPageBreak/>
              <w:t>for improvement, monitoring progress, new strategy launched in January 2021.</w:t>
            </w:r>
          </w:p>
          <w:p w14:paraId="5EF26320"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3D1ADA0"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DFE9549"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5AB1FA45"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78DB0081"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04AF5418"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5539E0AE" w14:textId="77777777" w:rsidR="009009A2" w:rsidRPr="009009A2" w:rsidRDefault="009009A2" w:rsidP="009009A2">
            <w:pPr>
              <w:rPr>
                <w:rFonts w:cstheme="minorHAnsi"/>
                <w:sz w:val="20"/>
                <w:szCs w:val="20"/>
              </w:rPr>
            </w:pPr>
            <w:r w:rsidRPr="009009A2">
              <w:rPr>
                <w:rFonts w:cstheme="minorHAnsi"/>
                <w:sz w:val="20"/>
                <w:szCs w:val="20"/>
              </w:rPr>
              <w:lastRenderedPageBreak/>
              <w:t>Enhanced evidence, in particular regarding involvement strategy.</w:t>
            </w:r>
          </w:p>
          <w:p w14:paraId="286D4363" w14:textId="77777777" w:rsidR="009009A2" w:rsidRPr="009009A2" w:rsidRDefault="009009A2" w:rsidP="009009A2">
            <w:pPr>
              <w:rPr>
                <w:rFonts w:cstheme="minorHAnsi"/>
                <w:b/>
                <w:bCs/>
                <w:sz w:val="20"/>
                <w:szCs w:val="20"/>
              </w:rPr>
            </w:pPr>
            <w:r w:rsidRPr="009009A2">
              <w:rPr>
                <w:rFonts w:cstheme="minorHAnsi"/>
                <w:sz w:val="20"/>
                <w:szCs w:val="20"/>
              </w:rPr>
              <w:t>Informed interview questions.</w:t>
            </w:r>
          </w:p>
        </w:tc>
      </w:tr>
      <w:tr w:rsidR="009009A2" w:rsidRPr="009009A2" w14:paraId="3E412748" w14:textId="77777777" w:rsidTr="00BB2F9E">
        <w:tc>
          <w:tcPr>
            <w:tcW w:w="6658" w:type="dxa"/>
          </w:tcPr>
          <w:p w14:paraId="71C0492F" w14:textId="77777777" w:rsidR="009009A2" w:rsidRPr="009009A2" w:rsidRDefault="009009A2" w:rsidP="009009A2">
            <w:pPr>
              <w:rPr>
                <w:rFonts w:cstheme="minorHAnsi"/>
                <w:sz w:val="20"/>
                <w:szCs w:val="20"/>
              </w:rPr>
            </w:pPr>
            <w:r w:rsidRPr="009009A2">
              <w:rPr>
                <w:rFonts w:cstheme="minorHAnsi"/>
                <w:sz w:val="20"/>
                <w:szCs w:val="20"/>
              </w:rPr>
              <w:t>Brief talk about good practice in feedback in PPI for colleagues in the Maternity Theme of our ARC South London, November 2021</w:t>
            </w:r>
          </w:p>
        </w:tc>
        <w:tc>
          <w:tcPr>
            <w:tcW w:w="1275" w:type="dxa"/>
          </w:tcPr>
          <w:p w14:paraId="78C47AB2"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16/12/21)</w:t>
            </w:r>
          </w:p>
        </w:tc>
        <w:tc>
          <w:tcPr>
            <w:tcW w:w="3686" w:type="dxa"/>
          </w:tcPr>
          <w:p w14:paraId="24A401B7" w14:textId="77777777" w:rsidR="009009A2" w:rsidRPr="009009A2" w:rsidRDefault="009009A2" w:rsidP="009009A2">
            <w:pPr>
              <w:rPr>
                <w:rFonts w:cstheme="minorHAnsi"/>
                <w:sz w:val="20"/>
                <w:szCs w:val="20"/>
              </w:rPr>
            </w:pPr>
            <w:r w:rsidRPr="009009A2">
              <w:rPr>
                <w:rFonts w:cstheme="minorHAnsi"/>
                <w:sz w:val="20"/>
                <w:szCs w:val="20"/>
              </w:rPr>
              <w:t>Presentation on promoting two-way feedback.</w:t>
            </w:r>
          </w:p>
          <w:p w14:paraId="42E2977B"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09DA26E6"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1112F789"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1FAEFC2B"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170CB658" w14:textId="77777777" w:rsidR="009009A2" w:rsidRPr="009009A2" w:rsidRDefault="009009A2" w:rsidP="009009A2">
            <w:pPr>
              <w:rPr>
                <w:rFonts w:cstheme="minorHAnsi"/>
                <w:sz w:val="20"/>
                <w:szCs w:val="20"/>
              </w:rPr>
            </w:pPr>
          </w:p>
        </w:tc>
        <w:tc>
          <w:tcPr>
            <w:tcW w:w="2941" w:type="dxa"/>
          </w:tcPr>
          <w:p w14:paraId="5DBC14B3" w14:textId="77777777" w:rsidR="009009A2" w:rsidRPr="009009A2" w:rsidRDefault="009009A2" w:rsidP="009009A2">
            <w:pPr>
              <w:rPr>
                <w:rFonts w:cstheme="minorHAnsi"/>
                <w:sz w:val="20"/>
                <w:szCs w:val="20"/>
              </w:rPr>
            </w:pPr>
            <w:r w:rsidRPr="009009A2">
              <w:rPr>
                <w:rFonts w:cstheme="minorHAnsi"/>
                <w:sz w:val="20"/>
                <w:szCs w:val="20"/>
              </w:rPr>
              <w:t>Enhanced evidence regarding feedback in involvement.</w:t>
            </w:r>
          </w:p>
          <w:p w14:paraId="137302DA" w14:textId="77777777" w:rsidR="009009A2" w:rsidRPr="009009A2" w:rsidRDefault="009009A2" w:rsidP="009009A2">
            <w:pPr>
              <w:rPr>
                <w:rFonts w:cstheme="minorHAnsi"/>
                <w:b/>
                <w:bCs/>
                <w:sz w:val="20"/>
                <w:szCs w:val="20"/>
              </w:rPr>
            </w:pPr>
            <w:r w:rsidRPr="009009A2">
              <w:rPr>
                <w:rFonts w:cstheme="minorHAnsi"/>
                <w:sz w:val="20"/>
                <w:szCs w:val="20"/>
              </w:rPr>
              <w:t>Informed interview questions.</w:t>
            </w:r>
          </w:p>
        </w:tc>
      </w:tr>
      <w:tr w:rsidR="009009A2" w:rsidRPr="009009A2" w14:paraId="04C3B51B" w14:textId="77777777" w:rsidTr="00BB2F9E">
        <w:tc>
          <w:tcPr>
            <w:tcW w:w="6658" w:type="dxa"/>
          </w:tcPr>
          <w:p w14:paraId="648CD6F0" w14:textId="77777777" w:rsidR="009009A2" w:rsidRPr="009009A2" w:rsidRDefault="009009A2" w:rsidP="009009A2">
            <w:pPr>
              <w:rPr>
                <w:rFonts w:cstheme="minorHAnsi"/>
                <w:color w:val="FF0000"/>
                <w:sz w:val="20"/>
                <w:szCs w:val="20"/>
              </w:rPr>
            </w:pPr>
            <w:r w:rsidRPr="009009A2">
              <w:rPr>
                <w:rFonts w:cstheme="minorHAnsi"/>
                <w:sz w:val="20"/>
                <w:szCs w:val="20"/>
              </w:rPr>
              <w:t>Session on PPI, asked by Dunhill Medical Trust for their Early Career Researchers</w:t>
            </w:r>
          </w:p>
        </w:tc>
        <w:tc>
          <w:tcPr>
            <w:tcW w:w="1275" w:type="dxa"/>
          </w:tcPr>
          <w:p w14:paraId="0A1E909B" w14:textId="77777777" w:rsidR="009009A2" w:rsidRPr="009009A2" w:rsidRDefault="009009A2" w:rsidP="009009A2">
            <w:pPr>
              <w:rPr>
                <w:rFonts w:cstheme="minorHAnsi"/>
                <w:b/>
                <w:bCs/>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16/12/21)</w:t>
            </w:r>
          </w:p>
        </w:tc>
        <w:tc>
          <w:tcPr>
            <w:tcW w:w="3686" w:type="dxa"/>
          </w:tcPr>
          <w:p w14:paraId="519E2E80" w14:textId="77777777" w:rsidR="009009A2" w:rsidRPr="009009A2" w:rsidRDefault="009009A2" w:rsidP="009009A2">
            <w:pPr>
              <w:rPr>
                <w:rFonts w:cstheme="minorHAnsi"/>
                <w:sz w:val="20"/>
                <w:szCs w:val="20"/>
              </w:rPr>
            </w:pPr>
            <w:r w:rsidRPr="009009A2">
              <w:rPr>
                <w:rFonts w:cstheme="minorHAnsi"/>
                <w:sz w:val="20"/>
                <w:szCs w:val="20"/>
              </w:rPr>
              <w:t>Presentation on involvement for early career researchers, co-presented with PPI member.</w:t>
            </w:r>
          </w:p>
          <w:p w14:paraId="3C6AB413" w14:textId="77777777" w:rsidR="009009A2" w:rsidRPr="009009A2" w:rsidRDefault="009009A2" w:rsidP="009009A2">
            <w:pPr>
              <w:rPr>
                <w:rFonts w:cstheme="minorHAnsi"/>
                <w:sz w:val="20"/>
                <w:szCs w:val="20"/>
              </w:rPr>
            </w:pPr>
            <w:r w:rsidRPr="009009A2">
              <w:rPr>
                <w:rFonts w:cstheme="minorHAnsi"/>
                <w:sz w:val="20"/>
                <w:szCs w:val="20"/>
              </w:rPr>
              <w:t>Mainly general involvement practice, some examples from CSI.</w:t>
            </w:r>
          </w:p>
          <w:p w14:paraId="648B12FE"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46648F29"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1AD4FF86"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785B732B"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675E415D"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25FE79A8" w14:textId="77777777" w:rsidR="009009A2" w:rsidRPr="009009A2" w:rsidRDefault="009009A2" w:rsidP="009009A2">
            <w:pPr>
              <w:rPr>
                <w:rFonts w:cstheme="minorHAnsi"/>
                <w:b/>
                <w:bCs/>
                <w:sz w:val="20"/>
                <w:szCs w:val="20"/>
              </w:rPr>
            </w:pPr>
            <w:r w:rsidRPr="009009A2">
              <w:rPr>
                <w:rFonts w:cstheme="minorHAnsi"/>
                <w:b/>
                <w:bCs/>
                <w:sz w:val="20"/>
                <w:szCs w:val="20"/>
              </w:rPr>
              <w:t>Training and support</w:t>
            </w:r>
          </w:p>
          <w:p w14:paraId="2E8DF8F3"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p w14:paraId="179450BB" w14:textId="77777777" w:rsidR="009009A2" w:rsidRPr="009009A2" w:rsidRDefault="009009A2" w:rsidP="009009A2">
            <w:pPr>
              <w:rPr>
                <w:rFonts w:cstheme="minorHAnsi"/>
                <w:sz w:val="20"/>
                <w:szCs w:val="20"/>
              </w:rPr>
            </w:pPr>
            <w:r w:rsidRPr="009009A2">
              <w:rPr>
                <w:rFonts w:cstheme="minorHAnsi"/>
                <w:b/>
                <w:bCs/>
                <w:sz w:val="20"/>
                <w:szCs w:val="20"/>
              </w:rPr>
              <w:t>Emotions and impact</w:t>
            </w:r>
          </w:p>
        </w:tc>
        <w:tc>
          <w:tcPr>
            <w:tcW w:w="2941" w:type="dxa"/>
          </w:tcPr>
          <w:p w14:paraId="2FE9D03B" w14:textId="77777777" w:rsidR="009009A2" w:rsidRPr="009009A2" w:rsidRDefault="009009A2" w:rsidP="009009A2">
            <w:pPr>
              <w:rPr>
                <w:rFonts w:cstheme="minorHAnsi"/>
                <w:sz w:val="20"/>
                <w:szCs w:val="20"/>
              </w:rPr>
            </w:pPr>
            <w:r w:rsidRPr="009009A2">
              <w:rPr>
                <w:rFonts w:cstheme="minorHAnsi"/>
                <w:sz w:val="20"/>
                <w:szCs w:val="20"/>
              </w:rPr>
              <w:t>Enhanced evidence regarding broad involvement issues.</w:t>
            </w:r>
          </w:p>
          <w:p w14:paraId="37E6270C"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1374D95E" w14:textId="77777777" w:rsidR="009009A2" w:rsidRPr="009009A2" w:rsidRDefault="009009A2" w:rsidP="009009A2">
            <w:pPr>
              <w:rPr>
                <w:rFonts w:cstheme="minorHAnsi"/>
                <w:b/>
                <w:bCs/>
                <w:sz w:val="20"/>
                <w:szCs w:val="20"/>
              </w:rPr>
            </w:pPr>
            <w:r w:rsidRPr="009009A2">
              <w:rPr>
                <w:rFonts w:cstheme="minorHAnsi"/>
                <w:sz w:val="20"/>
                <w:szCs w:val="20"/>
              </w:rPr>
              <w:t>Informed interview participants.</w:t>
            </w:r>
          </w:p>
        </w:tc>
      </w:tr>
      <w:tr w:rsidR="009009A2" w:rsidRPr="009009A2" w14:paraId="1645676E" w14:textId="77777777" w:rsidTr="00BB2F9E">
        <w:tc>
          <w:tcPr>
            <w:tcW w:w="6658" w:type="dxa"/>
          </w:tcPr>
          <w:p w14:paraId="63078AFF" w14:textId="77777777" w:rsidR="009009A2" w:rsidRPr="009009A2" w:rsidRDefault="009009A2" w:rsidP="009009A2">
            <w:pPr>
              <w:rPr>
                <w:rFonts w:cstheme="minorHAnsi"/>
                <w:sz w:val="20"/>
                <w:szCs w:val="20"/>
              </w:rPr>
            </w:pPr>
            <w:r w:rsidRPr="009009A2">
              <w:rPr>
                <w:rFonts w:cstheme="minorHAnsi"/>
                <w:sz w:val="20"/>
                <w:szCs w:val="20"/>
              </w:rPr>
              <w:t>Community Outreach event report, 9 March 2022</w:t>
            </w:r>
          </w:p>
        </w:tc>
        <w:tc>
          <w:tcPr>
            <w:tcW w:w="1275" w:type="dxa"/>
          </w:tcPr>
          <w:p w14:paraId="336C4FB3"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India</w:t>
            </w:r>
            <w:r w:rsidRPr="009009A2">
              <w:rPr>
                <w:rFonts w:cstheme="minorHAnsi"/>
                <w:sz w:val="20"/>
                <w:szCs w:val="20"/>
              </w:rPr>
              <w:t xml:space="preserve"> (21/4/22)</w:t>
            </w:r>
          </w:p>
        </w:tc>
        <w:tc>
          <w:tcPr>
            <w:tcW w:w="3686" w:type="dxa"/>
          </w:tcPr>
          <w:p w14:paraId="5D3A518E" w14:textId="77777777" w:rsidR="009009A2" w:rsidRPr="009009A2" w:rsidRDefault="009009A2" w:rsidP="009009A2">
            <w:pPr>
              <w:rPr>
                <w:rFonts w:cstheme="minorHAnsi"/>
                <w:sz w:val="20"/>
                <w:szCs w:val="20"/>
              </w:rPr>
            </w:pPr>
            <w:r w:rsidRPr="009009A2">
              <w:rPr>
                <w:rFonts w:cstheme="minorHAnsi"/>
                <w:sz w:val="20"/>
                <w:szCs w:val="20"/>
              </w:rPr>
              <w:t>Report on outreach event held 9 March 2022, specifically to increase diversity in PPI group.</w:t>
            </w:r>
          </w:p>
          <w:p w14:paraId="21579206"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3789B710" w14:textId="77777777" w:rsidR="009009A2" w:rsidRPr="009009A2" w:rsidRDefault="009009A2" w:rsidP="009009A2">
            <w:pPr>
              <w:rPr>
                <w:rFonts w:cstheme="minorHAnsi"/>
                <w:b/>
                <w:bCs/>
                <w:sz w:val="20"/>
                <w:szCs w:val="20"/>
              </w:rPr>
            </w:pPr>
            <w:r w:rsidRPr="009009A2">
              <w:rPr>
                <w:rFonts w:cstheme="minorHAnsi"/>
                <w:b/>
                <w:bCs/>
                <w:sz w:val="20"/>
                <w:szCs w:val="20"/>
              </w:rPr>
              <w:t>Networking and groups</w:t>
            </w:r>
          </w:p>
          <w:p w14:paraId="3940B435"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024E3577" w14:textId="77777777" w:rsidR="009009A2" w:rsidRPr="009009A2" w:rsidRDefault="009009A2" w:rsidP="009009A2">
            <w:pPr>
              <w:rPr>
                <w:rFonts w:cstheme="minorHAnsi"/>
                <w:b/>
                <w:bCs/>
                <w:sz w:val="20"/>
                <w:szCs w:val="20"/>
              </w:rPr>
            </w:pPr>
            <w:r w:rsidRPr="009009A2">
              <w:rPr>
                <w:rFonts w:cstheme="minorHAnsi"/>
                <w:b/>
                <w:bCs/>
                <w:sz w:val="20"/>
                <w:szCs w:val="20"/>
              </w:rPr>
              <w:t>Perspectives and diversity</w:t>
            </w:r>
          </w:p>
        </w:tc>
        <w:tc>
          <w:tcPr>
            <w:tcW w:w="2941" w:type="dxa"/>
          </w:tcPr>
          <w:p w14:paraId="0D65D267" w14:textId="77777777" w:rsidR="009009A2" w:rsidRPr="009009A2" w:rsidRDefault="009009A2" w:rsidP="009009A2">
            <w:pPr>
              <w:rPr>
                <w:rFonts w:cstheme="minorHAnsi"/>
                <w:sz w:val="20"/>
                <w:szCs w:val="20"/>
              </w:rPr>
            </w:pPr>
            <w:r w:rsidRPr="009009A2">
              <w:rPr>
                <w:rFonts w:cstheme="minorHAnsi"/>
                <w:sz w:val="20"/>
                <w:szCs w:val="20"/>
              </w:rPr>
              <w:t>Enhanced evidence related to diversity in particular, showed commitment to learning.</w:t>
            </w:r>
          </w:p>
        </w:tc>
      </w:tr>
      <w:tr w:rsidR="009009A2" w:rsidRPr="009009A2" w14:paraId="5C3F8D02" w14:textId="77777777" w:rsidTr="00BB2F9E">
        <w:tc>
          <w:tcPr>
            <w:tcW w:w="6658" w:type="dxa"/>
            <w:shd w:val="clear" w:color="auto" w:fill="BDD6EE" w:themeFill="accent5" w:themeFillTint="66"/>
          </w:tcPr>
          <w:p w14:paraId="7F9D9F4E" w14:textId="77777777" w:rsidR="009009A2" w:rsidRPr="009009A2" w:rsidRDefault="009009A2" w:rsidP="009009A2">
            <w:pPr>
              <w:rPr>
                <w:rFonts w:cstheme="minorHAnsi"/>
                <w:b/>
                <w:bCs/>
                <w:sz w:val="20"/>
                <w:szCs w:val="20"/>
              </w:rPr>
            </w:pPr>
            <w:r w:rsidRPr="009009A2">
              <w:rPr>
                <w:rFonts w:cstheme="minorHAnsi"/>
                <w:b/>
                <w:bCs/>
                <w:sz w:val="20"/>
                <w:szCs w:val="20"/>
              </w:rPr>
              <w:t>Projects:</w:t>
            </w:r>
          </w:p>
        </w:tc>
        <w:tc>
          <w:tcPr>
            <w:tcW w:w="1275" w:type="dxa"/>
            <w:shd w:val="clear" w:color="auto" w:fill="BDD6EE" w:themeFill="accent5" w:themeFillTint="66"/>
          </w:tcPr>
          <w:p w14:paraId="5CF563F4" w14:textId="77777777" w:rsidR="009009A2" w:rsidRPr="009009A2" w:rsidRDefault="009009A2" w:rsidP="009009A2">
            <w:pPr>
              <w:rPr>
                <w:rFonts w:cstheme="minorHAnsi"/>
                <w:b/>
                <w:bCs/>
                <w:sz w:val="20"/>
                <w:szCs w:val="20"/>
              </w:rPr>
            </w:pPr>
          </w:p>
        </w:tc>
        <w:tc>
          <w:tcPr>
            <w:tcW w:w="3686" w:type="dxa"/>
            <w:shd w:val="clear" w:color="auto" w:fill="BDD6EE" w:themeFill="accent5" w:themeFillTint="66"/>
          </w:tcPr>
          <w:p w14:paraId="4D0861C7" w14:textId="77777777" w:rsidR="009009A2" w:rsidRPr="009009A2" w:rsidRDefault="009009A2" w:rsidP="009009A2">
            <w:pPr>
              <w:rPr>
                <w:rFonts w:cstheme="minorHAnsi"/>
                <w:sz w:val="20"/>
                <w:szCs w:val="20"/>
              </w:rPr>
            </w:pPr>
          </w:p>
        </w:tc>
        <w:tc>
          <w:tcPr>
            <w:tcW w:w="2941" w:type="dxa"/>
            <w:shd w:val="clear" w:color="auto" w:fill="BDD6EE" w:themeFill="accent5" w:themeFillTint="66"/>
          </w:tcPr>
          <w:p w14:paraId="559BFCD6" w14:textId="77777777" w:rsidR="009009A2" w:rsidRPr="009009A2" w:rsidRDefault="009009A2" w:rsidP="009009A2">
            <w:pPr>
              <w:rPr>
                <w:rFonts w:cstheme="minorHAnsi"/>
                <w:b/>
                <w:bCs/>
                <w:sz w:val="20"/>
                <w:szCs w:val="20"/>
              </w:rPr>
            </w:pPr>
          </w:p>
        </w:tc>
      </w:tr>
      <w:tr w:rsidR="009009A2" w:rsidRPr="009009A2" w14:paraId="682F07E7" w14:textId="77777777" w:rsidTr="00BB2F9E">
        <w:tc>
          <w:tcPr>
            <w:tcW w:w="6658" w:type="dxa"/>
          </w:tcPr>
          <w:p w14:paraId="0D117BD1" w14:textId="77777777" w:rsidR="009009A2" w:rsidRPr="009009A2" w:rsidRDefault="009009A2" w:rsidP="009009A2">
            <w:pPr>
              <w:rPr>
                <w:rFonts w:cstheme="minorHAnsi"/>
                <w:b/>
                <w:bCs/>
                <w:sz w:val="20"/>
                <w:szCs w:val="20"/>
              </w:rPr>
            </w:pPr>
            <w:r w:rsidRPr="009009A2">
              <w:rPr>
                <w:rFonts w:cstheme="minorHAnsi"/>
                <w:b/>
                <w:bCs/>
                <w:sz w:val="20"/>
                <w:szCs w:val="20"/>
              </w:rPr>
              <w:lastRenderedPageBreak/>
              <w:t>Breathe Plus (Lisa’s PhD)</w:t>
            </w:r>
          </w:p>
          <w:p w14:paraId="72C7BE97"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Brighton, L. J., Bristowe, K., Bayly, J., Ogden, M., Farquhar, M., Evans, C. J., Man, W. D. &amp; Maddocks, M. 2020a. Experiences of pulmonary rehabilitation in people living with chronic obstructive pulmonary disease and frailty. a qualitative interview study. </w:t>
            </w:r>
            <w:r w:rsidRPr="009009A2">
              <w:rPr>
                <w:rFonts w:cstheme="minorHAnsi"/>
                <w:i/>
                <w:noProof/>
                <w:sz w:val="20"/>
                <w:szCs w:val="20"/>
                <w:lang w:val="en-US"/>
              </w:rPr>
              <w:t>Annals of the American Thoracic Society,</w:t>
            </w:r>
            <w:r w:rsidRPr="009009A2">
              <w:rPr>
                <w:rFonts w:cstheme="minorHAnsi"/>
                <w:noProof/>
                <w:sz w:val="20"/>
                <w:szCs w:val="20"/>
                <w:lang w:val="en-US"/>
              </w:rPr>
              <w:t xml:space="preserve"> 17</w:t>
            </w:r>
            <w:r w:rsidRPr="009009A2">
              <w:rPr>
                <w:rFonts w:cstheme="minorHAnsi"/>
                <w:b/>
                <w:noProof/>
                <w:sz w:val="20"/>
                <w:szCs w:val="20"/>
                <w:lang w:val="en-US"/>
              </w:rPr>
              <w:t>,</w:t>
            </w:r>
            <w:r w:rsidRPr="009009A2">
              <w:rPr>
                <w:rFonts w:cstheme="minorHAnsi"/>
                <w:noProof/>
                <w:sz w:val="20"/>
                <w:szCs w:val="20"/>
                <w:lang w:val="en-US"/>
              </w:rPr>
              <w:t xml:space="preserve"> 1213-1221.</w:t>
            </w:r>
          </w:p>
          <w:p w14:paraId="73E79380" w14:textId="77777777" w:rsidR="009009A2" w:rsidRPr="009009A2" w:rsidRDefault="009009A2" w:rsidP="009009A2">
            <w:pPr>
              <w:rPr>
                <w:rFonts w:cstheme="minorHAnsi"/>
                <w:b/>
                <w:bCs/>
                <w:sz w:val="20"/>
                <w:szCs w:val="20"/>
              </w:rPr>
            </w:pPr>
          </w:p>
          <w:p w14:paraId="16127E07"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Brighton, L. J., Evans, C. J., Farquhar, M., Bristowe, K., Kata, A., Higman, J., Ogden, M., Nolan, C., Yi, D. &amp; Gao, W. 2021. Integrating Comprehensive Geriatric Assessment for people with COPD and frailty starting pulmonary rehabilitation: the Breathe Plus feasibility trial protocol. </w:t>
            </w:r>
            <w:r w:rsidRPr="009009A2">
              <w:rPr>
                <w:rFonts w:cstheme="minorHAnsi"/>
                <w:i/>
                <w:noProof/>
                <w:sz w:val="20"/>
                <w:szCs w:val="20"/>
                <w:lang w:val="en-US"/>
              </w:rPr>
              <w:t>ERJ Open Research,</w:t>
            </w:r>
            <w:r w:rsidRPr="009009A2">
              <w:rPr>
                <w:rFonts w:cstheme="minorHAnsi"/>
                <w:noProof/>
                <w:sz w:val="20"/>
                <w:szCs w:val="20"/>
                <w:lang w:val="en-US"/>
              </w:rPr>
              <w:t xml:space="preserve"> 7.</w:t>
            </w:r>
          </w:p>
          <w:p w14:paraId="5E799501" w14:textId="77777777" w:rsidR="009009A2" w:rsidRPr="009009A2" w:rsidRDefault="009009A2" w:rsidP="009009A2">
            <w:pPr>
              <w:rPr>
                <w:rFonts w:cstheme="minorHAnsi"/>
                <w:b/>
                <w:bCs/>
                <w:sz w:val="20"/>
                <w:szCs w:val="20"/>
              </w:rPr>
            </w:pPr>
          </w:p>
          <w:p w14:paraId="7956259F"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Brighton, L. J., Evans, C. J., Man, W. D. &amp; Maddocks, M. 2020b. Improving exercise-based interventions for people living with both COPD and frailty: a realist review. </w:t>
            </w:r>
            <w:r w:rsidRPr="009009A2">
              <w:rPr>
                <w:rFonts w:cstheme="minorHAnsi"/>
                <w:i/>
                <w:noProof/>
                <w:sz w:val="20"/>
                <w:szCs w:val="20"/>
                <w:lang w:val="en-US"/>
              </w:rPr>
              <w:t>International Journal of Chronic Obstructive Pulmonary Disease,</w:t>
            </w:r>
            <w:r w:rsidRPr="009009A2">
              <w:rPr>
                <w:rFonts w:cstheme="minorHAnsi"/>
                <w:noProof/>
                <w:sz w:val="20"/>
                <w:szCs w:val="20"/>
                <w:lang w:val="en-US"/>
              </w:rPr>
              <w:t xml:space="preserve"> 15</w:t>
            </w:r>
            <w:r w:rsidRPr="009009A2">
              <w:rPr>
                <w:rFonts w:cstheme="minorHAnsi"/>
                <w:b/>
                <w:noProof/>
                <w:sz w:val="20"/>
                <w:szCs w:val="20"/>
                <w:lang w:val="en-US"/>
              </w:rPr>
              <w:t>,</w:t>
            </w:r>
            <w:r w:rsidRPr="009009A2">
              <w:rPr>
                <w:rFonts w:cstheme="minorHAnsi"/>
                <w:noProof/>
                <w:sz w:val="20"/>
                <w:szCs w:val="20"/>
                <w:lang w:val="en-US"/>
              </w:rPr>
              <w:t xml:space="preserve"> 841-855.</w:t>
            </w:r>
          </w:p>
          <w:p w14:paraId="78EE31EE" w14:textId="77777777" w:rsidR="009009A2" w:rsidRPr="009009A2" w:rsidRDefault="009009A2" w:rsidP="009009A2">
            <w:pPr>
              <w:rPr>
                <w:rFonts w:cstheme="minorHAnsi"/>
                <w:b/>
                <w:bCs/>
                <w:sz w:val="20"/>
                <w:szCs w:val="20"/>
              </w:rPr>
            </w:pPr>
          </w:p>
          <w:p w14:paraId="64FE6A53" w14:textId="77777777" w:rsidR="009009A2" w:rsidRPr="009009A2" w:rsidRDefault="009009A2" w:rsidP="009009A2">
            <w:pPr>
              <w:rPr>
                <w:rFonts w:cstheme="minorHAnsi"/>
                <w:sz w:val="20"/>
                <w:szCs w:val="20"/>
              </w:rPr>
            </w:pPr>
            <w:r w:rsidRPr="009009A2">
              <w:rPr>
                <w:rFonts w:cstheme="minorHAnsi"/>
                <w:sz w:val="20"/>
                <w:szCs w:val="20"/>
              </w:rPr>
              <w:t>PPI role description</w:t>
            </w:r>
          </w:p>
          <w:p w14:paraId="0F41DD87" w14:textId="77777777" w:rsidR="009009A2" w:rsidRPr="009009A2" w:rsidRDefault="009009A2" w:rsidP="009009A2">
            <w:pPr>
              <w:rPr>
                <w:rFonts w:cstheme="minorHAnsi"/>
                <w:sz w:val="20"/>
                <w:szCs w:val="20"/>
              </w:rPr>
            </w:pPr>
            <w:r w:rsidRPr="009009A2">
              <w:rPr>
                <w:rFonts w:cstheme="minorHAnsi"/>
                <w:sz w:val="20"/>
                <w:szCs w:val="20"/>
              </w:rPr>
              <w:t>Plain English Summary of study</w:t>
            </w:r>
          </w:p>
          <w:p w14:paraId="6CDC42AE" w14:textId="77777777" w:rsidR="009009A2" w:rsidRPr="009009A2" w:rsidRDefault="009009A2" w:rsidP="009009A2">
            <w:pPr>
              <w:rPr>
                <w:rFonts w:cstheme="minorHAnsi"/>
                <w:sz w:val="20"/>
                <w:szCs w:val="20"/>
              </w:rPr>
            </w:pPr>
            <w:r w:rsidRPr="009009A2">
              <w:rPr>
                <w:rFonts w:cstheme="minorHAnsi"/>
                <w:sz w:val="20"/>
                <w:szCs w:val="20"/>
              </w:rPr>
              <w:t>Thesis text about involvement</w:t>
            </w:r>
          </w:p>
        </w:tc>
        <w:tc>
          <w:tcPr>
            <w:tcW w:w="1275" w:type="dxa"/>
          </w:tcPr>
          <w:p w14:paraId="58F707B8"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Lisa</w:t>
            </w:r>
            <w:r w:rsidRPr="009009A2">
              <w:rPr>
                <w:rFonts w:cstheme="minorHAnsi"/>
                <w:sz w:val="20"/>
                <w:szCs w:val="20"/>
              </w:rPr>
              <w:t xml:space="preserve"> (20/1/22)</w:t>
            </w:r>
          </w:p>
        </w:tc>
        <w:tc>
          <w:tcPr>
            <w:tcW w:w="3686" w:type="dxa"/>
          </w:tcPr>
          <w:p w14:paraId="17EFF716"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Three academic articles describing involvement in the study, two including PPI member as co-author.</w:t>
            </w:r>
          </w:p>
          <w:p w14:paraId="6BE6C747"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PPI Role description, based on template</w:t>
            </w:r>
          </w:p>
          <w:p w14:paraId="0F77E927"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Thesis text, describing recruitment and work of involvement group, GRIPP SF and National Involvement Standards used.</w:t>
            </w:r>
          </w:p>
          <w:p w14:paraId="0638487A"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Definitions and roles</w:t>
            </w:r>
          </w:p>
          <w:p w14:paraId="3841127D"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Networking and groups</w:t>
            </w:r>
          </w:p>
          <w:p w14:paraId="336F18A8"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Relationships and communication</w:t>
            </w:r>
          </w:p>
          <w:p w14:paraId="4811B74D"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Values and principles</w:t>
            </w:r>
          </w:p>
          <w:p w14:paraId="6AB1EFBE"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b/>
                <w:bCs/>
                <w:sz w:val="20"/>
                <w:szCs w:val="20"/>
                <w:lang w:eastAsia="en-GB"/>
              </w:rPr>
              <w:t>Emotions and impact</w:t>
            </w:r>
          </w:p>
        </w:tc>
        <w:tc>
          <w:tcPr>
            <w:tcW w:w="2941" w:type="dxa"/>
          </w:tcPr>
          <w:p w14:paraId="47474602"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1455897B"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3087E37D" w14:textId="77777777" w:rsidR="009009A2" w:rsidRPr="009009A2" w:rsidRDefault="009009A2" w:rsidP="009009A2">
            <w:pPr>
              <w:rPr>
                <w:rFonts w:cstheme="minorHAnsi"/>
                <w:sz w:val="20"/>
                <w:szCs w:val="20"/>
              </w:rPr>
            </w:pPr>
          </w:p>
        </w:tc>
      </w:tr>
      <w:tr w:rsidR="009009A2" w:rsidRPr="009009A2" w14:paraId="5AD03001" w14:textId="77777777" w:rsidTr="00BB2F9E">
        <w:tc>
          <w:tcPr>
            <w:tcW w:w="6658" w:type="dxa"/>
          </w:tcPr>
          <w:p w14:paraId="6F4F0C6C" w14:textId="77777777" w:rsidR="009009A2" w:rsidRPr="009009A2" w:rsidRDefault="009009A2" w:rsidP="009009A2">
            <w:pPr>
              <w:rPr>
                <w:rFonts w:cstheme="minorHAnsi"/>
                <w:b/>
                <w:bCs/>
                <w:sz w:val="20"/>
                <w:szCs w:val="20"/>
              </w:rPr>
            </w:pPr>
            <w:r w:rsidRPr="009009A2">
              <w:rPr>
                <w:rFonts w:cstheme="minorHAnsi"/>
                <w:b/>
                <w:bCs/>
                <w:sz w:val="20"/>
                <w:szCs w:val="20"/>
              </w:rPr>
              <w:t>Breathlessness Services Project</w:t>
            </w:r>
          </w:p>
          <w:p w14:paraId="469C6D77"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Brighton, L. J., Miller, S., Farquhar, M., Booth, S., Yi, D., Gao, W., Bajwah, S., Man, W. D., Higginson, I. J. &amp; Maddocks, M. 2019. Holistic services for people with advanced disease and chronic breathlessness: a systematic review and meta-analysis. </w:t>
            </w:r>
            <w:r w:rsidRPr="009009A2">
              <w:rPr>
                <w:rFonts w:cstheme="minorHAnsi"/>
                <w:i/>
                <w:noProof/>
                <w:sz w:val="20"/>
                <w:szCs w:val="20"/>
                <w:lang w:val="en-US"/>
              </w:rPr>
              <w:t>Thorax,</w:t>
            </w:r>
            <w:r w:rsidRPr="009009A2">
              <w:rPr>
                <w:rFonts w:cstheme="minorHAnsi"/>
                <w:noProof/>
                <w:sz w:val="20"/>
                <w:szCs w:val="20"/>
                <w:lang w:val="en-US"/>
              </w:rPr>
              <w:t xml:space="preserve"> 74</w:t>
            </w:r>
            <w:r w:rsidRPr="009009A2">
              <w:rPr>
                <w:rFonts w:cstheme="minorHAnsi"/>
                <w:b/>
                <w:noProof/>
                <w:sz w:val="20"/>
                <w:szCs w:val="20"/>
                <w:lang w:val="en-US"/>
              </w:rPr>
              <w:t>,</w:t>
            </w:r>
            <w:r w:rsidRPr="009009A2">
              <w:rPr>
                <w:rFonts w:cstheme="minorHAnsi"/>
                <w:noProof/>
                <w:sz w:val="20"/>
                <w:szCs w:val="20"/>
                <w:lang w:val="en-US"/>
              </w:rPr>
              <w:t xml:space="preserve"> 270-281.</w:t>
            </w:r>
          </w:p>
          <w:p w14:paraId="7A204D29" w14:textId="77777777" w:rsidR="009009A2" w:rsidRPr="009009A2" w:rsidRDefault="009009A2" w:rsidP="009009A2">
            <w:pPr>
              <w:rPr>
                <w:rFonts w:cstheme="minorHAnsi"/>
                <w:b/>
                <w:bCs/>
                <w:sz w:val="20"/>
                <w:szCs w:val="20"/>
              </w:rPr>
            </w:pPr>
          </w:p>
          <w:p w14:paraId="443D236B"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Brighton, L. J., Tunnard, I., Farquhar, M., Booth, S., Miller, S., Yi, D., Gao, W., Bajwah, S., Man, W. D. &amp; Reilly, C. C. 2018. Recommendations for services for people living with chronic breathlessness in advanced disease: results of a transparent expert consultation. </w:t>
            </w:r>
            <w:r w:rsidRPr="009009A2">
              <w:rPr>
                <w:rFonts w:cstheme="minorHAnsi"/>
                <w:i/>
                <w:noProof/>
                <w:sz w:val="20"/>
                <w:szCs w:val="20"/>
                <w:lang w:val="en-US"/>
              </w:rPr>
              <w:t>Chronic Respiratory Disease,</w:t>
            </w:r>
            <w:r w:rsidRPr="009009A2">
              <w:rPr>
                <w:rFonts w:cstheme="minorHAnsi"/>
                <w:noProof/>
                <w:sz w:val="20"/>
                <w:szCs w:val="20"/>
                <w:lang w:val="en-US"/>
              </w:rPr>
              <w:t xml:space="preserve"> 16</w:t>
            </w:r>
            <w:r w:rsidRPr="009009A2">
              <w:rPr>
                <w:rFonts w:cstheme="minorHAnsi"/>
                <w:b/>
                <w:noProof/>
                <w:sz w:val="20"/>
                <w:szCs w:val="20"/>
                <w:lang w:val="en-US"/>
              </w:rPr>
              <w:t>,</w:t>
            </w:r>
            <w:r w:rsidRPr="009009A2">
              <w:rPr>
                <w:rFonts w:cstheme="minorHAnsi"/>
                <w:noProof/>
                <w:sz w:val="20"/>
                <w:szCs w:val="20"/>
                <w:lang w:val="en-US"/>
              </w:rPr>
              <w:t xml:space="preserve"> 1-12.</w:t>
            </w:r>
          </w:p>
          <w:p w14:paraId="78848DB8" w14:textId="77777777" w:rsidR="009009A2" w:rsidRPr="009009A2" w:rsidRDefault="009009A2" w:rsidP="009009A2">
            <w:pPr>
              <w:rPr>
                <w:rFonts w:cstheme="minorHAnsi"/>
                <w:b/>
                <w:bCs/>
                <w:sz w:val="20"/>
                <w:szCs w:val="20"/>
              </w:rPr>
            </w:pPr>
          </w:p>
          <w:p w14:paraId="103DC17C" w14:textId="77777777" w:rsidR="009009A2" w:rsidRPr="009009A2" w:rsidRDefault="009009A2" w:rsidP="009009A2">
            <w:pPr>
              <w:rPr>
                <w:rFonts w:cstheme="minorHAnsi"/>
                <w:noProof/>
                <w:sz w:val="20"/>
                <w:szCs w:val="20"/>
                <w:lang w:val="en-US"/>
              </w:rPr>
            </w:pPr>
            <w:r w:rsidRPr="009009A2">
              <w:rPr>
                <w:rFonts w:cstheme="minorHAnsi"/>
                <w:noProof/>
                <w:sz w:val="20"/>
                <w:szCs w:val="20"/>
                <w:lang w:val="en-US"/>
              </w:rPr>
              <w:t xml:space="preserve">Maddocks, M., Brighton, L. J., Farquhar, M., Booth, S., Miller, S., Klass, L., Tunnard, I., Yi, D., Gao, W., Bajwah, S., D-C Man, W. &amp; Higginson, I. 2019. Holistic services for people with advanced disease and chronic or refractory breathlessness: a mixed-methods evidence synthesis. </w:t>
            </w:r>
            <w:r w:rsidRPr="009009A2">
              <w:rPr>
                <w:rFonts w:cstheme="minorHAnsi"/>
                <w:i/>
                <w:noProof/>
                <w:sz w:val="20"/>
                <w:szCs w:val="20"/>
                <w:lang w:val="en-US"/>
              </w:rPr>
              <w:t>Health and Social Care Delivery Research,</w:t>
            </w:r>
            <w:r w:rsidRPr="009009A2">
              <w:rPr>
                <w:rFonts w:cstheme="minorHAnsi"/>
                <w:noProof/>
                <w:sz w:val="20"/>
                <w:szCs w:val="20"/>
                <w:lang w:val="en-US"/>
              </w:rPr>
              <w:t xml:space="preserve"> 7.</w:t>
            </w:r>
          </w:p>
          <w:p w14:paraId="2C346C6B" w14:textId="77777777" w:rsidR="009009A2" w:rsidRPr="009009A2" w:rsidRDefault="009009A2" w:rsidP="009009A2">
            <w:pPr>
              <w:rPr>
                <w:rFonts w:cstheme="minorHAnsi"/>
                <w:b/>
                <w:bCs/>
                <w:sz w:val="20"/>
                <w:szCs w:val="20"/>
              </w:rPr>
            </w:pPr>
          </w:p>
          <w:p w14:paraId="72300B73" w14:textId="77777777" w:rsidR="009009A2" w:rsidRPr="009009A2" w:rsidRDefault="009009A2" w:rsidP="009009A2">
            <w:pPr>
              <w:rPr>
                <w:rFonts w:cstheme="minorHAnsi"/>
                <w:sz w:val="20"/>
                <w:szCs w:val="20"/>
              </w:rPr>
            </w:pPr>
            <w:r w:rsidRPr="009009A2">
              <w:rPr>
                <w:rFonts w:cstheme="minorHAnsi"/>
                <w:sz w:val="20"/>
                <w:szCs w:val="20"/>
              </w:rPr>
              <w:t>Involve newsletter item</w:t>
            </w:r>
          </w:p>
          <w:p w14:paraId="38343F07" w14:textId="77777777" w:rsidR="009009A2" w:rsidRPr="009009A2" w:rsidRDefault="009009A2" w:rsidP="009009A2">
            <w:pPr>
              <w:rPr>
                <w:rFonts w:cstheme="minorHAnsi"/>
                <w:b/>
                <w:bCs/>
                <w:sz w:val="20"/>
                <w:szCs w:val="20"/>
              </w:rPr>
            </w:pPr>
            <w:r w:rsidRPr="009009A2">
              <w:rPr>
                <w:rFonts w:cstheme="minorHAnsi"/>
                <w:sz w:val="20"/>
                <w:szCs w:val="20"/>
              </w:rPr>
              <w:lastRenderedPageBreak/>
              <w:t>YouTube video new item</w:t>
            </w:r>
          </w:p>
        </w:tc>
        <w:tc>
          <w:tcPr>
            <w:tcW w:w="1275" w:type="dxa"/>
          </w:tcPr>
          <w:p w14:paraId="4762B9F2"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From </w:t>
            </w:r>
            <w:r w:rsidRPr="009009A2">
              <w:rPr>
                <w:rFonts w:cstheme="minorHAnsi"/>
                <w:sz w:val="20"/>
                <w:szCs w:val="20"/>
                <w:highlight w:val="black"/>
              </w:rPr>
              <w:t>Lisa</w:t>
            </w:r>
            <w:r w:rsidRPr="009009A2">
              <w:rPr>
                <w:rFonts w:cstheme="minorHAnsi"/>
                <w:sz w:val="20"/>
                <w:szCs w:val="20"/>
              </w:rPr>
              <w:t xml:space="preserve"> (20/1/22)</w:t>
            </w:r>
          </w:p>
        </w:tc>
        <w:tc>
          <w:tcPr>
            <w:tcW w:w="3686" w:type="dxa"/>
          </w:tcPr>
          <w:p w14:paraId="318460EA"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Two academic articles with limited description of involvement in the study, one with PPI members as co-authors. Final report with more detailed sections on involvement. Involve newsletter item co-produced, with top tips for both researchers and PPI reps. YouTube video of news item.</w:t>
            </w:r>
          </w:p>
          <w:p w14:paraId="3E86CF58"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Organisations and culture</w:t>
            </w:r>
          </w:p>
          <w:p w14:paraId="54CD30BE"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Networking and groups</w:t>
            </w:r>
          </w:p>
          <w:p w14:paraId="5ED3D7B1"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Relationships and communication</w:t>
            </w:r>
          </w:p>
          <w:p w14:paraId="00068602"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b/>
                <w:bCs/>
                <w:sz w:val="20"/>
                <w:szCs w:val="20"/>
                <w:lang w:eastAsia="en-GB"/>
              </w:rPr>
              <w:t>Perspectives and diversity</w:t>
            </w:r>
          </w:p>
        </w:tc>
        <w:tc>
          <w:tcPr>
            <w:tcW w:w="2941" w:type="dxa"/>
          </w:tcPr>
          <w:p w14:paraId="154FB300"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2D92CA4A"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73673E5B" w14:textId="77777777" w:rsidR="009009A2" w:rsidRPr="009009A2" w:rsidRDefault="009009A2" w:rsidP="009009A2">
            <w:pPr>
              <w:rPr>
                <w:rFonts w:cstheme="minorHAnsi"/>
                <w:sz w:val="20"/>
                <w:szCs w:val="20"/>
              </w:rPr>
            </w:pPr>
          </w:p>
        </w:tc>
      </w:tr>
      <w:tr w:rsidR="009009A2" w:rsidRPr="009009A2" w14:paraId="15937D14" w14:textId="77777777" w:rsidTr="00BB2F9E">
        <w:tc>
          <w:tcPr>
            <w:tcW w:w="6658" w:type="dxa"/>
          </w:tcPr>
          <w:p w14:paraId="7FCE7572" w14:textId="77777777" w:rsidR="009009A2" w:rsidRPr="009009A2" w:rsidRDefault="009009A2" w:rsidP="009009A2">
            <w:pPr>
              <w:rPr>
                <w:rFonts w:cstheme="minorHAnsi"/>
                <w:b/>
                <w:bCs/>
                <w:sz w:val="20"/>
                <w:szCs w:val="20"/>
              </w:rPr>
            </w:pPr>
            <w:r w:rsidRPr="009009A2">
              <w:rPr>
                <w:rFonts w:cstheme="minorHAnsi"/>
                <w:b/>
                <w:bCs/>
                <w:sz w:val="20"/>
                <w:szCs w:val="20"/>
              </w:rPr>
              <w:t>BuildCARE/The International Access, Rights and Empowerment study (IARE)</w:t>
            </w:r>
          </w:p>
          <w:p w14:paraId="2E7C8383" w14:textId="77777777" w:rsidR="009009A2" w:rsidRPr="009009A2" w:rsidRDefault="009009A2" w:rsidP="009009A2">
            <w:pPr>
              <w:rPr>
                <w:rFonts w:cstheme="minorHAnsi"/>
                <w:sz w:val="20"/>
                <w:szCs w:val="20"/>
              </w:rPr>
            </w:pPr>
            <w:r w:rsidRPr="009009A2">
              <w:rPr>
                <w:rFonts w:cstheme="minorHAnsi"/>
                <w:sz w:val="20"/>
                <w:szCs w:val="20"/>
              </w:rPr>
              <w:t>(</w:t>
            </w:r>
            <w:hyperlink r:id="rId283" w:history="1">
              <w:r w:rsidRPr="009009A2">
                <w:rPr>
                  <w:rFonts w:cstheme="minorHAnsi"/>
                  <w:color w:val="0563C1" w:themeColor="hyperlink"/>
                  <w:sz w:val="20"/>
                  <w:szCs w:val="20"/>
                  <w:u w:val="single"/>
                </w:rPr>
                <w:t>https://www.kcl.ac.uk/cicelysaunders/research/studies/buildcare/iare</w:t>
              </w:r>
            </w:hyperlink>
            <w:r w:rsidRPr="009009A2">
              <w:rPr>
                <w:rFonts w:cstheme="minorHAnsi"/>
                <w:sz w:val="20"/>
                <w:szCs w:val="20"/>
              </w:rPr>
              <w:t>)</w:t>
            </w:r>
          </w:p>
          <w:p w14:paraId="79CDFE0C" w14:textId="77777777" w:rsidR="009009A2" w:rsidRPr="009009A2" w:rsidRDefault="009009A2" w:rsidP="009009A2">
            <w:pPr>
              <w:rPr>
                <w:rFonts w:cstheme="minorHAnsi"/>
                <w:sz w:val="20"/>
                <w:szCs w:val="20"/>
              </w:rPr>
            </w:pPr>
          </w:p>
          <w:p w14:paraId="6E97FACF" w14:textId="77777777" w:rsidR="009009A2" w:rsidRPr="009009A2" w:rsidRDefault="009009A2" w:rsidP="009009A2">
            <w:pPr>
              <w:rPr>
                <w:rFonts w:cstheme="minorHAnsi"/>
                <w:sz w:val="20"/>
                <w:szCs w:val="20"/>
              </w:rPr>
            </w:pPr>
            <w:r w:rsidRPr="009009A2">
              <w:rPr>
                <w:rFonts w:cstheme="minorHAnsi"/>
                <w:sz w:val="20"/>
                <w:szCs w:val="20"/>
              </w:rPr>
              <w:t>Newsletters: Autumn 2012, Winter 2014-15</w:t>
            </w:r>
          </w:p>
        </w:tc>
        <w:tc>
          <w:tcPr>
            <w:tcW w:w="1275" w:type="dxa"/>
          </w:tcPr>
          <w:p w14:paraId="577DB921" w14:textId="77777777" w:rsidR="009009A2" w:rsidRPr="009009A2" w:rsidRDefault="009009A2" w:rsidP="009009A2">
            <w:pPr>
              <w:rPr>
                <w:rFonts w:cstheme="minorHAnsi"/>
                <w:sz w:val="20"/>
                <w:szCs w:val="20"/>
              </w:rPr>
            </w:pPr>
            <w:r w:rsidRPr="009009A2">
              <w:rPr>
                <w:rFonts w:cstheme="minorHAnsi"/>
                <w:sz w:val="20"/>
                <w:szCs w:val="20"/>
              </w:rPr>
              <w:t>Website search (8/12/21)</w:t>
            </w:r>
          </w:p>
          <w:p w14:paraId="0D34106A"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9009A2">
              <w:rPr>
                <w:rFonts w:cstheme="minorHAnsi"/>
                <w:sz w:val="20"/>
                <w:szCs w:val="20"/>
                <w:highlight w:val="black"/>
              </w:rPr>
              <w:t>Alan</w:t>
            </w:r>
            <w:r w:rsidRPr="009009A2">
              <w:rPr>
                <w:rFonts w:cstheme="minorHAnsi"/>
                <w:sz w:val="20"/>
                <w:szCs w:val="20"/>
              </w:rPr>
              <w:t xml:space="preserve"> (6/5/22, 7/5/22)</w:t>
            </w:r>
          </w:p>
        </w:tc>
        <w:tc>
          <w:tcPr>
            <w:tcW w:w="3686" w:type="dxa"/>
          </w:tcPr>
          <w:p w14:paraId="21667BCA" w14:textId="77777777" w:rsidR="009009A2" w:rsidRPr="009009A2" w:rsidRDefault="009009A2" w:rsidP="009009A2">
            <w:pPr>
              <w:rPr>
                <w:rFonts w:cstheme="minorHAnsi"/>
                <w:b/>
                <w:bCs/>
                <w:sz w:val="20"/>
                <w:szCs w:val="20"/>
              </w:rPr>
            </w:pPr>
            <w:r w:rsidRPr="009009A2">
              <w:rPr>
                <w:rFonts w:cstheme="minorHAnsi"/>
                <w:sz w:val="20"/>
                <w:szCs w:val="20"/>
              </w:rPr>
              <w:t>Section on</w:t>
            </w:r>
            <w:r w:rsidRPr="009009A2">
              <w:rPr>
                <w:rFonts w:cstheme="minorHAnsi"/>
                <w:b/>
                <w:bCs/>
                <w:sz w:val="20"/>
                <w:szCs w:val="20"/>
              </w:rPr>
              <w:t xml:space="preserve"> </w:t>
            </w:r>
            <w:r w:rsidRPr="009009A2">
              <w:rPr>
                <w:rFonts w:cstheme="minorHAnsi"/>
                <w:sz w:val="20"/>
                <w:szCs w:val="20"/>
              </w:rPr>
              <w:t>Patient &amp; public involvement:</w:t>
            </w:r>
          </w:p>
          <w:p w14:paraId="73A7C095"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b/>
                <w:bCs/>
                <w:sz w:val="20"/>
                <w:szCs w:val="20"/>
                <w:lang w:eastAsia="en-GB"/>
              </w:rPr>
              <w:t>“</w:t>
            </w:r>
            <w:r w:rsidRPr="009009A2">
              <w:rPr>
                <w:rFonts w:eastAsia="Times New Roman" w:cstheme="minorHAnsi"/>
                <w:sz w:val="20"/>
                <w:szCs w:val="20"/>
                <w:lang w:eastAsia="en-GB"/>
              </w:rPr>
              <w:t>We welcome your involvement in the IARE study; for example, in helping us promote what our study is about to others and write a lay summary of findings. You may have your own ideas too. Please contact the research team on 020 7848 5143.”</w:t>
            </w:r>
          </w:p>
        </w:tc>
        <w:tc>
          <w:tcPr>
            <w:tcW w:w="2941" w:type="dxa"/>
          </w:tcPr>
          <w:p w14:paraId="059409EC"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1B4D448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7E4AC5CE" w14:textId="77777777" w:rsidR="009009A2" w:rsidRPr="009009A2" w:rsidRDefault="009009A2" w:rsidP="009009A2">
            <w:pPr>
              <w:rPr>
                <w:rFonts w:cstheme="minorHAnsi"/>
                <w:sz w:val="20"/>
                <w:szCs w:val="20"/>
              </w:rPr>
            </w:pPr>
          </w:p>
        </w:tc>
      </w:tr>
      <w:tr w:rsidR="009009A2" w:rsidRPr="009009A2" w14:paraId="5BF2B427" w14:textId="77777777" w:rsidTr="00BB2F9E">
        <w:tc>
          <w:tcPr>
            <w:tcW w:w="6658" w:type="dxa"/>
          </w:tcPr>
          <w:p w14:paraId="56322AE0" w14:textId="77777777" w:rsidR="009009A2" w:rsidRPr="009009A2" w:rsidRDefault="009009A2" w:rsidP="009009A2">
            <w:pPr>
              <w:rPr>
                <w:rFonts w:cstheme="minorHAnsi"/>
                <w:b/>
                <w:bCs/>
                <w:sz w:val="20"/>
                <w:szCs w:val="20"/>
              </w:rPr>
            </w:pPr>
            <w:r w:rsidRPr="009009A2">
              <w:rPr>
                <w:rFonts w:cstheme="minorHAnsi"/>
                <w:b/>
                <w:bCs/>
                <w:sz w:val="20"/>
                <w:szCs w:val="20"/>
              </w:rPr>
              <w:t>Cov-Pall Rehab, Cov-Pall Care Homes</w:t>
            </w:r>
          </w:p>
          <w:p w14:paraId="5DA3BF92" w14:textId="77777777" w:rsidR="009009A2" w:rsidRPr="009009A2" w:rsidRDefault="009009A2" w:rsidP="009009A2">
            <w:pPr>
              <w:rPr>
                <w:rFonts w:cstheme="minorHAnsi"/>
                <w:sz w:val="20"/>
                <w:szCs w:val="20"/>
              </w:rPr>
            </w:pPr>
            <w:r w:rsidRPr="009009A2">
              <w:rPr>
                <w:rFonts w:cstheme="minorHAnsi"/>
                <w:sz w:val="20"/>
                <w:szCs w:val="20"/>
              </w:rPr>
              <w:t>(</w:t>
            </w:r>
            <w:hyperlink r:id="rId284" w:history="1">
              <w:r w:rsidRPr="009009A2">
                <w:rPr>
                  <w:rFonts w:cstheme="minorHAnsi"/>
                  <w:color w:val="0563C1" w:themeColor="hyperlink"/>
                  <w:sz w:val="20"/>
                  <w:szCs w:val="20"/>
                  <w:u w:val="single"/>
                </w:rPr>
                <w:t>https://www.kcl.ac.uk/cicelysaunders/research/evaluating/covpall-study/covpall-rehab</w:t>
              </w:r>
            </w:hyperlink>
            <w:r w:rsidRPr="009009A2">
              <w:rPr>
                <w:rFonts w:cstheme="minorHAnsi"/>
                <w:sz w:val="20"/>
                <w:szCs w:val="20"/>
              </w:rPr>
              <w:t>)</w:t>
            </w:r>
          </w:p>
          <w:p w14:paraId="6DF928F7" w14:textId="77777777" w:rsidR="009009A2" w:rsidRPr="009009A2" w:rsidRDefault="009009A2" w:rsidP="009009A2">
            <w:pPr>
              <w:rPr>
                <w:rFonts w:cstheme="minorHAnsi"/>
                <w:sz w:val="20"/>
                <w:szCs w:val="20"/>
              </w:rPr>
            </w:pPr>
          </w:p>
          <w:p w14:paraId="0AA57F46" w14:textId="77777777" w:rsidR="009009A2" w:rsidRPr="009009A2" w:rsidRDefault="009009A2" w:rsidP="009009A2">
            <w:pPr>
              <w:rPr>
                <w:rFonts w:cstheme="minorHAnsi"/>
                <w:sz w:val="20"/>
                <w:szCs w:val="20"/>
              </w:rPr>
            </w:pPr>
            <w:r w:rsidRPr="009009A2">
              <w:rPr>
                <w:rFonts w:cstheme="minorHAnsi"/>
                <w:sz w:val="20"/>
                <w:szCs w:val="20"/>
              </w:rPr>
              <w:t>You said, we did, Cov-Pall Care Homes, May 2021</w:t>
            </w:r>
          </w:p>
          <w:p w14:paraId="0A105781" w14:textId="77777777" w:rsidR="009009A2" w:rsidRPr="009009A2" w:rsidRDefault="009009A2" w:rsidP="009009A2">
            <w:pPr>
              <w:rPr>
                <w:rFonts w:cstheme="minorHAnsi"/>
                <w:sz w:val="20"/>
                <w:szCs w:val="20"/>
              </w:rPr>
            </w:pPr>
            <w:r w:rsidRPr="009009A2">
              <w:rPr>
                <w:rFonts w:cstheme="minorHAnsi"/>
                <w:sz w:val="20"/>
                <w:szCs w:val="20"/>
              </w:rPr>
              <w:t>Advert for PPI members</w:t>
            </w:r>
          </w:p>
          <w:p w14:paraId="2FF9B6BF" w14:textId="77777777" w:rsidR="009009A2" w:rsidRPr="009009A2" w:rsidRDefault="009009A2" w:rsidP="009009A2">
            <w:pPr>
              <w:rPr>
                <w:rFonts w:cstheme="minorHAnsi"/>
                <w:sz w:val="20"/>
                <w:szCs w:val="20"/>
              </w:rPr>
            </w:pPr>
            <w:r w:rsidRPr="009009A2">
              <w:rPr>
                <w:rFonts w:cstheme="minorHAnsi"/>
                <w:sz w:val="20"/>
                <w:szCs w:val="20"/>
              </w:rPr>
              <w:t>Invite for PPI members to first meeting</w:t>
            </w:r>
          </w:p>
        </w:tc>
        <w:tc>
          <w:tcPr>
            <w:tcW w:w="1275" w:type="dxa"/>
          </w:tcPr>
          <w:p w14:paraId="19E490C9" w14:textId="77777777" w:rsidR="009009A2" w:rsidRPr="009009A2" w:rsidRDefault="009009A2" w:rsidP="009009A2">
            <w:pPr>
              <w:rPr>
                <w:rFonts w:cstheme="minorHAnsi"/>
                <w:sz w:val="20"/>
                <w:szCs w:val="20"/>
              </w:rPr>
            </w:pPr>
            <w:r w:rsidRPr="009009A2">
              <w:rPr>
                <w:rFonts w:cstheme="minorHAnsi"/>
                <w:sz w:val="20"/>
                <w:szCs w:val="20"/>
              </w:rPr>
              <w:t>Website search (6/12/21)</w:t>
            </w:r>
          </w:p>
          <w:p w14:paraId="709328DD" w14:textId="77777777" w:rsidR="009009A2" w:rsidRPr="009009A2" w:rsidRDefault="009009A2" w:rsidP="009009A2">
            <w:pPr>
              <w:rPr>
                <w:rFonts w:cstheme="minorHAnsi"/>
                <w:b/>
                <w:bCs/>
                <w:sz w:val="20"/>
                <w:szCs w:val="20"/>
              </w:rPr>
            </w:pPr>
            <w:r w:rsidRPr="009009A2">
              <w:rPr>
                <w:rFonts w:cstheme="minorHAnsi"/>
                <w:sz w:val="20"/>
                <w:szCs w:val="20"/>
              </w:rPr>
              <w:t xml:space="preserve">From </w:t>
            </w:r>
            <w:r w:rsidRPr="009009A2">
              <w:rPr>
                <w:rFonts w:cstheme="minorHAnsi"/>
                <w:sz w:val="20"/>
                <w:szCs w:val="20"/>
                <w:highlight w:val="black"/>
              </w:rPr>
              <w:t>India</w:t>
            </w:r>
            <w:r w:rsidRPr="009009A2">
              <w:rPr>
                <w:rFonts w:cstheme="minorHAnsi"/>
                <w:sz w:val="20"/>
                <w:szCs w:val="20"/>
              </w:rPr>
              <w:t xml:space="preserve"> (19/1/22), from </w:t>
            </w:r>
            <w:r w:rsidRPr="009009A2">
              <w:rPr>
                <w:rFonts w:cstheme="minorHAnsi"/>
                <w:sz w:val="20"/>
                <w:szCs w:val="20"/>
                <w:highlight w:val="black"/>
              </w:rPr>
              <w:t>Catherine</w:t>
            </w:r>
            <w:r w:rsidRPr="009009A2">
              <w:rPr>
                <w:rFonts w:cstheme="minorHAnsi"/>
                <w:sz w:val="20"/>
                <w:szCs w:val="20"/>
              </w:rPr>
              <w:t xml:space="preserve"> (20/1/22)</w:t>
            </w:r>
          </w:p>
        </w:tc>
        <w:tc>
          <w:tcPr>
            <w:tcW w:w="3686" w:type="dxa"/>
          </w:tcPr>
          <w:p w14:paraId="589388D1"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 xml:space="preserve">States: </w:t>
            </w:r>
            <w:r w:rsidRPr="009009A2">
              <w:rPr>
                <w:rFonts w:eastAsia="Times New Roman" w:cstheme="minorHAnsi"/>
                <w:b/>
                <w:bCs/>
                <w:sz w:val="20"/>
                <w:szCs w:val="20"/>
                <w:lang w:eastAsia="en-GB"/>
              </w:rPr>
              <w:t>“</w:t>
            </w:r>
            <w:r w:rsidRPr="009009A2">
              <w:rPr>
                <w:rFonts w:eastAsia="Times New Roman" w:cstheme="minorHAnsi"/>
                <w:sz w:val="20"/>
                <w:szCs w:val="20"/>
                <w:lang w:eastAsia="en-GB"/>
              </w:rPr>
              <w:t>Impact: The research is designed for short- and medium-term policy impact, through palliative care service, Patient and Public Involvement (PPI), and policy collaboration. Reports will be accompanied by PPI summaries, evidence summaries and guidance for front-line staff.</w:t>
            </w:r>
          </w:p>
          <w:p w14:paraId="2EF48E5F" w14:textId="77777777" w:rsidR="009009A2" w:rsidRPr="009009A2" w:rsidRDefault="009009A2" w:rsidP="009009A2">
            <w:pPr>
              <w:rPr>
                <w:rFonts w:cstheme="minorHAnsi"/>
                <w:sz w:val="20"/>
                <w:szCs w:val="20"/>
              </w:rPr>
            </w:pPr>
            <w:r w:rsidRPr="009009A2">
              <w:rPr>
                <w:rFonts w:cstheme="minorHAnsi"/>
                <w:sz w:val="20"/>
                <w:szCs w:val="20"/>
                <w:highlight w:val="black"/>
              </w:rPr>
              <w:t>Margaret Ogden</w:t>
            </w:r>
            <w:r w:rsidRPr="009009A2">
              <w:rPr>
                <w:rFonts w:cstheme="minorHAnsi"/>
                <w:sz w:val="20"/>
                <w:szCs w:val="20"/>
              </w:rPr>
              <w:t xml:space="preserve"> listed as Investigator for Cov-Pall Care Homes(PPI)</w:t>
            </w:r>
          </w:p>
          <w:p w14:paraId="7706A12F" w14:textId="77777777" w:rsidR="009009A2" w:rsidRPr="009009A2" w:rsidRDefault="009009A2" w:rsidP="009009A2">
            <w:pPr>
              <w:rPr>
                <w:rFonts w:cstheme="minorHAnsi"/>
                <w:sz w:val="20"/>
                <w:szCs w:val="20"/>
              </w:rPr>
            </w:pPr>
            <w:r w:rsidRPr="009009A2">
              <w:rPr>
                <w:rFonts w:cstheme="minorHAnsi"/>
                <w:sz w:val="20"/>
                <w:szCs w:val="20"/>
              </w:rPr>
              <w:t>“We have found that ‘You said, we did’ type documents work really nicely as a simple way of showing impact of PPI on our work and letting our PPI members know what we have done as a result of their comments without in-depth rehashing conversations.”</w:t>
            </w:r>
          </w:p>
          <w:p w14:paraId="54627DA3"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617AAFE7"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3ABB1B04" w14:textId="77777777" w:rsidR="009009A2" w:rsidRPr="009009A2" w:rsidRDefault="009009A2" w:rsidP="009009A2">
            <w:pPr>
              <w:rPr>
                <w:rFonts w:cstheme="minorHAnsi"/>
                <w:sz w:val="20"/>
                <w:szCs w:val="20"/>
              </w:rPr>
            </w:pPr>
            <w:r w:rsidRPr="009009A2">
              <w:rPr>
                <w:rFonts w:cstheme="minorHAnsi"/>
                <w:b/>
                <w:bCs/>
                <w:sz w:val="20"/>
                <w:szCs w:val="20"/>
              </w:rPr>
              <w:t>Training and support</w:t>
            </w:r>
          </w:p>
        </w:tc>
        <w:tc>
          <w:tcPr>
            <w:tcW w:w="2941" w:type="dxa"/>
          </w:tcPr>
          <w:p w14:paraId="37084A16"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540EFB78"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5DD1FD63" w14:textId="77777777" w:rsidR="009009A2" w:rsidRPr="009009A2" w:rsidRDefault="009009A2" w:rsidP="009009A2">
            <w:pPr>
              <w:rPr>
                <w:rFonts w:cstheme="minorHAnsi"/>
                <w:b/>
                <w:bCs/>
                <w:sz w:val="20"/>
                <w:szCs w:val="20"/>
              </w:rPr>
            </w:pPr>
            <w:r w:rsidRPr="009009A2">
              <w:rPr>
                <w:rFonts w:cstheme="minorHAnsi"/>
                <w:sz w:val="20"/>
                <w:szCs w:val="20"/>
              </w:rPr>
              <w:t>Informed interview participants.</w:t>
            </w:r>
          </w:p>
        </w:tc>
      </w:tr>
      <w:tr w:rsidR="009009A2" w:rsidRPr="009009A2" w14:paraId="0ABBF3B9" w14:textId="77777777" w:rsidTr="00BB2F9E">
        <w:tc>
          <w:tcPr>
            <w:tcW w:w="6658" w:type="dxa"/>
          </w:tcPr>
          <w:p w14:paraId="08F6194F"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EMBED-Care</w:t>
            </w:r>
          </w:p>
          <w:p w14:paraId="643596B5"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w:t>
            </w:r>
            <w:hyperlink r:id="rId285" w:history="1">
              <w:r w:rsidRPr="009009A2">
                <w:rPr>
                  <w:rFonts w:eastAsia="Times New Roman" w:cstheme="minorHAnsi"/>
                  <w:color w:val="0563C1" w:themeColor="hyperlink"/>
                  <w:sz w:val="20"/>
                  <w:szCs w:val="20"/>
                  <w:u w:val="single"/>
                  <w:lang w:eastAsia="en-GB"/>
                </w:rPr>
                <w:t>https://www.ucl.ac.uk/psychiatry/research/marie-curie-palliative-care-research-department/research/centre-dementia-palliative-care</w:t>
              </w:r>
            </w:hyperlink>
            <w:r w:rsidRPr="009009A2">
              <w:rPr>
                <w:rFonts w:eastAsia="Times New Roman" w:cstheme="minorHAnsi"/>
                <w:sz w:val="20"/>
                <w:szCs w:val="20"/>
                <w:lang w:eastAsia="en-GB"/>
              </w:rPr>
              <w:t>)</w:t>
            </w:r>
          </w:p>
          <w:p w14:paraId="76E381A1" w14:textId="77777777" w:rsidR="009009A2" w:rsidRPr="009009A2" w:rsidRDefault="009009A2" w:rsidP="009009A2">
            <w:pPr>
              <w:rPr>
                <w:rFonts w:eastAsia="Times New Roman" w:cstheme="minorHAnsi"/>
                <w:sz w:val="20"/>
                <w:szCs w:val="20"/>
                <w:lang w:eastAsia="en-GB"/>
              </w:rPr>
            </w:pPr>
          </w:p>
          <w:p w14:paraId="10F10290"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 xml:space="preserve">Specific webpage on </w:t>
            </w:r>
          </w:p>
          <w:p w14:paraId="08FC1892"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w:t>
            </w:r>
            <w:hyperlink r:id="rId286" w:history="1">
              <w:r w:rsidRPr="009009A2">
                <w:rPr>
                  <w:rFonts w:eastAsia="Times New Roman" w:cstheme="minorHAnsi"/>
                  <w:color w:val="0563C1" w:themeColor="hyperlink"/>
                  <w:sz w:val="20"/>
                  <w:szCs w:val="20"/>
                  <w:u w:val="single"/>
                  <w:lang w:eastAsia="en-GB"/>
                </w:rPr>
                <w:t>https://www.ucl.ac.uk/psychiatry/research/marie-curie-palliative-care-research-department/research/centre-dementia-palliative-care-24</w:t>
              </w:r>
            </w:hyperlink>
            <w:r w:rsidRPr="009009A2">
              <w:rPr>
                <w:rFonts w:eastAsia="Times New Roman" w:cstheme="minorHAnsi"/>
                <w:sz w:val="20"/>
                <w:szCs w:val="20"/>
                <w:lang w:eastAsia="en-GB"/>
              </w:rPr>
              <w:t>)</w:t>
            </w:r>
          </w:p>
          <w:p w14:paraId="4A474CBD" w14:textId="77777777" w:rsidR="009009A2" w:rsidRPr="009009A2" w:rsidRDefault="009009A2" w:rsidP="009009A2">
            <w:pPr>
              <w:rPr>
                <w:rFonts w:eastAsia="Times New Roman" w:cstheme="minorHAnsi"/>
                <w:sz w:val="20"/>
                <w:szCs w:val="20"/>
                <w:lang w:eastAsia="en-GB"/>
              </w:rPr>
            </w:pPr>
          </w:p>
          <w:p w14:paraId="2C57D53D"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You said, we did, September 2019-July 2021</w:t>
            </w:r>
          </w:p>
          <w:p w14:paraId="409C5230"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lastRenderedPageBreak/>
              <w:t>Summary report, virtual consultation with DEEP Pathways Group, March 2021</w:t>
            </w:r>
          </w:p>
          <w:p w14:paraId="4809CAC9"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TOR for PPI group</w:t>
            </w:r>
          </w:p>
          <w:p w14:paraId="3AB56892" w14:textId="77777777" w:rsidR="009009A2" w:rsidRPr="009009A2" w:rsidRDefault="009009A2" w:rsidP="009009A2">
            <w:pPr>
              <w:keepNext/>
              <w:keepLines/>
              <w:spacing w:before="40"/>
              <w:outlineLvl w:val="2"/>
              <w:rPr>
                <w:rFonts w:eastAsiaTheme="majorEastAsia" w:cstheme="minorHAnsi"/>
                <w:b/>
                <w:bCs/>
                <w:color w:val="1F3763" w:themeColor="accent1" w:themeShade="7F"/>
                <w:sz w:val="20"/>
                <w:szCs w:val="20"/>
              </w:rPr>
            </w:pPr>
          </w:p>
        </w:tc>
        <w:tc>
          <w:tcPr>
            <w:tcW w:w="1275" w:type="dxa"/>
          </w:tcPr>
          <w:p w14:paraId="5C7983ED" w14:textId="77777777" w:rsidR="009009A2" w:rsidRPr="009009A2" w:rsidRDefault="009009A2" w:rsidP="009009A2">
            <w:pPr>
              <w:rPr>
                <w:rFonts w:cstheme="minorHAnsi"/>
                <w:sz w:val="20"/>
                <w:szCs w:val="20"/>
              </w:rPr>
            </w:pPr>
            <w:r w:rsidRPr="009009A2">
              <w:rPr>
                <w:rFonts w:cstheme="minorHAnsi"/>
                <w:sz w:val="20"/>
                <w:szCs w:val="20"/>
              </w:rPr>
              <w:lastRenderedPageBreak/>
              <w:t xml:space="preserve">From </w:t>
            </w:r>
            <w:r w:rsidRPr="009009A2">
              <w:rPr>
                <w:rFonts w:cstheme="minorHAnsi"/>
                <w:sz w:val="20"/>
                <w:szCs w:val="20"/>
                <w:highlight w:val="black"/>
              </w:rPr>
              <w:t>India</w:t>
            </w:r>
            <w:r w:rsidRPr="009009A2">
              <w:rPr>
                <w:rFonts w:cstheme="minorHAnsi"/>
                <w:sz w:val="20"/>
                <w:szCs w:val="20"/>
              </w:rPr>
              <w:t xml:space="preserve"> (19/1/22), from </w:t>
            </w:r>
            <w:r w:rsidRPr="009009A2">
              <w:rPr>
                <w:rFonts w:cstheme="minorHAnsi"/>
                <w:sz w:val="20"/>
                <w:szCs w:val="20"/>
                <w:highlight w:val="black"/>
              </w:rPr>
              <w:t>Catherine</w:t>
            </w:r>
            <w:r w:rsidRPr="009009A2">
              <w:rPr>
                <w:rFonts w:cstheme="minorHAnsi"/>
                <w:sz w:val="20"/>
                <w:szCs w:val="20"/>
              </w:rPr>
              <w:t xml:space="preserve"> (20/1/22)</w:t>
            </w:r>
          </w:p>
        </w:tc>
        <w:tc>
          <w:tcPr>
            <w:tcW w:w="3686" w:type="dxa"/>
          </w:tcPr>
          <w:p w14:paraId="3CC7019A"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 xml:space="preserve">Describes the EMBED-Care Patient and Public Involvement – Study Reference Panel (PPI-SRP), who include individuals living with dementia and family carers. The Chair of PPI-SRP is a member of the EMBED-Care’s governance groups. This intends to ensure cohesion across the programme and an active patient and </w:t>
            </w:r>
            <w:r w:rsidRPr="009009A2">
              <w:rPr>
                <w:rFonts w:eastAsia="Times New Roman" w:cstheme="minorHAnsi"/>
                <w:sz w:val="20"/>
                <w:szCs w:val="20"/>
                <w:lang w:eastAsia="en-GB"/>
              </w:rPr>
              <w:lastRenderedPageBreak/>
              <w:t>public involvement voice across all levels of the programme. </w:t>
            </w:r>
          </w:p>
          <w:p w14:paraId="39953701"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Carry out “more standard activities such as reviewing information sheets and consent forms through to supporting the development of our PhD students and later in the programme being involved in aspects of our public and policy engagement”.</w:t>
            </w:r>
          </w:p>
          <w:p w14:paraId="2C6BF4D6"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Definitions and roles</w:t>
            </w:r>
          </w:p>
          <w:p w14:paraId="449C768E"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Organisations and culture</w:t>
            </w:r>
          </w:p>
          <w:p w14:paraId="417D03FF"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Networking and groups</w:t>
            </w:r>
          </w:p>
          <w:p w14:paraId="740F2261"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Relationships and communication</w:t>
            </w:r>
          </w:p>
          <w:p w14:paraId="03A6CDCA"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Values and principles</w:t>
            </w:r>
          </w:p>
          <w:p w14:paraId="31317D40"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b/>
                <w:bCs/>
                <w:sz w:val="20"/>
                <w:szCs w:val="20"/>
                <w:lang w:eastAsia="en-GB"/>
              </w:rPr>
              <w:t>Training and support</w:t>
            </w:r>
          </w:p>
        </w:tc>
        <w:tc>
          <w:tcPr>
            <w:tcW w:w="2941" w:type="dxa"/>
          </w:tcPr>
          <w:p w14:paraId="529EC2EF" w14:textId="77777777" w:rsidR="009009A2" w:rsidRPr="009009A2" w:rsidRDefault="009009A2" w:rsidP="009009A2">
            <w:pPr>
              <w:rPr>
                <w:rFonts w:cstheme="minorHAnsi"/>
                <w:sz w:val="20"/>
                <w:szCs w:val="20"/>
              </w:rPr>
            </w:pPr>
            <w:r w:rsidRPr="009009A2">
              <w:rPr>
                <w:rFonts w:cstheme="minorHAnsi"/>
                <w:sz w:val="20"/>
                <w:szCs w:val="20"/>
              </w:rPr>
              <w:lastRenderedPageBreak/>
              <w:t>Enhanced evidence regarding culture, roles and communication in particular.</w:t>
            </w:r>
          </w:p>
          <w:p w14:paraId="2FA93DFE"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763C7BA1" w14:textId="77777777" w:rsidTr="00BB2F9E">
        <w:tc>
          <w:tcPr>
            <w:tcW w:w="6658" w:type="dxa"/>
          </w:tcPr>
          <w:p w14:paraId="6781A764" w14:textId="77777777" w:rsidR="009009A2" w:rsidRPr="009009A2" w:rsidRDefault="009009A2" w:rsidP="009009A2">
            <w:pPr>
              <w:keepNext/>
              <w:keepLines/>
              <w:spacing w:before="40"/>
              <w:outlineLvl w:val="3"/>
              <w:rPr>
                <w:rFonts w:eastAsia="Times New Roman" w:cstheme="minorHAnsi"/>
                <w:b/>
                <w:bCs/>
                <w:sz w:val="20"/>
                <w:szCs w:val="20"/>
                <w:lang w:eastAsia="en-GB"/>
              </w:rPr>
            </w:pPr>
            <w:r w:rsidRPr="009009A2">
              <w:rPr>
                <w:rFonts w:eastAsia="Times New Roman" w:cstheme="minorHAnsi"/>
                <w:b/>
                <w:bCs/>
                <w:sz w:val="20"/>
                <w:szCs w:val="20"/>
                <w:lang w:eastAsia="en-GB"/>
              </w:rPr>
              <w:t>GUIDECare</w:t>
            </w:r>
          </w:p>
          <w:p w14:paraId="73FFA774" w14:textId="77777777" w:rsidR="009009A2" w:rsidRPr="009009A2" w:rsidRDefault="009009A2" w:rsidP="009009A2">
            <w:pPr>
              <w:rPr>
                <w:rFonts w:cstheme="minorHAnsi"/>
                <w:sz w:val="20"/>
                <w:szCs w:val="20"/>
                <w:lang w:eastAsia="en-GB"/>
              </w:rPr>
            </w:pPr>
            <w:r w:rsidRPr="009009A2">
              <w:rPr>
                <w:rFonts w:cstheme="minorHAnsi"/>
                <w:sz w:val="20"/>
                <w:szCs w:val="20"/>
                <w:lang w:eastAsia="en-GB"/>
              </w:rPr>
              <w:t>(</w:t>
            </w:r>
            <w:hyperlink r:id="rId287" w:history="1">
              <w:r w:rsidRPr="009009A2">
                <w:rPr>
                  <w:rFonts w:cstheme="minorHAnsi"/>
                  <w:color w:val="0563C1" w:themeColor="hyperlink"/>
                  <w:sz w:val="20"/>
                  <w:szCs w:val="20"/>
                  <w:u w:val="single"/>
                  <w:lang w:eastAsia="en-GB"/>
                </w:rPr>
                <w:t>https://www.kcl.ac.uk/cicelysaunders/research/studies/guidecare</w:t>
              </w:r>
            </w:hyperlink>
            <w:r w:rsidRPr="009009A2">
              <w:rPr>
                <w:rFonts w:cstheme="minorHAnsi"/>
                <w:sz w:val="20"/>
                <w:szCs w:val="20"/>
                <w:lang w:eastAsia="en-GB"/>
              </w:rPr>
              <w:t>)</w:t>
            </w:r>
          </w:p>
          <w:p w14:paraId="31C7FE35" w14:textId="77777777" w:rsidR="009009A2" w:rsidRPr="009009A2" w:rsidRDefault="009009A2" w:rsidP="009009A2">
            <w:pPr>
              <w:keepNext/>
              <w:keepLines/>
              <w:spacing w:before="40"/>
              <w:outlineLvl w:val="3"/>
              <w:rPr>
                <w:rFonts w:eastAsia="Times New Roman" w:cstheme="minorHAnsi"/>
                <w:b/>
                <w:bCs/>
                <w:i/>
                <w:iCs/>
                <w:color w:val="2F5496" w:themeColor="accent1" w:themeShade="BF"/>
                <w:sz w:val="20"/>
                <w:szCs w:val="20"/>
                <w:lang w:eastAsia="en-GB"/>
              </w:rPr>
            </w:pPr>
          </w:p>
          <w:p w14:paraId="607014D6" w14:textId="77777777" w:rsidR="009009A2" w:rsidRPr="009009A2" w:rsidRDefault="009009A2" w:rsidP="009009A2">
            <w:pPr>
              <w:keepNext/>
              <w:keepLines/>
              <w:spacing w:before="40"/>
              <w:outlineLvl w:val="3"/>
              <w:rPr>
                <w:rFonts w:eastAsia="Times New Roman" w:cstheme="minorHAnsi"/>
                <w:b/>
                <w:bCs/>
                <w:sz w:val="20"/>
                <w:szCs w:val="20"/>
                <w:lang w:eastAsia="en-GB"/>
              </w:rPr>
            </w:pPr>
            <w:r w:rsidRPr="009009A2">
              <w:rPr>
                <w:rFonts w:eastAsia="Times New Roman" w:cstheme="minorHAnsi"/>
                <w:b/>
                <w:bCs/>
                <w:sz w:val="20"/>
                <w:szCs w:val="20"/>
                <w:lang w:eastAsia="en-GB"/>
              </w:rPr>
              <w:t xml:space="preserve">GUIDECare Services </w:t>
            </w:r>
            <w:hyperlink r:id="rId288" w:history="1">
              <w:r w:rsidRPr="009009A2">
                <w:rPr>
                  <w:rFonts w:eastAsia="Times New Roman" w:cstheme="minorHAnsi"/>
                  <w:b/>
                  <w:bCs/>
                  <w:color w:val="0000FF"/>
                  <w:sz w:val="20"/>
                  <w:szCs w:val="20"/>
                  <w:u w:val="single"/>
                  <w:lang w:eastAsia="en-GB"/>
                </w:rPr>
                <w:t>(NIHR HS&amp;DR Project: 14/19/22)</w:t>
              </w:r>
            </w:hyperlink>
            <w:r w:rsidRPr="009009A2">
              <w:rPr>
                <w:rFonts w:eastAsia="Times New Roman" w:cstheme="minorHAnsi"/>
                <w:b/>
                <w:bCs/>
                <w:sz w:val="20"/>
                <w:szCs w:val="20"/>
                <w:lang w:eastAsia="en-GB"/>
              </w:rPr>
              <w:t>   01/07/15 – 30/09/17. Geographical understanding of variation in place of death: the role of care services and end of life care improvement</w:t>
            </w:r>
          </w:p>
          <w:p w14:paraId="46DC50ED" w14:textId="1E644A26" w:rsidR="009009A2" w:rsidRPr="009009A2" w:rsidRDefault="009009A2" w:rsidP="009009A2">
            <w:pPr>
              <w:rPr>
                <w:rFonts w:cstheme="minorHAnsi"/>
                <w:b/>
                <w:bCs/>
                <w:sz w:val="20"/>
                <w:szCs w:val="20"/>
                <w:lang w:eastAsia="en-GB"/>
              </w:rPr>
            </w:pPr>
            <w:r w:rsidRPr="00763BD5">
              <w:rPr>
                <w:rFonts w:cstheme="minorHAnsi"/>
                <w:sz w:val="20"/>
                <w:szCs w:val="20"/>
                <w:lang w:eastAsia="en-GB"/>
              </w:rPr>
              <w:t>Project Advisory Group Members</w:t>
            </w:r>
            <w:r w:rsidRPr="009009A2">
              <w:rPr>
                <w:rFonts w:cstheme="minorHAnsi"/>
                <w:b/>
                <w:bCs/>
                <w:sz w:val="20"/>
                <w:szCs w:val="20"/>
                <w:lang w:eastAsia="en-GB"/>
              </w:rPr>
              <w:t xml:space="preserve"> </w:t>
            </w:r>
            <w:r w:rsidRPr="009009A2">
              <w:rPr>
                <w:rFonts w:cstheme="minorHAnsi"/>
                <w:sz w:val="20"/>
                <w:szCs w:val="20"/>
                <w:lang w:eastAsia="en-GB"/>
              </w:rPr>
              <w:t>include</w:t>
            </w:r>
            <w:r w:rsidR="00763BD5">
              <w:rPr>
                <w:rFonts w:cstheme="minorHAnsi"/>
                <w:sz w:val="20"/>
                <w:szCs w:val="20"/>
                <w:lang w:eastAsia="en-GB"/>
              </w:rPr>
              <w:t xml:space="preserve"> four public members</w:t>
            </w:r>
          </w:p>
          <w:p w14:paraId="302DBB50" w14:textId="77777777" w:rsidR="009009A2" w:rsidRPr="009009A2" w:rsidRDefault="009009A2" w:rsidP="009009A2">
            <w:pPr>
              <w:outlineLvl w:val="2"/>
              <w:rPr>
                <w:rFonts w:cstheme="minorHAnsi"/>
                <w:sz w:val="20"/>
                <w:szCs w:val="20"/>
              </w:rPr>
            </w:pPr>
          </w:p>
          <w:p w14:paraId="6577C287" w14:textId="77777777" w:rsidR="009009A2" w:rsidRPr="009009A2" w:rsidRDefault="009009A2" w:rsidP="009009A2">
            <w:pPr>
              <w:rPr>
                <w:rFonts w:cstheme="minorHAnsi"/>
                <w:sz w:val="20"/>
                <w:szCs w:val="20"/>
                <w:lang w:eastAsia="en-GB"/>
              </w:rPr>
            </w:pPr>
          </w:p>
          <w:p w14:paraId="3E6EA669" w14:textId="77777777" w:rsidR="009009A2" w:rsidRPr="009009A2" w:rsidRDefault="009009A2" w:rsidP="009009A2">
            <w:pPr>
              <w:outlineLvl w:val="3"/>
              <w:rPr>
                <w:rFonts w:eastAsia="Times New Roman" w:cstheme="minorHAnsi"/>
                <w:b/>
                <w:bCs/>
                <w:sz w:val="20"/>
                <w:szCs w:val="20"/>
                <w:lang w:eastAsia="en-GB"/>
              </w:rPr>
            </w:pPr>
            <w:r w:rsidRPr="009009A2">
              <w:rPr>
                <w:rFonts w:eastAsia="Times New Roman" w:cstheme="minorHAnsi"/>
                <w:b/>
                <w:bCs/>
                <w:sz w:val="20"/>
                <w:szCs w:val="20"/>
                <w:lang w:eastAsia="en-GB"/>
              </w:rPr>
              <w:t>GUIDECare Children &amp; Young People project (Marie Curie Cancer Care, 01/07/13 – 30/06/14)</w:t>
            </w:r>
          </w:p>
          <w:p w14:paraId="35F2DD2B" w14:textId="19EC4A39" w:rsidR="009009A2" w:rsidRPr="00763BD5" w:rsidRDefault="009009A2" w:rsidP="009009A2">
            <w:pPr>
              <w:outlineLvl w:val="3"/>
              <w:rPr>
                <w:rFonts w:eastAsia="Times New Roman" w:cstheme="minorHAnsi"/>
                <w:sz w:val="20"/>
                <w:szCs w:val="20"/>
                <w:lang w:eastAsia="en-GB"/>
              </w:rPr>
            </w:pPr>
            <w:r w:rsidRPr="00763BD5">
              <w:rPr>
                <w:rFonts w:eastAsia="Times New Roman" w:cstheme="minorHAnsi"/>
                <w:sz w:val="20"/>
                <w:szCs w:val="20"/>
                <w:lang w:eastAsia="en-GB"/>
              </w:rPr>
              <w:t>Investigators include</w:t>
            </w:r>
            <w:r w:rsidR="00763BD5" w:rsidRPr="00763BD5">
              <w:rPr>
                <w:rFonts w:eastAsia="Times New Roman" w:cstheme="minorHAnsi"/>
                <w:sz w:val="20"/>
                <w:szCs w:val="20"/>
                <w:lang w:eastAsia="en-GB"/>
              </w:rPr>
              <w:t>s one user representative</w:t>
            </w:r>
          </w:p>
          <w:p w14:paraId="1F1E5A9B" w14:textId="77777777" w:rsidR="00763BD5" w:rsidRPr="00763BD5" w:rsidRDefault="00763BD5" w:rsidP="009009A2">
            <w:pPr>
              <w:outlineLvl w:val="3"/>
              <w:rPr>
                <w:rFonts w:eastAsia="Times New Roman" w:cstheme="minorHAnsi"/>
                <w:sz w:val="20"/>
                <w:szCs w:val="20"/>
                <w:lang w:eastAsia="en-GB"/>
              </w:rPr>
            </w:pPr>
          </w:p>
          <w:p w14:paraId="55D6F5AF" w14:textId="6965763C" w:rsidR="009009A2" w:rsidRPr="00763BD5" w:rsidRDefault="009009A2" w:rsidP="009009A2">
            <w:pPr>
              <w:outlineLvl w:val="4"/>
              <w:rPr>
                <w:rFonts w:eastAsia="Times New Roman" w:cstheme="minorHAnsi"/>
                <w:sz w:val="20"/>
                <w:szCs w:val="20"/>
                <w:lang w:eastAsia="en-GB"/>
              </w:rPr>
            </w:pPr>
            <w:r w:rsidRPr="00763BD5">
              <w:rPr>
                <w:rFonts w:eastAsia="Times New Roman" w:cstheme="minorHAnsi"/>
                <w:sz w:val="20"/>
                <w:szCs w:val="20"/>
                <w:lang w:eastAsia="en-GB"/>
              </w:rPr>
              <w:t>Project Advisory Group Members includes</w:t>
            </w:r>
            <w:r w:rsidR="00763BD5" w:rsidRPr="00763BD5">
              <w:rPr>
                <w:rFonts w:eastAsia="Times New Roman" w:cstheme="minorHAnsi"/>
                <w:sz w:val="20"/>
                <w:szCs w:val="20"/>
                <w:lang w:eastAsia="en-GB"/>
              </w:rPr>
              <w:t xml:space="preserve"> 2 user representatives</w:t>
            </w:r>
          </w:p>
          <w:p w14:paraId="63944CD0" w14:textId="77777777" w:rsidR="009009A2" w:rsidRPr="009009A2" w:rsidRDefault="009009A2" w:rsidP="009009A2">
            <w:pPr>
              <w:outlineLvl w:val="4"/>
              <w:rPr>
                <w:rFonts w:eastAsia="Times New Roman" w:cstheme="minorHAnsi"/>
                <w:b/>
                <w:bCs/>
                <w:sz w:val="20"/>
                <w:szCs w:val="20"/>
                <w:lang w:eastAsia="en-GB"/>
              </w:rPr>
            </w:pPr>
          </w:p>
          <w:p w14:paraId="4B53BDCD" w14:textId="77777777" w:rsidR="009009A2" w:rsidRPr="009009A2" w:rsidRDefault="009009A2" w:rsidP="009009A2">
            <w:pPr>
              <w:outlineLvl w:val="3"/>
              <w:rPr>
                <w:rFonts w:eastAsia="Times New Roman" w:cstheme="minorHAnsi"/>
                <w:b/>
                <w:bCs/>
                <w:sz w:val="20"/>
                <w:szCs w:val="20"/>
                <w:lang w:eastAsia="en-GB"/>
              </w:rPr>
            </w:pPr>
            <w:r w:rsidRPr="009009A2">
              <w:rPr>
                <w:rFonts w:eastAsia="Times New Roman" w:cstheme="minorHAnsi"/>
                <w:b/>
                <w:bCs/>
                <w:sz w:val="20"/>
                <w:szCs w:val="20"/>
                <w:lang w:eastAsia="en-GB"/>
              </w:rPr>
              <w:t>GUIDECare (NIHR HS&amp;DR, 01/04/11 – 30/04/13)</w:t>
            </w:r>
          </w:p>
          <w:p w14:paraId="66A52D13" w14:textId="6EE4EE22" w:rsidR="009009A2" w:rsidRPr="00763BD5" w:rsidRDefault="009009A2" w:rsidP="009009A2">
            <w:pPr>
              <w:outlineLvl w:val="4"/>
              <w:rPr>
                <w:rFonts w:eastAsia="Times New Roman" w:cstheme="minorHAnsi"/>
                <w:sz w:val="20"/>
                <w:szCs w:val="20"/>
                <w:lang w:eastAsia="en-GB"/>
              </w:rPr>
            </w:pPr>
            <w:r w:rsidRPr="00763BD5">
              <w:rPr>
                <w:rFonts w:eastAsia="Times New Roman" w:cstheme="minorHAnsi"/>
                <w:sz w:val="20"/>
                <w:szCs w:val="20"/>
                <w:lang w:eastAsia="en-GB"/>
              </w:rPr>
              <w:t>Project Advisory Group Members includes</w:t>
            </w:r>
            <w:r w:rsidR="00763BD5">
              <w:rPr>
                <w:rFonts w:eastAsia="Times New Roman" w:cstheme="minorHAnsi"/>
                <w:sz w:val="20"/>
                <w:szCs w:val="20"/>
                <w:lang w:eastAsia="en-GB"/>
              </w:rPr>
              <w:t xml:space="preserve"> 3 user representatives</w:t>
            </w:r>
          </w:p>
          <w:p w14:paraId="1E0A5DA4" w14:textId="5F9091A0" w:rsidR="009009A2" w:rsidRPr="009009A2" w:rsidRDefault="009009A2" w:rsidP="009009A2">
            <w:pPr>
              <w:rPr>
                <w:rFonts w:cstheme="minorHAnsi"/>
                <w:b/>
                <w:bCs/>
                <w:sz w:val="20"/>
                <w:szCs w:val="20"/>
              </w:rPr>
            </w:pPr>
          </w:p>
        </w:tc>
        <w:tc>
          <w:tcPr>
            <w:tcW w:w="1275" w:type="dxa"/>
          </w:tcPr>
          <w:p w14:paraId="0EB712E8" w14:textId="77777777" w:rsidR="009009A2" w:rsidRPr="009009A2" w:rsidRDefault="009009A2" w:rsidP="009009A2">
            <w:pPr>
              <w:rPr>
                <w:rFonts w:cstheme="minorHAnsi"/>
                <w:sz w:val="20"/>
                <w:szCs w:val="20"/>
              </w:rPr>
            </w:pPr>
            <w:r w:rsidRPr="009009A2">
              <w:rPr>
                <w:rFonts w:cstheme="minorHAnsi"/>
                <w:sz w:val="20"/>
                <w:szCs w:val="20"/>
              </w:rPr>
              <w:t>Website search (8/12/21)</w:t>
            </w:r>
          </w:p>
        </w:tc>
        <w:tc>
          <w:tcPr>
            <w:tcW w:w="3686" w:type="dxa"/>
          </w:tcPr>
          <w:p w14:paraId="205CF5D8" w14:textId="77777777" w:rsidR="009009A2" w:rsidRPr="009009A2" w:rsidRDefault="009009A2" w:rsidP="009009A2">
            <w:pPr>
              <w:outlineLvl w:val="2"/>
              <w:rPr>
                <w:rFonts w:cstheme="minorHAnsi"/>
                <w:sz w:val="20"/>
                <w:szCs w:val="20"/>
              </w:rPr>
            </w:pPr>
            <w:r w:rsidRPr="009009A2">
              <w:rPr>
                <w:rFonts w:cstheme="minorHAnsi"/>
                <w:sz w:val="20"/>
                <w:szCs w:val="20"/>
              </w:rPr>
              <w:t>PPI in acknowledgements section of full report on NIHR page:</w:t>
            </w:r>
          </w:p>
          <w:p w14:paraId="295035B7" w14:textId="77777777" w:rsidR="009009A2" w:rsidRPr="009009A2" w:rsidRDefault="009009A2" w:rsidP="009009A2">
            <w:pPr>
              <w:keepNext/>
              <w:keepLines/>
              <w:outlineLvl w:val="2"/>
              <w:rPr>
                <w:rFonts w:eastAsia="Times New Roman" w:cstheme="minorHAnsi"/>
                <w:sz w:val="20"/>
                <w:szCs w:val="20"/>
                <w:lang w:eastAsia="en-GB"/>
              </w:rPr>
            </w:pPr>
            <w:r w:rsidRPr="009009A2">
              <w:rPr>
                <w:rFonts w:eastAsiaTheme="majorEastAsia" w:cstheme="minorHAnsi"/>
                <w:sz w:val="20"/>
                <w:szCs w:val="20"/>
              </w:rPr>
              <w:t>“</w:t>
            </w:r>
            <w:r w:rsidRPr="009009A2">
              <w:rPr>
                <w:rFonts w:eastAsia="Times New Roman" w:cstheme="minorHAnsi"/>
                <w:sz w:val="20"/>
                <w:szCs w:val="20"/>
                <w:lang w:eastAsia="en-GB"/>
              </w:rPr>
              <w:t>Patient and public involvement:  Service users were involved through the membership of the Project Advisory Group and linked through the patient and public involvement reference group at the Cicely Saunders Institute. Patients and service users have been involved in the project in the following ways: (1) provided lay feedback and comments, (2) monitored progress of the research as members of the Project Advisory Group, (3) helped to develop and implement dissemination plans, (4) contributed/commented on reports/publications/findings and (5) established links with wider user groups.”</w:t>
            </w:r>
          </w:p>
          <w:p w14:paraId="05296395" w14:textId="77777777" w:rsidR="009009A2" w:rsidRPr="009009A2" w:rsidRDefault="009009A2" w:rsidP="009009A2">
            <w:pPr>
              <w:keepNext/>
              <w:keepLines/>
              <w:spacing w:before="40"/>
              <w:outlineLvl w:val="3"/>
              <w:rPr>
                <w:rFonts w:eastAsiaTheme="majorEastAsia" w:cstheme="minorHAnsi"/>
                <w:sz w:val="20"/>
                <w:szCs w:val="20"/>
              </w:rPr>
            </w:pPr>
          </w:p>
        </w:tc>
        <w:tc>
          <w:tcPr>
            <w:tcW w:w="2941" w:type="dxa"/>
          </w:tcPr>
          <w:p w14:paraId="1FDE0427"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2352086A"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1D197F7C" w14:textId="77777777" w:rsidR="009009A2" w:rsidRPr="009009A2" w:rsidRDefault="009009A2" w:rsidP="009009A2">
            <w:pPr>
              <w:rPr>
                <w:rFonts w:cstheme="minorHAnsi"/>
                <w:sz w:val="20"/>
                <w:szCs w:val="20"/>
              </w:rPr>
            </w:pPr>
          </w:p>
        </w:tc>
      </w:tr>
      <w:tr w:rsidR="009009A2" w:rsidRPr="009009A2" w14:paraId="630FBC16" w14:textId="77777777" w:rsidTr="00BB2F9E">
        <w:tc>
          <w:tcPr>
            <w:tcW w:w="6658" w:type="dxa"/>
          </w:tcPr>
          <w:p w14:paraId="095FC98D" w14:textId="77777777" w:rsidR="009009A2" w:rsidRPr="009009A2" w:rsidRDefault="009009A2" w:rsidP="009009A2">
            <w:pPr>
              <w:outlineLvl w:val="0"/>
              <w:rPr>
                <w:rFonts w:eastAsia="Times New Roman" w:cstheme="minorHAnsi"/>
                <w:b/>
                <w:bCs/>
                <w:kern w:val="36"/>
                <w:sz w:val="20"/>
                <w:szCs w:val="20"/>
                <w:lang w:eastAsia="en-GB"/>
              </w:rPr>
            </w:pPr>
            <w:r w:rsidRPr="009009A2">
              <w:rPr>
                <w:rFonts w:eastAsia="Times New Roman" w:cstheme="minorHAnsi"/>
                <w:b/>
                <w:bCs/>
                <w:kern w:val="36"/>
                <w:sz w:val="20"/>
                <w:szCs w:val="20"/>
                <w:lang w:eastAsia="en-GB"/>
              </w:rPr>
              <w:t>The AMBER care bundle for hospital inpatients with uncertain recovery nearing the end of life: the ImproveCare feasibility cluster RCT</w:t>
            </w:r>
          </w:p>
          <w:p w14:paraId="3AC3D5A7" w14:textId="77777777" w:rsidR="009009A2" w:rsidRPr="009009A2" w:rsidRDefault="009009A2" w:rsidP="009009A2">
            <w:pPr>
              <w:outlineLvl w:val="0"/>
              <w:rPr>
                <w:rFonts w:eastAsia="Times New Roman" w:cstheme="minorHAnsi"/>
                <w:kern w:val="36"/>
                <w:sz w:val="20"/>
                <w:szCs w:val="20"/>
                <w:lang w:eastAsia="en-GB"/>
              </w:rPr>
            </w:pPr>
            <w:r w:rsidRPr="009009A2">
              <w:rPr>
                <w:rFonts w:eastAsia="Times New Roman" w:cstheme="minorHAnsi"/>
                <w:kern w:val="36"/>
                <w:sz w:val="20"/>
                <w:szCs w:val="20"/>
                <w:lang w:eastAsia="en-GB"/>
              </w:rPr>
              <w:t>(</w:t>
            </w:r>
            <w:hyperlink r:id="rId289" w:anchor="/plain-english-summary" w:history="1">
              <w:r w:rsidRPr="009009A2">
                <w:rPr>
                  <w:rFonts w:eastAsia="Times New Roman" w:cstheme="minorHAnsi"/>
                  <w:color w:val="0563C1" w:themeColor="hyperlink"/>
                  <w:kern w:val="36"/>
                  <w:sz w:val="20"/>
                  <w:szCs w:val="20"/>
                  <w:u w:val="single"/>
                  <w:lang w:eastAsia="en-GB"/>
                </w:rPr>
                <w:t>https://www.journalslibrary.nihr.ac.uk/hta/hta23550/#/plain-english-summary</w:t>
              </w:r>
            </w:hyperlink>
            <w:r w:rsidRPr="009009A2">
              <w:rPr>
                <w:rFonts w:eastAsia="Times New Roman" w:cstheme="minorHAnsi"/>
                <w:kern w:val="36"/>
                <w:sz w:val="20"/>
                <w:szCs w:val="20"/>
                <w:lang w:eastAsia="en-GB"/>
              </w:rPr>
              <w:t>)</w:t>
            </w:r>
          </w:p>
        </w:tc>
        <w:tc>
          <w:tcPr>
            <w:tcW w:w="1275" w:type="dxa"/>
          </w:tcPr>
          <w:p w14:paraId="05E840B0"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A36413">
              <w:rPr>
                <w:rFonts w:cstheme="minorHAnsi"/>
                <w:sz w:val="20"/>
                <w:szCs w:val="20"/>
                <w:highlight w:val="black"/>
              </w:rPr>
              <w:t>Emel</w:t>
            </w:r>
            <w:r w:rsidRPr="009009A2">
              <w:rPr>
                <w:rFonts w:cstheme="minorHAnsi"/>
                <w:sz w:val="20"/>
                <w:szCs w:val="20"/>
              </w:rPr>
              <w:t xml:space="preserve"> (19/1/22)</w:t>
            </w:r>
          </w:p>
        </w:tc>
        <w:tc>
          <w:tcPr>
            <w:tcW w:w="3686" w:type="dxa"/>
          </w:tcPr>
          <w:p w14:paraId="3A064B52" w14:textId="77777777" w:rsidR="009009A2" w:rsidRPr="009009A2" w:rsidRDefault="009009A2" w:rsidP="009009A2">
            <w:pPr>
              <w:rPr>
                <w:rFonts w:cstheme="minorHAnsi"/>
                <w:sz w:val="20"/>
                <w:szCs w:val="20"/>
              </w:rPr>
            </w:pPr>
            <w:r w:rsidRPr="009009A2">
              <w:rPr>
                <w:rFonts w:cstheme="minorHAnsi"/>
                <w:sz w:val="20"/>
                <w:szCs w:val="20"/>
              </w:rPr>
              <w:t>PPI Representative listed as co-author of full report.</w:t>
            </w:r>
          </w:p>
          <w:p w14:paraId="1E846926" w14:textId="77777777" w:rsidR="009009A2" w:rsidRPr="009009A2" w:rsidRDefault="009009A2" w:rsidP="009009A2">
            <w:pPr>
              <w:rPr>
                <w:rFonts w:cstheme="minorHAnsi"/>
                <w:sz w:val="20"/>
                <w:szCs w:val="20"/>
              </w:rPr>
            </w:pPr>
            <w:r w:rsidRPr="009009A2">
              <w:rPr>
                <w:rFonts w:cstheme="minorHAnsi"/>
                <w:sz w:val="20"/>
                <w:szCs w:val="20"/>
              </w:rPr>
              <w:t xml:space="preserve">Full report gives examples of PPI activities, including prioritisation of research </w:t>
            </w:r>
            <w:r w:rsidRPr="009009A2">
              <w:rPr>
                <w:rFonts w:cstheme="minorHAnsi"/>
                <w:sz w:val="20"/>
                <w:szCs w:val="20"/>
              </w:rPr>
              <w:lastRenderedPageBreak/>
              <w:t>questions, design of trial, attending REC, members of Trial steering data monitoring and ethics committee, analysis and interpretation of data.</w:t>
            </w:r>
          </w:p>
          <w:p w14:paraId="58C2A0E8" w14:textId="77777777" w:rsidR="009009A2" w:rsidRPr="009009A2" w:rsidRDefault="009009A2" w:rsidP="009009A2">
            <w:pPr>
              <w:rPr>
                <w:rFonts w:cstheme="minorHAnsi"/>
                <w:b/>
                <w:bCs/>
                <w:sz w:val="20"/>
                <w:szCs w:val="20"/>
              </w:rPr>
            </w:pPr>
            <w:r w:rsidRPr="009009A2">
              <w:rPr>
                <w:rFonts w:cstheme="minorHAnsi"/>
                <w:b/>
                <w:bCs/>
                <w:sz w:val="20"/>
                <w:szCs w:val="20"/>
              </w:rPr>
              <w:t>Definitions and roles</w:t>
            </w:r>
          </w:p>
          <w:p w14:paraId="3DA3D6C6" w14:textId="77777777" w:rsidR="009009A2" w:rsidRPr="009009A2" w:rsidRDefault="009009A2" w:rsidP="009009A2">
            <w:pPr>
              <w:rPr>
                <w:rFonts w:cstheme="minorHAnsi"/>
                <w:b/>
                <w:bCs/>
                <w:sz w:val="20"/>
                <w:szCs w:val="20"/>
              </w:rPr>
            </w:pPr>
            <w:r w:rsidRPr="009009A2">
              <w:rPr>
                <w:rFonts w:cstheme="minorHAnsi"/>
                <w:b/>
                <w:bCs/>
                <w:sz w:val="20"/>
                <w:szCs w:val="20"/>
              </w:rPr>
              <w:t>Organisations and culture</w:t>
            </w:r>
          </w:p>
          <w:p w14:paraId="51733262" w14:textId="77777777" w:rsidR="009009A2" w:rsidRPr="009009A2" w:rsidRDefault="009009A2" w:rsidP="009009A2">
            <w:pPr>
              <w:rPr>
                <w:rFonts w:cstheme="minorHAnsi"/>
                <w:b/>
                <w:bCs/>
                <w:sz w:val="20"/>
                <w:szCs w:val="20"/>
              </w:rPr>
            </w:pPr>
            <w:r w:rsidRPr="009009A2">
              <w:rPr>
                <w:rFonts w:cstheme="minorHAnsi"/>
                <w:b/>
                <w:bCs/>
                <w:sz w:val="20"/>
                <w:szCs w:val="20"/>
              </w:rPr>
              <w:t>Relationships and communication</w:t>
            </w:r>
          </w:p>
          <w:p w14:paraId="4B60CC3E" w14:textId="77777777" w:rsidR="009009A2" w:rsidRPr="009009A2" w:rsidRDefault="009009A2" w:rsidP="009009A2">
            <w:pPr>
              <w:rPr>
                <w:rFonts w:cstheme="minorHAnsi"/>
                <w:b/>
                <w:bCs/>
                <w:sz w:val="20"/>
                <w:szCs w:val="20"/>
              </w:rPr>
            </w:pPr>
            <w:r w:rsidRPr="009009A2">
              <w:rPr>
                <w:rFonts w:cstheme="minorHAnsi"/>
                <w:b/>
                <w:bCs/>
                <w:sz w:val="20"/>
                <w:szCs w:val="20"/>
              </w:rPr>
              <w:t>Values and principles</w:t>
            </w:r>
          </w:p>
          <w:p w14:paraId="5B883CEA" w14:textId="77777777" w:rsidR="009009A2" w:rsidRPr="009009A2" w:rsidRDefault="009009A2" w:rsidP="009009A2">
            <w:pPr>
              <w:keepNext/>
              <w:keepLines/>
              <w:spacing w:before="40"/>
              <w:outlineLvl w:val="3"/>
              <w:rPr>
                <w:rFonts w:eastAsiaTheme="majorEastAsia" w:cstheme="minorHAnsi"/>
                <w:sz w:val="20"/>
                <w:szCs w:val="20"/>
              </w:rPr>
            </w:pPr>
            <w:r w:rsidRPr="009009A2">
              <w:rPr>
                <w:rFonts w:eastAsiaTheme="majorEastAsia" w:cstheme="minorHAnsi"/>
                <w:b/>
                <w:bCs/>
                <w:sz w:val="20"/>
                <w:szCs w:val="20"/>
              </w:rPr>
              <w:t>Perspectives and diversity</w:t>
            </w:r>
          </w:p>
        </w:tc>
        <w:tc>
          <w:tcPr>
            <w:tcW w:w="2941" w:type="dxa"/>
          </w:tcPr>
          <w:p w14:paraId="1495C769" w14:textId="77777777" w:rsidR="009009A2" w:rsidRPr="009009A2" w:rsidRDefault="009009A2" w:rsidP="009009A2">
            <w:pPr>
              <w:rPr>
                <w:rFonts w:cstheme="minorHAnsi"/>
                <w:sz w:val="20"/>
                <w:szCs w:val="20"/>
              </w:rPr>
            </w:pPr>
            <w:r w:rsidRPr="009009A2">
              <w:rPr>
                <w:rFonts w:cstheme="minorHAnsi"/>
                <w:sz w:val="20"/>
                <w:szCs w:val="20"/>
              </w:rPr>
              <w:lastRenderedPageBreak/>
              <w:t>Corroborated evidence.</w:t>
            </w:r>
          </w:p>
          <w:p w14:paraId="510FB7EC"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tc>
      </w:tr>
      <w:tr w:rsidR="009009A2" w:rsidRPr="009009A2" w14:paraId="4A713E55" w14:textId="77777777" w:rsidTr="00BB2F9E">
        <w:tc>
          <w:tcPr>
            <w:tcW w:w="6658" w:type="dxa"/>
          </w:tcPr>
          <w:p w14:paraId="6DAF92A6" w14:textId="77777777" w:rsidR="009009A2" w:rsidRPr="009009A2" w:rsidRDefault="009009A2" w:rsidP="009009A2">
            <w:pPr>
              <w:rPr>
                <w:rFonts w:cstheme="minorHAnsi"/>
                <w:b/>
                <w:bCs/>
                <w:sz w:val="20"/>
                <w:szCs w:val="20"/>
              </w:rPr>
            </w:pPr>
            <w:r w:rsidRPr="009009A2">
              <w:rPr>
                <w:rFonts w:cstheme="minorHAnsi"/>
                <w:b/>
                <w:bCs/>
                <w:sz w:val="20"/>
                <w:szCs w:val="20"/>
              </w:rPr>
              <w:t>Living and Dying in Society/Caregivers</w:t>
            </w:r>
          </w:p>
          <w:p w14:paraId="0399D169" w14:textId="77777777" w:rsidR="009009A2" w:rsidRPr="009009A2" w:rsidRDefault="009009A2" w:rsidP="009009A2">
            <w:pPr>
              <w:rPr>
                <w:rFonts w:cstheme="minorHAnsi"/>
                <w:sz w:val="20"/>
                <w:szCs w:val="20"/>
              </w:rPr>
            </w:pPr>
            <w:r w:rsidRPr="009009A2">
              <w:rPr>
                <w:rFonts w:cstheme="minorHAnsi"/>
                <w:sz w:val="20"/>
                <w:szCs w:val="20"/>
              </w:rPr>
              <w:t>(</w:t>
            </w:r>
            <w:hyperlink r:id="rId290" w:history="1">
              <w:r w:rsidRPr="009009A2">
                <w:rPr>
                  <w:rFonts w:cstheme="minorHAnsi"/>
                  <w:color w:val="0563C1" w:themeColor="hyperlink"/>
                  <w:sz w:val="20"/>
                  <w:szCs w:val="20"/>
                  <w:u w:val="single"/>
                </w:rPr>
                <w:t>https://www.kcl.ac.uk/cicelysaunders/research/living/caregivers/index</w:t>
              </w:r>
            </w:hyperlink>
            <w:r w:rsidRPr="009009A2">
              <w:rPr>
                <w:rFonts w:cstheme="minorHAnsi"/>
                <w:sz w:val="20"/>
                <w:szCs w:val="20"/>
              </w:rPr>
              <w:t>)</w:t>
            </w:r>
          </w:p>
          <w:p w14:paraId="3F035A39" w14:textId="77777777" w:rsidR="009009A2" w:rsidRPr="009009A2" w:rsidRDefault="009009A2" w:rsidP="009009A2">
            <w:pPr>
              <w:keepNext/>
              <w:keepLines/>
              <w:spacing w:before="40"/>
              <w:outlineLvl w:val="2"/>
              <w:rPr>
                <w:rFonts w:eastAsiaTheme="majorEastAsia" w:cstheme="minorHAnsi"/>
                <w:b/>
                <w:bCs/>
                <w:color w:val="1F3763" w:themeColor="accent1" w:themeShade="7F"/>
                <w:sz w:val="20"/>
                <w:szCs w:val="20"/>
              </w:rPr>
            </w:pPr>
          </w:p>
        </w:tc>
        <w:tc>
          <w:tcPr>
            <w:tcW w:w="1275" w:type="dxa"/>
          </w:tcPr>
          <w:p w14:paraId="7EA91592" w14:textId="77777777" w:rsidR="009009A2" w:rsidRPr="009009A2" w:rsidRDefault="009009A2" w:rsidP="009009A2">
            <w:pPr>
              <w:rPr>
                <w:rFonts w:cstheme="minorHAnsi"/>
                <w:sz w:val="20"/>
                <w:szCs w:val="20"/>
              </w:rPr>
            </w:pPr>
            <w:r w:rsidRPr="009009A2">
              <w:rPr>
                <w:rFonts w:cstheme="minorHAnsi"/>
                <w:sz w:val="20"/>
                <w:szCs w:val="20"/>
              </w:rPr>
              <w:t>Website search (8/12/21)</w:t>
            </w:r>
          </w:p>
        </w:tc>
        <w:tc>
          <w:tcPr>
            <w:tcW w:w="3686" w:type="dxa"/>
          </w:tcPr>
          <w:p w14:paraId="37AD6C37" w14:textId="77777777" w:rsidR="009009A2" w:rsidRPr="009009A2" w:rsidRDefault="009009A2" w:rsidP="009009A2">
            <w:pPr>
              <w:keepNext/>
              <w:keepLines/>
              <w:spacing w:before="40"/>
              <w:outlineLvl w:val="3"/>
              <w:rPr>
                <w:rFonts w:eastAsia="Times New Roman" w:cstheme="minorHAnsi"/>
                <w:b/>
                <w:bCs/>
                <w:sz w:val="20"/>
                <w:szCs w:val="20"/>
                <w:lang w:eastAsia="en-GB"/>
              </w:rPr>
            </w:pPr>
            <w:r w:rsidRPr="009009A2">
              <w:rPr>
                <w:rFonts w:eastAsiaTheme="majorEastAsia" w:cstheme="minorHAnsi"/>
                <w:sz w:val="20"/>
                <w:szCs w:val="20"/>
              </w:rPr>
              <w:t xml:space="preserve">Section on </w:t>
            </w:r>
            <w:r w:rsidRPr="009009A2">
              <w:rPr>
                <w:rFonts w:eastAsia="Times New Roman" w:cstheme="minorHAnsi"/>
                <w:b/>
                <w:bCs/>
                <w:sz w:val="20"/>
                <w:szCs w:val="20"/>
                <w:lang w:eastAsia="en-GB"/>
              </w:rPr>
              <w:t>Caregiver involvement in research:</w:t>
            </w:r>
          </w:p>
          <w:p w14:paraId="131D3C4C" w14:textId="77777777" w:rsidR="009009A2" w:rsidRPr="009009A2" w:rsidRDefault="009009A2" w:rsidP="009009A2">
            <w:pPr>
              <w:tabs>
                <w:tab w:val="num" w:pos="720"/>
              </w:tabs>
              <w:rPr>
                <w:rFonts w:eastAsia="Times New Roman" w:cstheme="minorHAnsi"/>
                <w:sz w:val="20"/>
                <w:szCs w:val="20"/>
                <w:lang w:eastAsia="en-GB"/>
              </w:rPr>
            </w:pPr>
            <w:r w:rsidRPr="009009A2">
              <w:rPr>
                <w:rFonts w:eastAsia="Times New Roman" w:cstheme="minorHAnsi"/>
                <w:sz w:val="20"/>
                <w:szCs w:val="20"/>
                <w:lang w:eastAsia="en-GB"/>
              </w:rPr>
              <w:t>“Patient and public participation are central to our research from the initial stages of planning through to dissemination. Those affected by illness, bereaved families and patient and caregiver led organisations and charities all support research development. This helps to ensure our questions, methods, results and reporting meet the needs of those who are affected by the conditions and problems we aim to alleviate:</w:t>
            </w:r>
          </w:p>
          <w:p w14:paraId="639ED991"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 xml:space="preserve">To inform best practice in developing and evaluating interventions in palliative and end of life care, the MORECare project used Medical Research Council guidance on evaluating complex interventions. Caregivers assisted in the design of the study and its ethical aspects, supporting consultations and stakeholder workshops to identify best methods to research end-of-life care.  </w:t>
            </w:r>
          </w:p>
          <w:p w14:paraId="600D8516" w14:textId="77777777" w:rsidR="009009A2" w:rsidRPr="009009A2" w:rsidRDefault="009009A2" w:rsidP="009009A2">
            <w:pPr>
              <w:rPr>
                <w:rFonts w:cstheme="minorHAnsi"/>
                <w:sz w:val="20"/>
                <w:szCs w:val="20"/>
                <w:lang w:eastAsia="en-GB"/>
              </w:rPr>
            </w:pPr>
            <w:r w:rsidRPr="009009A2">
              <w:rPr>
                <w:rFonts w:eastAsia="Times New Roman" w:cstheme="minorHAnsi"/>
                <w:sz w:val="20"/>
                <w:szCs w:val="20"/>
                <w:lang w:eastAsia="en-GB"/>
              </w:rPr>
              <w:t xml:space="preserve">In several other studies, input from service users has included developing the content of questionnaires and ensuring their relevance to caregivers themselves, devising creative methods to facilitate participant recruitment, appraising the </w:t>
            </w:r>
            <w:r w:rsidRPr="009009A2">
              <w:rPr>
                <w:rFonts w:eastAsia="Times New Roman" w:cstheme="minorHAnsi"/>
                <w:sz w:val="20"/>
                <w:szCs w:val="20"/>
                <w:lang w:eastAsia="en-GB"/>
              </w:rPr>
              <w:lastRenderedPageBreak/>
              <w:t>implications of the research in relation to improving health services for the groups involved and critically reviewing and adding content to final reports.”</w:t>
            </w:r>
          </w:p>
        </w:tc>
        <w:tc>
          <w:tcPr>
            <w:tcW w:w="2941" w:type="dxa"/>
          </w:tcPr>
          <w:p w14:paraId="01B78F0A" w14:textId="77777777" w:rsidR="009009A2" w:rsidRPr="009009A2" w:rsidRDefault="009009A2" w:rsidP="009009A2">
            <w:pPr>
              <w:rPr>
                <w:rFonts w:cstheme="minorHAnsi"/>
                <w:sz w:val="20"/>
                <w:szCs w:val="20"/>
              </w:rPr>
            </w:pPr>
            <w:r w:rsidRPr="009009A2">
              <w:rPr>
                <w:rFonts w:cstheme="minorHAnsi"/>
                <w:sz w:val="20"/>
                <w:szCs w:val="20"/>
              </w:rPr>
              <w:lastRenderedPageBreak/>
              <w:t>Corroborated evidence.</w:t>
            </w:r>
          </w:p>
          <w:p w14:paraId="79F71146"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165EB5CD" w14:textId="77777777" w:rsidR="009009A2" w:rsidRPr="009009A2" w:rsidRDefault="009009A2" w:rsidP="009009A2">
            <w:pPr>
              <w:rPr>
                <w:rFonts w:cstheme="minorHAnsi"/>
                <w:sz w:val="20"/>
                <w:szCs w:val="20"/>
              </w:rPr>
            </w:pPr>
          </w:p>
        </w:tc>
      </w:tr>
      <w:tr w:rsidR="009009A2" w:rsidRPr="009009A2" w14:paraId="27369554" w14:textId="77777777" w:rsidTr="00BB2F9E">
        <w:tc>
          <w:tcPr>
            <w:tcW w:w="6658" w:type="dxa"/>
          </w:tcPr>
          <w:p w14:paraId="757119F1" w14:textId="77777777" w:rsidR="009009A2" w:rsidRPr="009009A2" w:rsidRDefault="009009A2" w:rsidP="009009A2">
            <w:pPr>
              <w:outlineLvl w:val="2"/>
              <w:rPr>
                <w:rFonts w:eastAsia="Times New Roman" w:cstheme="minorHAnsi"/>
                <w:b/>
                <w:bCs/>
                <w:sz w:val="20"/>
                <w:szCs w:val="20"/>
                <w:lang w:eastAsia="en-GB"/>
              </w:rPr>
            </w:pPr>
            <w:r w:rsidRPr="009009A2">
              <w:rPr>
                <w:rFonts w:eastAsia="Times New Roman" w:cstheme="minorHAnsi"/>
                <w:b/>
                <w:bCs/>
                <w:sz w:val="20"/>
                <w:szCs w:val="20"/>
                <w:lang w:eastAsia="en-GB"/>
              </w:rPr>
              <w:t>Measuring Functional Outcome Following Treatment for Leg Spasticity (FunctionalTLS)</w:t>
            </w:r>
          </w:p>
          <w:p w14:paraId="0EFD354E" w14:textId="77777777" w:rsidR="009009A2" w:rsidRPr="009009A2" w:rsidRDefault="009009A2" w:rsidP="009009A2">
            <w:pPr>
              <w:keepNext/>
              <w:keepLines/>
              <w:spacing w:before="40"/>
              <w:outlineLvl w:val="2"/>
              <w:rPr>
                <w:rFonts w:eastAsiaTheme="majorEastAsia" w:cstheme="minorHAnsi"/>
                <w:b/>
                <w:bCs/>
                <w:color w:val="1F3763" w:themeColor="accent1" w:themeShade="7F"/>
                <w:sz w:val="20"/>
                <w:szCs w:val="20"/>
              </w:rPr>
            </w:pPr>
            <w:r w:rsidRPr="009009A2">
              <w:rPr>
                <w:rFonts w:eastAsiaTheme="majorEastAsia" w:cstheme="minorHAnsi"/>
                <w:color w:val="1F3763" w:themeColor="accent1" w:themeShade="7F"/>
                <w:sz w:val="20"/>
                <w:szCs w:val="20"/>
              </w:rPr>
              <w:t>(</w:t>
            </w:r>
            <w:hyperlink r:id="rId291" w:history="1">
              <w:r w:rsidRPr="009009A2">
                <w:rPr>
                  <w:rFonts w:eastAsiaTheme="majorEastAsia" w:cstheme="minorHAnsi"/>
                  <w:color w:val="0563C1" w:themeColor="hyperlink"/>
                  <w:sz w:val="20"/>
                  <w:szCs w:val="20"/>
                  <w:u w:val="single"/>
                </w:rPr>
                <w:t>https://www.kcl.ac.uk/cicelysaunders/research/studies/tls</w:t>
              </w:r>
            </w:hyperlink>
            <w:r w:rsidRPr="009009A2">
              <w:rPr>
                <w:rFonts w:eastAsiaTheme="majorEastAsia" w:cstheme="minorHAnsi"/>
                <w:color w:val="1F3763" w:themeColor="accent1" w:themeShade="7F"/>
                <w:sz w:val="20"/>
                <w:szCs w:val="20"/>
              </w:rPr>
              <w:t>)</w:t>
            </w:r>
          </w:p>
        </w:tc>
        <w:tc>
          <w:tcPr>
            <w:tcW w:w="1275" w:type="dxa"/>
          </w:tcPr>
          <w:p w14:paraId="22F2A377" w14:textId="77777777" w:rsidR="009009A2" w:rsidRPr="009009A2" w:rsidRDefault="009009A2" w:rsidP="009009A2">
            <w:pPr>
              <w:rPr>
                <w:rFonts w:cstheme="minorHAnsi"/>
                <w:sz w:val="20"/>
                <w:szCs w:val="20"/>
              </w:rPr>
            </w:pPr>
            <w:r w:rsidRPr="009009A2">
              <w:rPr>
                <w:rFonts w:cstheme="minorHAnsi"/>
                <w:sz w:val="20"/>
                <w:szCs w:val="20"/>
              </w:rPr>
              <w:t>Website search (8/12/21)</w:t>
            </w:r>
          </w:p>
        </w:tc>
        <w:tc>
          <w:tcPr>
            <w:tcW w:w="3686" w:type="dxa"/>
          </w:tcPr>
          <w:p w14:paraId="5175D390" w14:textId="77777777" w:rsidR="009009A2" w:rsidRPr="009009A2" w:rsidRDefault="009009A2" w:rsidP="009009A2">
            <w:pPr>
              <w:rPr>
                <w:rFonts w:cstheme="minorHAnsi"/>
                <w:sz w:val="20"/>
                <w:szCs w:val="20"/>
                <w:lang w:eastAsia="en-GB"/>
              </w:rPr>
            </w:pPr>
            <w:r w:rsidRPr="009009A2">
              <w:rPr>
                <w:rFonts w:cstheme="minorHAnsi"/>
                <w:sz w:val="20"/>
                <w:szCs w:val="20"/>
              </w:rPr>
              <w:t>Patient Advisory Group (PAG) outlined in diagram of overview of work packages</w:t>
            </w:r>
          </w:p>
        </w:tc>
        <w:tc>
          <w:tcPr>
            <w:tcW w:w="2941" w:type="dxa"/>
          </w:tcPr>
          <w:p w14:paraId="30421228"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71BF5003"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536D67DE" w14:textId="77777777" w:rsidR="009009A2" w:rsidRPr="009009A2" w:rsidRDefault="009009A2" w:rsidP="009009A2">
            <w:pPr>
              <w:rPr>
                <w:rFonts w:cstheme="minorHAnsi"/>
                <w:sz w:val="20"/>
                <w:szCs w:val="20"/>
              </w:rPr>
            </w:pPr>
          </w:p>
        </w:tc>
      </w:tr>
      <w:tr w:rsidR="009009A2" w:rsidRPr="009009A2" w14:paraId="6676F292" w14:textId="77777777" w:rsidTr="00BB2F9E">
        <w:tc>
          <w:tcPr>
            <w:tcW w:w="6658" w:type="dxa"/>
          </w:tcPr>
          <w:p w14:paraId="740B7DA5" w14:textId="77777777" w:rsidR="009009A2" w:rsidRPr="009009A2" w:rsidRDefault="009009A2" w:rsidP="009009A2">
            <w:pPr>
              <w:outlineLvl w:val="2"/>
              <w:rPr>
                <w:rFonts w:eastAsia="Times New Roman" w:cstheme="minorHAnsi"/>
                <w:b/>
                <w:bCs/>
                <w:sz w:val="20"/>
                <w:szCs w:val="20"/>
                <w:lang w:eastAsia="en-GB"/>
              </w:rPr>
            </w:pPr>
            <w:r w:rsidRPr="009009A2">
              <w:rPr>
                <w:rFonts w:eastAsia="Times New Roman" w:cstheme="minorHAnsi"/>
                <w:b/>
                <w:bCs/>
                <w:sz w:val="20"/>
                <w:szCs w:val="20"/>
                <w:lang w:eastAsia="en-GB"/>
              </w:rPr>
              <w:t>MORECare</w:t>
            </w:r>
          </w:p>
          <w:p w14:paraId="77E023BD" w14:textId="77777777" w:rsidR="009009A2" w:rsidRPr="009009A2" w:rsidRDefault="009009A2" w:rsidP="009009A2">
            <w:pPr>
              <w:outlineLvl w:val="2"/>
              <w:rPr>
                <w:rFonts w:eastAsia="Times New Roman" w:cstheme="minorHAnsi"/>
                <w:sz w:val="20"/>
                <w:szCs w:val="20"/>
                <w:lang w:eastAsia="en-GB"/>
              </w:rPr>
            </w:pPr>
            <w:r w:rsidRPr="009009A2">
              <w:rPr>
                <w:rFonts w:eastAsia="Times New Roman" w:cstheme="minorHAnsi"/>
                <w:sz w:val="20"/>
                <w:szCs w:val="20"/>
                <w:lang w:eastAsia="en-GB"/>
              </w:rPr>
              <w:t>(</w:t>
            </w:r>
            <w:hyperlink r:id="rId292" w:history="1">
              <w:r w:rsidRPr="009009A2">
                <w:rPr>
                  <w:rFonts w:eastAsia="Times New Roman" w:cstheme="minorHAnsi"/>
                  <w:color w:val="0563C1" w:themeColor="hyperlink"/>
                  <w:sz w:val="20"/>
                  <w:szCs w:val="20"/>
                  <w:u w:val="single"/>
                  <w:lang w:eastAsia="en-GB"/>
                </w:rPr>
                <w:t>https://www.kcl.ac.uk/cicelysaunders/research/studies/morecare</w:t>
              </w:r>
            </w:hyperlink>
            <w:r w:rsidRPr="009009A2">
              <w:rPr>
                <w:rFonts w:eastAsia="Times New Roman" w:cstheme="minorHAnsi"/>
                <w:sz w:val="20"/>
                <w:szCs w:val="20"/>
                <w:lang w:eastAsia="en-GB"/>
              </w:rPr>
              <w:t>)</w:t>
            </w:r>
          </w:p>
        </w:tc>
        <w:tc>
          <w:tcPr>
            <w:tcW w:w="1275" w:type="dxa"/>
          </w:tcPr>
          <w:p w14:paraId="6CC81327" w14:textId="77777777" w:rsidR="009009A2" w:rsidRPr="009009A2" w:rsidRDefault="009009A2" w:rsidP="009009A2">
            <w:pPr>
              <w:rPr>
                <w:rFonts w:cstheme="minorHAnsi"/>
                <w:sz w:val="20"/>
                <w:szCs w:val="20"/>
              </w:rPr>
            </w:pPr>
            <w:r w:rsidRPr="009009A2">
              <w:rPr>
                <w:rFonts w:cstheme="minorHAnsi"/>
                <w:sz w:val="20"/>
                <w:szCs w:val="20"/>
              </w:rPr>
              <w:t>Website search (9/12/21)</w:t>
            </w:r>
          </w:p>
        </w:tc>
        <w:tc>
          <w:tcPr>
            <w:tcW w:w="3686" w:type="dxa"/>
          </w:tcPr>
          <w:p w14:paraId="5293A4FF" w14:textId="77777777" w:rsidR="009009A2" w:rsidRPr="009009A2" w:rsidRDefault="009009A2" w:rsidP="009009A2">
            <w:pPr>
              <w:rPr>
                <w:rFonts w:cstheme="minorHAnsi"/>
                <w:sz w:val="20"/>
                <w:szCs w:val="20"/>
              </w:rPr>
            </w:pPr>
            <w:r w:rsidRPr="009009A2">
              <w:rPr>
                <w:rFonts w:eastAsia="Times New Roman" w:cstheme="minorHAnsi"/>
                <w:sz w:val="20"/>
                <w:szCs w:val="20"/>
                <w:lang w:eastAsia="en-GB"/>
              </w:rPr>
              <w:t xml:space="preserve">Recommendation: “1. </w:t>
            </w:r>
            <w:r w:rsidRPr="009009A2">
              <w:rPr>
                <w:rFonts w:cstheme="minorHAnsi"/>
                <w:sz w:val="20"/>
                <w:szCs w:val="20"/>
              </w:rPr>
              <w:t>It is ethically desirable for patients and families in EoLC to be offered involvement in research”</w:t>
            </w:r>
          </w:p>
        </w:tc>
        <w:tc>
          <w:tcPr>
            <w:tcW w:w="2941" w:type="dxa"/>
          </w:tcPr>
          <w:p w14:paraId="052D9EC9"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423137D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753752F8" w14:textId="77777777" w:rsidR="009009A2" w:rsidRPr="009009A2" w:rsidRDefault="009009A2" w:rsidP="009009A2">
            <w:pPr>
              <w:rPr>
                <w:rFonts w:cstheme="minorHAnsi"/>
                <w:sz w:val="20"/>
                <w:szCs w:val="20"/>
              </w:rPr>
            </w:pPr>
          </w:p>
        </w:tc>
      </w:tr>
      <w:tr w:rsidR="009009A2" w:rsidRPr="009009A2" w14:paraId="467B400E" w14:textId="77777777" w:rsidTr="00BB2F9E">
        <w:tc>
          <w:tcPr>
            <w:tcW w:w="6658" w:type="dxa"/>
          </w:tcPr>
          <w:p w14:paraId="7C44BC41" w14:textId="77777777" w:rsidR="009009A2" w:rsidRPr="009009A2" w:rsidRDefault="009009A2" w:rsidP="009009A2">
            <w:pPr>
              <w:keepNext/>
              <w:keepLines/>
              <w:spacing w:before="40"/>
              <w:outlineLvl w:val="2"/>
              <w:rPr>
                <w:rFonts w:eastAsia="Times New Roman" w:cstheme="minorHAnsi"/>
                <w:b/>
                <w:bCs/>
                <w:sz w:val="20"/>
                <w:szCs w:val="20"/>
                <w:lang w:eastAsia="en-GB"/>
              </w:rPr>
            </w:pPr>
            <w:r w:rsidRPr="009009A2">
              <w:rPr>
                <w:rFonts w:eastAsiaTheme="majorEastAsia" w:cstheme="minorHAnsi"/>
                <w:b/>
                <w:bCs/>
                <w:color w:val="1F3763" w:themeColor="accent1" w:themeShade="7F"/>
                <w:sz w:val="20"/>
                <w:szCs w:val="20"/>
              </w:rPr>
              <w:t>Neurological/</w:t>
            </w:r>
            <w:r w:rsidRPr="009009A2">
              <w:rPr>
                <w:rFonts w:eastAsia="Times New Roman" w:cstheme="minorHAnsi"/>
                <w:b/>
                <w:bCs/>
                <w:sz w:val="20"/>
                <w:szCs w:val="20"/>
                <w:lang w:eastAsia="en-GB"/>
              </w:rPr>
              <w:t>Community Rehabilitation Service Delivery</w:t>
            </w:r>
          </w:p>
          <w:p w14:paraId="73F6F50F" w14:textId="77777777" w:rsidR="009009A2" w:rsidRPr="009009A2" w:rsidRDefault="009009A2" w:rsidP="009009A2">
            <w:pPr>
              <w:rPr>
                <w:rFonts w:cstheme="minorHAnsi"/>
                <w:b/>
                <w:bCs/>
                <w:sz w:val="20"/>
                <w:szCs w:val="20"/>
              </w:rPr>
            </w:pPr>
            <w:r w:rsidRPr="009009A2">
              <w:rPr>
                <w:rFonts w:cstheme="minorHAnsi"/>
                <w:sz w:val="20"/>
                <w:szCs w:val="20"/>
                <w:lang w:eastAsia="en-GB"/>
              </w:rPr>
              <w:t>(</w:t>
            </w:r>
            <w:hyperlink r:id="rId293" w:history="1">
              <w:r w:rsidRPr="009009A2">
                <w:rPr>
                  <w:rFonts w:cstheme="minorHAnsi"/>
                  <w:color w:val="0563C1" w:themeColor="hyperlink"/>
                  <w:sz w:val="20"/>
                  <w:szCs w:val="20"/>
                  <w:u w:val="single"/>
                  <w:lang w:eastAsia="en-GB"/>
                </w:rPr>
                <w:t>https://www.kcl.ac.uk/cicelysaunders/research/evaluating/neurological/community</w:t>
              </w:r>
            </w:hyperlink>
            <w:r w:rsidRPr="009009A2">
              <w:rPr>
                <w:rFonts w:cstheme="minorHAnsi"/>
                <w:sz w:val="20"/>
                <w:szCs w:val="20"/>
                <w:lang w:eastAsia="en-GB"/>
              </w:rPr>
              <w:t>)</w:t>
            </w:r>
          </w:p>
        </w:tc>
        <w:tc>
          <w:tcPr>
            <w:tcW w:w="1275" w:type="dxa"/>
          </w:tcPr>
          <w:p w14:paraId="64242C92" w14:textId="77777777" w:rsidR="009009A2" w:rsidRPr="009009A2" w:rsidRDefault="009009A2" w:rsidP="009009A2">
            <w:pPr>
              <w:rPr>
                <w:rFonts w:cstheme="minorHAnsi"/>
                <w:b/>
                <w:bCs/>
                <w:sz w:val="20"/>
                <w:szCs w:val="20"/>
              </w:rPr>
            </w:pPr>
            <w:r w:rsidRPr="009009A2">
              <w:rPr>
                <w:rFonts w:cstheme="minorHAnsi"/>
                <w:sz w:val="20"/>
                <w:szCs w:val="20"/>
              </w:rPr>
              <w:t>Website search (6/12/21)</w:t>
            </w:r>
          </w:p>
        </w:tc>
        <w:tc>
          <w:tcPr>
            <w:tcW w:w="3686" w:type="dxa"/>
          </w:tcPr>
          <w:p w14:paraId="5ACEBB13" w14:textId="77777777" w:rsidR="009009A2" w:rsidRPr="009009A2" w:rsidRDefault="009009A2" w:rsidP="009009A2">
            <w:pPr>
              <w:rPr>
                <w:rFonts w:cstheme="minorHAnsi"/>
                <w:b/>
                <w:bCs/>
                <w:sz w:val="20"/>
                <w:szCs w:val="20"/>
              </w:rPr>
            </w:pPr>
            <w:r w:rsidRPr="009009A2">
              <w:rPr>
                <w:rFonts w:cstheme="minorHAnsi"/>
                <w:sz w:val="20"/>
                <w:szCs w:val="20"/>
                <w:lang w:eastAsia="en-GB"/>
              </w:rPr>
              <w:t>Involvement described in Protocol, Executive summary and Final Report.</w:t>
            </w:r>
          </w:p>
        </w:tc>
        <w:tc>
          <w:tcPr>
            <w:tcW w:w="2941" w:type="dxa"/>
          </w:tcPr>
          <w:p w14:paraId="47EBA02B"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356C6A69"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1B3B215A" w14:textId="77777777" w:rsidR="009009A2" w:rsidRPr="009009A2" w:rsidRDefault="009009A2" w:rsidP="009009A2">
            <w:pPr>
              <w:rPr>
                <w:rFonts w:cstheme="minorHAnsi"/>
                <w:b/>
                <w:bCs/>
                <w:sz w:val="20"/>
                <w:szCs w:val="20"/>
              </w:rPr>
            </w:pPr>
          </w:p>
        </w:tc>
      </w:tr>
      <w:tr w:rsidR="009009A2" w:rsidRPr="009009A2" w14:paraId="0F75B192" w14:textId="77777777" w:rsidTr="00BB2F9E">
        <w:tc>
          <w:tcPr>
            <w:tcW w:w="6658" w:type="dxa"/>
          </w:tcPr>
          <w:p w14:paraId="01552212" w14:textId="77777777" w:rsidR="009009A2" w:rsidRPr="009009A2" w:rsidRDefault="009009A2" w:rsidP="009009A2">
            <w:pPr>
              <w:outlineLvl w:val="2"/>
              <w:rPr>
                <w:rFonts w:eastAsia="Times New Roman" w:cstheme="minorHAnsi"/>
                <w:b/>
                <w:bCs/>
                <w:sz w:val="20"/>
                <w:szCs w:val="20"/>
                <w:lang w:eastAsia="en-GB"/>
              </w:rPr>
            </w:pPr>
            <w:r w:rsidRPr="009009A2">
              <w:rPr>
                <w:rFonts w:eastAsia="Times New Roman" w:cstheme="minorHAnsi"/>
                <w:b/>
                <w:bCs/>
                <w:sz w:val="20"/>
                <w:szCs w:val="20"/>
                <w:lang w:eastAsia="en-GB"/>
              </w:rPr>
              <w:t>NIHR CLAHRC in South London</w:t>
            </w:r>
          </w:p>
          <w:p w14:paraId="3A08BCDE" w14:textId="77777777" w:rsidR="009009A2" w:rsidRPr="009009A2" w:rsidRDefault="009009A2" w:rsidP="009009A2">
            <w:pPr>
              <w:outlineLvl w:val="2"/>
              <w:rPr>
                <w:rFonts w:eastAsia="Times New Roman" w:cstheme="minorHAnsi"/>
                <w:sz w:val="20"/>
                <w:szCs w:val="20"/>
                <w:lang w:eastAsia="en-GB"/>
              </w:rPr>
            </w:pPr>
            <w:r w:rsidRPr="009009A2">
              <w:rPr>
                <w:rFonts w:eastAsia="Times New Roman" w:cstheme="minorHAnsi"/>
                <w:sz w:val="20"/>
                <w:szCs w:val="20"/>
                <w:lang w:eastAsia="en-GB"/>
              </w:rPr>
              <w:t>(</w:t>
            </w:r>
            <w:hyperlink r:id="rId294" w:history="1">
              <w:r w:rsidRPr="009009A2">
                <w:rPr>
                  <w:rFonts w:eastAsia="Times New Roman" w:cstheme="minorHAnsi"/>
                  <w:color w:val="0563C1" w:themeColor="hyperlink"/>
                  <w:sz w:val="20"/>
                  <w:szCs w:val="20"/>
                  <w:u w:val="single"/>
                  <w:lang w:eastAsia="en-GB"/>
                </w:rPr>
                <w:t>https://www.kcl.ac.uk/cicelysaunders/research/nihr-clahrc</w:t>
              </w:r>
            </w:hyperlink>
            <w:r w:rsidRPr="009009A2">
              <w:rPr>
                <w:rFonts w:eastAsia="Times New Roman" w:cstheme="minorHAnsi"/>
                <w:sz w:val="20"/>
                <w:szCs w:val="20"/>
                <w:lang w:eastAsia="en-GB"/>
              </w:rPr>
              <w:t>)</w:t>
            </w:r>
          </w:p>
          <w:p w14:paraId="7C42708E" w14:textId="77777777" w:rsidR="009009A2" w:rsidRPr="009009A2" w:rsidRDefault="009009A2" w:rsidP="009009A2">
            <w:pPr>
              <w:outlineLvl w:val="2"/>
              <w:rPr>
                <w:rFonts w:cstheme="minorHAnsi"/>
                <w:sz w:val="20"/>
                <w:szCs w:val="20"/>
              </w:rPr>
            </w:pPr>
          </w:p>
          <w:p w14:paraId="1BE4F013" w14:textId="77777777" w:rsidR="009009A2" w:rsidRPr="009009A2" w:rsidRDefault="009009A2" w:rsidP="009009A2">
            <w:pPr>
              <w:rPr>
                <w:rFonts w:eastAsia="Times New Roman" w:cstheme="minorHAnsi"/>
                <w:b/>
                <w:bCs/>
                <w:sz w:val="20"/>
                <w:szCs w:val="20"/>
                <w:lang w:eastAsia="en-GB"/>
              </w:rPr>
            </w:pPr>
            <w:r w:rsidRPr="009009A2">
              <w:rPr>
                <w:rFonts w:eastAsia="Times New Roman" w:cstheme="minorHAnsi"/>
                <w:b/>
                <w:bCs/>
                <w:sz w:val="20"/>
                <w:szCs w:val="20"/>
                <w:lang w:eastAsia="en-GB"/>
              </w:rPr>
              <w:t>“Overall collaborative work: Patient and Public Involvement (PPI):</w:t>
            </w:r>
          </w:p>
          <w:p w14:paraId="23059DAA" w14:textId="77777777" w:rsidR="009009A2" w:rsidRPr="009009A2" w:rsidRDefault="009009A2" w:rsidP="009009A2">
            <w:pPr>
              <w:spacing w:before="100" w:beforeAutospacing="1" w:after="100" w:afterAutospacing="1"/>
              <w:rPr>
                <w:rFonts w:eastAsia="Times New Roman" w:cstheme="minorHAnsi"/>
                <w:b/>
                <w:bCs/>
                <w:sz w:val="20"/>
                <w:szCs w:val="20"/>
                <w:lang w:eastAsia="en-GB"/>
              </w:rPr>
            </w:pPr>
            <w:r w:rsidRPr="009009A2">
              <w:rPr>
                <w:rFonts w:eastAsia="Times New Roman" w:cstheme="minorHAnsi"/>
                <w:b/>
                <w:bCs/>
                <w:sz w:val="20"/>
                <w:szCs w:val="20"/>
                <w:lang w:eastAsia="en-GB"/>
              </w:rPr>
              <w:t>In News section:</w:t>
            </w:r>
          </w:p>
          <w:p w14:paraId="297E399B" w14:textId="77777777" w:rsidR="009009A2" w:rsidRPr="009009A2" w:rsidRDefault="009009A2" w:rsidP="009009A2">
            <w:pPr>
              <w:spacing w:before="100" w:beforeAutospacing="1" w:after="100" w:afterAutospacing="1"/>
              <w:rPr>
                <w:rFonts w:cstheme="minorHAnsi"/>
                <w:sz w:val="20"/>
                <w:szCs w:val="20"/>
              </w:rPr>
            </w:pPr>
            <w:r w:rsidRPr="009009A2">
              <w:rPr>
                <w:rFonts w:eastAsia="Times New Roman" w:cstheme="minorHAnsi"/>
                <w:sz w:val="20"/>
                <w:szCs w:val="20"/>
                <w:lang w:eastAsia="en-GB"/>
              </w:rPr>
              <w:t>“</w:t>
            </w:r>
            <w:r w:rsidRPr="009009A2">
              <w:rPr>
                <w:rFonts w:cstheme="minorHAnsi"/>
                <w:sz w:val="20"/>
                <w:szCs w:val="20"/>
              </w:rPr>
              <w:t>April 2016 -</w:t>
            </w:r>
            <w:r w:rsidRPr="009009A2">
              <w:rPr>
                <w:rFonts w:cstheme="minorHAnsi"/>
                <w:b/>
                <w:bCs/>
                <w:sz w:val="20"/>
                <w:szCs w:val="20"/>
              </w:rPr>
              <w:t xml:space="preserve"> </w:t>
            </w:r>
            <w:r w:rsidRPr="009009A2">
              <w:rPr>
                <w:rFonts w:cstheme="minorHAnsi"/>
                <w:sz w:val="20"/>
                <w:szCs w:val="20"/>
              </w:rPr>
              <w:t>Staff from the Institute and Patient, family and Public Involvement (PPI) members attended the annual NIHR CLAHRC South London PPI event on involving service-users and their families in research.”</w:t>
            </w:r>
          </w:p>
          <w:p w14:paraId="6A74C7A6" w14:textId="77777777" w:rsidR="009009A2" w:rsidRPr="009009A2" w:rsidRDefault="009009A2" w:rsidP="009009A2">
            <w:pPr>
              <w:spacing w:before="100" w:beforeAutospacing="1" w:after="100" w:afterAutospacing="1"/>
              <w:rPr>
                <w:rFonts w:cstheme="minorHAnsi"/>
                <w:sz w:val="20"/>
                <w:szCs w:val="20"/>
              </w:rPr>
            </w:pPr>
            <w:r w:rsidRPr="009009A2">
              <w:rPr>
                <w:rFonts w:cstheme="minorHAnsi"/>
                <w:sz w:val="20"/>
                <w:szCs w:val="20"/>
              </w:rPr>
              <w:t>“February 2016 - The Institute hosted another successful PPI workshop entitled 'Difference through involvement' wherein researchers, patients, families and members of the public shared their experiences of collaborating on research projects in palliative and end of life care.”</w:t>
            </w:r>
          </w:p>
          <w:p w14:paraId="1D1C0B11" w14:textId="77777777" w:rsidR="009009A2" w:rsidRPr="009009A2" w:rsidRDefault="009009A2" w:rsidP="009009A2">
            <w:pPr>
              <w:keepNext/>
              <w:keepLines/>
              <w:spacing w:before="40"/>
              <w:outlineLvl w:val="3"/>
              <w:rPr>
                <w:rFonts w:eastAsia="Times New Roman" w:cstheme="minorHAnsi"/>
                <w:b/>
                <w:bCs/>
                <w:sz w:val="20"/>
                <w:szCs w:val="20"/>
                <w:lang w:eastAsia="en-GB"/>
              </w:rPr>
            </w:pPr>
            <w:r w:rsidRPr="009009A2">
              <w:rPr>
                <w:rFonts w:eastAsiaTheme="majorEastAsia" w:cstheme="minorHAnsi"/>
                <w:i/>
                <w:iCs/>
                <w:color w:val="2F5496" w:themeColor="accent1" w:themeShade="BF"/>
                <w:sz w:val="20"/>
                <w:szCs w:val="20"/>
              </w:rPr>
              <w:t>“May 2015 - The team presented posters at the recent </w:t>
            </w:r>
            <w:hyperlink r:id="rId295" w:history="1">
              <w:r w:rsidRPr="009009A2">
                <w:rPr>
                  <w:rFonts w:eastAsiaTheme="majorEastAsia" w:cstheme="minorHAnsi"/>
                  <w:i/>
                  <w:iCs/>
                  <w:color w:val="0000FF"/>
                  <w:sz w:val="20"/>
                  <w:szCs w:val="20"/>
                  <w:u w:val="single"/>
                </w:rPr>
                <w:t>EAPC World Congress</w:t>
              </w:r>
            </w:hyperlink>
            <w:r w:rsidRPr="009009A2">
              <w:rPr>
                <w:rFonts w:eastAsiaTheme="majorEastAsia" w:cstheme="minorHAnsi"/>
                <w:i/>
                <w:iCs/>
                <w:color w:val="2F5496" w:themeColor="accent1" w:themeShade="BF"/>
                <w:sz w:val="20"/>
                <w:szCs w:val="20"/>
              </w:rPr>
              <w:t> in Copenhagen including one from Susanne de Wolf-Linder et al. entitled: </w:t>
            </w:r>
            <w:hyperlink r:id="rId296" w:tooltip="PPI-Poster-EAPC-2015-final" w:history="1">
              <w:r w:rsidRPr="009009A2">
                <w:rPr>
                  <w:rFonts w:eastAsiaTheme="majorEastAsia" w:cstheme="minorHAnsi"/>
                  <w:i/>
                  <w:iCs/>
                  <w:color w:val="0000FF"/>
                  <w:sz w:val="20"/>
                  <w:szCs w:val="20"/>
                  <w:u w:val="single"/>
                </w:rPr>
                <w:t>Implementing a patient, family caregiver and public involvement model for palliative care research in order to influence clinical care, policy and funding</w:t>
              </w:r>
            </w:hyperlink>
            <w:r w:rsidRPr="009009A2">
              <w:rPr>
                <w:rFonts w:eastAsiaTheme="majorEastAsia" w:cstheme="minorHAnsi"/>
                <w:i/>
                <w:iCs/>
                <w:color w:val="2F5496" w:themeColor="accent1" w:themeShade="BF"/>
                <w:sz w:val="20"/>
                <w:szCs w:val="20"/>
              </w:rPr>
              <w:t>”</w:t>
            </w:r>
          </w:p>
        </w:tc>
        <w:tc>
          <w:tcPr>
            <w:tcW w:w="1275" w:type="dxa"/>
          </w:tcPr>
          <w:p w14:paraId="57E143E5" w14:textId="77777777" w:rsidR="009009A2" w:rsidRPr="009009A2" w:rsidRDefault="009009A2" w:rsidP="009009A2">
            <w:pPr>
              <w:rPr>
                <w:rFonts w:cstheme="minorHAnsi"/>
                <w:sz w:val="20"/>
                <w:szCs w:val="20"/>
              </w:rPr>
            </w:pPr>
            <w:r w:rsidRPr="009009A2">
              <w:rPr>
                <w:rFonts w:cstheme="minorHAnsi"/>
                <w:sz w:val="20"/>
                <w:szCs w:val="20"/>
              </w:rPr>
              <w:t>Website search (9/12/21)</w:t>
            </w:r>
          </w:p>
        </w:tc>
        <w:tc>
          <w:tcPr>
            <w:tcW w:w="3686" w:type="dxa"/>
          </w:tcPr>
          <w:p w14:paraId="77F69549" w14:textId="77777777" w:rsidR="009009A2" w:rsidRPr="009009A2" w:rsidRDefault="009009A2" w:rsidP="009009A2">
            <w:pPr>
              <w:outlineLvl w:val="2"/>
              <w:rPr>
                <w:rFonts w:eastAsia="Times New Roman" w:cstheme="minorHAnsi"/>
                <w:sz w:val="20"/>
                <w:szCs w:val="20"/>
                <w:lang w:eastAsia="en-GB"/>
              </w:rPr>
            </w:pPr>
            <w:r w:rsidRPr="009009A2">
              <w:rPr>
                <w:rFonts w:eastAsia="Times New Roman" w:cstheme="minorHAnsi"/>
                <w:sz w:val="20"/>
                <w:szCs w:val="20"/>
                <w:lang w:eastAsia="en-GB"/>
              </w:rPr>
              <w:t>States: “</w:t>
            </w:r>
            <w:r w:rsidRPr="009009A2">
              <w:rPr>
                <w:rFonts w:cstheme="minorHAnsi"/>
                <w:sz w:val="20"/>
                <w:szCs w:val="20"/>
              </w:rPr>
              <w:t>The PEoLC theme has two projects with an overall collaborative running through the projects to promote engagement with primary care services and clinical commissioning groups, as well as patient, family and public involvement within the Institute's research.”</w:t>
            </w:r>
            <w:r w:rsidRPr="009009A2">
              <w:rPr>
                <w:rFonts w:eastAsia="Times New Roman" w:cstheme="minorHAnsi"/>
                <w:sz w:val="20"/>
                <w:szCs w:val="20"/>
                <w:lang w:eastAsia="en-GB"/>
              </w:rPr>
              <w:t>To establish a science-based, inclusive patient and public involvement model, which produces quality research outputs and adds value to projects one and two - helping to lead patient and public involvement in palliative and end-of-life care applied health research relevant across the NHS, ensuring research relevance and quality.</w:t>
            </w:r>
          </w:p>
          <w:p w14:paraId="49C9FD57" w14:textId="77777777" w:rsidR="009009A2" w:rsidRPr="009009A2" w:rsidRDefault="009009A2" w:rsidP="009009A2">
            <w:pPr>
              <w:spacing w:before="100" w:beforeAutospacing="1" w:after="100" w:afterAutospacing="1"/>
              <w:rPr>
                <w:rFonts w:eastAsia="Times New Roman" w:cstheme="minorHAnsi"/>
                <w:sz w:val="20"/>
                <w:szCs w:val="20"/>
                <w:lang w:eastAsia="en-GB"/>
              </w:rPr>
            </w:pPr>
            <w:r w:rsidRPr="009009A2">
              <w:rPr>
                <w:rFonts w:eastAsia="Times New Roman" w:cstheme="minorHAnsi"/>
                <w:sz w:val="20"/>
                <w:szCs w:val="20"/>
                <w:lang w:eastAsia="en-GB"/>
              </w:rPr>
              <w:t xml:space="preserve">“The Institute has been hosting workshops for PPI members over the last twelve months and are currently working on building a virtual platform to allow further participation and increased diversity for those able to contribute. If you are interested in attending one of these workshops and becoming a member of </w:t>
            </w:r>
            <w:r w:rsidRPr="009009A2">
              <w:rPr>
                <w:rFonts w:eastAsia="Times New Roman" w:cstheme="minorHAnsi"/>
                <w:sz w:val="20"/>
                <w:szCs w:val="20"/>
                <w:lang w:eastAsia="en-GB"/>
              </w:rPr>
              <w:lastRenderedPageBreak/>
              <w:t xml:space="preserve">the PPI group please email </w:t>
            </w:r>
            <w:hyperlink r:id="rId297" w:history="1">
              <w:r w:rsidRPr="009009A2">
                <w:rPr>
                  <w:rFonts w:eastAsia="Times New Roman" w:cstheme="minorHAnsi"/>
                  <w:color w:val="0000FF"/>
                  <w:sz w:val="20"/>
                  <w:szCs w:val="20"/>
                  <w:u w:val="single"/>
                  <w:lang w:eastAsia="en-GB"/>
                </w:rPr>
                <w:t>csi.ppi@kcl.ac.uk </w:t>
              </w:r>
            </w:hyperlink>
            <w:r w:rsidRPr="009009A2">
              <w:rPr>
                <w:rFonts w:eastAsia="Times New Roman" w:cstheme="minorHAnsi"/>
                <w:sz w:val="20"/>
                <w:szCs w:val="20"/>
                <w:lang w:eastAsia="en-GB"/>
              </w:rPr>
              <w:t>“</w:t>
            </w:r>
          </w:p>
        </w:tc>
        <w:tc>
          <w:tcPr>
            <w:tcW w:w="2941" w:type="dxa"/>
          </w:tcPr>
          <w:p w14:paraId="6508DB21" w14:textId="77777777" w:rsidR="009009A2" w:rsidRPr="009009A2" w:rsidRDefault="009009A2" w:rsidP="009009A2">
            <w:pPr>
              <w:rPr>
                <w:rFonts w:cstheme="minorHAnsi"/>
                <w:sz w:val="20"/>
                <w:szCs w:val="20"/>
              </w:rPr>
            </w:pPr>
            <w:r w:rsidRPr="009009A2">
              <w:rPr>
                <w:rFonts w:cstheme="minorHAnsi"/>
                <w:sz w:val="20"/>
                <w:szCs w:val="20"/>
              </w:rPr>
              <w:lastRenderedPageBreak/>
              <w:t>Corroborated evidence.</w:t>
            </w:r>
          </w:p>
          <w:p w14:paraId="1FCB69BE"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59A44EF3" w14:textId="77777777" w:rsidR="009009A2" w:rsidRPr="009009A2" w:rsidRDefault="009009A2" w:rsidP="009009A2">
            <w:pPr>
              <w:rPr>
                <w:rFonts w:cstheme="minorHAnsi"/>
                <w:sz w:val="20"/>
                <w:szCs w:val="20"/>
              </w:rPr>
            </w:pPr>
          </w:p>
        </w:tc>
      </w:tr>
      <w:tr w:rsidR="009009A2" w:rsidRPr="009009A2" w14:paraId="443C6D37" w14:textId="77777777" w:rsidTr="00BB2F9E">
        <w:tc>
          <w:tcPr>
            <w:tcW w:w="6658" w:type="dxa"/>
          </w:tcPr>
          <w:p w14:paraId="3129FA18" w14:textId="77777777" w:rsidR="009009A2" w:rsidRPr="009009A2" w:rsidRDefault="009009A2" w:rsidP="009009A2">
            <w:pPr>
              <w:outlineLvl w:val="2"/>
              <w:rPr>
                <w:rFonts w:eastAsia="Times New Roman" w:cstheme="minorHAnsi"/>
                <w:b/>
                <w:bCs/>
                <w:sz w:val="20"/>
                <w:szCs w:val="20"/>
                <w:lang w:eastAsia="en-GB"/>
              </w:rPr>
            </w:pPr>
            <w:r w:rsidRPr="009009A2">
              <w:rPr>
                <w:rFonts w:eastAsia="Times New Roman" w:cstheme="minorHAnsi"/>
                <w:b/>
                <w:bCs/>
                <w:sz w:val="20"/>
                <w:szCs w:val="20"/>
                <w:lang w:eastAsia="en-GB"/>
              </w:rPr>
              <w:t>NIHR Partnerships</w:t>
            </w:r>
          </w:p>
          <w:p w14:paraId="326C2C35" w14:textId="77777777" w:rsidR="009009A2" w:rsidRPr="009009A2" w:rsidRDefault="00720C20" w:rsidP="009009A2">
            <w:pPr>
              <w:rPr>
                <w:rFonts w:eastAsia="Times New Roman" w:cstheme="minorHAnsi"/>
                <w:sz w:val="20"/>
                <w:szCs w:val="20"/>
                <w:lang w:eastAsia="en-GB"/>
              </w:rPr>
            </w:pPr>
            <w:hyperlink r:id="rId298" w:history="1">
              <w:r w:rsidR="009009A2" w:rsidRPr="009009A2">
                <w:rPr>
                  <w:rFonts w:eastAsia="Times New Roman" w:cstheme="minorHAnsi"/>
                  <w:color w:val="0000FF"/>
                  <w:sz w:val="20"/>
                  <w:szCs w:val="20"/>
                  <w:u w:val="single"/>
                  <w:lang w:eastAsia="en-GB"/>
                </w:rPr>
                <w:t>https://www.nihr.ac.uk/documents/2154-nihr-palliative-and-end-of-life-care-research-partnerships-cross-programme-funding-committee-public-minutes-28-september-2021/29323</w:t>
              </w:r>
            </w:hyperlink>
          </w:p>
          <w:p w14:paraId="7AE8BDA6" w14:textId="77777777" w:rsidR="009009A2" w:rsidRPr="009009A2" w:rsidRDefault="009009A2" w:rsidP="009009A2">
            <w:pPr>
              <w:rPr>
                <w:rFonts w:eastAsia="Times New Roman" w:cstheme="minorHAnsi"/>
                <w:sz w:val="20"/>
                <w:szCs w:val="20"/>
                <w:lang w:eastAsia="en-GB"/>
              </w:rPr>
            </w:pPr>
          </w:p>
          <w:p w14:paraId="4DC085AF" w14:textId="77777777" w:rsidR="009009A2" w:rsidRPr="009009A2" w:rsidRDefault="00720C20" w:rsidP="009009A2">
            <w:pPr>
              <w:rPr>
                <w:rFonts w:eastAsia="Times New Roman" w:cstheme="minorHAnsi"/>
                <w:sz w:val="20"/>
                <w:szCs w:val="20"/>
                <w:lang w:eastAsia="en-GB"/>
              </w:rPr>
            </w:pPr>
            <w:hyperlink r:id="rId299" w:history="1">
              <w:r w:rsidR="009009A2" w:rsidRPr="009009A2">
                <w:rPr>
                  <w:rFonts w:eastAsia="Times New Roman" w:cstheme="minorHAnsi"/>
                  <w:color w:val="0000FF"/>
                  <w:sz w:val="20"/>
                  <w:szCs w:val="20"/>
                  <w:u w:val="single"/>
                  <w:lang w:eastAsia="en-GB"/>
                </w:rPr>
                <w:t>https://fundingawards.nihr.ac.uk/award/NIHR135170</w:t>
              </w:r>
            </w:hyperlink>
          </w:p>
          <w:p w14:paraId="6DD5787E" w14:textId="77777777" w:rsidR="009009A2" w:rsidRPr="009009A2" w:rsidRDefault="009009A2" w:rsidP="009009A2">
            <w:pPr>
              <w:rPr>
                <w:rFonts w:eastAsia="Times New Roman" w:cstheme="minorHAnsi"/>
                <w:sz w:val="20"/>
                <w:szCs w:val="20"/>
                <w:lang w:eastAsia="en-GB"/>
              </w:rPr>
            </w:pPr>
          </w:p>
          <w:p w14:paraId="317C6586" w14:textId="77777777" w:rsidR="009009A2" w:rsidRPr="009009A2" w:rsidRDefault="00720C20" w:rsidP="009009A2">
            <w:pPr>
              <w:rPr>
                <w:rFonts w:eastAsia="Times New Roman" w:cstheme="minorHAnsi"/>
                <w:sz w:val="20"/>
                <w:szCs w:val="20"/>
                <w:lang w:eastAsia="en-GB"/>
              </w:rPr>
            </w:pPr>
            <w:hyperlink r:id="rId300" w:history="1">
              <w:r w:rsidR="009009A2" w:rsidRPr="009009A2">
                <w:rPr>
                  <w:rFonts w:eastAsia="Times New Roman" w:cstheme="minorHAnsi"/>
                  <w:color w:val="0000FF"/>
                  <w:sz w:val="20"/>
                  <w:szCs w:val="20"/>
                  <w:u w:val="single"/>
                  <w:lang w:eastAsia="en-GB"/>
                </w:rPr>
                <w:t>https://arc-sl.nihr.ac.uk/news-insights/latest-news/new-nihr-palliative-care-research-partnerships</w:t>
              </w:r>
            </w:hyperlink>
          </w:p>
          <w:p w14:paraId="0C4F80F4" w14:textId="77777777" w:rsidR="009009A2" w:rsidRPr="009009A2" w:rsidRDefault="009009A2" w:rsidP="009009A2">
            <w:pPr>
              <w:outlineLvl w:val="2"/>
              <w:rPr>
                <w:rFonts w:eastAsia="Times New Roman" w:cstheme="minorHAnsi"/>
                <w:sz w:val="20"/>
                <w:szCs w:val="20"/>
                <w:lang w:eastAsia="en-GB"/>
              </w:rPr>
            </w:pPr>
          </w:p>
        </w:tc>
        <w:tc>
          <w:tcPr>
            <w:tcW w:w="1275" w:type="dxa"/>
          </w:tcPr>
          <w:p w14:paraId="6112B7C0"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763BD5">
              <w:rPr>
                <w:rFonts w:cstheme="minorHAnsi"/>
                <w:sz w:val="20"/>
                <w:szCs w:val="20"/>
                <w:highlight w:val="black"/>
              </w:rPr>
              <w:t>Catherine</w:t>
            </w:r>
            <w:r w:rsidRPr="009009A2">
              <w:rPr>
                <w:rFonts w:cstheme="minorHAnsi"/>
                <w:sz w:val="20"/>
                <w:szCs w:val="20"/>
              </w:rPr>
              <w:t xml:space="preserve"> (17/3/22)</w:t>
            </w:r>
          </w:p>
        </w:tc>
        <w:tc>
          <w:tcPr>
            <w:tcW w:w="3686" w:type="dxa"/>
          </w:tcPr>
          <w:p w14:paraId="262039E9" w14:textId="77777777" w:rsidR="009009A2" w:rsidRPr="009009A2" w:rsidRDefault="009009A2" w:rsidP="009009A2">
            <w:pPr>
              <w:outlineLvl w:val="2"/>
              <w:rPr>
                <w:rFonts w:eastAsia="Times New Roman" w:cstheme="minorHAnsi"/>
                <w:sz w:val="20"/>
                <w:szCs w:val="20"/>
                <w:lang w:eastAsia="en-GB"/>
              </w:rPr>
            </w:pPr>
            <w:r w:rsidRPr="009009A2">
              <w:rPr>
                <w:rFonts w:eastAsia="Times New Roman" w:cstheme="minorHAnsi"/>
                <w:sz w:val="20"/>
                <w:szCs w:val="20"/>
                <w:lang w:eastAsia="en-GB"/>
              </w:rPr>
              <w:t xml:space="preserve">Partnerships include the development of a permanent community engagement and involvement network for hospices and community development trusts, many aspects will be co-designed with patients, families and communities supported to be involved. Summaries prepared with PPI input, nominated PPI members have and will inform development, delivery and dissemination of the partnership (with “considerable input”). </w:t>
            </w:r>
          </w:p>
        </w:tc>
        <w:tc>
          <w:tcPr>
            <w:tcW w:w="2941" w:type="dxa"/>
          </w:tcPr>
          <w:p w14:paraId="3D5A6E78"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514CCEBB" w14:textId="77777777" w:rsidR="009009A2" w:rsidRPr="009009A2" w:rsidRDefault="009009A2" w:rsidP="009009A2">
            <w:pPr>
              <w:rPr>
                <w:rFonts w:cstheme="minorHAnsi"/>
                <w:sz w:val="20"/>
                <w:szCs w:val="20"/>
              </w:rPr>
            </w:pPr>
            <w:r w:rsidRPr="009009A2">
              <w:rPr>
                <w:rFonts w:cstheme="minorHAnsi"/>
                <w:sz w:val="20"/>
                <w:szCs w:val="20"/>
              </w:rPr>
              <w:t>Enhanced evidence regarding strong commitment to involvement.</w:t>
            </w:r>
          </w:p>
          <w:p w14:paraId="110123F4" w14:textId="77777777" w:rsidR="009009A2" w:rsidRDefault="009009A2" w:rsidP="009009A2">
            <w:pPr>
              <w:rPr>
                <w:rFonts w:cstheme="minorHAnsi"/>
                <w:sz w:val="20"/>
                <w:szCs w:val="20"/>
              </w:rPr>
            </w:pPr>
            <w:r w:rsidRPr="009009A2">
              <w:rPr>
                <w:rFonts w:cstheme="minorHAnsi"/>
                <w:sz w:val="20"/>
                <w:szCs w:val="20"/>
              </w:rPr>
              <w:t xml:space="preserve">Informed interview questions, </w:t>
            </w:r>
          </w:p>
          <w:p w14:paraId="1C6B214F" w14:textId="77777777" w:rsidR="000F09B3" w:rsidRPr="000F09B3" w:rsidRDefault="000F09B3" w:rsidP="000F09B3">
            <w:pPr>
              <w:rPr>
                <w:rFonts w:cstheme="minorHAnsi"/>
                <w:sz w:val="20"/>
                <w:szCs w:val="20"/>
              </w:rPr>
            </w:pPr>
          </w:p>
          <w:p w14:paraId="22D8E2A3" w14:textId="77777777" w:rsidR="000F09B3" w:rsidRPr="000F09B3" w:rsidRDefault="000F09B3" w:rsidP="000F09B3">
            <w:pPr>
              <w:rPr>
                <w:rFonts w:cstheme="minorHAnsi"/>
                <w:sz w:val="20"/>
                <w:szCs w:val="20"/>
              </w:rPr>
            </w:pPr>
          </w:p>
          <w:p w14:paraId="14679FE3" w14:textId="77777777" w:rsidR="000F09B3" w:rsidRDefault="000F09B3" w:rsidP="000F09B3">
            <w:pPr>
              <w:rPr>
                <w:rFonts w:cstheme="minorHAnsi"/>
                <w:sz w:val="20"/>
                <w:szCs w:val="20"/>
              </w:rPr>
            </w:pPr>
          </w:p>
          <w:p w14:paraId="0AA3AD4F" w14:textId="77777777" w:rsidR="000F09B3" w:rsidRPr="000F09B3" w:rsidRDefault="000F09B3" w:rsidP="000F09B3">
            <w:pPr>
              <w:jc w:val="right"/>
              <w:rPr>
                <w:rFonts w:cstheme="minorHAnsi"/>
                <w:sz w:val="20"/>
                <w:szCs w:val="20"/>
              </w:rPr>
            </w:pPr>
          </w:p>
        </w:tc>
      </w:tr>
      <w:tr w:rsidR="009009A2" w:rsidRPr="009009A2" w14:paraId="4FDA58B9" w14:textId="77777777" w:rsidTr="00BB2F9E">
        <w:tc>
          <w:tcPr>
            <w:tcW w:w="6658" w:type="dxa"/>
          </w:tcPr>
          <w:p w14:paraId="5D36B5B0" w14:textId="77777777" w:rsidR="009009A2" w:rsidRPr="009009A2" w:rsidRDefault="009009A2" w:rsidP="009009A2">
            <w:pPr>
              <w:keepNext/>
              <w:keepLines/>
              <w:spacing w:before="40"/>
              <w:outlineLvl w:val="3"/>
              <w:rPr>
                <w:rFonts w:eastAsia="Times New Roman" w:cstheme="minorHAnsi"/>
                <w:b/>
                <w:bCs/>
                <w:sz w:val="20"/>
                <w:szCs w:val="20"/>
                <w:lang w:eastAsia="en-GB"/>
              </w:rPr>
            </w:pPr>
            <w:r w:rsidRPr="009009A2">
              <w:rPr>
                <w:rFonts w:eastAsia="Times New Roman" w:cstheme="minorHAnsi"/>
                <w:b/>
                <w:bCs/>
                <w:sz w:val="20"/>
                <w:szCs w:val="20"/>
                <w:lang w:eastAsia="en-GB"/>
              </w:rPr>
              <w:t>Palliative Care in sub-Saharan Africa/ PEPFAR Public Health Evaluation - Care and Support</w:t>
            </w:r>
          </w:p>
          <w:p w14:paraId="16E5118F" w14:textId="77777777" w:rsidR="009009A2" w:rsidRPr="009009A2" w:rsidRDefault="009009A2" w:rsidP="009009A2">
            <w:pPr>
              <w:rPr>
                <w:rFonts w:cstheme="minorHAnsi"/>
                <w:sz w:val="20"/>
                <w:szCs w:val="20"/>
                <w:lang w:eastAsia="en-GB"/>
              </w:rPr>
            </w:pPr>
            <w:r w:rsidRPr="009009A2">
              <w:rPr>
                <w:rFonts w:cstheme="minorHAnsi"/>
                <w:sz w:val="20"/>
                <w:szCs w:val="20"/>
                <w:lang w:eastAsia="en-GB"/>
              </w:rPr>
              <w:t>(</w:t>
            </w:r>
            <w:hyperlink r:id="rId301" w:history="1">
              <w:r w:rsidRPr="009009A2">
                <w:rPr>
                  <w:rFonts w:cstheme="minorHAnsi"/>
                  <w:color w:val="0563C1" w:themeColor="hyperlink"/>
                  <w:sz w:val="20"/>
                  <w:szCs w:val="20"/>
                  <w:u w:val="single"/>
                  <w:lang w:eastAsia="en-GB"/>
                </w:rPr>
                <w:t>https://www.kcl.ac.uk/cicelysaunders/resources/key-reports/palliative-care-in-sub-saharan-africa</w:t>
              </w:r>
            </w:hyperlink>
            <w:r w:rsidRPr="009009A2">
              <w:rPr>
                <w:rFonts w:cstheme="minorHAnsi"/>
                <w:sz w:val="20"/>
                <w:szCs w:val="20"/>
                <w:lang w:eastAsia="en-GB"/>
              </w:rPr>
              <w:t>)</w:t>
            </w:r>
          </w:p>
          <w:p w14:paraId="6CDF4EA6" w14:textId="77777777" w:rsidR="009009A2" w:rsidRPr="009009A2" w:rsidRDefault="009009A2" w:rsidP="009009A2">
            <w:pPr>
              <w:rPr>
                <w:rFonts w:cstheme="minorHAnsi"/>
                <w:b/>
                <w:bCs/>
                <w:sz w:val="20"/>
                <w:szCs w:val="20"/>
              </w:rPr>
            </w:pPr>
          </w:p>
        </w:tc>
        <w:tc>
          <w:tcPr>
            <w:tcW w:w="1275" w:type="dxa"/>
          </w:tcPr>
          <w:p w14:paraId="4DD91CE2" w14:textId="77777777" w:rsidR="009009A2" w:rsidRPr="009009A2" w:rsidRDefault="009009A2" w:rsidP="009009A2">
            <w:pPr>
              <w:rPr>
                <w:rFonts w:cstheme="minorHAnsi"/>
                <w:b/>
                <w:bCs/>
                <w:sz w:val="20"/>
                <w:szCs w:val="20"/>
              </w:rPr>
            </w:pPr>
            <w:r w:rsidRPr="009009A2">
              <w:rPr>
                <w:rFonts w:cstheme="minorHAnsi"/>
                <w:sz w:val="20"/>
                <w:szCs w:val="20"/>
              </w:rPr>
              <w:t>Website search (6/12/21)</w:t>
            </w:r>
          </w:p>
        </w:tc>
        <w:tc>
          <w:tcPr>
            <w:tcW w:w="3686" w:type="dxa"/>
          </w:tcPr>
          <w:p w14:paraId="1D35D735" w14:textId="77777777" w:rsidR="009009A2" w:rsidRPr="009009A2" w:rsidRDefault="009009A2" w:rsidP="009009A2">
            <w:pPr>
              <w:rPr>
                <w:rFonts w:cstheme="minorHAnsi"/>
                <w:b/>
                <w:bCs/>
                <w:sz w:val="20"/>
                <w:szCs w:val="20"/>
              </w:rPr>
            </w:pPr>
            <w:r w:rsidRPr="009009A2">
              <w:rPr>
                <w:rFonts w:eastAsia="Times New Roman" w:cstheme="minorHAnsi"/>
                <w:sz w:val="20"/>
                <w:szCs w:val="20"/>
                <w:lang w:eastAsia="en-GB"/>
              </w:rPr>
              <w:t>Actions and visions provided in the full reports recommended increased involvement of patients, carers and the community in planning and providing care.</w:t>
            </w:r>
          </w:p>
        </w:tc>
        <w:tc>
          <w:tcPr>
            <w:tcW w:w="2941" w:type="dxa"/>
          </w:tcPr>
          <w:p w14:paraId="358DBC35"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197A20B0"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7D44B4D5" w14:textId="77777777" w:rsidR="009009A2" w:rsidRPr="009009A2" w:rsidRDefault="009009A2" w:rsidP="009009A2">
            <w:pPr>
              <w:rPr>
                <w:rFonts w:cstheme="minorHAnsi"/>
                <w:b/>
                <w:bCs/>
                <w:sz w:val="20"/>
                <w:szCs w:val="20"/>
              </w:rPr>
            </w:pPr>
          </w:p>
        </w:tc>
      </w:tr>
      <w:tr w:rsidR="009009A2" w:rsidRPr="009009A2" w14:paraId="5D80B38C" w14:textId="77777777" w:rsidTr="00BB2F9E">
        <w:tc>
          <w:tcPr>
            <w:tcW w:w="6658" w:type="dxa"/>
          </w:tcPr>
          <w:p w14:paraId="068A891A" w14:textId="77777777" w:rsidR="009009A2" w:rsidRPr="009009A2" w:rsidRDefault="009009A2" w:rsidP="009009A2">
            <w:pPr>
              <w:keepNext/>
              <w:keepLines/>
              <w:spacing w:before="40"/>
              <w:outlineLvl w:val="3"/>
              <w:rPr>
                <w:rFonts w:eastAsia="Times New Roman" w:cstheme="minorHAnsi"/>
                <w:b/>
                <w:bCs/>
                <w:sz w:val="20"/>
                <w:szCs w:val="20"/>
                <w:lang w:eastAsia="en-GB"/>
              </w:rPr>
            </w:pPr>
            <w:r w:rsidRPr="009009A2">
              <w:rPr>
                <w:rFonts w:eastAsia="Times New Roman" w:cstheme="minorHAnsi"/>
                <w:b/>
                <w:bCs/>
                <w:sz w:val="20"/>
                <w:szCs w:val="20"/>
                <w:lang w:eastAsia="en-GB"/>
              </w:rPr>
              <w:t>Participatory Research project</w:t>
            </w:r>
          </w:p>
          <w:p w14:paraId="0BBA6066" w14:textId="77777777" w:rsidR="009009A2" w:rsidRPr="009009A2" w:rsidRDefault="009009A2" w:rsidP="009009A2">
            <w:pPr>
              <w:rPr>
                <w:rFonts w:cstheme="minorHAnsi"/>
                <w:sz w:val="20"/>
                <w:szCs w:val="20"/>
                <w:lang w:eastAsia="en-GB"/>
              </w:rPr>
            </w:pPr>
            <w:r w:rsidRPr="009009A2">
              <w:rPr>
                <w:rFonts w:cstheme="minorHAnsi"/>
                <w:sz w:val="20"/>
                <w:szCs w:val="20"/>
                <w:lang w:eastAsia="en-GB"/>
              </w:rPr>
              <w:t>Funding application</w:t>
            </w:r>
          </w:p>
        </w:tc>
        <w:tc>
          <w:tcPr>
            <w:tcW w:w="1275" w:type="dxa"/>
          </w:tcPr>
          <w:p w14:paraId="0810D424" w14:textId="77777777" w:rsidR="009009A2" w:rsidRPr="009009A2" w:rsidRDefault="009009A2" w:rsidP="009009A2">
            <w:pPr>
              <w:rPr>
                <w:rFonts w:cstheme="minorHAnsi"/>
                <w:sz w:val="20"/>
                <w:szCs w:val="20"/>
              </w:rPr>
            </w:pPr>
            <w:r w:rsidRPr="009009A2">
              <w:rPr>
                <w:rFonts w:cstheme="minorHAnsi"/>
                <w:sz w:val="20"/>
                <w:szCs w:val="20"/>
              </w:rPr>
              <w:t xml:space="preserve">From </w:t>
            </w:r>
            <w:r w:rsidRPr="00763BD5">
              <w:rPr>
                <w:rFonts w:cstheme="minorHAnsi"/>
                <w:sz w:val="20"/>
                <w:szCs w:val="20"/>
                <w:highlight w:val="black"/>
              </w:rPr>
              <w:t>Lisa</w:t>
            </w:r>
            <w:r w:rsidRPr="009009A2">
              <w:rPr>
                <w:rFonts w:cstheme="minorHAnsi"/>
                <w:sz w:val="20"/>
                <w:szCs w:val="20"/>
              </w:rPr>
              <w:t xml:space="preserve"> (21/4/22)</w:t>
            </w:r>
          </w:p>
        </w:tc>
        <w:tc>
          <w:tcPr>
            <w:tcW w:w="3686" w:type="dxa"/>
          </w:tcPr>
          <w:p w14:paraId="08A72D91" w14:textId="77777777" w:rsidR="009009A2" w:rsidRPr="009009A2" w:rsidRDefault="009009A2" w:rsidP="009009A2">
            <w:pPr>
              <w:rPr>
                <w:rFonts w:eastAsia="Times New Roman" w:cstheme="minorHAnsi"/>
                <w:sz w:val="20"/>
                <w:szCs w:val="20"/>
                <w:lang w:eastAsia="en-GB"/>
              </w:rPr>
            </w:pPr>
            <w:r w:rsidRPr="009009A2">
              <w:rPr>
                <w:rFonts w:eastAsia="Times New Roman" w:cstheme="minorHAnsi"/>
                <w:sz w:val="20"/>
                <w:szCs w:val="20"/>
                <w:lang w:eastAsia="en-GB"/>
              </w:rPr>
              <w:t>Funding proposal, developed with a PPI member as a co-applicant, for specialist participatory research training, co-production workshop for new research ideas, case studies of participatory approaches.</w:t>
            </w:r>
          </w:p>
        </w:tc>
        <w:tc>
          <w:tcPr>
            <w:tcW w:w="2941" w:type="dxa"/>
          </w:tcPr>
          <w:p w14:paraId="108BC7E7" w14:textId="77777777" w:rsidR="009009A2" w:rsidRPr="009009A2" w:rsidRDefault="009009A2" w:rsidP="009009A2">
            <w:pPr>
              <w:rPr>
                <w:rFonts w:cstheme="minorHAnsi"/>
                <w:sz w:val="20"/>
                <w:szCs w:val="20"/>
              </w:rPr>
            </w:pPr>
            <w:r w:rsidRPr="009009A2">
              <w:rPr>
                <w:rFonts w:cstheme="minorHAnsi"/>
                <w:sz w:val="20"/>
                <w:szCs w:val="20"/>
              </w:rPr>
              <w:t>Enhanced evidence regarding participatory approaches/co-production.</w:t>
            </w:r>
          </w:p>
        </w:tc>
      </w:tr>
      <w:tr w:rsidR="009009A2" w:rsidRPr="009009A2" w14:paraId="4491BBCD" w14:textId="77777777" w:rsidTr="00BB2F9E">
        <w:tc>
          <w:tcPr>
            <w:tcW w:w="6658" w:type="dxa"/>
          </w:tcPr>
          <w:p w14:paraId="2D74D867" w14:textId="77777777" w:rsidR="009009A2" w:rsidRPr="009009A2" w:rsidRDefault="009009A2" w:rsidP="009009A2">
            <w:pPr>
              <w:outlineLvl w:val="2"/>
              <w:rPr>
                <w:rFonts w:eastAsia="Times New Roman" w:cstheme="minorHAnsi"/>
                <w:b/>
                <w:bCs/>
                <w:sz w:val="20"/>
                <w:szCs w:val="20"/>
                <w:lang w:eastAsia="en-GB"/>
              </w:rPr>
            </w:pPr>
            <w:r w:rsidRPr="009009A2">
              <w:rPr>
                <w:rFonts w:eastAsia="Times New Roman" w:cstheme="minorHAnsi"/>
                <w:b/>
                <w:bCs/>
                <w:sz w:val="20"/>
                <w:szCs w:val="20"/>
                <w:lang w:eastAsia="en-GB"/>
              </w:rPr>
              <w:t>Spiritual care recommendations for people receiving palliative care in sub-Saharan Africa</w:t>
            </w:r>
          </w:p>
          <w:p w14:paraId="769EB963" w14:textId="77777777" w:rsidR="009009A2" w:rsidRPr="009009A2" w:rsidRDefault="009009A2" w:rsidP="009009A2">
            <w:pPr>
              <w:outlineLvl w:val="2"/>
              <w:rPr>
                <w:rFonts w:eastAsia="Times New Roman" w:cstheme="minorHAnsi"/>
                <w:sz w:val="20"/>
                <w:szCs w:val="20"/>
                <w:lang w:eastAsia="en-GB"/>
              </w:rPr>
            </w:pPr>
            <w:r w:rsidRPr="009009A2">
              <w:rPr>
                <w:rFonts w:eastAsia="Times New Roman" w:cstheme="minorHAnsi"/>
                <w:sz w:val="20"/>
                <w:szCs w:val="20"/>
                <w:lang w:eastAsia="en-GB"/>
              </w:rPr>
              <w:t>(</w:t>
            </w:r>
            <w:hyperlink r:id="rId302" w:history="1">
              <w:r w:rsidRPr="009009A2">
                <w:rPr>
                  <w:rFonts w:eastAsia="Times New Roman" w:cstheme="minorHAnsi"/>
                  <w:color w:val="0563C1" w:themeColor="hyperlink"/>
                  <w:sz w:val="20"/>
                  <w:szCs w:val="20"/>
                  <w:u w:val="single"/>
                  <w:lang w:eastAsia="en-GB"/>
                </w:rPr>
                <w:t>https://www.kcl.ac.uk/cicelysaunders/resources/key-reports/spiritual-care-sub-saharan-africa</w:t>
              </w:r>
            </w:hyperlink>
            <w:r w:rsidRPr="009009A2">
              <w:rPr>
                <w:rFonts w:eastAsia="Times New Roman" w:cstheme="minorHAnsi"/>
                <w:sz w:val="20"/>
                <w:szCs w:val="20"/>
                <w:lang w:eastAsia="en-GB"/>
              </w:rPr>
              <w:t>)</w:t>
            </w:r>
          </w:p>
          <w:p w14:paraId="423B003A" w14:textId="77777777" w:rsidR="009009A2" w:rsidRPr="009009A2" w:rsidRDefault="009009A2" w:rsidP="009009A2">
            <w:pPr>
              <w:rPr>
                <w:rFonts w:cstheme="minorHAnsi"/>
                <w:b/>
                <w:bCs/>
                <w:sz w:val="20"/>
                <w:szCs w:val="20"/>
              </w:rPr>
            </w:pPr>
          </w:p>
        </w:tc>
        <w:tc>
          <w:tcPr>
            <w:tcW w:w="1275" w:type="dxa"/>
          </w:tcPr>
          <w:p w14:paraId="6C84953F" w14:textId="77777777" w:rsidR="009009A2" w:rsidRPr="009009A2" w:rsidRDefault="009009A2" w:rsidP="009009A2">
            <w:pPr>
              <w:rPr>
                <w:rFonts w:cstheme="minorHAnsi"/>
                <w:b/>
                <w:bCs/>
                <w:sz w:val="20"/>
                <w:szCs w:val="20"/>
              </w:rPr>
            </w:pPr>
            <w:r w:rsidRPr="009009A2">
              <w:rPr>
                <w:rFonts w:cstheme="minorHAnsi"/>
                <w:sz w:val="20"/>
                <w:szCs w:val="20"/>
              </w:rPr>
              <w:t>Website search (6/12/21)</w:t>
            </w:r>
          </w:p>
        </w:tc>
        <w:tc>
          <w:tcPr>
            <w:tcW w:w="3686" w:type="dxa"/>
          </w:tcPr>
          <w:p w14:paraId="355E8C78" w14:textId="77777777" w:rsidR="009009A2" w:rsidRPr="009009A2" w:rsidRDefault="009009A2" w:rsidP="009009A2">
            <w:pPr>
              <w:rPr>
                <w:rFonts w:cstheme="minorHAnsi"/>
                <w:b/>
                <w:bCs/>
                <w:sz w:val="20"/>
                <w:szCs w:val="20"/>
              </w:rPr>
            </w:pPr>
            <w:r w:rsidRPr="009009A2">
              <w:rPr>
                <w:rFonts w:cstheme="minorHAnsi"/>
                <w:sz w:val="20"/>
                <w:szCs w:val="20"/>
              </w:rPr>
              <w:t>Mentions the importance of Church involvement and importance of involving ‘Friends’ (patients) as a good practice example (p53). Describes how Friends are involved in leadership roles, providing mutual support and other services.</w:t>
            </w:r>
          </w:p>
        </w:tc>
        <w:tc>
          <w:tcPr>
            <w:tcW w:w="2941" w:type="dxa"/>
          </w:tcPr>
          <w:p w14:paraId="073FB7BB"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32783622"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48C18ED7" w14:textId="77777777" w:rsidR="009009A2" w:rsidRPr="009009A2" w:rsidRDefault="009009A2" w:rsidP="009009A2">
            <w:pPr>
              <w:rPr>
                <w:rFonts w:cstheme="minorHAnsi"/>
                <w:b/>
                <w:bCs/>
                <w:sz w:val="20"/>
                <w:szCs w:val="20"/>
              </w:rPr>
            </w:pPr>
          </w:p>
        </w:tc>
      </w:tr>
      <w:tr w:rsidR="009009A2" w:rsidRPr="009009A2" w14:paraId="5261AFD3" w14:textId="77777777" w:rsidTr="00BB2F9E">
        <w:tc>
          <w:tcPr>
            <w:tcW w:w="6658" w:type="dxa"/>
          </w:tcPr>
          <w:p w14:paraId="25DE7E51" w14:textId="77777777" w:rsidR="009009A2" w:rsidRPr="009009A2" w:rsidRDefault="009009A2" w:rsidP="009009A2">
            <w:pPr>
              <w:outlineLvl w:val="2"/>
              <w:rPr>
                <w:rFonts w:eastAsia="Times New Roman" w:cstheme="minorHAnsi"/>
                <w:b/>
                <w:bCs/>
                <w:sz w:val="20"/>
                <w:szCs w:val="20"/>
                <w:lang w:eastAsia="en-GB"/>
              </w:rPr>
            </w:pPr>
            <w:r w:rsidRPr="009009A2">
              <w:rPr>
                <w:rFonts w:eastAsia="Times New Roman" w:cstheme="minorHAnsi"/>
                <w:b/>
                <w:bCs/>
                <w:sz w:val="20"/>
                <w:szCs w:val="20"/>
                <w:lang w:eastAsia="en-GB"/>
              </w:rPr>
              <w:t>World Health Organisation</w:t>
            </w:r>
          </w:p>
          <w:p w14:paraId="63A0B0E8" w14:textId="77777777" w:rsidR="009009A2" w:rsidRPr="009009A2" w:rsidRDefault="009009A2" w:rsidP="009009A2">
            <w:pPr>
              <w:outlineLvl w:val="2"/>
              <w:rPr>
                <w:rFonts w:eastAsia="Times New Roman" w:cstheme="minorHAnsi"/>
                <w:sz w:val="20"/>
                <w:szCs w:val="20"/>
                <w:lang w:eastAsia="en-GB"/>
              </w:rPr>
            </w:pPr>
            <w:r w:rsidRPr="009009A2">
              <w:rPr>
                <w:rFonts w:eastAsia="Times New Roman" w:cstheme="minorHAnsi"/>
                <w:sz w:val="20"/>
                <w:szCs w:val="20"/>
                <w:lang w:eastAsia="en-GB"/>
              </w:rPr>
              <w:t>(</w:t>
            </w:r>
            <w:hyperlink r:id="rId303" w:history="1">
              <w:r w:rsidRPr="009009A2">
                <w:rPr>
                  <w:rFonts w:eastAsia="Times New Roman" w:cstheme="minorHAnsi"/>
                  <w:color w:val="0563C1" w:themeColor="hyperlink"/>
                  <w:sz w:val="20"/>
                  <w:szCs w:val="20"/>
                  <w:u w:val="single"/>
                  <w:lang w:eastAsia="en-GB"/>
                </w:rPr>
                <w:t>https://www.kcl.ac.uk/cicelysaunders/research/studies/who-studies</w:t>
              </w:r>
            </w:hyperlink>
            <w:r w:rsidRPr="009009A2">
              <w:rPr>
                <w:rFonts w:eastAsia="Times New Roman" w:cstheme="minorHAnsi"/>
                <w:sz w:val="20"/>
                <w:szCs w:val="20"/>
                <w:lang w:eastAsia="en-GB"/>
              </w:rPr>
              <w:t>)</w:t>
            </w:r>
          </w:p>
          <w:p w14:paraId="26AF9910" w14:textId="77777777" w:rsidR="009009A2" w:rsidRPr="009009A2" w:rsidRDefault="009009A2" w:rsidP="009009A2">
            <w:pPr>
              <w:outlineLvl w:val="2"/>
              <w:rPr>
                <w:rFonts w:eastAsia="Times New Roman" w:cstheme="minorHAnsi"/>
                <w:sz w:val="20"/>
                <w:szCs w:val="20"/>
                <w:lang w:eastAsia="en-GB"/>
              </w:rPr>
            </w:pPr>
          </w:p>
        </w:tc>
        <w:tc>
          <w:tcPr>
            <w:tcW w:w="1275" w:type="dxa"/>
          </w:tcPr>
          <w:p w14:paraId="398FBA0D" w14:textId="77777777" w:rsidR="009009A2" w:rsidRPr="009009A2" w:rsidRDefault="009009A2" w:rsidP="009009A2">
            <w:pPr>
              <w:rPr>
                <w:rFonts w:cstheme="minorHAnsi"/>
                <w:sz w:val="20"/>
                <w:szCs w:val="20"/>
              </w:rPr>
            </w:pPr>
            <w:r w:rsidRPr="009009A2">
              <w:rPr>
                <w:rFonts w:cstheme="minorHAnsi"/>
                <w:sz w:val="20"/>
                <w:szCs w:val="20"/>
              </w:rPr>
              <w:t>Website search (9/12/21)</w:t>
            </w:r>
          </w:p>
        </w:tc>
        <w:tc>
          <w:tcPr>
            <w:tcW w:w="3686" w:type="dxa"/>
          </w:tcPr>
          <w:p w14:paraId="59E16A40" w14:textId="77777777" w:rsidR="009009A2" w:rsidRPr="009009A2" w:rsidRDefault="009009A2" w:rsidP="009009A2">
            <w:pPr>
              <w:rPr>
                <w:rFonts w:cstheme="minorHAnsi"/>
                <w:b/>
                <w:bCs/>
                <w:sz w:val="20"/>
                <w:szCs w:val="20"/>
              </w:rPr>
            </w:pPr>
            <w:r w:rsidRPr="009009A2">
              <w:rPr>
                <w:rFonts w:eastAsia="Times New Roman" w:cstheme="minorHAnsi"/>
                <w:sz w:val="20"/>
                <w:szCs w:val="20"/>
                <w:lang w:eastAsia="en-GB"/>
              </w:rPr>
              <w:t>Mentions involvement in WHO guides.</w:t>
            </w:r>
          </w:p>
        </w:tc>
        <w:tc>
          <w:tcPr>
            <w:tcW w:w="2941" w:type="dxa"/>
          </w:tcPr>
          <w:p w14:paraId="37B5F7CF" w14:textId="77777777" w:rsidR="009009A2" w:rsidRPr="009009A2" w:rsidRDefault="009009A2" w:rsidP="009009A2">
            <w:pPr>
              <w:rPr>
                <w:rFonts w:cstheme="minorHAnsi"/>
                <w:sz w:val="20"/>
                <w:szCs w:val="20"/>
              </w:rPr>
            </w:pPr>
            <w:r w:rsidRPr="009009A2">
              <w:rPr>
                <w:rFonts w:cstheme="minorHAnsi"/>
                <w:sz w:val="20"/>
                <w:szCs w:val="20"/>
              </w:rPr>
              <w:t>Corroborated evidence.</w:t>
            </w:r>
          </w:p>
          <w:p w14:paraId="5AF0A2E1" w14:textId="77777777" w:rsidR="009009A2" w:rsidRPr="009009A2" w:rsidRDefault="009009A2" w:rsidP="009009A2">
            <w:pPr>
              <w:rPr>
                <w:rFonts w:cstheme="minorHAnsi"/>
                <w:sz w:val="20"/>
                <w:szCs w:val="20"/>
              </w:rPr>
            </w:pPr>
            <w:r w:rsidRPr="009009A2">
              <w:rPr>
                <w:rFonts w:cstheme="minorHAnsi"/>
                <w:sz w:val="20"/>
                <w:szCs w:val="20"/>
              </w:rPr>
              <w:t>Informed interview questions.</w:t>
            </w:r>
          </w:p>
          <w:p w14:paraId="5CA5740B" w14:textId="77777777" w:rsidR="009009A2" w:rsidRPr="009009A2" w:rsidRDefault="009009A2" w:rsidP="009009A2">
            <w:pPr>
              <w:rPr>
                <w:rFonts w:cstheme="minorHAnsi"/>
                <w:b/>
                <w:bCs/>
                <w:sz w:val="20"/>
                <w:szCs w:val="20"/>
              </w:rPr>
            </w:pPr>
          </w:p>
        </w:tc>
      </w:tr>
      <w:tr w:rsidR="006933CF" w:rsidRPr="009009A2" w14:paraId="4E4919C7" w14:textId="77777777" w:rsidTr="00BB2F9E">
        <w:tc>
          <w:tcPr>
            <w:tcW w:w="6658" w:type="dxa"/>
          </w:tcPr>
          <w:p w14:paraId="634A9A29" w14:textId="77777777" w:rsidR="006933CF" w:rsidRDefault="006933CF" w:rsidP="009009A2">
            <w:pPr>
              <w:outlineLvl w:val="2"/>
              <w:rPr>
                <w:rFonts w:eastAsia="Times New Roman" w:cstheme="minorHAnsi"/>
                <w:b/>
                <w:bCs/>
                <w:sz w:val="20"/>
                <w:szCs w:val="20"/>
                <w:lang w:eastAsia="en-GB"/>
              </w:rPr>
            </w:pPr>
          </w:p>
          <w:p w14:paraId="37213341" w14:textId="77777777" w:rsidR="006933CF" w:rsidRDefault="006933CF" w:rsidP="009009A2">
            <w:pPr>
              <w:outlineLvl w:val="2"/>
              <w:rPr>
                <w:rFonts w:eastAsia="Times New Roman" w:cstheme="minorHAnsi"/>
                <w:b/>
                <w:bCs/>
                <w:sz w:val="20"/>
                <w:szCs w:val="20"/>
                <w:lang w:eastAsia="en-GB"/>
              </w:rPr>
            </w:pPr>
          </w:p>
          <w:p w14:paraId="0AE9ECE2" w14:textId="77777777" w:rsidR="006933CF" w:rsidRPr="009009A2" w:rsidRDefault="006933CF" w:rsidP="009009A2">
            <w:pPr>
              <w:outlineLvl w:val="2"/>
              <w:rPr>
                <w:rFonts w:eastAsia="Times New Roman" w:cstheme="minorHAnsi"/>
                <w:b/>
                <w:bCs/>
                <w:sz w:val="20"/>
                <w:szCs w:val="20"/>
                <w:lang w:eastAsia="en-GB"/>
              </w:rPr>
            </w:pPr>
          </w:p>
        </w:tc>
        <w:tc>
          <w:tcPr>
            <w:tcW w:w="1275" w:type="dxa"/>
          </w:tcPr>
          <w:p w14:paraId="4B313FA4" w14:textId="77777777" w:rsidR="006933CF" w:rsidRPr="009009A2" w:rsidRDefault="006933CF" w:rsidP="009009A2">
            <w:pPr>
              <w:rPr>
                <w:rFonts w:cstheme="minorHAnsi"/>
                <w:sz w:val="20"/>
                <w:szCs w:val="20"/>
              </w:rPr>
            </w:pPr>
          </w:p>
        </w:tc>
        <w:tc>
          <w:tcPr>
            <w:tcW w:w="3686" w:type="dxa"/>
          </w:tcPr>
          <w:p w14:paraId="3B63507E" w14:textId="77777777" w:rsidR="006933CF" w:rsidRPr="009009A2" w:rsidRDefault="006933CF" w:rsidP="009009A2">
            <w:pPr>
              <w:rPr>
                <w:rFonts w:eastAsia="Times New Roman" w:cstheme="minorHAnsi"/>
                <w:sz w:val="20"/>
                <w:szCs w:val="20"/>
                <w:lang w:eastAsia="en-GB"/>
              </w:rPr>
            </w:pPr>
          </w:p>
        </w:tc>
        <w:tc>
          <w:tcPr>
            <w:tcW w:w="2941" w:type="dxa"/>
          </w:tcPr>
          <w:p w14:paraId="6C13CA69" w14:textId="77777777" w:rsidR="006933CF" w:rsidRPr="009009A2" w:rsidRDefault="006933CF" w:rsidP="009009A2">
            <w:pPr>
              <w:rPr>
                <w:rFonts w:cstheme="minorHAnsi"/>
                <w:sz w:val="20"/>
                <w:szCs w:val="20"/>
              </w:rPr>
            </w:pPr>
          </w:p>
        </w:tc>
      </w:tr>
    </w:tbl>
    <w:p w14:paraId="260B032D" w14:textId="77777777" w:rsidR="009009A2" w:rsidRDefault="009009A2" w:rsidP="00633D86">
      <w:pPr>
        <w:spacing w:after="0" w:line="240" w:lineRule="auto"/>
        <w:rPr>
          <w:rFonts w:cstheme="minorHAnsi"/>
          <w:sz w:val="24"/>
          <w:szCs w:val="24"/>
        </w:rPr>
        <w:sectPr w:rsidR="009009A2" w:rsidSect="009009A2">
          <w:pgSz w:w="16838" w:h="11906" w:orient="landscape" w:code="9"/>
          <w:pgMar w:top="1134" w:right="1134" w:bottom="1134" w:left="1134" w:header="709" w:footer="709" w:gutter="0"/>
          <w:cols w:space="708"/>
          <w:docGrid w:linePitch="360"/>
        </w:sectPr>
      </w:pPr>
    </w:p>
    <w:p w14:paraId="411AFB77" w14:textId="2E7549E9" w:rsidR="00E82D1F" w:rsidRPr="00ED4A79" w:rsidRDefault="00E82D1F" w:rsidP="0035171A">
      <w:pPr>
        <w:spacing w:after="0" w:line="240" w:lineRule="auto"/>
        <w:rPr>
          <w:rFonts w:cstheme="minorHAnsi"/>
          <w:sz w:val="24"/>
          <w:szCs w:val="24"/>
        </w:rPr>
      </w:pPr>
    </w:p>
    <w:sectPr w:rsidR="00E82D1F" w:rsidRPr="00ED4A79" w:rsidSect="000A5850">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FEC649" w14:textId="77777777" w:rsidR="00F55591" w:rsidRDefault="00F55591">
      <w:pPr>
        <w:spacing w:after="0" w:line="240" w:lineRule="auto"/>
      </w:pPr>
      <w:r>
        <w:separator/>
      </w:r>
    </w:p>
  </w:endnote>
  <w:endnote w:type="continuationSeparator" w:id="0">
    <w:p w14:paraId="63D255CD" w14:textId="77777777" w:rsidR="00F55591" w:rsidRDefault="00F555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ヒラギノ角ゴ Pro W3">
    <w:charset w:val="00"/>
    <w:family w:val="roman"/>
    <w:pitch w:val="default"/>
  </w:font>
  <w:font w:name="KingsCaslonText-Regular">
    <w:altName w:val="Calibri"/>
    <w:panose1 w:val="00000000000000000000"/>
    <w:charset w:val="00"/>
    <w:family w:val="auto"/>
    <w:notTrueType/>
    <w:pitch w:val="default"/>
    <w:sig w:usb0="00000003" w:usb1="00000000" w:usb2="00000000" w:usb3="00000000" w:csb0="00000001" w:csb1="00000000"/>
  </w:font>
  <w:font w:name="Aptos Display">
    <w:charset w:val="00"/>
    <w:family w:val="swiss"/>
    <w:pitch w:val="variable"/>
    <w:sig w:usb0="20000287" w:usb1="0000000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UOS Blake">
    <w:altName w:val="Calibri"/>
    <w:charset w:val="00"/>
    <w:family w:val="swiss"/>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0506885"/>
      <w:docPartObj>
        <w:docPartGallery w:val="Page Numbers (Bottom of Page)"/>
        <w:docPartUnique/>
      </w:docPartObj>
    </w:sdtPr>
    <w:sdtEndPr>
      <w:rPr>
        <w:noProof/>
        <w:sz w:val="24"/>
        <w:szCs w:val="24"/>
      </w:rPr>
    </w:sdtEndPr>
    <w:sdtContent>
      <w:p w14:paraId="463B471C" w14:textId="6D0CF5C7" w:rsidR="006C0782" w:rsidRPr="006C0782" w:rsidRDefault="00E21F7A">
        <w:pPr>
          <w:pStyle w:val="Footer"/>
          <w:jc w:val="right"/>
          <w:rPr>
            <w:sz w:val="24"/>
            <w:szCs w:val="24"/>
          </w:rPr>
        </w:pPr>
        <w:r>
          <w:rPr>
            <w:sz w:val="24"/>
            <w:szCs w:val="24"/>
          </w:rPr>
          <w:t>i</w:t>
        </w:r>
      </w:p>
    </w:sdtContent>
  </w:sdt>
  <w:p w14:paraId="480988DD" w14:textId="77777777" w:rsidR="006C0782" w:rsidRDefault="006C078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0259155"/>
      <w:docPartObj>
        <w:docPartGallery w:val="Page Numbers (Bottom of Page)"/>
        <w:docPartUnique/>
      </w:docPartObj>
    </w:sdtPr>
    <w:sdtEndPr>
      <w:rPr>
        <w:noProof/>
        <w:sz w:val="24"/>
        <w:szCs w:val="24"/>
      </w:rPr>
    </w:sdtEndPr>
    <w:sdtContent>
      <w:p w14:paraId="3161F4BC" w14:textId="3F9AA659" w:rsidR="00E03AEC" w:rsidRPr="00E03AEC" w:rsidRDefault="00E03AEC">
        <w:pPr>
          <w:pStyle w:val="Footer"/>
          <w:jc w:val="right"/>
          <w:rPr>
            <w:sz w:val="24"/>
            <w:szCs w:val="24"/>
          </w:rPr>
        </w:pPr>
        <w:r w:rsidRPr="00E03AEC">
          <w:rPr>
            <w:sz w:val="24"/>
            <w:szCs w:val="24"/>
          </w:rPr>
          <w:fldChar w:fldCharType="begin"/>
        </w:r>
        <w:r w:rsidRPr="00E03AEC">
          <w:rPr>
            <w:sz w:val="24"/>
            <w:szCs w:val="24"/>
          </w:rPr>
          <w:instrText xml:space="preserve"> PAGE   \* MERGEFORMAT </w:instrText>
        </w:r>
        <w:r w:rsidRPr="00E03AEC">
          <w:rPr>
            <w:sz w:val="24"/>
            <w:szCs w:val="24"/>
          </w:rPr>
          <w:fldChar w:fldCharType="separate"/>
        </w:r>
        <w:r w:rsidRPr="00E03AEC">
          <w:rPr>
            <w:noProof/>
            <w:sz w:val="24"/>
            <w:szCs w:val="24"/>
          </w:rPr>
          <w:t>2</w:t>
        </w:r>
        <w:r w:rsidRPr="00E03AEC">
          <w:rPr>
            <w:noProof/>
            <w:sz w:val="24"/>
            <w:szCs w:val="24"/>
          </w:rPr>
          <w:fldChar w:fldCharType="end"/>
        </w:r>
      </w:p>
    </w:sdtContent>
  </w:sdt>
  <w:p w14:paraId="240D13CD" w14:textId="77777777" w:rsidR="00E03AEC" w:rsidRPr="00463DB2" w:rsidRDefault="00E03AEC" w:rsidP="00390389">
    <w:pPr>
      <w:pStyle w:val="Footer"/>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1797248"/>
      <w:docPartObj>
        <w:docPartGallery w:val="Page Numbers (Bottom of Page)"/>
        <w:docPartUnique/>
      </w:docPartObj>
    </w:sdtPr>
    <w:sdtEndPr>
      <w:rPr>
        <w:noProof/>
        <w:sz w:val="24"/>
        <w:szCs w:val="24"/>
      </w:rPr>
    </w:sdtEndPr>
    <w:sdtContent>
      <w:p w14:paraId="220C640C" w14:textId="77777777" w:rsidR="002D7535" w:rsidRPr="00204A31" w:rsidRDefault="002D7535">
        <w:pPr>
          <w:pStyle w:val="Footer"/>
          <w:jc w:val="right"/>
          <w:rPr>
            <w:sz w:val="24"/>
            <w:szCs w:val="24"/>
          </w:rPr>
        </w:pPr>
        <w:r w:rsidRPr="00204A31">
          <w:rPr>
            <w:sz w:val="24"/>
            <w:szCs w:val="24"/>
          </w:rPr>
          <w:fldChar w:fldCharType="begin"/>
        </w:r>
        <w:r w:rsidRPr="00204A31">
          <w:rPr>
            <w:sz w:val="24"/>
            <w:szCs w:val="24"/>
          </w:rPr>
          <w:instrText xml:space="preserve"> PAGE   \* MERGEFORMAT </w:instrText>
        </w:r>
        <w:r w:rsidRPr="00204A31">
          <w:rPr>
            <w:sz w:val="24"/>
            <w:szCs w:val="24"/>
          </w:rPr>
          <w:fldChar w:fldCharType="separate"/>
        </w:r>
        <w:r w:rsidRPr="00204A31">
          <w:rPr>
            <w:noProof/>
            <w:sz w:val="24"/>
            <w:szCs w:val="24"/>
          </w:rPr>
          <w:t>2</w:t>
        </w:r>
        <w:r w:rsidRPr="00204A31">
          <w:rPr>
            <w:noProof/>
            <w:sz w:val="24"/>
            <w:szCs w:val="24"/>
          </w:rPr>
          <w:fldChar w:fldCharType="end"/>
        </w:r>
      </w:p>
    </w:sdtContent>
  </w:sdt>
  <w:p w14:paraId="5066EAC3" w14:textId="77777777" w:rsidR="002D7535" w:rsidRDefault="002D753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77305899"/>
      <w:docPartObj>
        <w:docPartGallery w:val="Page Numbers (Bottom of Page)"/>
        <w:docPartUnique/>
      </w:docPartObj>
    </w:sdtPr>
    <w:sdtEndPr>
      <w:rPr>
        <w:noProof/>
        <w:sz w:val="24"/>
        <w:szCs w:val="24"/>
      </w:rPr>
    </w:sdtEndPr>
    <w:sdtContent>
      <w:p w14:paraId="6BCA7070" w14:textId="77777777" w:rsidR="002D7535" w:rsidRPr="00DE2F37" w:rsidRDefault="002D7535">
        <w:pPr>
          <w:pStyle w:val="Footer"/>
          <w:jc w:val="right"/>
          <w:rPr>
            <w:sz w:val="24"/>
            <w:szCs w:val="24"/>
          </w:rPr>
        </w:pPr>
        <w:r w:rsidRPr="00DE2F37">
          <w:rPr>
            <w:sz w:val="24"/>
            <w:szCs w:val="24"/>
          </w:rPr>
          <w:fldChar w:fldCharType="begin"/>
        </w:r>
        <w:r w:rsidRPr="00DE2F37">
          <w:rPr>
            <w:sz w:val="24"/>
            <w:szCs w:val="24"/>
          </w:rPr>
          <w:instrText xml:space="preserve"> PAGE   \* MERGEFORMAT </w:instrText>
        </w:r>
        <w:r w:rsidRPr="00DE2F37">
          <w:rPr>
            <w:sz w:val="24"/>
            <w:szCs w:val="24"/>
          </w:rPr>
          <w:fldChar w:fldCharType="separate"/>
        </w:r>
        <w:r w:rsidRPr="00DE2F37">
          <w:rPr>
            <w:noProof/>
            <w:sz w:val="24"/>
            <w:szCs w:val="24"/>
          </w:rPr>
          <w:t>2</w:t>
        </w:r>
        <w:r w:rsidRPr="00DE2F37">
          <w:rPr>
            <w:noProof/>
            <w:sz w:val="24"/>
            <w:szCs w:val="24"/>
          </w:rPr>
          <w:fldChar w:fldCharType="end"/>
        </w:r>
      </w:p>
    </w:sdtContent>
  </w:sdt>
  <w:p w14:paraId="50486CD3" w14:textId="77777777" w:rsidR="002D7535" w:rsidRPr="00E82255" w:rsidRDefault="002D7535" w:rsidP="00E82255">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7464750"/>
      <w:docPartObj>
        <w:docPartGallery w:val="Page Numbers (Bottom of Page)"/>
        <w:docPartUnique/>
      </w:docPartObj>
    </w:sdtPr>
    <w:sdtEndPr>
      <w:rPr>
        <w:noProof/>
        <w:sz w:val="24"/>
        <w:szCs w:val="24"/>
      </w:rPr>
    </w:sdtEndPr>
    <w:sdtContent>
      <w:p w14:paraId="2BD4F33C" w14:textId="77777777" w:rsidR="002D7535" w:rsidRPr="00DE2F37" w:rsidRDefault="002D7535">
        <w:pPr>
          <w:pStyle w:val="Footer"/>
          <w:jc w:val="right"/>
          <w:rPr>
            <w:sz w:val="24"/>
            <w:szCs w:val="24"/>
          </w:rPr>
        </w:pPr>
        <w:r w:rsidRPr="00DE2F37">
          <w:rPr>
            <w:sz w:val="24"/>
            <w:szCs w:val="24"/>
          </w:rPr>
          <w:fldChar w:fldCharType="begin"/>
        </w:r>
        <w:r w:rsidRPr="00DE2F37">
          <w:rPr>
            <w:sz w:val="24"/>
            <w:szCs w:val="24"/>
          </w:rPr>
          <w:instrText xml:space="preserve"> PAGE   \* MERGEFORMAT </w:instrText>
        </w:r>
        <w:r w:rsidRPr="00DE2F37">
          <w:rPr>
            <w:sz w:val="24"/>
            <w:szCs w:val="24"/>
          </w:rPr>
          <w:fldChar w:fldCharType="separate"/>
        </w:r>
        <w:r w:rsidRPr="00DE2F37">
          <w:rPr>
            <w:noProof/>
            <w:sz w:val="24"/>
            <w:szCs w:val="24"/>
          </w:rPr>
          <w:t>2</w:t>
        </w:r>
        <w:r w:rsidRPr="00DE2F37">
          <w:rPr>
            <w:noProof/>
            <w:sz w:val="24"/>
            <w:szCs w:val="24"/>
          </w:rPr>
          <w:fldChar w:fldCharType="end"/>
        </w:r>
      </w:p>
    </w:sdtContent>
  </w:sdt>
  <w:p w14:paraId="23841B31" w14:textId="77777777" w:rsidR="002D7535" w:rsidRDefault="002D7535">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2212560"/>
      <w:docPartObj>
        <w:docPartGallery w:val="Page Numbers (Bottom of Page)"/>
        <w:docPartUnique/>
      </w:docPartObj>
    </w:sdtPr>
    <w:sdtEndPr>
      <w:rPr>
        <w:noProof/>
        <w:sz w:val="24"/>
        <w:szCs w:val="24"/>
      </w:rPr>
    </w:sdtEndPr>
    <w:sdtContent>
      <w:p w14:paraId="7D24EAE1" w14:textId="77777777" w:rsidR="002D7535" w:rsidRPr="00204A31" w:rsidRDefault="002D7535">
        <w:pPr>
          <w:pStyle w:val="Footer"/>
          <w:jc w:val="right"/>
          <w:rPr>
            <w:sz w:val="24"/>
            <w:szCs w:val="24"/>
          </w:rPr>
        </w:pPr>
        <w:r w:rsidRPr="00204A31">
          <w:rPr>
            <w:sz w:val="24"/>
            <w:szCs w:val="24"/>
          </w:rPr>
          <w:fldChar w:fldCharType="begin"/>
        </w:r>
        <w:r w:rsidRPr="00204A31">
          <w:rPr>
            <w:sz w:val="24"/>
            <w:szCs w:val="24"/>
          </w:rPr>
          <w:instrText xml:space="preserve"> PAGE   \* MERGEFORMAT </w:instrText>
        </w:r>
        <w:r w:rsidRPr="00204A31">
          <w:rPr>
            <w:sz w:val="24"/>
            <w:szCs w:val="24"/>
          </w:rPr>
          <w:fldChar w:fldCharType="separate"/>
        </w:r>
        <w:r w:rsidRPr="00204A31">
          <w:rPr>
            <w:noProof/>
            <w:sz w:val="24"/>
            <w:szCs w:val="24"/>
          </w:rPr>
          <w:t>2</w:t>
        </w:r>
        <w:r w:rsidRPr="00204A31">
          <w:rPr>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2845495"/>
      <w:docPartObj>
        <w:docPartGallery w:val="Page Numbers (Bottom of Page)"/>
        <w:docPartUnique/>
      </w:docPartObj>
    </w:sdtPr>
    <w:sdtEndPr>
      <w:rPr>
        <w:noProof/>
        <w:sz w:val="24"/>
        <w:szCs w:val="24"/>
      </w:rPr>
    </w:sdtEndPr>
    <w:sdtContent>
      <w:p w14:paraId="59268B8A" w14:textId="77777777" w:rsidR="00A84B27" w:rsidRPr="00090367" w:rsidRDefault="00A84B27">
        <w:pPr>
          <w:pStyle w:val="Footer"/>
          <w:jc w:val="right"/>
          <w:rPr>
            <w:sz w:val="24"/>
            <w:szCs w:val="24"/>
          </w:rPr>
        </w:pPr>
        <w:r w:rsidRPr="00090367">
          <w:rPr>
            <w:sz w:val="24"/>
            <w:szCs w:val="24"/>
          </w:rPr>
          <w:fldChar w:fldCharType="begin"/>
        </w:r>
        <w:r w:rsidRPr="00090367">
          <w:rPr>
            <w:sz w:val="24"/>
            <w:szCs w:val="24"/>
          </w:rPr>
          <w:instrText xml:space="preserve"> PAGE   \* MERGEFORMAT </w:instrText>
        </w:r>
        <w:r w:rsidRPr="00090367">
          <w:rPr>
            <w:sz w:val="24"/>
            <w:szCs w:val="24"/>
          </w:rPr>
          <w:fldChar w:fldCharType="separate"/>
        </w:r>
        <w:r w:rsidRPr="00090367">
          <w:rPr>
            <w:noProof/>
            <w:sz w:val="24"/>
            <w:szCs w:val="24"/>
          </w:rPr>
          <w:t>5</w:t>
        </w:r>
        <w:r w:rsidRPr="00090367">
          <w:rPr>
            <w:noProof/>
            <w:sz w:val="24"/>
            <w:szCs w:val="24"/>
          </w:rPr>
          <w:fldChar w:fldCharType="end"/>
        </w:r>
      </w:p>
    </w:sdtContent>
  </w:sdt>
  <w:p w14:paraId="36C401CD" w14:textId="77777777" w:rsidR="00A84B27" w:rsidRDefault="00A84B2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1619759"/>
      <w:docPartObj>
        <w:docPartGallery w:val="Page Numbers (Bottom of Page)"/>
        <w:docPartUnique/>
      </w:docPartObj>
    </w:sdtPr>
    <w:sdtEndPr>
      <w:rPr>
        <w:noProof/>
        <w:sz w:val="24"/>
        <w:szCs w:val="24"/>
      </w:rPr>
    </w:sdtEndPr>
    <w:sdtContent>
      <w:p w14:paraId="66B050EC" w14:textId="77777777" w:rsidR="00A84B27" w:rsidRPr="002C1FF8" w:rsidRDefault="00A84B27">
        <w:pPr>
          <w:pStyle w:val="Footer"/>
          <w:jc w:val="right"/>
          <w:rPr>
            <w:sz w:val="24"/>
            <w:szCs w:val="24"/>
          </w:rPr>
        </w:pPr>
        <w:r w:rsidRPr="002C1FF8">
          <w:rPr>
            <w:sz w:val="24"/>
            <w:szCs w:val="24"/>
          </w:rPr>
          <w:fldChar w:fldCharType="begin"/>
        </w:r>
        <w:r w:rsidRPr="002C1FF8">
          <w:rPr>
            <w:sz w:val="24"/>
            <w:szCs w:val="24"/>
          </w:rPr>
          <w:instrText xml:space="preserve"> PAGE   \* MERGEFORMAT </w:instrText>
        </w:r>
        <w:r w:rsidRPr="002C1FF8">
          <w:rPr>
            <w:sz w:val="24"/>
            <w:szCs w:val="24"/>
          </w:rPr>
          <w:fldChar w:fldCharType="separate"/>
        </w:r>
        <w:r w:rsidRPr="002C1FF8">
          <w:rPr>
            <w:noProof/>
            <w:sz w:val="24"/>
            <w:szCs w:val="24"/>
          </w:rPr>
          <w:t>22</w:t>
        </w:r>
        <w:r w:rsidRPr="002C1FF8">
          <w:rPr>
            <w:noProof/>
            <w:sz w:val="24"/>
            <w:szCs w:val="24"/>
          </w:rPr>
          <w:fldChar w:fldCharType="end"/>
        </w:r>
      </w:p>
    </w:sdtContent>
  </w:sdt>
  <w:p w14:paraId="151D487A" w14:textId="77777777" w:rsidR="00A84B27" w:rsidRDefault="00A8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D40DB" w14:textId="2BB7C01C" w:rsidR="007B31FD" w:rsidRPr="00DB7D4A" w:rsidRDefault="00907968" w:rsidP="00E21F7A">
    <w:pPr>
      <w:pStyle w:val="Footer"/>
      <w:jc w:val="right"/>
      <w:rPr>
        <w:sz w:val="24"/>
        <w:szCs w:val="24"/>
      </w:rPr>
    </w:pPr>
    <w:r>
      <w:rPr>
        <w:sz w:val="24"/>
        <w:szCs w:val="24"/>
      </w:rPr>
      <w:t>i</w:t>
    </w:r>
    <w:r w:rsidR="00B87E06">
      <w:rPr>
        <w:sz w:val="24"/>
        <w:szCs w:val="24"/>
      </w:rPr>
      <w: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12059909"/>
      <w:docPartObj>
        <w:docPartGallery w:val="Page Numbers (Bottom of Page)"/>
        <w:docPartUnique/>
      </w:docPartObj>
    </w:sdtPr>
    <w:sdtEndPr>
      <w:rPr>
        <w:noProof/>
        <w:sz w:val="24"/>
        <w:szCs w:val="24"/>
      </w:rPr>
    </w:sdtEndPr>
    <w:sdtContent>
      <w:p w14:paraId="3915BF1D" w14:textId="5F7BB467" w:rsidR="008249C7" w:rsidRPr="006C0782" w:rsidRDefault="008249C7">
        <w:pPr>
          <w:pStyle w:val="Footer"/>
          <w:jc w:val="right"/>
          <w:rPr>
            <w:sz w:val="24"/>
            <w:szCs w:val="24"/>
          </w:rPr>
        </w:pPr>
        <w:r>
          <w:rPr>
            <w:sz w:val="24"/>
            <w:szCs w:val="24"/>
          </w:rPr>
          <w:t>vii</w:t>
        </w:r>
      </w:p>
    </w:sdtContent>
  </w:sdt>
  <w:p w14:paraId="1251832B" w14:textId="77777777" w:rsidR="008249C7" w:rsidRDefault="008249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84D06C" w14:textId="4C861DA3" w:rsidR="008249C7" w:rsidRPr="00DB7D4A" w:rsidRDefault="008249C7" w:rsidP="00E21F7A">
    <w:pPr>
      <w:pStyle w:val="Footer"/>
      <w:jc w:val="right"/>
      <w:rPr>
        <w:sz w:val="24"/>
        <w:szCs w:val="24"/>
      </w:rPr>
    </w:pPr>
    <w:r>
      <w:rPr>
        <w:sz w:val="24"/>
        <w:szCs w:val="24"/>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3CB7A0" w14:textId="21CBBC6D" w:rsidR="008249C7" w:rsidRPr="00DB7D4A" w:rsidRDefault="008249C7" w:rsidP="00E21F7A">
    <w:pPr>
      <w:pStyle w:val="Footer"/>
      <w:jc w:val="right"/>
      <w:rPr>
        <w:sz w:val="24"/>
        <w:szCs w:val="24"/>
      </w:rPr>
    </w:pPr>
    <w:r>
      <w:rPr>
        <w:sz w:val="24"/>
        <w:szCs w:val="24"/>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F73C29" w14:textId="6307C5D8" w:rsidR="008249C7" w:rsidRPr="00DB7D4A" w:rsidRDefault="008249C7" w:rsidP="00E21F7A">
    <w:pPr>
      <w:pStyle w:val="Footer"/>
      <w:jc w:val="right"/>
      <w:rPr>
        <w:sz w:val="24"/>
        <w:szCs w:val="24"/>
      </w:rPr>
    </w:pPr>
    <w:r>
      <w:rPr>
        <w:sz w:val="24"/>
        <w:szCs w:val="24"/>
      </w:rPr>
      <w:t>vi</w:t>
    </w:r>
    <w:r w:rsidR="00CC2520">
      <w:rPr>
        <w:sz w:val="24"/>
        <w:szCs w:val="24"/>
      </w:rPr>
      <w:t>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83E004" w14:textId="00F4356F" w:rsidR="006B0008" w:rsidRPr="003569B2" w:rsidRDefault="002C1FF8" w:rsidP="00FE03F4">
    <w:pPr>
      <w:pStyle w:val="Footer"/>
      <w:jc w:val="right"/>
    </w:pPr>
    <w:r>
      <w:rPr>
        <w:sz w:val="24"/>
        <w:szCs w:val="24"/>
      </w:rPr>
      <w:t>26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D466E" w14:textId="39D02D92" w:rsidR="00390389" w:rsidRPr="00390389" w:rsidRDefault="00B87E06">
    <w:pPr>
      <w:pStyle w:val="Footer"/>
      <w:jc w:val="right"/>
      <w:rPr>
        <w:sz w:val="24"/>
        <w:szCs w:val="24"/>
      </w:rPr>
    </w:pPr>
    <w:r>
      <w:rPr>
        <w:sz w:val="24"/>
        <w:szCs w:val="24"/>
      </w:rPr>
      <w:t>ix</w:t>
    </w:r>
  </w:p>
  <w:p w14:paraId="2598ACD9" w14:textId="77777777" w:rsidR="00390389" w:rsidRPr="00463DB2" w:rsidRDefault="00390389" w:rsidP="00390389">
    <w:pPr>
      <w:pStyle w:val="Footer"/>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CBF35" w14:textId="184E20DE" w:rsidR="00B87E06" w:rsidRPr="00FE43F1" w:rsidRDefault="00FE43F1" w:rsidP="00390389">
    <w:pPr>
      <w:pStyle w:val="Footer"/>
      <w:jc w:val="right"/>
      <w:rPr>
        <w:sz w:val="24"/>
        <w:szCs w:val="24"/>
      </w:rPr>
    </w:pPr>
    <w:r w:rsidRPr="00FE43F1">
      <w:rPr>
        <w:sz w:val="24"/>
        <w:szCs w:val="24"/>
      </w:rPr>
      <w:t>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5BC66B" w14:textId="77777777" w:rsidR="00F55591" w:rsidRDefault="00F55591">
      <w:pPr>
        <w:spacing w:after="0" w:line="240" w:lineRule="auto"/>
      </w:pPr>
      <w:r>
        <w:separator/>
      </w:r>
    </w:p>
  </w:footnote>
  <w:footnote w:type="continuationSeparator" w:id="0">
    <w:p w14:paraId="718A9177" w14:textId="77777777" w:rsidR="00F55591" w:rsidRDefault="00F555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81EBE2" w14:textId="77777777" w:rsidR="007B31FD" w:rsidRDefault="007B31F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74300" w14:textId="77777777" w:rsidR="00761EC9" w:rsidRDefault="00761E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5CEA78" w14:textId="77777777" w:rsidR="008249C7" w:rsidRDefault="008249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8BE58" w14:textId="77777777" w:rsidR="008249C7" w:rsidRDefault="008249C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66BF8C" w14:textId="77777777" w:rsidR="008249C7" w:rsidRDefault="008249C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B48BDB" w14:textId="77777777" w:rsidR="008249C7" w:rsidRDefault="008249C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5F186D" w14:textId="77777777" w:rsidR="006B0008" w:rsidRDefault="006B000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DFB5BD" w14:textId="77777777" w:rsidR="00390389" w:rsidRPr="00761EC9" w:rsidRDefault="00390389" w:rsidP="00761EC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147703" w14:textId="77777777" w:rsidR="00B87E06" w:rsidRPr="00761EC9" w:rsidRDefault="00B87E06" w:rsidP="00761EC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228D9D" w14:textId="77777777" w:rsidR="00E03AEC" w:rsidRPr="00761EC9" w:rsidRDefault="00E03AEC" w:rsidP="00761E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3528C88E"/>
    <w:lvl w:ilvl="0">
      <w:start w:val="1"/>
      <w:numFmt w:val="bullet"/>
      <w:pStyle w:val="ListBullet"/>
      <w:lvlText w:val=""/>
      <w:lvlJc w:val="left"/>
      <w:pPr>
        <w:tabs>
          <w:tab w:val="num" w:pos="502"/>
        </w:tabs>
        <w:ind w:left="502" w:hanging="360"/>
      </w:pPr>
      <w:rPr>
        <w:rFonts w:ascii="Symbol" w:hAnsi="Symbol" w:hint="default"/>
      </w:rPr>
    </w:lvl>
  </w:abstractNum>
  <w:abstractNum w:abstractNumId="1" w15:restartNumberingAfterBreak="0">
    <w:nsid w:val="00545498"/>
    <w:multiLevelType w:val="hybridMultilevel"/>
    <w:tmpl w:val="664CD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041A9F"/>
    <w:multiLevelType w:val="hybridMultilevel"/>
    <w:tmpl w:val="F27E5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1E37F59"/>
    <w:multiLevelType w:val="hybridMultilevel"/>
    <w:tmpl w:val="A4920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25654C3"/>
    <w:multiLevelType w:val="hybridMultilevel"/>
    <w:tmpl w:val="1E40DF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33A0947"/>
    <w:multiLevelType w:val="hybridMultilevel"/>
    <w:tmpl w:val="2E8CF78E"/>
    <w:lvl w:ilvl="0" w:tplc="AF2EF25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5EF60C0"/>
    <w:multiLevelType w:val="hybridMultilevel"/>
    <w:tmpl w:val="C5E8F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6BB7030"/>
    <w:multiLevelType w:val="hybridMultilevel"/>
    <w:tmpl w:val="4C641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7EF192B"/>
    <w:multiLevelType w:val="hybridMultilevel"/>
    <w:tmpl w:val="80B62D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7F8756B"/>
    <w:multiLevelType w:val="hybridMultilevel"/>
    <w:tmpl w:val="CC902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20011E"/>
    <w:multiLevelType w:val="hybridMultilevel"/>
    <w:tmpl w:val="0E484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DB761A"/>
    <w:multiLevelType w:val="hybridMultilevel"/>
    <w:tmpl w:val="273698D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C042681"/>
    <w:multiLevelType w:val="hybridMultilevel"/>
    <w:tmpl w:val="95240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CD14E11"/>
    <w:multiLevelType w:val="hybridMultilevel"/>
    <w:tmpl w:val="4FDC2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CEF4D8D"/>
    <w:multiLevelType w:val="hybridMultilevel"/>
    <w:tmpl w:val="E3D61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DEE22DA"/>
    <w:multiLevelType w:val="hybridMultilevel"/>
    <w:tmpl w:val="8C0C0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DF76948"/>
    <w:multiLevelType w:val="hybridMultilevel"/>
    <w:tmpl w:val="871E1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16336F3"/>
    <w:multiLevelType w:val="hybridMultilevel"/>
    <w:tmpl w:val="9E60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30311F3"/>
    <w:multiLevelType w:val="hybridMultilevel"/>
    <w:tmpl w:val="B3402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6D73AA"/>
    <w:multiLevelType w:val="hybridMultilevel"/>
    <w:tmpl w:val="15DCE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F00DF3"/>
    <w:multiLevelType w:val="hybridMultilevel"/>
    <w:tmpl w:val="B80C3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C9E0EB9"/>
    <w:multiLevelType w:val="hybridMultilevel"/>
    <w:tmpl w:val="FD02F48E"/>
    <w:lvl w:ilvl="0" w:tplc="AF2EF25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E393A95"/>
    <w:multiLevelType w:val="hybridMultilevel"/>
    <w:tmpl w:val="05ACDB1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3" w15:restartNumberingAfterBreak="0">
    <w:nsid w:val="20EE10AC"/>
    <w:multiLevelType w:val="hybridMultilevel"/>
    <w:tmpl w:val="A0008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132421B"/>
    <w:multiLevelType w:val="hybridMultilevel"/>
    <w:tmpl w:val="7EFAC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2430FE9"/>
    <w:multiLevelType w:val="hybridMultilevel"/>
    <w:tmpl w:val="BD26D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6025EE8"/>
    <w:multiLevelType w:val="hybridMultilevel"/>
    <w:tmpl w:val="FE4C6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72C7DC6"/>
    <w:multiLevelType w:val="hybridMultilevel"/>
    <w:tmpl w:val="D3B69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9281048"/>
    <w:multiLevelType w:val="hybridMultilevel"/>
    <w:tmpl w:val="AB904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9C4018D"/>
    <w:multiLevelType w:val="hybridMultilevel"/>
    <w:tmpl w:val="77A8C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C852B52"/>
    <w:multiLevelType w:val="hybridMultilevel"/>
    <w:tmpl w:val="6532C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DBE0A30"/>
    <w:multiLevelType w:val="hybridMultilevel"/>
    <w:tmpl w:val="EA2E676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2" w15:restartNumberingAfterBreak="0">
    <w:nsid w:val="2DDE6CC3"/>
    <w:multiLevelType w:val="hybridMultilevel"/>
    <w:tmpl w:val="6C0C6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E5A7B36"/>
    <w:multiLevelType w:val="hybridMultilevel"/>
    <w:tmpl w:val="1BE211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ECC77DD"/>
    <w:multiLevelType w:val="hybridMultilevel"/>
    <w:tmpl w:val="76680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53F61FB"/>
    <w:multiLevelType w:val="hybridMultilevel"/>
    <w:tmpl w:val="5ACE0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7963B90"/>
    <w:multiLevelType w:val="hybridMultilevel"/>
    <w:tmpl w:val="658E8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A3B2B23"/>
    <w:multiLevelType w:val="multilevel"/>
    <w:tmpl w:val="3C948BFE"/>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3B2535AC"/>
    <w:multiLevelType w:val="hybridMultilevel"/>
    <w:tmpl w:val="AD3E9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B833F17"/>
    <w:multiLevelType w:val="hybridMultilevel"/>
    <w:tmpl w:val="2DA47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C1B1460"/>
    <w:multiLevelType w:val="hybridMultilevel"/>
    <w:tmpl w:val="93886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C7B6A66"/>
    <w:multiLevelType w:val="hybridMultilevel"/>
    <w:tmpl w:val="30BE52FC"/>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2" w15:restartNumberingAfterBreak="0">
    <w:nsid w:val="3D297BBF"/>
    <w:multiLevelType w:val="hybridMultilevel"/>
    <w:tmpl w:val="698A3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F513615"/>
    <w:multiLevelType w:val="hybridMultilevel"/>
    <w:tmpl w:val="EF321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25860A1"/>
    <w:multiLevelType w:val="hybridMultilevel"/>
    <w:tmpl w:val="DA5EE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26A1BE2"/>
    <w:multiLevelType w:val="hybridMultilevel"/>
    <w:tmpl w:val="B5667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3FE1F27"/>
    <w:multiLevelType w:val="hybridMultilevel"/>
    <w:tmpl w:val="A544D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621125E"/>
    <w:multiLevelType w:val="hybridMultilevel"/>
    <w:tmpl w:val="AC801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6475261"/>
    <w:multiLevelType w:val="hybridMultilevel"/>
    <w:tmpl w:val="4ED4A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8A81D8A"/>
    <w:multiLevelType w:val="hybridMultilevel"/>
    <w:tmpl w:val="BFFE18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B26328C"/>
    <w:multiLevelType w:val="hybridMultilevel"/>
    <w:tmpl w:val="F430878E"/>
    <w:lvl w:ilvl="0" w:tplc="CF8E1442">
      <w:start w:val="1"/>
      <w:numFmt w:val="bullet"/>
      <w:lvlText w:val=""/>
      <w:lvlJc w:val="left"/>
      <w:pPr>
        <w:tabs>
          <w:tab w:val="num" w:pos="828"/>
        </w:tabs>
        <w:ind w:left="828" w:hanging="360"/>
      </w:pPr>
      <w:rPr>
        <w:rFonts w:ascii="Symbol" w:hAnsi="Symbol" w:hint="default"/>
        <w:sz w:val="18"/>
      </w:rPr>
    </w:lvl>
    <w:lvl w:ilvl="1" w:tplc="FFFFFFFF" w:tentative="1">
      <w:start w:val="1"/>
      <w:numFmt w:val="bullet"/>
      <w:lvlText w:val="o"/>
      <w:lvlJc w:val="left"/>
      <w:pPr>
        <w:ind w:left="1548" w:hanging="360"/>
      </w:pPr>
      <w:rPr>
        <w:rFonts w:ascii="Courier New" w:hAnsi="Courier New" w:cs="Courier New" w:hint="default"/>
      </w:rPr>
    </w:lvl>
    <w:lvl w:ilvl="2" w:tplc="FFFFFFFF" w:tentative="1">
      <w:start w:val="1"/>
      <w:numFmt w:val="bullet"/>
      <w:lvlText w:val=""/>
      <w:lvlJc w:val="left"/>
      <w:pPr>
        <w:ind w:left="2268" w:hanging="360"/>
      </w:pPr>
      <w:rPr>
        <w:rFonts w:ascii="Wingdings" w:hAnsi="Wingdings" w:hint="default"/>
      </w:rPr>
    </w:lvl>
    <w:lvl w:ilvl="3" w:tplc="FFFFFFFF" w:tentative="1">
      <w:start w:val="1"/>
      <w:numFmt w:val="bullet"/>
      <w:lvlText w:val=""/>
      <w:lvlJc w:val="left"/>
      <w:pPr>
        <w:ind w:left="2988" w:hanging="360"/>
      </w:pPr>
      <w:rPr>
        <w:rFonts w:ascii="Symbol" w:hAnsi="Symbol" w:hint="default"/>
      </w:rPr>
    </w:lvl>
    <w:lvl w:ilvl="4" w:tplc="FFFFFFFF" w:tentative="1">
      <w:start w:val="1"/>
      <w:numFmt w:val="bullet"/>
      <w:lvlText w:val="o"/>
      <w:lvlJc w:val="left"/>
      <w:pPr>
        <w:ind w:left="3708" w:hanging="360"/>
      </w:pPr>
      <w:rPr>
        <w:rFonts w:ascii="Courier New" w:hAnsi="Courier New" w:cs="Courier New" w:hint="default"/>
      </w:rPr>
    </w:lvl>
    <w:lvl w:ilvl="5" w:tplc="FFFFFFFF" w:tentative="1">
      <w:start w:val="1"/>
      <w:numFmt w:val="bullet"/>
      <w:lvlText w:val=""/>
      <w:lvlJc w:val="left"/>
      <w:pPr>
        <w:ind w:left="4428" w:hanging="360"/>
      </w:pPr>
      <w:rPr>
        <w:rFonts w:ascii="Wingdings" w:hAnsi="Wingdings" w:hint="default"/>
      </w:rPr>
    </w:lvl>
    <w:lvl w:ilvl="6" w:tplc="FFFFFFFF" w:tentative="1">
      <w:start w:val="1"/>
      <w:numFmt w:val="bullet"/>
      <w:lvlText w:val=""/>
      <w:lvlJc w:val="left"/>
      <w:pPr>
        <w:ind w:left="5148" w:hanging="360"/>
      </w:pPr>
      <w:rPr>
        <w:rFonts w:ascii="Symbol" w:hAnsi="Symbol" w:hint="default"/>
      </w:rPr>
    </w:lvl>
    <w:lvl w:ilvl="7" w:tplc="FFFFFFFF" w:tentative="1">
      <w:start w:val="1"/>
      <w:numFmt w:val="bullet"/>
      <w:lvlText w:val="o"/>
      <w:lvlJc w:val="left"/>
      <w:pPr>
        <w:ind w:left="5868" w:hanging="360"/>
      </w:pPr>
      <w:rPr>
        <w:rFonts w:ascii="Courier New" w:hAnsi="Courier New" w:cs="Courier New" w:hint="default"/>
      </w:rPr>
    </w:lvl>
    <w:lvl w:ilvl="8" w:tplc="FFFFFFFF" w:tentative="1">
      <w:start w:val="1"/>
      <w:numFmt w:val="bullet"/>
      <w:lvlText w:val=""/>
      <w:lvlJc w:val="left"/>
      <w:pPr>
        <w:ind w:left="6588" w:hanging="360"/>
      </w:pPr>
      <w:rPr>
        <w:rFonts w:ascii="Wingdings" w:hAnsi="Wingdings" w:hint="default"/>
      </w:rPr>
    </w:lvl>
  </w:abstractNum>
  <w:abstractNum w:abstractNumId="51" w15:restartNumberingAfterBreak="0">
    <w:nsid w:val="4BE85013"/>
    <w:multiLevelType w:val="hybridMultilevel"/>
    <w:tmpl w:val="3856B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C5B73F8"/>
    <w:multiLevelType w:val="hybridMultilevel"/>
    <w:tmpl w:val="8848C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CAB6E4A"/>
    <w:multiLevelType w:val="hybridMultilevel"/>
    <w:tmpl w:val="B8B47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E513163"/>
    <w:multiLevelType w:val="hybridMultilevel"/>
    <w:tmpl w:val="DFCEA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F1C183A"/>
    <w:multiLevelType w:val="hybridMultilevel"/>
    <w:tmpl w:val="47AAC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12F3F53"/>
    <w:multiLevelType w:val="hybridMultilevel"/>
    <w:tmpl w:val="2932E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6831B3D"/>
    <w:multiLevelType w:val="hybridMultilevel"/>
    <w:tmpl w:val="73062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78265A7"/>
    <w:multiLevelType w:val="hybridMultilevel"/>
    <w:tmpl w:val="235AA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7E82960"/>
    <w:multiLevelType w:val="hybridMultilevel"/>
    <w:tmpl w:val="08784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9265781"/>
    <w:multiLevelType w:val="hybridMultilevel"/>
    <w:tmpl w:val="519E6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A9D78BF"/>
    <w:multiLevelType w:val="hybridMultilevel"/>
    <w:tmpl w:val="1B3AE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5DC35F14"/>
    <w:multiLevelType w:val="hybridMultilevel"/>
    <w:tmpl w:val="A720E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EF0616A"/>
    <w:multiLevelType w:val="hybridMultilevel"/>
    <w:tmpl w:val="2BBE7C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F644ABC"/>
    <w:multiLevelType w:val="hybridMultilevel"/>
    <w:tmpl w:val="A31AC264"/>
    <w:lvl w:ilvl="0" w:tplc="AF2EF25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FFA5411"/>
    <w:multiLevelType w:val="hybridMultilevel"/>
    <w:tmpl w:val="B30440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1850416"/>
    <w:multiLevelType w:val="hybridMultilevel"/>
    <w:tmpl w:val="497ED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2952A15"/>
    <w:multiLevelType w:val="hybridMultilevel"/>
    <w:tmpl w:val="57861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74B00A1"/>
    <w:multiLevelType w:val="hybridMultilevel"/>
    <w:tmpl w:val="5DE80942"/>
    <w:lvl w:ilvl="0" w:tplc="2CBC9952">
      <w:start w:val="1"/>
      <w:numFmt w:val="bullet"/>
      <w:lvlText w:val=""/>
      <w:lvlJc w:val="left"/>
      <w:pPr>
        <w:tabs>
          <w:tab w:val="num" w:pos="794"/>
        </w:tabs>
        <w:ind w:left="794" w:hanging="397"/>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687C1B8A"/>
    <w:multiLevelType w:val="hybridMultilevel"/>
    <w:tmpl w:val="5BECD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A2E3C4E"/>
    <w:multiLevelType w:val="hybridMultilevel"/>
    <w:tmpl w:val="681A4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A852F41"/>
    <w:multiLevelType w:val="hybridMultilevel"/>
    <w:tmpl w:val="3452B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AD3620B"/>
    <w:multiLevelType w:val="multilevel"/>
    <w:tmpl w:val="0AACA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B01647F"/>
    <w:multiLevelType w:val="hybridMultilevel"/>
    <w:tmpl w:val="9440EEEA"/>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74" w15:restartNumberingAfterBreak="0">
    <w:nsid w:val="6FB0724A"/>
    <w:multiLevelType w:val="hybridMultilevel"/>
    <w:tmpl w:val="7D606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70147981"/>
    <w:multiLevelType w:val="hybridMultilevel"/>
    <w:tmpl w:val="34C01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7149520E"/>
    <w:multiLevelType w:val="hybridMultilevel"/>
    <w:tmpl w:val="49EC5B86"/>
    <w:lvl w:ilvl="0" w:tplc="AF2EF25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24B6A0C"/>
    <w:multiLevelType w:val="hybridMultilevel"/>
    <w:tmpl w:val="2B326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2771D67"/>
    <w:multiLevelType w:val="hybridMultilevel"/>
    <w:tmpl w:val="7046A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4D02804"/>
    <w:multiLevelType w:val="hybridMultilevel"/>
    <w:tmpl w:val="95B83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6074D7F"/>
    <w:multiLevelType w:val="hybridMultilevel"/>
    <w:tmpl w:val="8708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6C9481C"/>
    <w:multiLevelType w:val="hybridMultilevel"/>
    <w:tmpl w:val="24D2E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76E76E2"/>
    <w:multiLevelType w:val="hybridMultilevel"/>
    <w:tmpl w:val="01987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84537BC"/>
    <w:multiLevelType w:val="hybridMultilevel"/>
    <w:tmpl w:val="B6AC6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7A086667"/>
    <w:multiLevelType w:val="hybridMultilevel"/>
    <w:tmpl w:val="9A124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B762F75"/>
    <w:multiLevelType w:val="hybridMultilevel"/>
    <w:tmpl w:val="CD18A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DE5076C"/>
    <w:multiLevelType w:val="hybridMultilevel"/>
    <w:tmpl w:val="D6680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EE27924"/>
    <w:multiLevelType w:val="hybridMultilevel"/>
    <w:tmpl w:val="35625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36074597">
    <w:abstractNumId w:val="17"/>
  </w:num>
  <w:num w:numId="2" w16cid:durableId="223682271">
    <w:abstractNumId w:val="6"/>
  </w:num>
  <w:num w:numId="3" w16cid:durableId="194657144">
    <w:abstractNumId w:val="44"/>
  </w:num>
  <w:num w:numId="4" w16cid:durableId="1722367978">
    <w:abstractNumId w:val="66"/>
  </w:num>
  <w:num w:numId="5" w16cid:durableId="277570912">
    <w:abstractNumId w:val="1"/>
  </w:num>
  <w:num w:numId="6" w16cid:durableId="1887257209">
    <w:abstractNumId w:val="48"/>
  </w:num>
  <w:num w:numId="7" w16cid:durableId="621112443">
    <w:abstractNumId w:val="80"/>
  </w:num>
  <w:num w:numId="8" w16cid:durableId="1082412644">
    <w:abstractNumId w:val="68"/>
  </w:num>
  <w:num w:numId="9" w16cid:durableId="989865845">
    <w:abstractNumId w:val="38"/>
  </w:num>
  <w:num w:numId="10" w16cid:durableId="731587137">
    <w:abstractNumId w:val="8"/>
  </w:num>
  <w:num w:numId="11" w16cid:durableId="225143133">
    <w:abstractNumId w:val="2"/>
  </w:num>
  <w:num w:numId="12" w16cid:durableId="153617641">
    <w:abstractNumId w:val="47"/>
  </w:num>
  <w:num w:numId="13" w16cid:durableId="425610921">
    <w:abstractNumId w:val="24"/>
  </w:num>
  <w:num w:numId="14" w16cid:durableId="98374281">
    <w:abstractNumId w:val="29"/>
  </w:num>
  <w:num w:numId="15" w16cid:durableId="804589053">
    <w:abstractNumId w:val="4"/>
  </w:num>
  <w:num w:numId="16" w16cid:durableId="409349348">
    <w:abstractNumId w:val="39"/>
  </w:num>
  <w:num w:numId="17" w16cid:durableId="32965956">
    <w:abstractNumId w:val="69"/>
  </w:num>
  <w:num w:numId="18" w16cid:durableId="1894459129">
    <w:abstractNumId w:val="79"/>
  </w:num>
  <w:num w:numId="19" w16cid:durableId="1777408265">
    <w:abstractNumId w:val="33"/>
  </w:num>
  <w:num w:numId="20" w16cid:durableId="589656668">
    <w:abstractNumId w:val="49"/>
  </w:num>
  <w:num w:numId="21" w16cid:durableId="1521318667">
    <w:abstractNumId w:val="11"/>
  </w:num>
  <w:num w:numId="22" w16cid:durableId="315493864">
    <w:abstractNumId w:val="37"/>
  </w:num>
  <w:num w:numId="23" w16cid:durableId="1768192499">
    <w:abstractNumId w:val="21"/>
  </w:num>
  <w:num w:numId="24" w16cid:durableId="693774341">
    <w:abstractNumId w:val="78"/>
  </w:num>
  <w:num w:numId="25" w16cid:durableId="1334801816">
    <w:abstractNumId w:val="65"/>
  </w:num>
  <w:num w:numId="26" w16cid:durableId="954755798">
    <w:abstractNumId w:val="63"/>
  </w:num>
  <w:num w:numId="27" w16cid:durableId="127936232">
    <w:abstractNumId w:val="43"/>
  </w:num>
  <w:num w:numId="28" w16cid:durableId="770471726">
    <w:abstractNumId w:val="70"/>
  </w:num>
  <w:num w:numId="29" w16cid:durableId="1508207580">
    <w:abstractNumId w:val="52"/>
  </w:num>
  <w:num w:numId="30" w16cid:durableId="661541024">
    <w:abstractNumId w:val="51"/>
  </w:num>
  <w:num w:numId="31" w16cid:durableId="1202548458">
    <w:abstractNumId w:val="5"/>
  </w:num>
  <w:num w:numId="32" w16cid:durableId="386104155">
    <w:abstractNumId w:val="64"/>
  </w:num>
  <w:num w:numId="33" w16cid:durableId="1177184651">
    <w:abstractNumId w:val="74"/>
  </w:num>
  <w:num w:numId="34" w16cid:durableId="173107175">
    <w:abstractNumId w:val="23"/>
  </w:num>
  <w:num w:numId="35" w16cid:durableId="1486360147">
    <w:abstractNumId w:val="53"/>
  </w:num>
  <w:num w:numId="36" w16cid:durableId="1008212614">
    <w:abstractNumId w:val="7"/>
  </w:num>
  <w:num w:numId="37" w16cid:durableId="169372297">
    <w:abstractNumId w:val="81"/>
  </w:num>
  <w:num w:numId="38" w16cid:durableId="173153894">
    <w:abstractNumId w:val="15"/>
  </w:num>
  <w:num w:numId="39" w16cid:durableId="2136562929">
    <w:abstractNumId w:val="10"/>
  </w:num>
  <w:num w:numId="40" w16cid:durableId="1297223635">
    <w:abstractNumId w:val="35"/>
  </w:num>
  <w:num w:numId="41" w16cid:durableId="1879076623">
    <w:abstractNumId w:val="82"/>
  </w:num>
  <w:num w:numId="42" w16cid:durableId="1711417779">
    <w:abstractNumId w:val="58"/>
  </w:num>
  <w:num w:numId="43" w16cid:durableId="212082732">
    <w:abstractNumId w:val="85"/>
  </w:num>
  <w:num w:numId="44" w16cid:durableId="1382906231">
    <w:abstractNumId w:val="32"/>
  </w:num>
  <w:num w:numId="45" w16cid:durableId="1753233019">
    <w:abstractNumId w:val="76"/>
  </w:num>
  <w:num w:numId="46" w16cid:durableId="753664993">
    <w:abstractNumId w:val="83"/>
  </w:num>
  <w:num w:numId="47" w16cid:durableId="1375232459">
    <w:abstractNumId w:val="46"/>
  </w:num>
  <w:num w:numId="48" w16cid:durableId="1548175558">
    <w:abstractNumId w:val="27"/>
  </w:num>
  <w:num w:numId="49" w16cid:durableId="528832404">
    <w:abstractNumId w:val="19"/>
  </w:num>
  <w:num w:numId="50" w16cid:durableId="252011584">
    <w:abstractNumId w:val="13"/>
  </w:num>
  <w:num w:numId="51" w16cid:durableId="877207064">
    <w:abstractNumId w:val="30"/>
  </w:num>
  <w:num w:numId="52" w16cid:durableId="1662544312">
    <w:abstractNumId w:val="87"/>
  </w:num>
  <w:num w:numId="53" w16cid:durableId="946814423">
    <w:abstractNumId w:val="22"/>
  </w:num>
  <w:num w:numId="54" w16cid:durableId="485783484">
    <w:abstractNumId w:val="12"/>
  </w:num>
  <w:num w:numId="55" w16cid:durableId="2025545374">
    <w:abstractNumId w:val="16"/>
  </w:num>
  <w:num w:numId="56" w16cid:durableId="1091780233">
    <w:abstractNumId w:val="55"/>
  </w:num>
  <w:num w:numId="57" w16cid:durableId="1948732475">
    <w:abstractNumId w:val="26"/>
  </w:num>
  <w:num w:numId="58" w16cid:durableId="1915511621">
    <w:abstractNumId w:val="28"/>
  </w:num>
  <w:num w:numId="59" w16cid:durableId="39063881">
    <w:abstractNumId w:val="0"/>
  </w:num>
  <w:num w:numId="60" w16cid:durableId="605231195">
    <w:abstractNumId w:val="86"/>
  </w:num>
  <w:num w:numId="61" w16cid:durableId="2055961369">
    <w:abstractNumId w:val="45"/>
  </w:num>
  <w:num w:numId="62" w16cid:durableId="1303542196">
    <w:abstractNumId w:val="42"/>
  </w:num>
  <w:num w:numId="63" w16cid:durableId="1166896149">
    <w:abstractNumId w:val="31"/>
  </w:num>
  <w:num w:numId="64" w16cid:durableId="1967731479">
    <w:abstractNumId w:val="56"/>
  </w:num>
  <w:num w:numId="65" w16cid:durableId="1071276099">
    <w:abstractNumId w:val="54"/>
  </w:num>
  <w:num w:numId="66" w16cid:durableId="617178035">
    <w:abstractNumId w:val="3"/>
  </w:num>
  <w:num w:numId="67" w16cid:durableId="1512452512">
    <w:abstractNumId w:val="25"/>
  </w:num>
  <w:num w:numId="68" w16cid:durableId="70470072">
    <w:abstractNumId w:val="36"/>
  </w:num>
  <w:num w:numId="69" w16cid:durableId="577713134">
    <w:abstractNumId w:val="73"/>
  </w:num>
  <w:num w:numId="70" w16cid:durableId="533463668">
    <w:abstractNumId w:val="41"/>
  </w:num>
  <w:num w:numId="71" w16cid:durableId="721103511">
    <w:abstractNumId w:val="20"/>
  </w:num>
  <w:num w:numId="72" w16cid:durableId="455292960">
    <w:abstractNumId w:val="62"/>
  </w:num>
  <w:num w:numId="73" w16cid:durableId="526525661">
    <w:abstractNumId w:val="71"/>
  </w:num>
  <w:num w:numId="74" w16cid:durableId="985744040">
    <w:abstractNumId w:val="61"/>
  </w:num>
  <w:num w:numId="75" w16cid:durableId="1618291404">
    <w:abstractNumId w:val="75"/>
  </w:num>
  <w:num w:numId="76" w16cid:durableId="292905284">
    <w:abstractNumId w:val="34"/>
  </w:num>
  <w:num w:numId="77" w16cid:durableId="788546676">
    <w:abstractNumId w:val="60"/>
  </w:num>
  <w:num w:numId="78" w16cid:durableId="1796831579">
    <w:abstractNumId w:val="77"/>
  </w:num>
  <w:num w:numId="79" w16cid:durableId="1786576913">
    <w:abstractNumId w:val="72"/>
  </w:num>
  <w:num w:numId="80" w16cid:durableId="1234467807">
    <w:abstractNumId w:val="9"/>
  </w:num>
  <w:num w:numId="81" w16cid:durableId="2024672953">
    <w:abstractNumId w:val="67"/>
  </w:num>
  <w:num w:numId="82" w16cid:durableId="2059818454">
    <w:abstractNumId w:val="40"/>
  </w:num>
  <w:num w:numId="83" w16cid:durableId="223368880">
    <w:abstractNumId w:val="59"/>
  </w:num>
  <w:num w:numId="84" w16cid:durableId="353190769">
    <w:abstractNumId w:val="18"/>
  </w:num>
  <w:num w:numId="85" w16cid:durableId="128595188">
    <w:abstractNumId w:val="57"/>
  </w:num>
  <w:num w:numId="86" w16cid:durableId="1316299480">
    <w:abstractNumId w:val="84"/>
  </w:num>
  <w:num w:numId="87" w16cid:durableId="1860774964">
    <w:abstractNumId w:val="50"/>
  </w:num>
  <w:num w:numId="88" w16cid:durableId="1964579110">
    <w:abstractNumId w:val="14"/>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alt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eda99esr9arp52e20v2pftz4rp5s9x0evef5&quot;&gt;Master Library-2021&lt;record-ids&gt;&lt;item&gt;14&lt;/item&gt;&lt;item&gt;21&lt;/item&gt;&lt;item&gt;22&lt;/item&gt;&lt;item&gt;26&lt;/item&gt;&lt;item&gt;35&lt;/item&gt;&lt;item&gt;36&lt;/item&gt;&lt;item&gt;37&lt;/item&gt;&lt;item&gt;41&lt;/item&gt;&lt;item&gt;43&lt;/item&gt;&lt;item&gt;45&lt;/item&gt;&lt;item&gt;67&lt;/item&gt;&lt;item&gt;70&lt;/item&gt;&lt;item&gt;71&lt;/item&gt;&lt;item&gt;80&lt;/item&gt;&lt;item&gt;91&lt;/item&gt;&lt;item&gt;148&lt;/item&gt;&lt;item&gt;163&lt;/item&gt;&lt;item&gt;214&lt;/item&gt;&lt;item&gt;240&lt;/item&gt;&lt;item&gt;475&lt;/item&gt;&lt;item&gt;500&lt;/item&gt;&lt;item&gt;712&lt;/item&gt;&lt;item&gt;1008&lt;/item&gt;&lt;item&gt;6110&lt;/item&gt;&lt;item&gt;6119&lt;/item&gt;&lt;item&gt;6161&lt;/item&gt;&lt;item&gt;6403&lt;/item&gt;&lt;item&gt;6469&lt;/item&gt;&lt;item&gt;6495&lt;/item&gt;&lt;item&gt;6573&lt;/item&gt;&lt;item&gt;6584&lt;/item&gt;&lt;item&gt;6660&lt;/item&gt;&lt;item&gt;6671&lt;/item&gt;&lt;item&gt;6672&lt;/item&gt;&lt;item&gt;6673&lt;/item&gt;&lt;item&gt;6757&lt;/item&gt;&lt;item&gt;6910&lt;/item&gt;&lt;item&gt;7102&lt;/item&gt;&lt;item&gt;7104&lt;/item&gt;&lt;item&gt;7109&lt;/item&gt;&lt;item&gt;7116&lt;/item&gt;&lt;item&gt;7123&lt;/item&gt;&lt;item&gt;7170&lt;/item&gt;&lt;item&gt;7187&lt;/item&gt;&lt;item&gt;7189&lt;/item&gt;&lt;item&gt;7215&lt;/item&gt;&lt;item&gt;7276&lt;/item&gt;&lt;item&gt;7282&lt;/item&gt;&lt;item&gt;7285&lt;/item&gt;&lt;item&gt;15067&lt;/item&gt;&lt;item&gt;15073&lt;/item&gt;&lt;item&gt;15116&lt;/item&gt;&lt;item&gt;15141&lt;/item&gt;&lt;item&gt;15153&lt;/item&gt;&lt;item&gt;15155&lt;/item&gt;&lt;item&gt;15159&lt;/item&gt;&lt;item&gt;15160&lt;/item&gt;&lt;item&gt;15161&lt;/item&gt;&lt;item&gt;15162&lt;/item&gt;&lt;item&gt;15163&lt;/item&gt;&lt;item&gt;15164&lt;/item&gt;&lt;item&gt;15167&lt;/item&gt;&lt;item&gt;15174&lt;/item&gt;&lt;item&gt;15180&lt;/item&gt;&lt;item&gt;15224&lt;/item&gt;&lt;item&gt;15228&lt;/item&gt;&lt;item&gt;15232&lt;/item&gt;&lt;item&gt;15244&lt;/item&gt;&lt;item&gt;15245&lt;/item&gt;&lt;item&gt;15247&lt;/item&gt;&lt;item&gt;15248&lt;/item&gt;&lt;item&gt;15547&lt;/item&gt;&lt;item&gt;15548&lt;/item&gt;&lt;item&gt;15566&lt;/item&gt;&lt;item&gt;15568&lt;/item&gt;&lt;item&gt;15572&lt;/item&gt;&lt;item&gt;15584&lt;/item&gt;&lt;item&gt;15599&lt;/item&gt;&lt;item&gt;15604&lt;/item&gt;&lt;item&gt;15610&lt;/item&gt;&lt;item&gt;15620&lt;/item&gt;&lt;item&gt;15637&lt;/item&gt;&lt;item&gt;15693&lt;/item&gt;&lt;item&gt;15696&lt;/item&gt;&lt;item&gt;15697&lt;/item&gt;&lt;item&gt;15700&lt;/item&gt;&lt;item&gt;15702&lt;/item&gt;&lt;item&gt;15715&lt;/item&gt;&lt;item&gt;15720&lt;/item&gt;&lt;item&gt;15729&lt;/item&gt;&lt;item&gt;15741&lt;/item&gt;&lt;item&gt;15744&lt;/item&gt;&lt;item&gt;15754&lt;/item&gt;&lt;item&gt;15756&lt;/item&gt;&lt;item&gt;15757&lt;/item&gt;&lt;item&gt;15758&lt;/item&gt;&lt;item&gt;15763&lt;/item&gt;&lt;item&gt;15766&lt;/item&gt;&lt;item&gt;15768&lt;/item&gt;&lt;item&gt;15770&lt;/item&gt;&lt;item&gt;15777&lt;/item&gt;&lt;item&gt;15778&lt;/item&gt;&lt;item&gt;15888&lt;/item&gt;&lt;item&gt;15932&lt;/item&gt;&lt;item&gt;15938&lt;/item&gt;&lt;item&gt;15952&lt;/item&gt;&lt;item&gt;15955&lt;/item&gt;&lt;item&gt;15986&lt;/item&gt;&lt;item&gt;16322&lt;/item&gt;&lt;item&gt;16449&lt;/item&gt;&lt;item&gt;16456&lt;/item&gt;&lt;item&gt;16459&lt;/item&gt;&lt;item&gt;16462&lt;/item&gt;&lt;item&gt;16474&lt;/item&gt;&lt;item&gt;16504&lt;/item&gt;&lt;item&gt;16521&lt;/item&gt;&lt;item&gt;16545&lt;/item&gt;&lt;item&gt;16547&lt;/item&gt;&lt;item&gt;16548&lt;/item&gt;&lt;item&gt;16553&lt;/item&gt;&lt;item&gt;16556&lt;/item&gt;&lt;item&gt;16558&lt;/item&gt;&lt;item&gt;16559&lt;/item&gt;&lt;item&gt;16562&lt;/item&gt;&lt;item&gt;16563&lt;/item&gt;&lt;item&gt;16565&lt;/item&gt;&lt;item&gt;16568&lt;/item&gt;&lt;item&gt;16587&lt;/item&gt;&lt;item&gt;16588&lt;/item&gt;&lt;item&gt;16591&lt;/item&gt;&lt;item&gt;16599&lt;/item&gt;&lt;item&gt;16603&lt;/item&gt;&lt;item&gt;16605&lt;/item&gt;&lt;item&gt;16638&lt;/item&gt;&lt;item&gt;16639&lt;/item&gt;&lt;item&gt;16643&lt;/item&gt;&lt;item&gt;16647&lt;/item&gt;&lt;item&gt;16648&lt;/item&gt;&lt;item&gt;16649&lt;/item&gt;&lt;item&gt;16655&lt;/item&gt;&lt;item&gt;16661&lt;/item&gt;&lt;item&gt;16673&lt;/item&gt;&lt;item&gt;16676&lt;/item&gt;&lt;item&gt;16677&lt;/item&gt;&lt;item&gt;16678&lt;/item&gt;&lt;item&gt;16700&lt;/item&gt;&lt;item&gt;16731&lt;/item&gt;&lt;item&gt;16764&lt;/item&gt;&lt;item&gt;16766&lt;/item&gt;&lt;item&gt;16768&lt;/item&gt;&lt;item&gt;16792&lt;/item&gt;&lt;item&gt;16817&lt;/item&gt;&lt;item&gt;16819&lt;/item&gt;&lt;item&gt;16823&lt;/item&gt;&lt;item&gt;16852&lt;/item&gt;&lt;item&gt;16853&lt;/item&gt;&lt;item&gt;16854&lt;/item&gt;&lt;item&gt;16858&lt;/item&gt;&lt;item&gt;16859&lt;/item&gt;&lt;item&gt;16860&lt;/item&gt;&lt;item&gt;16861&lt;/item&gt;&lt;item&gt;16862&lt;/item&gt;&lt;item&gt;16863&lt;/item&gt;&lt;item&gt;16866&lt;/item&gt;&lt;item&gt;16868&lt;/item&gt;&lt;item&gt;16869&lt;/item&gt;&lt;item&gt;16870&lt;/item&gt;&lt;item&gt;16871&lt;/item&gt;&lt;item&gt;16873&lt;/item&gt;&lt;item&gt;16876&lt;/item&gt;&lt;item&gt;16879&lt;/item&gt;&lt;item&gt;16880&lt;/item&gt;&lt;item&gt;16883&lt;/item&gt;&lt;item&gt;16908&lt;/item&gt;&lt;item&gt;16911&lt;/item&gt;&lt;item&gt;16913&lt;/item&gt;&lt;item&gt;16918&lt;/item&gt;&lt;item&gt;16919&lt;/item&gt;&lt;item&gt;16933&lt;/item&gt;&lt;item&gt;17783&lt;/item&gt;&lt;item&gt;25226&lt;/item&gt;&lt;item&gt;25418&lt;/item&gt;&lt;item&gt;25707&lt;/item&gt;&lt;item&gt;25708&lt;/item&gt;&lt;item&gt;25716&lt;/item&gt;&lt;item&gt;25720&lt;/item&gt;&lt;item&gt;25726&lt;/item&gt;&lt;item&gt;25727&lt;/item&gt;&lt;item&gt;25728&lt;/item&gt;&lt;item&gt;25729&lt;/item&gt;&lt;item&gt;25745&lt;/item&gt;&lt;item&gt;25758&lt;/item&gt;&lt;item&gt;25761&lt;/item&gt;&lt;item&gt;25769&lt;/item&gt;&lt;item&gt;25776&lt;/item&gt;&lt;item&gt;25780&lt;/item&gt;&lt;item&gt;25844&lt;/item&gt;&lt;item&gt;25850&lt;/item&gt;&lt;item&gt;25855&lt;/item&gt;&lt;item&gt;25856&lt;/item&gt;&lt;item&gt;25857&lt;/item&gt;&lt;item&gt;25880&lt;/item&gt;&lt;item&gt;25881&lt;/item&gt;&lt;item&gt;25884&lt;/item&gt;&lt;item&gt;25885&lt;/item&gt;&lt;item&gt;25887&lt;/item&gt;&lt;item&gt;25888&lt;/item&gt;&lt;item&gt;25889&lt;/item&gt;&lt;item&gt;25907&lt;/item&gt;&lt;item&gt;25957&lt;/item&gt;&lt;item&gt;25960&lt;/item&gt;&lt;item&gt;25972&lt;/item&gt;&lt;item&gt;25976&lt;/item&gt;&lt;item&gt;25978&lt;/item&gt;&lt;item&gt;199334&lt;/item&gt;&lt;item&gt;199337&lt;/item&gt;&lt;item&gt;199351&lt;/item&gt;&lt;item&gt;199353&lt;/item&gt;&lt;item&gt;199354&lt;/item&gt;&lt;item&gt;199355&lt;/item&gt;&lt;item&gt;199356&lt;/item&gt;&lt;item&gt;199359&lt;/item&gt;&lt;item&gt;199360&lt;/item&gt;&lt;item&gt;199361&lt;/item&gt;&lt;item&gt;199362&lt;/item&gt;&lt;item&gt;199379&lt;/item&gt;&lt;item&gt;199381&lt;/item&gt;&lt;item&gt;199383&lt;/item&gt;&lt;item&gt;199387&lt;/item&gt;&lt;item&gt;199389&lt;/item&gt;&lt;item&gt;199393&lt;/item&gt;&lt;item&gt;199394&lt;/item&gt;&lt;item&gt;199395&lt;/item&gt;&lt;item&gt;199396&lt;/item&gt;&lt;item&gt;199397&lt;/item&gt;&lt;item&gt;199398&lt;/item&gt;&lt;item&gt;199399&lt;/item&gt;&lt;item&gt;199400&lt;/item&gt;&lt;item&gt;199401&lt;/item&gt;&lt;item&gt;199402&lt;/item&gt;&lt;item&gt;199404&lt;/item&gt;&lt;item&gt;199405&lt;/item&gt;&lt;item&gt;199406&lt;/item&gt;&lt;item&gt;199407&lt;/item&gt;&lt;item&gt;199408&lt;/item&gt;&lt;item&gt;199409&lt;/item&gt;&lt;item&gt;199410&lt;/item&gt;&lt;item&gt;199411&lt;/item&gt;&lt;item&gt;199412&lt;/item&gt;&lt;item&gt;199413&lt;/item&gt;&lt;item&gt;199414&lt;/item&gt;&lt;item&gt;199415&lt;/item&gt;&lt;item&gt;199416&lt;/item&gt;&lt;item&gt;199417&lt;/item&gt;&lt;item&gt;199418&lt;/item&gt;&lt;item&gt;199419&lt;/item&gt;&lt;item&gt;199420&lt;/item&gt;&lt;item&gt;199421&lt;/item&gt;&lt;item&gt;199422&lt;/item&gt;&lt;item&gt;199423&lt;/item&gt;&lt;item&gt;199424&lt;/item&gt;&lt;item&gt;199425&lt;/item&gt;&lt;item&gt;199426&lt;/item&gt;&lt;item&gt;199427&lt;/item&gt;&lt;item&gt;199428&lt;/item&gt;&lt;item&gt;199429&lt;/item&gt;&lt;item&gt;199431&lt;/item&gt;&lt;item&gt;199432&lt;/item&gt;&lt;item&gt;199433&lt;/item&gt;&lt;item&gt;199434&lt;/item&gt;&lt;item&gt;199435&lt;/item&gt;&lt;item&gt;199436&lt;/item&gt;&lt;item&gt;199440&lt;/item&gt;&lt;item&gt;199448&lt;/item&gt;&lt;item&gt;199449&lt;/item&gt;&lt;item&gt;199450&lt;/item&gt;&lt;item&gt;199451&lt;/item&gt;&lt;item&gt;199452&lt;/item&gt;&lt;item&gt;199453&lt;/item&gt;&lt;item&gt;199455&lt;/item&gt;&lt;item&gt;199456&lt;/item&gt;&lt;item&gt;199457&lt;/item&gt;&lt;item&gt;199458&lt;/item&gt;&lt;item&gt;199460&lt;/item&gt;&lt;item&gt;199461&lt;/item&gt;&lt;item&gt;199462&lt;/item&gt;&lt;item&gt;199463&lt;/item&gt;&lt;item&gt;199464&lt;/item&gt;&lt;item&gt;199465&lt;/item&gt;&lt;item&gt;199468&lt;/item&gt;&lt;item&gt;199469&lt;/item&gt;&lt;item&gt;199476&lt;/item&gt;&lt;item&gt;199477&lt;/item&gt;&lt;item&gt;199484&lt;/item&gt;&lt;item&gt;199485&lt;/item&gt;&lt;item&gt;199487&lt;/item&gt;&lt;item&gt;199488&lt;/item&gt;&lt;item&gt;199489&lt;/item&gt;&lt;item&gt;199490&lt;/item&gt;&lt;item&gt;199492&lt;/item&gt;&lt;item&gt;199493&lt;/item&gt;&lt;item&gt;199494&lt;/item&gt;&lt;item&gt;199495&lt;/item&gt;&lt;item&gt;199496&lt;/item&gt;&lt;item&gt;199499&lt;/item&gt;&lt;item&gt;199501&lt;/item&gt;&lt;item&gt;199504&lt;/item&gt;&lt;item&gt;199505&lt;/item&gt;&lt;item&gt;199508&lt;/item&gt;&lt;item&gt;199509&lt;/item&gt;&lt;item&gt;199510&lt;/item&gt;&lt;item&gt;199511&lt;/item&gt;&lt;item&gt;199512&lt;/item&gt;&lt;item&gt;199513&lt;/item&gt;&lt;item&gt;199516&lt;/item&gt;&lt;item&gt;199517&lt;/item&gt;&lt;item&gt;199518&lt;/item&gt;&lt;item&gt;199528&lt;/item&gt;&lt;item&gt;199529&lt;/item&gt;&lt;item&gt;199530&lt;/item&gt;&lt;item&gt;199531&lt;/item&gt;&lt;/record-ids&gt;&lt;/item&gt;&lt;/Libraries&gt;"/>
  </w:docVars>
  <w:rsids>
    <w:rsidRoot w:val="00A5585A"/>
    <w:rsid w:val="00012F85"/>
    <w:rsid w:val="00013756"/>
    <w:rsid w:val="00030CFD"/>
    <w:rsid w:val="0003462E"/>
    <w:rsid w:val="00050658"/>
    <w:rsid w:val="00053C06"/>
    <w:rsid w:val="00053C8B"/>
    <w:rsid w:val="00056C09"/>
    <w:rsid w:val="0006302A"/>
    <w:rsid w:val="00076D67"/>
    <w:rsid w:val="00097CC3"/>
    <w:rsid w:val="000A3468"/>
    <w:rsid w:val="000A5850"/>
    <w:rsid w:val="000B1D68"/>
    <w:rsid w:val="000B4209"/>
    <w:rsid w:val="000B4258"/>
    <w:rsid w:val="000C47FE"/>
    <w:rsid w:val="000D1AAE"/>
    <w:rsid w:val="000D6364"/>
    <w:rsid w:val="000F09B3"/>
    <w:rsid w:val="00131DC2"/>
    <w:rsid w:val="00140992"/>
    <w:rsid w:val="00147AAD"/>
    <w:rsid w:val="00157B46"/>
    <w:rsid w:val="00166C11"/>
    <w:rsid w:val="00167629"/>
    <w:rsid w:val="00174FA4"/>
    <w:rsid w:val="00182749"/>
    <w:rsid w:val="00197DAB"/>
    <w:rsid w:val="001B1520"/>
    <w:rsid w:val="001C0860"/>
    <w:rsid w:val="001C2EDF"/>
    <w:rsid w:val="001C4FE9"/>
    <w:rsid w:val="001C5C34"/>
    <w:rsid w:val="001C654C"/>
    <w:rsid w:val="001D0F2A"/>
    <w:rsid w:val="001D3513"/>
    <w:rsid w:val="001D3CDE"/>
    <w:rsid w:val="001E0519"/>
    <w:rsid w:val="001E1C71"/>
    <w:rsid w:val="001E5631"/>
    <w:rsid w:val="001F1549"/>
    <w:rsid w:val="00207062"/>
    <w:rsid w:val="00210C3C"/>
    <w:rsid w:val="002247E6"/>
    <w:rsid w:val="00230B84"/>
    <w:rsid w:val="0023107E"/>
    <w:rsid w:val="002340B1"/>
    <w:rsid w:val="002356AB"/>
    <w:rsid w:val="0025312C"/>
    <w:rsid w:val="00254AD6"/>
    <w:rsid w:val="002733E6"/>
    <w:rsid w:val="00282213"/>
    <w:rsid w:val="00282CDE"/>
    <w:rsid w:val="002920CE"/>
    <w:rsid w:val="002A6E41"/>
    <w:rsid w:val="002B1F6D"/>
    <w:rsid w:val="002B5902"/>
    <w:rsid w:val="002B6DF0"/>
    <w:rsid w:val="002C1EC3"/>
    <w:rsid w:val="002C1FF8"/>
    <w:rsid w:val="002C5EA3"/>
    <w:rsid w:val="002D6186"/>
    <w:rsid w:val="002D7535"/>
    <w:rsid w:val="002E1957"/>
    <w:rsid w:val="00310A0A"/>
    <w:rsid w:val="00313111"/>
    <w:rsid w:val="00322CD2"/>
    <w:rsid w:val="003270D3"/>
    <w:rsid w:val="00327B86"/>
    <w:rsid w:val="00335371"/>
    <w:rsid w:val="00337852"/>
    <w:rsid w:val="003434CD"/>
    <w:rsid w:val="0034462A"/>
    <w:rsid w:val="00350298"/>
    <w:rsid w:val="0035171A"/>
    <w:rsid w:val="00354C25"/>
    <w:rsid w:val="003569B2"/>
    <w:rsid w:val="00362A05"/>
    <w:rsid w:val="00363614"/>
    <w:rsid w:val="0036415F"/>
    <w:rsid w:val="00365995"/>
    <w:rsid w:val="00370763"/>
    <w:rsid w:val="00390389"/>
    <w:rsid w:val="00391B3F"/>
    <w:rsid w:val="00395BA1"/>
    <w:rsid w:val="003966A3"/>
    <w:rsid w:val="003A3620"/>
    <w:rsid w:val="003A5FCD"/>
    <w:rsid w:val="003B217D"/>
    <w:rsid w:val="003B22B0"/>
    <w:rsid w:val="003B5DD0"/>
    <w:rsid w:val="003F632B"/>
    <w:rsid w:val="0040087B"/>
    <w:rsid w:val="00402150"/>
    <w:rsid w:val="00411D98"/>
    <w:rsid w:val="0043039F"/>
    <w:rsid w:val="004322B1"/>
    <w:rsid w:val="0043272A"/>
    <w:rsid w:val="004400D0"/>
    <w:rsid w:val="0044330A"/>
    <w:rsid w:val="00447F7D"/>
    <w:rsid w:val="00461E6C"/>
    <w:rsid w:val="00463DB2"/>
    <w:rsid w:val="00474A13"/>
    <w:rsid w:val="00490F71"/>
    <w:rsid w:val="00491C32"/>
    <w:rsid w:val="004A59DE"/>
    <w:rsid w:val="004B03F8"/>
    <w:rsid w:val="004C0DEB"/>
    <w:rsid w:val="004C2FAB"/>
    <w:rsid w:val="004D620A"/>
    <w:rsid w:val="004E75E0"/>
    <w:rsid w:val="004E7878"/>
    <w:rsid w:val="004F29D1"/>
    <w:rsid w:val="004F62BF"/>
    <w:rsid w:val="004F6598"/>
    <w:rsid w:val="005118F2"/>
    <w:rsid w:val="005127A5"/>
    <w:rsid w:val="00520366"/>
    <w:rsid w:val="00526F67"/>
    <w:rsid w:val="0053285C"/>
    <w:rsid w:val="00542664"/>
    <w:rsid w:val="00552D57"/>
    <w:rsid w:val="005568B3"/>
    <w:rsid w:val="0055780C"/>
    <w:rsid w:val="00560434"/>
    <w:rsid w:val="00561A6C"/>
    <w:rsid w:val="00561E43"/>
    <w:rsid w:val="00567AAC"/>
    <w:rsid w:val="00581034"/>
    <w:rsid w:val="00586CA7"/>
    <w:rsid w:val="005900C8"/>
    <w:rsid w:val="005902DB"/>
    <w:rsid w:val="005919B8"/>
    <w:rsid w:val="00592C33"/>
    <w:rsid w:val="00593739"/>
    <w:rsid w:val="005B3AFF"/>
    <w:rsid w:val="005D04CB"/>
    <w:rsid w:val="005D365C"/>
    <w:rsid w:val="005E2CF5"/>
    <w:rsid w:val="005E3456"/>
    <w:rsid w:val="005F0090"/>
    <w:rsid w:val="005F1B55"/>
    <w:rsid w:val="005F3017"/>
    <w:rsid w:val="0061011F"/>
    <w:rsid w:val="00614DBB"/>
    <w:rsid w:val="00633D86"/>
    <w:rsid w:val="00635D01"/>
    <w:rsid w:val="00641CD6"/>
    <w:rsid w:val="00642ECD"/>
    <w:rsid w:val="0065080E"/>
    <w:rsid w:val="00657303"/>
    <w:rsid w:val="006650A4"/>
    <w:rsid w:val="006729B7"/>
    <w:rsid w:val="00676521"/>
    <w:rsid w:val="00677DB1"/>
    <w:rsid w:val="00685899"/>
    <w:rsid w:val="006920CE"/>
    <w:rsid w:val="006933CF"/>
    <w:rsid w:val="00694BCD"/>
    <w:rsid w:val="006A2F57"/>
    <w:rsid w:val="006B0008"/>
    <w:rsid w:val="006B71EB"/>
    <w:rsid w:val="006C0782"/>
    <w:rsid w:val="006D25E0"/>
    <w:rsid w:val="006D44B9"/>
    <w:rsid w:val="006E112A"/>
    <w:rsid w:val="006E2C1E"/>
    <w:rsid w:val="006E5351"/>
    <w:rsid w:val="006F17F7"/>
    <w:rsid w:val="006F325B"/>
    <w:rsid w:val="006F3C59"/>
    <w:rsid w:val="006F4626"/>
    <w:rsid w:val="006F4D96"/>
    <w:rsid w:val="006F5634"/>
    <w:rsid w:val="007040FA"/>
    <w:rsid w:val="00711CC4"/>
    <w:rsid w:val="00714DE1"/>
    <w:rsid w:val="00720C20"/>
    <w:rsid w:val="007229C0"/>
    <w:rsid w:val="0072700D"/>
    <w:rsid w:val="0074614F"/>
    <w:rsid w:val="00750D41"/>
    <w:rsid w:val="00757EA9"/>
    <w:rsid w:val="00761EC9"/>
    <w:rsid w:val="00763BD5"/>
    <w:rsid w:val="0076532E"/>
    <w:rsid w:val="00765E42"/>
    <w:rsid w:val="00766431"/>
    <w:rsid w:val="00781609"/>
    <w:rsid w:val="007903F4"/>
    <w:rsid w:val="007909F1"/>
    <w:rsid w:val="007917C3"/>
    <w:rsid w:val="0079261A"/>
    <w:rsid w:val="007B31FD"/>
    <w:rsid w:val="007B3462"/>
    <w:rsid w:val="007B57C3"/>
    <w:rsid w:val="007C3242"/>
    <w:rsid w:val="007E3168"/>
    <w:rsid w:val="007E5F12"/>
    <w:rsid w:val="007F4C1E"/>
    <w:rsid w:val="007F529A"/>
    <w:rsid w:val="007F536B"/>
    <w:rsid w:val="007F5539"/>
    <w:rsid w:val="0080148A"/>
    <w:rsid w:val="0080751D"/>
    <w:rsid w:val="00817E54"/>
    <w:rsid w:val="00821824"/>
    <w:rsid w:val="008249C7"/>
    <w:rsid w:val="008273A7"/>
    <w:rsid w:val="00837944"/>
    <w:rsid w:val="008509C4"/>
    <w:rsid w:val="0085103B"/>
    <w:rsid w:val="00853348"/>
    <w:rsid w:val="00855610"/>
    <w:rsid w:val="00856A09"/>
    <w:rsid w:val="00861400"/>
    <w:rsid w:val="00864807"/>
    <w:rsid w:val="00871169"/>
    <w:rsid w:val="008722F2"/>
    <w:rsid w:val="00886726"/>
    <w:rsid w:val="00890521"/>
    <w:rsid w:val="008918D2"/>
    <w:rsid w:val="008929FC"/>
    <w:rsid w:val="008A426A"/>
    <w:rsid w:val="008D3BF2"/>
    <w:rsid w:val="008F2A42"/>
    <w:rsid w:val="008F6283"/>
    <w:rsid w:val="009009A2"/>
    <w:rsid w:val="00907968"/>
    <w:rsid w:val="00934A0E"/>
    <w:rsid w:val="0094049E"/>
    <w:rsid w:val="00946676"/>
    <w:rsid w:val="00964D92"/>
    <w:rsid w:val="00983E1B"/>
    <w:rsid w:val="00985BED"/>
    <w:rsid w:val="009935EA"/>
    <w:rsid w:val="009A0F0D"/>
    <w:rsid w:val="009A34AE"/>
    <w:rsid w:val="009A598E"/>
    <w:rsid w:val="009B5DD1"/>
    <w:rsid w:val="009D257C"/>
    <w:rsid w:val="009D3E46"/>
    <w:rsid w:val="009D6721"/>
    <w:rsid w:val="009E24C1"/>
    <w:rsid w:val="009F01D2"/>
    <w:rsid w:val="009F1A86"/>
    <w:rsid w:val="009F343B"/>
    <w:rsid w:val="00A03C5F"/>
    <w:rsid w:val="00A3082E"/>
    <w:rsid w:val="00A3488A"/>
    <w:rsid w:val="00A36413"/>
    <w:rsid w:val="00A400BD"/>
    <w:rsid w:val="00A414C0"/>
    <w:rsid w:val="00A43E4C"/>
    <w:rsid w:val="00A45741"/>
    <w:rsid w:val="00A468AE"/>
    <w:rsid w:val="00A5585A"/>
    <w:rsid w:val="00A84B27"/>
    <w:rsid w:val="00A90272"/>
    <w:rsid w:val="00A923A4"/>
    <w:rsid w:val="00A92F92"/>
    <w:rsid w:val="00AC0E81"/>
    <w:rsid w:val="00AC5C76"/>
    <w:rsid w:val="00AD11BC"/>
    <w:rsid w:val="00AD32F6"/>
    <w:rsid w:val="00AD3903"/>
    <w:rsid w:val="00AF6588"/>
    <w:rsid w:val="00B033E5"/>
    <w:rsid w:val="00B07305"/>
    <w:rsid w:val="00B1073D"/>
    <w:rsid w:val="00B153A9"/>
    <w:rsid w:val="00B15A31"/>
    <w:rsid w:val="00B17593"/>
    <w:rsid w:val="00B35582"/>
    <w:rsid w:val="00B4025D"/>
    <w:rsid w:val="00B42C48"/>
    <w:rsid w:val="00B45F59"/>
    <w:rsid w:val="00B5603B"/>
    <w:rsid w:val="00B64848"/>
    <w:rsid w:val="00B70DB6"/>
    <w:rsid w:val="00B87E06"/>
    <w:rsid w:val="00B96036"/>
    <w:rsid w:val="00BA109A"/>
    <w:rsid w:val="00BA5337"/>
    <w:rsid w:val="00BB7074"/>
    <w:rsid w:val="00BC4F66"/>
    <w:rsid w:val="00BC508B"/>
    <w:rsid w:val="00BC7E6E"/>
    <w:rsid w:val="00BD16AB"/>
    <w:rsid w:val="00BE26B3"/>
    <w:rsid w:val="00BE2D15"/>
    <w:rsid w:val="00BE700C"/>
    <w:rsid w:val="00BE7E8D"/>
    <w:rsid w:val="00BF1871"/>
    <w:rsid w:val="00BF5C55"/>
    <w:rsid w:val="00BF6088"/>
    <w:rsid w:val="00BF6CFB"/>
    <w:rsid w:val="00C03A3F"/>
    <w:rsid w:val="00C04C70"/>
    <w:rsid w:val="00C14FBF"/>
    <w:rsid w:val="00C20DFB"/>
    <w:rsid w:val="00C34871"/>
    <w:rsid w:val="00C3674E"/>
    <w:rsid w:val="00C37D56"/>
    <w:rsid w:val="00C445FA"/>
    <w:rsid w:val="00C5245F"/>
    <w:rsid w:val="00C64EDA"/>
    <w:rsid w:val="00C66965"/>
    <w:rsid w:val="00C753E8"/>
    <w:rsid w:val="00C91282"/>
    <w:rsid w:val="00C91A41"/>
    <w:rsid w:val="00CB0155"/>
    <w:rsid w:val="00CB5A2C"/>
    <w:rsid w:val="00CB5B4B"/>
    <w:rsid w:val="00CC2520"/>
    <w:rsid w:val="00CE40CD"/>
    <w:rsid w:val="00CE54DF"/>
    <w:rsid w:val="00CE5D8A"/>
    <w:rsid w:val="00CE7453"/>
    <w:rsid w:val="00CF71BB"/>
    <w:rsid w:val="00CF73B0"/>
    <w:rsid w:val="00D03049"/>
    <w:rsid w:val="00D05C99"/>
    <w:rsid w:val="00D10E15"/>
    <w:rsid w:val="00D13B5F"/>
    <w:rsid w:val="00D33EE3"/>
    <w:rsid w:val="00D34A6B"/>
    <w:rsid w:val="00D376E2"/>
    <w:rsid w:val="00D37740"/>
    <w:rsid w:val="00D448B6"/>
    <w:rsid w:val="00D577B0"/>
    <w:rsid w:val="00D62312"/>
    <w:rsid w:val="00D63205"/>
    <w:rsid w:val="00D6619E"/>
    <w:rsid w:val="00D67A12"/>
    <w:rsid w:val="00D8237A"/>
    <w:rsid w:val="00DB5E50"/>
    <w:rsid w:val="00DB7D4A"/>
    <w:rsid w:val="00DC6720"/>
    <w:rsid w:val="00DC70C7"/>
    <w:rsid w:val="00DD7028"/>
    <w:rsid w:val="00DF6AB1"/>
    <w:rsid w:val="00E03AEC"/>
    <w:rsid w:val="00E149B4"/>
    <w:rsid w:val="00E17623"/>
    <w:rsid w:val="00E21F7A"/>
    <w:rsid w:val="00E276BF"/>
    <w:rsid w:val="00E27AFA"/>
    <w:rsid w:val="00E400B4"/>
    <w:rsid w:val="00E4441D"/>
    <w:rsid w:val="00E52845"/>
    <w:rsid w:val="00E63B52"/>
    <w:rsid w:val="00E70E23"/>
    <w:rsid w:val="00E733B1"/>
    <w:rsid w:val="00E75111"/>
    <w:rsid w:val="00E77181"/>
    <w:rsid w:val="00E82D1F"/>
    <w:rsid w:val="00EA02C4"/>
    <w:rsid w:val="00EA1D8B"/>
    <w:rsid w:val="00EA328E"/>
    <w:rsid w:val="00ED4A79"/>
    <w:rsid w:val="00EE5B93"/>
    <w:rsid w:val="00EF577F"/>
    <w:rsid w:val="00F00644"/>
    <w:rsid w:val="00F01E92"/>
    <w:rsid w:val="00F02E5A"/>
    <w:rsid w:val="00F13E28"/>
    <w:rsid w:val="00F20E02"/>
    <w:rsid w:val="00F30FD0"/>
    <w:rsid w:val="00F417CB"/>
    <w:rsid w:val="00F4749C"/>
    <w:rsid w:val="00F5379E"/>
    <w:rsid w:val="00F55591"/>
    <w:rsid w:val="00F62238"/>
    <w:rsid w:val="00F6315A"/>
    <w:rsid w:val="00F649CF"/>
    <w:rsid w:val="00F702D1"/>
    <w:rsid w:val="00F754F2"/>
    <w:rsid w:val="00F809FF"/>
    <w:rsid w:val="00FA041D"/>
    <w:rsid w:val="00FB3748"/>
    <w:rsid w:val="00FE03F4"/>
    <w:rsid w:val="00FE43F1"/>
    <w:rsid w:val="00FF3433"/>
    <w:rsid w:val="00FF46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29C94D0B"/>
  <w15:chartTrackingRefBased/>
  <w15:docId w15:val="{33F90A0C-03AE-43F8-88B1-E954A3536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2B1"/>
    <w:rPr>
      <w:kern w:val="0"/>
      <w14:ligatures w14:val="none"/>
    </w:rPr>
  </w:style>
  <w:style w:type="paragraph" w:styleId="Heading1">
    <w:name w:val="heading 1"/>
    <w:basedOn w:val="Normal"/>
    <w:next w:val="Normal"/>
    <w:link w:val="Heading1Char"/>
    <w:uiPriority w:val="9"/>
    <w:qFormat/>
    <w:rsid w:val="009009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22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22B1"/>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009A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009A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322B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322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2B1"/>
    <w:rPr>
      <w:kern w:val="0"/>
      <w14:ligatures w14:val="none"/>
    </w:rPr>
  </w:style>
  <w:style w:type="paragraph" w:styleId="ListParagraph">
    <w:name w:val="List Paragraph"/>
    <w:basedOn w:val="Normal"/>
    <w:link w:val="ListParagraphChar"/>
    <w:uiPriority w:val="34"/>
    <w:qFormat/>
    <w:rsid w:val="004322B1"/>
    <w:pPr>
      <w:ind w:left="720"/>
      <w:contextualSpacing/>
    </w:pPr>
  </w:style>
  <w:style w:type="character" w:customStyle="1" w:styleId="Heading2Char">
    <w:name w:val="Heading 2 Char"/>
    <w:basedOn w:val="DefaultParagraphFont"/>
    <w:link w:val="Heading2"/>
    <w:uiPriority w:val="9"/>
    <w:rsid w:val="004322B1"/>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4322B1"/>
    <w:rPr>
      <w:rFonts w:asciiTheme="majorHAnsi" w:eastAsiaTheme="majorEastAsia" w:hAnsiTheme="majorHAnsi" w:cstheme="majorBidi"/>
      <w:color w:val="1F3763" w:themeColor="accent1" w:themeShade="7F"/>
      <w:kern w:val="0"/>
      <w:sz w:val="24"/>
      <w:szCs w:val="24"/>
      <w14:ligatures w14:val="none"/>
    </w:rPr>
  </w:style>
  <w:style w:type="numbering" w:customStyle="1" w:styleId="NoList1">
    <w:name w:val="No List1"/>
    <w:next w:val="NoList"/>
    <w:uiPriority w:val="99"/>
    <w:semiHidden/>
    <w:unhideWhenUsed/>
    <w:rsid w:val="004322B1"/>
  </w:style>
  <w:style w:type="paragraph" w:styleId="Header">
    <w:name w:val="header"/>
    <w:basedOn w:val="Normal"/>
    <w:link w:val="HeaderChar"/>
    <w:uiPriority w:val="99"/>
    <w:unhideWhenUsed/>
    <w:rsid w:val="004322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2B1"/>
    <w:rPr>
      <w:kern w:val="0"/>
      <w14:ligatures w14:val="none"/>
    </w:rPr>
  </w:style>
  <w:style w:type="paragraph" w:styleId="BalloonText">
    <w:name w:val="Balloon Text"/>
    <w:basedOn w:val="Normal"/>
    <w:link w:val="BalloonTextChar"/>
    <w:uiPriority w:val="99"/>
    <w:semiHidden/>
    <w:unhideWhenUsed/>
    <w:rsid w:val="00432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22B1"/>
    <w:rPr>
      <w:rFonts w:ascii="Segoe UI" w:hAnsi="Segoe UI" w:cs="Segoe UI"/>
      <w:kern w:val="0"/>
      <w:sz w:val="18"/>
      <w:szCs w:val="18"/>
      <w14:ligatures w14:val="none"/>
    </w:rPr>
  </w:style>
  <w:style w:type="character" w:styleId="Emphasis">
    <w:name w:val="Emphasis"/>
    <w:basedOn w:val="DefaultParagraphFont"/>
    <w:uiPriority w:val="20"/>
    <w:qFormat/>
    <w:rsid w:val="004322B1"/>
    <w:rPr>
      <w:i/>
      <w:iCs/>
    </w:rPr>
  </w:style>
  <w:style w:type="character" w:customStyle="1" w:styleId="st">
    <w:name w:val="st"/>
    <w:basedOn w:val="DefaultParagraphFont"/>
    <w:rsid w:val="004322B1"/>
  </w:style>
  <w:style w:type="numbering" w:customStyle="1" w:styleId="NoList11">
    <w:name w:val="No List11"/>
    <w:next w:val="NoList"/>
    <w:uiPriority w:val="99"/>
    <w:semiHidden/>
    <w:unhideWhenUsed/>
    <w:rsid w:val="004322B1"/>
  </w:style>
  <w:style w:type="table" w:customStyle="1" w:styleId="TableGrid1">
    <w:name w:val="Table Grid1"/>
    <w:basedOn w:val="TableNormal"/>
    <w:next w:val="TableGrid"/>
    <w:uiPriority w:val="39"/>
    <w:rsid w:val="004322B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1">
    <w:name w:val="Title1"/>
    <w:uiPriority w:val="99"/>
    <w:rsid w:val="004322B1"/>
  </w:style>
  <w:style w:type="table" w:customStyle="1" w:styleId="TableGrid2">
    <w:name w:val="Table Grid2"/>
    <w:basedOn w:val="TableNormal"/>
    <w:next w:val="TableGrid"/>
    <w:uiPriority w:val="39"/>
    <w:rsid w:val="004322B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322B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322B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322B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4322B1"/>
    <w:pPr>
      <w:pBdr>
        <w:top w:val="none" w:sz="96" w:space="31" w:color="FFFFFF" w:frame="1"/>
        <w:left w:val="none" w:sz="96" w:space="31" w:color="FFFFFF" w:frame="1"/>
        <w:bottom w:val="none" w:sz="96" w:space="31" w:color="FFFFFF" w:frame="1"/>
        <w:right w:val="none" w:sz="96" w:space="31" w:color="FFFFFF" w:frame="1"/>
        <w:bar w:val="none" w:sz="0" w:color="000000"/>
      </w:pBdr>
      <w:spacing w:before="100" w:after="100" w:line="240" w:lineRule="auto"/>
    </w:pPr>
    <w:rPr>
      <w:rFonts w:ascii="Times New Roman" w:eastAsia="Arial Unicode MS" w:hAnsi="Times New Roman" w:cs="Arial Unicode MS"/>
      <w:color w:val="000000"/>
      <w:sz w:val="24"/>
      <w:szCs w:val="24"/>
      <w:u w:color="000000"/>
      <w:lang w:val="en-US" w:eastAsia="en-GB"/>
    </w:rPr>
  </w:style>
  <w:style w:type="paragraph" w:styleId="CommentText">
    <w:name w:val="annotation text"/>
    <w:basedOn w:val="Normal"/>
    <w:link w:val="CommentTextChar"/>
    <w:uiPriority w:val="99"/>
    <w:unhideWhenUsed/>
    <w:rsid w:val="004322B1"/>
    <w:pPr>
      <w:spacing w:line="240" w:lineRule="auto"/>
    </w:pPr>
    <w:rPr>
      <w:sz w:val="20"/>
      <w:szCs w:val="20"/>
    </w:rPr>
  </w:style>
  <w:style w:type="character" w:customStyle="1" w:styleId="CommentTextChar">
    <w:name w:val="Comment Text Char"/>
    <w:basedOn w:val="DefaultParagraphFont"/>
    <w:link w:val="CommentText"/>
    <w:uiPriority w:val="99"/>
    <w:rsid w:val="004322B1"/>
    <w:rPr>
      <w:kern w:val="0"/>
      <w:sz w:val="20"/>
      <w:szCs w:val="20"/>
      <w14:ligatures w14:val="none"/>
    </w:rPr>
  </w:style>
  <w:style w:type="character" w:styleId="Hyperlink">
    <w:name w:val="Hyperlink"/>
    <w:basedOn w:val="DefaultParagraphFont"/>
    <w:uiPriority w:val="99"/>
    <w:unhideWhenUsed/>
    <w:rsid w:val="004322B1"/>
    <w:rPr>
      <w:color w:val="0563C1" w:themeColor="hyperlink"/>
      <w:u w:val="single"/>
    </w:rPr>
  </w:style>
  <w:style w:type="character" w:styleId="UnresolvedMention">
    <w:name w:val="Unresolved Mention"/>
    <w:basedOn w:val="DefaultParagraphFont"/>
    <w:uiPriority w:val="99"/>
    <w:semiHidden/>
    <w:unhideWhenUsed/>
    <w:rsid w:val="004322B1"/>
    <w:rPr>
      <w:color w:val="605E5C"/>
      <w:shd w:val="clear" w:color="auto" w:fill="E1DFDD"/>
    </w:rPr>
  </w:style>
  <w:style w:type="character" w:styleId="Strong">
    <w:name w:val="Strong"/>
    <w:basedOn w:val="DefaultParagraphFont"/>
    <w:uiPriority w:val="22"/>
    <w:qFormat/>
    <w:rsid w:val="004322B1"/>
    <w:rPr>
      <w:b/>
      <w:bCs/>
    </w:rPr>
  </w:style>
  <w:style w:type="character" w:styleId="FollowedHyperlink">
    <w:name w:val="FollowedHyperlink"/>
    <w:basedOn w:val="DefaultParagraphFont"/>
    <w:uiPriority w:val="99"/>
    <w:semiHidden/>
    <w:unhideWhenUsed/>
    <w:rsid w:val="004322B1"/>
    <w:rPr>
      <w:color w:val="954F72" w:themeColor="followedHyperlink"/>
      <w:u w:val="single"/>
    </w:rPr>
  </w:style>
  <w:style w:type="paragraph" w:customStyle="1" w:styleId="EndNoteBibliographyTitle">
    <w:name w:val="EndNote Bibliography Title"/>
    <w:basedOn w:val="Normal"/>
    <w:link w:val="EndNoteBibliographyTitleChar"/>
    <w:rsid w:val="004322B1"/>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4322B1"/>
    <w:rPr>
      <w:rFonts w:ascii="Calibri" w:hAnsi="Calibri" w:cs="Calibri"/>
      <w:noProof/>
      <w:kern w:val="0"/>
      <w:sz w:val="24"/>
      <w:lang w:val="en-US"/>
      <w14:ligatures w14:val="none"/>
    </w:rPr>
  </w:style>
  <w:style w:type="paragraph" w:customStyle="1" w:styleId="EndNoteBibliography">
    <w:name w:val="EndNote Bibliography"/>
    <w:basedOn w:val="Normal"/>
    <w:link w:val="EndNoteBibliographyChar"/>
    <w:rsid w:val="004322B1"/>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4322B1"/>
    <w:rPr>
      <w:rFonts w:ascii="Calibri" w:hAnsi="Calibri" w:cs="Calibri"/>
      <w:noProof/>
      <w:kern w:val="0"/>
      <w:sz w:val="24"/>
      <w:lang w:val="en-US"/>
      <w14:ligatures w14:val="none"/>
    </w:rPr>
  </w:style>
  <w:style w:type="numbering" w:customStyle="1" w:styleId="NoList111">
    <w:name w:val="No List111"/>
    <w:next w:val="NoList"/>
    <w:uiPriority w:val="99"/>
    <w:semiHidden/>
    <w:unhideWhenUsed/>
    <w:rsid w:val="004322B1"/>
  </w:style>
  <w:style w:type="numbering" w:customStyle="1" w:styleId="NoList2">
    <w:name w:val="No List2"/>
    <w:next w:val="NoList"/>
    <w:uiPriority w:val="99"/>
    <w:semiHidden/>
    <w:unhideWhenUsed/>
    <w:rsid w:val="004322B1"/>
  </w:style>
  <w:style w:type="numbering" w:customStyle="1" w:styleId="NoList12">
    <w:name w:val="No List12"/>
    <w:next w:val="NoList"/>
    <w:uiPriority w:val="99"/>
    <w:semiHidden/>
    <w:unhideWhenUsed/>
    <w:rsid w:val="004322B1"/>
  </w:style>
  <w:style w:type="numbering" w:customStyle="1" w:styleId="NoList21">
    <w:name w:val="No List21"/>
    <w:next w:val="NoList"/>
    <w:uiPriority w:val="99"/>
    <w:semiHidden/>
    <w:unhideWhenUsed/>
    <w:rsid w:val="004322B1"/>
  </w:style>
  <w:style w:type="numbering" w:customStyle="1" w:styleId="NoList1111">
    <w:name w:val="No List1111"/>
    <w:next w:val="NoList"/>
    <w:uiPriority w:val="99"/>
    <w:semiHidden/>
    <w:unhideWhenUsed/>
    <w:rsid w:val="004322B1"/>
  </w:style>
  <w:style w:type="numbering" w:customStyle="1" w:styleId="NoList11111">
    <w:name w:val="No List11111"/>
    <w:next w:val="NoList"/>
    <w:uiPriority w:val="99"/>
    <w:semiHidden/>
    <w:unhideWhenUsed/>
    <w:rsid w:val="004322B1"/>
  </w:style>
  <w:style w:type="character" w:customStyle="1" w:styleId="ListParagraphChar">
    <w:name w:val="List Paragraph Char"/>
    <w:link w:val="ListParagraph"/>
    <w:uiPriority w:val="34"/>
    <w:locked/>
    <w:rsid w:val="00166C11"/>
    <w:rPr>
      <w:kern w:val="0"/>
      <w14:ligatures w14:val="none"/>
    </w:rPr>
  </w:style>
  <w:style w:type="paragraph" w:styleId="HTMLPreformatted">
    <w:name w:val="HTML Preformatted"/>
    <w:basedOn w:val="Normal"/>
    <w:link w:val="HTMLPreformattedChar"/>
    <w:uiPriority w:val="99"/>
    <w:unhideWhenUsed/>
    <w:rsid w:val="00C14FBF"/>
    <w:pPr>
      <w:spacing w:after="0" w:line="240" w:lineRule="auto"/>
    </w:pPr>
    <w:rPr>
      <w:rFonts w:ascii="Consolas" w:eastAsia="Calibri" w:hAnsi="Consolas" w:cs="Calibri"/>
      <w:sz w:val="20"/>
      <w:szCs w:val="20"/>
      <w:lang w:eastAsia="zh-CN"/>
    </w:rPr>
  </w:style>
  <w:style w:type="character" w:customStyle="1" w:styleId="HTMLPreformattedChar">
    <w:name w:val="HTML Preformatted Char"/>
    <w:basedOn w:val="DefaultParagraphFont"/>
    <w:link w:val="HTMLPreformatted"/>
    <w:uiPriority w:val="99"/>
    <w:rsid w:val="00C14FBF"/>
    <w:rPr>
      <w:rFonts w:ascii="Consolas" w:eastAsia="Calibri" w:hAnsi="Consolas" w:cs="Calibri"/>
      <w:kern w:val="0"/>
      <w:sz w:val="20"/>
      <w:szCs w:val="20"/>
      <w:lang w:eastAsia="zh-CN"/>
      <w14:ligatures w14:val="none"/>
    </w:rPr>
  </w:style>
  <w:style w:type="character" w:customStyle="1" w:styleId="Heading1Char">
    <w:name w:val="Heading 1 Char"/>
    <w:basedOn w:val="DefaultParagraphFont"/>
    <w:link w:val="Heading1"/>
    <w:uiPriority w:val="9"/>
    <w:rsid w:val="009009A2"/>
    <w:rPr>
      <w:rFonts w:asciiTheme="majorHAnsi" w:eastAsiaTheme="majorEastAsia" w:hAnsiTheme="majorHAnsi" w:cstheme="majorBidi"/>
      <w:color w:val="2F5496" w:themeColor="accent1" w:themeShade="BF"/>
      <w:kern w:val="0"/>
      <w:sz w:val="32"/>
      <w:szCs w:val="32"/>
      <w14:ligatures w14:val="none"/>
    </w:rPr>
  </w:style>
  <w:style w:type="character" w:customStyle="1" w:styleId="Heading5Char">
    <w:name w:val="Heading 5 Char"/>
    <w:basedOn w:val="DefaultParagraphFont"/>
    <w:link w:val="Heading5"/>
    <w:uiPriority w:val="9"/>
    <w:rsid w:val="009009A2"/>
    <w:rPr>
      <w:rFonts w:asciiTheme="majorHAnsi" w:eastAsiaTheme="majorEastAsia" w:hAnsiTheme="majorHAnsi" w:cstheme="majorBidi"/>
      <w:color w:val="2F5496" w:themeColor="accent1" w:themeShade="BF"/>
      <w:kern w:val="0"/>
      <w14:ligatures w14:val="none"/>
    </w:rPr>
  </w:style>
  <w:style w:type="character" w:customStyle="1" w:styleId="titleauthoretc">
    <w:name w:val="titleauthoretc"/>
    <w:basedOn w:val="DefaultParagraphFont"/>
    <w:rsid w:val="009009A2"/>
  </w:style>
  <w:style w:type="character" w:customStyle="1" w:styleId="Heading4Char">
    <w:name w:val="Heading 4 Char"/>
    <w:basedOn w:val="DefaultParagraphFont"/>
    <w:link w:val="Heading4"/>
    <w:uiPriority w:val="9"/>
    <w:semiHidden/>
    <w:rsid w:val="009009A2"/>
    <w:rPr>
      <w:rFonts w:asciiTheme="majorHAnsi" w:eastAsiaTheme="majorEastAsia" w:hAnsiTheme="majorHAnsi" w:cstheme="majorBidi"/>
      <w:i/>
      <w:iCs/>
      <w:color w:val="2F5496" w:themeColor="accent1" w:themeShade="BF"/>
      <w:kern w:val="0"/>
      <w14:ligatures w14:val="none"/>
    </w:rPr>
  </w:style>
  <w:style w:type="character" w:customStyle="1" w:styleId="highlight">
    <w:name w:val="highlight"/>
    <w:basedOn w:val="DefaultParagraphFont"/>
    <w:rsid w:val="009009A2"/>
  </w:style>
  <w:style w:type="character" w:customStyle="1" w:styleId="markedcontent">
    <w:name w:val="markedcontent"/>
    <w:basedOn w:val="DefaultParagraphFont"/>
    <w:rsid w:val="009009A2"/>
  </w:style>
  <w:style w:type="character" w:customStyle="1" w:styleId="sysboxclearer">
    <w:name w:val="sys_boxclearer"/>
    <w:basedOn w:val="DefaultParagraphFont"/>
    <w:rsid w:val="009009A2"/>
  </w:style>
  <w:style w:type="paragraph" w:styleId="NoSpacing">
    <w:name w:val="No Spacing"/>
    <w:uiPriority w:val="1"/>
    <w:qFormat/>
    <w:rsid w:val="00370763"/>
    <w:pPr>
      <w:spacing w:after="0" w:line="240" w:lineRule="auto"/>
    </w:pPr>
    <w:rPr>
      <w:kern w:val="0"/>
      <w14:ligatures w14:val="none"/>
    </w:rPr>
  </w:style>
  <w:style w:type="character" w:styleId="CommentReference">
    <w:name w:val="annotation reference"/>
    <w:basedOn w:val="DefaultParagraphFont"/>
    <w:uiPriority w:val="99"/>
    <w:semiHidden/>
    <w:unhideWhenUsed/>
    <w:rsid w:val="005E2CF5"/>
    <w:rPr>
      <w:sz w:val="16"/>
      <w:szCs w:val="16"/>
    </w:rPr>
  </w:style>
  <w:style w:type="paragraph" w:styleId="CommentSubject">
    <w:name w:val="annotation subject"/>
    <w:basedOn w:val="CommentText"/>
    <w:next w:val="CommentText"/>
    <w:link w:val="CommentSubjectChar"/>
    <w:uiPriority w:val="99"/>
    <w:semiHidden/>
    <w:unhideWhenUsed/>
    <w:rsid w:val="005E2CF5"/>
    <w:rPr>
      <w:b/>
      <w:bCs/>
    </w:rPr>
  </w:style>
  <w:style w:type="character" w:customStyle="1" w:styleId="CommentSubjectChar">
    <w:name w:val="Comment Subject Char"/>
    <w:basedOn w:val="CommentTextChar"/>
    <w:link w:val="CommentSubject"/>
    <w:uiPriority w:val="99"/>
    <w:semiHidden/>
    <w:rsid w:val="005E2CF5"/>
    <w:rPr>
      <w:b/>
      <w:bCs/>
      <w:kern w:val="0"/>
      <w:sz w:val="20"/>
      <w:szCs w:val="20"/>
      <w14:ligatures w14:val="none"/>
    </w:rPr>
  </w:style>
  <w:style w:type="paragraph" w:styleId="Revision">
    <w:name w:val="Revision"/>
    <w:hidden/>
    <w:uiPriority w:val="99"/>
    <w:semiHidden/>
    <w:rsid w:val="005E2CF5"/>
    <w:pPr>
      <w:spacing w:after="0" w:line="240" w:lineRule="auto"/>
    </w:pPr>
    <w:rPr>
      <w:kern w:val="0"/>
      <w14:ligatures w14:val="none"/>
    </w:rPr>
  </w:style>
  <w:style w:type="paragraph" w:styleId="TOCHeading">
    <w:name w:val="TOC Heading"/>
    <w:basedOn w:val="Heading1"/>
    <w:next w:val="Normal"/>
    <w:uiPriority w:val="39"/>
    <w:unhideWhenUsed/>
    <w:qFormat/>
    <w:rsid w:val="00B35582"/>
    <w:pPr>
      <w:outlineLvl w:val="9"/>
    </w:pPr>
    <w:rPr>
      <w:lang w:val="en-US"/>
    </w:rPr>
  </w:style>
  <w:style w:type="paragraph" w:styleId="TOC2">
    <w:name w:val="toc 2"/>
    <w:basedOn w:val="Normal"/>
    <w:next w:val="Normal"/>
    <w:autoRedefine/>
    <w:uiPriority w:val="39"/>
    <w:unhideWhenUsed/>
    <w:rsid w:val="00B35582"/>
    <w:pPr>
      <w:spacing w:after="100" w:line="240" w:lineRule="auto"/>
      <w:ind w:left="220"/>
    </w:pPr>
  </w:style>
  <w:style w:type="paragraph" w:styleId="TOC3">
    <w:name w:val="toc 3"/>
    <w:basedOn w:val="Normal"/>
    <w:next w:val="Normal"/>
    <w:autoRedefine/>
    <w:uiPriority w:val="39"/>
    <w:unhideWhenUsed/>
    <w:rsid w:val="00B35582"/>
    <w:pPr>
      <w:spacing w:after="100" w:line="240" w:lineRule="auto"/>
      <w:ind w:left="440"/>
    </w:pPr>
  </w:style>
  <w:style w:type="paragraph" w:styleId="TOC1">
    <w:name w:val="toc 1"/>
    <w:basedOn w:val="Normal"/>
    <w:next w:val="Normal"/>
    <w:autoRedefine/>
    <w:uiPriority w:val="39"/>
    <w:unhideWhenUsed/>
    <w:rsid w:val="00B35582"/>
    <w:pPr>
      <w:spacing w:after="100" w:line="240" w:lineRule="auto"/>
    </w:pPr>
  </w:style>
  <w:style w:type="paragraph" w:customStyle="1" w:styleId="p1">
    <w:name w:val="p1"/>
    <w:basedOn w:val="Normal"/>
    <w:rsid w:val="00B3558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1">
    <w:name w:val="s1"/>
    <w:basedOn w:val="DefaultParagraphFont"/>
    <w:rsid w:val="00B35582"/>
  </w:style>
  <w:style w:type="paragraph" w:customStyle="1" w:styleId="Default">
    <w:name w:val="Default"/>
    <w:rsid w:val="002D7535"/>
    <w:pPr>
      <w:autoSpaceDE w:val="0"/>
      <w:autoSpaceDN w:val="0"/>
      <w:adjustRightInd w:val="0"/>
      <w:spacing w:after="0" w:line="240" w:lineRule="auto"/>
    </w:pPr>
    <w:rPr>
      <w:rFonts w:ascii="Symbol" w:hAnsi="Symbol" w:cs="Symbol"/>
      <w:color w:val="000000"/>
      <w:kern w:val="0"/>
      <w:sz w:val="24"/>
      <w:szCs w:val="24"/>
      <w14:ligatures w14:val="none"/>
    </w:rPr>
  </w:style>
  <w:style w:type="paragraph" w:styleId="ListBullet">
    <w:name w:val="List Bullet"/>
    <w:basedOn w:val="Normal"/>
    <w:uiPriority w:val="99"/>
    <w:unhideWhenUsed/>
    <w:rsid w:val="002D7535"/>
    <w:pPr>
      <w:numPr>
        <w:numId w:val="59"/>
      </w:numPr>
      <w:contextualSpacing/>
    </w:pPr>
    <w:rPr>
      <w:rFonts w:ascii="Calibri" w:eastAsia="Calibri" w:hAnsi="Calibri" w:cs="Calibri"/>
      <w:lang w:eastAsia="ar-SA"/>
    </w:rPr>
  </w:style>
  <w:style w:type="paragraph" w:styleId="Title">
    <w:name w:val="Title"/>
    <w:basedOn w:val="Normal"/>
    <w:link w:val="TitleChar"/>
    <w:uiPriority w:val="10"/>
    <w:qFormat/>
    <w:rsid w:val="002D7535"/>
    <w:pPr>
      <w:spacing w:after="0" w:line="240" w:lineRule="auto"/>
      <w:jc w:val="center"/>
    </w:pPr>
    <w:rPr>
      <w:rFonts w:ascii="Arial" w:eastAsia="Times New Roman" w:hAnsi="Arial" w:cs="Arial"/>
      <w:b/>
      <w:bCs/>
      <w:sz w:val="24"/>
      <w:szCs w:val="24"/>
      <w:u w:val="single"/>
    </w:rPr>
  </w:style>
  <w:style w:type="character" w:customStyle="1" w:styleId="TitleChar">
    <w:name w:val="Title Char"/>
    <w:basedOn w:val="DefaultParagraphFont"/>
    <w:link w:val="Title"/>
    <w:uiPriority w:val="10"/>
    <w:rsid w:val="002D7535"/>
    <w:rPr>
      <w:rFonts w:ascii="Arial" w:eastAsia="Times New Roman" w:hAnsi="Arial" w:cs="Arial"/>
      <w:b/>
      <w:bCs/>
      <w:kern w:val="0"/>
      <w:sz w:val="24"/>
      <w:szCs w:val="24"/>
      <w:u w:val="single"/>
      <w14:ligatures w14:val="none"/>
    </w:rPr>
  </w:style>
  <w:style w:type="character" w:customStyle="1" w:styleId="FooterChar1">
    <w:name w:val="Footer Char1"/>
    <w:basedOn w:val="DefaultParagraphFont"/>
    <w:uiPriority w:val="99"/>
    <w:rsid w:val="002D7535"/>
    <w:rPr>
      <w:kern w:val="0"/>
      <w14:ligatures w14:val="none"/>
    </w:rPr>
  </w:style>
  <w:style w:type="character" w:customStyle="1" w:styleId="normaltextrun">
    <w:name w:val="normaltextrun"/>
    <w:basedOn w:val="DefaultParagraphFont"/>
    <w:rsid w:val="002D7535"/>
  </w:style>
  <w:style w:type="character" w:customStyle="1" w:styleId="c-bibliographic-informationvalue">
    <w:name w:val="c-bibliographic-information__value"/>
    <w:basedOn w:val="DefaultParagraphFont"/>
    <w:rsid w:val="003270D3"/>
  </w:style>
  <w:style w:type="character" w:styleId="Mention">
    <w:name w:val="Mention"/>
    <w:basedOn w:val="DefaultParagraphFont"/>
    <w:uiPriority w:val="99"/>
    <w:semiHidden/>
    <w:unhideWhenUsed/>
    <w:rsid w:val="00A84B27"/>
    <w:rPr>
      <w:color w:val="2B579A"/>
      <w:shd w:val="clear" w:color="auto" w:fill="E6E6E6"/>
    </w:rPr>
  </w:style>
  <w:style w:type="character" w:customStyle="1" w:styleId="retainadvsrclimitsfilters">
    <w:name w:val="retain_adv_src_limits_filters"/>
    <w:basedOn w:val="DefaultParagraphFont"/>
    <w:rsid w:val="00A84B27"/>
  </w:style>
  <w:style w:type="paragraph" w:styleId="BodyText">
    <w:name w:val="Body Text"/>
    <w:basedOn w:val="Normal"/>
    <w:link w:val="BodyTextChar"/>
    <w:uiPriority w:val="1"/>
    <w:qFormat/>
    <w:rsid w:val="00012F85"/>
    <w:pPr>
      <w:widowControl w:val="0"/>
      <w:autoSpaceDE w:val="0"/>
      <w:autoSpaceDN w:val="0"/>
      <w:spacing w:after="0" w:line="240" w:lineRule="auto"/>
      <w:ind w:left="106"/>
    </w:pPr>
    <w:rPr>
      <w:rFonts w:ascii="Gill Sans MT" w:eastAsia="Gill Sans MT" w:hAnsi="Gill Sans MT" w:cs="Gill Sans MT"/>
      <w:sz w:val="17"/>
      <w:szCs w:val="17"/>
      <w:lang w:val="en-US"/>
    </w:rPr>
  </w:style>
  <w:style w:type="character" w:customStyle="1" w:styleId="BodyTextChar">
    <w:name w:val="Body Text Char"/>
    <w:basedOn w:val="DefaultParagraphFont"/>
    <w:link w:val="BodyText"/>
    <w:uiPriority w:val="1"/>
    <w:rsid w:val="00012F85"/>
    <w:rPr>
      <w:rFonts w:ascii="Gill Sans MT" w:eastAsia="Gill Sans MT" w:hAnsi="Gill Sans MT" w:cs="Gill Sans MT"/>
      <w:kern w:val="0"/>
      <w:sz w:val="17"/>
      <w:szCs w:val="17"/>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ihr.ac.uk/documents/payment-guidance-for-researchers-and-professionals/27392" TargetMode="External"/><Relationship Id="rId299" Type="http://schemas.openxmlformats.org/officeDocument/2006/relationships/hyperlink" Target="https://fundingawards.nihr.ac.uk/award/NIHR135170" TargetMode="External"/><Relationship Id="rId303" Type="http://schemas.openxmlformats.org/officeDocument/2006/relationships/hyperlink" Target="https://www.kcl.ac.uk/cicelysaunders/research/studies/who-studies" TargetMode="External"/><Relationship Id="rId21" Type="http://schemas.openxmlformats.org/officeDocument/2006/relationships/header" Target="header6.xml"/><Relationship Id="rId42" Type="http://schemas.openxmlformats.org/officeDocument/2006/relationships/footer" Target="footer11.xml"/><Relationship Id="rId63" Type="http://schemas.openxmlformats.org/officeDocument/2006/relationships/image" Target="media/image21.jpg"/><Relationship Id="rId84" Type="http://schemas.openxmlformats.org/officeDocument/2006/relationships/image" Target="media/image36.jpeg"/><Relationship Id="rId138" Type="http://schemas.openxmlformats.org/officeDocument/2006/relationships/hyperlink" Target="https://www.hospiceuk.org/" TargetMode="External"/><Relationship Id="rId159" Type="http://schemas.openxmlformats.org/officeDocument/2006/relationships/hyperlink" Target="http://impact.ref.ac.uk/CaseStudies/CaseStudy.aspx?Id=41174" TargetMode="External"/><Relationship Id="rId170" Type="http://schemas.openxmlformats.org/officeDocument/2006/relationships/chart" Target="charts/chart6.xml"/><Relationship Id="rId191" Type="http://schemas.openxmlformats.org/officeDocument/2006/relationships/hyperlink" Target="https://www.sheffield.ac.uk/polopoly_fs/1.671066!/file/GRIPPolicy.pdf" TargetMode="External"/><Relationship Id="rId205" Type="http://schemas.openxmlformats.org/officeDocument/2006/relationships/hyperlink" Target="mailto:c.gardiner@sheffield.ac.uk" TargetMode="External"/><Relationship Id="rId226" Type="http://schemas.openxmlformats.org/officeDocument/2006/relationships/hyperlink" Target="https://www.hyms.ac.uk/research/research-centres-and-groups/wolfson/breathlessness/bringing-breathlessness-into-view-gallery" TargetMode="External"/><Relationship Id="rId247" Type="http://schemas.openxmlformats.org/officeDocument/2006/relationships/hyperlink" Target="https://www.kcl.ac.uk/cicelysaunders/about/index" TargetMode="External"/><Relationship Id="rId107" Type="http://schemas.openxmlformats.org/officeDocument/2006/relationships/hyperlink" Target="http://www.invo.org.uk/find-out-more/what-is-public-involvement-in-research-2/" TargetMode="External"/><Relationship Id="rId268" Type="http://schemas.openxmlformats.org/officeDocument/2006/relationships/hyperlink" Target="https://www.kcl.ac.uk/cicelysaunders/newsevents/mediamentions" TargetMode="External"/><Relationship Id="rId289" Type="http://schemas.openxmlformats.org/officeDocument/2006/relationships/hyperlink" Target="https://www.journalslibrary.nihr.ac.uk/hta/hta23550/" TargetMode="External"/><Relationship Id="rId11" Type="http://schemas.openxmlformats.org/officeDocument/2006/relationships/header" Target="header1.xml"/><Relationship Id="rId32" Type="http://schemas.openxmlformats.org/officeDocument/2006/relationships/hyperlink" Target="https://www.uts.edu.au/research-and-teaching/our-research/impacct" TargetMode="External"/><Relationship Id="rId53" Type="http://schemas.openxmlformats.org/officeDocument/2006/relationships/image" Target="media/image12.jpeg"/><Relationship Id="rId74" Type="http://schemas.openxmlformats.org/officeDocument/2006/relationships/image" Target="media/image28.jpeg"/><Relationship Id="rId128" Type="http://schemas.openxmlformats.org/officeDocument/2006/relationships/hyperlink" Target="https://www.nlm.nih.gov/" TargetMode="External"/><Relationship Id="rId149" Type="http://schemas.openxmlformats.org/officeDocument/2006/relationships/hyperlink" Target="http://www.macmillan.org.uk/get-involved/volunteering/share-your-experience/cancer-voices/index.html" TargetMode="External"/><Relationship Id="rId5" Type="http://schemas.openxmlformats.org/officeDocument/2006/relationships/footnotes" Target="footnotes.xml"/><Relationship Id="rId95" Type="http://schemas.openxmlformats.org/officeDocument/2006/relationships/hyperlink" Target="https://www.coproductioncollective.co.uk/events" TargetMode="External"/><Relationship Id="rId160" Type="http://schemas.openxmlformats.org/officeDocument/2006/relationships/hyperlink" Target="http://www.invo.org.uk/resource-centre/libraries/examples/exploring-public-involvement-in-nihr-research-funding-applications/" TargetMode="External"/><Relationship Id="rId181" Type="http://schemas.openxmlformats.org/officeDocument/2006/relationships/hyperlink" Target="https://www.hyms.ac.uk/research/research-centres-and-groups/wolfson" TargetMode="External"/><Relationship Id="rId216" Type="http://schemas.openxmlformats.org/officeDocument/2006/relationships/hyperlink" Target="http://www.integrate-hta.eu/downloads/" TargetMode="External"/><Relationship Id="rId237" Type="http://schemas.openxmlformats.org/officeDocument/2006/relationships/hyperlink" Target="https://www.mariecurie.org.uk/globalassets/media/documents/policy/policy-publications/2021/better-end-of-life-research-report.pdf" TargetMode="External"/><Relationship Id="rId258" Type="http://schemas.openxmlformats.org/officeDocument/2006/relationships/hyperlink" Target="https://pos-pal.org/doc18/OpenSeminarFlyerMay2018.pdf" TargetMode="External"/><Relationship Id="rId279" Type="http://schemas.openxmlformats.org/officeDocument/2006/relationships/hyperlink" Target="https://www.kcl.ac.uk/cicelysaunders/resources/newsletters/ppi-june-2016-workshop.pdf" TargetMode="External"/><Relationship Id="rId22" Type="http://schemas.openxmlformats.org/officeDocument/2006/relationships/footer" Target="footer7.xml"/><Relationship Id="rId43" Type="http://schemas.openxmlformats.org/officeDocument/2006/relationships/image" Target="media/image9.jpeg"/><Relationship Id="rId64" Type="http://schemas.openxmlformats.org/officeDocument/2006/relationships/image" Target="media/image22.jpeg"/><Relationship Id="rId118" Type="http://schemas.openxmlformats.org/officeDocument/2006/relationships/hyperlink" Target="https://www.nihr.ac.uk/about-us/who-we-are/our-governance.htm" TargetMode="External"/><Relationship Id="rId139" Type="http://schemas.openxmlformats.org/officeDocument/2006/relationships/hyperlink" Target="https://www.macmillan.org.uk/" TargetMode="External"/><Relationship Id="rId290" Type="http://schemas.openxmlformats.org/officeDocument/2006/relationships/hyperlink" Target="https://www.kcl.ac.uk/cicelysaunders/research/living/caregivers/index" TargetMode="External"/><Relationship Id="rId304" Type="http://schemas.openxmlformats.org/officeDocument/2006/relationships/fontTable" Target="fontTable.xml"/><Relationship Id="rId85" Type="http://schemas.openxmlformats.org/officeDocument/2006/relationships/hyperlink" Target="https://arc-sl.nihr.ac.uk/research-and-implementation/our-research-areas/palliative-and-end-life-care" TargetMode="External"/><Relationship Id="rId150" Type="http://schemas.openxmlformats.org/officeDocument/2006/relationships/hyperlink" Target="https://www.nlm.nih.gov/" TargetMode="External"/><Relationship Id="rId171" Type="http://schemas.openxmlformats.org/officeDocument/2006/relationships/chart" Target="charts/chart7.xml"/><Relationship Id="rId192" Type="http://schemas.openxmlformats.org/officeDocument/2006/relationships/image" Target="media/image43.jpeg"/><Relationship Id="rId206" Type="http://schemas.openxmlformats.org/officeDocument/2006/relationships/hyperlink" Target="https://www.ageuk.org.uk/" TargetMode="External"/><Relationship Id="rId227" Type="http://schemas.openxmlformats.org/officeDocument/2006/relationships/hyperlink" Target="https://soundcloud.com/hullyorkmed/how-i-cope-with-breathlessness" TargetMode="External"/><Relationship Id="rId248" Type="http://schemas.openxmlformats.org/officeDocument/2006/relationships/hyperlink" Target="https://www.kcl.ac.uk/cicelysaunders/about/mission" TargetMode="External"/><Relationship Id="rId269" Type="http://schemas.openxmlformats.org/officeDocument/2006/relationships/hyperlink" Target="http://pmj.sagepub.com/content/early/2015/04/29/0269216315584875.full.pdf+html" TargetMode="External"/><Relationship Id="rId12" Type="http://schemas.openxmlformats.org/officeDocument/2006/relationships/footer" Target="footer2.xml"/><Relationship Id="rId33" Type="http://schemas.openxmlformats.org/officeDocument/2006/relationships/hyperlink" Target="https://www.kcl.ac.uk/cicelysaunders/index" TargetMode="External"/><Relationship Id="rId108" Type="http://schemas.openxmlformats.org/officeDocument/2006/relationships/hyperlink" Target="https://doi.org/10.12968/ijpn.2008.14.11.31760" TargetMode="External"/><Relationship Id="rId129" Type="http://schemas.openxmlformats.org/officeDocument/2006/relationships/footer" Target="footer15.xml"/><Relationship Id="rId280" Type="http://schemas.openxmlformats.org/officeDocument/2006/relationships/hyperlink" Target="https://www.kcl.ac.uk/cicelysaunders/patient-family-and-public-involvement/newsletters-and-resources" TargetMode="External"/><Relationship Id="rId54" Type="http://schemas.openxmlformats.org/officeDocument/2006/relationships/image" Target="media/image13.jpeg"/><Relationship Id="rId75" Type="http://schemas.openxmlformats.org/officeDocument/2006/relationships/image" Target="media/image29.jpeg"/><Relationship Id="rId96" Type="http://schemas.openxmlformats.org/officeDocument/2006/relationships/hyperlink" Target="https://www.csipublicinvolvement.co.uk/" TargetMode="External"/><Relationship Id="rId140" Type="http://schemas.openxmlformats.org/officeDocument/2006/relationships/hyperlink" Target="https://www.gov.uk/government/publications" TargetMode="External"/><Relationship Id="rId161" Type="http://schemas.openxmlformats.org/officeDocument/2006/relationships/hyperlink" Target="http://clahrc-yh.nihr.ac.uk/industry/case-studies/sensory-technologies" TargetMode="External"/><Relationship Id="rId182" Type="http://schemas.openxmlformats.org/officeDocument/2006/relationships/hyperlink" Target="https://journals.sagepub.com/doi/full/10.1177/0269216319858247" TargetMode="External"/><Relationship Id="rId217" Type="http://schemas.openxmlformats.org/officeDocument/2006/relationships/hyperlink" Target="https://www.hull.ac.uk/work-with-us/research/institutes/health-trials/study-support" TargetMode="External"/><Relationship Id="rId6" Type="http://schemas.openxmlformats.org/officeDocument/2006/relationships/endnotes" Target="endnotes.xml"/><Relationship Id="rId238" Type="http://schemas.openxmlformats.org/officeDocument/2006/relationships/hyperlink" Target="https://www.hyms.ac.uk/research/research-centres-and-groups/wolfson/pace" TargetMode="External"/><Relationship Id="rId259" Type="http://schemas.openxmlformats.org/officeDocument/2006/relationships/hyperlink" Target="https://www.kcl.ac.uk/cicelysaunders/newsevents/news" TargetMode="External"/><Relationship Id="rId23" Type="http://schemas.openxmlformats.org/officeDocument/2006/relationships/header" Target="header7.xml"/><Relationship Id="rId119" Type="http://schemas.openxmlformats.org/officeDocument/2006/relationships/hyperlink" Target="https://www.pcori.org/engagement" TargetMode="External"/><Relationship Id="rId270" Type="http://schemas.openxmlformats.org/officeDocument/2006/relationships/hyperlink" Target="https://www.kcl.ac.uk/cicelysaunders/newsevents/institute-mailing-list" TargetMode="External"/><Relationship Id="rId291" Type="http://schemas.openxmlformats.org/officeDocument/2006/relationships/hyperlink" Target="https://www.kcl.ac.uk/cicelysaunders/research/studies/tls" TargetMode="External"/><Relationship Id="rId305" Type="http://schemas.openxmlformats.org/officeDocument/2006/relationships/theme" Target="theme/theme1.xml"/><Relationship Id="rId44" Type="http://schemas.openxmlformats.org/officeDocument/2006/relationships/hyperlink" Target="https://www.kcl.ac.uk/cicelysaunders/index" TargetMode="External"/><Relationship Id="rId65" Type="http://schemas.openxmlformats.org/officeDocument/2006/relationships/image" Target="media/image23.jpeg"/><Relationship Id="rId86" Type="http://schemas.openxmlformats.org/officeDocument/2006/relationships/hyperlink" Target="https://www.hyms.ac.uk/research/research-centres-and-groups/wolfson/breathlessness/bringing-breathlessness-into-view-exhibition" TargetMode="External"/><Relationship Id="rId130" Type="http://schemas.openxmlformats.org/officeDocument/2006/relationships/hyperlink" Target="https://www.gov.uk/government/organisations/department-of-health" TargetMode="External"/><Relationship Id="rId151" Type="http://schemas.openxmlformats.org/officeDocument/2006/relationships/hyperlink" Target="http://www.inist.fr/" TargetMode="External"/><Relationship Id="rId172" Type="http://schemas.openxmlformats.org/officeDocument/2006/relationships/chart" Target="charts/chart8.xml"/><Relationship Id="rId193" Type="http://schemas.openxmlformats.org/officeDocument/2006/relationships/hyperlink" Target="mailto:hesdenreshub@sheffield.ac.uk" TargetMode="External"/><Relationship Id="rId207" Type="http://schemas.openxmlformats.org/officeDocument/2006/relationships/hyperlink" Target="https://www.alzheimers.org.uk/" TargetMode="External"/><Relationship Id="rId228" Type="http://schemas.openxmlformats.org/officeDocument/2006/relationships/hyperlink" Target="https://soundcloud.com/hullyorkmed/interview-living-with-breathlessness" TargetMode="External"/><Relationship Id="rId249" Type="http://schemas.openxmlformats.org/officeDocument/2006/relationships/hyperlink" Target="https://www.kcl.ac.uk/cicelysaunders/about/building/index" TargetMode="External"/><Relationship Id="rId13" Type="http://schemas.openxmlformats.org/officeDocument/2006/relationships/header" Target="header2.xml"/><Relationship Id="rId109" Type="http://schemas.openxmlformats.org/officeDocument/2006/relationships/hyperlink" Target="https://www.kingshealthpartners.org/clinical-excellence/1875-palliative-care" TargetMode="External"/><Relationship Id="rId260" Type="http://schemas.openxmlformats.org/officeDocument/2006/relationships/hyperlink" Target="https://www.kcl.ac.uk/cicelysaunders/newsevents/newsrecords/2018/a-conversation-starter-around-loss-grief-and-bereavement" TargetMode="External"/><Relationship Id="rId281" Type="http://schemas.openxmlformats.org/officeDocument/2006/relationships/hyperlink" Target="https://www.kcl.ac.uk/cicelysaunders/patient-family-and-public-involvement/newsletters-and-resources" TargetMode="External"/><Relationship Id="rId34" Type="http://schemas.openxmlformats.org/officeDocument/2006/relationships/hyperlink" Target="https://www.kcl.ac.uk/nmpc/" TargetMode="External"/><Relationship Id="rId55" Type="http://schemas.openxmlformats.org/officeDocument/2006/relationships/image" Target="media/image14.jpeg"/><Relationship Id="rId76" Type="http://schemas.openxmlformats.org/officeDocument/2006/relationships/image" Target="media/image30.jpeg"/><Relationship Id="rId97" Type="http://schemas.openxmlformats.org/officeDocument/2006/relationships/hyperlink" Target="https://www.kcl.ac.uk/cicelysaunders/about-us" TargetMode="External"/><Relationship Id="rId120" Type="http://schemas.openxmlformats.org/officeDocument/2006/relationships/hyperlink" Target="https://arc-w.nihr.ac.uk/news/capturing-the-impact-of-public-involvement-the-ppi-impact-log/" TargetMode="External"/><Relationship Id="rId141" Type="http://schemas.openxmlformats.org/officeDocument/2006/relationships/hyperlink" Target="http://www.ncpc.org.uk/get-involved" TargetMode="External"/><Relationship Id="rId7" Type="http://schemas.openxmlformats.org/officeDocument/2006/relationships/image" Target="media/image1.png"/><Relationship Id="rId162" Type="http://schemas.openxmlformats.org/officeDocument/2006/relationships/hyperlink" Target="http://shop.ncpc.org.uk/public/shop/default.aspx?Category=NCPC%20Publications&amp;Page=2" TargetMode="External"/><Relationship Id="rId183" Type="http://schemas.openxmlformats.org/officeDocument/2006/relationships/hyperlink" Target="https://www.sheffield.ac.uk/health-sciences/people/nursing-and-midwifery/eleni-chambers" TargetMode="External"/><Relationship Id="rId218" Type="http://schemas.openxmlformats.org/officeDocument/2006/relationships/hyperlink" Target="https://www.hyms.ac.uk/research/research-centres-and-groups/wolfson" TargetMode="External"/><Relationship Id="rId239" Type="http://schemas.openxmlformats.org/officeDocument/2006/relationships/hyperlink" Target="https://www.hyms.ac.uk/research/research-centres-and-groups/wolfson/rambo" TargetMode="External"/><Relationship Id="rId2" Type="http://schemas.openxmlformats.org/officeDocument/2006/relationships/styles" Target="styles.xml"/><Relationship Id="rId29" Type="http://schemas.openxmlformats.org/officeDocument/2006/relationships/image" Target="media/image4.wmf"/><Relationship Id="rId250" Type="http://schemas.openxmlformats.org/officeDocument/2006/relationships/hyperlink" Target="https://www.kcl.ac.uk/cicelysaunders/about/rehabilitation/national-clinical-audit-" TargetMode="External"/><Relationship Id="rId255" Type="http://schemas.openxmlformats.org/officeDocument/2006/relationships/hyperlink" Target="https://www.kcl.ac.uk/cicelysaunders/research/index" TargetMode="External"/><Relationship Id="rId271" Type="http://schemas.openxmlformats.org/officeDocument/2006/relationships/hyperlink" Target="https://www.kcl.ac.uk/cicelysaunders/patient-family-and-public-involvement/ppi" TargetMode="External"/><Relationship Id="rId276" Type="http://schemas.openxmlformats.org/officeDocument/2006/relationships/hyperlink" Target="https://www.kcl.ac.uk/cicelysaunders/attachments/newsletters/ppi-workshop-summary-dec-2014.pdf" TargetMode="External"/><Relationship Id="rId292" Type="http://schemas.openxmlformats.org/officeDocument/2006/relationships/hyperlink" Target="https://www.kcl.ac.uk/cicelysaunders/research/studies/morecare" TargetMode="External"/><Relationship Id="rId297" Type="http://schemas.openxmlformats.org/officeDocument/2006/relationships/hyperlink" Target="mailto:csi.ppi@kcl.ac.uk" TargetMode="External"/><Relationship Id="rId24" Type="http://schemas.openxmlformats.org/officeDocument/2006/relationships/footer" Target="footer8.xml"/><Relationship Id="rId40" Type="http://schemas.openxmlformats.org/officeDocument/2006/relationships/image" Target="media/image7.jpeg"/><Relationship Id="rId45" Type="http://schemas.openxmlformats.org/officeDocument/2006/relationships/hyperlink" Target="https://www.arc-sl.nihr.ac.uk/news-insights/latest-news/co-produced-evaluation-ppi-palliative-care-research-published" TargetMode="External"/><Relationship Id="rId66" Type="http://schemas.openxmlformats.org/officeDocument/2006/relationships/image" Target="media/image24.jpeg"/><Relationship Id="rId87" Type="http://schemas.openxmlformats.org/officeDocument/2006/relationships/hyperlink" Target="https://www.researchgate.net/publication/292991575_EVIDENT_Guidance_for_Reviewing_the_Evidence_a_compendium_of_methodological_literature_and_websites" TargetMode="External"/><Relationship Id="rId110" Type="http://schemas.openxmlformats.org/officeDocument/2006/relationships/hyperlink" Target="http://piiaf.org.uk/" TargetMode="External"/><Relationship Id="rId115" Type="http://schemas.openxmlformats.org/officeDocument/2006/relationships/hyperlink" Target="https://www.nihr.ac.uk/documents/applied-research-collaborations-research-themes-and-national-leadership-areas/28825" TargetMode="External"/><Relationship Id="rId131" Type="http://schemas.openxmlformats.org/officeDocument/2006/relationships/hyperlink" Target="https://www.nice.org.uk/" TargetMode="External"/><Relationship Id="rId136" Type="http://schemas.openxmlformats.org/officeDocument/2006/relationships/hyperlink" Target="http://www.pcrs.org.uk/" TargetMode="External"/><Relationship Id="rId157" Type="http://schemas.openxmlformats.org/officeDocument/2006/relationships/hyperlink" Target="http://impact.ref.ac.uk/CaseStudies/CaseStudy.aspx?Id=39766" TargetMode="External"/><Relationship Id="rId178" Type="http://schemas.openxmlformats.org/officeDocument/2006/relationships/hyperlink" Target="https://www.sheffield.ac.uk/health-sciences/people/nursing-and-midwifery/eleni-chambers" TargetMode="External"/><Relationship Id="rId301" Type="http://schemas.openxmlformats.org/officeDocument/2006/relationships/hyperlink" Target="https://www.kcl.ac.uk/cicelysaunders/resources/key-reports/palliative-care-in-sub-saharan-africa" TargetMode="External"/><Relationship Id="rId61" Type="http://schemas.openxmlformats.org/officeDocument/2006/relationships/image" Target="media/image20.jpeg"/><Relationship Id="rId82" Type="http://schemas.openxmlformats.org/officeDocument/2006/relationships/footer" Target="footer14.xml"/><Relationship Id="rId152" Type="http://schemas.openxmlformats.org/officeDocument/2006/relationships/footer" Target="footer16.xml"/><Relationship Id="rId173" Type="http://schemas.openxmlformats.org/officeDocument/2006/relationships/chart" Target="charts/chart9.xml"/><Relationship Id="rId194" Type="http://schemas.openxmlformats.org/officeDocument/2006/relationships/image" Target="media/image44.jpeg"/><Relationship Id="rId199" Type="http://schemas.openxmlformats.org/officeDocument/2006/relationships/hyperlink" Target="https://www.sheffield.ac.uk/library/rdm/orda" TargetMode="External"/><Relationship Id="rId203" Type="http://schemas.openxmlformats.org/officeDocument/2006/relationships/hyperlink" Target="https://www.sheffield.ac.uk/govern/data-protection/privacy/general" TargetMode="External"/><Relationship Id="rId208" Type="http://schemas.openxmlformats.org/officeDocument/2006/relationships/hyperlink" Target="tel:0300%20222%2011%2022" TargetMode="External"/><Relationship Id="rId229" Type="http://schemas.openxmlformats.org/officeDocument/2006/relationships/hyperlink" Target="https://breathlessness.hyms.ac.uk/" TargetMode="External"/><Relationship Id="rId19" Type="http://schemas.openxmlformats.org/officeDocument/2006/relationships/header" Target="header5.xml"/><Relationship Id="rId224" Type="http://schemas.openxmlformats.org/officeDocument/2006/relationships/hyperlink" Target="https://www.hyms.ac.uk/research/research-centres-and-groups/wolfson/bringing-breathlessness-into-view" TargetMode="External"/><Relationship Id="rId240" Type="http://schemas.openxmlformats.org/officeDocument/2006/relationships/hyperlink" Target="https://www.hyms.ac.uk/research/research-centres-and-groups/wolfson/resolve" TargetMode="External"/><Relationship Id="rId245" Type="http://schemas.openxmlformats.org/officeDocument/2006/relationships/hyperlink" Target="https://www.alzheimers.org.uk/research-network-news/patient-and-public-involvement-palliative-care-challenges-and-opportunities" TargetMode="External"/><Relationship Id="rId261" Type="http://schemas.openxmlformats.org/officeDocument/2006/relationships/hyperlink" Target="https://www.kcl.ac.uk/cicelysaunders/newsevents/newsrecords/2018/taking-patient-and-public-involvement-online" TargetMode="External"/><Relationship Id="rId266" Type="http://schemas.openxmlformats.org/officeDocument/2006/relationships/hyperlink" Target="https://www.kcl.ac.uk/cicelysaunders/newsevents/newsrecords/2015/may/service-user-involvement-in-palliative-care" TargetMode="External"/><Relationship Id="rId287" Type="http://schemas.openxmlformats.org/officeDocument/2006/relationships/hyperlink" Target="https://www.kcl.ac.uk/cicelysaunders/research/studies/guidecare" TargetMode="External"/><Relationship Id="rId14" Type="http://schemas.openxmlformats.org/officeDocument/2006/relationships/footer" Target="footer3.xml"/><Relationship Id="rId30" Type="http://schemas.openxmlformats.org/officeDocument/2006/relationships/image" Target="media/image5.wmf"/><Relationship Id="rId35" Type="http://schemas.openxmlformats.org/officeDocument/2006/relationships/header" Target="header9.xml"/><Relationship Id="rId56" Type="http://schemas.openxmlformats.org/officeDocument/2006/relationships/image" Target="media/image15.jpeg"/><Relationship Id="rId77" Type="http://schemas.openxmlformats.org/officeDocument/2006/relationships/image" Target="media/image31.jpeg"/><Relationship Id="rId100" Type="http://schemas.openxmlformats.org/officeDocument/2006/relationships/hyperlink" Target="https://www.kcl.ac.uk/events/series/cicely-saunders-institute-seminar-series" TargetMode="External"/><Relationship Id="rId105" Type="http://schemas.openxmlformats.org/officeDocument/2006/relationships/hyperlink" Target="http://www.invo.org.uk/find-out-more/invodirect-org/palliative-care-studies-advisory-group-pcsag/" TargetMode="External"/><Relationship Id="rId126" Type="http://schemas.openxmlformats.org/officeDocument/2006/relationships/hyperlink" Target="https://www.hyms.ac.uk/research/research-centres-and-groups/wolfson/partners-and-collaborators" TargetMode="External"/><Relationship Id="rId147" Type="http://schemas.openxmlformats.org/officeDocument/2006/relationships/hyperlink" Target="http://www.macmillan.org.uk/information-and-support/index.html" TargetMode="External"/><Relationship Id="rId168" Type="http://schemas.openxmlformats.org/officeDocument/2006/relationships/chart" Target="charts/chart4.xml"/><Relationship Id="rId282" Type="http://schemas.openxmlformats.org/officeDocument/2006/relationships/hyperlink" Target="https://www.kcl.ac.uk/cicelysaunders/patient-family-and-public-involvement/csi-ppi-strategy-2021-2023.pdf" TargetMode="External"/><Relationship Id="rId8" Type="http://schemas.openxmlformats.org/officeDocument/2006/relationships/hyperlink" Target="https://www.kcl.ac.uk/cicelysaunders/" TargetMode="External"/><Relationship Id="rId51" Type="http://schemas.openxmlformats.org/officeDocument/2006/relationships/image" Target="media/image10.jpeg"/><Relationship Id="rId72" Type="http://schemas.openxmlformats.org/officeDocument/2006/relationships/image" Target="media/image26.jpeg"/><Relationship Id="rId93" Type="http://schemas.openxmlformats.org/officeDocument/2006/relationships/hyperlink" Target="https://www.sheffieldclinicalresearch.org/for-patients-public/how-to-get-involved/ppi-in-therapeutics-palliative-care/" TargetMode="External"/><Relationship Id="rId98" Type="http://schemas.openxmlformats.org/officeDocument/2006/relationships/hyperlink" Target="https://www.kcl.ac.uk/cicelysaunders/connections" TargetMode="External"/><Relationship Id="rId121" Type="http://schemas.openxmlformats.org/officeDocument/2006/relationships/hyperlink" Target="https://reviewersmanual.joannabriggs.org/" TargetMode="External"/><Relationship Id="rId142" Type="http://schemas.openxmlformats.org/officeDocument/2006/relationships/hyperlink" Target="http://www.ncpc.org.uk/patients-carers" TargetMode="External"/><Relationship Id="rId163" Type="http://schemas.openxmlformats.org/officeDocument/2006/relationships/hyperlink" Target="http://www.invo.org.uk/resource-centre/jargon-buster/page/2/?letter=I" TargetMode="External"/><Relationship Id="rId184" Type="http://schemas.openxmlformats.org/officeDocument/2006/relationships/hyperlink" Target="mailto:e.chambers@sheffield.ac.uk" TargetMode="External"/><Relationship Id="rId189" Type="http://schemas.openxmlformats.org/officeDocument/2006/relationships/image" Target="media/image42.png"/><Relationship Id="rId219" Type="http://schemas.openxmlformats.org/officeDocument/2006/relationships/hyperlink" Target="https://www.hyms.ac.uk/research/research-centres-and-groups/wolfson/partners-and-collaborators" TargetMode="External"/><Relationship Id="rId3" Type="http://schemas.openxmlformats.org/officeDocument/2006/relationships/settings" Target="settings.xml"/><Relationship Id="rId214" Type="http://schemas.openxmlformats.org/officeDocument/2006/relationships/hyperlink" Target="https://www.sueryder.org/how-we-can-help" TargetMode="External"/><Relationship Id="rId230" Type="http://schemas.openxmlformats.org/officeDocument/2006/relationships/hyperlink" Target="https://hull-repository.worktribe.com/project/247369/bringing-breathlessness-into-view" TargetMode="External"/><Relationship Id="rId235" Type="http://schemas.openxmlformats.org/officeDocument/2006/relationships/hyperlink" Target="https://www.mariecurie.org.uk/policy/better-end-life-report" TargetMode="External"/><Relationship Id="rId251" Type="http://schemas.openxmlformats.org/officeDocument/2006/relationships/hyperlink" Target="https://www.kcl.ac.uk/cicelysaunders/about/triennial-report" TargetMode="External"/><Relationship Id="rId256" Type="http://schemas.openxmlformats.org/officeDocument/2006/relationships/hyperlink" Target="https://www.kcl.ac.uk/cicelysaunders/newsevents/seminarseries" TargetMode="External"/><Relationship Id="rId277" Type="http://schemas.openxmlformats.org/officeDocument/2006/relationships/hyperlink" Target="https://www.kcl.ac.uk/cicelysaunders/attachments/newsletters/ppi-workshop-summary-nov-2015.pdf" TargetMode="External"/><Relationship Id="rId298" Type="http://schemas.openxmlformats.org/officeDocument/2006/relationships/hyperlink" Target="https://www.nihr.ac.uk/documents/2154-nihr-palliative-and-end-of-life-care-research-partnerships-cross-programme-funding-committee-public-minutes-28-september-2021/29323" TargetMode="External"/><Relationship Id="rId25" Type="http://schemas.openxmlformats.org/officeDocument/2006/relationships/hyperlink" Target="http://www.sheffield.ac.uk/ssid/unfair-means" TargetMode="External"/><Relationship Id="rId46" Type="http://schemas.openxmlformats.org/officeDocument/2006/relationships/hyperlink" Target="https://eapcnet.wordpress.com/2022/02/02/reflections-from-a-public-patient-involvement-member-on-being-part-of-an-out-of-hours-community-palliative-care-research-study/" TargetMode="External"/><Relationship Id="rId67" Type="http://schemas.openxmlformats.org/officeDocument/2006/relationships/hyperlink" Target="https://www.hyms.ac.uk/research/research-centres-and-groups/wolfson/breathlessness/bringing-breathlessness-into-view-exhibition" TargetMode="External"/><Relationship Id="rId116" Type="http://schemas.openxmlformats.org/officeDocument/2006/relationships/hyperlink" Target="https://fundingawards.nihr.ac.uk/award/NIHR135115" TargetMode="External"/><Relationship Id="rId137" Type="http://schemas.openxmlformats.org/officeDocument/2006/relationships/hyperlink" Target="http://www.ncpc.org.uk/" TargetMode="External"/><Relationship Id="rId158" Type="http://schemas.openxmlformats.org/officeDocument/2006/relationships/hyperlink" Target="http://impact.ref.ac.uk/CaseStudies/CaseStudy.aspx?Id=41174" TargetMode="External"/><Relationship Id="rId272" Type="http://schemas.openxmlformats.org/officeDocument/2006/relationships/hyperlink" Target="https://www.csipublicinvolvement.co.uk/" TargetMode="External"/><Relationship Id="rId293" Type="http://schemas.openxmlformats.org/officeDocument/2006/relationships/hyperlink" Target="https://www.kcl.ac.uk/cicelysaunders/research/evaluating/neurological/community" TargetMode="External"/><Relationship Id="rId302" Type="http://schemas.openxmlformats.org/officeDocument/2006/relationships/hyperlink" Target="https://www.kcl.ac.uk/cicelysaunders/resources/key-reports/spiritual-care-sub-saharan-africa" TargetMode="External"/><Relationship Id="rId20" Type="http://schemas.openxmlformats.org/officeDocument/2006/relationships/footer" Target="footer6.xml"/><Relationship Id="rId41" Type="http://schemas.openxmlformats.org/officeDocument/2006/relationships/image" Target="media/image8.jpeg"/><Relationship Id="rId62" Type="http://schemas.openxmlformats.org/officeDocument/2006/relationships/footer" Target="footer12.xml"/><Relationship Id="rId83" Type="http://schemas.openxmlformats.org/officeDocument/2006/relationships/image" Target="media/image35.jpeg"/><Relationship Id="rId88" Type="http://schemas.openxmlformats.org/officeDocument/2006/relationships/hyperlink" Target="http://www.integrate-hta.eu/downloads/" TargetMode="External"/><Relationship Id="rId111" Type="http://schemas.openxmlformats.org/officeDocument/2006/relationships/hyperlink" Target="https://www.cardiff.ac.uk/marie-curie-research-centre/patient-and-public-involvement/public-involvement-in-research-impact-toolkit-pirit" TargetMode="External"/><Relationship Id="rId132" Type="http://schemas.openxmlformats.org/officeDocument/2006/relationships/hyperlink" Target="https://www.jrf.org.uk/" TargetMode="External"/><Relationship Id="rId153" Type="http://schemas.openxmlformats.org/officeDocument/2006/relationships/hyperlink" Target="http://www.invo.org.uk/resource-centre/libraries/examples/examples-of-patient-and-public-involvement-reported-in-the-research-excellence-framework-2014-impact-case-studies/" TargetMode="External"/><Relationship Id="rId174" Type="http://schemas.openxmlformats.org/officeDocument/2006/relationships/chart" Target="charts/chart10.xml"/><Relationship Id="rId179" Type="http://schemas.openxmlformats.org/officeDocument/2006/relationships/hyperlink" Target="mailto:e.chambers@sheffield.ac.uk" TargetMode="External"/><Relationship Id="rId195" Type="http://schemas.openxmlformats.org/officeDocument/2006/relationships/hyperlink" Target="mailto:e.chambers@sheffield.ac.uk" TargetMode="External"/><Relationship Id="rId209" Type="http://schemas.openxmlformats.org/officeDocument/2006/relationships/hyperlink" Target="https://www.tcf.org.uk/" TargetMode="External"/><Relationship Id="rId190" Type="http://schemas.openxmlformats.org/officeDocument/2006/relationships/hyperlink" Target="https://www.sheffield.ac.uk/rs/ethicsandintegrity/ethicspolicy/approval-procedure" TargetMode="External"/><Relationship Id="rId204" Type="http://schemas.openxmlformats.org/officeDocument/2006/relationships/hyperlink" Target="mailto:e.chambers@sheffield.ac.uk" TargetMode="External"/><Relationship Id="rId220" Type="http://schemas.openxmlformats.org/officeDocument/2006/relationships/hyperlink" Target="https://www.hyms.ac.uk/research/research-centres-and-groups/wolfson/our-response-to-covid-19" TargetMode="External"/><Relationship Id="rId225" Type="http://schemas.openxmlformats.org/officeDocument/2006/relationships/hyperlink" Target="https://www.hyms.ac.uk/research/research-centres-and-groups/wolfson/breathlessness/bringing-breathlessness-into-view-exhibition" TargetMode="External"/><Relationship Id="rId241" Type="http://schemas.openxmlformats.org/officeDocument/2006/relationships/hyperlink" Target="https://www.hyms.ac.uk/research/transform" TargetMode="External"/><Relationship Id="rId246" Type="http://schemas.openxmlformats.org/officeDocument/2006/relationships/hyperlink" Target="https://www.kcl.ac.uk/cicelysaunders" TargetMode="External"/><Relationship Id="rId267" Type="http://schemas.openxmlformats.org/officeDocument/2006/relationships/hyperlink" Target="https://www.kcl.ac.uk/cicelysaunders/newsevents/newsrecords/2014/may/patient,-family-and-public-involvement-at-the-institute" TargetMode="External"/><Relationship Id="rId288" Type="http://schemas.openxmlformats.org/officeDocument/2006/relationships/hyperlink" Target="http://www.nets.nihr.ac.uk/projects/hsdr/141922" TargetMode="External"/><Relationship Id="rId15" Type="http://schemas.openxmlformats.org/officeDocument/2006/relationships/header" Target="header3.xml"/><Relationship Id="rId36" Type="http://schemas.openxmlformats.org/officeDocument/2006/relationships/footer" Target="footer10.xml"/><Relationship Id="rId57" Type="http://schemas.openxmlformats.org/officeDocument/2006/relationships/image" Target="media/image16.png"/><Relationship Id="rId106" Type="http://schemas.openxmlformats.org/officeDocument/2006/relationships/hyperlink" Target="http://www.invo.org.uk/" TargetMode="External"/><Relationship Id="rId127" Type="http://schemas.openxmlformats.org/officeDocument/2006/relationships/header" Target="header10.xml"/><Relationship Id="rId262" Type="http://schemas.openxmlformats.org/officeDocument/2006/relationships/hyperlink" Target="https://www.kcl.ac.uk/cicelysaunders/newsevents/newsrecords/2018/achievements-in-patient-and-public-involvement-recognised-by-crn-south-london" TargetMode="External"/><Relationship Id="rId283" Type="http://schemas.openxmlformats.org/officeDocument/2006/relationships/hyperlink" Target="https://www.kcl.ac.uk/cicelysaunders/research/studies/buildcare/iare" TargetMode="External"/><Relationship Id="rId10" Type="http://schemas.openxmlformats.org/officeDocument/2006/relationships/image" Target="media/image2.gif"/><Relationship Id="rId31" Type="http://schemas.openxmlformats.org/officeDocument/2006/relationships/image" Target="media/image6.wmf"/><Relationship Id="rId52" Type="http://schemas.openxmlformats.org/officeDocument/2006/relationships/image" Target="media/image11.jpeg"/><Relationship Id="rId73" Type="http://schemas.openxmlformats.org/officeDocument/2006/relationships/image" Target="media/image27.jpeg"/><Relationship Id="rId78" Type="http://schemas.openxmlformats.org/officeDocument/2006/relationships/image" Target="media/image32.jpeg"/><Relationship Id="rId94" Type="http://schemas.openxmlformats.org/officeDocument/2006/relationships/hyperlink" Target="https://www.sheffieldclinicalresearch.org/for-patients-public/how-to-get-involved/cancer-research/" TargetMode="External"/><Relationship Id="rId99" Type="http://schemas.openxmlformats.org/officeDocument/2006/relationships/hyperlink" Target="https://www.kcl.ac.uk/cicelysaunders/patients-and-the-public" TargetMode="External"/><Relationship Id="rId101" Type="http://schemas.openxmlformats.org/officeDocument/2006/relationships/hyperlink" Target="https://doi.org/10.1111/hex.12597" TargetMode="External"/><Relationship Id="rId122" Type="http://schemas.openxmlformats.org/officeDocument/2006/relationships/hyperlink" Target="https://datahelpdesk.worldbank.org/knowledgebase/articles/906519-world-bank-country-and-lending-groups" TargetMode="External"/><Relationship Id="rId143" Type="http://schemas.openxmlformats.org/officeDocument/2006/relationships/hyperlink" Target="http://www.ncpc.org.uk/policy-campaigns" TargetMode="External"/><Relationship Id="rId148" Type="http://schemas.openxmlformats.org/officeDocument/2006/relationships/hyperlink" Target="http://publications.macmillan.org.uk/" TargetMode="External"/><Relationship Id="rId164" Type="http://schemas.openxmlformats.org/officeDocument/2006/relationships/hyperlink" Target="http://www.who.int/cancer/palliative/definition/en/" TargetMode="External"/><Relationship Id="rId169" Type="http://schemas.openxmlformats.org/officeDocument/2006/relationships/chart" Target="charts/chart5.xml"/><Relationship Id="rId185" Type="http://schemas.openxmlformats.org/officeDocument/2006/relationships/image" Target="media/image39.jpeg"/><Relationship Id="rId4" Type="http://schemas.openxmlformats.org/officeDocument/2006/relationships/webSettings" Target="webSettings.xml"/><Relationship Id="rId9" Type="http://schemas.openxmlformats.org/officeDocument/2006/relationships/footer" Target="footer1.xml"/><Relationship Id="rId180" Type="http://schemas.openxmlformats.org/officeDocument/2006/relationships/image" Target="media/image38.jpg"/><Relationship Id="rId210" Type="http://schemas.openxmlformats.org/officeDocument/2006/relationships/hyperlink" Target="https://www.cruse.org.uk/" TargetMode="External"/><Relationship Id="rId215" Type="http://schemas.openxmlformats.org/officeDocument/2006/relationships/hyperlink" Target="mailto:info@sueryder.org?subject=Message%20" TargetMode="External"/><Relationship Id="rId236" Type="http://schemas.openxmlformats.org/officeDocument/2006/relationships/hyperlink" Target="https://www.mariecurie.org.uk/globalassets/media/documents/policy/policy-publications/2021/better-end-of-life-report-briefing.pdf" TargetMode="External"/><Relationship Id="rId257" Type="http://schemas.openxmlformats.org/officeDocument/2006/relationships/hyperlink" Target="https://www.kcl.ac.uk/events/reciprocal-relationships-and-the-importance-of-patient-and-public-feedback-in-health-research-1" TargetMode="External"/><Relationship Id="rId278" Type="http://schemas.openxmlformats.org/officeDocument/2006/relationships/hyperlink" Target="https://www.kcl.ac.uk/cicelysaunders/resources/newsletters/ppi-february-2016-workshop.pdf" TargetMode="External"/><Relationship Id="rId26" Type="http://schemas.openxmlformats.org/officeDocument/2006/relationships/header" Target="header8.xml"/><Relationship Id="rId231" Type="http://schemas.openxmlformats.org/officeDocument/2006/relationships/hyperlink" Target="https://www.hyms.ac.uk/research/research-centres-and-groups/wolfson/canassess1" TargetMode="External"/><Relationship Id="rId252" Type="http://schemas.openxmlformats.org/officeDocument/2006/relationships/hyperlink" Target="https://www.kcl.ac.uk/cicelysaunders/about/spotlight-booklets" TargetMode="External"/><Relationship Id="rId273" Type="http://schemas.openxmlformats.org/officeDocument/2006/relationships/hyperlink" Target="https://www.kcl.ac.uk/cicelysaunders/patient-family-and-public-involvement/newsletters-and-resources" TargetMode="External"/><Relationship Id="rId294" Type="http://schemas.openxmlformats.org/officeDocument/2006/relationships/hyperlink" Target="https://www.kcl.ac.uk/cicelysaunders/research/nihr-clahrc" TargetMode="External"/><Relationship Id="rId47" Type="http://schemas.openxmlformats.org/officeDocument/2006/relationships/hyperlink" Target="https://www.alzheimers.org.uk/research-network-news/patient-and-public-involvement-palliative-care-challenges-and-opportunities" TargetMode="External"/><Relationship Id="rId68" Type="http://schemas.openxmlformats.org/officeDocument/2006/relationships/hyperlink" Target="https://vimeo.com/352823745" TargetMode="External"/><Relationship Id="rId89" Type="http://schemas.openxmlformats.org/officeDocument/2006/relationships/hyperlink" Target="https://www.psych.auckland.ac.nz/en/about/thematic-analysis.html" TargetMode="External"/><Relationship Id="rId112" Type="http://schemas.openxmlformats.org/officeDocument/2006/relationships/hyperlink" Target="http://www.ncpc.org.uk/" TargetMode="External"/><Relationship Id="rId133" Type="http://schemas.openxmlformats.org/officeDocument/2006/relationships/hyperlink" Target="https://www.kingsfund.org.uk/" TargetMode="External"/><Relationship Id="rId154" Type="http://schemas.openxmlformats.org/officeDocument/2006/relationships/hyperlink" Target="http://impact.ref.ac.uk/CaseStudies/CaseStudy.aspx?Id=38873" TargetMode="External"/><Relationship Id="rId175" Type="http://schemas.openxmlformats.org/officeDocument/2006/relationships/hyperlink" Target="https://www.kcl.ac.uk/cicelysaunders" TargetMode="External"/><Relationship Id="rId196" Type="http://schemas.openxmlformats.org/officeDocument/2006/relationships/hyperlink" Target="mailto:c.gardiner@sheffield.ac.uk" TargetMode="External"/><Relationship Id="rId200" Type="http://schemas.openxmlformats.org/officeDocument/2006/relationships/hyperlink" Target="https://www.sheffield.ac.uk/govern/data-protection/privacy/general" TargetMode="External"/><Relationship Id="rId16" Type="http://schemas.openxmlformats.org/officeDocument/2006/relationships/footer" Target="footer4.xml"/><Relationship Id="rId221" Type="http://schemas.openxmlformats.org/officeDocument/2006/relationships/hyperlink" Target="https://www.hull.ac.uk/work-with-us/research/institutes/institute-for-clinical-and-applied-health-research/public-and-patient-involvement" TargetMode="External"/><Relationship Id="rId242" Type="http://schemas.openxmlformats.org/officeDocument/2006/relationships/hyperlink" Target="https://www.hyms.ac.uk/research/research-centres-and-groups/wolfson/our-response-to-covid-19" TargetMode="External"/><Relationship Id="rId263" Type="http://schemas.openxmlformats.org/officeDocument/2006/relationships/hyperlink" Target="https://www.kcl.ac.uk/cicelysaunders/newsevents/newsrecords/2017/breathlessness-current-innovations-priority-setting-event" TargetMode="External"/><Relationship Id="rId284" Type="http://schemas.openxmlformats.org/officeDocument/2006/relationships/hyperlink" Target="https://www.kcl.ac.uk/cicelysaunders/research/evaluating/covpall-study/covpall-rehab" TargetMode="External"/><Relationship Id="rId37" Type="http://schemas.openxmlformats.org/officeDocument/2006/relationships/hyperlink" Target="https://www.hull.ac.uk/work-with-us/research/institutes/institute-for-clinical-and-applied-health-research/public-and-patient-involvement" TargetMode="External"/><Relationship Id="rId58" Type="http://schemas.openxmlformats.org/officeDocument/2006/relationships/image" Target="media/image17.jpeg"/><Relationship Id="rId79" Type="http://schemas.openxmlformats.org/officeDocument/2006/relationships/image" Target="media/image33.jpeg"/><Relationship Id="rId102" Type="http://schemas.openxmlformats.org/officeDocument/2006/relationships/hyperlink" Target="https://www.ntnu.edu/web/prc1/prc" TargetMode="External"/><Relationship Id="rId123" Type="http://schemas.openxmlformats.org/officeDocument/2006/relationships/hyperlink" Target="https://www.hyms.ac.uk/research/research-centres-and-groups/wolfson/breathlessness/bringing-breathlessness-into-view-exhibition" TargetMode="External"/><Relationship Id="rId144" Type="http://schemas.openxmlformats.org/officeDocument/2006/relationships/hyperlink" Target="http://www.ncpc.org.uk/publications" TargetMode="External"/><Relationship Id="rId90" Type="http://schemas.openxmlformats.org/officeDocument/2006/relationships/hyperlink" Target="http://www.integrate-hta.eu/downloads/" TargetMode="External"/><Relationship Id="rId165" Type="http://schemas.openxmlformats.org/officeDocument/2006/relationships/chart" Target="charts/chart1.xml"/><Relationship Id="rId186" Type="http://schemas.openxmlformats.org/officeDocument/2006/relationships/image" Target="media/image40.emf"/><Relationship Id="rId211" Type="http://schemas.openxmlformats.org/officeDocument/2006/relationships/hyperlink" Target="tel:08000902309" TargetMode="External"/><Relationship Id="rId232" Type="http://schemas.openxmlformats.org/officeDocument/2006/relationships/hyperlink" Target="https://www.hyms.ac.uk/research/research-centres-and-groups/wolfson/canassess2" TargetMode="External"/><Relationship Id="rId253" Type="http://schemas.openxmlformats.org/officeDocument/2006/relationships/hyperlink" Target="http://www.kcl.ac.uk/palliative" TargetMode="External"/><Relationship Id="rId274" Type="http://schemas.openxmlformats.org/officeDocument/2006/relationships/hyperlink" Target="https://www.kcl.ac.uk/cicelysaunders/patient-family-and-public-involvement/newsletters-and-resources" TargetMode="External"/><Relationship Id="rId295" Type="http://schemas.openxmlformats.org/officeDocument/2006/relationships/hyperlink" Target="http://www.eapc-2015.org/" TargetMode="External"/><Relationship Id="rId27" Type="http://schemas.openxmlformats.org/officeDocument/2006/relationships/footer" Target="footer9.xml"/><Relationship Id="rId48" Type="http://schemas.openxmlformats.org/officeDocument/2006/relationships/hyperlink" Target="https://www.arc-sl.nihr.ac.uk/news-insights/latest-news/co-produced-evaluation-ppi-palliative-care-research-published" TargetMode="External"/><Relationship Id="rId69" Type="http://schemas.openxmlformats.org/officeDocument/2006/relationships/hyperlink" Target="https://soundcloud.com/hullyorkmed/interview-living-with-breathlessness" TargetMode="External"/><Relationship Id="rId113" Type="http://schemas.openxmlformats.org/officeDocument/2006/relationships/hyperlink" Target="http://npcrc.org/" TargetMode="External"/><Relationship Id="rId134" Type="http://schemas.openxmlformats.org/officeDocument/2006/relationships/hyperlink" Target="http://www.invo.org.uk/" TargetMode="External"/><Relationship Id="rId80" Type="http://schemas.openxmlformats.org/officeDocument/2006/relationships/image" Target="media/image34.jpeg"/><Relationship Id="rId155" Type="http://schemas.openxmlformats.org/officeDocument/2006/relationships/hyperlink" Target="http://impact.ref.ac.uk/CaseStudies/CaseStudy.aspx?Id=38873" TargetMode="External"/><Relationship Id="rId176" Type="http://schemas.openxmlformats.org/officeDocument/2006/relationships/image" Target="media/image37.jpg"/><Relationship Id="rId197" Type="http://schemas.openxmlformats.org/officeDocument/2006/relationships/hyperlink" Target="mailto:s.hinchcliff@sheffield.ac.uk" TargetMode="External"/><Relationship Id="rId201" Type="http://schemas.openxmlformats.org/officeDocument/2006/relationships/hyperlink" Target="https://www.sheffield.ac.uk/library/rdm/orda" TargetMode="External"/><Relationship Id="rId222" Type="http://schemas.openxmlformats.org/officeDocument/2006/relationships/hyperlink" Target="https://www.hull.ac.uk/work-with-us/research/institutes/institute-for-clinical-and-applied-health-research/public-and-patient-involvement-faqs" TargetMode="External"/><Relationship Id="rId243" Type="http://schemas.openxmlformats.org/officeDocument/2006/relationships/hyperlink" Target="https://www.arc-sl.nihr.ac.uk/news-insights/latest-news/co-produced-evaluation-ppi-palliative-care-research-published" TargetMode="External"/><Relationship Id="rId264" Type="http://schemas.openxmlformats.org/officeDocument/2006/relationships/hyperlink" Target="https://www.kcl.ac.uk/cicelysaunders/newsevents/newsrecords/2017/a-conversation-starter-around-death-and-dying" TargetMode="External"/><Relationship Id="rId285" Type="http://schemas.openxmlformats.org/officeDocument/2006/relationships/hyperlink" Target="https://www.ucl.ac.uk/psychiatry/research/marie-curie-palliative-care-research-department/research/centre-dementia-palliative-care" TargetMode="External"/><Relationship Id="rId17" Type="http://schemas.openxmlformats.org/officeDocument/2006/relationships/header" Target="header4.xml"/><Relationship Id="rId38" Type="http://schemas.openxmlformats.org/officeDocument/2006/relationships/hyperlink" Target="https://www.csipublicinvolvement.co.uk/" TargetMode="External"/><Relationship Id="rId59" Type="http://schemas.openxmlformats.org/officeDocument/2006/relationships/image" Target="media/image18.jpeg"/><Relationship Id="rId103" Type="http://schemas.openxmlformats.org/officeDocument/2006/relationships/hyperlink" Target="https://www.hull.ac.uk/work-with-us/research/institutes/institute-for-clinical-and-applied-health-research/public-and-patient-involvement" TargetMode="External"/><Relationship Id="rId124" Type="http://schemas.openxmlformats.org/officeDocument/2006/relationships/hyperlink" Target="https://www.hull.ac.uk/work-with-us/more/media-centre/news/2019/wolfson-palliative-care-research-centre-recognised-by-research-england-for-international-collaboration" TargetMode="External"/><Relationship Id="rId70" Type="http://schemas.openxmlformats.org/officeDocument/2006/relationships/hyperlink" Target="https://soundcloud.com/hullyorkmed/how-i-cope-with-breathlessness" TargetMode="External"/><Relationship Id="rId91" Type="http://schemas.openxmlformats.org/officeDocument/2006/relationships/hyperlink" Target="https://arc-sl.nihr.ac.uk/news-insights/latest-news/diversifying-involvement-palliative-care-research" TargetMode="External"/><Relationship Id="rId145" Type="http://schemas.openxmlformats.org/officeDocument/2006/relationships/hyperlink" Target="https://www.hospiceuk.org/what-we-offer/publications" TargetMode="External"/><Relationship Id="rId166" Type="http://schemas.openxmlformats.org/officeDocument/2006/relationships/chart" Target="charts/chart2.xml"/><Relationship Id="rId187" Type="http://schemas.openxmlformats.org/officeDocument/2006/relationships/image" Target="media/image41.jpeg"/><Relationship Id="rId1" Type="http://schemas.openxmlformats.org/officeDocument/2006/relationships/numbering" Target="numbering.xml"/><Relationship Id="rId212" Type="http://schemas.openxmlformats.org/officeDocument/2006/relationships/hyperlink" Target="https://www.ncpc.org.uk/need-support" TargetMode="External"/><Relationship Id="rId233" Type="http://schemas.openxmlformats.org/officeDocument/2006/relationships/hyperlink" Target="https://www.hyms.ac.uk/assets/docs/research/canassess1-patient-results.pdf" TargetMode="External"/><Relationship Id="rId254" Type="http://schemas.openxmlformats.org/officeDocument/2006/relationships/hyperlink" Target="https://www.kcl.ac.uk/cicelysaunders/study/fellowships-consortium" TargetMode="External"/><Relationship Id="rId28" Type="http://schemas.openxmlformats.org/officeDocument/2006/relationships/image" Target="media/image3.wmf"/><Relationship Id="rId49" Type="http://schemas.openxmlformats.org/officeDocument/2006/relationships/hyperlink" Target="https://eapcnet.wordpress.com/2022/02/02/reflections-from-a-public-patient-involvement-member-on-being-part-of-an-out-of-hours-community-palliative-care-research-study/" TargetMode="External"/><Relationship Id="rId114" Type="http://schemas.openxmlformats.org/officeDocument/2006/relationships/hyperlink" Target="https://www.nhs.uk/conditions/end-of-life-care/what-it-involves-and-when-it-starts/" TargetMode="External"/><Relationship Id="rId275" Type="http://schemas.openxmlformats.org/officeDocument/2006/relationships/hyperlink" Target="https://www.kcl.ac.uk/cicelysaunders/resources/newsletters/newsletters" TargetMode="External"/><Relationship Id="rId296" Type="http://schemas.openxmlformats.org/officeDocument/2006/relationships/hyperlink" Target="https://www.kcl.ac.uk/cicelysaunders/attachments/ppi-poster-eapc-2015-final.pdf" TargetMode="External"/><Relationship Id="rId300" Type="http://schemas.openxmlformats.org/officeDocument/2006/relationships/hyperlink" Target="https://arc-sl.nihr.ac.uk/news-insights/latest-news/new-nihr-palliative-care-research-partnerships" TargetMode="External"/><Relationship Id="rId60" Type="http://schemas.openxmlformats.org/officeDocument/2006/relationships/image" Target="media/image19.jpeg"/><Relationship Id="rId81" Type="http://schemas.openxmlformats.org/officeDocument/2006/relationships/footer" Target="footer13.xml"/><Relationship Id="rId135" Type="http://schemas.openxmlformats.org/officeDocument/2006/relationships/hyperlink" Target="http://hospicecare.com/home/" TargetMode="External"/><Relationship Id="rId156" Type="http://schemas.openxmlformats.org/officeDocument/2006/relationships/hyperlink" Target="http://impact.ref.ac.uk/CaseStudies/CaseStudy.aspx?Id=39766" TargetMode="External"/><Relationship Id="rId177" Type="http://schemas.openxmlformats.org/officeDocument/2006/relationships/hyperlink" Target="https://journals.sagepub.com/doi/full/10.1177/0269216319858247" TargetMode="External"/><Relationship Id="rId198" Type="http://schemas.openxmlformats.org/officeDocument/2006/relationships/hyperlink" Target="mailto:e.chambers@sheffield.ac.uk" TargetMode="External"/><Relationship Id="rId202" Type="http://schemas.openxmlformats.org/officeDocument/2006/relationships/hyperlink" Target="mailto:ray.wilkinson@sheffield.ac.uk" TargetMode="External"/><Relationship Id="rId223" Type="http://schemas.openxmlformats.org/officeDocument/2006/relationships/hyperlink" Target="https://www.hyms.ac.uk/about/people/Helen-Roberts" TargetMode="External"/><Relationship Id="rId244" Type="http://schemas.openxmlformats.org/officeDocument/2006/relationships/hyperlink" Target="https://eapcnet.wordpress.com/2022/02/02/reflections-from-a-public-patient-involvement-member-on-being-part-of-an-out-of-hours-community-palliative-care-research-study/" TargetMode="External"/><Relationship Id="rId18" Type="http://schemas.openxmlformats.org/officeDocument/2006/relationships/footer" Target="footer5.xml"/><Relationship Id="rId39" Type="http://schemas.openxmlformats.org/officeDocument/2006/relationships/hyperlink" Target="https://www.kcl.ac.uk/cicelysaunders/patient-family-and-public-involvement/newsletters-and-resources" TargetMode="External"/><Relationship Id="rId265" Type="http://schemas.openxmlformats.org/officeDocument/2006/relationships/hyperlink" Target="https://www.kcl.ac.uk/cicelysaunders/newsevents/newsrecords/2016/jun/publicinvolvementforum" TargetMode="External"/><Relationship Id="rId286" Type="http://schemas.openxmlformats.org/officeDocument/2006/relationships/hyperlink" Target="https://www.ucl.ac.uk/psychiatry/research/marie-curie-palliative-care-research-department/research/centre-dementia-palliative-care-24" TargetMode="External"/><Relationship Id="rId50" Type="http://schemas.openxmlformats.org/officeDocument/2006/relationships/hyperlink" Target="https://www.alzheimers.org.uk/research-network-news/patient-and-public-involvement-palliative-care-challenges-and-opportunities" TargetMode="External"/><Relationship Id="rId104" Type="http://schemas.openxmlformats.org/officeDocument/2006/relationships/hyperlink" Target="http://www.inspiration.com/Inspiration" TargetMode="External"/><Relationship Id="rId125" Type="http://schemas.openxmlformats.org/officeDocument/2006/relationships/hyperlink" Target="https://apps.who.int/whocc/Detail.aspx?NXZdnGwxEKZvwLkGgSCleQ==" TargetMode="External"/><Relationship Id="rId146" Type="http://schemas.openxmlformats.org/officeDocument/2006/relationships/hyperlink" Target="https://www.hospiceuk.org/policy-advocacy" TargetMode="External"/><Relationship Id="rId167" Type="http://schemas.openxmlformats.org/officeDocument/2006/relationships/chart" Target="charts/chart3.xml"/><Relationship Id="rId188" Type="http://schemas.openxmlformats.org/officeDocument/2006/relationships/hyperlink" Target="https://www.sheffield.ac.uk/rs/ethicsandintegrity/ethicspolicy/approval-procedure" TargetMode="External"/><Relationship Id="rId71" Type="http://schemas.openxmlformats.org/officeDocument/2006/relationships/image" Target="media/image25.jpeg"/><Relationship Id="rId92" Type="http://schemas.openxmlformats.org/officeDocument/2006/relationships/hyperlink" Target="https://cicelysaundersinternational.org/" TargetMode="External"/><Relationship Id="rId213" Type="http://schemas.openxmlformats.org/officeDocument/2006/relationships/hyperlink" Target="https://www.samaritans.org/how-we-can-help/contact-samaritan/" TargetMode="External"/><Relationship Id="rId234" Type="http://schemas.openxmlformats.org/officeDocument/2006/relationships/hyperlink" Target="https://www.hyms.ac.uk/research/research-centres-and-groups/wolfson/mabel"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8</c:f>
              <c:strCache>
                <c:ptCount val="17"/>
                <c:pt idx="0">
                  <c:v>2000 (n=4)</c:v>
                </c:pt>
                <c:pt idx="1">
                  <c:v>2002 (n=1)</c:v>
                </c:pt>
                <c:pt idx="2">
                  <c:v>2003 (n=1)</c:v>
                </c:pt>
                <c:pt idx="3">
                  <c:v>2004 (n=2)</c:v>
                </c:pt>
                <c:pt idx="4">
                  <c:v>2005 (n=8)</c:v>
                </c:pt>
                <c:pt idx="5">
                  <c:v>2006 (n=5)</c:v>
                </c:pt>
                <c:pt idx="6">
                  <c:v>2007 (n=8)</c:v>
                </c:pt>
                <c:pt idx="7">
                  <c:v>2008 (n=4)</c:v>
                </c:pt>
                <c:pt idx="8">
                  <c:v>2009 (n=3)</c:v>
                </c:pt>
                <c:pt idx="9">
                  <c:v>2010 (n=1)</c:v>
                </c:pt>
                <c:pt idx="10">
                  <c:v>2011 (n=6)</c:v>
                </c:pt>
                <c:pt idx="11">
                  <c:v>2012 (n=2)</c:v>
                </c:pt>
                <c:pt idx="12">
                  <c:v>2013 (n=8)</c:v>
                </c:pt>
                <c:pt idx="13">
                  <c:v>2014 (n=7)</c:v>
                </c:pt>
                <c:pt idx="14">
                  <c:v>2015 (n=8)</c:v>
                </c:pt>
                <c:pt idx="15">
                  <c:v>2016 (n=8)</c:v>
                </c:pt>
                <c:pt idx="16">
                  <c:v>2017 (n=8)</c:v>
                </c:pt>
              </c:strCache>
            </c:strRef>
          </c:cat>
          <c:val>
            <c:numRef>
              <c:f>Sheet1!$B$2:$B$18</c:f>
              <c:numCache>
                <c:formatCode>General</c:formatCode>
                <c:ptCount val="17"/>
                <c:pt idx="0">
                  <c:v>5</c:v>
                </c:pt>
                <c:pt idx="1">
                  <c:v>1</c:v>
                </c:pt>
                <c:pt idx="2">
                  <c:v>1</c:v>
                </c:pt>
                <c:pt idx="3">
                  <c:v>2</c:v>
                </c:pt>
                <c:pt idx="4">
                  <c:v>10</c:v>
                </c:pt>
                <c:pt idx="5">
                  <c:v>5</c:v>
                </c:pt>
                <c:pt idx="6">
                  <c:v>10</c:v>
                </c:pt>
                <c:pt idx="7">
                  <c:v>5</c:v>
                </c:pt>
                <c:pt idx="8">
                  <c:v>4</c:v>
                </c:pt>
                <c:pt idx="9">
                  <c:v>1</c:v>
                </c:pt>
                <c:pt idx="10">
                  <c:v>6</c:v>
                </c:pt>
                <c:pt idx="11">
                  <c:v>2</c:v>
                </c:pt>
                <c:pt idx="12">
                  <c:v>10</c:v>
                </c:pt>
                <c:pt idx="13">
                  <c:v>8</c:v>
                </c:pt>
                <c:pt idx="14">
                  <c:v>10</c:v>
                </c:pt>
                <c:pt idx="15">
                  <c:v>10</c:v>
                </c:pt>
                <c:pt idx="16">
                  <c:v>10</c:v>
                </c:pt>
              </c:numCache>
            </c:numRef>
          </c:val>
          <c:extLst>
            <c:ext xmlns:c16="http://schemas.microsoft.com/office/drawing/2014/chart" uri="{C3380CC4-5D6E-409C-BE32-E72D297353CC}">
              <c16:uniqueId val="{00000000-D2E8-4837-A7C4-34A2E54E42A6}"/>
            </c:ext>
          </c:extLst>
        </c:ser>
        <c:dLbls>
          <c:dLblPos val="ctr"/>
          <c:showLegendKey val="0"/>
          <c:showVal val="1"/>
          <c:showCatName val="0"/>
          <c:showSerName val="0"/>
          <c:showPercent val="0"/>
          <c:showBubbleSize val="0"/>
        </c:dLbls>
        <c:gapWidth val="150"/>
        <c:overlap val="100"/>
        <c:axId val="189103904"/>
        <c:axId val="189104232"/>
      </c:barChart>
      <c:catAx>
        <c:axId val="1891039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104232"/>
        <c:crosses val="autoZero"/>
        <c:auto val="1"/>
        <c:lblAlgn val="ctr"/>
        <c:lblOffset val="100"/>
        <c:noMultiLvlLbl val="0"/>
      </c:catAx>
      <c:valAx>
        <c:axId val="189104232"/>
        <c:scaling>
          <c:orientation val="minMax"/>
        </c:scaling>
        <c:delete val="1"/>
        <c:axPos val="l"/>
        <c:numFmt formatCode="General" sourceLinked="1"/>
        <c:majorTickMark val="out"/>
        <c:minorTickMark val="none"/>
        <c:tickLblPos val="nextTo"/>
        <c:crossAx val="189103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pects of invol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Facilitators (n=76)</c:v>
                </c:pt>
                <c:pt idx="1">
                  <c:v>Barriers (n=75)</c:v>
                </c:pt>
                <c:pt idx="2">
                  <c:v>Evaluation (n=80)</c:v>
                </c:pt>
                <c:pt idx="3">
                  <c:v>Perspectives (n=27)</c:v>
                </c:pt>
              </c:strCache>
            </c:strRef>
          </c:cat>
          <c:val>
            <c:numRef>
              <c:f>Sheet1!$B$2:$B$5</c:f>
              <c:numCache>
                <c:formatCode>General</c:formatCode>
                <c:ptCount val="4"/>
                <c:pt idx="0">
                  <c:v>90</c:v>
                </c:pt>
                <c:pt idx="1">
                  <c:v>89</c:v>
                </c:pt>
                <c:pt idx="2">
                  <c:v>95</c:v>
                </c:pt>
                <c:pt idx="3">
                  <c:v>32</c:v>
                </c:pt>
              </c:numCache>
            </c:numRef>
          </c:val>
          <c:extLst>
            <c:ext xmlns:c16="http://schemas.microsoft.com/office/drawing/2014/chart" uri="{C3380CC4-5D6E-409C-BE32-E72D297353CC}">
              <c16:uniqueId val="{00000000-13A0-4946-9002-D69665C6A2CA}"/>
            </c:ext>
          </c:extLst>
        </c:ser>
        <c:dLbls>
          <c:dLblPos val="ctr"/>
          <c:showLegendKey val="0"/>
          <c:showVal val="1"/>
          <c:showCatName val="0"/>
          <c:showSerName val="0"/>
          <c:showPercent val="0"/>
          <c:showBubbleSize val="0"/>
        </c:dLbls>
        <c:gapWidth val="150"/>
        <c:overlap val="100"/>
        <c:axId val="584606056"/>
        <c:axId val="584606384"/>
      </c:barChart>
      <c:catAx>
        <c:axId val="58460605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606384"/>
        <c:crosses val="autoZero"/>
        <c:auto val="1"/>
        <c:lblAlgn val="ctr"/>
        <c:lblOffset val="100"/>
        <c:noMultiLvlLbl val="0"/>
      </c:catAx>
      <c:valAx>
        <c:axId val="584606384"/>
        <c:scaling>
          <c:orientation val="minMax"/>
        </c:scaling>
        <c:delete val="1"/>
        <c:axPos val="l"/>
        <c:numFmt formatCode="General" sourceLinked="1"/>
        <c:majorTickMark val="out"/>
        <c:minorTickMark val="none"/>
        <c:tickLblPos val="nextTo"/>
        <c:crossAx val="5846060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pulation/health condi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Cancer (n=31)</c:v>
                </c:pt>
                <c:pt idx="1">
                  <c:v>Cancer + other* (n=23)</c:v>
                </c:pt>
                <c:pt idx="2">
                  <c:v>Cardiovascular (n=1)</c:v>
                </c:pt>
                <c:pt idx="3">
                  <c:v>Dementia (n=2)</c:v>
                </c:pt>
                <c:pt idx="4">
                  <c:v>Older people (n=4)</c:v>
                </c:pt>
                <c:pt idx="5">
                  <c:v>Palliative care (n=20)</c:v>
                </c:pt>
                <c:pt idx="6">
                  <c:v>Respiratory (n=2)</c:v>
                </c:pt>
                <c:pt idx="7">
                  <c:v>Other* (n=1)</c:v>
                </c:pt>
              </c:strCache>
            </c:strRef>
          </c:cat>
          <c:val>
            <c:numRef>
              <c:f>Sheet1!$B$2:$B$9</c:f>
              <c:numCache>
                <c:formatCode>General</c:formatCode>
                <c:ptCount val="8"/>
                <c:pt idx="0">
                  <c:v>37</c:v>
                </c:pt>
                <c:pt idx="1">
                  <c:v>28</c:v>
                </c:pt>
                <c:pt idx="2">
                  <c:v>1</c:v>
                </c:pt>
                <c:pt idx="3">
                  <c:v>2</c:v>
                </c:pt>
                <c:pt idx="4">
                  <c:v>5</c:v>
                </c:pt>
                <c:pt idx="5">
                  <c:v>24</c:v>
                </c:pt>
                <c:pt idx="6">
                  <c:v>2</c:v>
                </c:pt>
                <c:pt idx="7">
                  <c:v>1</c:v>
                </c:pt>
              </c:numCache>
            </c:numRef>
          </c:val>
          <c:extLst>
            <c:ext xmlns:c16="http://schemas.microsoft.com/office/drawing/2014/chart" uri="{C3380CC4-5D6E-409C-BE32-E72D297353CC}">
              <c16:uniqueId val="{00000000-5FE2-480B-8842-FFA6E8EBA585}"/>
            </c:ext>
          </c:extLst>
        </c:ser>
        <c:dLbls>
          <c:dLblPos val="ctr"/>
          <c:showLegendKey val="0"/>
          <c:showVal val="1"/>
          <c:showCatName val="0"/>
          <c:showSerName val="0"/>
          <c:showPercent val="0"/>
          <c:showBubbleSize val="0"/>
        </c:dLbls>
        <c:gapWidth val="150"/>
        <c:overlap val="100"/>
        <c:axId val="613307112"/>
        <c:axId val="613304816"/>
      </c:barChart>
      <c:catAx>
        <c:axId val="6133071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3304816"/>
        <c:crosses val="autoZero"/>
        <c:auto val="1"/>
        <c:lblAlgn val="ctr"/>
        <c:lblOffset val="100"/>
        <c:noMultiLvlLbl val="0"/>
      </c:catAx>
      <c:valAx>
        <c:axId val="613304816"/>
        <c:scaling>
          <c:orientation val="minMax"/>
        </c:scaling>
        <c:delete val="1"/>
        <c:axPos val="l"/>
        <c:numFmt formatCode="General" sourceLinked="1"/>
        <c:majorTickMark val="out"/>
        <c:minorTickMark val="none"/>
        <c:tickLblPos val="nextTo"/>
        <c:crossAx val="6133071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untr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ustralia (n=1)</c:v>
                </c:pt>
                <c:pt idx="1">
                  <c:v>Canada (n=2)</c:v>
                </c:pt>
                <c:pt idx="2">
                  <c:v>Ireland (n=1)</c:v>
                </c:pt>
                <c:pt idx="3">
                  <c:v>Netherlands (n=1)</c:v>
                </c:pt>
                <c:pt idx="4">
                  <c:v>UK (n=63)</c:v>
                </c:pt>
                <c:pt idx="5">
                  <c:v>USA (n=6)</c:v>
                </c:pt>
                <c:pt idx="6">
                  <c:v>Multiple countries (n=10)</c:v>
                </c:pt>
              </c:strCache>
            </c:strRef>
          </c:cat>
          <c:val>
            <c:numRef>
              <c:f>Sheet1!$B$2:$B$8</c:f>
              <c:numCache>
                <c:formatCode>General</c:formatCode>
                <c:ptCount val="7"/>
                <c:pt idx="0">
                  <c:v>1</c:v>
                </c:pt>
                <c:pt idx="1">
                  <c:v>2</c:v>
                </c:pt>
                <c:pt idx="2">
                  <c:v>1</c:v>
                </c:pt>
                <c:pt idx="3">
                  <c:v>1</c:v>
                </c:pt>
                <c:pt idx="4">
                  <c:v>75</c:v>
                </c:pt>
                <c:pt idx="5">
                  <c:v>8</c:v>
                </c:pt>
                <c:pt idx="6">
                  <c:v>12</c:v>
                </c:pt>
              </c:numCache>
            </c:numRef>
          </c:val>
          <c:extLst>
            <c:ext xmlns:c16="http://schemas.microsoft.com/office/drawing/2014/chart" uri="{C3380CC4-5D6E-409C-BE32-E72D297353CC}">
              <c16:uniqueId val="{00000000-AE98-447F-9E3D-B5A0FC3CB841}"/>
            </c:ext>
          </c:extLst>
        </c:ser>
        <c:dLbls>
          <c:dLblPos val="ctr"/>
          <c:showLegendKey val="0"/>
          <c:showVal val="1"/>
          <c:showCatName val="0"/>
          <c:showSerName val="0"/>
          <c:showPercent val="0"/>
          <c:showBubbleSize val="0"/>
        </c:dLbls>
        <c:gapWidth val="150"/>
        <c:overlap val="100"/>
        <c:axId val="477660136"/>
        <c:axId val="477661120"/>
      </c:barChart>
      <c:catAx>
        <c:axId val="4776601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661120"/>
        <c:crosses val="autoZero"/>
        <c:auto val="1"/>
        <c:lblAlgn val="ctr"/>
        <c:lblOffset val="100"/>
        <c:noMultiLvlLbl val="0"/>
      </c:catAx>
      <c:valAx>
        <c:axId val="477661120"/>
        <c:scaling>
          <c:orientation val="minMax"/>
        </c:scaling>
        <c:delete val="1"/>
        <c:axPos val="l"/>
        <c:numFmt formatCode="General" sourceLinked="1"/>
        <c:majorTickMark val="out"/>
        <c:minorTickMark val="none"/>
        <c:tickLblPos val="nextTo"/>
        <c:crossAx val="477660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thodological quality assess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trong (n=28)</c:v>
                </c:pt>
                <c:pt idx="1">
                  <c:v>Moderate (n=51)</c:v>
                </c:pt>
                <c:pt idx="2">
                  <c:v>Weak (n=5)</c:v>
                </c:pt>
              </c:strCache>
            </c:strRef>
          </c:cat>
          <c:val>
            <c:numRef>
              <c:f>Sheet1!$B$2:$B$4</c:f>
              <c:numCache>
                <c:formatCode>General</c:formatCode>
                <c:ptCount val="3"/>
                <c:pt idx="0">
                  <c:v>33</c:v>
                </c:pt>
                <c:pt idx="1">
                  <c:v>61</c:v>
                </c:pt>
                <c:pt idx="2">
                  <c:v>6</c:v>
                </c:pt>
              </c:numCache>
            </c:numRef>
          </c:val>
          <c:extLst>
            <c:ext xmlns:c16="http://schemas.microsoft.com/office/drawing/2014/chart" uri="{C3380CC4-5D6E-409C-BE32-E72D297353CC}">
              <c16:uniqueId val="{00000000-6415-4BE1-8112-9112AC4A2CF1}"/>
            </c:ext>
          </c:extLst>
        </c:ser>
        <c:dLbls>
          <c:dLblPos val="ctr"/>
          <c:showLegendKey val="0"/>
          <c:showVal val="1"/>
          <c:showCatName val="0"/>
          <c:showSerName val="0"/>
          <c:showPercent val="0"/>
          <c:showBubbleSize val="0"/>
        </c:dLbls>
        <c:gapWidth val="150"/>
        <c:overlap val="100"/>
        <c:axId val="591389304"/>
        <c:axId val="591395208"/>
      </c:barChart>
      <c:catAx>
        <c:axId val="5913893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395208"/>
        <c:crosses val="autoZero"/>
        <c:auto val="1"/>
        <c:lblAlgn val="ctr"/>
        <c:lblOffset val="100"/>
        <c:noMultiLvlLbl val="0"/>
      </c:catAx>
      <c:valAx>
        <c:axId val="591395208"/>
        <c:scaling>
          <c:orientation val="minMax"/>
        </c:scaling>
        <c:delete val="1"/>
        <c:axPos val="l"/>
        <c:numFmt formatCode="General" sourceLinked="1"/>
        <c:majorTickMark val="none"/>
        <c:minorTickMark val="none"/>
        <c:tickLblPos val="nextTo"/>
        <c:crossAx val="591389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udy/evidence desig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Case study (n=3)</c:v>
                </c:pt>
                <c:pt idx="1">
                  <c:v>Delphi study (n=2)</c:v>
                </c:pt>
                <c:pt idx="2">
                  <c:v>Longitudinal study (n=3)</c:v>
                </c:pt>
                <c:pt idx="3">
                  <c:v>Mixed methods (n=3)</c:v>
                </c:pt>
                <c:pt idx="4">
                  <c:v>NGT (n=5)</c:v>
                </c:pt>
                <c:pt idx="5">
                  <c:v>Qualitative (n=40)</c:v>
                </c:pt>
                <c:pt idx="6">
                  <c:v>RCT (n=1)</c:v>
                </c:pt>
                <c:pt idx="7">
                  <c:v>Survey (n=3)</c:v>
                </c:pt>
                <c:pt idx="8">
                  <c:v>Systematic review (n=1)</c:v>
                </c:pt>
                <c:pt idx="9">
                  <c:v>Text/opinion (n=23)</c:v>
                </c:pt>
              </c:strCache>
            </c:strRef>
          </c:cat>
          <c:val>
            <c:numRef>
              <c:f>Sheet1!$B$2:$B$11</c:f>
              <c:numCache>
                <c:formatCode>General</c:formatCode>
                <c:ptCount val="10"/>
                <c:pt idx="0">
                  <c:v>4</c:v>
                </c:pt>
                <c:pt idx="1">
                  <c:v>2</c:v>
                </c:pt>
                <c:pt idx="2">
                  <c:v>4</c:v>
                </c:pt>
                <c:pt idx="3">
                  <c:v>4</c:v>
                </c:pt>
                <c:pt idx="4">
                  <c:v>6</c:v>
                </c:pt>
                <c:pt idx="5">
                  <c:v>48</c:v>
                </c:pt>
                <c:pt idx="6">
                  <c:v>1</c:v>
                </c:pt>
                <c:pt idx="7">
                  <c:v>4</c:v>
                </c:pt>
                <c:pt idx="8">
                  <c:v>1</c:v>
                </c:pt>
                <c:pt idx="9">
                  <c:v>27</c:v>
                </c:pt>
              </c:numCache>
            </c:numRef>
          </c:val>
          <c:extLst>
            <c:ext xmlns:c16="http://schemas.microsoft.com/office/drawing/2014/chart" uri="{C3380CC4-5D6E-409C-BE32-E72D297353CC}">
              <c16:uniqueId val="{00000000-9E02-46A3-9970-BD77B2A986DB}"/>
            </c:ext>
          </c:extLst>
        </c:ser>
        <c:dLbls>
          <c:dLblPos val="ctr"/>
          <c:showLegendKey val="0"/>
          <c:showVal val="1"/>
          <c:showCatName val="0"/>
          <c:showSerName val="0"/>
          <c:showPercent val="0"/>
          <c:showBubbleSize val="0"/>
        </c:dLbls>
        <c:gapWidth val="150"/>
        <c:overlap val="100"/>
        <c:axId val="640215104"/>
        <c:axId val="640218384"/>
      </c:barChart>
      <c:catAx>
        <c:axId val="6402151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0218384"/>
        <c:crosses val="autoZero"/>
        <c:auto val="1"/>
        <c:lblAlgn val="ctr"/>
        <c:lblOffset val="100"/>
        <c:noMultiLvlLbl val="0"/>
      </c:catAx>
      <c:valAx>
        <c:axId val="640218384"/>
        <c:scaling>
          <c:orientation val="minMax"/>
        </c:scaling>
        <c:delete val="1"/>
        <c:axPos val="l"/>
        <c:numFmt formatCode="General" sourceLinked="1"/>
        <c:majorTickMark val="none"/>
        <c:minorTickMark val="none"/>
        <c:tickLblPos val="nextTo"/>
        <c:crossAx val="640215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ype of evid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Column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Book - whole (n=3)</c:v>
                </c:pt>
                <c:pt idx="1">
                  <c:v>Book - chapter (n=8)</c:v>
                </c:pt>
                <c:pt idx="2">
                  <c:v>Conference - abstract (n=4)</c:v>
                </c:pt>
                <c:pt idx="3">
                  <c:v>Conference - poster (n=4)</c:v>
                </c:pt>
                <c:pt idx="4">
                  <c:v>Conference - presentation (n=4)</c:v>
                </c:pt>
                <c:pt idx="5">
                  <c:v>Conference - workshop plan (n=1)</c:v>
                </c:pt>
                <c:pt idx="6">
                  <c:v>Journal article (n=39)</c:v>
                </c:pt>
                <c:pt idx="7">
                  <c:v>Report/paper (n=20)</c:v>
                </c:pt>
                <c:pt idx="8">
                  <c:v>Thesis (n=1)</c:v>
                </c:pt>
              </c:strCache>
            </c:strRef>
          </c:cat>
          <c:val>
            <c:numRef>
              <c:f>Sheet1!$B$2:$B$10</c:f>
              <c:numCache>
                <c:formatCode>General</c:formatCode>
                <c:ptCount val="9"/>
                <c:pt idx="0">
                  <c:v>4</c:v>
                </c:pt>
                <c:pt idx="1">
                  <c:v>9</c:v>
                </c:pt>
                <c:pt idx="2">
                  <c:v>5</c:v>
                </c:pt>
                <c:pt idx="3">
                  <c:v>5</c:v>
                </c:pt>
                <c:pt idx="4">
                  <c:v>5</c:v>
                </c:pt>
                <c:pt idx="5">
                  <c:v>1</c:v>
                </c:pt>
                <c:pt idx="6">
                  <c:v>46</c:v>
                </c:pt>
                <c:pt idx="7">
                  <c:v>24</c:v>
                </c:pt>
                <c:pt idx="8">
                  <c:v>1</c:v>
                </c:pt>
              </c:numCache>
            </c:numRef>
          </c:val>
          <c:extLst>
            <c:ext xmlns:c16="http://schemas.microsoft.com/office/drawing/2014/chart" uri="{C3380CC4-5D6E-409C-BE32-E72D297353CC}">
              <c16:uniqueId val="{00000000-E2A9-4476-86C7-A82485E5E3E4}"/>
            </c:ext>
          </c:extLst>
        </c:ser>
        <c:dLbls>
          <c:dLblPos val="ctr"/>
          <c:showLegendKey val="0"/>
          <c:showVal val="1"/>
          <c:showCatName val="0"/>
          <c:showSerName val="0"/>
          <c:showPercent val="0"/>
          <c:showBubbleSize val="0"/>
        </c:dLbls>
        <c:gapWidth val="150"/>
        <c:overlap val="100"/>
        <c:axId val="507538560"/>
        <c:axId val="507537904"/>
      </c:barChart>
      <c:catAx>
        <c:axId val="5075385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537904"/>
        <c:crosses val="autoZero"/>
        <c:auto val="1"/>
        <c:lblAlgn val="ctr"/>
        <c:lblOffset val="100"/>
        <c:noMultiLvlLbl val="0"/>
      </c:catAx>
      <c:valAx>
        <c:axId val="507537904"/>
        <c:scaling>
          <c:orientation val="minMax"/>
        </c:scaling>
        <c:delete val="1"/>
        <c:axPos val="l"/>
        <c:numFmt formatCode="General" sourceLinked="1"/>
        <c:majorTickMark val="out"/>
        <c:minorTickMark val="none"/>
        <c:tickLblPos val="nextTo"/>
        <c:crossAx val="507538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volvement quality assess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trong (n=29)</c:v>
                </c:pt>
                <c:pt idx="1">
                  <c:v>Moderate (n=44)</c:v>
                </c:pt>
                <c:pt idx="2">
                  <c:v>Weak (n=11)</c:v>
                </c:pt>
              </c:strCache>
            </c:strRef>
          </c:cat>
          <c:val>
            <c:numRef>
              <c:f>Sheet1!$B$2:$B$4</c:f>
              <c:numCache>
                <c:formatCode>General</c:formatCode>
                <c:ptCount val="3"/>
                <c:pt idx="0">
                  <c:v>35</c:v>
                </c:pt>
                <c:pt idx="1">
                  <c:v>52</c:v>
                </c:pt>
                <c:pt idx="2">
                  <c:v>13</c:v>
                </c:pt>
              </c:numCache>
            </c:numRef>
          </c:val>
          <c:extLst>
            <c:ext xmlns:c16="http://schemas.microsoft.com/office/drawing/2014/chart" uri="{C3380CC4-5D6E-409C-BE32-E72D297353CC}">
              <c16:uniqueId val="{00000000-67BE-4A23-836B-83DC223DFB2C}"/>
            </c:ext>
          </c:extLst>
        </c:ser>
        <c:dLbls>
          <c:dLblPos val="ctr"/>
          <c:showLegendKey val="0"/>
          <c:showVal val="1"/>
          <c:showCatName val="0"/>
          <c:showSerName val="0"/>
          <c:showPercent val="0"/>
          <c:showBubbleSize val="0"/>
        </c:dLbls>
        <c:gapWidth val="150"/>
        <c:overlap val="100"/>
        <c:axId val="591408656"/>
        <c:axId val="591408000"/>
      </c:barChart>
      <c:catAx>
        <c:axId val="591408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408000"/>
        <c:crosses val="autoZero"/>
        <c:auto val="1"/>
        <c:lblAlgn val="ctr"/>
        <c:lblOffset val="100"/>
        <c:noMultiLvlLbl val="0"/>
      </c:catAx>
      <c:valAx>
        <c:axId val="591408000"/>
        <c:scaling>
          <c:orientation val="minMax"/>
        </c:scaling>
        <c:delete val="1"/>
        <c:axPos val="l"/>
        <c:numFmt formatCode="General" sourceLinked="1"/>
        <c:majorTickMark val="none"/>
        <c:minorTickMark val="none"/>
        <c:tickLblPos val="nextTo"/>
        <c:crossAx val="591408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volvement methods</a:t>
            </a:r>
            <a:r>
              <a:rPr lang="en-US">
                <a:latin typeface="Calibri" panose="020F0502020204030204" pitchFamily="34" charset="0"/>
                <a:cs typeface="Calibri" panose="020F0502020204030204" pitchFamily="34" charset="0"/>
              </a:rPr>
              <a: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Advisory groups/panels (n=28)</c:v>
                </c:pt>
                <c:pt idx="1">
                  <c:v>Involvement of individuals (n=16)</c:v>
                </c:pt>
                <c:pt idx="2">
                  <c:v>Evaluations (n=11)</c:v>
                </c:pt>
                <c:pt idx="3">
                  <c:v>Guidelines (n=5)</c:v>
                </c:pt>
                <c:pt idx="4">
                  <c:v>Narrative discussions (n=18)</c:v>
                </c:pt>
                <c:pt idx="5">
                  <c:v>CDM methods (n=8)</c:v>
                </c:pt>
                <c:pt idx="6">
                  <c:v>PAR methods (n=12)</c:v>
                </c:pt>
                <c:pt idx="7">
                  <c:v>Peer researchers (n=13)</c:v>
                </c:pt>
                <c:pt idx="8">
                  <c:v>Qualitative methods (n=9)</c:v>
                </c:pt>
                <c:pt idx="9">
                  <c:v>Other (n=1)</c:v>
                </c:pt>
              </c:strCache>
            </c:strRef>
          </c:cat>
          <c:val>
            <c:numRef>
              <c:f>Sheet1!$B$2:$B$11</c:f>
              <c:numCache>
                <c:formatCode>General</c:formatCode>
                <c:ptCount val="10"/>
                <c:pt idx="0">
                  <c:v>32</c:v>
                </c:pt>
                <c:pt idx="1">
                  <c:v>19</c:v>
                </c:pt>
                <c:pt idx="2">
                  <c:v>13</c:v>
                </c:pt>
                <c:pt idx="3">
                  <c:v>6</c:v>
                </c:pt>
                <c:pt idx="4">
                  <c:v>21</c:v>
                </c:pt>
                <c:pt idx="5">
                  <c:v>10</c:v>
                </c:pt>
                <c:pt idx="6">
                  <c:v>14</c:v>
                </c:pt>
                <c:pt idx="7">
                  <c:v>15</c:v>
                </c:pt>
                <c:pt idx="8">
                  <c:v>11</c:v>
                </c:pt>
                <c:pt idx="9">
                  <c:v>1</c:v>
                </c:pt>
              </c:numCache>
            </c:numRef>
          </c:val>
          <c:extLst>
            <c:ext xmlns:c16="http://schemas.microsoft.com/office/drawing/2014/chart" uri="{C3380CC4-5D6E-409C-BE32-E72D297353CC}">
              <c16:uniqueId val="{00000000-F944-48D6-9996-ECE0DE8735D2}"/>
            </c:ext>
          </c:extLst>
        </c:ser>
        <c:dLbls>
          <c:dLblPos val="ctr"/>
          <c:showLegendKey val="0"/>
          <c:showVal val="1"/>
          <c:showCatName val="0"/>
          <c:showSerName val="0"/>
          <c:showPercent val="0"/>
          <c:showBubbleSize val="0"/>
        </c:dLbls>
        <c:gapWidth val="150"/>
        <c:overlap val="100"/>
        <c:axId val="591421776"/>
        <c:axId val="591430960"/>
      </c:barChart>
      <c:catAx>
        <c:axId val="591421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430960"/>
        <c:crosses val="autoZero"/>
        <c:auto val="1"/>
        <c:lblAlgn val="ctr"/>
        <c:lblOffset val="100"/>
        <c:noMultiLvlLbl val="0"/>
      </c:catAx>
      <c:valAx>
        <c:axId val="591430960"/>
        <c:scaling>
          <c:orientation val="minMax"/>
        </c:scaling>
        <c:delete val="1"/>
        <c:axPos val="l"/>
        <c:numFmt formatCode="General" sourceLinked="1"/>
        <c:majorTickMark val="none"/>
        <c:minorTickMark val="none"/>
        <c:tickLblPos val="nextTo"/>
        <c:crossAx val="591421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volvement approach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978945902881984"/>
          <c:y val="0.30202396607324861"/>
          <c:w val="0.661374760587359"/>
          <c:h val="0.34136409624774555"/>
        </c:manualLayout>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Consultation (n=56)</c:v>
                </c:pt>
                <c:pt idx="1">
                  <c:v>Collaboration (n=28)</c:v>
                </c:pt>
              </c:strCache>
            </c:strRef>
          </c:cat>
          <c:val>
            <c:numRef>
              <c:f>Sheet1!$B$2:$B$3</c:f>
              <c:numCache>
                <c:formatCode>General</c:formatCode>
                <c:ptCount val="2"/>
                <c:pt idx="0">
                  <c:v>67</c:v>
                </c:pt>
                <c:pt idx="1">
                  <c:v>33</c:v>
                </c:pt>
              </c:numCache>
            </c:numRef>
          </c:val>
          <c:extLst>
            <c:ext xmlns:c16="http://schemas.microsoft.com/office/drawing/2014/chart" uri="{C3380CC4-5D6E-409C-BE32-E72D297353CC}">
              <c16:uniqueId val="{00000000-F0AB-46E4-A4C2-29B912142B22}"/>
            </c:ext>
          </c:extLst>
        </c:ser>
        <c:dLbls>
          <c:dLblPos val="ctr"/>
          <c:showLegendKey val="0"/>
          <c:showVal val="1"/>
          <c:showCatName val="0"/>
          <c:showSerName val="0"/>
          <c:showPercent val="0"/>
          <c:showBubbleSize val="0"/>
        </c:dLbls>
        <c:gapWidth val="150"/>
        <c:overlap val="100"/>
        <c:axId val="591408656"/>
        <c:axId val="591408000"/>
      </c:barChart>
      <c:catAx>
        <c:axId val="591408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408000"/>
        <c:crosses val="autoZero"/>
        <c:auto val="1"/>
        <c:lblAlgn val="ctr"/>
        <c:lblOffset val="100"/>
        <c:noMultiLvlLbl val="0"/>
      </c:catAx>
      <c:valAx>
        <c:axId val="591408000"/>
        <c:scaling>
          <c:orientation val="minMax"/>
        </c:scaling>
        <c:delete val="1"/>
        <c:axPos val="l"/>
        <c:numFmt formatCode="General" sourceLinked="1"/>
        <c:majorTickMark val="none"/>
        <c:minorTickMark val="none"/>
        <c:tickLblPos val="nextTo"/>
        <c:crossAx val="591408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9">
  <a:schemeClr val="accent6"/>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withinLinearReversed" id="23">
  <a:schemeClr val="accent3"/>
</cs:colorStyle>
</file>

<file path=word/charts/colors8.xml><?xml version="1.0" encoding="utf-8"?>
<cs:colorStyle xmlns:cs="http://schemas.microsoft.com/office/drawing/2012/chartStyle" xmlns:a="http://schemas.openxmlformats.org/drawingml/2006/main" meth="withinLinear" id="18">
  <a:schemeClr val="accent5"/>
</cs:colorStyle>
</file>

<file path=word/charts/colors9.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53</Pages>
  <Words>195518</Words>
  <Characters>1114457</Characters>
  <Application>Microsoft Office Word</Application>
  <DocSecurity>4</DocSecurity>
  <Lines>9287</Lines>
  <Paragraphs>2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i</dc:creator>
  <cp:keywords/>
  <dc:description/>
  <cp:lastModifiedBy>Eleni</cp:lastModifiedBy>
  <cp:revision>2</cp:revision>
  <cp:lastPrinted>2024-04-21T13:40:00Z</cp:lastPrinted>
  <dcterms:created xsi:type="dcterms:W3CDTF">2024-06-10T10:12:00Z</dcterms:created>
  <dcterms:modified xsi:type="dcterms:W3CDTF">2024-06-10T10:12:00Z</dcterms:modified>
</cp:coreProperties>
</file>